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07F19" w14:textId="77777777" w:rsidR="00B47566" w:rsidRDefault="00B47566" w:rsidP="00BD44F9">
      <w:pPr>
        <w:contextualSpacing/>
        <w:jc w:val="center"/>
        <w:rPr>
          <w:b/>
          <w:sz w:val="28"/>
          <w:szCs w:val="28"/>
        </w:rPr>
      </w:pPr>
    </w:p>
    <w:p w14:paraId="254882E7" w14:textId="40544570" w:rsidR="009617BC" w:rsidRPr="00947C2A" w:rsidRDefault="00842AF0" w:rsidP="006F5A1A">
      <w:pPr>
        <w:pStyle w:val="Title"/>
      </w:pPr>
      <w:r>
        <w:t xml:space="preserve">Yakima Bull Trout </w:t>
      </w:r>
      <w:r w:rsidR="00121DC6">
        <w:t>Trap</w:t>
      </w:r>
      <w:r w:rsidR="00293955">
        <w:t>,</w:t>
      </w:r>
      <w:r w:rsidR="00121DC6">
        <w:t xml:space="preserve"> </w:t>
      </w:r>
      <w:r>
        <w:t>Transport</w:t>
      </w:r>
      <w:r w:rsidR="00293955">
        <w:t>,</w:t>
      </w:r>
      <w:r>
        <w:t xml:space="preserve"> </w:t>
      </w:r>
      <w:r w:rsidR="002707DA">
        <w:t xml:space="preserve">and Monitoring </w:t>
      </w:r>
      <w:r>
        <w:t>Project</w:t>
      </w:r>
    </w:p>
    <w:p w14:paraId="4DC05DA7" w14:textId="33814159" w:rsidR="00947C2A" w:rsidRDefault="6F7E67D0" w:rsidP="00851112">
      <w:pPr>
        <w:spacing w:before="120" w:after="120"/>
        <w:jc w:val="center"/>
        <w:rPr>
          <w:b/>
          <w:bCs/>
          <w:sz w:val="28"/>
          <w:szCs w:val="28"/>
        </w:rPr>
      </w:pPr>
      <w:r w:rsidRPr="2D809D33">
        <w:rPr>
          <w:b/>
          <w:bCs/>
          <w:sz w:val="28"/>
          <w:szCs w:val="28"/>
        </w:rPr>
        <w:t>202</w:t>
      </w:r>
      <w:r w:rsidR="303B787D" w:rsidRPr="2D809D33">
        <w:rPr>
          <w:b/>
          <w:bCs/>
          <w:sz w:val="28"/>
          <w:szCs w:val="28"/>
        </w:rPr>
        <w:t>4</w:t>
      </w:r>
      <w:r w:rsidRPr="3B315E2A">
        <w:rPr>
          <w:b/>
          <w:bCs/>
          <w:sz w:val="28"/>
          <w:szCs w:val="28"/>
        </w:rPr>
        <w:t xml:space="preserve"> </w:t>
      </w:r>
      <w:r w:rsidR="63CD3C3C" w:rsidRPr="3B315E2A">
        <w:rPr>
          <w:b/>
          <w:bCs/>
          <w:sz w:val="28"/>
          <w:szCs w:val="28"/>
        </w:rPr>
        <w:t>Progress Report</w:t>
      </w:r>
    </w:p>
    <w:p w14:paraId="718CE522" w14:textId="77777777" w:rsidR="00851112" w:rsidRPr="00760D9F" w:rsidRDefault="00851112" w:rsidP="00851112">
      <w:pPr>
        <w:spacing w:before="120" w:after="120"/>
        <w:jc w:val="center"/>
        <w:rPr>
          <w:b/>
          <w:bCs/>
          <w:sz w:val="28"/>
          <w:szCs w:val="28"/>
        </w:rPr>
      </w:pPr>
    </w:p>
    <w:p w14:paraId="003DE84E" w14:textId="18CE3DB5" w:rsidR="000252F1" w:rsidRDefault="5F5D0B8E" w:rsidP="00867640">
      <w:pPr>
        <w:jc w:val="center"/>
        <w:rPr>
          <w:b/>
          <w:bCs/>
          <w:sz w:val="28"/>
          <w:szCs w:val="28"/>
        </w:rPr>
      </w:pPr>
      <w:r>
        <w:rPr>
          <w:noProof/>
        </w:rPr>
        <w:drawing>
          <wp:inline distT="0" distB="0" distL="0" distR="0" wp14:anchorId="7F90382E" wp14:editId="7FDEB6C4">
            <wp:extent cx="4352925" cy="3009900"/>
            <wp:effectExtent l="19050" t="19050" r="28575" b="19050"/>
            <wp:docPr id="420944443" name="Picture 420944443" descr="Picture of a man holding an adult bull tr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944443" name="Picture 420944443" descr="Picture of a man holding an adult bull trout."/>
                    <pic:cNvPicPr/>
                  </pic:nvPicPr>
                  <pic:blipFill>
                    <a:blip r:embed="rId11" cstate="print">
                      <a:extLst>
                        <a:ext uri="{28A0092B-C50C-407E-A947-70E740481C1C}">
                          <a14:useLocalDpi xmlns:a14="http://schemas.microsoft.com/office/drawing/2010/main" val="0"/>
                        </a:ext>
                      </a:extLst>
                    </a:blip>
                    <a:srcRect t="6837" b="6837"/>
                    <a:stretch>
                      <a:fillRect/>
                    </a:stretch>
                  </pic:blipFill>
                  <pic:spPr bwMode="auto">
                    <a:xfrm>
                      <a:off x="0" y="0"/>
                      <a:ext cx="4352925" cy="3009900"/>
                    </a:xfrm>
                    <a:prstGeom prst="rect">
                      <a:avLst/>
                    </a:prstGeom>
                    <a:ln w="12700">
                      <a:solidFill>
                        <a:srgbClr val="000000"/>
                      </a:solidFill>
                    </a:ln>
                    <a:extLst>
                      <a:ext uri="{53640926-AAD7-44D8-BBD7-CCE9431645EC}">
                        <a14:shadowObscured xmlns:a14="http://schemas.microsoft.com/office/drawing/2010/main"/>
                      </a:ext>
                    </a:extLst>
                  </pic:spPr>
                </pic:pic>
              </a:graphicData>
            </a:graphic>
          </wp:inline>
        </w:drawing>
      </w:r>
    </w:p>
    <w:p w14:paraId="70D329AE" w14:textId="1DE1C29A" w:rsidR="00C0797B" w:rsidRDefault="00C0797B" w:rsidP="00867640">
      <w:pPr>
        <w:jc w:val="center"/>
        <w:rPr>
          <w:b/>
          <w:bCs/>
          <w:sz w:val="28"/>
          <w:szCs w:val="28"/>
        </w:rPr>
      </w:pPr>
    </w:p>
    <w:p w14:paraId="0ACC1905" w14:textId="77777777" w:rsidR="009617BC" w:rsidRPr="00760D9F" w:rsidRDefault="009617BC" w:rsidP="00407B74">
      <w:pPr>
        <w:spacing w:line="276" w:lineRule="auto"/>
        <w:contextualSpacing/>
        <w:jc w:val="center"/>
        <w:rPr>
          <w:b/>
          <w:bCs/>
          <w:sz w:val="24"/>
          <w:szCs w:val="24"/>
        </w:rPr>
      </w:pPr>
      <w:r w:rsidRPr="00760D9F">
        <w:rPr>
          <w:b/>
          <w:bCs/>
          <w:sz w:val="24"/>
          <w:szCs w:val="24"/>
        </w:rPr>
        <w:t>U.S. Fish and Wildlife Service</w:t>
      </w:r>
    </w:p>
    <w:p w14:paraId="52E884D8" w14:textId="78EDED43" w:rsidR="00484398" w:rsidRPr="00760D9F" w:rsidRDefault="009617BC" w:rsidP="00407B74">
      <w:pPr>
        <w:spacing w:line="276" w:lineRule="auto"/>
        <w:contextualSpacing/>
        <w:jc w:val="center"/>
        <w:rPr>
          <w:b/>
          <w:bCs/>
          <w:sz w:val="24"/>
          <w:szCs w:val="24"/>
        </w:rPr>
      </w:pPr>
      <w:r w:rsidRPr="00760D9F">
        <w:rPr>
          <w:b/>
          <w:bCs/>
          <w:sz w:val="24"/>
          <w:szCs w:val="24"/>
        </w:rPr>
        <w:t>Mid-Columbia Fish and Wildlife Conservation Office</w:t>
      </w:r>
    </w:p>
    <w:p w14:paraId="5AB41860" w14:textId="6A304D82" w:rsidR="00FB63E5" w:rsidRPr="00760D9F" w:rsidRDefault="00FB63E5" w:rsidP="00407B74">
      <w:pPr>
        <w:spacing w:line="276" w:lineRule="auto"/>
        <w:contextualSpacing/>
        <w:jc w:val="center"/>
        <w:rPr>
          <w:b/>
          <w:bCs/>
          <w:sz w:val="24"/>
          <w:szCs w:val="24"/>
        </w:rPr>
      </w:pPr>
      <w:r w:rsidRPr="00760D9F">
        <w:rPr>
          <w:b/>
          <w:bCs/>
          <w:sz w:val="24"/>
          <w:szCs w:val="24"/>
        </w:rPr>
        <w:t>Yakima Sub-Office</w:t>
      </w:r>
    </w:p>
    <w:p w14:paraId="3D3D3CDE" w14:textId="77777777" w:rsidR="009617BC" w:rsidRPr="00760D9F" w:rsidRDefault="009617BC" w:rsidP="00407B74">
      <w:pPr>
        <w:spacing w:line="276" w:lineRule="auto"/>
        <w:contextualSpacing/>
        <w:jc w:val="center"/>
        <w:rPr>
          <w:b/>
          <w:bCs/>
          <w:sz w:val="24"/>
          <w:szCs w:val="24"/>
        </w:rPr>
      </w:pPr>
      <w:r w:rsidRPr="00760D9F">
        <w:rPr>
          <w:b/>
          <w:bCs/>
          <w:sz w:val="24"/>
          <w:szCs w:val="24"/>
        </w:rPr>
        <w:t>1917 Marsh Road</w:t>
      </w:r>
    </w:p>
    <w:p w14:paraId="7154E7CA" w14:textId="77777777" w:rsidR="009617BC" w:rsidRPr="00760D9F" w:rsidRDefault="009617BC" w:rsidP="00407B74">
      <w:pPr>
        <w:spacing w:line="276" w:lineRule="auto"/>
        <w:contextualSpacing/>
        <w:jc w:val="center"/>
        <w:rPr>
          <w:b/>
          <w:bCs/>
          <w:sz w:val="24"/>
          <w:szCs w:val="24"/>
        </w:rPr>
      </w:pPr>
      <w:r w:rsidRPr="00760D9F">
        <w:rPr>
          <w:b/>
          <w:bCs/>
          <w:sz w:val="24"/>
          <w:szCs w:val="24"/>
        </w:rPr>
        <w:t>Yakima, WA 98901</w:t>
      </w:r>
    </w:p>
    <w:p w14:paraId="614D13BC" w14:textId="77777777" w:rsidR="003D215B" w:rsidRPr="00760D9F" w:rsidRDefault="003D215B" w:rsidP="00407B74">
      <w:pPr>
        <w:jc w:val="center"/>
        <w:rPr>
          <w:b/>
          <w:bCs/>
          <w:sz w:val="24"/>
          <w:szCs w:val="24"/>
        </w:rPr>
      </w:pPr>
    </w:p>
    <w:p w14:paraId="7168A635" w14:textId="54F32EC6" w:rsidR="2707ADF2" w:rsidRPr="00760D9F" w:rsidRDefault="001805E4" w:rsidP="0051F73D">
      <w:pPr>
        <w:jc w:val="center"/>
        <w:rPr>
          <w:b/>
          <w:bCs/>
          <w:sz w:val="24"/>
          <w:szCs w:val="24"/>
        </w:rPr>
      </w:pPr>
      <w:r>
        <w:rPr>
          <w:b/>
          <w:bCs/>
          <w:sz w:val="24"/>
          <w:szCs w:val="24"/>
        </w:rPr>
        <w:t xml:space="preserve">June </w:t>
      </w:r>
      <w:r w:rsidR="008A0B1B">
        <w:rPr>
          <w:b/>
          <w:bCs/>
          <w:sz w:val="24"/>
          <w:szCs w:val="24"/>
        </w:rPr>
        <w:t>10</w:t>
      </w:r>
      <w:r w:rsidR="36E0DCDE" w:rsidRPr="3B315E2A">
        <w:rPr>
          <w:b/>
          <w:bCs/>
          <w:sz w:val="24"/>
          <w:szCs w:val="24"/>
        </w:rPr>
        <w:t xml:space="preserve">, </w:t>
      </w:r>
      <w:r w:rsidR="00A806AE">
        <w:rPr>
          <w:b/>
          <w:bCs/>
          <w:sz w:val="24"/>
          <w:szCs w:val="24"/>
        </w:rPr>
        <w:t>2025</w:t>
      </w:r>
    </w:p>
    <w:p w14:paraId="6F91BE21" w14:textId="77777777" w:rsidR="00BE5149" w:rsidRDefault="00BE5149" w:rsidP="00407B74">
      <w:pPr>
        <w:jc w:val="center"/>
        <w:rPr>
          <w:bCs/>
        </w:rPr>
      </w:pPr>
    </w:p>
    <w:p w14:paraId="050E9440" w14:textId="7E1E683C" w:rsidR="009617BC" w:rsidRPr="00760D9F" w:rsidRDefault="009617BC" w:rsidP="00407B74">
      <w:pPr>
        <w:jc w:val="center"/>
        <w:rPr>
          <w:bCs/>
          <w:sz w:val="24"/>
          <w:szCs w:val="24"/>
        </w:rPr>
      </w:pPr>
      <w:r w:rsidRPr="00760D9F">
        <w:rPr>
          <w:sz w:val="24"/>
          <w:szCs w:val="24"/>
        </w:rPr>
        <w:t>Authors:</w:t>
      </w:r>
    </w:p>
    <w:p w14:paraId="2D84A125" w14:textId="143AA8DB" w:rsidR="00FF081D" w:rsidRPr="00760D9F" w:rsidRDefault="518624A9" w:rsidP="72CDC2B5">
      <w:pPr>
        <w:jc w:val="center"/>
        <w:rPr>
          <w:sz w:val="24"/>
          <w:szCs w:val="24"/>
        </w:rPr>
      </w:pPr>
      <w:r w:rsidRPr="00760D9F">
        <w:rPr>
          <w:sz w:val="24"/>
          <w:szCs w:val="24"/>
        </w:rPr>
        <w:t>Brittany Beebe, Connor Cunningham,</w:t>
      </w:r>
      <w:r w:rsidR="6CC01678" w:rsidRPr="00760D9F">
        <w:rPr>
          <w:sz w:val="24"/>
          <w:szCs w:val="24"/>
        </w:rPr>
        <w:t xml:space="preserve"> </w:t>
      </w:r>
      <w:r w:rsidR="00D84416">
        <w:rPr>
          <w:sz w:val="24"/>
          <w:szCs w:val="24"/>
        </w:rPr>
        <w:t xml:space="preserve">Blake Hamilton, </w:t>
      </w:r>
      <w:r w:rsidR="00C377A9">
        <w:rPr>
          <w:sz w:val="24"/>
          <w:szCs w:val="24"/>
        </w:rPr>
        <w:t xml:space="preserve">and </w:t>
      </w:r>
      <w:r w:rsidR="004F05E6" w:rsidRPr="00760D9F">
        <w:rPr>
          <w:sz w:val="24"/>
          <w:szCs w:val="24"/>
        </w:rPr>
        <w:t>Craig Haskell</w:t>
      </w:r>
    </w:p>
    <w:p w14:paraId="1AF8E7F7" w14:textId="47F1F9B2" w:rsidR="00BE5149" w:rsidRPr="00760D9F" w:rsidRDefault="009617BC" w:rsidP="001739BF">
      <w:pPr>
        <w:jc w:val="center"/>
        <w:rPr>
          <w:sz w:val="24"/>
          <w:szCs w:val="24"/>
        </w:rPr>
      </w:pPr>
      <w:r w:rsidRPr="00760D9F">
        <w:rPr>
          <w:sz w:val="24"/>
          <w:szCs w:val="24"/>
        </w:rPr>
        <w:t xml:space="preserve">(USFWS, </w:t>
      </w:r>
      <w:r w:rsidR="00115882" w:rsidRPr="00760D9F">
        <w:rPr>
          <w:sz w:val="24"/>
          <w:szCs w:val="24"/>
        </w:rPr>
        <w:t>Mid-Columbia Fish and Wildlife Conservation Office</w:t>
      </w:r>
      <w:r w:rsidRPr="00760D9F">
        <w:rPr>
          <w:sz w:val="24"/>
          <w:szCs w:val="24"/>
        </w:rPr>
        <w:t>)</w:t>
      </w:r>
    </w:p>
    <w:p w14:paraId="2DD325CD" w14:textId="23DA4F9D" w:rsidR="00A319AA" w:rsidRPr="00760D9F" w:rsidRDefault="00407B74" w:rsidP="00407B74">
      <w:pPr>
        <w:jc w:val="center"/>
        <w:rPr>
          <w:sz w:val="24"/>
          <w:szCs w:val="24"/>
        </w:rPr>
      </w:pPr>
      <w:r w:rsidRPr="00760D9F">
        <w:rPr>
          <w:sz w:val="24"/>
          <w:szCs w:val="24"/>
        </w:rPr>
        <w:t>and</w:t>
      </w:r>
    </w:p>
    <w:p w14:paraId="1BED2328" w14:textId="43CD0764" w:rsidR="00A43CF9" w:rsidRPr="00760D9F" w:rsidRDefault="00A711F9" w:rsidP="008C74A1">
      <w:pPr>
        <w:jc w:val="center"/>
        <w:rPr>
          <w:sz w:val="24"/>
          <w:szCs w:val="24"/>
        </w:rPr>
      </w:pPr>
      <w:r w:rsidRPr="00760D9F">
        <w:rPr>
          <w:sz w:val="24"/>
          <w:szCs w:val="24"/>
        </w:rPr>
        <w:t>Jennifer Von Bargen (USFWS, Abernathy Fish Technology Center)</w:t>
      </w:r>
    </w:p>
    <w:p w14:paraId="35C5667B" w14:textId="54A23F1B" w:rsidR="009617BC" w:rsidRPr="00947C2A" w:rsidRDefault="00DB36E7" w:rsidP="006F5A1A">
      <w:pPr>
        <w:pStyle w:val="Heading1"/>
        <w:rPr>
          <w:b w:val="0"/>
        </w:rPr>
      </w:pPr>
      <w:r>
        <w:lastRenderedPageBreak/>
        <w:t>Foreword</w:t>
      </w:r>
    </w:p>
    <w:p w14:paraId="1A6F4972" w14:textId="56428367" w:rsidR="002C20A0" w:rsidRPr="004E0E8D" w:rsidRDefault="002C20A0" w:rsidP="002C20A0">
      <w:r w:rsidRPr="3B315E2A">
        <w:rPr>
          <w:sz w:val="24"/>
          <w:szCs w:val="24"/>
        </w:rPr>
        <w:t>Bull Trout (</w:t>
      </w:r>
      <w:r w:rsidRPr="3B315E2A">
        <w:rPr>
          <w:i/>
          <w:iCs/>
          <w:sz w:val="24"/>
          <w:szCs w:val="24"/>
        </w:rPr>
        <w:t>Salvelinus confluentus</w:t>
      </w:r>
      <w:r w:rsidRPr="3B315E2A">
        <w:rPr>
          <w:sz w:val="24"/>
          <w:szCs w:val="24"/>
        </w:rPr>
        <w:t xml:space="preserve">) are listed as Threatened under the Endangered Species Act </w:t>
      </w:r>
      <w:r w:rsidR="00EC682D">
        <w:rPr>
          <w:sz w:val="24"/>
          <w:szCs w:val="24"/>
        </w:rPr>
        <w:t>with</w:t>
      </w:r>
      <w:r w:rsidRPr="3B315E2A">
        <w:rPr>
          <w:sz w:val="24"/>
          <w:szCs w:val="24"/>
        </w:rPr>
        <w:t xml:space="preserve"> recovery strategies divided into six recovery units</w:t>
      </w:r>
      <w:r>
        <w:rPr>
          <w:sz w:val="24"/>
          <w:szCs w:val="24"/>
        </w:rPr>
        <w:t xml:space="preserve">. </w:t>
      </w:r>
      <w:r w:rsidRPr="3B315E2A">
        <w:rPr>
          <w:sz w:val="24"/>
          <w:szCs w:val="24"/>
        </w:rPr>
        <w:t xml:space="preserve">The Yakima River Basin is one of 24 core areas within the Mid-Columbia River Recovery Unit, which stretches across eastern Washington, eastern Oregon, and portions of Idaho. Historically, the Yakima River Basin was home to 15 genetically distinct populations of Bull Trout, </w:t>
      </w:r>
      <w:r>
        <w:rPr>
          <w:sz w:val="24"/>
          <w:szCs w:val="24"/>
        </w:rPr>
        <w:t>3</w:t>
      </w:r>
      <w:r w:rsidRPr="3B315E2A">
        <w:rPr>
          <w:sz w:val="24"/>
          <w:szCs w:val="24"/>
        </w:rPr>
        <w:t xml:space="preserve"> of which </w:t>
      </w:r>
      <w:r w:rsidR="003938AF">
        <w:rPr>
          <w:sz w:val="24"/>
          <w:szCs w:val="24"/>
        </w:rPr>
        <w:t>are</w:t>
      </w:r>
      <w:r w:rsidRPr="3B315E2A">
        <w:rPr>
          <w:sz w:val="24"/>
          <w:szCs w:val="24"/>
        </w:rPr>
        <w:t xml:space="preserve"> </w:t>
      </w:r>
      <w:r w:rsidR="00FA3473">
        <w:rPr>
          <w:sz w:val="24"/>
          <w:szCs w:val="24"/>
        </w:rPr>
        <w:t xml:space="preserve">now </w:t>
      </w:r>
      <w:r w:rsidRPr="3B315E2A">
        <w:rPr>
          <w:sz w:val="24"/>
          <w:szCs w:val="24"/>
        </w:rPr>
        <w:t>extirpated. Bull Trout in the Yakima River Basin exhibit three generally accepted life history types: resident, fluvial, and adfluvial. In the Yakima River Basin, most Bull Trout populations exhibit an adfluvial life history characterized by spawning and juvenile rearing in tributary habitats and sub-adult</w:t>
      </w:r>
      <w:r w:rsidR="00550FF6">
        <w:rPr>
          <w:sz w:val="24"/>
          <w:szCs w:val="24"/>
        </w:rPr>
        <w:t>s</w:t>
      </w:r>
      <w:r w:rsidRPr="3B315E2A">
        <w:rPr>
          <w:sz w:val="24"/>
          <w:szCs w:val="24"/>
        </w:rPr>
        <w:t xml:space="preserve"> and adult</w:t>
      </w:r>
      <w:r w:rsidR="00550FF6">
        <w:rPr>
          <w:sz w:val="24"/>
          <w:szCs w:val="24"/>
        </w:rPr>
        <w:t>s living</w:t>
      </w:r>
      <w:r w:rsidR="006409C4" w:rsidRPr="3B315E2A">
        <w:rPr>
          <w:sz w:val="24"/>
          <w:szCs w:val="24"/>
        </w:rPr>
        <w:t xml:space="preserve"> </w:t>
      </w:r>
      <w:r w:rsidR="00A61895">
        <w:rPr>
          <w:sz w:val="24"/>
          <w:szCs w:val="24"/>
        </w:rPr>
        <w:t xml:space="preserve">primarily </w:t>
      </w:r>
      <w:r w:rsidRPr="3B315E2A">
        <w:rPr>
          <w:sz w:val="24"/>
          <w:szCs w:val="24"/>
        </w:rPr>
        <w:t xml:space="preserve">in reservoirs. A </w:t>
      </w:r>
      <w:r w:rsidR="00A61895">
        <w:rPr>
          <w:sz w:val="24"/>
          <w:szCs w:val="24"/>
        </w:rPr>
        <w:t>major</w:t>
      </w:r>
      <w:r w:rsidR="00A61895" w:rsidRPr="3B315E2A">
        <w:rPr>
          <w:sz w:val="24"/>
          <w:szCs w:val="24"/>
        </w:rPr>
        <w:t xml:space="preserve"> </w:t>
      </w:r>
      <w:r w:rsidRPr="3B315E2A">
        <w:rPr>
          <w:sz w:val="24"/>
          <w:szCs w:val="24"/>
        </w:rPr>
        <w:t xml:space="preserve">threat to Yakima Basin Bull Trout is loss of habitat connectivity and migration corridors due to the construction of dams without fish passage. Fish exit headwater systems through dam outlet works and are unable to return to their natal streams to spawn </w:t>
      </w:r>
      <w:r w:rsidRPr="3B315E2A">
        <w:rPr>
          <w:color w:val="2B579A"/>
          <w:sz w:val="24"/>
          <w:szCs w:val="24"/>
        </w:rPr>
        <w:fldChar w:fldCharType="begin"/>
      </w:r>
      <w:r w:rsidRPr="3B315E2A">
        <w:rPr>
          <w:sz w:val="24"/>
          <w:szCs w:val="24"/>
        </w:rPr>
        <w:instrText xml:space="preserve"> ADDIN ZOTERO_ITEM CSL_CITATION {"citationID":"eZT57C6j","properties":{"formattedCitation":"(U.S. Fish and Wildlife Service 2015)","plainCitation":"(U.S. Fish and Wildlife Service 2015)","noteIndex":0},"citationItems":[{"id":20734,"uris":["http://zotero.org/groups/2555601/items/QG4E6TNI"],"itemData":{"id":20734,"type":"report","event-place":"Portland, Oregon","publisher-place":"Portland, Oregon","title":"Mid-Columbia Recovery Unit Implementation Plan for Bull Trout (&lt;i&gt;Salvelinus confluentus&lt;/i&gt;)","author":[{"family":"U.S. Fish and Wildlife Service","given":""}],"issued":{"date-parts":[["2015"]]}}}],"schema":"https://github.com/citation-style-language/schema/raw/master/csl-citation.json"} </w:instrText>
      </w:r>
      <w:r w:rsidRPr="3B315E2A">
        <w:rPr>
          <w:color w:val="2B579A"/>
          <w:sz w:val="24"/>
          <w:szCs w:val="24"/>
        </w:rPr>
        <w:fldChar w:fldCharType="separate"/>
      </w:r>
      <w:r w:rsidRPr="3B315E2A">
        <w:rPr>
          <w:rFonts w:ascii="Calibri" w:hAnsi="Calibri" w:cs="Calibri"/>
          <w:sz w:val="24"/>
          <w:szCs w:val="24"/>
        </w:rPr>
        <w:t>(U.S. Fish and Wildlife Service 2015)</w:t>
      </w:r>
      <w:r w:rsidRPr="3B315E2A">
        <w:rPr>
          <w:color w:val="2B579A"/>
          <w:sz w:val="24"/>
          <w:szCs w:val="24"/>
        </w:rPr>
        <w:fldChar w:fldCharType="end"/>
      </w:r>
      <w:r w:rsidRPr="3B315E2A">
        <w:rPr>
          <w:sz w:val="24"/>
          <w:szCs w:val="24"/>
        </w:rPr>
        <w:t xml:space="preserve">. Until permanent fish passage </w:t>
      </w:r>
      <w:r>
        <w:rPr>
          <w:sz w:val="24"/>
          <w:szCs w:val="24"/>
        </w:rPr>
        <w:t>is</w:t>
      </w:r>
      <w:r w:rsidRPr="3B315E2A">
        <w:rPr>
          <w:sz w:val="24"/>
          <w:szCs w:val="24"/>
        </w:rPr>
        <w:t xml:space="preserve"> installed, interim trap and haul </w:t>
      </w:r>
      <w:r>
        <w:rPr>
          <w:sz w:val="24"/>
          <w:szCs w:val="24"/>
        </w:rPr>
        <w:t>is</w:t>
      </w:r>
      <w:r w:rsidRPr="3B315E2A">
        <w:rPr>
          <w:sz w:val="24"/>
          <w:szCs w:val="24"/>
        </w:rPr>
        <w:t xml:space="preserve"> used to transport Bull Trout upstream of dams so that entrained individuals can access their natal spawning tributaries. </w:t>
      </w:r>
    </w:p>
    <w:p w14:paraId="3A615D40" w14:textId="38A77B36" w:rsidR="002C20A0" w:rsidRDefault="002C20A0" w:rsidP="002C20A0">
      <w:pPr>
        <w:rPr>
          <w:sz w:val="24"/>
          <w:szCs w:val="24"/>
        </w:rPr>
      </w:pPr>
      <w:r w:rsidRPr="3B315E2A">
        <w:rPr>
          <w:sz w:val="24"/>
          <w:szCs w:val="24"/>
        </w:rPr>
        <w:t xml:space="preserve">A study on the North Fork Tieton River to assess Bull Trout passage at Clear Creek Dam from 2012-2015 </w:t>
      </w:r>
      <w:r>
        <w:rPr>
          <w:sz w:val="24"/>
          <w:szCs w:val="24"/>
        </w:rPr>
        <w:t>indicated</w:t>
      </w:r>
      <w:r w:rsidRPr="3B315E2A">
        <w:rPr>
          <w:sz w:val="24"/>
          <w:szCs w:val="24"/>
        </w:rPr>
        <w:t xml:space="preserve"> a need to improve </w:t>
      </w:r>
      <w:r w:rsidR="00BF57DC">
        <w:rPr>
          <w:sz w:val="24"/>
          <w:szCs w:val="24"/>
        </w:rPr>
        <w:t>upstream</w:t>
      </w:r>
      <w:r w:rsidRPr="3B315E2A">
        <w:rPr>
          <w:sz w:val="24"/>
          <w:szCs w:val="24"/>
        </w:rPr>
        <w:t xml:space="preserve"> fish passage </w:t>
      </w:r>
      <w:r w:rsidRPr="3B315E2A">
        <w:rPr>
          <w:sz w:val="24"/>
          <w:szCs w:val="24"/>
        </w:rPr>
        <w:fldChar w:fldCharType="begin"/>
      </w:r>
      <w:r w:rsidR="00AE4517">
        <w:rPr>
          <w:sz w:val="24"/>
          <w:szCs w:val="24"/>
        </w:rPr>
        <w:instrText xml:space="preserve"> ADDIN ZOTERO_ITEM CSL_CITATION {"citationID":"qibBawok","properties":{"formattedCitation":"(Thomas et al. 2013, 2014; Thomas and Monk 2015, 2016)","plainCitation":"(Thomas et al. 2013, 2014; Thomas and Monk 2015, 2016)","noteIndex":0},"citationItems":[{"id":190,"uris":["http://zotero.org/groups/2555601/items/RP3MXAV4"],"itemData":{"id":190,"type":"report","event-place":"Yakima, Washington","genre":"First Annual Progress Report","publisher":"U.S. Fish and Wildlife Service","publisher-place":"Yakima, Washington","title":"Clear Creek Dam fish passage assessment","author":[{"family":"Thomas","given":"Jeff A."},{"family":"Monk","given":"Patrick A."},{"family":"Thomas","given":"Arden"}],"issued":{"date-parts":[["2013",4,10]]}}},{"id":196,"uris":["http://zotero.org/groups/2555601/items/98JRVVVB"],"itemData":{"id":196,"type":"report","event-place":"Yakima, Washington","genre":"Second Annual Progress Report","publisher":"U.S. Fish and Wildlife Service","publisher-place":"Yakima, Washington","title":"Clear Creek Dam fish passage assessment","author":[{"family":"Thomas","given":"Jeff A."},{"family":"Monk","given":"Patrick A."},{"family":"Thomas","given":"Arden"}],"issued":{"date-parts":[["2014",5,5]]}}},{"id":"rVNLrrMi/beuaSy1n","uris":["http://zotero.org/users/1913184/items/QQ3MPX54"],"itemData":{"id":"5WC7WUri/x3z5iwUZ","type":"report","event-place":"Yakima, Washington","genre":"Third Annual Progress Report","page":"38","publisher":"U.S. Fish and Wildlife Service","publisher-place":"Yakima, Washington","title":"Clear Creek Dam Fish Passage Assessment","author":[{"family":"Thomas","given":"Jeff A."},{"family":"Monk","given":"Patrick A."}],"issued":{"date-parts":[["2015",4,28]]}}},{"id":"rVNLrrMi/cIEhAlYX","uris":["http://zotero.org/users/1913184/items/8LH9S22K"],"itemData":{"id":"5WC7WUri/7w8ziMRN","type":"report","event-place":"Yakima, Washington","genre":"Final Report","page":"64","publisher-place":"Yakima, Washington","title":"Clear Creek Dam Fish Passage Assessment","author":[{"family":"Thomas","given":"Jeff A."},{"family":"Monk","given":"Patrick A."}],"issued":{"date-parts":[["2016"]]}}}],"schema":"https://github.com/citation-style-language/schema/raw/master/csl-citation.json"} </w:instrText>
      </w:r>
      <w:r w:rsidRPr="3B315E2A">
        <w:rPr>
          <w:sz w:val="24"/>
          <w:szCs w:val="24"/>
        </w:rPr>
        <w:fldChar w:fldCharType="separate"/>
      </w:r>
      <w:r w:rsidRPr="007F1263">
        <w:rPr>
          <w:rFonts w:ascii="Calibri" w:hAnsi="Calibri" w:cs="Calibri"/>
          <w:sz w:val="24"/>
        </w:rPr>
        <w:t>(Thomas et al. 2013, 2014; Thomas and Monk 2015, 2016)</w:t>
      </w:r>
      <w:r w:rsidRPr="3B315E2A">
        <w:rPr>
          <w:sz w:val="24"/>
          <w:szCs w:val="24"/>
        </w:rPr>
        <w:fldChar w:fldCharType="end"/>
      </w:r>
      <w:r w:rsidRPr="3B315E2A">
        <w:rPr>
          <w:sz w:val="24"/>
          <w:szCs w:val="24"/>
        </w:rPr>
        <w:t xml:space="preserve">. As a result, a trap and haul program was implemented in 2016 at Clear Creek Dam as an interim fish passage measure. Given the success of the program at Clear Creek Dam </w:t>
      </w:r>
      <w:r w:rsidRPr="3B315E2A">
        <w:rPr>
          <w:color w:val="2B579A"/>
          <w:sz w:val="24"/>
          <w:szCs w:val="24"/>
        </w:rPr>
        <w:fldChar w:fldCharType="begin"/>
      </w:r>
      <w:r w:rsidR="00AE4517">
        <w:rPr>
          <w:sz w:val="24"/>
          <w:szCs w:val="24"/>
        </w:rPr>
        <w:instrText xml:space="preserve"> ADDIN ZOTERO_ITEM CSL_CITATION {"citationID":"hPcOnQSL","properties":{"formattedCitation":"(Thomas and Monk 2015, 2016; Thomas et al. 2017, 2018)","plainCitation":"(Thomas and Monk 2015, 2016; Thomas et al. 2017, 2018)","noteIndex":0},"citationItems":[{"id":"rVNLrrMi/beuaSy1n","uris":["http://zotero.org/users/1913184/items/QQ3MPX54"],"itemData":{"id":449,"type":"report","event-place":"Yakima, Washington","genre":"Third Annual Progress Report","page":"38","publisher":"U.S. Fish and Wildlife Service","publisher-place":"Yakima, Washington","title":"Clear Creek Dam Fish Passage Assessment","author":[{"family":"Thomas","given":"Jeff A."},{"family":"Monk","given":"Patrick A."}],"issued":{"date-parts":[["2015",4,28]]}}},{"id":"rVNLrrMi/cIEhAlYX","uris":["http://zotero.org/users/1913184/items/8LH9S22K"],"itemData":{"id":488,"type":"report","event-place":"Yakima, Washington","genre":"Final Report","page":"64","publisher-place":"Yakima, Washington","title":"Clear Creek Dam Fish Passage Assessment","author":[{"family":"Thomas","given":"Jeff A."},{"family":"Monk","given":"Patrick A."}],"issued":{"date-parts":[["2016"]]}}},{"id":215,"uris":["http://zotero.org/groups/2555601/items/6RCMQNA3"],"itemData":{"id":215,"type":"report","event-place":"Yakima, Washington","genre":"2016 Progress Report","publisher":"U.S. Fish and Wildlife Service","publisher-place":"Yakima, Washington","title":"NF Tieton Bull Trout transport project","author":[{"family":"Thomas","given":"J. A."},{"family":"Monk","given":"Patrick"},{"family":"Randall","given":"Robert"}],"issued":{"date-parts":[["2017",4,10]]}}},{"id":210,"uris":["http://zotero.org/groups/2555601/items/PU7IT9QN"],"itemData":{"id":210,"type":"report","event-place":"Yakima, Washington","genre":"2017 Progress Report","publisher":"U.S. Fish and Wildlife Service","publisher-place":"Yakima, Washington","title":"North Fork Tieton Bull Trout Transport Project","author":[{"family":"Thomas","given":"J. A."},{"family":"Randall","given":"Robert"},{"family":"Romine","given":"Jason"},{"family":"Monk","given":"Patrick"},{"family":"Von Bargen","given":"Jennifer"}],"issued":{"date-parts":[["2018",3,26]]}}}],"schema":"https://github.com/citation-style-language/schema/raw/master/csl-citation.json"} </w:instrText>
      </w:r>
      <w:r w:rsidRPr="3B315E2A">
        <w:rPr>
          <w:color w:val="2B579A"/>
          <w:sz w:val="24"/>
          <w:szCs w:val="24"/>
        </w:rPr>
        <w:fldChar w:fldCharType="separate"/>
      </w:r>
      <w:r w:rsidRPr="007F1263">
        <w:rPr>
          <w:rFonts w:ascii="Calibri" w:hAnsi="Calibri" w:cs="Calibri"/>
          <w:sz w:val="24"/>
        </w:rPr>
        <w:t>(Thomas and Monk 2015, 2016; Thomas et al. 2017, 2018)</w:t>
      </w:r>
      <w:r w:rsidRPr="3B315E2A">
        <w:rPr>
          <w:color w:val="2B579A"/>
          <w:sz w:val="24"/>
          <w:szCs w:val="24"/>
        </w:rPr>
        <w:fldChar w:fldCharType="end"/>
      </w:r>
      <w:r w:rsidRPr="3B315E2A">
        <w:rPr>
          <w:sz w:val="24"/>
          <w:szCs w:val="24"/>
        </w:rPr>
        <w:t xml:space="preserve">, trap and haul was </w:t>
      </w:r>
      <w:r w:rsidR="00585F13">
        <w:rPr>
          <w:sz w:val="24"/>
          <w:szCs w:val="24"/>
        </w:rPr>
        <w:t>i</w:t>
      </w:r>
      <w:r w:rsidRPr="3B315E2A">
        <w:rPr>
          <w:sz w:val="24"/>
          <w:szCs w:val="24"/>
        </w:rPr>
        <w:t xml:space="preserve">mplemented at other dams in the Yakima </w:t>
      </w:r>
      <w:r>
        <w:rPr>
          <w:sz w:val="24"/>
          <w:szCs w:val="24"/>
        </w:rPr>
        <w:t xml:space="preserve">River </w:t>
      </w:r>
      <w:r w:rsidRPr="3B315E2A">
        <w:rPr>
          <w:sz w:val="24"/>
          <w:szCs w:val="24"/>
        </w:rPr>
        <w:t>Basin (Bumping, Kachess, and Keechelus dams in 2019</w:t>
      </w:r>
      <w:r w:rsidR="006A7572">
        <w:rPr>
          <w:sz w:val="24"/>
          <w:szCs w:val="24"/>
        </w:rPr>
        <w:t>;</w:t>
      </w:r>
      <w:r w:rsidRPr="3B315E2A">
        <w:rPr>
          <w:sz w:val="24"/>
          <w:szCs w:val="24"/>
        </w:rPr>
        <w:t xml:space="preserve"> Tieton Dam in </w:t>
      </w:r>
      <w:r w:rsidRPr="000369D0">
        <w:rPr>
          <w:sz w:val="24"/>
          <w:szCs w:val="24"/>
        </w:rPr>
        <w:t>2020). As reported here for 202</w:t>
      </w:r>
      <w:r w:rsidR="00BF54C3" w:rsidRPr="000369D0">
        <w:rPr>
          <w:sz w:val="24"/>
          <w:szCs w:val="24"/>
        </w:rPr>
        <w:t>4</w:t>
      </w:r>
      <w:r w:rsidRPr="000369D0">
        <w:rPr>
          <w:sz w:val="24"/>
          <w:szCs w:val="24"/>
        </w:rPr>
        <w:t xml:space="preserve">, we collected </w:t>
      </w:r>
      <w:r w:rsidR="00652B8D" w:rsidRPr="000369D0">
        <w:rPr>
          <w:sz w:val="24"/>
          <w:szCs w:val="24"/>
        </w:rPr>
        <w:t>47</w:t>
      </w:r>
      <w:r w:rsidRPr="000369D0">
        <w:rPr>
          <w:sz w:val="24"/>
          <w:szCs w:val="24"/>
        </w:rPr>
        <w:t xml:space="preserve"> </w:t>
      </w:r>
      <w:r w:rsidR="00413FFA" w:rsidRPr="000369D0">
        <w:rPr>
          <w:sz w:val="24"/>
          <w:szCs w:val="24"/>
        </w:rPr>
        <w:t xml:space="preserve">unique </w:t>
      </w:r>
      <w:r w:rsidRPr="000369D0">
        <w:rPr>
          <w:sz w:val="24"/>
          <w:szCs w:val="24"/>
        </w:rPr>
        <w:t>Bull Trout below Clear Creek Dam, 1</w:t>
      </w:r>
      <w:r w:rsidR="00831232" w:rsidRPr="000369D0">
        <w:rPr>
          <w:sz w:val="24"/>
          <w:szCs w:val="24"/>
        </w:rPr>
        <w:t>9</w:t>
      </w:r>
      <w:r w:rsidRPr="000369D0">
        <w:rPr>
          <w:sz w:val="24"/>
          <w:szCs w:val="24"/>
        </w:rPr>
        <w:t xml:space="preserve"> Bull Trout below Keechelus Dam, </w:t>
      </w:r>
      <w:r w:rsidR="0007529C" w:rsidRPr="000369D0">
        <w:rPr>
          <w:sz w:val="24"/>
          <w:szCs w:val="24"/>
        </w:rPr>
        <w:t>and 3</w:t>
      </w:r>
      <w:r w:rsidR="007C4E60" w:rsidRPr="000369D0">
        <w:rPr>
          <w:sz w:val="24"/>
          <w:szCs w:val="24"/>
        </w:rPr>
        <w:t xml:space="preserve"> Bull Trout below Kachess</w:t>
      </w:r>
      <w:r w:rsidR="00477A4A">
        <w:rPr>
          <w:sz w:val="24"/>
          <w:szCs w:val="24"/>
        </w:rPr>
        <w:t xml:space="preserve"> Dam</w:t>
      </w:r>
      <w:r w:rsidRPr="000369D0">
        <w:rPr>
          <w:sz w:val="24"/>
          <w:szCs w:val="24"/>
        </w:rPr>
        <w:t xml:space="preserve">. </w:t>
      </w:r>
      <w:r w:rsidR="00635CB6" w:rsidRPr="000369D0">
        <w:rPr>
          <w:sz w:val="24"/>
          <w:szCs w:val="24"/>
        </w:rPr>
        <w:t>Twenty North Fork Tieton</w:t>
      </w:r>
      <w:r w:rsidR="00C233D6">
        <w:rPr>
          <w:sz w:val="24"/>
          <w:szCs w:val="24"/>
        </w:rPr>
        <w:t xml:space="preserve"> River</w:t>
      </w:r>
      <w:r w:rsidR="00635CB6" w:rsidRPr="000369D0">
        <w:rPr>
          <w:sz w:val="24"/>
          <w:szCs w:val="24"/>
        </w:rPr>
        <w:t xml:space="preserve">-origin fish were transported over Clear Creek Dam, </w:t>
      </w:r>
      <w:r w:rsidR="00450FC3" w:rsidRPr="000369D0">
        <w:rPr>
          <w:sz w:val="24"/>
          <w:szCs w:val="24"/>
        </w:rPr>
        <w:t>20</w:t>
      </w:r>
      <w:r w:rsidR="001161D1" w:rsidRPr="000369D0">
        <w:rPr>
          <w:sz w:val="24"/>
          <w:szCs w:val="24"/>
        </w:rPr>
        <w:t xml:space="preserve"> Gold Creek</w:t>
      </w:r>
      <w:r w:rsidR="00477A4A">
        <w:rPr>
          <w:sz w:val="24"/>
          <w:szCs w:val="24"/>
        </w:rPr>
        <w:t>-origin</w:t>
      </w:r>
      <w:r w:rsidR="001161D1" w:rsidRPr="000369D0">
        <w:rPr>
          <w:sz w:val="24"/>
          <w:szCs w:val="24"/>
        </w:rPr>
        <w:t xml:space="preserve"> </w:t>
      </w:r>
      <w:r w:rsidR="00450FC3" w:rsidRPr="000369D0">
        <w:rPr>
          <w:sz w:val="24"/>
          <w:szCs w:val="24"/>
        </w:rPr>
        <w:t xml:space="preserve">fish were transported over Keechelus Dam (including </w:t>
      </w:r>
      <w:r w:rsidR="000369D0" w:rsidRPr="000369D0">
        <w:rPr>
          <w:sz w:val="24"/>
          <w:szCs w:val="24"/>
        </w:rPr>
        <w:t>1</w:t>
      </w:r>
      <w:r w:rsidR="00450FC3" w:rsidRPr="000369D0">
        <w:rPr>
          <w:sz w:val="24"/>
          <w:szCs w:val="24"/>
        </w:rPr>
        <w:t xml:space="preserve"> captured below Kachess Dam), and </w:t>
      </w:r>
      <w:r w:rsidR="00D05028" w:rsidRPr="000369D0">
        <w:rPr>
          <w:sz w:val="24"/>
          <w:szCs w:val="24"/>
        </w:rPr>
        <w:t xml:space="preserve">2 Kachess River-origin fish were transported over Kachess Dam. </w:t>
      </w:r>
      <w:r w:rsidRPr="000369D0">
        <w:rPr>
          <w:sz w:val="24"/>
          <w:szCs w:val="24"/>
        </w:rPr>
        <w:t>We did not collect any Bull Trout below Bumping or Tieton dams in 202</w:t>
      </w:r>
      <w:r w:rsidR="007C4E60" w:rsidRPr="000369D0">
        <w:rPr>
          <w:sz w:val="24"/>
          <w:szCs w:val="24"/>
        </w:rPr>
        <w:t>4</w:t>
      </w:r>
      <w:r w:rsidR="008B114E">
        <w:rPr>
          <w:sz w:val="24"/>
          <w:szCs w:val="24"/>
        </w:rPr>
        <w:t xml:space="preserve"> during trap and haul</w:t>
      </w:r>
      <w:r w:rsidRPr="000369D0">
        <w:rPr>
          <w:sz w:val="24"/>
          <w:szCs w:val="24"/>
        </w:rPr>
        <w:t>.</w:t>
      </w:r>
    </w:p>
    <w:p w14:paraId="15F3FE4F" w14:textId="20B12D16" w:rsidR="0092557E" w:rsidRPr="005129D7" w:rsidRDefault="002C20A0" w:rsidP="002C20A0">
      <w:pPr>
        <w:rPr>
          <w:sz w:val="24"/>
          <w:szCs w:val="24"/>
        </w:rPr>
      </w:pPr>
      <w:r w:rsidRPr="005129D7">
        <w:rPr>
          <w:sz w:val="24"/>
          <w:szCs w:val="24"/>
        </w:rPr>
        <w:t>Monitoring sites detected the movement of Bull Trout transports throughout our study area. Of the 2</w:t>
      </w:r>
      <w:r w:rsidR="00BB438B" w:rsidRPr="005129D7">
        <w:rPr>
          <w:sz w:val="24"/>
          <w:szCs w:val="24"/>
        </w:rPr>
        <w:t>0</w:t>
      </w:r>
      <w:r w:rsidRPr="005129D7">
        <w:rPr>
          <w:sz w:val="24"/>
          <w:szCs w:val="24"/>
        </w:rPr>
        <w:t xml:space="preserve"> Bull Trout transported above Clear Creek Dam in 202</w:t>
      </w:r>
      <w:r w:rsidR="00306793" w:rsidRPr="005129D7">
        <w:rPr>
          <w:sz w:val="24"/>
          <w:szCs w:val="24"/>
        </w:rPr>
        <w:t>4</w:t>
      </w:r>
      <w:r w:rsidRPr="005129D7">
        <w:rPr>
          <w:sz w:val="24"/>
          <w:szCs w:val="24"/>
        </w:rPr>
        <w:t xml:space="preserve">, we detected </w:t>
      </w:r>
      <w:r w:rsidR="00B62723" w:rsidRPr="005129D7">
        <w:rPr>
          <w:sz w:val="24"/>
          <w:szCs w:val="24"/>
        </w:rPr>
        <w:t>9</w:t>
      </w:r>
      <w:r w:rsidRPr="005129D7">
        <w:rPr>
          <w:sz w:val="24"/>
          <w:szCs w:val="24"/>
        </w:rPr>
        <w:t xml:space="preserve"> individuals, presumably spawners, at</w:t>
      </w:r>
      <w:r w:rsidR="00A93E1F">
        <w:rPr>
          <w:sz w:val="24"/>
          <w:szCs w:val="24"/>
        </w:rPr>
        <w:t xml:space="preserve"> </w:t>
      </w:r>
      <w:r w:rsidR="00A93E1F" w:rsidRPr="00F44006">
        <w:rPr>
          <w:sz w:val="24"/>
          <w:szCs w:val="24"/>
        </w:rPr>
        <w:t>Passive Integrated Transponder</w:t>
      </w:r>
      <w:r w:rsidR="00A93E1F">
        <w:t xml:space="preserve"> (</w:t>
      </w:r>
      <w:r w:rsidRPr="005129D7">
        <w:rPr>
          <w:sz w:val="24"/>
          <w:szCs w:val="24"/>
        </w:rPr>
        <w:t>PIT</w:t>
      </w:r>
      <w:r w:rsidR="00A93E1F">
        <w:rPr>
          <w:sz w:val="24"/>
          <w:szCs w:val="24"/>
        </w:rPr>
        <w:t>)</w:t>
      </w:r>
      <w:r w:rsidRPr="005129D7">
        <w:rPr>
          <w:sz w:val="24"/>
          <w:szCs w:val="24"/>
        </w:rPr>
        <w:t xml:space="preserve"> antennas in the North Fork Tieton River. </w:t>
      </w:r>
      <w:r w:rsidR="00BD5725">
        <w:rPr>
          <w:sz w:val="24"/>
          <w:szCs w:val="24"/>
        </w:rPr>
        <w:t xml:space="preserve">Two Bull Trout ascended the defunct </w:t>
      </w:r>
      <w:r w:rsidR="0048346B">
        <w:rPr>
          <w:sz w:val="24"/>
          <w:szCs w:val="24"/>
        </w:rPr>
        <w:t xml:space="preserve">fish ladder </w:t>
      </w:r>
      <w:r w:rsidR="00950EAF" w:rsidRPr="005129D7">
        <w:rPr>
          <w:sz w:val="24"/>
          <w:szCs w:val="24"/>
        </w:rPr>
        <w:t>at the Clear Creek Dam spillway</w:t>
      </w:r>
      <w:r w:rsidR="00BF5B97">
        <w:rPr>
          <w:sz w:val="24"/>
          <w:szCs w:val="24"/>
        </w:rPr>
        <w:t>, one a North Fork Tieton River</w:t>
      </w:r>
      <w:r w:rsidR="00950EAF">
        <w:rPr>
          <w:sz w:val="24"/>
          <w:szCs w:val="24"/>
        </w:rPr>
        <w:t>-origin fish that ascend</w:t>
      </w:r>
      <w:r w:rsidR="00D26693">
        <w:rPr>
          <w:sz w:val="24"/>
          <w:szCs w:val="24"/>
        </w:rPr>
        <w:t>ed</w:t>
      </w:r>
      <w:r w:rsidR="00950EAF">
        <w:rPr>
          <w:sz w:val="24"/>
          <w:szCs w:val="24"/>
        </w:rPr>
        <w:t xml:space="preserve"> the ladder </w:t>
      </w:r>
      <w:r w:rsidR="00D26693">
        <w:rPr>
          <w:sz w:val="24"/>
          <w:szCs w:val="24"/>
        </w:rPr>
        <w:t xml:space="preserve">in August </w:t>
      </w:r>
      <w:r w:rsidR="00950EAF">
        <w:rPr>
          <w:sz w:val="24"/>
          <w:szCs w:val="24"/>
        </w:rPr>
        <w:t xml:space="preserve">when water temperature was 18.9 </w:t>
      </w:r>
      <w:r w:rsidR="00D16053">
        <w:rPr>
          <w:sz w:val="24"/>
          <w:szCs w:val="24"/>
        </w:rPr>
        <w:t>°C</w:t>
      </w:r>
      <w:r w:rsidR="00324FD4">
        <w:rPr>
          <w:sz w:val="24"/>
          <w:szCs w:val="24"/>
        </w:rPr>
        <w:t>,</w:t>
      </w:r>
      <w:r w:rsidR="00D16053">
        <w:rPr>
          <w:sz w:val="24"/>
          <w:szCs w:val="24"/>
        </w:rPr>
        <w:t xml:space="preserve"> </w:t>
      </w:r>
      <w:r w:rsidR="00950EAF">
        <w:rPr>
          <w:sz w:val="24"/>
          <w:szCs w:val="24"/>
        </w:rPr>
        <w:t>and another</w:t>
      </w:r>
      <w:r w:rsidR="0089199E">
        <w:rPr>
          <w:sz w:val="24"/>
          <w:szCs w:val="24"/>
        </w:rPr>
        <w:t>,</w:t>
      </w:r>
      <w:r w:rsidR="00950EAF">
        <w:rPr>
          <w:sz w:val="24"/>
          <w:szCs w:val="24"/>
        </w:rPr>
        <w:t xml:space="preserve"> a </w:t>
      </w:r>
      <w:r w:rsidR="00EC3212" w:rsidRPr="005129D7">
        <w:rPr>
          <w:sz w:val="24"/>
          <w:szCs w:val="24"/>
        </w:rPr>
        <w:t>South Fork Tieton</w:t>
      </w:r>
      <w:r w:rsidR="00255DA4">
        <w:rPr>
          <w:sz w:val="24"/>
          <w:szCs w:val="24"/>
        </w:rPr>
        <w:t xml:space="preserve"> River</w:t>
      </w:r>
      <w:r w:rsidR="00EC3212" w:rsidRPr="005129D7">
        <w:rPr>
          <w:sz w:val="24"/>
          <w:szCs w:val="24"/>
        </w:rPr>
        <w:t xml:space="preserve">-origin </w:t>
      </w:r>
      <w:r w:rsidRPr="005129D7">
        <w:rPr>
          <w:sz w:val="24"/>
          <w:szCs w:val="24"/>
        </w:rPr>
        <w:t xml:space="preserve">Bull Trout </w:t>
      </w:r>
      <w:r w:rsidR="00950EAF">
        <w:rPr>
          <w:sz w:val="24"/>
          <w:szCs w:val="24"/>
        </w:rPr>
        <w:t xml:space="preserve">that </w:t>
      </w:r>
      <w:r w:rsidR="00B62723" w:rsidRPr="005129D7">
        <w:rPr>
          <w:sz w:val="24"/>
          <w:szCs w:val="24"/>
        </w:rPr>
        <w:t>was</w:t>
      </w:r>
      <w:r w:rsidRPr="005129D7">
        <w:rPr>
          <w:sz w:val="24"/>
          <w:szCs w:val="24"/>
        </w:rPr>
        <w:t xml:space="preserve"> detected </w:t>
      </w:r>
      <w:r w:rsidR="000C7309" w:rsidRPr="005129D7">
        <w:rPr>
          <w:sz w:val="24"/>
          <w:szCs w:val="24"/>
        </w:rPr>
        <w:t>in</w:t>
      </w:r>
      <w:r w:rsidRPr="005129D7">
        <w:rPr>
          <w:sz w:val="24"/>
          <w:szCs w:val="24"/>
        </w:rPr>
        <w:t xml:space="preserve"> </w:t>
      </w:r>
      <w:r w:rsidR="004B3BA5" w:rsidRPr="005129D7">
        <w:rPr>
          <w:sz w:val="24"/>
          <w:szCs w:val="24"/>
        </w:rPr>
        <w:t>November</w:t>
      </w:r>
      <w:r w:rsidR="00EC3212" w:rsidRPr="005129D7">
        <w:rPr>
          <w:sz w:val="24"/>
          <w:szCs w:val="24"/>
        </w:rPr>
        <w:t xml:space="preserve"> </w:t>
      </w:r>
      <w:r w:rsidR="001A2806" w:rsidRPr="005129D7">
        <w:rPr>
          <w:sz w:val="24"/>
          <w:szCs w:val="24"/>
        </w:rPr>
        <w:t>shortly</w:t>
      </w:r>
      <w:r w:rsidR="002213D2" w:rsidRPr="005129D7">
        <w:rPr>
          <w:sz w:val="24"/>
          <w:szCs w:val="24"/>
        </w:rPr>
        <w:t xml:space="preserve"> after being detected in the stilling basin. </w:t>
      </w:r>
      <w:r w:rsidR="00BC23A4">
        <w:rPr>
          <w:sz w:val="24"/>
          <w:szCs w:val="24"/>
        </w:rPr>
        <w:t xml:space="preserve">Only one other </w:t>
      </w:r>
      <w:r w:rsidR="23604B5B" w:rsidRPr="0867FAE5">
        <w:rPr>
          <w:sz w:val="24"/>
          <w:szCs w:val="24"/>
        </w:rPr>
        <w:t>tagged fish</w:t>
      </w:r>
      <w:r w:rsidR="00BC23A4">
        <w:rPr>
          <w:sz w:val="24"/>
          <w:szCs w:val="24"/>
        </w:rPr>
        <w:t xml:space="preserve">, a </w:t>
      </w:r>
      <w:r w:rsidR="00BC23A4" w:rsidRPr="30734D2E">
        <w:rPr>
          <w:rFonts w:ascii="Calibri" w:eastAsia="Calibri" w:hAnsi="Calibri" w:cs="Calibri"/>
          <w:sz w:val="24"/>
          <w:szCs w:val="24"/>
        </w:rPr>
        <w:t xml:space="preserve">Brook </w:t>
      </w:r>
      <w:r w:rsidR="00E13300" w:rsidRPr="30734D2E">
        <w:rPr>
          <w:rFonts w:ascii="Calibri" w:eastAsia="Calibri" w:hAnsi="Calibri" w:cs="Calibri"/>
          <w:sz w:val="24"/>
          <w:szCs w:val="24"/>
        </w:rPr>
        <w:t>Trout</w:t>
      </w:r>
      <w:r w:rsidR="004B4FEC" w:rsidRPr="30734D2E">
        <w:rPr>
          <w:rFonts w:ascii="Calibri" w:eastAsia="Calibri" w:hAnsi="Calibri" w:cs="Calibri"/>
          <w:sz w:val="24"/>
          <w:szCs w:val="24"/>
        </w:rPr>
        <w:t xml:space="preserve">/Bull Trout </w:t>
      </w:r>
      <w:r w:rsidR="00BC23A4" w:rsidRPr="30734D2E">
        <w:rPr>
          <w:rFonts w:ascii="Calibri" w:eastAsia="Calibri" w:hAnsi="Calibri" w:cs="Calibri"/>
          <w:sz w:val="24"/>
          <w:szCs w:val="24"/>
        </w:rPr>
        <w:t>hybrid</w:t>
      </w:r>
      <w:r w:rsidR="00F75A6E">
        <w:rPr>
          <w:sz w:val="24"/>
          <w:szCs w:val="24"/>
        </w:rPr>
        <w:t>,</w:t>
      </w:r>
      <w:r w:rsidR="00BC23A4">
        <w:rPr>
          <w:sz w:val="24"/>
          <w:szCs w:val="24"/>
        </w:rPr>
        <w:t xml:space="preserve"> has ascended the ladder </w:t>
      </w:r>
      <w:r w:rsidR="00E13300">
        <w:rPr>
          <w:sz w:val="24"/>
          <w:szCs w:val="24"/>
        </w:rPr>
        <w:t>since</w:t>
      </w:r>
      <w:r w:rsidR="00BC23A4">
        <w:rPr>
          <w:sz w:val="24"/>
          <w:szCs w:val="24"/>
        </w:rPr>
        <w:t xml:space="preserve"> monitoring began in 2016</w:t>
      </w:r>
      <w:r w:rsidR="00D26693">
        <w:rPr>
          <w:sz w:val="24"/>
          <w:szCs w:val="24"/>
        </w:rPr>
        <w:t xml:space="preserve">. </w:t>
      </w:r>
      <w:r w:rsidRPr="005129D7">
        <w:rPr>
          <w:sz w:val="24"/>
          <w:szCs w:val="24"/>
        </w:rPr>
        <w:t xml:space="preserve">In the upper Yakima Basin, </w:t>
      </w:r>
      <w:r w:rsidR="0090643A" w:rsidRPr="005129D7">
        <w:rPr>
          <w:sz w:val="24"/>
          <w:szCs w:val="24"/>
        </w:rPr>
        <w:t>8</w:t>
      </w:r>
      <w:r w:rsidR="00491CCB" w:rsidRPr="005129D7">
        <w:rPr>
          <w:sz w:val="24"/>
          <w:szCs w:val="24"/>
        </w:rPr>
        <w:t xml:space="preserve"> </w:t>
      </w:r>
      <w:r w:rsidR="00A65FAE" w:rsidRPr="005129D7">
        <w:rPr>
          <w:sz w:val="24"/>
          <w:szCs w:val="24"/>
        </w:rPr>
        <w:t xml:space="preserve">of the </w:t>
      </w:r>
      <w:r w:rsidR="0090643A" w:rsidRPr="005129D7">
        <w:rPr>
          <w:sz w:val="24"/>
          <w:szCs w:val="24"/>
        </w:rPr>
        <w:t xml:space="preserve">20 </w:t>
      </w:r>
      <w:r w:rsidR="00721CD7" w:rsidRPr="005129D7">
        <w:rPr>
          <w:sz w:val="24"/>
          <w:szCs w:val="24"/>
        </w:rPr>
        <w:t>transports from 2024</w:t>
      </w:r>
      <w:r w:rsidR="00C72C05" w:rsidRPr="005129D7">
        <w:rPr>
          <w:sz w:val="24"/>
          <w:szCs w:val="24"/>
        </w:rPr>
        <w:t xml:space="preserve"> </w:t>
      </w:r>
      <w:r w:rsidR="0090643A" w:rsidRPr="005129D7">
        <w:rPr>
          <w:sz w:val="24"/>
          <w:szCs w:val="24"/>
        </w:rPr>
        <w:t xml:space="preserve">were detected </w:t>
      </w:r>
      <w:r w:rsidR="00C72C05" w:rsidRPr="005129D7">
        <w:rPr>
          <w:sz w:val="24"/>
          <w:szCs w:val="24"/>
        </w:rPr>
        <w:t xml:space="preserve">at </w:t>
      </w:r>
      <w:r w:rsidR="0092557E" w:rsidRPr="005129D7">
        <w:rPr>
          <w:sz w:val="24"/>
          <w:szCs w:val="24"/>
        </w:rPr>
        <w:t>the lower</w:t>
      </w:r>
      <w:r w:rsidR="0099148E" w:rsidRPr="005129D7">
        <w:rPr>
          <w:sz w:val="24"/>
          <w:szCs w:val="24"/>
        </w:rPr>
        <w:t xml:space="preserve"> Gold</w:t>
      </w:r>
      <w:r w:rsidR="0092557E" w:rsidRPr="005129D7">
        <w:rPr>
          <w:sz w:val="24"/>
          <w:szCs w:val="24"/>
        </w:rPr>
        <w:t xml:space="preserve"> Creek</w:t>
      </w:r>
      <w:r w:rsidR="00C72C05" w:rsidRPr="005129D7">
        <w:rPr>
          <w:sz w:val="24"/>
          <w:szCs w:val="24"/>
        </w:rPr>
        <w:t xml:space="preserve"> site</w:t>
      </w:r>
      <w:r w:rsidR="0092557E" w:rsidRPr="005129D7">
        <w:rPr>
          <w:sz w:val="24"/>
          <w:szCs w:val="24"/>
        </w:rPr>
        <w:t xml:space="preserve">, </w:t>
      </w:r>
      <w:r w:rsidR="00C72C05" w:rsidRPr="005129D7">
        <w:rPr>
          <w:sz w:val="24"/>
          <w:szCs w:val="24"/>
        </w:rPr>
        <w:t>but none were</w:t>
      </w:r>
      <w:r w:rsidR="0092557E" w:rsidRPr="005129D7">
        <w:rPr>
          <w:sz w:val="24"/>
          <w:szCs w:val="24"/>
        </w:rPr>
        <w:t xml:space="preserve"> detected in the upstream </w:t>
      </w:r>
      <w:r w:rsidR="002C2628" w:rsidRPr="005129D7">
        <w:rPr>
          <w:sz w:val="24"/>
          <w:szCs w:val="24"/>
        </w:rPr>
        <w:t>site</w:t>
      </w:r>
      <w:r w:rsidR="0092557E" w:rsidRPr="005129D7">
        <w:rPr>
          <w:sz w:val="24"/>
          <w:szCs w:val="24"/>
        </w:rPr>
        <w:t>.</w:t>
      </w:r>
      <w:r w:rsidR="0026112C" w:rsidRPr="005129D7">
        <w:rPr>
          <w:sz w:val="24"/>
          <w:szCs w:val="24"/>
        </w:rPr>
        <w:t xml:space="preserve"> </w:t>
      </w:r>
    </w:p>
    <w:p w14:paraId="189B0D6C" w14:textId="7FFFA19F" w:rsidR="00D10953" w:rsidRPr="002220BE" w:rsidRDefault="006212C7" w:rsidP="7CB2145D">
      <w:pPr>
        <w:rPr>
          <w:sz w:val="24"/>
          <w:szCs w:val="24"/>
          <w:highlight w:val="yellow"/>
        </w:rPr>
      </w:pPr>
      <w:r w:rsidRPr="56187305">
        <w:rPr>
          <w:sz w:val="24"/>
          <w:szCs w:val="24"/>
        </w:rPr>
        <w:lastRenderedPageBreak/>
        <w:t xml:space="preserve">Detections from a </w:t>
      </w:r>
      <w:r w:rsidR="002557EF" w:rsidRPr="56187305">
        <w:rPr>
          <w:sz w:val="24"/>
          <w:szCs w:val="24"/>
        </w:rPr>
        <w:t>PIT antenna array below Keechelus Dam</w:t>
      </w:r>
      <w:r w:rsidR="00DA5DD4" w:rsidRPr="56187305">
        <w:rPr>
          <w:sz w:val="24"/>
          <w:szCs w:val="24"/>
        </w:rPr>
        <w:t xml:space="preserve"> </w:t>
      </w:r>
      <w:r w:rsidRPr="56187305">
        <w:rPr>
          <w:sz w:val="24"/>
          <w:szCs w:val="24"/>
        </w:rPr>
        <w:t xml:space="preserve">coupled with our </w:t>
      </w:r>
      <w:r w:rsidR="00E461D1" w:rsidRPr="56187305">
        <w:rPr>
          <w:sz w:val="24"/>
          <w:szCs w:val="24"/>
        </w:rPr>
        <w:t>trap and haul work indicated that at least 3</w:t>
      </w:r>
      <w:r w:rsidR="266800CD" w:rsidRPr="56187305">
        <w:rPr>
          <w:sz w:val="24"/>
          <w:szCs w:val="24"/>
        </w:rPr>
        <w:t>4</w:t>
      </w:r>
      <w:r w:rsidR="00E461D1" w:rsidRPr="56187305">
        <w:rPr>
          <w:sz w:val="24"/>
          <w:szCs w:val="24"/>
        </w:rPr>
        <w:t xml:space="preserve"> </w:t>
      </w:r>
      <w:r w:rsidR="002562BC" w:rsidRPr="56187305">
        <w:rPr>
          <w:sz w:val="24"/>
          <w:szCs w:val="24"/>
        </w:rPr>
        <w:t>Gold Creek origin-</w:t>
      </w:r>
      <w:r w:rsidR="00E461D1" w:rsidRPr="56187305">
        <w:rPr>
          <w:sz w:val="24"/>
          <w:szCs w:val="24"/>
        </w:rPr>
        <w:t xml:space="preserve">Bull Trout </w:t>
      </w:r>
      <w:r w:rsidR="00813F2F" w:rsidRPr="56187305">
        <w:rPr>
          <w:sz w:val="24"/>
          <w:szCs w:val="24"/>
        </w:rPr>
        <w:t xml:space="preserve">have been </w:t>
      </w:r>
      <w:r w:rsidR="002562BC" w:rsidRPr="56187305">
        <w:rPr>
          <w:sz w:val="24"/>
          <w:szCs w:val="24"/>
        </w:rPr>
        <w:t>entrained at Keechelus Dam</w:t>
      </w:r>
      <w:r w:rsidR="00116093" w:rsidRPr="56187305">
        <w:rPr>
          <w:sz w:val="24"/>
          <w:szCs w:val="24"/>
        </w:rPr>
        <w:t xml:space="preserve"> </w:t>
      </w:r>
      <w:r w:rsidR="009908E2" w:rsidRPr="56187305">
        <w:rPr>
          <w:sz w:val="24"/>
          <w:szCs w:val="24"/>
        </w:rPr>
        <w:t>while</w:t>
      </w:r>
      <w:r w:rsidR="003C2014" w:rsidRPr="56187305">
        <w:rPr>
          <w:sz w:val="24"/>
          <w:szCs w:val="24"/>
        </w:rPr>
        <w:t xml:space="preserve"> </w:t>
      </w:r>
      <w:r w:rsidR="00813F2F" w:rsidRPr="56187305">
        <w:rPr>
          <w:sz w:val="24"/>
          <w:szCs w:val="24"/>
        </w:rPr>
        <w:t xml:space="preserve">our </w:t>
      </w:r>
      <w:r w:rsidR="003C2014" w:rsidRPr="56187305">
        <w:rPr>
          <w:sz w:val="24"/>
          <w:szCs w:val="24"/>
        </w:rPr>
        <w:t xml:space="preserve">acoustic telemetry work </w:t>
      </w:r>
      <w:r w:rsidR="00813F2F" w:rsidRPr="56187305">
        <w:rPr>
          <w:sz w:val="24"/>
          <w:szCs w:val="24"/>
        </w:rPr>
        <w:t xml:space="preserve">in Keechelus Reservoir revealed </w:t>
      </w:r>
      <w:r w:rsidR="003C2014" w:rsidRPr="56187305">
        <w:rPr>
          <w:sz w:val="24"/>
          <w:szCs w:val="24"/>
        </w:rPr>
        <w:t xml:space="preserve">that La Salle </w:t>
      </w:r>
      <w:r w:rsidR="001137C6" w:rsidRPr="56187305">
        <w:rPr>
          <w:sz w:val="24"/>
          <w:szCs w:val="24"/>
        </w:rPr>
        <w:t xml:space="preserve">Bull Trout spent </w:t>
      </w:r>
      <w:r w:rsidR="00BC36F8" w:rsidRPr="56187305">
        <w:rPr>
          <w:sz w:val="24"/>
          <w:szCs w:val="24"/>
        </w:rPr>
        <w:t>most of</w:t>
      </w:r>
      <w:r w:rsidR="001137C6" w:rsidRPr="56187305">
        <w:rPr>
          <w:sz w:val="24"/>
          <w:szCs w:val="24"/>
        </w:rPr>
        <w:t xml:space="preserve"> their time </w:t>
      </w:r>
      <w:r w:rsidR="000337DB" w:rsidRPr="56187305">
        <w:rPr>
          <w:sz w:val="24"/>
          <w:szCs w:val="24"/>
        </w:rPr>
        <w:t>during</w:t>
      </w:r>
      <w:r w:rsidR="009908E2" w:rsidRPr="56187305">
        <w:rPr>
          <w:sz w:val="24"/>
          <w:szCs w:val="24"/>
        </w:rPr>
        <w:t xml:space="preserve"> summer and fall in the </w:t>
      </w:r>
      <w:r w:rsidR="00813F2F" w:rsidRPr="56187305">
        <w:rPr>
          <w:sz w:val="24"/>
          <w:szCs w:val="24"/>
        </w:rPr>
        <w:t>forebay</w:t>
      </w:r>
      <w:r w:rsidR="001B390A" w:rsidRPr="56187305">
        <w:rPr>
          <w:sz w:val="24"/>
          <w:szCs w:val="24"/>
        </w:rPr>
        <w:t xml:space="preserve"> where they had a</w:t>
      </w:r>
      <w:r w:rsidR="009908E2" w:rsidRPr="56187305">
        <w:rPr>
          <w:sz w:val="24"/>
          <w:szCs w:val="24"/>
        </w:rPr>
        <w:t xml:space="preserve">n entrainment probability of nearly </w:t>
      </w:r>
      <w:r w:rsidR="00553251" w:rsidRPr="56187305">
        <w:rPr>
          <w:sz w:val="24"/>
          <w:szCs w:val="24"/>
        </w:rPr>
        <w:t>23</w:t>
      </w:r>
      <w:r w:rsidR="009908E2" w:rsidRPr="56187305">
        <w:rPr>
          <w:sz w:val="24"/>
          <w:szCs w:val="24"/>
        </w:rPr>
        <w:t>%</w:t>
      </w:r>
      <w:r w:rsidR="00CA1020" w:rsidRPr="56187305">
        <w:rPr>
          <w:sz w:val="24"/>
          <w:szCs w:val="24"/>
        </w:rPr>
        <w:t xml:space="preserve"> in the five-month period since release</w:t>
      </w:r>
      <w:r w:rsidR="009908E2" w:rsidRPr="56187305">
        <w:rPr>
          <w:sz w:val="24"/>
          <w:szCs w:val="24"/>
        </w:rPr>
        <w:t xml:space="preserve">. </w:t>
      </w:r>
    </w:p>
    <w:p w14:paraId="79AE4614" w14:textId="75DFC8DC" w:rsidR="009617BC" w:rsidRPr="00D10953" w:rsidRDefault="000D2F86" w:rsidP="006F5A1A">
      <w:pPr>
        <w:pStyle w:val="Heading1"/>
        <w:rPr>
          <w:rFonts w:cstheme="minorBidi"/>
        </w:rPr>
      </w:pPr>
      <w:r w:rsidRPr="00D10953">
        <w:t>Goals and Objectives</w:t>
      </w:r>
    </w:p>
    <w:p w14:paraId="18D2EB2C" w14:textId="5791CECE" w:rsidR="001400BC" w:rsidRPr="004D4DAD" w:rsidRDefault="00FB43D7" w:rsidP="00AC69A6">
      <w:pPr>
        <w:pStyle w:val="Default"/>
        <w:spacing w:after="160" w:line="259" w:lineRule="auto"/>
        <w:rPr>
          <w:rFonts w:asciiTheme="minorHAnsi" w:hAnsiTheme="minorHAnsi" w:cstheme="minorBidi"/>
        </w:rPr>
      </w:pPr>
      <w:r w:rsidRPr="29D94FD1">
        <w:rPr>
          <w:rFonts w:asciiTheme="minorHAnsi" w:hAnsiTheme="minorHAnsi" w:cstheme="minorBidi"/>
        </w:rPr>
        <w:t>The ongoing goal</w:t>
      </w:r>
      <w:r>
        <w:rPr>
          <w:rFonts w:asciiTheme="minorHAnsi" w:hAnsiTheme="minorHAnsi" w:cstheme="minorBidi"/>
        </w:rPr>
        <w:t>s</w:t>
      </w:r>
      <w:r w:rsidRPr="29D94FD1">
        <w:rPr>
          <w:rFonts w:asciiTheme="minorHAnsi" w:hAnsiTheme="minorHAnsi" w:cstheme="minorBidi"/>
        </w:rPr>
        <w:t xml:space="preserve"> of the Bull Trout Transport Project </w:t>
      </w:r>
      <w:r>
        <w:rPr>
          <w:rFonts w:asciiTheme="minorHAnsi" w:hAnsiTheme="minorHAnsi" w:cstheme="minorBidi"/>
        </w:rPr>
        <w:t>are</w:t>
      </w:r>
      <w:r w:rsidRPr="29D94FD1">
        <w:rPr>
          <w:rFonts w:asciiTheme="minorHAnsi" w:hAnsiTheme="minorHAnsi" w:cstheme="minorBidi"/>
        </w:rPr>
        <w:t xml:space="preserve"> to increase viability of Bull Trout populations and provid</w:t>
      </w:r>
      <w:r>
        <w:rPr>
          <w:rFonts w:asciiTheme="minorHAnsi" w:hAnsiTheme="minorHAnsi" w:cstheme="minorBidi"/>
        </w:rPr>
        <w:t>e</w:t>
      </w:r>
      <w:r w:rsidRPr="29D94FD1">
        <w:rPr>
          <w:rFonts w:asciiTheme="minorHAnsi" w:hAnsiTheme="minorHAnsi" w:cstheme="minorBidi"/>
        </w:rPr>
        <w:t xml:space="preserve"> connectivity for </w:t>
      </w:r>
      <w:r w:rsidR="000656C6">
        <w:rPr>
          <w:rFonts w:asciiTheme="minorHAnsi" w:hAnsiTheme="minorHAnsi" w:cstheme="minorBidi"/>
        </w:rPr>
        <w:t xml:space="preserve">entrained </w:t>
      </w:r>
      <w:r w:rsidRPr="29D94FD1">
        <w:rPr>
          <w:rFonts w:asciiTheme="minorHAnsi" w:hAnsiTheme="minorHAnsi" w:cstheme="minorBidi"/>
        </w:rPr>
        <w:t xml:space="preserve">fish </w:t>
      </w:r>
      <w:r>
        <w:rPr>
          <w:rFonts w:asciiTheme="minorHAnsi" w:hAnsiTheme="minorHAnsi" w:cstheme="minorBidi"/>
        </w:rPr>
        <w:t>disconnected</w:t>
      </w:r>
      <w:r w:rsidRPr="29D94FD1">
        <w:rPr>
          <w:rFonts w:asciiTheme="minorHAnsi" w:hAnsiTheme="minorHAnsi" w:cstheme="minorBidi"/>
        </w:rPr>
        <w:t xml:space="preserve"> from natal spawning tributaries </w:t>
      </w:r>
      <w:r>
        <w:rPr>
          <w:rFonts w:asciiTheme="minorHAnsi" w:hAnsiTheme="minorHAnsi" w:cstheme="minorBidi"/>
        </w:rPr>
        <w:t>above</w:t>
      </w:r>
      <w:r w:rsidRPr="29D94FD1">
        <w:rPr>
          <w:rFonts w:asciiTheme="minorHAnsi" w:hAnsiTheme="minorHAnsi" w:cstheme="minorBidi"/>
        </w:rPr>
        <w:t xml:space="preserve"> Bumping, </w:t>
      </w:r>
      <w:r>
        <w:rPr>
          <w:rFonts w:asciiTheme="minorHAnsi" w:hAnsiTheme="minorHAnsi" w:cstheme="minorBidi"/>
        </w:rPr>
        <w:t xml:space="preserve">Clear Creek, </w:t>
      </w:r>
      <w:r w:rsidRPr="29D94FD1">
        <w:rPr>
          <w:rFonts w:asciiTheme="minorHAnsi" w:hAnsiTheme="minorHAnsi" w:cstheme="minorBidi"/>
        </w:rPr>
        <w:t xml:space="preserve">Kachess, Keechelus, and Tieton dams. Our specific objectives were to: 1) capture Bull Trout in stilling basins directly below Bumping, </w:t>
      </w:r>
      <w:r>
        <w:rPr>
          <w:rFonts w:asciiTheme="minorHAnsi" w:hAnsiTheme="minorHAnsi" w:cstheme="minorBidi"/>
        </w:rPr>
        <w:t xml:space="preserve">Clear Creek, </w:t>
      </w:r>
      <w:r w:rsidRPr="29D94FD1">
        <w:rPr>
          <w:rFonts w:asciiTheme="minorHAnsi" w:hAnsiTheme="minorHAnsi" w:cstheme="minorBidi"/>
        </w:rPr>
        <w:t>Kachess, Keechelus, and Tieton dams, 2) implant PIT</w:t>
      </w:r>
      <w:r>
        <w:rPr>
          <w:rFonts w:asciiTheme="minorHAnsi" w:hAnsiTheme="minorHAnsi" w:cstheme="minorBidi"/>
        </w:rPr>
        <w:t xml:space="preserve"> </w:t>
      </w:r>
      <w:r w:rsidRPr="29D94FD1">
        <w:rPr>
          <w:rFonts w:asciiTheme="minorHAnsi" w:hAnsiTheme="minorHAnsi" w:cstheme="minorBidi"/>
        </w:rPr>
        <w:t xml:space="preserve">tags in captured Bull Trout and obtain tissue samples for rapid response genetic testing, </w:t>
      </w:r>
      <w:r w:rsidR="00877697">
        <w:rPr>
          <w:rFonts w:asciiTheme="minorHAnsi" w:hAnsiTheme="minorHAnsi" w:cstheme="minorBidi"/>
        </w:rPr>
        <w:t xml:space="preserve">3) </w:t>
      </w:r>
      <w:r w:rsidR="00D93E8C">
        <w:rPr>
          <w:rFonts w:asciiTheme="minorHAnsi" w:hAnsiTheme="minorHAnsi" w:cstheme="minorBidi"/>
        </w:rPr>
        <w:t>implant</w:t>
      </w:r>
      <w:r w:rsidR="00877697">
        <w:rPr>
          <w:rFonts w:asciiTheme="minorHAnsi" w:hAnsiTheme="minorHAnsi" w:cstheme="minorBidi"/>
        </w:rPr>
        <w:t xml:space="preserve"> acoustic tags </w:t>
      </w:r>
      <w:r w:rsidR="00A34245">
        <w:rPr>
          <w:rFonts w:asciiTheme="minorHAnsi" w:hAnsiTheme="minorHAnsi" w:cstheme="minorBidi"/>
        </w:rPr>
        <w:t xml:space="preserve">in a subset of </w:t>
      </w:r>
      <w:r w:rsidR="009065C9">
        <w:rPr>
          <w:rFonts w:asciiTheme="minorHAnsi" w:hAnsiTheme="minorHAnsi" w:cstheme="minorBidi"/>
        </w:rPr>
        <w:t xml:space="preserve">Bull Trout collected </w:t>
      </w:r>
      <w:r w:rsidR="00355EBB">
        <w:rPr>
          <w:rFonts w:asciiTheme="minorHAnsi" w:hAnsiTheme="minorHAnsi" w:cstheme="minorBidi"/>
        </w:rPr>
        <w:t xml:space="preserve">through trap and haul and from the </w:t>
      </w:r>
      <w:r w:rsidR="00794A23">
        <w:rPr>
          <w:rFonts w:asciiTheme="minorHAnsi" w:hAnsiTheme="minorHAnsi" w:cstheme="minorBidi"/>
        </w:rPr>
        <w:t>La Salle rescue</w:t>
      </w:r>
      <w:r w:rsidR="00451C9D">
        <w:rPr>
          <w:rFonts w:asciiTheme="minorHAnsi" w:hAnsiTheme="minorHAnsi" w:cstheme="minorBidi"/>
        </w:rPr>
        <w:t>-</w:t>
      </w:r>
      <w:r w:rsidR="00794A23">
        <w:rPr>
          <w:rFonts w:asciiTheme="minorHAnsi" w:hAnsiTheme="minorHAnsi" w:cstheme="minorBidi"/>
        </w:rPr>
        <w:t>and</w:t>
      </w:r>
      <w:r w:rsidR="00451C9D">
        <w:rPr>
          <w:rFonts w:asciiTheme="minorHAnsi" w:hAnsiTheme="minorHAnsi" w:cstheme="minorBidi"/>
        </w:rPr>
        <w:t>-</w:t>
      </w:r>
      <w:r w:rsidR="00794A23">
        <w:rPr>
          <w:rFonts w:asciiTheme="minorHAnsi" w:hAnsiTheme="minorHAnsi" w:cstheme="minorBidi"/>
        </w:rPr>
        <w:t>rear program, 4</w:t>
      </w:r>
      <w:r>
        <w:rPr>
          <w:rFonts w:asciiTheme="minorHAnsi" w:hAnsiTheme="minorHAnsi" w:cstheme="minorBidi"/>
        </w:rPr>
        <w:t xml:space="preserve">) snorkel when feasible to </w:t>
      </w:r>
      <w:r w:rsidRPr="00907ACA">
        <w:rPr>
          <w:rFonts w:asciiTheme="minorHAnsi" w:hAnsiTheme="minorHAnsi" w:cstheme="minorBidi"/>
        </w:rPr>
        <w:t>evaluate the efficacy of collection methods</w:t>
      </w:r>
      <w:r>
        <w:rPr>
          <w:rFonts w:asciiTheme="minorHAnsi" w:hAnsiTheme="minorHAnsi" w:cstheme="minorBidi"/>
        </w:rPr>
        <w:t xml:space="preserve"> and identify other fish species present, </w:t>
      </w:r>
      <w:r w:rsidR="00794A23">
        <w:rPr>
          <w:rFonts w:asciiTheme="minorHAnsi" w:hAnsiTheme="minorHAnsi" w:cstheme="minorBidi"/>
        </w:rPr>
        <w:t>5</w:t>
      </w:r>
      <w:r w:rsidRPr="29D94FD1">
        <w:rPr>
          <w:rFonts w:asciiTheme="minorHAnsi" w:hAnsiTheme="minorHAnsi" w:cstheme="minorBidi"/>
        </w:rPr>
        <w:t xml:space="preserve">) transport and release tagged </w:t>
      </w:r>
      <w:r>
        <w:rPr>
          <w:rFonts w:asciiTheme="minorHAnsi" w:hAnsiTheme="minorHAnsi" w:cstheme="minorBidi"/>
        </w:rPr>
        <w:t>Bull Trout</w:t>
      </w:r>
      <w:r w:rsidRPr="29D94FD1">
        <w:rPr>
          <w:rFonts w:asciiTheme="minorHAnsi" w:hAnsiTheme="minorHAnsi" w:cstheme="minorBidi"/>
        </w:rPr>
        <w:t xml:space="preserve"> above the dams </w:t>
      </w:r>
      <w:r>
        <w:rPr>
          <w:rFonts w:asciiTheme="minorHAnsi" w:hAnsiTheme="minorHAnsi" w:cstheme="minorBidi"/>
        </w:rPr>
        <w:t>to provide access to spawning</w:t>
      </w:r>
      <w:r w:rsidRPr="29D94FD1">
        <w:rPr>
          <w:rFonts w:asciiTheme="minorHAnsi" w:hAnsiTheme="minorHAnsi" w:cstheme="minorBidi"/>
        </w:rPr>
        <w:t xml:space="preserve"> tributaries as determined </w:t>
      </w:r>
      <w:r>
        <w:rPr>
          <w:rFonts w:asciiTheme="minorHAnsi" w:hAnsiTheme="minorHAnsi" w:cstheme="minorBidi"/>
        </w:rPr>
        <w:t>from</w:t>
      </w:r>
      <w:r w:rsidRPr="29D94FD1">
        <w:rPr>
          <w:rFonts w:asciiTheme="minorHAnsi" w:hAnsiTheme="minorHAnsi" w:cstheme="minorBidi"/>
        </w:rPr>
        <w:t xml:space="preserve"> rapid response genetic testing, </w:t>
      </w:r>
      <w:r w:rsidR="00794A23">
        <w:rPr>
          <w:rFonts w:asciiTheme="minorHAnsi" w:hAnsiTheme="minorHAnsi" w:cstheme="minorBidi"/>
        </w:rPr>
        <w:t>6</w:t>
      </w:r>
      <w:r w:rsidRPr="29D94FD1">
        <w:rPr>
          <w:rFonts w:asciiTheme="minorHAnsi" w:hAnsiTheme="minorHAnsi" w:cstheme="minorBidi"/>
        </w:rPr>
        <w:t xml:space="preserve">) </w:t>
      </w:r>
      <w:r>
        <w:rPr>
          <w:rFonts w:asciiTheme="minorHAnsi" w:hAnsiTheme="minorHAnsi" w:cstheme="minorBidi"/>
        </w:rPr>
        <w:t>use</w:t>
      </w:r>
      <w:r w:rsidRPr="29D94FD1">
        <w:rPr>
          <w:rFonts w:asciiTheme="minorHAnsi" w:hAnsiTheme="minorHAnsi" w:cstheme="minorBidi"/>
        </w:rPr>
        <w:t xml:space="preserve"> PIT</w:t>
      </w:r>
      <w:r>
        <w:rPr>
          <w:rFonts w:asciiTheme="minorHAnsi" w:hAnsiTheme="minorHAnsi" w:cstheme="minorBidi"/>
        </w:rPr>
        <w:t xml:space="preserve"> </w:t>
      </w:r>
      <w:r w:rsidRPr="29D94FD1">
        <w:rPr>
          <w:rFonts w:asciiTheme="minorHAnsi" w:hAnsiTheme="minorHAnsi" w:cstheme="minorBidi"/>
        </w:rPr>
        <w:t xml:space="preserve">tag </w:t>
      </w:r>
      <w:r>
        <w:rPr>
          <w:rFonts w:asciiTheme="minorHAnsi" w:hAnsiTheme="minorHAnsi" w:cstheme="minorBidi"/>
        </w:rPr>
        <w:t>antenna</w:t>
      </w:r>
      <w:r w:rsidRPr="29D94FD1">
        <w:rPr>
          <w:rFonts w:asciiTheme="minorHAnsi" w:hAnsiTheme="minorHAnsi" w:cstheme="minorBidi"/>
        </w:rPr>
        <w:t xml:space="preserve"> sites to monitor the movement </w:t>
      </w:r>
      <w:r>
        <w:rPr>
          <w:rFonts w:asciiTheme="minorHAnsi" w:hAnsiTheme="minorHAnsi" w:cstheme="minorBidi"/>
        </w:rPr>
        <w:t xml:space="preserve">and survival </w:t>
      </w:r>
      <w:r w:rsidRPr="29D94FD1">
        <w:rPr>
          <w:rFonts w:asciiTheme="minorHAnsi" w:hAnsiTheme="minorHAnsi" w:cstheme="minorBidi"/>
        </w:rPr>
        <w:t xml:space="preserve">of transported </w:t>
      </w:r>
      <w:r>
        <w:rPr>
          <w:rFonts w:asciiTheme="minorHAnsi" w:hAnsiTheme="minorHAnsi" w:cstheme="minorBidi"/>
        </w:rPr>
        <w:t>Bull Trout</w:t>
      </w:r>
      <w:bookmarkStart w:id="0" w:name="_Hlk60750769"/>
      <w:bookmarkEnd w:id="0"/>
      <w:r w:rsidR="00382F20">
        <w:rPr>
          <w:rFonts w:asciiTheme="minorHAnsi" w:hAnsiTheme="minorHAnsi" w:cstheme="minorBidi"/>
        </w:rPr>
        <w:t>, and</w:t>
      </w:r>
      <w:r w:rsidR="00382F20" w:rsidRPr="29D94FD1">
        <w:rPr>
          <w:rFonts w:asciiTheme="minorHAnsi" w:hAnsiTheme="minorHAnsi" w:cstheme="minorBidi"/>
        </w:rPr>
        <w:t xml:space="preserve"> </w:t>
      </w:r>
      <w:r w:rsidR="00794A23">
        <w:rPr>
          <w:rFonts w:asciiTheme="minorHAnsi" w:hAnsiTheme="minorHAnsi" w:cstheme="minorBidi"/>
        </w:rPr>
        <w:t>7</w:t>
      </w:r>
      <w:r w:rsidR="006C02B8">
        <w:rPr>
          <w:rFonts w:asciiTheme="minorHAnsi" w:hAnsiTheme="minorHAnsi" w:cstheme="minorBidi"/>
        </w:rPr>
        <w:t>)</w:t>
      </w:r>
      <w:r w:rsidR="00382F20">
        <w:rPr>
          <w:rFonts w:asciiTheme="minorHAnsi" w:hAnsiTheme="minorHAnsi" w:cstheme="minorBidi"/>
        </w:rPr>
        <w:t>,</w:t>
      </w:r>
      <w:r w:rsidR="006C02B8">
        <w:rPr>
          <w:rFonts w:asciiTheme="minorHAnsi" w:hAnsiTheme="minorHAnsi" w:cstheme="minorBidi"/>
        </w:rPr>
        <w:t xml:space="preserve"> </w:t>
      </w:r>
      <w:r w:rsidR="006B6F6B">
        <w:rPr>
          <w:rFonts w:asciiTheme="minorHAnsi" w:hAnsiTheme="minorHAnsi" w:cstheme="minorBidi"/>
        </w:rPr>
        <w:t xml:space="preserve">use acoustic </w:t>
      </w:r>
      <w:r w:rsidR="002C436A">
        <w:rPr>
          <w:rFonts w:asciiTheme="minorHAnsi" w:hAnsiTheme="minorHAnsi" w:cstheme="minorBidi"/>
        </w:rPr>
        <w:t>receivers</w:t>
      </w:r>
      <w:r w:rsidR="006B6F6B">
        <w:rPr>
          <w:rFonts w:asciiTheme="minorHAnsi" w:hAnsiTheme="minorHAnsi" w:cstheme="minorBidi"/>
        </w:rPr>
        <w:t xml:space="preserve"> to </w:t>
      </w:r>
      <w:r w:rsidR="00613675">
        <w:rPr>
          <w:rFonts w:asciiTheme="minorHAnsi" w:hAnsiTheme="minorHAnsi" w:cstheme="minorBidi"/>
        </w:rPr>
        <w:t>monitor</w:t>
      </w:r>
      <w:r w:rsidR="00FF54A4">
        <w:rPr>
          <w:rFonts w:asciiTheme="minorHAnsi" w:hAnsiTheme="minorHAnsi" w:cstheme="minorBidi"/>
        </w:rPr>
        <w:t xml:space="preserve"> </w:t>
      </w:r>
      <w:r w:rsidR="008C3FE9">
        <w:rPr>
          <w:rFonts w:asciiTheme="minorHAnsi" w:hAnsiTheme="minorHAnsi" w:cstheme="minorBidi"/>
        </w:rPr>
        <w:t xml:space="preserve">acoustically tagged </w:t>
      </w:r>
      <w:r w:rsidR="00843DFC">
        <w:rPr>
          <w:rFonts w:asciiTheme="minorHAnsi" w:hAnsiTheme="minorHAnsi" w:cstheme="minorBidi"/>
        </w:rPr>
        <w:t xml:space="preserve">Bull Trout </w:t>
      </w:r>
      <w:r w:rsidR="007B43E5">
        <w:rPr>
          <w:rFonts w:asciiTheme="minorHAnsi" w:hAnsiTheme="minorHAnsi" w:cstheme="minorBidi"/>
        </w:rPr>
        <w:t>in Keechelus</w:t>
      </w:r>
      <w:r w:rsidR="008C3FE9">
        <w:rPr>
          <w:rFonts w:asciiTheme="minorHAnsi" w:hAnsiTheme="minorHAnsi" w:cstheme="minorBidi"/>
        </w:rPr>
        <w:t xml:space="preserve"> Reservoir</w:t>
      </w:r>
      <w:r w:rsidR="007B43E5">
        <w:rPr>
          <w:rFonts w:asciiTheme="minorHAnsi" w:hAnsiTheme="minorHAnsi" w:cstheme="minorBidi"/>
        </w:rPr>
        <w:t>.</w:t>
      </w:r>
      <w:r w:rsidR="0074443A">
        <w:rPr>
          <w:rFonts w:asciiTheme="minorHAnsi" w:hAnsiTheme="minorHAnsi" w:cstheme="minorBidi"/>
        </w:rPr>
        <w:t xml:space="preserve"> </w:t>
      </w:r>
    </w:p>
    <w:p w14:paraId="717DD554" w14:textId="5F56653B" w:rsidR="007838B1" w:rsidRDefault="000D2F86" w:rsidP="00EE79D3">
      <w:pPr>
        <w:pStyle w:val="Heading1"/>
      </w:pPr>
      <w:r w:rsidRPr="00EE79D3">
        <w:t>Methods</w:t>
      </w:r>
    </w:p>
    <w:p w14:paraId="62D08DA5" w14:textId="51015B4E" w:rsidR="00254316" w:rsidRPr="005454CC" w:rsidRDefault="00D14E27" w:rsidP="004E07C1">
      <w:pPr>
        <w:pStyle w:val="Heading2"/>
        <w:rPr>
          <w:b w:val="0"/>
        </w:rPr>
      </w:pPr>
      <w:r w:rsidRPr="005454CC">
        <w:t xml:space="preserve">Study </w:t>
      </w:r>
      <w:r w:rsidR="00A8009E" w:rsidRPr="005454CC">
        <w:t>Area</w:t>
      </w:r>
    </w:p>
    <w:p w14:paraId="6E6DD53D" w14:textId="77777777" w:rsidR="00C55A2D" w:rsidRDefault="00C55A2D" w:rsidP="00C55A2D">
      <w:pPr>
        <w:spacing w:line="257" w:lineRule="auto"/>
        <w:rPr>
          <w:rFonts w:eastAsiaTheme="minorEastAsia"/>
          <w:sz w:val="24"/>
          <w:szCs w:val="24"/>
        </w:rPr>
      </w:pPr>
      <w:r w:rsidRPr="78BF5816">
        <w:rPr>
          <w:rFonts w:eastAsiaTheme="minorEastAsia"/>
          <w:sz w:val="24"/>
          <w:szCs w:val="24"/>
        </w:rPr>
        <w:t xml:space="preserve">Bull Trout trap and haul occurred in two main regions of the Yakima River Basin: the upper Yakima River Basin and the Naches River Basin. </w:t>
      </w:r>
    </w:p>
    <w:p w14:paraId="069A7495" w14:textId="62345296" w:rsidR="00C55A2D" w:rsidRDefault="00C55A2D" w:rsidP="00C55A2D">
      <w:pPr>
        <w:spacing w:line="257" w:lineRule="auto"/>
        <w:rPr>
          <w:rFonts w:eastAsiaTheme="minorEastAsia"/>
          <w:sz w:val="24"/>
          <w:szCs w:val="24"/>
        </w:rPr>
      </w:pPr>
      <w:r w:rsidRPr="1704CB58">
        <w:rPr>
          <w:rFonts w:eastAsiaTheme="minorEastAsia"/>
          <w:sz w:val="24"/>
          <w:szCs w:val="24"/>
        </w:rPr>
        <w:t xml:space="preserve">In the upper Yakima River Basin, collection occurred in the stilling basins of Kachess and Keechelus </w:t>
      </w:r>
      <w:r w:rsidR="00090A7D">
        <w:rPr>
          <w:rFonts w:eastAsiaTheme="minorEastAsia"/>
          <w:sz w:val="24"/>
          <w:szCs w:val="24"/>
        </w:rPr>
        <w:t>d</w:t>
      </w:r>
      <w:r w:rsidR="00090A7D" w:rsidRPr="1704CB58">
        <w:rPr>
          <w:rFonts w:eastAsiaTheme="minorEastAsia"/>
          <w:sz w:val="24"/>
          <w:szCs w:val="24"/>
        </w:rPr>
        <w:t>am</w:t>
      </w:r>
      <w:r w:rsidR="00090A7D">
        <w:rPr>
          <w:rFonts w:eastAsiaTheme="minorEastAsia"/>
          <w:sz w:val="24"/>
          <w:szCs w:val="24"/>
        </w:rPr>
        <w:t>s</w:t>
      </w:r>
      <w:r w:rsidRPr="1704CB58">
        <w:rPr>
          <w:rFonts w:eastAsiaTheme="minorEastAsia"/>
          <w:sz w:val="24"/>
          <w:szCs w:val="24"/>
        </w:rPr>
        <w:t xml:space="preserve">. </w:t>
      </w:r>
      <w:r>
        <w:rPr>
          <w:rFonts w:eastAsiaTheme="minorEastAsia"/>
          <w:sz w:val="24"/>
          <w:szCs w:val="24"/>
        </w:rPr>
        <w:t>These</w:t>
      </w:r>
      <w:r w:rsidRPr="1704CB58">
        <w:rPr>
          <w:rFonts w:eastAsiaTheme="minorEastAsia"/>
          <w:sz w:val="24"/>
          <w:szCs w:val="24"/>
        </w:rPr>
        <w:t xml:space="preserve"> dams are located upstream of Easton Dam, which impounds the Yakima River</w:t>
      </w:r>
      <w:r w:rsidR="00084B4A" w:rsidRPr="00084B4A">
        <w:rPr>
          <w:rFonts w:eastAsiaTheme="minorEastAsia"/>
          <w:sz w:val="24"/>
          <w:szCs w:val="24"/>
        </w:rPr>
        <w:t xml:space="preserve"> </w:t>
      </w:r>
      <w:r w:rsidR="00084B4A" w:rsidRPr="1704CB58">
        <w:rPr>
          <w:rFonts w:eastAsiaTheme="minorEastAsia"/>
          <w:sz w:val="24"/>
          <w:szCs w:val="24"/>
        </w:rPr>
        <w:t>near Easton, Washington</w:t>
      </w:r>
      <w:r w:rsidRPr="1704CB58">
        <w:rPr>
          <w:rFonts w:eastAsiaTheme="minorEastAsia"/>
          <w:sz w:val="24"/>
          <w:szCs w:val="24"/>
        </w:rPr>
        <w:t xml:space="preserve"> to form Easton Reservoir</w:t>
      </w:r>
      <w:r w:rsidR="00F22C64">
        <w:rPr>
          <w:rFonts w:eastAsiaTheme="minorEastAsia"/>
          <w:sz w:val="24"/>
          <w:szCs w:val="24"/>
        </w:rPr>
        <w:t xml:space="preserve">, </w:t>
      </w:r>
      <w:r w:rsidR="00F22C64" w:rsidRPr="00F2343B">
        <w:rPr>
          <w:sz w:val="24"/>
          <w:szCs w:val="24"/>
        </w:rPr>
        <w:t xml:space="preserve">a </w:t>
      </w:r>
      <w:r w:rsidR="00CC5469">
        <w:rPr>
          <w:sz w:val="24"/>
          <w:szCs w:val="24"/>
        </w:rPr>
        <w:t>0.83 km</w:t>
      </w:r>
      <w:r w:rsidR="00CC5469" w:rsidRPr="00256B7B">
        <w:rPr>
          <w:sz w:val="24"/>
          <w:szCs w:val="24"/>
          <w:vertAlign w:val="superscript"/>
        </w:rPr>
        <w:t>2</w:t>
      </w:r>
      <w:r w:rsidR="00CC5469">
        <w:rPr>
          <w:sz w:val="24"/>
          <w:szCs w:val="24"/>
        </w:rPr>
        <w:t xml:space="preserve"> (</w:t>
      </w:r>
      <w:r w:rsidR="00F22C64" w:rsidRPr="00F2343B">
        <w:rPr>
          <w:sz w:val="24"/>
          <w:szCs w:val="24"/>
        </w:rPr>
        <w:t>205-acre</w:t>
      </w:r>
      <w:r w:rsidR="00CC5469">
        <w:rPr>
          <w:sz w:val="24"/>
          <w:szCs w:val="24"/>
        </w:rPr>
        <w:t>)</w:t>
      </w:r>
      <w:r w:rsidR="00F22C64" w:rsidRPr="00F2343B">
        <w:rPr>
          <w:sz w:val="24"/>
          <w:szCs w:val="24"/>
        </w:rPr>
        <w:t xml:space="preserve">, shallow reservoir situated at the confluence of the Yakima and Kachess </w:t>
      </w:r>
      <w:r w:rsidR="00E4245B">
        <w:rPr>
          <w:sz w:val="24"/>
          <w:szCs w:val="24"/>
        </w:rPr>
        <w:t>r</w:t>
      </w:r>
      <w:r w:rsidR="00E4245B" w:rsidRPr="00F2343B">
        <w:rPr>
          <w:sz w:val="24"/>
          <w:szCs w:val="24"/>
        </w:rPr>
        <w:t>ivers</w:t>
      </w:r>
      <w:r w:rsidR="00084B4A">
        <w:rPr>
          <w:sz w:val="24"/>
          <w:szCs w:val="24"/>
        </w:rPr>
        <w:t>.</w:t>
      </w:r>
      <w:r w:rsidRPr="1704CB58">
        <w:rPr>
          <w:rFonts w:eastAsiaTheme="minorEastAsia"/>
          <w:sz w:val="24"/>
          <w:szCs w:val="24"/>
        </w:rPr>
        <w:t xml:space="preserve"> The ‘Keechelus Arm’ of the Yakima River extends northwest from Easton Reservoir about 18 km upstream to Keechelus Dam, which impounds Keechelus Reservoir. The lower Kachess River extends north 1-km upstream from Easton Reservoir to Kachess Dam, which impounds Kachess Reservoir. Kachess Reservoir is comprised of Little Kachess Lake on the north end of the reservoir and Big Kachess Lake</w:t>
      </w:r>
      <w:r w:rsidR="00986F7E">
        <w:rPr>
          <w:rFonts w:eastAsiaTheme="minorEastAsia"/>
          <w:sz w:val="24"/>
          <w:szCs w:val="24"/>
        </w:rPr>
        <w:t>. The lakes are connected</w:t>
      </w:r>
      <w:r w:rsidR="00A326FA">
        <w:rPr>
          <w:rFonts w:eastAsiaTheme="minorEastAsia"/>
          <w:sz w:val="24"/>
          <w:szCs w:val="24"/>
        </w:rPr>
        <w:t xml:space="preserve"> by </w:t>
      </w:r>
      <w:r>
        <w:rPr>
          <w:rFonts w:eastAsiaTheme="minorEastAsia"/>
          <w:sz w:val="24"/>
          <w:szCs w:val="24"/>
        </w:rPr>
        <w:t>T</w:t>
      </w:r>
      <w:r w:rsidRPr="1704CB58">
        <w:rPr>
          <w:rFonts w:eastAsiaTheme="minorEastAsia"/>
          <w:sz w:val="24"/>
          <w:szCs w:val="24"/>
        </w:rPr>
        <w:t>he Narrows</w:t>
      </w:r>
      <w:r w:rsidR="003B0301">
        <w:rPr>
          <w:rFonts w:eastAsiaTheme="minorEastAsia"/>
          <w:sz w:val="24"/>
          <w:szCs w:val="24"/>
        </w:rPr>
        <w:t xml:space="preserve"> that </w:t>
      </w:r>
      <w:r w:rsidR="004472D1">
        <w:rPr>
          <w:rFonts w:eastAsiaTheme="minorEastAsia"/>
          <w:sz w:val="24"/>
          <w:szCs w:val="24"/>
        </w:rPr>
        <w:t xml:space="preserve">becomes a </w:t>
      </w:r>
      <w:r w:rsidR="00F64BDC">
        <w:rPr>
          <w:rFonts w:eastAsiaTheme="minorEastAsia"/>
          <w:sz w:val="24"/>
          <w:szCs w:val="24"/>
        </w:rPr>
        <w:t xml:space="preserve">narrow, </w:t>
      </w:r>
      <w:r w:rsidR="004472D1">
        <w:rPr>
          <w:rFonts w:eastAsiaTheme="minorEastAsia"/>
          <w:sz w:val="24"/>
          <w:szCs w:val="24"/>
        </w:rPr>
        <w:t>shallow stream</w:t>
      </w:r>
      <w:r w:rsidR="009C09C6">
        <w:rPr>
          <w:rFonts w:eastAsiaTheme="minorEastAsia"/>
          <w:sz w:val="24"/>
          <w:szCs w:val="24"/>
        </w:rPr>
        <w:t xml:space="preserve"> as</w:t>
      </w:r>
      <w:r w:rsidR="003B0301">
        <w:rPr>
          <w:rFonts w:eastAsiaTheme="minorEastAsia"/>
          <w:sz w:val="24"/>
          <w:szCs w:val="24"/>
        </w:rPr>
        <w:t xml:space="preserve"> reservoir level recedes</w:t>
      </w:r>
      <w:r w:rsidR="00F64BDC">
        <w:rPr>
          <w:rFonts w:eastAsiaTheme="minorEastAsia"/>
          <w:sz w:val="24"/>
          <w:szCs w:val="24"/>
        </w:rPr>
        <w:t xml:space="preserve">, but </w:t>
      </w:r>
      <w:r w:rsidR="00460E58">
        <w:rPr>
          <w:rFonts w:eastAsiaTheme="minorEastAsia"/>
          <w:sz w:val="24"/>
          <w:szCs w:val="24"/>
        </w:rPr>
        <w:t xml:space="preserve">is a large </w:t>
      </w:r>
      <w:r w:rsidR="00A408F2">
        <w:rPr>
          <w:rFonts w:eastAsiaTheme="minorEastAsia"/>
          <w:sz w:val="24"/>
          <w:szCs w:val="24"/>
        </w:rPr>
        <w:t>and deep (~</w:t>
      </w:r>
      <w:r w:rsidR="003D33C2">
        <w:rPr>
          <w:rFonts w:eastAsiaTheme="minorEastAsia"/>
          <w:sz w:val="24"/>
          <w:szCs w:val="24"/>
        </w:rPr>
        <w:t xml:space="preserve">10 m) </w:t>
      </w:r>
      <w:r w:rsidR="00A408F2">
        <w:rPr>
          <w:rFonts w:eastAsiaTheme="minorEastAsia"/>
          <w:sz w:val="24"/>
          <w:szCs w:val="24"/>
        </w:rPr>
        <w:t>channel</w:t>
      </w:r>
      <w:r w:rsidRPr="1704CB58">
        <w:rPr>
          <w:rFonts w:eastAsiaTheme="minorEastAsia"/>
          <w:sz w:val="24"/>
          <w:szCs w:val="24"/>
        </w:rPr>
        <w:t xml:space="preserve"> </w:t>
      </w:r>
      <w:r w:rsidR="00712AFE">
        <w:rPr>
          <w:rFonts w:eastAsiaTheme="minorEastAsia"/>
          <w:sz w:val="24"/>
          <w:szCs w:val="24"/>
        </w:rPr>
        <w:t xml:space="preserve">at full pool </w:t>
      </w:r>
      <w:r w:rsidRPr="1704CB58">
        <w:rPr>
          <w:rFonts w:eastAsiaTheme="minorEastAsia"/>
          <w:sz w:val="24"/>
          <w:szCs w:val="24"/>
        </w:rPr>
        <w:t>(</w:t>
      </w:r>
      <w:hyperlink w:anchor="AntennaMap" w:history="1">
        <w:r w:rsidRPr="001D5AB0">
          <w:rPr>
            <w:rStyle w:val="Hyperlink"/>
            <w:rFonts w:eastAsiaTheme="minorEastAsia"/>
            <w:szCs w:val="24"/>
          </w:rPr>
          <w:t>Figure 1</w:t>
        </w:r>
      </w:hyperlink>
      <w:r w:rsidRPr="1704CB58">
        <w:rPr>
          <w:rFonts w:eastAsiaTheme="minorEastAsia"/>
          <w:sz w:val="24"/>
          <w:szCs w:val="24"/>
        </w:rPr>
        <w:t xml:space="preserve">). </w:t>
      </w:r>
    </w:p>
    <w:p w14:paraId="5227847C" w14:textId="75BF029E" w:rsidR="000452F9" w:rsidRDefault="00C55A2D" w:rsidP="00C55A2D">
      <w:pPr>
        <w:spacing w:line="257" w:lineRule="auto"/>
        <w:rPr>
          <w:rFonts w:eastAsiaTheme="minorEastAsia"/>
          <w:sz w:val="24"/>
          <w:szCs w:val="24"/>
        </w:rPr>
      </w:pPr>
      <w:r w:rsidRPr="78BF5816">
        <w:rPr>
          <w:rFonts w:eastAsiaTheme="minorEastAsia"/>
          <w:sz w:val="24"/>
          <w:szCs w:val="24"/>
        </w:rPr>
        <w:lastRenderedPageBreak/>
        <w:t xml:space="preserve">In the Naches River Basin, collection </w:t>
      </w:r>
      <w:r w:rsidR="00724C45">
        <w:rPr>
          <w:rFonts w:eastAsiaTheme="minorEastAsia"/>
          <w:sz w:val="24"/>
          <w:szCs w:val="24"/>
        </w:rPr>
        <w:t xml:space="preserve">attempts </w:t>
      </w:r>
      <w:r w:rsidRPr="78BF5816">
        <w:rPr>
          <w:rFonts w:eastAsiaTheme="minorEastAsia"/>
          <w:sz w:val="24"/>
          <w:szCs w:val="24"/>
        </w:rPr>
        <w:t xml:space="preserve">occurred within the stilling basins of Bumping, Clear Creek, and Tieton </w:t>
      </w:r>
      <w:r w:rsidR="007D5A58">
        <w:rPr>
          <w:rFonts w:eastAsiaTheme="minorEastAsia"/>
          <w:sz w:val="24"/>
          <w:szCs w:val="24"/>
        </w:rPr>
        <w:t>d</w:t>
      </w:r>
      <w:r w:rsidR="007D5A58" w:rsidRPr="78BF5816">
        <w:rPr>
          <w:rFonts w:eastAsiaTheme="minorEastAsia"/>
          <w:sz w:val="24"/>
          <w:szCs w:val="24"/>
        </w:rPr>
        <w:t>am</w:t>
      </w:r>
      <w:r w:rsidR="007D5A58">
        <w:rPr>
          <w:rFonts w:eastAsiaTheme="minorEastAsia"/>
          <w:sz w:val="24"/>
          <w:szCs w:val="24"/>
        </w:rPr>
        <w:t>s</w:t>
      </w:r>
      <w:r w:rsidRPr="78BF5816">
        <w:rPr>
          <w:rFonts w:eastAsiaTheme="minorEastAsia"/>
          <w:sz w:val="24"/>
          <w:szCs w:val="24"/>
        </w:rPr>
        <w:t xml:space="preserve">. Bumping Dam impounds Bumping </w:t>
      </w:r>
      <w:r>
        <w:rPr>
          <w:rFonts w:eastAsiaTheme="minorEastAsia"/>
          <w:sz w:val="24"/>
          <w:szCs w:val="24"/>
        </w:rPr>
        <w:t>Reservoir</w:t>
      </w:r>
      <w:r w:rsidRPr="78BF5816">
        <w:rPr>
          <w:rFonts w:eastAsiaTheme="minorEastAsia"/>
          <w:sz w:val="24"/>
          <w:szCs w:val="24"/>
        </w:rPr>
        <w:t xml:space="preserve"> and is located on the Bumping River, a tributary of the Naches River. The Bumping River flows northeast, where it joins the American River and then the Little Naches River, to form the Naches River. The </w:t>
      </w:r>
      <w:r>
        <w:rPr>
          <w:rFonts w:eastAsiaTheme="minorEastAsia"/>
          <w:sz w:val="24"/>
          <w:szCs w:val="24"/>
        </w:rPr>
        <w:t xml:space="preserve">confluence of the </w:t>
      </w:r>
      <w:r w:rsidRPr="78BF5816">
        <w:rPr>
          <w:rFonts w:eastAsiaTheme="minorEastAsia"/>
          <w:sz w:val="24"/>
          <w:szCs w:val="24"/>
        </w:rPr>
        <w:t xml:space="preserve">Bumping and Little Naches </w:t>
      </w:r>
      <w:r>
        <w:rPr>
          <w:rFonts w:eastAsiaTheme="minorEastAsia"/>
          <w:sz w:val="24"/>
          <w:szCs w:val="24"/>
        </w:rPr>
        <w:t xml:space="preserve">rivers </w:t>
      </w:r>
      <w:r w:rsidRPr="78BF5816">
        <w:rPr>
          <w:rFonts w:eastAsiaTheme="minorEastAsia"/>
          <w:sz w:val="24"/>
          <w:szCs w:val="24"/>
        </w:rPr>
        <w:t xml:space="preserve">is about 89 km upstream of the Naches </w:t>
      </w:r>
      <w:r w:rsidR="007147FD">
        <w:rPr>
          <w:rFonts w:eastAsiaTheme="minorEastAsia"/>
          <w:sz w:val="24"/>
          <w:szCs w:val="24"/>
        </w:rPr>
        <w:t xml:space="preserve">and </w:t>
      </w:r>
      <w:r w:rsidR="00B006DA">
        <w:rPr>
          <w:rFonts w:eastAsiaTheme="minorEastAsia"/>
          <w:sz w:val="24"/>
          <w:szCs w:val="24"/>
        </w:rPr>
        <w:t>Yakima River</w:t>
      </w:r>
      <w:r w:rsidR="007147FD">
        <w:rPr>
          <w:rFonts w:eastAsiaTheme="minorEastAsia"/>
          <w:sz w:val="24"/>
          <w:szCs w:val="24"/>
        </w:rPr>
        <w:t xml:space="preserve"> confluence</w:t>
      </w:r>
      <w:r w:rsidRPr="78BF5816">
        <w:rPr>
          <w:rFonts w:eastAsiaTheme="minorEastAsia"/>
          <w:sz w:val="24"/>
          <w:szCs w:val="24"/>
        </w:rPr>
        <w:t xml:space="preserve"> near Yakima, Washington. Tieton Dam, which impounds Rimrock Reservoir, is located on the Tieton River, 35 km upstream of the </w:t>
      </w:r>
      <w:r>
        <w:rPr>
          <w:rFonts w:eastAsiaTheme="minorEastAsia"/>
          <w:sz w:val="24"/>
          <w:szCs w:val="24"/>
        </w:rPr>
        <w:t xml:space="preserve">confluence of the </w:t>
      </w:r>
      <w:r w:rsidRPr="78BF5816">
        <w:rPr>
          <w:rFonts w:eastAsiaTheme="minorEastAsia"/>
          <w:sz w:val="24"/>
          <w:szCs w:val="24"/>
        </w:rPr>
        <w:t xml:space="preserve">Tieton and Naches </w:t>
      </w:r>
      <w:r>
        <w:rPr>
          <w:rFonts w:eastAsiaTheme="minorEastAsia"/>
          <w:sz w:val="24"/>
          <w:szCs w:val="24"/>
        </w:rPr>
        <w:t>rivers</w:t>
      </w:r>
      <w:r w:rsidRPr="78BF5816">
        <w:rPr>
          <w:rFonts w:eastAsiaTheme="minorEastAsia"/>
          <w:sz w:val="24"/>
          <w:szCs w:val="24"/>
        </w:rPr>
        <w:t xml:space="preserve"> near the town of Naches, Washington. About 1 km upstream of Rimrock Reservoir, Clear Creek Dam impounds the confluence of the North Fork Tieton River and Clear Creek to form Clear </w:t>
      </w:r>
      <w:r>
        <w:rPr>
          <w:rFonts w:eastAsiaTheme="minorEastAsia"/>
          <w:sz w:val="24"/>
          <w:szCs w:val="24"/>
        </w:rPr>
        <w:t>Creek Reservoir</w:t>
      </w:r>
      <w:r w:rsidRPr="78BF5816">
        <w:rPr>
          <w:rFonts w:eastAsiaTheme="minorEastAsia"/>
          <w:sz w:val="24"/>
          <w:szCs w:val="24"/>
        </w:rPr>
        <w:t>.</w:t>
      </w:r>
    </w:p>
    <w:p w14:paraId="5F93FAE2" w14:textId="6B61D8DC" w:rsidR="00254316" w:rsidRPr="00282318" w:rsidRDefault="00254316" w:rsidP="004E07C1">
      <w:pPr>
        <w:pStyle w:val="Heading3"/>
        <w:rPr>
          <w:iCs/>
        </w:rPr>
      </w:pPr>
      <w:r w:rsidRPr="00282318">
        <w:t>Monitoring Locations</w:t>
      </w:r>
    </w:p>
    <w:p w14:paraId="7B9550CB" w14:textId="521C3BFF" w:rsidR="00F270B8" w:rsidRPr="00057B5D" w:rsidRDefault="00F270B8" w:rsidP="00DC4CE5">
      <w:pPr>
        <w:rPr>
          <w:rFonts w:eastAsiaTheme="minorEastAsia"/>
          <w:sz w:val="24"/>
          <w:szCs w:val="24"/>
        </w:rPr>
      </w:pPr>
      <w:r w:rsidRPr="00057B5D">
        <w:rPr>
          <w:rFonts w:eastAsiaTheme="minorEastAsia"/>
          <w:sz w:val="24"/>
          <w:szCs w:val="24"/>
        </w:rPr>
        <w:t xml:space="preserve">PIT antennas and arrays (i.e., more than one antenna per site) were used to monitor the movement of Bull Trout throughout the study area and were </w:t>
      </w:r>
      <w:r w:rsidR="00726E79" w:rsidRPr="00057B5D">
        <w:rPr>
          <w:rFonts w:eastAsiaTheme="minorEastAsia"/>
          <w:sz w:val="24"/>
          <w:szCs w:val="24"/>
        </w:rPr>
        <w:t>collaboratively</w:t>
      </w:r>
      <w:r w:rsidRPr="00057B5D">
        <w:rPr>
          <w:rFonts w:eastAsiaTheme="minorEastAsia"/>
          <w:sz w:val="24"/>
          <w:szCs w:val="24"/>
        </w:rPr>
        <w:t xml:space="preserve"> maintained with Yakama Nation Fisheries. Monitored </w:t>
      </w:r>
      <w:r>
        <w:rPr>
          <w:rFonts w:eastAsiaTheme="minorEastAsia"/>
          <w:sz w:val="24"/>
          <w:szCs w:val="24"/>
        </w:rPr>
        <w:t>spawning tributaries</w:t>
      </w:r>
      <w:r w:rsidRPr="00057B5D">
        <w:rPr>
          <w:rFonts w:eastAsiaTheme="minorEastAsia"/>
          <w:sz w:val="24"/>
          <w:szCs w:val="24"/>
        </w:rPr>
        <w:t xml:space="preserve"> in the upper Yakima River Basin included </w:t>
      </w:r>
      <w:r w:rsidRPr="0000129C">
        <w:rPr>
          <w:sz w:val="24"/>
          <w:szCs w:val="24"/>
        </w:rPr>
        <w:t xml:space="preserve">Gold Creek, a tributary of Keechelus Reservoir, as well as Box Canyon Creek and the upper Kachess River, tributaries of Kachess Reservoir. </w:t>
      </w:r>
      <w:r w:rsidRPr="00057B5D">
        <w:rPr>
          <w:rFonts w:eastAsiaTheme="minorEastAsia"/>
          <w:sz w:val="24"/>
          <w:szCs w:val="24"/>
        </w:rPr>
        <w:t>There were two sites on Gold Creek: a lower antenna (</w:t>
      </w:r>
      <w:r>
        <w:rPr>
          <w:rFonts w:eastAsiaTheme="minorEastAsia"/>
          <w:sz w:val="24"/>
          <w:szCs w:val="24"/>
        </w:rPr>
        <w:t xml:space="preserve">G90; </w:t>
      </w:r>
      <w:r w:rsidRPr="00057B5D">
        <w:rPr>
          <w:rFonts w:eastAsiaTheme="minorEastAsia"/>
          <w:sz w:val="24"/>
          <w:szCs w:val="24"/>
        </w:rPr>
        <w:t xml:space="preserve">47.39096, </w:t>
      </w:r>
      <w:r>
        <w:rPr>
          <w:rFonts w:eastAsiaTheme="minorEastAsia"/>
          <w:sz w:val="24"/>
          <w:szCs w:val="24"/>
        </w:rPr>
        <w:t>-</w:t>
      </w:r>
      <w:r w:rsidRPr="00057B5D">
        <w:rPr>
          <w:rFonts w:eastAsiaTheme="minorEastAsia"/>
          <w:sz w:val="24"/>
          <w:szCs w:val="24"/>
        </w:rPr>
        <w:t xml:space="preserve">121.38244) at river </w:t>
      </w:r>
      <w:r w:rsidR="00A77C24" w:rsidRPr="00057B5D">
        <w:rPr>
          <w:rFonts w:eastAsiaTheme="minorEastAsia"/>
          <w:sz w:val="24"/>
          <w:szCs w:val="24"/>
        </w:rPr>
        <w:t>k</w:t>
      </w:r>
      <w:r w:rsidR="00A77C24">
        <w:rPr>
          <w:rFonts w:eastAsiaTheme="minorEastAsia"/>
          <w:sz w:val="24"/>
          <w:szCs w:val="24"/>
        </w:rPr>
        <w:t>m</w:t>
      </w:r>
      <w:r w:rsidR="00A77C24" w:rsidRPr="00057B5D">
        <w:rPr>
          <w:rFonts w:eastAsiaTheme="minorEastAsia"/>
          <w:sz w:val="24"/>
          <w:szCs w:val="24"/>
        </w:rPr>
        <w:t xml:space="preserve"> </w:t>
      </w:r>
      <w:r w:rsidRPr="00057B5D">
        <w:rPr>
          <w:rFonts w:eastAsiaTheme="minorEastAsia"/>
          <w:sz w:val="24"/>
          <w:szCs w:val="24"/>
        </w:rPr>
        <w:t>0.5 between the eastern span of I-90 and National Forest Road 4832</w:t>
      </w:r>
      <w:r w:rsidR="00431EBE">
        <w:rPr>
          <w:rFonts w:eastAsiaTheme="minorEastAsia"/>
          <w:sz w:val="24"/>
          <w:szCs w:val="24"/>
        </w:rPr>
        <w:t>,</w:t>
      </w:r>
      <w:r w:rsidRPr="00057B5D">
        <w:rPr>
          <w:rFonts w:eastAsiaTheme="minorEastAsia"/>
          <w:sz w:val="24"/>
          <w:szCs w:val="24"/>
        </w:rPr>
        <w:t xml:space="preserve"> and an upper array (</w:t>
      </w:r>
      <w:r>
        <w:rPr>
          <w:rFonts w:eastAsiaTheme="minorEastAsia"/>
          <w:sz w:val="24"/>
          <w:szCs w:val="24"/>
        </w:rPr>
        <w:t xml:space="preserve">UGC1, UGC2; </w:t>
      </w:r>
      <w:r w:rsidRPr="00057B5D">
        <w:rPr>
          <w:rFonts w:eastAsiaTheme="minorEastAsia"/>
          <w:sz w:val="24"/>
          <w:szCs w:val="24"/>
        </w:rPr>
        <w:t xml:space="preserve">47.41381, </w:t>
      </w:r>
      <w:r>
        <w:rPr>
          <w:rFonts w:eastAsiaTheme="minorEastAsia"/>
          <w:sz w:val="24"/>
          <w:szCs w:val="24"/>
        </w:rPr>
        <w:t>-</w:t>
      </w:r>
      <w:r w:rsidRPr="00057B5D">
        <w:rPr>
          <w:rFonts w:eastAsiaTheme="minorEastAsia"/>
          <w:sz w:val="24"/>
          <w:szCs w:val="24"/>
        </w:rPr>
        <w:t xml:space="preserve">121.36446) at river </w:t>
      </w:r>
      <w:r w:rsidR="00A77C24" w:rsidRPr="00057B5D">
        <w:rPr>
          <w:rFonts w:eastAsiaTheme="minorEastAsia"/>
          <w:sz w:val="24"/>
          <w:szCs w:val="24"/>
        </w:rPr>
        <w:t>k</w:t>
      </w:r>
      <w:r w:rsidR="00A77C24">
        <w:rPr>
          <w:rFonts w:eastAsiaTheme="minorEastAsia"/>
          <w:sz w:val="24"/>
          <w:szCs w:val="24"/>
        </w:rPr>
        <w:t>m</w:t>
      </w:r>
      <w:r w:rsidR="00A77C24" w:rsidRPr="00057B5D">
        <w:rPr>
          <w:rFonts w:eastAsiaTheme="minorEastAsia"/>
          <w:sz w:val="24"/>
          <w:szCs w:val="24"/>
        </w:rPr>
        <w:t xml:space="preserve"> </w:t>
      </w:r>
      <w:r w:rsidRPr="00057B5D">
        <w:rPr>
          <w:rFonts w:eastAsiaTheme="minorEastAsia"/>
          <w:sz w:val="24"/>
          <w:szCs w:val="24"/>
        </w:rPr>
        <w:t xml:space="preserve">4. </w:t>
      </w:r>
      <w:r w:rsidR="00737182">
        <w:rPr>
          <w:rFonts w:eastAsiaTheme="minorEastAsia"/>
          <w:sz w:val="24"/>
          <w:szCs w:val="24"/>
        </w:rPr>
        <w:t>T</w:t>
      </w:r>
      <w:r w:rsidRPr="00057B5D">
        <w:rPr>
          <w:rFonts w:eastAsiaTheme="minorEastAsia"/>
          <w:sz w:val="24"/>
          <w:szCs w:val="24"/>
        </w:rPr>
        <w:t>here were two sites on Box Canyon Creek: an array in Box Canyon Creek (</w:t>
      </w:r>
      <w:r>
        <w:rPr>
          <w:rFonts w:eastAsiaTheme="minorEastAsia"/>
          <w:sz w:val="24"/>
          <w:szCs w:val="24"/>
        </w:rPr>
        <w:t xml:space="preserve">BOX1, BOX2; </w:t>
      </w:r>
      <w:r w:rsidRPr="00057B5D">
        <w:rPr>
          <w:rFonts w:eastAsiaTheme="minorEastAsia"/>
          <w:sz w:val="24"/>
          <w:szCs w:val="24"/>
        </w:rPr>
        <w:t xml:space="preserve">47.35952, </w:t>
      </w:r>
      <w:r>
        <w:rPr>
          <w:rFonts w:eastAsiaTheme="minorEastAsia"/>
          <w:sz w:val="24"/>
          <w:szCs w:val="24"/>
        </w:rPr>
        <w:t>-</w:t>
      </w:r>
      <w:r w:rsidRPr="00057B5D">
        <w:rPr>
          <w:rFonts w:eastAsiaTheme="minorEastAsia"/>
          <w:sz w:val="24"/>
          <w:szCs w:val="24"/>
        </w:rPr>
        <w:t xml:space="preserve">121.24575) at river </w:t>
      </w:r>
      <w:r w:rsidR="00A77C24" w:rsidRPr="00057B5D">
        <w:rPr>
          <w:rFonts w:eastAsiaTheme="minorEastAsia"/>
          <w:sz w:val="24"/>
          <w:szCs w:val="24"/>
        </w:rPr>
        <w:t>k</w:t>
      </w:r>
      <w:r w:rsidR="00A77C24">
        <w:rPr>
          <w:rFonts w:eastAsiaTheme="minorEastAsia"/>
          <w:sz w:val="24"/>
          <w:szCs w:val="24"/>
        </w:rPr>
        <w:t>m</w:t>
      </w:r>
      <w:r w:rsidR="00A77C24" w:rsidRPr="00057B5D">
        <w:rPr>
          <w:rFonts w:eastAsiaTheme="minorEastAsia"/>
          <w:sz w:val="24"/>
          <w:szCs w:val="24"/>
        </w:rPr>
        <w:t xml:space="preserve"> </w:t>
      </w:r>
      <w:r w:rsidRPr="00057B5D">
        <w:rPr>
          <w:rFonts w:eastAsiaTheme="minorEastAsia"/>
          <w:sz w:val="24"/>
          <w:szCs w:val="24"/>
        </w:rPr>
        <w:t xml:space="preserve">0.2, and a temporary antenna site </w:t>
      </w:r>
      <w:r w:rsidR="00BB58A0" w:rsidRPr="00057B5D">
        <w:rPr>
          <w:rFonts w:eastAsiaTheme="minorEastAsia"/>
          <w:sz w:val="24"/>
          <w:szCs w:val="24"/>
        </w:rPr>
        <w:t xml:space="preserve">that operated during </w:t>
      </w:r>
      <w:r w:rsidR="009E652D">
        <w:rPr>
          <w:rFonts w:eastAsiaTheme="minorEastAsia"/>
          <w:sz w:val="24"/>
          <w:szCs w:val="24"/>
        </w:rPr>
        <w:t xml:space="preserve">October </w:t>
      </w:r>
      <w:r w:rsidRPr="00057B5D">
        <w:rPr>
          <w:rFonts w:eastAsiaTheme="minorEastAsia"/>
          <w:sz w:val="24"/>
          <w:szCs w:val="24"/>
        </w:rPr>
        <w:t>in the Box Canyon Creek flume (</w:t>
      </w:r>
      <w:r>
        <w:rPr>
          <w:rFonts w:eastAsiaTheme="minorEastAsia"/>
          <w:sz w:val="24"/>
          <w:szCs w:val="24"/>
        </w:rPr>
        <w:t xml:space="preserve">BOX3; </w:t>
      </w:r>
      <w:r w:rsidRPr="00057B5D">
        <w:rPr>
          <w:rFonts w:eastAsiaTheme="minorEastAsia"/>
          <w:sz w:val="24"/>
          <w:szCs w:val="24"/>
        </w:rPr>
        <w:t xml:space="preserve">47.36473, </w:t>
      </w:r>
      <w:r>
        <w:rPr>
          <w:rFonts w:eastAsiaTheme="minorEastAsia"/>
          <w:sz w:val="24"/>
          <w:szCs w:val="24"/>
        </w:rPr>
        <w:t>-</w:t>
      </w:r>
      <w:r w:rsidRPr="00057B5D">
        <w:rPr>
          <w:rFonts w:eastAsiaTheme="minorEastAsia"/>
          <w:sz w:val="24"/>
          <w:szCs w:val="24"/>
        </w:rPr>
        <w:t xml:space="preserve">121.24316). There were two </w:t>
      </w:r>
      <w:r w:rsidR="006B61AB">
        <w:rPr>
          <w:rFonts w:eastAsiaTheme="minorEastAsia"/>
          <w:sz w:val="24"/>
          <w:szCs w:val="24"/>
        </w:rPr>
        <w:t>sites</w:t>
      </w:r>
      <w:r w:rsidRPr="00057B5D">
        <w:rPr>
          <w:rFonts w:eastAsiaTheme="minorEastAsia"/>
          <w:sz w:val="24"/>
          <w:szCs w:val="24"/>
        </w:rPr>
        <w:t xml:space="preserve"> on the upper Kachess River: a downstream </w:t>
      </w:r>
      <w:r w:rsidR="006B61AB">
        <w:rPr>
          <w:rFonts w:eastAsiaTheme="minorEastAsia"/>
          <w:sz w:val="24"/>
          <w:szCs w:val="24"/>
        </w:rPr>
        <w:t>array</w:t>
      </w:r>
      <w:r w:rsidRPr="00057B5D">
        <w:rPr>
          <w:rFonts w:eastAsiaTheme="minorEastAsia"/>
          <w:sz w:val="24"/>
          <w:szCs w:val="24"/>
        </w:rPr>
        <w:t xml:space="preserve"> (</w:t>
      </w:r>
      <w:r>
        <w:rPr>
          <w:rFonts w:eastAsiaTheme="minorEastAsia"/>
          <w:sz w:val="24"/>
          <w:szCs w:val="24"/>
        </w:rPr>
        <w:t xml:space="preserve">KACL, KACL2; </w:t>
      </w:r>
      <w:r w:rsidRPr="00057B5D">
        <w:rPr>
          <w:rFonts w:eastAsiaTheme="minorEastAsia"/>
          <w:sz w:val="24"/>
          <w:szCs w:val="24"/>
        </w:rPr>
        <w:t xml:space="preserve">47.40525, </w:t>
      </w:r>
      <w:r>
        <w:rPr>
          <w:rFonts w:eastAsiaTheme="minorEastAsia"/>
          <w:sz w:val="24"/>
          <w:szCs w:val="24"/>
        </w:rPr>
        <w:t>-</w:t>
      </w:r>
      <w:r w:rsidRPr="00057B5D">
        <w:rPr>
          <w:rFonts w:eastAsiaTheme="minorEastAsia"/>
          <w:sz w:val="24"/>
          <w:szCs w:val="24"/>
        </w:rPr>
        <w:t xml:space="preserve">121.23914) and an upstream </w:t>
      </w:r>
      <w:r w:rsidR="006B61AB">
        <w:rPr>
          <w:rFonts w:eastAsiaTheme="minorEastAsia"/>
          <w:sz w:val="24"/>
          <w:szCs w:val="24"/>
        </w:rPr>
        <w:t>antenna</w:t>
      </w:r>
      <w:r w:rsidRPr="00057B5D">
        <w:rPr>
          <w:rFonts w:eastAsiaTheme="minorEastAsia"/>
          <w:sz w:val="24"/>
          <w:szCs w:val="24"/>
        </w:rPr>
        <w:t xml:space="preserve"> (</w:t>
      </w:r>
      <w:r>
        <w:rPr>
          <w:rFonts w:eastAsiaTheme="minorEastAsia"/>
          <w:sz w:val="24"/>
          <w:szCs w:val="24"/>
        </w:rPr>
        <w:t xml:space="preserve">KR1; </w:t>
      </w:r>
      <w:r w:rsidRPr="00057B5D">
        <w:rPr>
          <w:rFonts w:eastAsiaTheme="minorEastAsia"/>
          <w:sz w:val="24"/>
          <w:szCs w:val="24"/>
        </w:rPr>
        <w:t xml:space="preserve">47.41560, </w:t>
      </w:r>
      <w:r>
        <w:rPr>
          <w:rFonts w:eastAsiaTheme="minorEastAsia"/>
          <w:sz w:val="24"/>
          <w:szCs w:val="24"/>
        </w:rPr>
        <w:t>-</w:t>
      </w:r>
      <w:r w:rsidRPr="00057B5D">
        <w:rPr>
          <w:rFonts w:eastAsiaTheme="minorEastAsia"/>
          <w:sz w:val="24"/>
          <w:szCs w:val="24"/>
        </w:rPr>
        <w:t xml:space="preserve">121.23904) that were located 0.2 and 1 km </w:t>
      </w:r>
      <w:r w:rsidRPr="00B90AD7">
        <w:rPr>
          <w:sz w:val="24"/>
          <w:szCs w:val="24"/>
        </w:rPr>
        <w:t>upstream of Kachess Reservoir</w:t>
      </w:r>
      <w:r w:rsidRPr="00057B5D">
        <w:rPr>
          <w:rFonts w:eastAsiaTheme="minorEastAsia"/>
          <w:sz w:val="24"/>
          <w:szCs w:val="24"/>
        </w:rPr>
        <w:t xml:space="preserve">, respectively. In addition to </w:t>
      </w:r>
      <w:r>
        <w:rPr>
          <w:rFonts w:eastAsiaTheme="minorEastAsia"/>
          <w:sz w:val="24"/>
          <w:szCs w:val="24"/>
        </w:rPr>
        <w:t>spawning</w:t>
      </w:r>
      <w:r w:rsidRPr="00057B5D">
        <w:rPr>
          <w:rFonts w:eastAsiaTheme="minorEastAsia"/>
          <w:sz w:val="24"/>
          <w:szCs w:val="24"/>
        </w:rPr>
        <w:t xml:space="preserve"> tributaries, monitoring also occurred in </w:t>
      </w:r>
      <w:r>
        <w:rPr>
          <w:rFonts w:eastAsiaTheme="minorEastAsia"/>
          <w:sz w:val="24"/>
          <w:szCs w:val="24"/>
        </w:rPr>
        <w:t>T</w:t>
      </w:r>
      <w:r w:rsidRPr="00057B5D">
        <w:rPr>
          <w:rFonts w:eastAsiaTheme="minorEastAsia"/>
          <w:sz w:val="24"/>
          <w:szCs w:val="24"/>
        </w:rPr>
        <w:t>he Narrows,</w:t>
      </w:r>
      <w:r w:rsidR="001C4F02">
        <w:rPr>
          <w:rFonts w:eastAsiaTheme="minorEastAsia"/>
          <w:sz w:val="24"/>
          <w:szCs w:val="24"/>
        </w:rPr>
        <w:t xml:space="preserve"> </w:t>
      </w:r>
      <w:r w:rsidR="00D916B1">
        <w:rPr>
          <w:rFonts w:eastAsiaTheme="minorEastAsia"/>
          <w:sz w:val="24"/>
          <w:szCs w:val="24"/>
        </w:rPr>
        <w:t xml:space="preserve">the </w:t>
      </w:r>
      <w:r w:rsidR="001C4F02">
        <w:rPr>
          <w:rFonts w:eastAsiaTheme="minorEastAsia"/>
          <w:sz w:val="24"/>
          <w:szCs w:val="24"/>
        </w:rPr>
        <w:t>Gold Creek Pond outlet</w:t>
      </w:r>
      <w:r w:rsidR="00776CB1">
        <w:rPr>
          <w:rFonts w:eastAsiaTheme="minorEastAsia"/>
          <w:sz w:val="24"/>
          <w:szCs w:val="24"/>
        </w:rPr>
        <w:t xml:space="preserve"> channel (GCP; </w:t>
      </w:r>
      <w:r w:rsidR="00776CB1" w:rsidRPr="00776CB1">
        <w:rPr>
          <w:rFonts w:eastAsiaTheme="minorEastAsia"/>
          <w:sz w:val="24"/>
          <w:szCs w:val="24"/>
        </w:rPr>
        <w:t>47.399423, -121.376507</w:t>
      </w:r>
      <w:r w:rsidR="00776CB1">
        <w:rPr>
          <w:rFonts w:eastAsiaTheme="minorEastAsia"/>
          <w:sz w:val="24"/>
          <w:szCs w:val="24"/>
        </w:rPr>
        <w:t xml:space="preserve">), </w:t>
      </w:r>
      <w:r w:rsidRPr="00057B5D">
        <w:rPr>
          <w:rFonts w:eastAsiaTheme="minorEastAsia"/>
          <w:sz w:val="24"/>
          <w:szCs w:val="24"/>
        </w:rPr>
        <w:t xml:space="preserve">Cold Creek </w:t>
      </w:r>
      <w:r>
        <w:rPr>
          <w:rFonts w:eastAsiaTheme="minorEastAsia"/>
          <w:sz w:val="24"/>
          <w:szCs w:val="24"/>
        </w:rPr>
        <w:t>(</w:t>
      </w:r>
      <w:r w:rsidRPr="00057B5D">
        <w:rPr>
          <w:rFonts w:eastAsiaTheme="minorEastAsia"/>
          <w:sz w:val="24"/>
          <w:szCs w:val="24"/>
        </w:rPr>
        <w:t>a tributary of Keechelus Reservoir</w:t>
      </w:r>
      <w:r>
        <w:rPr>
          <w:rFonts w:eastAsiaTheme="minorEastAsia"/>
          <w:sz w:val="24"/>
          <w:szCs w:val="24"/>
        </w:rPr>
        <w:t>),</w:t>
      </w:r>
      <w:r w:rsidRPr="00057B5D">
        <w:rPr>
          <w:rFonts w:eastAsiaTheme="minorEastAsia"/>
          <w:sz w:val="24"/>
          <w:szCs w:val="24"/>
        </w:rPr>
        <w:t xml:space="preserve"> and the mainstem Yakima River located downstream from Keechelus Dam. </w:t>
      </w:r>
      <w:r w:rsidR="00E25D90">
        <w:rPr>
          <w:rFonts w:eastAsiaTheme="minorEastAsia"/>
          <w:sz w:val="24"/>
          <w:szCs w:val="24"/>
        </w:rPr>
        <w:t>Two t</w:t>
      </w:r>
      <w:r w:rsidRPr="00057B5D">
        <w:rPr>
          <w:rFonts w:eastAsiaTheme="minorEastAsia"/>
          <w:sz w:val="24"/>
          <w:szCs w:val="24"/>
        </w:rPr>
        <w:t xml:space="preserve">emporary </w:t>
      </w:r>
      <w:r w:rsidR="000B7977">
        <w:rPr>
          <w:rFonts w:eastAsiaTheme="minorEastAsia"/>
          <w:sz w:val="24"/>
          <w:szCs w:val="24"/>
        </w:rPr>
        <w:t xml:space="preserve">antennas were </w:t>
      </w:r>
      <w:r w:rsidR="0034252B">
        <w:rPr>
          <w:rFonts w:eastAsiaTheme="minorEastAsia"/>
          <w:sz w:val="24"/>
          <w:szCs w:val="24"/>
        </w:rPr>
        <w:t xml:space="preserve">placed </w:t>
      </w:r>
      <w:r w:rsidR="00251FF4" w:rsidRPr="00057B5D">
        <w:rPr>
          <w:rFonts w:eastAsiaTheme="minorEastAsia"/>
          <w:sz w:val="24"/>
          <w:szCs w:val="24"/>
        </w:rPr>
        <w:t>in</w:t>
      </w:r>
      <w:r w:rsidRPr="00057B5D">
        <w:rPr>
          <w:rFonts w:eastAsiaTheme="minorEastAsia"/>
          <w:sz w:val="24"/>
          <w:szCs w:val="24"/>
        </w:rPr>
        <w:t xml:space="preserve"> Cold Creek (</w:t>
      </w:r>
      <w:r>
        <w:rPr>
          <w:rFonts w:eastAsiaTheme="minorEastAsia"/>
          <w:sz w:val="24"/>
          <w:szCs w:val="24"/>
        </w:rPr>
        <w:t xml:space="preserve">COLD; </w:t>
      </w:r>
      <w:r w:rsidRPr="00057B5D">
        <w:rPr>
          <w:rFonts w:eastAsiaTheme="minorEastAsia"/>
          <w:sz w:val="24"/>
          <w:szCs w:val="24"/>
        </w:rPr>
        <w:t xml:space="preserve">47.36748, </w:t>
      </w:r>
      <w:r>
        <w:rPr>
          <w:rFonts w:eastAsiaTheme="minorEastAsia"/>
          <w:sz w:val="24"/>
          <w:szCs w:val="24"/>
        </w:rPr>
        <w:t>-</w:t>
      </w:r>
      <w:r w:rsidRPr="00057B5D">
        <w:rPr>
          <w:rFonts w:eastAsiaTheme="minorEastAsia"/>
          <w:sz w:val="24"/>
          <w:szCs w:val="24"/>
        </w:rPr>
        <w:t>121.39359</w:t>
      </w:r>
      <w:r w:rsidR="00CF6E14">
        <w:rPr>
          <w:rFonts w:eastAsiaTheme="minorEastAsia"/>
          <w:sz w:val="24"/>
          <w:szCs w:val="24"/>
        </w:rPr>
        <w:t xml:space="preserve"> and COLD</w:t>
      </w:r>
      <w:r w:rsidR="00D14A60">
        <w:rPr>
          <w:rFonts w:eastAsiaTheme="minorEastAsia"/>
          <w:sz w:val="24"/>
          <w:szCs w:val="24"/>
        </w:rPr>
        <w:t>2</w:t>
      </w:r>
      <w:r w:rsidR="004749AE">
        <w:rPr>
          <w:rFonts w:eastAsiaTheme="minorEastAsia"/>
          <w:sz w:val="24"/>
          <w:szCs w:val="24"/>
        </w:rPr>
        <w:t xml:space="preserve">; </w:t>
      </w:r>
      <w:r w:rsidR="008E4F60" w:rsidRPr="008E4F60">
        <w:rPr>
          <w:rFonts w:eastAsiaTheme="minorEastAsia"/>
          <w:sz w:val="24"/>
          <w:szCs w:val="24"/>
        </w:rPr>
        <w:t>47.367683</w:t>
      </w:r>
      <w:r w:rsidR="00776CB1">
        <w:rPr>
          <w:rFonts w:eastAsiaTheme="minorEastAsia"/>
          <w:sz w:val="24"/>
          <w:szCs w:val="24"/>
        </w:rPr>
        <w:t>,</w:t>
      </w:r>
      <w:r w:rsidR="008E4F60" w:rsidRPr="008E4F60">
        <w:rPr>
          <w:rFonts w:eastAsiaTheme="minorEastAsia"/>
          <w:sz w:val="24"/>
          <w:szCs w:val="24"/>
        </w:rPr>
        <w:t xml:space="preserve"> -121.391059</w:t>
      </w:r>
      <w:r w:rsidRPr="00057B5D">
        <w:rPr>
          <w:rFonts w:eastAsiaTheme="minorEastAsia"/>
          <w:sz w:val="24"/>
          <w:szCs w:val="24"/>
        </w:rPr>
        <w:t>), approximately 0.</w:t>
      </w:r>
      <w:r w:rsidR="00C304C0">
        <w:rPr>
          <w:rFonts w:eastAsiaTheme="minorEastAsia"/>
          <w:sz w:val="24"/>
          <w:szCs w:val="24"/>
        </w:rPr>
        <w:t>1</w:t>
      </w:r>
      <w:r w:rsidRPr="00057B5D">
        <w:rPr>
          <w:rFonts w:eastAsiaTheme="minorEastAsia"/>
          <w:sz w:val="24"/>
          <w:szCs w:val="24"/>
        </w:rPr>
        <w:t xml:space="preserve"> k</w:t>
      </w:r>
      <w:r>
        <w:rPr>
          <w:rFonts w:eastAsiaTheme="minorEastAsia"/>
          <w:sz w:val="24"/>
          <w:szCs w:val="24"/>
        </w:rPr>
        <w:t>m</w:t>
      </w:r>
      <w:r w:rsidR="008E4F60">
        <w:rPr>
          <w:rFonts w:eastAsiaTheme="minorEastAsia"/>
          <w:sz w:val="24"/>
          <w:szCs w:val="24"/>
        </w:rPr>
        <w:t xml:space="preserve"> and </w:t>
      </w:r>
      <w:r w:rsidR="00C304C0" w:rsidRPr="00C304C0">
        <w:rPr>
          <w:rFonts w:eastAsiaTheme="minorEastAsia"/>
          <w:sz w:val="24"/>
          <w:szCs w:val="24"/>
        </w:rPr>
        <w:t xml:space="preserve">0.4 </w:t>
      </w:r>
      <w:r w:rsidR="008E4F60" w:rsidRPr="00C304C0">
        <w:rPr>
          <w:rFonts w:eastAsiaTheme="minorEastAsia"/>
          <w:sz w:val="24"/>
          <w:szCs w:val="24"/>
        </w:rPr>
        <w:t>km</w:t>
      </w:r>
      <w:r w:rsidRPr="00C304C0">
        <w:rPr>
          <w:rFonts w:eastAsiaTheme="minorEastAsia"/>
          <w:sz w:val="24"/>
          <w:szCs w:val="24"/>
        </w:rPr>
        <w:t xml:space="preserve"> d</w:t>
      </w:r>
      <w:r w:rsidRPr="00057B5D">
        <w:rPr>
          <w:rFonts w:eastAsiaTheme="minorEastAsia"/>
          <w:sz w:val="24"/>
          <w:szCs w:val="24"/>
        </w:rPr>
        <w:t>ownstream from a barrier culvert</w:t>
      </w:r>
      <w:r w:rsidR="00A16BC0">
        <w:rPr>
          <w:rFonts w:eastAsiaTheme="minorEastAsia"/>
          <w:sz w:val="24"/>
          <w:szCs w:val="24"/>
        </w:rPr>
        <w:t>. A temporary antenna was also placed in</w:t>
      </w:r>
      <w:r w:rsidRPr="00057B5D">
        <w:rPr>
          <w:rFonts w:eastAsiaTheme="minorEastAsia"/>
          <w:sz w:val="24"/>
          <w:szCs w:val="24"/>
        </w:rPr>
        <w:t xml:space="preserve"> </w:t>
      </w:r>
      <w:r>
        <w:rPr>
          <w:rFonts w:eastAsiaTheme="minorEastAsia"/>
          <w:sz w:val="24"/>
          <w:szCs w:val="24"/>
        </w:rPr>
        <w:t>T</w:t>
      </w:r>
      <w:r w:rsidRPr="00057B5D">
        <w:rPr>
          <w:rFonts w:eastAsiaTheme="minorEastAsia"/>
          <w:sz w:val="24"/>
          <w:szCs w:val="24"/>
        </w:rPr>
        <w:t>he Narrows (</w:t>
      </w:r>
      <w:r>
        <w:rPr>
          <w:rFonts w:eastAsiaTheme="minorEastAsia"/>
          <w:sz w:val="24"/>
          <w:szCs w:val="24"/>
        </w:rPr>
        <w:t xml:space="preserve">NARN; </w:t>
      </w:r>
      <w:r w:rsidRPr="00057B5D">
        <w:rPr>
          <w:rFonts w:eastAsiaTheme="minorEastAsia"/>
          <w:sz w:val="24"/>
          <w:szCs w:val="24"/>
        </w:rPr>
        <w:t xml:space="preserve">47.35519, </w:t>
      </w:r>
      <w:r>
        <w:rPr>
          <w:rFonts w:eastAsiaTheme="minorEastAsia"/>
          <w:sz w:val="24"/>
          <w:szCs w:val="24"/>
        </w:rPr>
        <w:t>-</w:t>
      </w:r>
      <w:r w:rsidRPr="00057B5D">
        <w:rPr>
          <w:rFonts w:eastAsiaTheme="minorEastAsia"/>
          <w:sz w:val="24"/>
          <w:szCs w:val="24"/>
        </w:rPr>
        <w:t xml:space="preserve">121.23773) </w:t>
      </w:r>
      <w:r w:rsidR="00195B25">
        <w:rPr>
          <w:rFonts w:eastAsiaTheme="minorEastAsia"/>
          <w:sz w:val="24"/>
          <w:szCs w:val="24"/>
        </w:rPr>
        <w:t xml:space="preserve">during the time </w:t>
      </w:r>
      <w:r w:rsidRPr="00057B5D">
        <w:rPr>
          <w:rFonts w:eastAsiaTheme="minorEastAsia"/>
          <w:sz w:val="24"/>
          <w:szCs w:val="24"/>
        </w:rPr>
        <w:t xml:space="preserve">when pool elevation </w:t>
      </w:r>
      <w:r w:rsidR="00195B25">
        <w:rPr>
          <w:rFonts w:eastAsiaTheme="minorEastAsia"/>
          <w:sz w:val="24"/>
          <w:szCs w:val="24"/>
        </w:rPr>
        <w:t xml:space="preserve">decreased </w:t>
      </w:r>
      <w:r w:rsidRPr="00057B5D">
        <w:rPr>
          <w:rFonts w:eastAsiaTheme="minorEastAsia"/>
          <w:sz w:val="24"/>
          <w:szCs w:val="24"/>
        </w:rPr>
        <w:t xml:space="preserve">in Kachess Reservoir </w:t>
      </w:r>
      <w:r w:rsidR="00195B25">
        <w:rPr>
          <w:rFonts w:eastAsiaTheme="minorEastAsia"/>
          <w:sz w:val="24"/>
          <w:szCs w:val="24"/>
        </w:rPr>
        <w:t>and</w:t>
      </w:r>
      <w:r w:rsidR="00195B25" w:rsidRPr="00057B5D">
        <w:rPr>
          <w:rFonts w:eastAsiaTheme="minorEastAsia"/>
          <w:sz w:val="24"/>
          <w:szCs w:val="24"/>
        </w:rPr>
        <w:t xml:space="preserve"> </w:t>
      </w:r>
      <w:r w:rsidRPr="00057B5D">
        <w:rPr>
          <w:rFonts w:eastAsiaTheme="minorEastAsia"/>
          <w:sz w:val="24"/>
          <w:szCs w:val="24"/>
        </w:rPr>
        <w:t xml:space="preserve">the area between Little and Big Kachess lakes </w:t>
      </w:r>
      <w:r w:rsidR="00E817C5">
        <w:rPr>
          <w:rFonts w:eastAsiaTheme="minorEastAsia"/>
          <w:sz w:val="24"/>
          <w:szCs w:val="24"/>
        </w:rPr>
        <w:t>became</w:t>
      </w:r>
      <w:r w:rsidR="00E817C5" w:rsidRPr="00057B5D">
        <w:rPr>
          <w:rFonts w:eastAsiaTheme="minorEastAsia"/>
          <w:sz w:val="24"/>
          <w:szCs w:val="24"/>
        </w:rPr>
        <w:t xml:space="preserve"> </w:t>
      </w:r>
      <w:r w:rsidRPr="00057B5D">
        <w:rPr>
          <w:rFonts w:eastAsiaTheme="minorEastAsia"/>
          <w:sz w:val="24"/>
          <w:szCs w:val="24"/>
        </w:rPr>
        <w:t xml:space="preserve">a </w:t>
      </w:r>
      <w:r w:rsidR="00FE3ACC">
        <w:rPr>
          <w:rFonts w:eastAsiaTheme="minorEastAsia"/>
          <w:sz w:val="24"/>
          <w:szCs w:val="24"/>
        </w:rPr>
        <w:t>shallow</w:t>
      </w:r>
      <w:r w:rsidR="00FE3ACC" w:rsidRPr="00057B5D">
        <w:rPr>
          <w:rFonts w:eastAsiaTheme="minorEastAsia"/>
          <w:sz w:val="24"/>
          <w:szCs w:val="24"/>
        </w:rPr>
        <w:t xml:space="preserve"> </w:t>
      </w:r>
      <w:r w:rsidRPr="00057B5D">
        <w:rPr>
          <w:rFonts w:eastAsiaTheme="minorEastAsia"/>
          <w:sz w:val="24"/>
          <w:szCs w:val="24"/>
        </w:rPr>
        <w:t>riverine channel. Lastly, there was an array site (</w:t>
      </w:r>
      <w:r>
        <w:rPr>
          <w:rFonts w:eastAsiaTheme="minorEastAsia"/>
          <w:sz w:val="24"/>
          <w:szCs w:val="24"/>
        </w:rPr>
        <w:t xml:space="preserve">KCH1, KCH2, KCH3; </w:t>
      </w:r>
      <w:r w:rsidRPr="00057B5D">
        <w:rPr>
          <w:rFonts w:eastAsiaTheme="minorEastAsia"/>
          <w:sz w:val="24"/>
          <w:szCs w:val="24"/>
        </w:rPr>
        <w:t xml:space="preserve">47.32077, </w:t>
      </w:r>
      <w:r>
        <w:rPr>
          <w:rFonts w:eastAsiaTheme="minorEastAsia"/>
          <w:sz w:val="24"/>
          <w:szCs w:val="24"/>
        </w:rPr>
        <w:t>-</w:t>
      </w:r>
      <w:r w:rsidRPr="00057B5D">
        <w:rPr>
          <w:rFonts w:eastAsiaTheme="minorEastAsia"/>
          <w:sz w:val="24"/>
          <w:szCs w:val="24"/>
        </w:rPr>
        <w:t xml:space="preserve">121.33599), located at river </w:t>
      </w:r>
      <w:r w:rsidR="00A77C24" w:rsidRPr="00057B5D">
        <w:rPr>
          <w:rFonts w:eastAsiaTheme="minorEastAsia"/>
          <w:sz w:val="24"/>
          <w:szCs w:val="24"/>
        </w:rPr>
        <w:t>k</w:t>
      </w:r>
      <w:r w:rsidR="00A77C24">
        <w:rPr>
          <w:rFonts w:eastAsiaTheme="minorEastAsia"/>
          <w:sz w:val="24"/>
          <w:szCs w:val="24"/>
        </w:rPr>
        <w:t>m</w:t>
      </w:r>
      <w:r w:rsidR="00A77C24" w:rsidRPr="00057B5D">
        <w:rPr>
          <w:rFonts w:eastAsiaTheme="minorEastAsia"/>
          <w:sz w:val="24"/>
          <w:szCs w:val="24"/>
        </w:rPr>
        <w:t xml:space="preserve"> </w:t>
      </w:r>
      <w:r w:rsidRPr="00057B5D">
        <w:rPr>
          <w:rFonts w:eastAsiaTheme="minorEastAsia"/>
          <w:sz w:val="24"/>
          <w:szCs w:val="24"/>
        </w:rPr>
        <w:t>345 on the Yakima River, approximately 0.2 km downstream from Keechelus Dam</w:t>
      </w:r>
      <w:r>
        <w:rPr>
          <w:rFonts w:eastAsiaTheme="minorEastAsia"/>
          <w:sz w:val="24"/>
          <w:szCs w:val="24"/>
        </w:rPr>
        <w:t xml:space="preserve"> (</w:t>
      </w:r>
      <w:hyperlink w:anchor="AntennaMap" w:history="1">
        <w:r w:rsidRPr="00431D4D">
          <w:rPr>
            <w:rStyle w:val="Hyperlink"/>
            <w:rFonts w:asciiTheme="minorHAnsi" w:eastAsiaTheme="minorEastAsia" w:hAnsiTheme="minorHAnsi"/>
            <w:szCs w:val="24"/>
          </w:rPr>
          <w:t>Figure 1</w:t>
        </w:r>
      </w:hyperlink>
      <w:r>
        <w:rPr>
          <w:rFonts w:eastAsiaTheme="minorEastAsia"/>
          <w:sz w:val="24"/>
          <w:szCs w:val="24"/>
        </w:rPr>
        <w:t>)</w:t>
      </w:r>
      <w:r w:rsidRPr="00057B5D">
        <w:rPr>
          <w:rFonts w:eastAsiaTheme="minorEastAsia"/>
          <w:sz w:val="24"/>
          <w:szCs w:val="24"/>
        </w:rPr>
        <w:t>.</w:t>
      </w:r>
    </w:p>
    <w:p w14:paraId="1269FD81" w14:textId="10DFD4C7" w:rsidR="000F5EBF" w:rsidRDefault="00F270B8" w:rsidP="00DC4CE5">
      <w:pPr>
        <w:spacing w:line="257" w:lineRule="auto"/>
        <w:rPr>
          <w:rFonts w:eastAsiaTheme="minorEastAsia"/>
          <w:sz w:val="24"/>
          <w:szCs w:val="24"/>
        </w:rPr>
      </w:pPr>
      <w:r w:rsidRPr="09F9D5B3">
        <w:rPr>
          <w:rFonts w:eastAsiaTheme="minorEastAsia"/>
          <w:sz w:val="24"/>
          <w:szCs w:val="24"/>
        </w:rPr>
        <w:t xml:space="preserve">Monitored </w:t>
      </w:r>
      <w:r>
        <w:rPr>
          <w:rFonts w:eastAsiaTheme="minorEastAsia"/>
          <w:sz w:val="24"/>
          <w:szCs w:val="24"/>
        </w:rPr>
        <w:t>spawning</w:t>
      </w:r>
      <w:r w:rsidRPr="09F9D5B3">
        <w:rPr>
          <w:rFonts w:eastAsiaTheme="minorEastAsia"/>
          <w:sz w:val="24"/>
          <w:szCs w:val="24"/>
        </w:rPr>
        <w:t xml:space="preserve"> </w:t>
      </w:r>
      <w:r>
        <w:rPr>
          <w:rFonts w:eastAsiaTheme="minorEastAsia"/>
          <w:sz w:val="24"/>
          <w:szCs w:val="24"/>
        </w:rPr>
        <w:t>tributaries</w:t>
      </w:r>
      <w:r w:rsidRPr="09F9D5B3">
        <w:rPr>
          <w:rFonts w:eastAsiaTheme="minorEastAsia"/>
          <w:sz w:val="24"/>
          <w:szCs w:val="24"/>
        </w:rPr>
        <w:t xml:space="preserve"> in the upper Naches River Basin included Indian Creek</w:t>
      </w:r>
      <w:r w:rsidR="00E6539C">
        <w:rPr>
          <w:rFonts w:eastAsiaTheme="minorEastAsia"/>
          <w:sz w:val="24"/>
          <w:szCs w:val="24"/>
        </w:rPr>
        <w:t xml:space="preserve">, </w:t>
      </w:r>
      <w:r w:rsidRPr="09F9D5B3">
        <w:rPr>
          <w:rFonts w:eastAsiaTheme="minorEastAsia"/>
          <w:sz w:val="24"/>
          <w:szCs w:val="24"/>
        </w:rPr>
        <w:t xml:space="preserve">the South Fork Tieton River, tributaries of Rimrock Reservoir, as well as </w:t>
      </w:r>
      <w:r>
        <w:rPr>
          <w:rFonts w:eastAsiaTheme="minorEastAsia"/>
          <w:sz w:val="24"/>
          <w:szCs w:val="24"/>
        </w:rPr>
        <w:t xml:space="preserve">the </w:t>
      </w:r>
      <w:r w:rsidRPr="09F9D5B3">
        <w:rPr>
          <w:rFonts w:eastAsiaTheme="minorEastAsia"/>
          <w:sz w:val="24"/>
          <w:szCs w:val="24"/>
        </w:rPr>
        <w:t xml:space="preserve">North Fork Tieton River. Hereafter, references to the North Fork Tieton River refer to </w:t>
      </w:r>
      <w:r>
        <w:rPr>
          <w:rFonts w:eastAsiaTheme="minorEastAsia"/>
          <w:sz w:val="24"/>
          <w:szCs w:val="24"/>
        </w:rPr>
        <w:t xml:space="preserve">the section of the river that is </w:t>
      </w:r>
      <w:r w:rsidRPr="09F9D5B3">
        <w:rPr>
          <w:rFonts w:eastAsiaTheme="minorEastAsia"/>
          <w:sz w:val="24"/>
          <w:szCs w:val="24"/>
        </w:rPr>
        <w:t xml:space="preserve">upstream </w:t>
      </w:r>
      <w:r>
        <w:rPr>
          <w:rFonts w:eastAsiaTheme="minorEastAsia"/>
          <w:sz w:val="24"/>
          <w:szCs w:val="24"/>
        </w:rPr>
        <w:t>of</w:t>
      </w:r>
      <w:r w:rsidRPr="09F9D5B3">
        <w:rPr>
          <w:rFonts w:eastAsiaTheme="minorEastAsia"/>
          <w:sz w:val="24"/>
          <w:szCs w:val="24"/>
        </w:rPr>
        <w:t xml:space="preserve"> </w:t>
      </w:r>
      <w:r>
        <w:rPr>
          <w:rFonts w:eastAsiaTheme="minorEastAsia"/>
          <w:sz w:val="24"/>
          <w:szCs w:val="24"/>
        </w:rPr>
        <w:t>Clear Creek Reservoir</w:t>
      </w:r>
      <w:r w:rsidRPr="09F9D5B3">
        <w:rPr>
          <w:rFonts w:eastAsiaTheme="minorEastAsia"/>
          <w:sz w:val="24"/>
          <w:szCs w:val="24"/>
        </w:rPr>
        <w:t xml:space="preserve"> unless otherwise specified.</w:t>
      </w:r>
      <w:r>
        <w:rPr>
          <w:rFonts w:eastAsiaTheme="minorEastAsia"/>
          <w:sz w:val="24"/>
          <w:szCs w:val="24"/>
        </w:rPr>
        <w:t xml:space="preserve"> </w:t>
      </w:r>
      <w:r w:rsidRPr="008036A1">
        <w:rPr>
          <w:rFonts w:eastAsiaTheme="minorEastAsia"/>
          <w:sz w:val="24"/>
          <w:szCs w:val="24"/>
        </w:rPr>
        <w:t>There were two antenna sites on the South Fork Tieton River</w:t>
      </w:r>
      <w:r>
        <w:rPr>
          <w:rFonts w:eastAsiaTheme="minorEastAsia"/>
          <w:sz w:val="24"/>
          <w:szCs w:val="24"/>
        </w:rPr>
        <w:t>:</w:t>
      </w:r>
      <w:r w:rsidRPr="008036A1">
        <w:rPr>
          <w:rFonts w:eastAsiaTheme="minorEastAsia"/>
          <w:sz w:val="24"/>
          <w:szCs w:val="24"/>
        </w:rPr>
        <w:t xml:space="preserve"> a lower site (</w:t>
      </w:r>
      <w:r>
        <w:rPr>
          <w:rFonts w:eastAsiaTheme="minorEastAsia"/>
          <w:sz w:val="24"/>
          <w:szCs w:val="24"/>
        </w:rPr>
        <w:t xml:space="preserve">LSFT; </w:t>
      </w:r>
      <w:r w:rsidRPr="008036A1">
        <w:rPr>
          <w:rFonts w:eastAsiaTheme="minorEastAsia"/>
          <w:sz w:val="24"/>
          <w:szCs w:val="24"/>
        </w:rPr>
        <w:t xml:space="preserve">46.62399, </w:t>
      </w:r>
      <w:r>
        <w:rPr>
          <w:rFonts w:eastAsiaTheme="minorEastAsia"/>
          <w:sz w:val="24"/>
          <w:szCs w:val="24"/>
        </w:rPr>
        <w:t>-</w:t>
      </w:r>
      <w:r w:rsidRPr="008036A1">
        <w:rPr>
          <w:rFonts w:eastAsiaTheme="minorEastAsia"/>
          <w:sz w:val="24"/>
          <w:szCs w:val="24"/>
        </w:rPr>
        <w:t xml:space="preserve">121.13116) and </w:t>
      </w:r>
      <w:r>
        <w:rPr>
          <w:rFonts w:eastAsiaTheme="minorEastAsia"/>
          <w:sz w:val="24"/>
          <w:szCs w:val="24"/>
        </w:rPr>
        <w:t xml:space="preserve">an </w:t>
      </w:r>
      <w:r w:rsidRPr="008036A1">
        <w:rPr>
          <w:rFonts w:eastAsiaTheme="minorEastAsia"/>
          <w:sz w:val="24"/>
          <w:szCs w:val="24"/>
        </w:rPr>
        <w:t xml:space="preserve">upper </w:t>
      </w:r>
      <w:r>
        <w:rPr>
          <w:rFonts w:eastAsiaTheme="minorEastAsia"/>
          <w:sz w:val="24"/>
          <w:szCs w:val="24"/>
        </w:rPr>
        <w:t xml:space="preserve">site </w:t>
      </w:r>
      <w:r w:rsidRPr="008036A1">
        <w:rPr>
          <w:rFonts w:eastAsiaTheme="minorEastAsia"/>
          <w:sz w:val="24"/>
          <w:szCs w:val="24"/>
        </w:rPr>
        <w:t>(</w:t>
      </w:r>
      <w:r>
        <w:rPr>
          <w:rFonts w:eastAsiaTheme="minorEastAsia"/>
          <w:sz w:val="24"/>
          <w:szCs w:val="24"/>
        </w:rPr>
        <w:t xml:space="preserve">SFT; </w:t>
      </w:r>
      <w:r w:rsidRPr="008036A1">
        <w:rPr>
          <w:rFonts w:eastAsiaTheme="minorEastAsia"/>
          <w:sz w:val="24"/>
          <w:szCs w:val="24"/>
        </w:rPr>
        <w:t xml:space="preserve">46.59678, </w:t>
      </w:r>
      <w:r>
        <w:rPr>
          <w:rFonts w:eastAsiaTheme="minorEastAsia"/>
          <w:sz w:val="24"/>
          <w:szCs w:val="24"/>
        </w:rPr>
        <w:t>-</w:t>
      </w:r>
      <w:r w:rsidRPr="008036A1">
        <w:rPr>
          <w:rFonts w:eastAsiaTheme="minorEastAsia"/>
          <w:sz w:val="24"/>
          <w:szCs w:val="24"/>
        </w:rPr>
        <w:t xml:space="preserve">121.21034) </w:t>
      </w:r>
      <w:r>
        <w:rPr>
          <w:rFonts w:eastAsiaTheme="minorEastAsia"/>
          <w:sz w:val="24"/>
          <w:szCs w:val="24"/>
        </w:rPr>
        <w:t xml:space="preserve">located </w:t>
      </w:r>
      <w:r w:rsidRPr="008036A1">
        <w:rPr>
          <w:rFonts w:eastAsiaTheme="minorEastAsia"/>
          <w:sz w:val="24"/>
          <w:szCs w:val="24"/>
        </w:rPr>
        <w:t xml:space="preserve">at river </w:t>
      </w:r>
      <w:r w:rsidR="00A77C24" w:rsidRPr="008036A1">
        <w:rPr>
          <w:rFonts w:eastAsiaTheme="minorEastAsia"/>
          <w:sz w:val="24"/>
          <w:szCs w:val="24"/>
        </w:rPr>
        <w:t>k</w:t>
      </w:r>
      <w:r w:rsidR="00A77C24">
        <w:rPr>
          <w:rFonts w:eastAsiaTheme="minorEastAsia"/>
          <w:sz w:val="24"/>
          <w:szCs w:val="24"/>
        </w:rPr>
        <w:t>m</w:t>
      </w:r>
      <w:r w:rsidR="00A77C24" w:rsidRPr="008036A1">
        <w:rPr>
          <w:rFonts w:eastAsiaTheme="minorEastAsia"/>
          <w:sz w:val="24"/>
          <w:szCs w:val="24"/>
        </w:rPr>
        <w:t xml:space="preserve">s </w:t>
      </w:r>
      <w:r w:rsidRPr="008036A1">
        <w:rPr>
          <w:rFonts w:eastAsiaTheme="minorEastAsia"/>
          <w:sz w:val="24"/>
          <w:szCs w:val="24"/>
        </w:rPr>
        <w:t>0.5 and 8.5, respectively.</w:t>
      </w:r>
      <w:r>
        <w:rPr>
          <w:rFonts w:eastAsiaTheme="minorEastAsia"/>
          <w:sz w:val="24"/>
          <w:szCs w:val="24"/>
        </w:rPr>
        <w:t xml:space="preserve"> An array site</w:t>
      </w:r>
      <w:r w:rsidRPr="006432A7">
        <w:rPr>
          <w:rFonts w:eastAsiaTheme="minorEastAsia"/>
          <w:sz w:val="24"/>
          <w:szCs w:val="24"/>
        </w:rPr>
        <w:t xml:space="preserve"> </w:t>
      </w:r>
      <w:r>
        <w:rPr>
          <w:rFonts w:eastAsiaTheme="minorEastAsia"/>
          <w:sz w:val="24"/>
          <w:szCs w:val="24"/>
        </w:rPr>
        <w:t xml:space="preserve">in Indian Creek </w:t>
      </w:r>
      <w:r w:rsidRPr="006432A7">
        <w:rPr>
          <w:rFonts w:eastAsiaTheme="minorEastAsia"/>
          <w:sz w:val="24"/>
          <w:szCs w:val="24"/>
        </w:rPr>
        <w:t>(</w:t>
      </w:r>
      <w:r>
        <w:rPr>
          <w:rFonts w:eastAsiaTheme="minorEastAsia"/>
          <w:sz w:val="24"/>
          <w:szCs w:val="24"/>
        </w:rPr>
        <w:t xml:space="preserve">IND1, IND2; </w:t>
      </w:r>
      <w:r w:rsidRPr="006432A7">
        <w:rPr>
          <w:rFonts w:eastAsiaTheme="minorEastAsia"/>
          <w:sz w:val="24"/>
          <w:szCs w:val="24"/>
        </w:rPr>
        <w:t xml:space="preserve">46.64615, </w:t>
      </w:r>
      <w:r>
        <w:rPr>
          <w:rFonts w:eastAsiaTheme="minorEastAsia"/>
          <w:sz w:val="24"/>
          <w:szCs w:val="24"/>
        </w:rPr>
        <w:t>-</w:t>
      </w:r>
      <w:r w:rsidRPr="006432A7">
        <w:rPr>
          <w:rFonts w:eastAsiaTheme="minorEastAsia"/>
          <w:sz w:val="24"/>
          <w:szCs w:val="24"/>
        </w:rPr>
        <w:t>121.25242)</w:t>
      </w:r>
      <w:r>
        <w:rPr>
          <w:rFonts w:eastAsiaTheme="minorEastAsia"/>
          <w:sz w:val="24"/>
          <w:szCs w:val="24"/>
        </w:rPr>
        <w:t xml:space="preserve"> was located at river </w:t>
      </w:r>
      <w:r w:rsidR="00A77C24">
        <w:rPr>
          <w:rFonts w:eastAsiaTheme="minorEastAsia"/>
          <w:sz w:val="24"/>
          <w:szCs w:val="24"/>
        </w:rPr>
        <w:t xml:space="preserve">km </w:t>
      </w:r>
      <w:r>
        <w:rPr>
          <w:rFonts w:eastAsiaTheme="minorEastAsia"/>
          <w:sz w:val="24"/>
          <w:szCs w:val="24"/>
        </w:rPr>
        <w:t xml:space="preserve">0.9. </w:t>
      </w:r>
      <w:r w:rsidRPr="09F9D5B3">
        <w:rPr>
          <w:rFonts w:eastAsiaTheme="minorEastAsia"/>
          <w:sz w:val="24"/>
          <w:szCs w:val="24"/>
        </w:rPr>
        <w:t xml:space="preserve">Multiple antennas were </w:t>
      </w:r>
      <w:r>
        <w:rPr>
          <w:rFonts w:eastAsiaTheme="minorEastAsia"/>
          <w:sz w:val="24"/>
          <w:szCs w:val="24"/>
        </w:rPr>
        <w:lastRenderedPageBreak/>
        <w:t>located</w:t>
      </w:r>
      <w:r w:rsidRPr="09F9D5B3">
        <w:rPr>
          <w:rFonts w:eastAsiaTheme="minorEastAsia"/>
          <w:sz w:val="24"/>
          <w:szCs w:val="24"/>
        </w:rPr>
        <w:t xml:space="preserve"> </w:t>
      </w:r>
      <w:r>
        <w:rPr>
          <w:rFonts w:eastAsiaTheme="minorEastAsia"/>
          <w:sz w:val="24"/>
          <w:szCs w:val="24"/>
        </w:rPr>
        <w:t>near</w:t>
      </w:r>
      <w:r w:rsidRPr="09F9D5B3">
        <w:rPr>
          <w:rFonts w:eastAsiaTheme="minorEastAsia"/>
          <w:sz w:val="24"/>
          <w:szCs w:val="24"/>
        </w:rPr>
        <w:t xml:space="preserve"> Clear Creek Dam:</w:t>
      </w:r>
      <w:r>
        <w:rPr>
          <w:rFonts w:eastAsiaTheme="minorEastAsia"/>
          <w:sz w:val="24"/>
          <w:szCs w:val="24"/>
        </w:rPr>
        <w:t xml:space="preserve"> </w:t>
      </w:r>
      <w:r w:rsidRPr="09F9D5B3">
        <w:rPr>
          <w:rFonts w:eastAsiaTheme="minorEastAsia"/>
          <w:sz w:val="24"/>
          <w:szCs w:val="24"/>
        </w:rPr>
        <w:t>one in the outlet channel (</w:t>
      </w:r>
      <w:r>
        <w:rPr>
          <w:rFonts w:eastAsiaTheme="minorEastAsia"/>
          <w:sz w:val="24"/>
          <w:szCs w:val="24"/>
        </w:rPr>
        <w:t xml:space="preserve">OCH; </w:t>
      </w:r>
      <w:r w:rsidRPr="09F9D5B3">
        <w:rPr>
          <w:rFonts w:eastAsiaTheme="minorEastAsia"/>
          <w:sz w:val="24"/>
          <w:szCs w:val="24"/>
        </w:rPr>
        <w:t xml:space="preserve">46.62805, </w:t>
      </w:r>
      <w:r>
        <w:rPr>
          <w:rFonts w:eastAsiaTheme="minorEastAsia"/>
          <w:sz w:val="24"/>
          <w:szCs w:val="24"/>
        </w:rPr>
        <w:t>-</w:t>
      </w:r>
      <w:r w:rsidRPr="09F9D5B3">
        <w:rPr>
          <w:rFonts w:eastAsiaTheme="minorEastAsia"/>
          <w:sz w:val="24"/>
          <w:szCs w:val="24"/>
        </w:rPr>
        <w:t>121.27001)</w:t>
      </w:r>
      <w:r>
        <w:rPr>
          <w:rFonts w:eastAsiaTheme="minorEastAsia"/>
          <w:sz w:val="24"/>
          <w:szCs w:val="24"/>
        </w:rPr>
        <w:t>,</w:t>
      </w:r>
      <w:r w:rsidRPr="09F9D5B3">
        <w:rPr>
          <w:rFonts w:eastAsiaTheme="minorEastAsia"/>
          <w:sz w:val="24"/>
          <w:szCs w:val="24"/>
        </w:rPr>
        <w:t xml:space="preserve"> 80</w:t>
      </w:r>
      <w:r>
        <w:rPr>
          <w:rFonts w:eastAsiaTheme="minorEastAsia"/>
          <w:sz w:val="24"/>
          <w:szCs w:val="24"/>
        </w:rPr>
        <w:t xml:space="preserve"> </w:t>
      </w:r>
      <w:r w:rsidRPr="09F9D5B3">
        <w:rPr>
          <w:rFonts w:eastAsiaTheme="minorEastAsia"/>
          <w:sz w:val="24"/>
          <w:szCs w:val="24"/>
        </w:rPr>
        <w:t xml:space="preserve">m downstream </w:t>
      </w:r>
      <w:r>
        <w:rPr>
          <w:rFonts w:eastAsiaTheme="minorEastAsia"/>
          <w:sz w:val="24"/>
          <w:szCs w:val="24"/>
        </w:rPr>
        <w:t>from</w:t>
      </w:r>
      <w:r w:rsidRPr="09F9D5B3">
        <w:rPr>
          <w:rFonts w:eastAsiaTheme="minorEastAsia"/>
          <w:sz w:val="24"/>
          <w:szCs w:val="24"/>
        </w:rPr>
        <w:t xml:space="preserve"> the dam, on</w:t>
      </w:r>
      <w:r>
        <w:rPr>
          <w:rFonts w:eastAsiaTheme="minorEastAsia"/>
          <w:sz w:val="24"/>
          <w:szCs w:val="24"/>
        </w:rPr>
        <w:t>e</w:t>
      </w:r>
      <w:r w:rsidRPr="09F9D5B3">
        <w:rPr>
          <w:sz w:val="24"/>
          <w:szCs w:val="24"/>
        </w:rPr>
        <w:t xml:space="preserve"> </w:t>
      </w:r>
      <w:r w:rsidRPr="09F9D5B3">
        <w:rPr>
          <w:rFonts w:eastAsiaTheme="minorEastAsia"/>
          <w:sz w:val="24"/>
          <w:szCs w:val="24"/>
        </w:rPr>
        <w:t>at the upstream end of the fish ladder (</w:t>
      </w:r>
      <w:r>
        <w:rPr>
          <w:rFonts w:eastAsiaTheme="minorEastAsia"/>
          <w:sz w:val="24"/>
          <w:szCs w:val="24"/>
        </w:rPr>
        <w:t xml:space="preserve">ULD; </w:t>
      </w:r>
      <w:r w:rsidRPr="09F9D5B3">
        <w:rPr>
          <w:rFonts w:eastAsiaTheme="minorEastAsia"/>
          <w:sz w:val="24"/>
          <w:szCs w:val="24"/>
        </w:rPr>
        <w:t xml:space="preserve">46.62933, </w:t>
      </w:r>
      <w:r>
        <w:rPr>
          <w:rFonts w:eastAsiaTheme="minorEastAsia"/>
          <w:sz w:val="24"/>
          <w:szCs w:val="24"/>
        </w:rPr>
        <w:t>-</w:t>
      </w:r>
      <w:r w:rsidRPr="09F9D5B3">
        <w:rPr>
          <w:rFonts w:eastAsiaTheme="minorEastAsia"/>
          <w:sz w:val="24"/>
          <w:szCs w:val="24"/>
        </w:rPr>
        <w:t xml:space="preserve">121.27280) </w:t>
      </w:r>
      <w:r w:rsidR="00EF4022">
        <w:rPr>
          <w:rFonts w:eastAsiaTheme="minorEastAsia"/>
          <w:sz w:val="24"/>
          <w:szCs w:val="24"/>
        </w:rPr>
        <w:t xml:space="preserve">and one at the downstream end of the fish ladder (LLD; </w:t>
      </w:r>
      <w:r w:rsidR="00750CB1" w:rsidRPr="00750CB1">
        <w:rPr>
          <w:rFonts w:eastAsiaTheme="minorEastAsia"/>
          <w:sz w:val="24"/>
          <w:szCs w:val="24"/>
        </w:rPr>
        <w:t>46.629353</w:t>
      </w:r>
      <w:r w:rsidR="004C7F5E" w:rsidRPr="004C7F5E">
        <w:rPr>
          <w:rFonts w:eastAsiaTheme="minorEastAsia"/>
          <w:sz w:val="24"/>
          <w:szCs w:val="24"/>
        </w:rPr>
        <w:t xml:space="preserve">, </w:t>
      </w:r>
      <w:r w:rsidR="00B1270C" w:rsidRPr="00B1270C">
        <w:rPr>
          <w:rFonts w:eastAsiaTheme="minorEastAsia"/>
          <w:sz w:val="24"/>
          <w:szCs w:val="24"/>
        </w:rPr>
        <w:t>-121.271792</w:t>
      </w:r>
      <w:r w:rsidR="00EF4022">
        <w:rPr>
          <w:rFonts w:eastAsiaTheme="minorEastAsia"/>
          <w:sz w:val="24"/>
          <w:szCs w:val="24"/>
        </w:rPr>
        <w:t xml:space="preserve">), both </w:t>
      </w:r>
      <w:r w:rsidRPr="09F9D5B3">
        <w:rPr>
          <w:rFonts w:eastAsiaTheme="minorEastAsia"/>
          <w:sz w:val="24"/>
          <w:szCs w:val="24"/>
        </w:rPr>
        <w:t xml:space="preserve">within the spillway channel, north of the dam. Two antenna sites were </w:t>
      </w:r>
      <w:r>
        <w:rPr>
          <w:rFonts w:eastAsiaTheme="minorEastAsia"/>
          <w:sz w:val="24"/>
          <w:szCs w:val="24"/>
        </w:rPr>
        <w:t>located</w:t>
      </w:r>
      <w:r w:rsidRPr="09F9D5B3">
        <w:rPr>
          <w:rFonts w:eastAsiaTheme="minorEastAsia"/>
          <w:sz w:val="24"/>
          <w:szCs w:val="24"/>
        </w:rPr>
        <w:t xml:space="preserve"> on the North Fork Tieton River: a lower site (</w:t>
      </w:r>
      <w:r>
        <w:rPr>
          <w:rFonts w:eastAsiaTheme="minorEastAsia"/>
          <w:sz w:val="24"/>
          <w:szCs w:val="24"/>
        </w:rPr>
        <w:t xml:space="preserve">NFT; </w:t>
      </w:r>
      <w:r w:rsidRPr="09F9D5B3">
        <w:rPr>
          <w:rFonts w:eastAsiaTheme="minorEastAsia"/>
          <w:sz w:val="24"/>
          <w:szCs w:val="24"/>
        </w:rPr>
        <w:t xml:space="preserve">46.62165, </w:t>
      </w:r>
      <w:r>
        <w:rPr>
          <w:rFonts w:eastAsiaTheme="minorEastAsia"/>
          <w:sz w:val="24"/>
          <w:szCs w:val="24"/>
        </w:rPr>
        <w:t>-</w:t>
      </w:r>
      <w:r w:rsidRPr="09F9D5B3">
        <w:rPr>
          <w:rFonts w:eastAsiaTheme="minorEastAsia"/>
          <w:sz w:val="24"/>
          <w:szCs w:val="24"/>
        </w:rPr>
        <w:t xml:space="preserve">121.30086) at river </w:t>
      </w:r>
      <w:r w:rsidR="00A77C24" w:rsidRPr="09F9D5B3">
        <w:rPr>
          <w:rFonts w:eastAsiaTheme="minorEastAsia"/>
          <w:sz w:val="24"/>
          <w:szCs w:val="24"/>
        </w:rPr>
        <w:t>k</w:t>
      </w:r>
      <w:r w:rsidR="00A77C24">
        <w:rPr>
          <w:rFonts w:eastAsiaTheme="minorEastAsia"/>
          <w:sz w:val="24"/>
          <w:szCs w:val="24"/>
        </w:rPr>
        <w:t>m</w:t>
      </w:r>
      <w:r w:rsidR="00A77C24" w:rsidRPr="09F9D5B3">
        <w:rPr>
          <w:rFonts w:eastAsiaTheme="minorEastAsia"/>
          <w:sz w:val="24"/>
          <w:szCs w:val="24"/>
        </w:rPr>
        <w:t xml:space="preserve"> </w:t>
      </w:r>
      <w:r w:rsidRPr="09F9D5B3">
        <w:rPr>
          <w:rFonts w:eastAsiaTheme="minorEastAsia"/>
          <w:sz w:val="24"/>
          <w:szCs w:val="24"/>
        </w:rPr>
        <w:t>1.2 and an upper site (</w:t>
      </w:r>
      <w:r>
        <w:rPr>
          <w:rFonts w:eastAsiaTheme="minorEastAsia"/>
          <w:sz w:val="24"/>
          <w:szCs w:val="24"/>
        </w:rPr>
        <w:t xml:space="preserve">UPNFT; </w:t>
      </w:r>
      <w:r w:rsidRPr="09F9D5B3">
        <w:rPr>
          <w:rFonts w:eastAsiaTheme="minorEastAsia"/>
          <w:sz w:val="24"/>
          <w:szCs w:val="24"/>
        </w:rPr>
        <w:t xml:space="preserve">46.57970, </w:t>
      </w:r>
      <w:r>
        <w:rPr>
          <w:rFonts w:eastAsiaTheme="minorEastAsia"/>
          <w:sz w:val="24"/>
          <w:szCs w:val="24"/>
        </w:rPr>
        <w:t>-</w:t>
      </w:r>
      <w:r w:rsidRPr="09F9D5B3">
        <w:rPr>
          <w:rFonts w:eastAsiaTheme="minorEastAsia"/>
          <w:sz w:val="24"/>
          <w:szCs w:val="24"/>
        </w:rPr>
        <w:t xml:space="preserve">121.35352) at river </w:t>
      </w:r>
      <w:r w:rsidR="00A77C24" w:rsidRPr="09F9D5B3">
        <w:rPr>
          <w:rFonts w:eastAsiaTheme="minorEastAsia"/>
          <w:sz w:val="24"/>
          <w:szCs w:val="24"/>
        </w:rPr>
        <w:t>k</w:t>
      </w:r>
      <w:r w:rsidR="00A77C24">
        <w:rPr>
          <w:rFonts w:eastAsiaTheme="minorEastAsia"/>
          <w:sz w:val="24"/>
          <w:szCs w:val="24"/>
        </w:rPr>
        <w:t>m</w:t>
      </w:r>
      <w:r w:rsidR="00A77C24" w:rsidRPr="09F9D5B3">
        <w:rPr>
          <w:rFonts w:eastAsiaTheme="minorEastAsia"/>
          <w:sz w:val="24"/>
          <w:szCs w:val="24"/>
        </w:rPr>
        <w:t xml:space="preserve"> </w:t>
      </w:r>
      <w:r w:rsidRPr="09F9D5B3">
        <w:rPr>
          <w:rFonts w:eastAsiaTheme="minorEastAsia"/>
          <w:sz w:val="24"/>
          <w:szCs w:val="24"/>
        </w:rPr>
        <w:t>9.5</w:t>
      </w:r>
      <w:r>
        <w:rPr>
          <w:rFonts w:eastAsiaTheme="minorEastAsia"/>
          <w:sz w:val="24"/>
          <w:szCs w:val="24"/>
        </w:rPr>
        <w:t xml:space="preserve"> (</w:t>
      </w:r>
      <w:hyperlink w:anchor="AntennaMap" w:history="1">
        <w:r w:rsidRPr="0026172D">
          <w:rPr>
            <w:rStyle w:val="Hyperlink"/>
            <w:rFonts w:asciiTheme="minorHAnsi" w:eastAsiaTheme="minorEastAsia" w:hAnsiTheme="minorHAnsi"/>
            <w:szCs w:val="24"/>
          </w:rPr>
          <w:t>Figure 1</w:t>
        </w:r>
      </w:hyperlink>
      <w:r>
        <w:rPr>
          <w:rFonts w:eastAsiaTheme="minorEastAsia"/>
          <w:sz w:val="24"/>
          <w:szCs w:val="24"/>
        </w:rPr>
        <w:t>)</w:t>
      </w:r>
      <w:r w:rsidRPr="09F9D5B3">
        <w:rPr>
          <w:rFonts w:eastAsiaTheme="minorEastAsia"/>
          <w:sz w:val="24"/>
          <w:szCs w:val="24"/>
        </w:rPr>
        <w:t xml:space="preserve">. </w:t>
      </w:r>
      <w:r>
        <w:rPr>
          <w:rFonts w:eastAsiaTheme="minorEastAsia"/>
          <w:sz w:val="24"/>
          <w:szCs w:val="24"/>
        </w:rPr>
        <w:t xml:space="preserve">We do not monitor </w:t>
      </w:r>
      <w:r w:rsidRPr="09F9D5B3">
        <w:rPr>
          <w:rFonts w:eastAsiaTheme="minorEastAsia"/>
          <w:sz w:val="24"/>
          <w:szCs w:val="24"/>
        </w:rPr>
        <w:t xml:space="preserve">Deep Creek, a </w:t>
      </w:r>
      <w:r>
        <w:rPr>
          <w:rFonts w:eastAsiaTheme="minorEastAsia"/>
          <w:sz w:val="24"/>
          <w:szCs w:val="24"/>
        </w:rPr>
        <w:t xml:space="preserve">spawning </w:t>
      </w:r>
      <w:r w:rsidRPr="09F9D5B3">
        <w:rPr>
          <w:rFonts w:eastAsiaTheme="minorEastAsia"/>
          <w:sz w:val="24"/>
          <w:szCs w:val="24"/>
        </w:rPr>
        <w:t>tributary of Bumping Reservoir</w:t>
      </w:r>
      <w:r>
        <w:rPr>
          <w:rFonts w:eastAsiaTheme="minorEastAsia"/>
          <w:sz w:val="24"/>
          <w:szCs w:val="24"/>
        </w:rPr>
        <w:t xml:space="preserve"> in the Naches River Basin</w:t>
      </w:r>
      <w:r w:rsidRPr="09F9D5B3">
        <w:rPr>
          <w:rFonts w:eastAsiaTheme="minorEastAsia"/>
          <w:sz w:val="24"/>
          <w:szCs w:val="24"/>
        </w:rPr>
        <w:t xml:space="preserve">, because we have only tagged one individual in the Bumping </w:t>
      </w:r>
      <w:r>
        <w:rPr>
          <w:rFonts w:eastAsiaTheme="minorEastAsia"/>
          <w:sz w:val="24"/>
          <w:szCs w:val="24"/>
        </w:rPr>
        <w:t xml:space="preserve">River </w:t>
      </w:r>
      <w:r w:rsidRPr="09F9D5B3">
        <w:rPr>
          <w:rFonts w:eastAsiaTheme="minorEastAsia"/>
          <w:sz w:val="24"/>
          <w:szCs w:val="24"/>
        </w:rPr>
        <w:t xml:space="preserve">watershed. Further, monitoring </w:t>
      </w:r>
      <w:r w:rsidR="006959E9">
        <w:rPr>
          <w:rFonts w:eastAsiaTheme="minorEastAsia"/>
          <w:sz w:val="24"/>
          <w:szCs w:val="24"/>
        </w:rPr>
        <w:t>is</w:t>
      </w:r>
      <w:r w:rsidRPr="09F9D5B3">
        <w:rPr>
          <w:rFonts w:eastAsiaTheme="minorEastAsia"/>
          <w:sz w:val="24"/>
          <w:szCs w:val="24"/>
        </w:rPr>
        <w:t xml:space="preserve"> challenging because the active stream channel of lower Deep Creek oscillates between a west and east channel. Should we collect and tag more Bull Trout </w:t>
      </w:r>
      <w:r>
        <w:rPr>
          <w:rFonts w:eastAsiaTheme="minorEastAsia"/>
          <w:sz w:val="24"/>
          <w:szCs w:val="24"/>
        </w:rPr>
        <w:t xml:space="preserve">there </w:t>
      </w:r>
      <w:r w:rsidRPr="09F9D5B3">
        <w:rPr>
          <w:rFonts w:eastAsiaTheme="minorEastAsia"/>
          <w:sz w:val="24"/>
          <w:szCs w:val="24"/>
        </w:rPr>
        <w:t xml:space="preserve">in the </w:t>
      </w:r>
      <w:r>
        <w:rPr>
          <w:rFonts w:eastAsiaTheme="minorEastAsia"/>
          <w:sz w:val="24"/>
          <w:szCs w:val="24"/>
        </w:rPr>
        <w:t>future</w:t>
      </w:r>
      <w:r w:rsidRPr="09F9D5B3">
        <w:rPr>
          <w:rFonts w:eastAsiaTheme="minorEastAsia"/>
          <w:sz w:val="24"/>
          <w:szCs w:val="24"/>
        </w:rPr>
        <w:t xml:space="preserve">, we will reconsider monitoring </w:t>
      </w:r>
      <w:r>
        <w:rPr>
          <w:rFonts w:eastAsiaTheme="minorEastAsia"/>
          <w:sz w:val="24"/>
          <w:szCs w:val="24"/>
        </w:rPr>
        <w:t xml:space="preserve">in </w:t>
      </w:r>
      <w:r w:rsidRPr="09F9D5B3">
        <w:rPr>
          <w:rFonts w:eastAsiaTheme="minorEastAsia"/>
          <w:sz w:val="24"/>
          <w:szCs w:val="24"/>
        </w:rPr>
        <w:t>Deep Creek.</w:t>
      </w:r>
    </w:p>
    <w:p w14:paraId="630E8E98" w14:textId="303C0077" w:rsidR="00DC4CE5" w:rsidRPr="00DC4CE5" w:rsidRDefault="00DC4CE5" w:rsidP="00DC4CE5">
      <w:pPr>
        <w:spacing w:line="257" w:lineRule="auto"/>
        <w:rPr>
          <w:rFonts w:eastAsiaTheme="minorEastAsia"/>
          <w:sz w:val="24"/>
          <w:szCs w:val="24"/>
        </w:rPr>
      </w:pPr>
    </w:p>
    <w:p w14:paraId="6EA702EB" w14:textId="779444BA" w:rsidR="00D05985" w:rsidRDefault="00F6731F" w:rsidP="000F5EBF">
      <w:pPr>
        <w:rPr>
          <w:b/>
          <w:bCs/>
          <w:sz w:val="24"/>
          <w:szCs w:val="24"/>
        </w:rPr>
      </w:pPr>
      <w:bookmarkStart w:id="1" w:name="AntennaMap"/>
      <w:r w:rsidRPr="008556E5">
        <w:rPr>
          <w:b/>
          <w:bCs/>
          <w:noProof/>
          <w:sz w:val="24"/>
          <w:szCs w:val="24"/>
        </w:rPr>
        <mc:AlternateContent>
          <mc:Choice Requires="wps">
            <w:drawing>
              <wp:anchor distT="45720" distB="45720" distL="114300" distR="114300" simplePos="0" relativeHeight="251658243" behindDoc="0" locked="0" layoutInCell="1" allowOverlap="1" wp14:anchorId="0E1D9A38" wp14:editId="393F0655">
                <wp:simplePos x="0" y="0"/>
                <wp:positionH relativeFrom="margin">
                  <wp:align>right</wp:align>
                </wp:positionH>
                <wp:positionV relativeFrom="paragraph">
                  <wp:posOffset>3256324</wp:posOffset>
                </wp:positionV>
                <wp:extent cx="902554" cy="258025"/>
                <wp:effectExtent l="0" t="0" r="0" b="0"/>
                <wp:wrapNone/>
                <wp:docPr id="806716820"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554" cy="258025"/>
                        </a:xfrm>
                        <a:prstGeom prst="rect">
                          <a:avLst/>
                        </a:prstGeom>
                        <a:noFill/>
                        <a:ln w="9525">
                          <a:noFill/>
                          <a:miter lim="800000"/>
                          <a:headEnd/>
                          <a:tailEnd/>
                        </a:ln>
                      </wps:spPr>
                      <wps:txbx>
                        <w:txbxContent>
                          <w:p w14:paraId="1011F6D3" w14:textId="76E9664C" w:rsidR="00F6731F" w:rsidRPr="00F6731F" w:rsidRDefault="00F6731F" w:rsidP="00F6731F">
                            <w:pPr>
                              <w:rPr>
                                <w:b/>
                                <w:bCs/>
                                <w:sz w:val="16"/>
                                <w:szCs w:val="16"/>
                              </w:rPr>
                            </w:pPr>
                            <w:r>
                              <w:rPr>
                                <w:b/>
                                <w:bCs/>
                                <w:sz w:val="16"/>
                                <w:szCs w:val="16"/>
                              </w:rPr>
                              <w:t>Kachess</w:t>
                            </w:r>
                            <w:r w:rsidRPr="00F6731F">
                              <w:rPr>
                                <w:b/>
                                <w:bCs/>
                                <w:sz w:val="16"/>
                                <w:szCs w:val="16"/>
                              </w:rPr>
                              <w:t xml:space="preserve"> Dam D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1D9A38" id="_x0000_t202" coordsize="21600,21600" o:spt="202" path="m,l,21600r21600,l21600,xe">
                <v:stroke joinstyle="miter"/>
                <v:path gradientshapeok="t" o:connecttype="rect"/>
              </v:shapetype>
              <v:shape id="Text Box 2" o:spid="_x0000_s1026" type="#_x0000_t202" alt="&quot;&quot;" style="position:absolute;margin-left:19.85pt;margin-top:256.4pt;width:71.05pt;height:20.3pt;z-index:251658243;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" filled="f" stroked="f">
                <v:textbox>
                  <w:txbxContent>
                    <w:p w14:paraId="1011F6D3" w14:textId="76E9664C" w:rsidR="00F6731F" w:rsidRPr="00F6731F" w:rsidRDefault="00F6731F" w:rsidP="00F6731F">
                      <w:pPr>
                        <w:rPr>
                          <w:b/>
                          <w:bCs/>
                          <w:sz w:val="16"/>
                          <w:szCs w:val="16"/>
                        </w:rPr>
                      </w:pPr>
                      <w:r>
                        <w:rPr>
                          <w:b/>
                          <w:bCs/>
                          <w:sz w:val="16"/>
                          <w:szCs w:val="16"/>
                        </w:rPr>
                        <w:t>Kachess</w:t>
                      </w:r>
                      <w:r w:rsidRPr="00F6731F">
                        <w:rPr>
                          <w:b/>
                          <w:bCs/>
                          <w:sz w:val="16"/>
                          <w:szCs w:val="16"/>
                        </w:rPr>
                        <w:t xml:space="preserve"> Dam Dam</w:t>
                      </w:r>
                    </w:p>
                  </w:txbxContent>
                </v:textbox>
                <w10:wrap anchorx="margin"/>
              </v:shape>
            </w:pict>
          </mc:Fallback>
        </mc:AlternateContent>
      </w:r>
      <w:r w:rsidRPr="008556E5">
        <w:rPr>
          <w:b/>
          <w:bCs/>
          <w:noProof/>
          <w:sz w:val="24"/>
          <w:szCs w:val="24"/>
        </w:rPr>
        <mc:AlternateContent>
          <mc:Choice Requires="wps">
            <w:drawing>
              <wp:anchor distT="45720" distB="45720" distL="114300" distR="114300" simplePos="0" relativeHeight="251658242" behindDoc="0" locked="0" layoutInCell="1" allowOverlap="1" wp14:anchorId="078BBEEB" wp14:editId="41E2C17A">
                <wp:simplePos x="0" y="0"/>
                <wp:positionH relativeFrom="column">
                  <wp:posOffset>554978</wp:posOffset>
                </wp:positionH>
                <wp:positionV relativeFrom="paragraph">
                  <wp:posOffset>2247257</wp:posOffset>
                </wp:positionV>
                <wp:extent cx="902554" cy="258025"/>
                <wp:effectExtent l="0" t="0" r="0" b="0"/>
                <wp:wrapNone/>
                <wp:docPr id="1483025489"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554" cy="258025"/>
                        </a:xfrm>
                        <a:prstGeom prst="rect">
                          <a:avLst/>
                        </a:prstGeom>
                        <a:noFill/>
                        <a:ln w="9525">
                          <a:noFill/>
                          <a:miter lim="800000"/>
                          <a:headEnd/>
                          <a:tailEnd/>
                        </a:ln>
                      </wps:spPr>
                      <wps:txbx>
                        <w:txbxContent>
                          <w:p w14:paraId="08B940B2" w14:textId="6E8EE653" w:rsidR="00F6731F" w:rsidRPr="00F6731F" w:rsidRDefault="00F6731F" w:rsidP="00F6731F">
                            <w:pPr>
                              <w:rPr>
                                <w:b/>
                                <w:bCs/>
                                <w:sz w:val="16"/>
                                <w:szCs w:val="16"/>
                              </w:rPr>
                            </w:pPr>
                            <w:r>
                              <w:rPr>
                                <w:b/>
                                <w:bCs/>
                                <w:sz w:val="16"/>
                                <w:szCs w:val="16"/>
                              </w:rPr>
                              <w:t>Clear Creek</w:t>
                            </w:r>
                            <w:r w:rsidRPr="00F6731F">
                              <w:rPr>
                                <w:b/>
                                <w:bCs/>
                                <w:sz w:val="16"/>
                                <w:szCs w:val="16"/>
                              </w:rPr>
                              <w:t xml:space="preserve"> Dam D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8BBEEB" id="_x0000_s1027" type="#_x0000_t202" alt="&quot;&quot;" style="position:absolute;margin-left:43.7pt;margin-top:176.95pt;width:71.05pt;height:20.3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" filled="f" stroked="f">
                <v:textbox>
                  <w:txbxContent>
                    <w:p w14:paraId="08B940B2" w14:textId="6E8EE653" w:rsidR="00F6731F" w:rsidRPr="00F6731F" w:rsidRDefault="00F6731F" w:rsidP="00F6731F">
                      <w:pPr>
                        <w:rPr>
                          <w:b/>
                          <w:bCs/>
                          <w:sz w:val="16"/>
                          <w:szCs w:val="16"/>
                        </w:rPr>
                      </w:pPr>
                      <w:r>
                        <w:rPr>
                          <w:b/>
                          <w:bCs/>
                          <w:sz w:val="16"/>
                          <w:szCs w:val="16"/>
                        </w:rPr>
                        <w:t>Clear Creek</w:t>
                      </w:r>
                      <w:r w:rsidRPr="00F6731F">
                        <w:rPr>
                          <w:b/>
                          <w:bCs/>
                          <w:sz w:val="16"/>
                          <w:szCs w:val="16"/>
                        </w:rPr>
                        <w:t xml:space="preserve"> Dam Dam</w:t>
                      </w:r>
                    </w:p>
                  </w:txbxContent>
                </v:textbox>
              </v:shape>
            </w:pict>
          </mc:Fallback>
        </mc:AlternateContent>
      </w:r>
      <w:r w:rsidRPr="008556E5">
        <w:rPr>
          <w:b/>
          <w:bCs/>
          <w:noProof/>
          <w:sz w:val="24"/>
          <w:szCs w:val="24"/>
        </w:rPr>
        <mc:AlternateContent>
          <mc:Choice Requires="wps">
            <w:drawing>
              <wp:anchor distT="45720" distB="45720" distL="114300" distR="114300" simplePos="0" relativeHeight="251658241" behindDoc="0" locked="0" layoutInCell="1" allowOverlap="1" wp14:anchorId="0471FE4A" wp14:editId="33254621">
                <wp:simplePos x="0" y="0"/>
                <wp:positionH relativeFrom="column">
                  <wp:posOffset>2036363</wp:posOffset>
                </wp:positionH>
                <wp:positionV relativeFrom="paragraph">
                  <wp:posOffset>2000799</wp:posOffset>
                </wp:positionV>
                <wp:extent cx="847082" cy="258025"/>
                <wp:effectExtent l="0" t="0" r="0" b="0"/>
                <wp:wrapNone/>
                <wp:docPr id="1883784723"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82" cy="258025"/>
                        </a:xfrm>
                        <a:prstGeom prst="rect">
                          <a:avLst/>
                        </a:prstGeom>
                        <a:noFill/>
                        <a:ln w="9525">
                          <a:noFill/>
                          <a:miter lim="800000"/>
                          <a:headEnd/>
                          <a:tailEnd/>
                        </a:ln>
                      </wps:spPr>
                      <wps:txbx>
                        <w:txbxContent>
                          <w:p w14:paraId="2B8C682A" w14:textId="370D5D7D" w:rsidR="00F6731F" w:rsidRPr="00CF11DE" w:rsidRDefault="00F6731F" w:rsidP="00F6731F">
                            <w:pPr>
                              <w:rPr>
                                <w:b/>
                                <w:bCs/>
                                <w:sz w:val="16"/>
                                <w:szCs w:val="16"/>
                              </w:rPr>
                            </w:pPr>
                            <w:r>
                              <w:rPr>
                                <w:b/>
                                <w:bCs/>
                                <w:sz w:val="16"/>
                                <w:szCs w:val="16"/>
                              </w:rPr>
                              <w:t>Tieton</w:t>
                            </w:r>
                            <w:r w:rsidRPr="00CF11DE">
                              <w:rPr>
                                <w:b/>
                                <w:bCs/>
                                <w:sz w:val="16"/>
                                <w:szCs w:val="16"/>
                              </w:rPr>
                              <w:t xml:space="preserve"> Dam D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71FE4A" id="_x0000_s1028" type="#_x0000_t202" alt="&quot;&quot;" style="position:absolute;margin-left:160.35pt;margin-top:157.55pt;width:66.7pt;height:20.3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" filled="f" stroked="f">
                <v:textbox>
                  <w:txbxContent>
                    <w:p w14:paraId="2B8C682A" w14:textId="370D5D7D" w:rsidR="00F6731F" w:rsidRPr="00CF11DE" w:rsidRDefault="00F6731F" w:rsidP="00F6731F">
                      <w:pPr>
                        <w:rPr>
                          <w:b/>
                          <w:bCs/>
                          <w:sz w:val="16"/>
                          <w:szCs w:val="16"/>
                        </w:rPr>
                      </w:pPr>
                      <w:r>
                        <w:rPr>
                          <w:b/>
                          <w:bCs/>
                          <w:sz w:val="16"/>
                          <w:szCs w:val="16"/>
                        </w:rPr>
                        <w:t>Tieton</w:t>
                      </w:r>
                      <w:r w:rsidRPr="00CF11DE">
                        <w:rPr>
                          <w:b/>
                          <w:bCs/>
                          <w:sz w:val="16"/>
                          <w:szCs w:val="16"/>
                        </w:rPr>
                        <w:t xml:space="preserve"> Dam Dam</w:t>
                      </w:r>
                    </w:p>
                  </w:txbxContent>
                </v:textbox>
              </v:shape>
            </w:pict>
          </mc:Fallback>
        </mc:AlternateContent>
      </w:r>
      <w:r w:rsidR="008556E5" w:rsidRPr="008556E5">
        <w:rPr>
          <w:b/>
          <w:bCs/>
          <w:noProof/>
          <w:sz w:val="24"/>
          <w:szCs w:val="24"/>
        </w:rPr>
        <mc:AlternateContent>
          <mc:Choice Requires="wps">
            <w:drawing>
              <wp:anchor distT="45720" distB="45720" distL="114300" distR="114300" simplePos="0" relativeHeight="251658240" behindDoc="0" locked="0" layoutInCell="1" allowOverlap="1" wp14:anchorId="74CBE940" wp14:editId="38002D8A">
                <wp:simplePos x="0" y="0"/>
                <wp:positionH relativeFrom="column">
                  <wp:posOffset>3275973</wp:posOffset>
                </wp:positionH>
                <wp:positionV relativeFrom="paragraph">
                  <wp:posOffset>2477135</wp:posOffset>
                </wp:positionV>
                <wp:extent cx="847082" cy="258025"/>
                <wp:effectExtent l="0" t="0" r="0" b="0"/>
                <wp:wrapNone/>
                <wp:docPr id="21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82" cy="258025"/>
                        </a:xfrm>
                        <a:prstGeom prst="rect">
                          <a:avLst/>
                        </a:prstGeom>
                        <a:noFill/>
                        <a:ln w="9525">
                          <a:noFill/>
                          <a:miter lim="800000"/>
                          <a:headEnd/>
                          <a:tailEnd/>
                        </a:ln>
                      </wps:spPr>
                      <wps:txbx>
                        <w:txbxContent>
                          <w:p w14:paraId="3108DE47" w14:textId="5AF1AF94" w:rsidR="008556E5" w:rsidRPr="00B67383" w:rsidRDefault="008556E5">
                            <w:pPr>
                              <w:rPr>
                                <w:b/>
                                <w:bCs/>
                                <w:sz w:val="16"/>
                                <w:szCs w:val="16"/>
                              </w:rPr>
                            </w:pPr>
                            <w:r w:rsidRPr="00B67383">
                              <w:rPr>
                                <w:b/>
                                <w:bCs/>
                                <w:sz w:val="16"/>
                                <w:szCs w:val="16"/>
                              </w:rPr>
                              <w:t>Keechelus Dam D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CBE940" id="_x0000_s1029" type="#_x0000_t202" alt="&quot;&quot;" style="position:absolute;margin-left:257.95pt;margin-top:195.05pt;width:66.7pt;height:20.3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" filled="f" stroked="f">
                <v:textbox>
                  <w:txbxContent>
                    <w:p w14:paraId="3108DE47" w14:textId="5AF1AF94" w:rsidR="008556E5" w:rsidRPr="00B67383" w:rsidRDefault="008556E5">
                      <w:pPr>
                        <w:rPr>
                          <w:b/>
                          <w:bCs/>
                          <w:sz w:val="16"/>
                          <w:szCs w:val="16"/>
                        </w:rPr>
                      </w:pPr>
                      <w:r w:rsidRPr="00B67383">
                        <w:rPr>
                          <w:b/>
                          <w:bCs/>
                          <w:sz w:val="16"/>
                          <w:szCs w:val="16"/>
                        </w:rPr>
                        <w:t>Keechelus Dam Dam</w:t>
                      </w:r>
                    </w:p>
                  </w:txbxContent>
                </v:textbox>
              </v:shape>
            </w:pict>
          </mc:Fallback>
        </mc:AlternateContent>
      </w:r>
      <w:r w:rsidR="00B46577">
        <w:rPr>
          <w:b/>
          <w:bCs/>
          <w:noProof/>
          <w:sz w:val="24"/>
          <w:szCs w:val="24"/>
        </w:rPr>
        <w:drawing>
          <wp:inline distT="0" distB="0" distL="0" distR="0" wp14:anchorId="54DF3EDC" wp14:editId="54F61F5E">
            <wp:extent cx="5943289" cy="3749040"/>
            <wp:effectExtent l="0" t="0" r="635" b="3810"/>
            <wp:docPr id="10" name="Picture 10" descr="A set of three maps. One map shows the state of Washington with outlined locations of the upper Yakima Basin and the upper Tieton Basin. The other two maps zoom into these two basins to reveal the fixed and submersible PIT antenna locations around Keechelus, Kachess, Rimrock, and Clear Creek d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et of three maps. One map shows the state of Washington with outlined locations of the upper Yakima Basin and the upper Tieton Basin. The other two maps zoom into these two basins to reveal the fixed and submersible PIT antenna locations around Keechelus, Kachess, Rimrock, and Clear Creek dam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289" cy="3749040"/>
                    </a:xfrm>
                    <a:prstGeom prst="rect">
                      <a:avLst/>
                    </a:prstGeom>
                    <a:noFill/>
                  </pic:spPr>
                </pic:pic>
              </a:graphicData>
            </a:graphic>
          </wp:inline>
        </w:drawing>
      </w:r>
    </w:p>
    <w:p w14:paraId="072F03A0" w14:textId="51338D0D" w:rsidR="000F5EBF" w:rsidRPr="0037774C" w:rsidRDefault="005D1A23" w:rsidP="00D861FC">
      <w:pPr>
        <w:pStyle w:val="Figurecaption"/>
      </w:pPr>
      <w:r>
        <w:t xml:space="preserve">Figure </w:t>
      </w:r>
      <w:r>
        <w:fldChar w:fldCharType="begin"/>
      </w:r>
      <w:r>
        <w:instrText xml:space="preserve"> SEQ Figure \* ARABIC </w:instrText>
      </w:r>
      <w:r>
        <w:fldChar w:fldCharType="separate"/>
      </w:r>
      <w:r w:rsidR="00256A64">
        <w:rPr>
          <w:noProof/>
        </w:rPr>
        <w:t>1</w:t>
      </w:r>
      <w:r>
        <w:fldChar w:fldCharType="end"/>
      </w:r>
      <w:r>
        <w:t xml:space="preserve">. </w:t>
      </w:r>
      <w:r w:rsidR="00642518" w:rsidRPr="00D861FC">
        <w:rPr>
          <w:b w:val="0"/>
          <w:bCs/>
        </w:rPr>
        <w:t xml:space="preserve">Map of study sites in the upper Yakima River Basin (right), upper Tieton River Basin within the Naches River Basin (lower left), and their location within Washington </w:t>
      </w:r>
      <w:r w:rsidR="005375B8">
        <w:rPr>
          <w:b w:val="0"/>
          <w:bCs/>
        </w:rPr>
        <w:t>S</w:t>
      </w:r>
      <w:r w:rsidR="005375B8" w:rsidRPr="00D861FC">
        <w:rPr>
          <w:b w:val="0"/>
          <w:bCs/>
        </w:rPr>
        <w:t xml:space="preserve">tate </w:t>
      </w:r>
      <w:r w:rsidR="00642518" w:rsidRPr="00D861FC">
        <w:rPr>
          <w:b w:val="0"/>
          <w:bCs/>
        </w:rPr>
        <w:t>(top left). Orange squares depict sites with permanent, fixed PIT antennas and purple circles depict sites with portable, submersible PIT antennas. The map includes Kachess, Keechelus, Clear Creek, and Tieton dams. Bumping Dam (upper Naches River Basin) is not pictured as no PIT monitoring occurs there.</w:t>
      </w:r>
    </w:p>
    <w:bookmarkEnd w:id="1"/>
    <w:p w14:paraId="3A926C61" w14:textId="0A02A886" w:rsidR="00BC3F1C" w:rsidRPr="002000A1" w:rsidRDefault="00D37712" w:rsidP="00581037">
      <w:pPr>
        <w:pStyle w:val="Heading2"/>
      </w:pPr>
      <w:r>
        <w:lastRenderedPageBreak/>
        <w:t xml:space="preserve">PIT </w:t>
      </w:r>
      <w:r w:rsidR="00BC3F1C" w:rsidRPr="002000A1">
        <w:t xml:space="preserve">Antenna </w:t>
      </w:r>
      <w:r w:rsidR="0035552E" w:rsidRPr="00581037">
        <w:t>Configuration</w:t>
      </w:r>
      <w:r w:rsidR="006F062E" w:rsidRPr="002000A1">
        <w:t xml:space="preserve"> and Installation</w:t>
      </w:r>
    </w:p>
    <w:p w14:paraId="745C0A99" w14:textId="6F4BD306" w:rsidR="00F016B0" w:rsidRDefault="00F016B0" w:rsidP="00DC4CE5">
      <w:pPr>
        <w:rPr>
          <w:rFonts w:eastAsiaTheme="minorEastAsia"/>
          <w:sz w:val="24"/>
          <w:szCs w:val="24"/>
        </w:rPr>
      </w:pPr>
      <w:r w:rsidRPr="09F9D5B3">
        <w:rPr>
          <w:rFonts w:eastAsiaTheme="minorEastAsia"/>
          <w:sz w:val="24"/>
          <w:szCs w:val="24"/>
        </w:rPr>
        <w:t>We deployed either a single PIT antenna or an array</w:t>
      </w:r>
      <w:r>
        <w:rPr>
          <w:rFonts w:eastAsiaTheme="minorEastAsia"/>
          <w:sz w:val="24"/>
          <w:szCs w:val="24"/>
        </w:rPr>
        <w:t xml:space="preserve"> </w:t>
      </w:r>
      <w:r w:rsidRPr="09F9D5B3">
        <w:rPr>
          <w:rFonts w:eastAsiaTheme="minorEastAsia"/>
          <w:sz w:val="24"/>
          <w:szCs w:val="24"/>
        </w:rPr>
        <w:t>(two antennas placed approximately 20 m apart) at each fixed monitoring site</w:t>
      </w:r>
      <w:r>
        <w:rPr>
          <w:rFonts w:eastAsiaTheme="minorEastAsia"/>
          <w:sz w:val="24"/>
          <w:szCs w:val="24"/>
        </w:rPr>
        <w:t xml:space="preserve"> except for the Keechelus Dam outlet channel site (KCH) that </w:t>
      </w:r>
      <w:r w:rsidRPr="00737B44">
        <w:rPr>
          <w:rFonts w:eastAsiaTheme="minorEastAsia"/>
          <w:sz w:val="24"/>
          <w:szCs w:val="24"/>
        </w:rPr>
        <w:t>consist</w:t>
      </w:r>
      <w:r>
        <w:rPr>
          <w:rFonts w:eastAsiaTheme="minorEastAsia"/>
          <w:sz w:val="24"/>
          <w:szCs w:val="24"/>
        </w:rPr>
        <w:t>ed</w:t>
      </w:r>
      <w:r w:rsidRPr="00737B44">
        <w:rPr>
          <w:rFonts w:eastAsiaTheme="minorEastAsia"/>
          <w:sz w:val="24"/>
          <w:szCs w:val="24"/>
        </w:rPr>
        <w:t xml:space="preserve"> of five antennas</w:t>
      </w:r>
      <w:r>
        <w:rPr>
          <w:rFonts w:eastAsiaTheme="minorEastAsia"/>
          <w:sz w:val="24"/>
          <w:szCs w:val="24"/>
        </w:rPr>
        <w:t xml:space="preserve"> oriented in three channel-spanning rows (KCH1-3)</w:t>
      </w:r>
      <w:r w:rsidRPr="09F9D5B3">
        <w:rPr>
          <w:rFonts w:eastAsiaTheme="minorEastAsia"/>
          <w:sz w:val="24"/>
          <w:szCs w:val="24"/>
        </w:rPr>
        <w:t>. Each antenna con</w:t>
      </w:r>
      <w:r>
        <w:rPr>
          <w:rFonts w:eastAsiaTheme="minorEastAsia"/>
          <w:sz w:val="24"/>
          <w:szCs w:val="24"/>
        </w:rPr>
        <w:t>sisted of</w:t>
      </w:r>
      <w:r w:rsidRPr="09F9D5B3">
        <w:rPr>
          <w:rFonts w:eastAsiaTheme="minorEastAsia"/>
          <w:sz w:val="24"/>
          <w:szCs w:val="24"/>
        </w:rPr>
        <w:t xml:space="preserve"> a 24</w:t>
      </w:r>
      <w:r w:rsidR="00560427">
        <w:rPr>
          <w:rFonts w:eastAsiaTheme="minorEastAsia"/>
          <w:sz w:val="24"/>
          <w:szCs w:val="24"/>
        </w:rPr>
        <w:t>-</w:t>
      </w:r>
      <w:r w:rsidRPr="09F9D5B3">
        <w:rPr>
          <w:rFonts w:eastAsiaTheme="minorEastAsia"/>
          <w:sz w:val="24"/>
          <w:szCs w:val="24"/>
        </w:rPr>
        <w:t>V</w:t>
      </w:r>
      <w:r>
        <w:rPr>
          <w:rFonts w:eastAsiaTheme="minorEastAsia"/>
          <w:sz w:val="24"/>
          <w:szCs w:val="24"/>
        </w:rPr>
        <w:t xml:space="preserve"> </w:t>
      </w:r>
      <w:r w:rsidRPr="09F9D5B3">
        <w:rPr>
          <w:rFonts w:eastAsiaTheme="minorEastAsia"/>
          <w:sz w:val="24"/>
          <w:szCs w:val="24"/>
        </w:rPr>
        <w:t>PIT tag reader motherboard (IS1001, Biomark Inc., Boise, Idaho)</w:t>
      </w:r>
      <w:r>
        <w:rPr>
          <w:rFonts w:eastAsiaTheme="minorEastAsia"/>
          <w:sz w:val="24"/>
          <w:szCs w:val="24"/>
        </w:rPr>
        <w:t xml:space="preserve"> housed within a</w:t>
      </w:r>
      <w:r w:rsidRPr="09F9D5B3">
        <w:rPr>
          <w:rFonts w:eastAsiaTheme="minorEastAsia"/>
          <w:sz w:val="24"/>
          <w:szCs w:val="24"/>
        </w:rPr>
        <w:t xml:space="preserve"> waterproof case (Pelican Products, Inc., Torrance, California)</w:t>
      </w:r>
      <w:r>
        <w:rPr>
          <w:rFonts w:eastAsiaTheme="minorEastAsia"/>
          <w:sz w:val="24"/>
          <w:szCs w:val="24"/>
        </w:rPr>
        <w:t xml:space="preserve"> that was </w:t>
      </w:r>
      <w:r w:rsidRPr="09F9D5B3">
        <w:rPr>
          <w:rFonts w:eastAsiaTheme="minorEastAsia"/>
          <w:sz w:val="24"/>
          <w:szCs w:val="24"/>
        </w:rPr>
        <w:t xml:space="preserve">attached to external antenna wires and power cords. Antenna wire (12-gauge copper Litz wire) was coiled 2-4 times through </w:t>
      </w:r>
      <w:r>
        <w:rPr>
          <w:rFonts w:eastAsiaTheme="minorEastAsia"/>
          <w:sz w:val="24"/>
          <w:szCs w:val="24"/>
        </w:rPr>
        <w:t xml:space="preserve">1-inch </w:t>
      </w:r>
      <w:r w:rsidRPr="09F9D5B3">
        <w:rPr>
          <w:rFonts w:eastAsiaTheme="minorEastAsia"/>
          <w:sz w:val="24"/>
          <w:szCs w:val="24"/>
        </w:rPr>
        <w:t>polyethylene piping</w:t>
      </w:r>
      <w:r>
        <w:rPr>
          <w:rFonts w:eastAsiaTheme="minorEastAsia"/>
          <w:sz w:val="24"/>
          <w:szCs w:val="24"/>
        </w:rPr>
        <w:t xml:space="preserve">. </w:t>
      </w:r>
      <w:r w:rsidRPr="09F9D5B3">
        <w:rPr>
          <w:rFonts w:eastAsiaTheme="minorEastAsia"/>
          <w:sz w:val="24"/>
          <w:szCs w:val="24"/>
        </w:rPr>
        <w:t>Ends of the piping were connected to a 5.1</w:t>
      </w:r>
      <w:r>
        <w:rPr>
          <w:rFonts w:eastAsiaTheme="minorEastAsia"/>
          <w:sz w:val="24"/>
          <w:szCs w:val="24"/>
        </w:rPr>
        <w:t>-</w:t>
      </w:r>
      <w:r w:rsidRPr="09F9D5B3">
        <w:rPr>
          <w:rFonts w:eastAsiaTheme="minorEastAsia"/>
          <w:sz w:val="24"/>
          <w:szCs w:val="24"/>
        </w:rPr>
        <w:t>cm</w:t>
      </w:r>
      <w:r>
        <w:rPr>
          <w:rFonts w:eastAsiaTheme="minorEastAsia"/>
          <w:sz w:val="24"/>
          <w:szCs w:val="24"/>
        </w:rPr>
        <w:t xml:space="preserve"> diameter,</w:t>
      </w:r>
      <w:r w:rsidRPr="09F9D5B3">
        <w:rPr>
          <w:rFonts w:eastAsiaTheme="minorEastAsia"/>
          <w:sz w:val="24"/>
          <w:szCs w:val="24"/>
        </w:rPr>
        <w:t xml:space="preserve"> 3-way PVC ‘T’ fitting</w:t>
      </w:r>
      <w:r>
        <w:rPr>
          <w:rFonts w:eastAsiaTheme="minorEastAsia"/>
          <w:sz w:val="24"/>
          <w:szCs w:val="24"/>
        </w:rPr>
        <w:t>. B</w:t>
      </w:r>
      <w:r w:rsidRPr="09F9D5B3">
        <w:rPr>
          <w:rFonts w:eastAsiaTheme="minorEastAsia"/>
          <w:sz w:val="24"/>
          <w:szCs w:val="24"/>
        </w:rPr>
        <w:t>oth ends of the coiled wire were soldered to a collection of capacitors</w:t>
      </w:r>
      <w:r>
        <w:rPr>
          <w:rFonts w:eastAsiaTheme="minorEastAsia"/>
          <w:sz w:val="24"/>
          <w:szCs w:val="24"/>
        </w:rPr>
        <w:t xml:space="preserve"> which were </w:t>
      </w:r>
      <w:r w:rsidRPr="09F9D5B3">
        <w:rPr>
          <w:rFonts w:eastAsiaTheme="minorEastAsia"/>
          <w:sz w:val="24"/>
          <w:szCs w:val="24"/>
        </w:rPr>
        <w:t>chosen based on the inductance of the antenna coil</w:t>
      </w:r>
      <w:r>
        <w:rPr>
          <w:rFonts w:eastAsiaTheme="minorEastAsia"/>
          <w:sz w:val="24"/>
          <w:szCs w:val="24"/>
        </w:rPr>
        <w:t xml:space="preserve"> and</w:t>
      </w:r>
      <w:r w:rsidRPr="09F9D5B3">
        <w:rPr>
          <w:rFonts w:eastAsiaTheme="minorEastAsia"/>
          <w:sz w:val="24"/>
          <w:szCs w:val="24"/>
        </w:rPr>
        <w:t xml:space="preserve"> attached to the antenna motherboard </w:t>
      </w:r>
      <w:r>
        <w:rPr>
          <w:rFonts w:eastAsiaTheme="minorEastAsia"/>
          <w:sz w:val="24"/>
          <w:szCs w:val="24"/>
        </w:rPr>
        <w:t xml:space="preserve">via </w:t>
      </w:r>
      <w:r w:rsidRPr="09F9D5B3">
        <w:rPr>
          <w:rFonts w:eastAsiaTheme="minorEastAsia"/>
          <w:sz w:val="24"/>
          <w:szCs w:val="24"/>
        </w:rPr>
        <w:t>a hydrovolt cable (AK Industries, Rancho Domingo, California). DC power was supplied to the motherboard from four, 6</w:t>
      </w:r>
      <w:r w:rsidR="00560427">
        <w:rPr>
          <w:rFonts w:eastAsiaTheme="minorEastAsia"/>
          <w:sz w:val="24"/>
          <w:szCs w:val="24"/>
        </w:rPr>
        <w:t>-V</w:t>
      </w:r>
      <w:r w:rsidR="00560427" w:rsidRPr="09F9D5B3">
        <w:rPr>
          <w:rFonts w:eastAsiaTheme="minorEastAsia"/>
          <w:sz w:val="24"/>
          <w:szCs w:val="24"/>
        </w:rPr>
        <w:t xml:space="preserve"> </w:t>
      </w:r>
      <w:r w:rsidRPr="09F9D5B3">
        <w:rPr>
          <w:rFonts w:eastAsiaTheme="minorEastAsia"/>
          <w:sz w:val="24"/>
          <w:szCs w:val="24"/>
        </w:rPr>
        <w:t>batteries wired together in series, forming a 24-</w:t>
      </w:r>
      <w:r w:rsidR="00601EEE">
        <w:rPr>
          <w:rFonts w:eastAsiaTheme="minorEastAsia"/>
          <w:sz w:val="24"/>
          <w:szCs w:val="24"/>
        </w:rPr>
        <w:t>V</w:t>
      </w:r>
      <w:r w:rsidR="00601EEE" w:rsidRPr="09F9D5B3">
        <w:rPr>
          <w:rFonts w:eastAsiaTheme="minorEastAsia"/>
          <w:sz w:val="24"/>
          <w:szCs w:val="24"/>
        </w:rPr>
        <w:t xml:space="preserve"> </w:t>
      </w:r>
      <w:r w:rsidRPr="09F9D5B3">
        <w:rPr>
          <w:rFonts w:eastAsiaTheme="minorEastAsia"/>
          <w:sz w:val="24"/>
          <w:szCs w:val="24"/>
        </w:rPr>
        <w:t>configuration. Batteries were charged by 300W/24V solar panels (Grape Solar, Eugene, Oregon) mounted to a wooden frame that faced 120° - 150° (Southeast). Output from the solar panels was regulated by a solar controller (ProStar PS-15 or PS-30, Morningstar Inc., Newtown, Pennsylvania). The solar controller and batteries were housed in a steel storage chest (Ridge Tool Company, Elyria, Ohio). The Box Canyon Creek array was powered by a thermoelectric generator (TEG; Global Power Technologies, Calgary, Alberta, Canada) fueled by propane stored in a 94.6-L (25-gal) tank, which supplied 24</w:t>
      </w:r>
      <w:r>
        <w:rPr>
          <w:rFonts w:eastAsiaTheme="minorEastAsia"/>
          <w:sz w:val="24"/>
          <w:szCs w:val="24"/>
        </w:rPr>
        <w:t>V</w:t>
      </w:r>
      <w:r w:rsidRPr="09F9D5B3">
        <w:rPr>
          <w:rFonts w:eastAsiaTheme="minorEastAsia"/>
          <w:sz w:val="24"/>
          <w:szCs w:val="24"/>
        </w:rPr>
        <w:t xml:space="preserve"> of continuous DC power to the array.</w:t>
      </w:r>
    </w:p>
    <w:p w14:paraId="0A0F75B7" w14:textId="185945D6" w:rsidR="00F016B0" w:rsidRDefault="00F016B0" w:rsidP="224ED019">
      <w:pPr>
        <w:spacing w:after="0" w:line="257" w:lineRule="auto"/>
        <w:rPr>
          <w:rFonts w:eastAsiaTheme="minorEastAsia"/>
          <w:sz w:val="24"/>
          <w:szCs w:val="24"/>
        </w:rPr>
      </w:pPr>
      <w:r w:rsidRPr="224ED019">
        <w:rPr>
          <w:rFonts w:eastAsiaTheme="minorEastAsia"/>
          <w:sz w:val="24"/>
          <w:szCs w:val="24"/>
        </w:rPr>
        <w:t xml:space="preserve">Antenna coils were installed in either a horizontal </w:t>
      </w:r>
      <w:r w:rsidRPr="224ED019">
        <w:rPr>
          <w:rFonts w:eastAsiaTheme="minorEastAsia"/>
          <w:i/>
          <w:iCs/>
          <w:sz w:val="24"/>
          <w:szCs w:val="24"/>
        </w:rPr>
        <w:t>pass-</w:t>
      </w:r>
      <w:r w:rsidR="592F21F9" w:rsidRPr="224ED019">
        <w:rPr>
          <w:rFonts w:eastAsiaTheme="minorEastAsia"/>
          <w:i/>
          <w:iCs/>
          <w:sz w:val="24"/>
          <w:szCs w:val="24"/>
        </w:rPr>
        <w:t>over</w:t>
      </w:r>
      <w:r w:rsidRPr="224ED019">
        <w:rPr>
          <w:rFonts w:eastAsiaTheme="minorEastAsia"/>
          <w:sz w:val="24"/>
          <w:szCs w:val="24"/>
        </w:rPr>
        <w:t xml:space="preserve"> (i.e., flat-plate) or vertical </w:t>
      </w:r>
      <w:r w:rsidRPr="224ED019">
        <w:rPr>
          <w:rFonts w:eastAsiaTheme="minorEastAsia"/>
          <w:i/>
          <w:iCs/>
          <w:sz w:val="24"/>
          <w:szCs w:val="24"/>
        </w:rPr>
        <w:t>pass-through</w:t>
      </w:r>
      <w:r w:rsidRPr="224ED019">
        <w:rPr>
          <w:rFonts w:eastAsiaTheme="minorEastAsia"/>
          <w:sz w:val="24"/>
          <w:szCs w:val="24"/>
        </w:rPr>
        <w:t xml:space="preserve"> configuration. Generally, flat-plate antennas are less susceptible to displacement from high water events and associated debris, whereas pass-through antennas better detect fish across a range of water levels but are more susceptible to damage during high water events. </w:t>
      </w:r>
    </w:p>
    <w:p w14:paraId="1D816AFF" w14:textId="63C62885" w:rsidR="00F10373" w:rsidRDefault="00F016B0" w:rsidP="09F9D5B3">
      <w:pPr>
        <w:spacing w:after="0" w:line="257" w:lineRule="auto"/>
        <w:rPr>
          <w:rFonts w:eastAsiaTheme="minorEastAsia"/>
          <w:sz w:val="24"/>
          <w:szCs w:val="24"/>
        </w:rPr>
      </w:pPr>
      <w:r w:rsidRPr="78BF5816">
        <w:rPr>
          <w:rFonts w:eastAsiaTheme="minorEastAsia"/>
          <w:sz w:val="24"/>
          <w:szCs w:val="24"/>
        </w:rPr>
        <w:t>Most monitoring sites were set up in a flat-plate configuration, lying flat on the creek bed from bank to bank (</w:t>
      </w:r>
      <w:hyperlink w:anchor="FlatPlate" w:history="1">
        <w:r w:rsidRPr="00F05461">
          <w:rPr>
            <w:rStyle w:val="Hyperlink"/>
            <w:rFonts w:asciiTheme="minorHAnsi" w:eastAsiaTheme="minorEastAsia" w:hAnsiTheme="minorHAnsi"/>
            <w:szCs w:val="24"/>
          </w:rPr>
          <w:t>Figure 2</w:t>
        </w:r>
      </w:hyperlink>
      <w:r w:rsidRPr="78BF5816">
        <w:rPr>
          <w:rFonts w:eastAsiaTheme="minorEastAsia"/>
          <w:sz w:val="24"/>
          <w:szCs w:val="24"/>
        </w:rPr>
        <w:t xml:space="preserve">). The piping </w:t>
      </w:r>
      <w:r>
        <w:rPr>
          <w:rFonts w:eastAsiaTheme="minorEastAsia"/>
          <w:sz w:val="24"/>
          <w:szCs w:val="24"/>
        </w:rPr>
        <w:t xml:space="preserve">housing the antenna coils </w:t>
      </w:r>
      <w:r w:rsidRPr="78BF5816">
        <w:rPr>
          <w:rFonts w:eastAsiaTheme="minorEastAsia"/>
          <w:sz w:val="24"/>
          <w:szCs w:val="24"/>
        </w:rPr>
        <w:t xml:space="preserve">was affixed to the stream bed using </w:t>
      </w:r>
      <w:r>
        <w:rPr>
          <w:rFonts w:eastAsiaTheme="minorEastAsia"/>
          <w:sz w:val="24"/>
          <w:szCs w:val="24"/>
        </w:rPr>
        <w:t xml:space="preserve">0.8-cm (5/16-inch) barbed </w:t>
      </w:r>
      <w:r w:rsidRPr="78BF5816">
        <w:rPr>
          <w:rFonts w:eastAsiaTheme="minorEastAsia"/>
          <w:sz w:val="24"/>
          <w:szCs w:val="24"/>
        </w:rPr>
        <w:t xml:space="preserve">rebar anchors with </w:t>
      </w:r>
      <w:r>
        <w:rPr>
          <w:rFonts w:eastAsiaTheme="minorEastAsia"/>
          <w:sz w:val="24"/>
          <w:szCs w:val="24"/>
        </w:rPr>
        <w:t>2.5-cm (1-in</w:t>
      </w:r>
      <w:r w:rsidR="00CC4196">
        <w:rPr>
          <w:rFonts w:eastAsiaTheme="minorEastAsia"/>
          <w:sz w:val="24"/>
          <w:szCs w:val="24"/>
        </w:rPr>
        <w:t>ch</w:t>
      </w:r>
      <w:r>
        <w:rPr>
          <w:rFonts w:eastAsiaTheme="minorEastAsia"/>
          <w:sz w:val="24"/>
          <w:szCs w:val="24"/>
        </w:rPr>
        <w:t xml:space="preserve">) </w:t>
      </w:r>
      <w:r w:rsidRPr="78BF5816">
        <w:rPr>
          <w:rFonts w:eastAsiaTheme="minorEastAsia"/>
          <w:sz w:val="24"/>
          <w:szCs w:val="24"/>
        </w:rPr>
        <w:t xml:space="preserve">threadless eye nuts welded near the top of the rebar. The anchors were driven into the stream bed using a gas-powered post driver (Titan, Nevada, Missouri), and the antenna piping was secured to the anchors with nylon straps (NRS Inc., Moscow, Idaho). </w:t>
      </w:r>
      <w:r>
        <w:rPr>
          <w:rFonts w:eastAsiaTheme="minorEastAsia"/>
          <w:sz w:val="24"/>
          <w:szCs w:val="24"/>
        </w:rPr>
        <w:t>Pass</w:t>
      </w:r>
      <w:r w:rsidRPr="78BF5816">
        <w:rPr>
          <w:rFonts w:eastAsiaTheme="minorEastAsia"/>
          <w:sz w:val="24"/>
          <w:szCs w:val="24"/>
        </w:rPr>
        <w:t xml:space="preserve">-through </w:t>
      </w:r>
      <w:r w:rsidRPr="00222664">
        <w:rPr>
          <w:rFonts w:eastAsiaTheme="minorEastAsia"/>
          <w:sz w:val="24"/>
          <w:szCs w:val="24"/>
        </w:rPr>
        <w:t>antennas (</w:t>
      </w:r>
      <w:hyperlink w:anchor="Passthrough" w:history="1">
        <w:r w:rsidRPr="00F05461">
          <w:rPr>
            <w:rStyle w:val="Hyperlink"/>
            <w:rFonts w:asciiTheme="minorHAnsi" w:eastAsiaTheme="minorEastAsia" w:hAnsiTheme="minorHAnsi"/>
            <w:szCs w:val="24"/>
          </w:rPr>
          <w:t>Figure 3</w:t>
        </w:r>
      </w:hyperlink>
      <w:r w:rsidRPr="00222664">
        <w:rPr>
          <w:rFonts w:eastAsiaTheme="minorEastAsia"/>
          <w:sz w:val="24"/>
          <w:szCs w:val="24"/>
        </w:rPr>
        <w:t>) wer</w:t>
      </w:r>
      <w:r w:rsidRPr="78BF5816">
        <w:rPr>
          <w:rFonts w:eastAsiaTheme="minorEastAsia"/>
          <w:sz w:val="24"/>
          <w:szCs w:val="24"/>
        </w:rPr>
        <w:t xml:space="preserve">e </w:t>
      </w:r>
      <w:r>
        <w:rPr>
          <w:rFonts w:eastAsiaTheme="minorEastAsia"/>
          <w:sz w:val="24"/>
          <w:szCs w:val="24"/>
        </w:rPr>
        <w:t>operated at</w:t>
      </w:r>
      <w:r w:rsidRPr="78BF5816">
        <w:rPr>
          <w:rFonts w:eastAsiaTheme="minorEastAsia"/>
          <w:sz w:val="24"/>
          <w:szCs w:val="24"/>
        </w:rPr>
        <w:t xml:space="preserve"> lower Gold Creek </w:t>
      </w:r>
      <w:r>
        <w:rPr>
          <w:rFonts w:eastAsiaTheme="minorEastAsia"/>
          <w:sz w:val="24"/>
          <w:szCs w:val="24"/>
        </w:rPr>
        <w:t xml:space="preserve">(G90), </w:t>
      </w:r>
      <w:r w:rsidR="00B50D3C">
        <w:rPr>
          <w:rFonts w:eastAsiaTheme="minorEastAsia"/>
          <w:sz w:val="24"/>
          <w:szCs w:val="24"/>
        </w:rPr>
        <w:t xml:space="preserve">the </w:t>
      </w:r>
      <w:r w:rsidRPr="78BF5816">
        <w:rPr>
          <w:rFonts w:eastAsiaTheme="minorEastAsia"/>
          <w:sz w:val="24"/>
          <w:szCs w:val="24"/>
        </w:rPr>
        <w:t>Clear Creek Dam</w:t>
      </w:r>
      <w:r>
        <w:rPr>
          <w:rFonts w:eastAsiaTheme="minorEastAsia"/>
          <w:sz w:val="24"/>
          <w:szCs w:val="24"/>
        </w:rPr>
        <w:t xml:space="preserve"> fish ladder (ULD), and the upstream antenna at Keechelus Dam outlet channel (KCH1)</w:t>
      </w:r>
      <w:r w:rsidRPr="78BF5816">
        <w:rPr>
          <w:rFonts w:eastAsiaTheme="minorEastAsia"/>
          <w:sz w:val="24"/>
          <w:szCs w:val="24"/>
        </w:rPr>
        <w:t xml:space="preserve">. At the lower site on Gold Creek </w:t>
      </w:r>
      <w:r>
        <w:rPr>
          <w:rFonts w:eastAsiaTheme="minorEastAsia"/>
          <w:sz w:val="24"/>
          <w:szCs w:val="24"/>
        </w:rPr>
        <w:t xml:space="preserve">and upstream antenna in the Keechelus Dam outlet channel, </w:t>
      </w:r>
      <w:r w:rsidRPr="78BF5816">
        <w:rPr>
          <w:rFonts w:eastAsiaTheme="minorEastAsia"/>
          <w:sz w:val="24"/>
          <w:szCs w:val="24"/>
        </w:rPr>
        <w:t>the antennas were about 2</w:t>
      </w:r>
      <w:r w:rsidR="00C739FB">
        <w:rPr>
          <w:rFonts w:eastAsiaTheme="minorEastAsia"/>
          <w:sz w:val="24"/>
          <w:szCs w:val="24"/>
        </w:rPr>
        <w:t>-</w:t>
      </w:r>
      <w:r w:rsidRPr="78BF5816">
        <w:rPr>
          <w:rFonts w:eastAsiaTheme="minorEastAsia"/>
          <w:sz w:val="24"/>
          <w:szCs w:val="24"/>
        </w:rPr>
        <w:t xml:space="preserve">m </w:t>
      </w:r>
      <w:r w:rsidR="00E91E29" w:rsidRPr="78BF5816">
        <w:rPr>
          <w:rFonts w:eastAsiaTheme="minorEastAsia"/>
          <w:sz w:val="24"/>
          <w:szCs w:val="24"/>
        </w:rPr>
        <w:t>tall and</w:t>
      </w:r>
      <w:r w:rsidRPr="78BF5816">
        <w:rPr>
          <w:rFonts w:eastAsiaTheme="minorEastAsia"/>
          <w:sz w:val="24"/>
          <w:szCs w:val="24"/>
        </w:rPr>
        <w:t xml:space="preserve"> spanned the entire width of the stream. An antenna support cable (1/2</w:t>
      </w:r>
      <w:r w:rsidR="00CC4196">
        <w:rPr>
          <w:rFonts w:eastAsiaTheme="minorEastAsia"/>
          <w:sz w:val="24"/>
          <w:szCs w:val="24"/>
        </w:rPr>
        <w:t>-</w:t>
      </w:r>
      <w:r w:rsidRPr="78BF5816">
        <w:rPr>
          <w:rFonts w:eastAsiaTheme="minorEastAsia"/>
          <w:sz w:val="24"/>
          <w:szCs w:val="24"/>
        </w:rPr>
        <w:t>in</w:t>
      </w:r>
      <w:r w:rsidR="00CC4196">
        <w:rPr>
          <w:rFonts w:eastAsiaTheme="minorEastAsia"/>
          <w:sz w:val="24"/>
          <w:szCs w:val="24"/>
        </w:rPr>
        <w:t>ch</w:t>
      </w:r>
      <w:r w:rsidRPr="78BF5816">
        <w:rPr>
          <w:rFonts w:eastAsiaTheme="minorEastAsia"/>
          <w:sz w:val="24"/>
          <w:szCs w:val="24"/>
        </w:rPr>
        <w:t>, 1</w:t>
      </w:r>
      <w:r>
        <w:rPr>
          <w:rFonts w:eastAsiaTheme="minorEastAsia"/>
          <w:sz w:val="24"/>
          <w:szCs w:val="24"/>
        </w:rPr>
        <w:t>,</w:t>
      </w:r>
      <w:r w:rsidRPr="78BF5816">
        <w:rPr>
          <w:rFonts w:eastAsiaTheme="minorEastAsia"/>
          <w:sz w:val="24"/>
          <w:szCs w:val="24"/>
        </w:rPr>
        <w:t>250</w:t>
      </w:r>
      <w:r w:rsidR="00E504ED">
        <w:rPr>
          <w:rFonts w:eastAsiaTheme="minorEastAsia"/>
          <w:sz w:val="24"/>
          <w:szCs w:val="24"/>
        </w:rPr>
        <w:t>-</w:t>
      </w:r>
      <w:r w:rsidR="00D0518A" w:rsidRPr="78BF5816">
        <w:rPr>
          <w:rFonts w:eastAsiaTheme="minorEastAsia"/>
          <w:sz w:val="24"/>
          <w:szCs w:val="24"/>
        </w:rPr>
        <w:t>lb</w:t>
      </w:r>
      <w:r w:rsidRPr="78BF5816">
        <w:rPr>
          <w:rFonts w:eastAsiaTheme="minorEastAsia"/>
          <w:sz w:val="24"/>
          <w:szCs w:val="24"/>
        </w:rPr>
        <w:t xml:space="preserve"> Greenlee pulling tape) was affixed from one bank to the other, with each end attached to a </w:t>
      </w:r>
      <w:r>
        <w:rPr>
          <w:rFonts w:eastAsiaTheme="minorEastAsia"/>
          <w:sz w:val="24"/>
          <w:szCs w:val="24"/>
        </w:rPr>
        <w:t>3.1-m U-channel signpost</w:t>
      </w:r>
      <w:r w:rsidRPr="78BF5816">
        <w:rPr>
          <w:rFonts w:eastAsiaTheme="minorEastAsia"/>
          <w:sz w:val="24"/>
          <w:szCs w:val="24"/>
        </w:rPr>
        <w:t xml:space="preserve">. Zip ties and/or nylon straps were used to affix the antenna to the support cable. The bottom portion of the pass-through antenna was affixed to the streambed following the same methods as the flat-plate configuration. A pass-through antenna was also installed at the upper section of the fish ladder at Clear Creek Dam but was sized to fit the upstream terminus of the fish </w:t>
      </w:r>
      <w:r w:rsidRPr="78BF5816">
        <w:rPr>
          <w:rFonts w:eastAsiaTheme="minorEastAsia"/>
          <w:sz w:val="24"/>
          <w:szCs w:val="24"/>
        </w:rPr>
        <w:lastRenderedPageBreak/>
        <w:t>ladder which was designed as an exit point for upstream migrating fish and an entry point for downstream migrating fish.</w:t>
      </w:r>
    </w:p>
    <w:p w14:paraId="6C7FFD6D" w14:textId="5A6451E8" w:rsidR="00BC3F1C" w:rsidRDefault="00BC3F1C" w:rsidP="00BC3F1C">
      <w:pPr>
        <w:tabs>
          <w:tab w:val="left" w:pos="810"/>
          <w:tab w:val="center" w:pos="4680"/>
        </w:tabs>
        <w:spacing w:after="0" w:line="240" w:lineRule="auto"/>
        <w:rPr>
          <w:rFonts w:cstheme="minorHAnsi"/>
          <w:sz w:val="24"/>
          <w:szCs w:val="24"/>
        </w:rPr>
      </w:pPr>
    </w:p>
    <w:p w14:paraId="76E8987B" w14:textId="037B35E8" w:rsidR="00BC3F1C" w:rsidRDefault="00815A0E" w:rsidP="00DC0F2D">
      <w:pPr>
        <w:tabs>
          <w:tab w:val="left" w:pos="810"/>
          <w:tab w:val="center" w:pos="4680"/>
        </w:tabs>
        <w:spacing w:after="0" w:line="240" w:lineRule="auto"/>
        <w:jc w:val="center"/>
        <w:rPr>
          <w:rFonts w:cstheme="minorHAnsi"/>
          <w:sz w:val="24"/>
          <w:szCs w:val="24"/>
        </w:rPr>
      </w:pPr>
      <w:bookmarkStart w:id="2" w:name="FlatPlate"/>
      <w:r w:rsidRPr="00D96A81">
        <w:rPr>
          <w:noProof/>
          <w:color w:val="2B579A"/>
          <w:shd w:val="clear" w:color="auto" w:fill="E6E6E6"/>
        </w:rPr>
        <w:drawing>
          <wp:inline distT="0" distB="0" distL="0" distR="0" wp14:anchorId="6D1FB2DB" wp14:editId="4AA69F22">
            <wp:extent cx="4206240" cy="3154680"/>
            <wp:effectExtent l="19050" t="19050" r="22860" b="26670"/>
            <wp:docPr id="8" name="Picture 8" descr="A picture of an installed flat-plate antenna that consists of thin white PVC pipe spanning the width of a stream and tacked to the streamb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of an installed flat-plate antenna that consists of thin white PVC pipe spanning the width of a stream and tacked to the streamb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06240" cy="3154680"/>
                    </a:xfrm>
                    <a:prstGeom prst="rect">
                      <a:avLst/>
                    </a:prstGeom>
                    <a:ln w="19050">
                      <a:solidFill>
                        <a:sysClr val="windowText" lastClr="000000"/>
                      </a:solidFill>
                    </a:ln>
                  </pic:spPr>
                </pic:pic>
              </a:graphicData>
            </a:graphic>
          </wp:inline>
        </w:drawing>
      </w:r>
    </w:p>
    <w:p w14:paraId="26318398" w14:textId="50A98416" w:rsidR="00B03C52" w:rsidRPr="005E3B5D" w:rsidRDefault="005E3B5D" w:rsidP="00D861FC">
      <w:pPr>
        <w:pStyle w:val="Figurecaption"/>
      </w:pPr>
      <w:r>
        <w:t xml:space="preserve">Figure </w:t>
      </w:r>
      <w:r>
        <w:fldChar w:fldCharType="begin"/>
      </w:r>
      <w:r>
        <w:instrText xml:space="preserve"> SEQ Figure \* ARABIC </w:instrText>
      </w:r>
      <w:r>
        <w:fldChar w:fldCharType="separate"/>
      </w:r>
      <w:r w:rsidR="00256A64">
        <w:rPr>
          <w:noProof/>
        </w:rPr>
        <w:t>2</w:t>
      </w:r>
      <w:r>
        <w:fldChar w:fldCharType="end"/>
      </w:r>
      <w:r>
        <w:t>.</w:t>
      </w:r>
      <w:r w:rsidR="00BC3F1C" w:rsidRPr="10B1044A">
        <w:t xml:space="preserve"> </w:t>
      </w:r>
      <w:r w:rsidR="00BC3F1C" w:rsidRPr="00D861FC">
        <w:rPr>
          <w:b w:val="0"/>
          <w:bCs/>
        </w:rPr>
        <w:t xml:space="preserve">Example of a </w:t>
      </w:r>
      <w:r w:rsidR="00386399">
        <w:rPr>
          <w:b w:val="0"/>
          <w:bCs/>
        </w:rPr>
        <w:t>pass-over</w:t>
      </w:r>
      <w:r w:rsidR="00054FF5">
        <w:rPr>
          <w:b w:val="0"/>
          <w:bCs/>
        </w:rPr>
        <w:t xml:space="preserve"> o</w:t>
      </w:r>
      <w:r w:rsidR="001805C4">
        <w:rPr>
          <w:b w:val="0"/>
          <w:bCs/>
        </w:rPr>
        <w:t>r</w:t>
      </w:r>
      <w:r w:rsidR="00386399">
        <w:rPr>
          <w:b w:val="0"/>
          <w:bCs/>
        </w:rPr>
        <w:t xml:space="preserve"> </w:t>
      </w:r>
      <w:r w:rsidR="00BC3F1C" w:rsidRPr="00D861FC">
        <w:rPr>
          <w:b w:val="0"/>
          <w:bCs/>
        </w:rPr>
        <w:t xml:space="preserve">flat-plate </w:t>
      </w:r>
      <w:r w:rsidR="0076079E" w:rsidRPr="00D861FC">
        <w:rPr>
          <w:b w:val="0"/>
          <w:bCs/>
        </w:rPr>
        <w:t xml:space="preserve">PIT </w:t>
      </w:r>
      <w:r w:rsidR="00BC3F1C" w:rsidRPr="00D861FC">
        <w:rPr>
          <w:b w:val="0"/>
          <w:bCs/>
        </w:rPr>
        <w:t>antenna</w:t>
      </w:r>
      <w:r w:rsidR="0076079E" w:rsidRPr="00D861FC">
        <w:rPr>
          <w:b w:val="0"/>
          <w:bCs/>
        </w:rPr>
        <w:t>.</w:t>
      </w:r>
    </w:p>
    <w:p w14:paraId="1FDE7A3A" w14:textId="78CC97EC" w:rsidR="002333FA" w:rsidRPr="002333FA" w:rsidRDefault="00863723" w:rsidP="00035586">
      <w:pPr>
        <w:jc w:val="center"/>
        <w:rPr>
          <w:sz w:val="24"/>
          <w:szCs w:val="24"/>
        </w:rPr>
      </w:pPr>
      <w:bookmarkStart w:id="3" w:name="Passthrough"/>
      <w:bookmarkEnd w:id="2"/>
      <w:r w:rsidRPr="00D96A81">
        <w:rPr>
          <w:noProof/>
          <w:color w:val="2B579A"/>
          <w:shd w:val="clear" w:color="auto" w:fill="E6E6E6"/>
        </w:rPr>
        <w:drawing>
          <wp:inline distT="0" distB="0" distL="0" distR="0" wp14:anchorId="1ACF7743" wp14:editId="36423DD7">
            <wp:extent cx="4202179" cy="3154680"/>
            <wp:effectExtent l="19050" t="19050" r="27305" b="26670"/>
            <wp:docPr id="4" name="Picture 4" descr="A picture of an installed passthrough antenna that consists of thin white PVC pipe spanning the width of a stream with the bottom portion tacked to the streambed and top portion suspended above the surface of the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of an installed passthrough antenna that consists of thin white PVC pipe spanning the width of a stream with the bottom portion tacked to the streambed and top portion suspended above the surface of the water."/>
                    <pic:cNvPicPr/>
                  </pic:nvPicPr>
                  <pic:blipFill>
                    <a:blip r:embed="rId14">
                      <a:extLst>
                        <a:ext uri="{28A0092B-C50C-407E-A947-70E740481C1C}">
                          <a14:useLocalDpi xmlns:a14="http://schemas.microsoft.com/office/drawing/2010/main" val="0"/>
                        </a:ext>
                      </a:extLst>
                    </a:blip>
                    <a:stretch>
                      <a:fillRect/>
                    </a:stretch>
                  </pic:blipFill>
                  <pic:spPr>
                    <a:xfrm>
                      <a:off x="0" y="0"/>
                      <a:ext cx="4202179" cy="3154680"/>
                    </a:xfrm>
                    <a:prstGeom prst="rect">
                      <a:avLst/>
                    </a:prstGeom>
                    <a:ln w="19050">
                      <a:solidFill>
                        <a:sysClr val="windowText" lastClr="000000"/>
                      </a:solidFill>
                    </a:ln>
                  </pic:spPr>
                </pic:pic>
              </a:graphicData>
            </a:graphic>
          </wp:inline>
        </w:drawing>
      </w:r>
    </w:p>
    <w:p w14:paraId="4869E14D" w14:textId="73A9988A" w:rsidR="000137C2" w:rsidRDefault="005E3B5D" w:rsidP="00D861FC">
      <w:pPr>
        <w:pStyle w:val="Figurecaption"/>
        <w:rPr>
          <w:b w:val="0"/>
          <w:bCs/>
        </w:rPr>
      </w:pPr>
      <w:r>
        <w:t xml:space="preserve">Figure </w:t>
      </w:r>
      <w:r>
        <w:fldChar w:fldCharType="begin"/>
      </w:r>
      <w:r>
        <w:instrText xml:space="preserve"> SEQ Figure \* ARABIC </w:instrText>
      </w:r>
      <w:r>
        <w:fldChar w:fldCharType="separate"/>
      </w:r>
      <w:r w:rsidR="00256A64">
        <w:rPr>
          <w:noProof/>
        </w:rPr>
        <w:t>3</w:t>
      </w:r>
      <w:r>
        <w:fldChar w:fldCharType="end"/>
      </w:r>
      <w:r>
        <w:t>.</w:t>
      </w:r>
      <w:r w:rsidR="000137C2" w:rsidRPr="10B1044A">
        <w:t xml:space="preserve"> </w:t>
      </w:r>
      <w:r w:rsidR="000137C2" w:rsidRPr="00D861FC">
        <w:rPr>
          <w:b w:val="0"/>
          <w:bCs/>
        </w:rPr>
        <w:t xml:space="preserve">Example of a pass-through </w:t>
      </w:r>
      <w:r w:rsidR="00035586" w:rsidRPr="00D861FC">
        <w:rPr>
          <w:b w:val="0"/>
          <w:bCs/>
        </w:rPr>
        <w:t xml:space="preserve">PIT </w:t>
      </w:r>
      <w:r w:rsidR="000137C2" w:rsidRPr="00D861FC">
        <w:rPr>
          <w:b w:val="0"/>
          <w:bCs/>
        </w:rPr>
        <w:t>antenna</w:t>
      </w:r>
      <w:r w:rsidR="00035586" w:rsidRPr="00D861FC">
        <w:rPr>
          <w:b w:val="0"/>
          <w:bCs/>
        </w:rPr>
        <w:t>.</w:t>
      </w:r>
    </w:p>
    <w:p w14:paraId="6CCF945E" w14:textId="6B38F8D0" w:rsidR="004B3A8C" w:rsidRDefault="004B3A8C" w:rsidP="00F44006">
      <w:r w:rsidRPr="09F9D5B3">
        <w:rPr>
          <w:rFonts w:eastAsiaTheme="minorEastAsia"/>
          <w:sz w:val="24"/>
          <w:szCs w:val="24"/>
        </w:rPr>
        <w:lastRenderedPageBreak/>
        <w:t>Submersible PIT antennas (Biomark Inc</w:t>
      </w:r>
      <w:r w:rsidR="004F2AB3">
        <w:rPr>
          <w:rFonts w:eastAsiaTheme="minorEastAsia"/>
          <w:sz w:val="24"/>
          <w:szCs w:val="24"/>
        </w:rPr>
        <w:t>.</w:t>
      </w:r>
      <w:r w:rsidRPr="09F9D5B3">
        <w:rPr>
          <w:rFonts w:eastAsiaTheme="minorEastAsia"/>
          <w:sz w:val="24"/>
          <w:szCs w:val="24"/>
        </w:rPr>
        <w:t>, Boise, Idaho) were deployed at five sites in 202</w:t>
      </w:r>
      <w:r>
        <w:rPr>
          <w:rFonts w:eastAsiaTheme="minorEastAsia"/>
          <w:sz w:val="24"/>
          <w:szCs w:val="24"/>
        </w:rPr>
        <w:t>4</w:t>
      </w:r>
      <w:r w:rsidRPr="09F9D5B3">
        <w:rPr>
          <w:rFonts w:eastAsiaTheme="minorEastAsia"/>
          <w:sz w:val="24"/>
          <w:szCs w:val="24"/>
        </w:rPr>
        <w:t>: the upper Kachess River (KACL</w:t>
      </w:r>
      <w:r>
        <w:rPr>
          <w:rFonts w:eastAsiaTheme="minorEastAsia"/>
          <w:sz w:val="24"/>
          <w:szCs w:val="24"/>
        </w:rPr>
        <w:t>, KACL2</w:t>
      </w:r>
      <w:r w:rsidRPr="09F9D5B3">
        <w:rPr>
          <w:rFonts w:eastAsiaTheme="minorEastAsia"/>
          <w:sz w:val="24"/>
          <w:szCs w:val="24"/>
        </w:rPr>
        <w:t>)</w:t>
      </w:r>
      <w:r>
        <w:rPr>
          <w:rFonts w:eastAsiaTheme="minorEastAsia"/>
          <w:sz w:val="24"/>
          <w:szCs w:val="24"/>
        </w:rPr>
        <w:t>, T</w:t>
      </w:r>
      <w:r w:rsidRPr="09F9D5B3">
        <w:rPr>
          <w:rFonts w:eastAsiaTheme="minorEastAsia"/>
          <w:sz w:val="24"/>
          <w:szCs w:val="24"/>
        </w:rPr>
        <w:t xml:space="preserve">he Narrows (NARN), the Box Canyon </w:t>
      </w:r>
      <w:r>
        <w:rPr>
          <w:rFonts w:eastAsiaTheme="minorEastAsia"/>
          <w:sz w:val="24"/>
          <w:szCs w:val="24"/>
        </w:rPr>
        <w:t xml:space="preserve">Creek </w:t>
      </w:r>
      <w:r w:rsidRPr="09F9D5B3">
        <w:rPr>
          <w:rFonts w:eastAsiaTheme="minorEastAsia"/>
          <w:sz w:val="24"/>
          <w:szCs w:val="24"/>
        </w:rPr>
        <w:t>flume (BOX3) as well as</w:t>
      </w:r>
      <w:r w:rsidRPr="002C0613">
        <w:rPr>
          <w:rFonts w:eastAsiaTheme="minorEastAsia"/>
          <w:sz w:val="24"/>
          <w:szCs w:val="24"/>
        </w:rPr>
        <w:t xml:space="preserve"> </w:t>
      </w:r>
      <w:r>
        <w:rPr>
          <w:rFonts w:eastAsiaTheme="minorEastAsia"/>
          <w:sz w:val="24"/>
          <w:szCs w:val="24"/>
        </w:rPr>
        <w:t xml:space="preserve">two sites in </w:t>
      </w:r>
      <w:r w:rsidRPr="09F9D5B3">
        <w:rPr>
          <w:rFonts w:eastAsiaTheme="minorEastAsia"/>
          <w:sz w:val="24"/>
          <w:szCs w:val="24"/>
        </w:rPr>
        <w:t>Cold Creek (COLD</w:t>
      </w:r>
      <w:r w:rsidR="00ED4ED6">
        <w:rPr>
          <w:rFonts w:eastAsiaTheme="minorEastAsia"/>
          <w:sz w:val="24"/>
          <w:szCs w:val="24"/>
        </w:rPr>
        <w:t>,</w:t>
      </w:r>
      <w:r>
        <w:rPr>
          <w:rFonts w:eastAsiaTheme="minorEastAsia"/>
          <w:sz w:val="24"/>
          <w:szCs w:val="24"/>
        </w:rPr>
        <w:t xml:space="preserve"> COLD2</w:t>
      </w:r>
      <w:r w:rsidRPr="09F9D5B3">
        <w:rPr>
          <w:rFonts w:eastAsiaTheme="minorEastAsia"/>
          <w:sz w:val="24"/>
          <w:szCs w:val="24"/>
        </w:rPr>
        <w:t>)</w:t>
      </w:r>
      <w:r>
        <w:rPr>
          <w:rFonts w:eastAsiaTheme="minorEastAsia"/>
          <w:sz w:val="24"/>
          <w:szCs w:val="24"/>
        </w:rPr>
        <w:t xml:space="preserve">. </w:t>
      </w:r>
      <w:r w:rsidRPr="09F9D5B3">
        <w:rPr>
          <w:rFonts w:eastAsiaTheme="minorEastAsia"/>
          <w:sz w:val="24"/>
          <w:szCs w:val="24"/>
        </w:rPr>
        <w:t>The submersible antenna is a 2</w:t>
      </w:r>
      <w:r>
        <w:rPr>
          <w:rFonts w:eastAsiaTheme="minorEastAsia"/>
          <w:sz w:val="24"/>
          <w:szCs w:val="24"/>
        </w:rPr>
        <w:t>-</w:t>
      </w:r>
      <w:r w:rsidRPr="09F9D5B3">
        <w:rPr>
          <w:rFonts w:eastAsiaTheme="minorEastAsia"/>
          <w:sz w:val="24"/>
          <w:szCs w:val="24"/>
        </w:rPr>
        <w:t xml:space="preserve">m </w:t>
      </w:r>
      <w:r>
        <w:rPr>
          <w:rFonts w:eastAsiaTheme="minorEastAsia"/>
          <w:sz w:val="24"/>
          <w:szCs w:val="24"/>
        </w:rPr>
        <w:t>diameter</w:t>
      </w:r>
      <w:r w:rsidRPr="09F9D5B3">
        <w:rPr>
          <w:rFonts w:eastAsiaTheme="minorEastAsia"/>
          <w:sz w:val="24"/>
          <w:szCs w:val="24"/>
        </w:rPr>
        <w:t xml:space="preserve"> flat plate design, containing a waterproof housing for the IS1001 and a rechargeable battery pack (</w:t>
      </w:r>
      <w:hyperlink w:anchor="Submersible" w:history="1">
        <w:r w:rsidRPr="00F05461">
          <w:rPr>
            <w:rStyle w:val="Hyperlink"/>
            <w:rFonts w:asciiTheme="minorHAnsi" w:eastAsiaTheme="minorEastAsia" w:hAnsiTheme="minorHAnsi"/>
            <w:szCs w:val="24"/>
          </w:rPr>
          <w:t>Figure 4</w:t>
        </w:r>
      </w:hyperlink>
      <w:r w:rsidRPr="09F9D5B3">
        <w:rPr>
          <w:rFonts w:eastAsiaTheme="minorEastAsia"/>
          <w:sz w:val="24"/>
          <w:szCs w:val="24"/>
        </w:rPr>
        <w:t>). Batteries were swapped and recharged monthly. When deployed, the submersible antennas were tied off to a fixed object (e.g., tree, boulder) with twisted polypropylene rope and weighed down using large rocks or concrete blocks secured to the frame with nylon straps (NRS Inc., Moscow, Idaho).</w:t>
      </w:r>
      <w:r>
        <w:rPr>
          <w:rFonts w:eastAsiaTheme="minorEastAsia"/>
          <w:sz w:val="24"/>
          <w:szCs w:val="24"/>
        </w:rPr>
        <w:t xml:space="preserve"> </w:t>
      </w:r>
      <w:r w:rsidRPr="4B2075AC">
        <w:rPr>
          <w:rFonts w:eastAsiaTheme="minorEastAsia"/>
          <w:sz w:val="24"/>
          <w:szCs w:val="24"/>
        </w:rPr>
        <w:t>We also deployed water temperature loggers</w:t>
      </w:r>
      <w:r>
        <w:rPr>
          <w:rFonts w:eastAsiaTheme="minorEastAsia"/>
          <w:sz w:val="24"/>
          <w:szCs w:val="24"/>
        </w:rPr>
        <w:t xml:space="preserve"> </w:t>
      </w:r>
      <w:r w:rsidRPr="4B2075AC">
        <w:rPr>
          <w:rFonts w:eastAsiaTheme="minorEastAsia"/>
          <w:sz w:val="24"/>
          <w:szCs w:val="24"/>
        </w:rPr>
        <w:t>(Onset, Bourne, Massachusetts) at our antenna sites</w:t>
      </w:r>
      <w:r>
        <w:rPr>
          <w:rFonts w:eastAsiaTheme="minorEastAsia"/>
          <w:sz w:val="24"/>
          <w:szCs w:val="24"/>
        </w:rPr>
        <w:t xml:space="preserve"> which </w:t>
      </w:r>
      <w:r w:rsidRPr="4B2075AC">
        <w:rPr>
          <w:rFonts w:eastAsiaTheme="minorEastAsia"/>
          <w:sz w:val="24"/>
          <w:szCs w:val="24"/>
        </w:rPr>
        <w:t>continuously log</w:t>
      </w:r>
      <w:r>
        <w:rPr>
          <w:rFonts w:eastAsiaTheme="minorEastAsia"/>
          <w:sz w:val="24"/>
          <w:szCs w:val="24"/>
        </w:rPr>
        <w:t>ged</w:t>
      </w:r>
      <w:r w:rsidRPr="4B2075AC">
        <w:rPr>
          <w:rFonts w:eastAsiaTheme="minorEastAsia"/>
          <w:sz w:val="24"/>
          <w:szCs w:val="24"/>
        </w:rPr>
        <w:t xml:space="preserve"> water temperature every 15 min.</w:t>
      </w:r>
    </w:p>
    <w:bookmarkEnd w:id="3"/>
    <w:p w14:paraId="5E0B0675" w14:textId="20F53365" w:rsidR="000137C2" w:rsidRDefault="000137C2" w:rsidP="000137C2">
      <w:pPr>
        <w:rPr>
          <w:sz w:val="24"/>
          <w:szCs w:val="24"/>
        </w:rPr>
      </w:pPr>
    </w:p>
    <w:p w14:paraId="59E4D671" w14:textId="1C0E5433" w:rsidR="00BC3F1C" w:rsidRDefault="00B71A08" w:rsidP="00F5605D">
      <w:pPr>
        <w:spacing w:after="0"/>
        <w:jc w:val="center"/>
      </w:pPr>
      <w:bookmarkStart w:id="4" w:name="Submersible"/>
      <w:r>
        <w:rPr>
          <w:noProof/>
        </w:rPr>
        <w:drawing>
          <wp:inline distT="0" distB="0" distL="0" distR="0" wp14:anchorId="6CC0E1B2" wp14:editId="54EBBE5C">
            <wp:extent cx="4206240" cy="3154680"/>
            <wp:effectExtent l="19050" t="19050" r="22860" b="26670"/>
            <wp:docPr id="5" name="Picture 5" descr="A picture of a 6 foot round black submersible PIT antenna resting in the middle of a stream chan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of a 6 foot round black submersible PIT antenna resting in the middle of a stream channel."/>
                    <pic:cNvPicPr/>
                  </pic:nvPicPr>
                  <pic:blipFill rotWithShape="1">
                    <a:blip r:embed="rId15" cstate="print">
                      <a:extLst>
                        <a:ext uri="{28A0092B-C50C-407E-A947-70E740481C1C}">
                          <a14:useLocalDpi xmlns:a14="http://schemas.microsoft.com/office/drawing/2010/main" val="0"/>
                        </a:ext>
                      </a:extLst>
                    </a:blip>
                    <a:srcRect t="1" b="1"/>
                    <a:stretch/>
                  </pic:blipFill>
                  <pic:spPr bwMode="auto">
                    <a:xfrm>
                      <a:off x="0" y="0"/>
                      <a:ext cx="4206240" cy="31546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inline>
        </w:drawing>
      </w:r>
    </w:p>
    <w:p w14:paraId="155D7768" w14:textId="18594EC3" w:rsidR="00A27990" w:rsidRPr="00DC0F2D" w:rsidRDefault="00035586" w:rsidP="00F44006">
      <w:pPr>
        <w:pStyle w:val="Figurecaption"/>
        <w:rPr>
          <w:szCs w:val="24"/>
        </w:rPr>
      </w:pPr>
      <w:r>
        <w:t xml:space="preserve">Figure </w:t>
      </w:r>
      <w:r>
        <w:rPr>
          <w:b w:val="0"/>
        </w:rPr>
        <w:fldChar w:fldCharType="begin"/>
      </w:r>
      <w:r>
        <w:instrText xml:space="preserve"> SEQ Figure \* ARABIC </w:instrText>
      </w:r>
      <w:r>
        <w:rPr>
          <w:b w:val="0"/>
        </w:rPr>
        <w:fldChar w:fldCharType="separate"/>
      </w:r>
      <w:r w:rsidR="00256A64">
        <w:rPr>
          <w:noProof/>
        </w:rPr>
        <w:t>4</w:t>
      </w:r>
      <w:r>
        <w:rPr>
          <w:b w:val="0"/>
        </w:rPr>
        <w:fldChar w:fldCharType="end"/>
      </w:r>
      <w:r>
        <w:t xml:space="preserve">. </w:t>
      </w:r>
      <w:r w:rsidR="00BC3F1C" w:rsidRPr="00D861FC">
        <w:rPr>
          <w:b w:val="0"/>
          <w:bCs/>
        </w:rPr>
        <w:t xml:space="preserve">Example of a submersible </w:t>
      </w:r>
      <w:r w:rsidRPr="00D861FC">
        <w:rPr>
          <w:b w:val="0"/>
          <w:bCs/>
        </w:rPr>
        <w:t xml:space="preserve">PIT </w:t>
      </w:r>
      <w:r w:rsidR="00BC3F1C" w:rsidRPr="00D861FC">
        <w:rPr>
          <w:b w:val="0"/>
          <w:bCs/>
        </w:rPr>
        <w:t>antenna.</w:t>
      </w:r>
      <w:bookmarkEnd w:id="4"/>
    </w:p>
    <w:p w14:paraId="7D2FCBA4" w14:textId="14DD5410" w:rsidR="007A0334" w:rsidRDefault="007A0334" w:rsidP="004E07C1">
      <w:pPr>
        <w:pStyle w:val="Heading2"/>
      </w:pPr>
      <w:r>
        <w:t xml:space="preserve">Acoustic </w:t>
      </w:r>
      <w:r w:rsidR="0078375D">
        <w:t>Tag Monitoring</w:t>
      </w:r>
      <w:r>
        <w:t xml:space="preserve"> </w:t>
      </w:r>
    </w:p>
    <w:p w14:paraId="1B69C1A1" w14:textId="4B926813" w:rsidR="003B6E2F" w:rsidRDefault="007A0334" w:rsidP="003B6E2F">
      <w:pPr>
        <w:rPr>
          <w:rFonts w:eastAsia="Times New Roman"/>
          <w:sz w:val="24"/>
          <w:szCs w:val="24"/>
        </w:rPr>
      </w:pPr>
      <w:r w:rsidRPr="00256B7B">
        <w:rPr>
          <w:rFonts w:cstheme="minorHAnsi"/>
          <w:bCs/>
          <w:szCs w:val="24"/>
        </w:rPr>
        <w:t>We deployed an array of 3 VR2W and</w:t>
      </w:r>
      <w:r w:rsidRPr="00256B7B" w:rsidDel="00C41A29">
        <w:rPr>
          <w:rFonts w:cstheme="minorHAnsi"/>
          <w:bCs/>
          <w:szCs w:val="24"/>
        </w:rPr>
        <w:t xml:space="preserve"> </w:t>
      </w:r>
      <w:r w:rsidRPr="00256B7B">
        <w:rPr>
          <w:rFonts w:cstheme="minorHAnsi"/>
          <w:bCs/>
          <w:szCs w:val="24"/>
        </w:rPr>
        <w:t xml:space="preserve">15 VR2Tx </w:t>
      </w:r>
      <w:r w:rsidR="00D61B1A">
        <w:rPr>
          <w:rFonts w:cstheme="minorHAnsi"/>
          <w:bCs/>
          <w:szCs w:val="24"/>
        </w:rPr>
        <w:t xml:space="preserve">acoustic </w:t>
      </w:r>
      <w:r w:rsidRPr="00256B7B">
        <w:rPr>
          <w:rFonts w:cstheme="minorHAnsi"/>
          <w:bCs/>
          <w:szCs w:val="24"/>
        </w:rPr>
        <w:t>receivers</w:t>
      </w:r>
      <w:r w:rsidR="00035D53">
        <w:rPr>
          <w:rFonts w:cstheme="minorHAnsi"/>
          <w:bCs/>
          <w:szCs w:val="24"/>
        </w:rPr>
        <w:t xml:space="preserve"> </w:t>
      </w:r>
      <w:r w:rsidR="00713CE0">
        <w:rPr>
          <w:rFonts w:cstheme="minorHAnsi"/>
          <w:bCs/>
          <w:szCs w:val="24"/>
        </w:rPr>
        <w:t>in Keechelus Reservoir in 2024</w:t>
      </w:r>
      <w:r w:rsidR="004625B9">
        <w:rPr>
          <w:rFonts w:cstheme="minorHAnsi"/>
          <w:bCs/>
          <w:szCs w:val="24"/>
        </w:rPr>
        <w:t xml:space="preserve"> (Figure 5)</w:t>
      </w:r>
      <w:r w:rsidR="00713CE0">
        <w:rPr>
          <w:rFonts w:cstheme="minorHAnsi"/>
          <w:bCs/>
          <w:szCs w:val="24"/>
        </w:rPr>
        <w:t xml:space="preserve">. Receivers were </w:t>
      </w:r>
      <w:r w:rsidR="00B3292E">
        <w:rPr>
          <w:rFonts w:cstheme="minorHAnsi"/>
          <w:bCs/>
          <w:szCs w:val="24"/>
        </w:rPr>
        <w:t xml:space="preserve">manufactured by </w:t>
      </w:r>
      <w:r w:rsidRPr="00256B7B">
        <w:rPr>
          <w:rFonts w:cstheme="minorHAnsi"/>
          <w:bCs/>
          <w:szCs w:val="24"/>
        </w:rPr>
        <w:t>Innovasea</w:t>
      </w:r>
      <w:r w:rsidR="00F96C55">
        <w:rPr>
          <w:rFonts w:cstheme="minorHAnsi"/>
          <w:bCs/>
          <w:szCs w:val="24"/>
        </w:rPr>
        <w:t xml:space="preserve"> Systems Inc.</w:t>
      </w:r>
      <w:r w:rsidR="00B3292E">
        <w:rPr>
          <w:rFonts w:cstheme="minorHAnsi"/>
          <w:bCs/>
          <w:szCs w:val="24"/>
        </w:rPr>
        <w:t xml:space="preserve"> (</w:t>
      </w:r>
      <w:r w:rsidRPr="00256B7B">
        <w:rPr>
          <w:rFonts w:cstheme="minorHAnsi"/>
          <w:bCs/>
          <w:szCs w:val="24"/>
        </w:rPr>
        <w:t>New Bedford, Nova Scotia, Canada)</w:t>
      </w:r>
      <w:r w:rsidR="00713CE0">
        <w:rPr>
          <w:rFonts w:cstheme="minorHAnsi"/>
          <w:bCs/>
          <w:szCs w:val="24"/>
        </w:rPr>
        <w:t xml:space="preserve"> and</w:t>
      </w:r>
      <w:r w:rsidR="0006612D">
        <w:rPr>
          <w:rFonts w:cstheme="minorHAnsi"/>
          <w:bCs/>
          <w:szCs w:val="24"/>
        </w:rPr>
        <w:t xml:space="preserve"> had</w:t>
      </w:r>
      <w:r w:rsidRPr="00256B7B">
        <w:rPr>
          <w:rFonts w:cstheme="minorHAnsi"/>
          <w:bCs/>
          <w:szCs w:val="24"/>
        </w:rPr>
        <w:t xml:space="preserve"> a detection </w:t>
      </w:r>
      <w:r w:rsidR="0077056F">
        <w:rPr>
          <w:rFonts w:cstheme="minorHAnsi"/>
          <w:bCs/>
          <w:szCs w:val="24"/>
        </w:rPr>
        <w:t>range</w:t>
      </w:r>
      <w:r w:rsidRPr="00256B7B">
        <w:rPr>
          <w:rFonts w:cstheme="minorHAnsi"/>
          <w:bCs/>
          <w:szCs w:val="24"/>
        </w:rPr>
        <w:t xml:space="preserve"> of </w:t>
      </w:r>
      <w:r w:rsidR="00FC634C">
        <w:rPr>
          <w:rFonts w:cstheme="minorHAnsi"/>
          <w:bCs/>
          <w:szCs w:val="24"/>
        </w:rPr>
        <w:t xml:space="preserve">about </w:t>
      </w:r>
      <w:r w:rsidRPr="00256B7B">
        <w:rPr>
          <w:rFonts w:cstheme="minorHAnsi"/>
          <w:bCs/>
          <w:szCs w:val="24"/>
        </w:rPr>
        <w:t xml:space="preserve">500 m </w:t>
      </w:r>
      <w:r w:rsidRPr="00256B7B">
        <w:rPr>
          <w:rFonts w:cstheme="minorHAnsi"/>
          <w:b/>
          <w:bCs/>
          <w:szCs w:val="24"/>
        </w:rPr>
        <w:fldChar w:fldCharType="begin"/>
      </w:r>
      <w:r w:rsidRPr="00256B7B">
        <w:rPr>
          <w:rFonts w:cstheme="minorHAnsi"/>
          <w:bCs/>
          <w:szCs w:val="24"/>
        </w:rPr>
        <w:instrText xml:space="preserve"> ADDIN ZOTERO_ITEM CSL_CITATION {"citationID":"9XzIOKy4","properties":{"formattedCitation":"(Taylor 2022)","plainCitation":"(Taylor 2022)","noteIndex":0},"citationItems":[{"id":20724,"uris":["http://zotero.org/groups/2555601/items/K6X4KS94"],"itemData":{"id":20724,"type":"thesis","event-place":"Ellensburg, WA","genre":"Master's Thesis","number-of-pages":"58","publisher":"Central Washington University","publisher-place":"Ellensburg, WA","title":"Spatio-temporal movement patterns of sub-adult adfluvial Bull Trout","author":[{"family":"Taylor","given":"Aimee"}],"issued":{"date-parts":[["2022"]]}}}],"schema":"https://github.com/citation-style-language/schema/raw/master/csl-citation.json"} </w:instrText>
      </w:r>
      <w:r w:rsidRPr="00256B7B">
        <w:rPr>
          <w:rFonts w:cstheme="minorHAnsi"/>
          <w:b/>
          <w:bCs/>
          <w:szCs w:val="24"/>
        </w:rPr>
        <w:fldChar w:fldCharType="separate"/>
      </w:r>
      <w:r w:rsidRPr="00256B7B">
        <w:rPr>
          <w:rFonts w:cstheme="minorHAnsi"/>
          <w:bCs/>
        </w:rPr>
        <w:t>(Taylor 2022)</w:t>
      </w:r>
      <w:r w:rsidRPr="00256B7B">
        <w:rPr>
          <w:rFonts w:cstheme="minorHAnsi"/>
          <w:b/>
          <w:bCs/>
          <w:szCs w:val="24"/>
        </w:rPr>
        <w:fldChar w:fldCharType="end"/>
      </w:r>
      <w:r w:rsidRPr="00256B7B">
        <w:rPr>
          <w:rFonts w:cstheme="minorHAnsi"/>
          <w:bCs/>
          <w:szCs w:val="24"/>
        </w:rPr>
        <w:t xml:space="preserve">. </w:t>
      </w:r>
      <w:r w:rsidR="000527C7">
        <w:rPr>
          <w:rFonts w:cstheme="minorHAnsi"/>
          <w:bCs/>
          <w:szCs w:val="24"/>
        </w:rPr>
        <w:t xml:space="preserve">We placed </w:t>
      </w:r>
      <w:r w:rsidR="00BB4405">
        <w:rPr>
          <w:rFonts w:cstheme="minorHAnsi"/>
          <w:bCs/>
          <w:szCs w:val="24"/>
        </w:rPr>
        <w:t xml:space="preserve">12 of the </w:t>
      </w:r>
      <w:r w:rsidRPr="00256B7B">
        <w:rPr>
          <w:rFonts w:cstheme="minorHAnsi"/>
          <w:bCs/>
          <w:szCs w:val="24"/>
        </w:rPr>
        <w:t>receivers within 500</w:t>
      </w:r>
      <w:r w:rsidR="001D276D">
        <w:rPr>
          <w:rFonts w:cstheme="minorHAnsi"/>
          <w:bCs/>
          <w:szCs w:val="24"/>
        </w:rPr>
        <w:t xml:space="preserve"> </w:t>
      </w:r>
      <w:r w:rsidRPr="00256B7B">
        <w:rPr>
          <w:rFonts w:cstheme="minorHAnsi"/>
          <w:bCs/>
          <w:szCs w:val="24"/>
        </w:rPr>
        <w:t xml:space="preserve">m of </w:t>
      </w:r>
      <w:r w:rsidR="00F43BF2">
        <w:rPr>
          <w:rFonts w:cstheme="minorHAnsi"/>
          <w:bCs/>
          <w:szCs w:val="24"/>
        </w:rPr>
        <w:t>each</w:t>
      </w:r>
      <w:r w:rsidR="00B83BAC">
        <w:rPr>
          <w:rFonts w:cstheme="minorHAnsi"/>
          <w:bCs/>
          <w:szCs w:val="24"/>
        </w:rPr>
        <w:t xml:space="preserve"> other</w:t>
      </w:r>
      <w:r w:rsidRPr="00256B7B">
        <w:rPr>
          <w:rFonts w:cstheme="minorHAnsi"/>
          <w:bCs/>
          <w:szCs w:val="24"/>
        </w:rPr>
        <w:t xml:space="preserve"> in </w:t>
      </w:r>
      <w:r w:rsidR="008E3909">
        <w:rPr>
          <w:rFonts w:cstheme="minorHAnsi"/>
          <w:bCs/>
          <w:szCs w:val="24"/>
        </w:rPr>
        <w:t xml:space="preserve">the </w:t>
      </w:r>
      <w:r w:rsidRPr="00256B7B">
        <w:rPr>
          <w:rFonts w:cstheme="minorHAnsi"/>
          <w:bCs/>
          <w:szCs w:val="24"/>
        </w:rPr>
        <w:t xml:space="preserve">Keechelus </w:t>
      </w:r>
      <w:r w:rsidR="005967A4">
        <w:rPr>
          <w:rFonts w:cstheme="minorHAnsi"/>
          <w:bCs/>
          <w:szCs w:val="24"/>
        </w:rPr>
        <w:t>F</w:t>
      </w:r>
      <w:r w:rsidR="001F77C2">
        <w:rPr>
          <w:rFonts w:cstheme="minorHAnsi"/>
          <w:bCs/>
          <w:szCs w:val="24"/>
        </w:rPr>
        <w:t xml:space="preserve">orebay </w:t>
      </w:r>
      <w:r w:rsidR="00B83BAC">
        <w:rPr>
          <w:rFonts w:cstheme="minorHAnsi"/>
          <w:bCs/>
          <w:szCs w:val="24"/>
        </w:rPr>
        <w:t xml:space="preserve">to study </w:t>
      </w:r>
      <w:r w:rsidR="004625B9">
        <w:rPr>
          <w:rFonts w:cstheme="minorHAnsi"/>
          <w:bCs/>
          <w:szCs w:val="24"/>
        </w:rPr>
        <w:t xml:space="preserve">fine-scale </w:t>
      </w:r>
      <w:r w:rsidR="00B83BAC">
        <w:rPr>
          <w:rFonts w:cstheme="minorHAnsi"/>
          <w:bCs/>
          <w:szCs w:val="24"/>
        </w:rPr>
        <w:t>movement and behavior</w:t>
      </w:r>
      <w:r w:rsidR="001F77C2">
        <w:rPr>
          <w:rFonts w:cstheme="minorHAnsi"/>
          <w:bCs/>
          <w:szCs w:val="24"/>
        </w:rPr>
        <w:t xml:space="preserve"> near the dam intake</w:t>
      </w:r>
      <w:r w:rsidR="00B83BAC">
        <w:rPr>
          <w:rFonts w:cstheme="minorHAnsi"/>
          <w:bCs/>
          <w:szCs w:val="24"/>
        </w:rPr>
        <w:t xml:space="preserve">. </w:t>
      </w:r>
      <w:r w:rsidR="00F52F28">
        <w:rPr>
          <w:rFonts w:eastAsia="Times New Roman"/>
          <w:sz w:val="24"/>
          <w:szCs w:val="24"/>
        </w:rPr>
        <w:t xml:space="preserve">These receivers were deployed on June 4. </w:t>
      </w:r>
      <w:r w:rsidR="007C6FC6">
        <w:rPr>
          <w:rFonts w:cstheme="minorHAnsi"/>
          <w:bCs/>
          <w:szCs w:val="24"/>
        </w:rPr>
        <w:t>Using this setup, w</w:t>
      </w:r>
      <w:r w:rsidR="00B56BBB">
        <w:rPr>
          <w:rFonts w:cstheme="minorHAnsi"/>
          <w:bCs/>
          <w:szCs w:val="24"/>
        </w:rPr>
        <w:t xml:space="preserve">e hoped </w:t>
      </w:r>
      <w:r w:rsidR="004850E7">
        <w:rPr>
          <w:rFonts w:cstheme="minorHAnsi"/>
          <w:bCs/>
          <w:szCs w:val="24"/>
        </w:rPr>
        <w:t xml:space="preserve">to detect </w:t>
      </w:r>
      <w:r w:rsidRPr="00256B7B">
        <w:rPr>
          <w:rFonts w:cstheme="minorHAnsi"/>
          <w:bCs/>
          <w:szCs w:val="24"/>
        </w:rPr>
        <w:t>tag</w:t>
      </w:r>
      <w:r w:rsidR="00BF065D">
        <w:rPr>
          <w:rFonts w:cstheme="minorHAnsi"/>
          <w:bCs/>
          <w:szCs w:val="24"/>
        </w:rPr>
        <w:t>s</w:t>
      </w:r>
      <w:r w:rsidRPr="00256B7B">
        <w:rPr>
          <w:rFonts w:cstheme="minorHAnsi"/>
          <w:bCs/>
          <w:szCs w:val="24"/>
        </w:rPr>
        <w:t xml:space="preserve"> </w:t>
      </w:r>
      <w:r w:rsidR="004850E7">
        <w:rPr>
          <w:rFonts w:cstheme="minorHAnsi"/>
          <w:bCs/>
          <w:szCs w:val="24"/>
        </w:rPr>
        <w:t>on</w:t>
      </w:r>
      <w:r w:rsidRPr="00256B7B">
        <w:rPr>
          <w:rFonts w:cstheme="minorHAnsi"/>
          <w:bCs/>
          <w:szCs w:val="24"/>
        </w:rPr>
        <w:t xml:space="preserve"> multiple receivers </w:t>
      </w:r>
      <w:r w:rsidR="00B56BBB">
        <w:rPr>
          <w:rFonts w:cstheme="minorHAnsi"/>
          <w:bCs/>
          <w:szCs w:val="24"/>
        </w:rPr>
        <w:t xml:space="preserve">and </w:t>
      </w:r>
      <w:r w:rsidR="007C6FC6">
        <w:rPr>
          <w:rFonts w:cstheme="minorHAnsi"/>
          <w:bCs/>
          <w:szCs w:val="24"/>
        </w:rPr>
        <w:t>develop</w:t>
      </w:r>
      <w:r w:rsidRPr="00256B7B">
        <w:rPr>
          <w:rFonts w:cstheme="minorHAnsi"/>
          <w:bCs/>
          <w:szCs w:val="24"/>
        </w:rPr>
        <w:t xml:space="preserve"> 3D movement tracks </w:t>
      </w:r>
      <w:r w:rsidR="007C6FC6">
        <w:rPr>
          <w:rFonts w:cstheme="minorHAnsi"/>
          <w:bCs/>
          <w:szCs w:val="24"/>
        </w:rPr>
        <w:t>using</w:t>
      </w:r>
      <w:r w:rsidRPr="00256B7B">
        <w:rPr>
          <w:rFonts w:cstheme="minorHAnsi"/>
          <w:bCs/>
          <w:szCs w:val="24"/>
        </w:rPr>
        <w:t xml:space="preserve"> triangulation. The remaining receivers were </w:t>
      </w:r>
      <w:r w:rsidR="00486467">
        <w:rPr>
          <w:rFonts w:cstheme="minorHAnsi"/>
          <w:bCs/>
          <w:szCs w:val="24"/>
        </w:rPr>
        <w:t xml:space="preserve">generally </w:t>
      </w:r>
      <w:r w:rsidRPr="00256B7B">
        <w:rPr>
          <w:rFonts w:cstheme="minorHAnsi"/>
          <w:bCs/>
          <w:szCs w:val="24"/>
        </w:rPr>
        <w:t xml:space="preserve">positioned along the centerline of the reservoir in a north-south orientation </w:t>
      </w:r>
      <w:r w:rsidR="00486467">
        <w:rPr>
          <w:rFonts w:cstheme="minorHAnsi"/>
          <w:bCs/>
          <w:szCs w:val="24"/>
        </w:rPr>
        <w:t>every km</w:t>
      </w:r>
      <w:r w:rsidRPr="00256B7B">
        <w:rPr>
          <w:rFonts w:cstheme="minorHAnsi"/>
          <w:bCs/>
          <w:szCs w:val="24"/>
        </w:rPr>
        <w:t xml:space="preserve"> (</w:t>
      </w:r>
      <w:hyperlink w:anchor="AcousticMap" w:history="1">
        <w:r w:rsidR="00035D53" w:rsidRPr="00256B7B">
          <w:rPr>
            <w:rStyle w:val="Hyperlink"/>
            <w:rFonts w:asciiTheme="minorHAnsi" w:hAnsiTheme="minorHAnsi" w:cstheme="minorHAnsi"/>
            <w:bCs/>
            <w:szCs w:val="24"/>
          </w:rPr>
          <w:t xml:space="preserve">Figure </w:t>
        </w:r>
        <w:r w:rsidR="00035D53">
          <w:rPr>
            <w:rStyle w:val="Hyperlink"/>
            <w:rFonts w:asciiTheme="minorHAnsi" w:hAnsiTheme="minorHAnsi" w:cstheme="minorHAnsi"/>
            <w:bCs/>
            <w:szCs w:val="24"/>
          </w:rPr>
          <w:t>6</w:t>
        </w:r>
      </w:hyperlink>
      <w:r w:rsidRPr="00256B7B">
        <w:rPr>
          <w:rFonts w:cstheme="minorHAnsi"/>
          <w:bCs/>
          <w:szCs w:val="24"/>
        </w:rPr>
        <w:t xml:space="preserve">). </w:t>
      </w:r>
      <w:r w:rsidR="00605BC0">
        <w:rPr>
          <w:rFonts w:eastAsia="Times New Roman"/>
          <w:sz w:val="24"/>
          <w:szCs w:val="24"/>
        </w:rPr>
        <w:t xml:space="preserve">These six northernmost receivers were deployed on May 13. </w:t>
      </w:r>
      <w:r w:rsidR="00990DE4" w:rsidRPr="00375819">
        <w:rPr>
          <w:rFonts w:cstheme="minorHAnsi"/>
          <w:bCs/>
          <w:szCs w:val="24"/>
        </w:rPr>
        <w:t xml:space="preserve">All receivers were placed </w:t>
      </w:r>
      <w:r w:rsidR="00990DE4">
        <w:rPr>
          <w:rFonts w:cstheme="minorHAnsi"/>
          <w:bCs/>
          <w:szCs w:val="24"/>
        </w:rPr>
        <w:t>so</w:t>
      </w:r>
      <w:r w:rsidR="00990DE4" w:rsidRPr="00375819">
        <w:rPr>
          <w:rFonts w:cstheme="minorHAnsi"/>
          <w:bCs/>
          <w:szCs w:val="24"/>
        </w:rPr>
        <w:t xml:space="preserve"> they would allow </w:t>
      </w:r>
      <w:r w:rsidR="00990DE4" w:rsidRPr="00375819">
        <w:rPr>
          <w:rFonts w:cstheme="minorHAnsi"/>
          <w:bCs/>
          <w:szCs w:val="24"/>
        </w:rPr>
        <w:lastRenderedPageBreak/>
        <w:t>year-round data collection</w:t>
      </w:r>
      <w:r w:rsidR="00293CC6">
        <w:rPr>
          <w:rFonts w:cstheme="minorHAnsi"/>
          <w:bCs/>
          <w:szCs w:val="24"/>
        </w:rPr>
        <w:t xml:space="preserve"> across the range </w:t>
      </w:r>
      <w:r w:rsidR="008D510C">
        <w:rPr>
          <w:rFonts w:cstheme="minorHAnsi"/>
          <w:bCs/>
          <w:szCs w:val="24"/>
        </w:rPr>
        <w:t xml:space="preserve">of depths </w:t>
      </w:r>
      <w:r w:rsidR="00293CC6">
        <w:rPr>
          <w:rFonts w:cstheme="minorHAnsi"/>
          <w:bCs/>
          <w:szCs w:val="24"/>
        </w:rPr>
        <w:t>from minimum to</w:t>
      </w:r>
      <w:r w:rsidR="00131D28">
        <w:rPr>
          <w:rFonts w:cstheme="minorHAnsi"/>
          <w:bCs/>
          <w:szCs w:val="24"/>
        </w:rPr>
        <w:t xml:space="preserve"> full pool including operation under the ice</w:t>
      </w:r>
      <w:r w:rsidR="00D00621">
        <w:rPr>
          <w:rFonts w:cstheme="minorHAnsi"/>
          <w:bCs/>
          <w:szCs w:val="24"/>
        </w:rPr>
        <w:t xml:space="preserve">. </w:t>
      </w:r>
      <w:r w:rsidR="0020590D">
        <w:rPr>
          <w:rFonts w:cstheme="minorHAnsi"/>
          <w:bCs/>
          <w:szCs w:val="24"/>
        </w:rPr>
        <w:t xml:space="preserve">We also placed a single receiver downstream in Easton Reservoir to detect acoustically tagged fish that might entrain at Keechelus Dam based on previous years data </w:t>
      </w:r>
      <w:r w:rsidR="0020590D" w:rsidRPr="00256B7B">
        <w:rPr>
          <w:rFonts w:cstheme="minorHAnsi"/>
          <w:b/>
          <w:bCs/>
          <w:szCs w:val="24"/>
        </w:rPr>
        <w:fldChar w:fldCharType="begin"/>
      </w:r>
      <w:r w:rsidR="0020590D" w:rsidRPr="00256B7B">
        <w:rPr>
          <w:rFonts w:cstheme="minorHAnsi"/>
          <w:bCs/>
          <w:szCs w:val="24"/>
        </w:rPr>
        <w:instrText xml:space="preserve"> ADDIN ZOTERO_ITEM CSL_CITATION {"citationID":"96fPkIkI","properties":{"formattedCitation":"(Beebe et al. 2025)","plainCitation":"(Beebe et al. 2025)","noteIndex":0},"citationItems":[{"id":20840,"uris":["http://zotero.org/groups/2555601/items/CMDUTJHH"],"itemData":{"id":20840,"type":"report","event-place":"Yakima, WA","genre":"2023 Progress Report","page":"54","publisher":"U.S. Fish and Wildlife Service","publisher-place":"Yakima, WA","title":"Yakima Bull Trout Trap, Transport, and Monitoring Project","author":[{"family":"Beebe","given":"Brittany"},{"family":"Cunningham","given":"Connor"},{"family":"Hamilton","given":"Blake"},{"family":"Haskell","given":"Craig"},{"family":"Romine","given":"Jason"},{"family":"Von Bargen","given":"Jennifer"}],"issued":{"date-parts":[["2025",1,17]]}}}],"schema":"https://github.com/citation-style-language/schema/raw/master/csl-citation.json"} </w:instrText>
      </w:r>
      <w:r w:rsidR="0020590D" w:rsidRPr="00256B7B">
        <w:rPr>
          <w:rFonts w:cstheme="minorHAnsi"/>
          <w:b/>
          <w:bCs/>
          <w:szCs w:val="24"/>
        </w:rPr>
        <w:fldChar w:fldCharType="separate"/>
      </w:r>
      <w:r w:rsidR="0020590D" w:rsidRPr="00256B7B">
        <w:rPr>
          <w:rFonts w:cstheme="minorHAnsi"/>
          <w:bCs/>
        </w:rPr>
        <w:t>(</w:t>
      </w:r>
      <w:r w:rsidR="0020590D">
        <w:rPr>
          <w:rFonts w:cstheme="minorHAnsi"/>
          <w:bCs/>
        </w:rPr>
        <w:t xml:space="preserve">e.g., </w:t>
      </w:r>
      <w:r w:rsidR="0020590D" w:rsidRPr="00256B7B">
        <w:rPr>
          <w:rFonts w:cstheme="minorHAnsi"/>
          <w:bCs/>
        </w:rPr>
        <w:t>Beebe et al. 2025)</w:t>
      </w:r>
      <w:r w:rsidR="0020590D" w:rsidRPr="00256B7B">
        <w:rPr>
          <w:rFonts w:cstheme="minorHAnsi"/>
          <w:b/>
          <w:bCs/>
          <w:szCs w:val="24"/>
        </w:rPr>
        <w:fldChar w:fldCharType="end"/>
      </w:r>
      <w:r w:rsidR="0020590D">
        <w:rPr>
          <w:rFonts w:cstheme="minorHAnsi"/>
          <w:bCs/>
          <w:szCs w:val="24"/>
        </w:rPr>
        <w:t>.</w:t>
      </w:r>
    </w:p>
    <w:p w14:paraId="135C60F9" w14:textId="4335EFB1" w:rsidR="007A0334" w:rsidRDefault="007A0334" w:rsidP="00030206"/>
    <w:p w14:paraId="3DCF13DB" w14:textId="77777777" w:rsidR="00035D53" w:rsidRDefault="00035D53" w:rsidP="00035D53">
      <w:pPr>
        <w:pStyle w:val="NormalWeb"/>
      </w:pPr>
      <w:r>
        <w:rPr>
          <w:noProof/>
        </w:rPr>
        <w:drawing>
          <wp:inline distT="0" distB="0" distL="0" distR="0" wp14:anchorId="4C399026" wp14:editId="662E1FAA">
            <wp:extent cx="3323666" cy="2491971"/>
            <wp:effectExtent l="15875" t="22225" r="26035" b="26035"/>
            <wp:docPr id="388721398"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721398" name="Picture 2">
                      <a:extLst>
                        <a:ext uri="{C183D7F6-B498-43B3-948B-1728B52AA6E4}">
                          <adec:decorative xmlns:adec="http://schemas.microsoft.com/office/drawing/2017/decorative" val="1"/>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3343945" cy="2507175"/>
                    </a:xfrm>
                    <a:prstGeom prst="rect">
                      <a:avLst/>
                    </a:prstGeom>
                    <a:noFill/>
                    <a:ln w="19050">
                      <a:solidFill>
                        <a:schemeClr val="tx1"/>
                      </a:solidFill>
                    </a:ln>
                  </pic:spPr>
                </pic:pic>
              </a:graphicData>
            </a:graphic>
          </wp:inline>
        </w:drawing>
      </w:r>
    </w:p>
    <w:p w14:paraId="4E1EEEDA" w14:textId="78DB0DAE" w:rsidR="00035D53" w:rsidRDefault="00035D53" w:rsidP="00035D53">
      <w:pPr>
        <w:pStyle w:val="Figurecaption"/>
      </w:pPr>
      <w:r>
        <w:t xml:space="preserve">Figure 5. </w:t>
      </w:r>
      <w:r w:rsidRPr="00D861FC">
        <w:rPr>
          <w:b w:val="0"/>
          <w:bCs/>
        </w:rPr>
        <w:t>Example of a</w:t>
      </w:r>
      <w:r>
        <w:rPr>
          <w:b w:val="0"/>
          <w:bCs/>
        </w:rPr>
        <w:t xml:space="preserve">n acoustic </w:t>
      </w:r>
      <w:r w:rsidR="006B7D7D">
        <w:rPr>
          <w:b w:val="0"/>
          <w:bCs/>
        </w:rPr>
        <w:t>receiver</w:t>
      </w:r>
      <w:r>
        <w:rPr>
          <w:b w:val="0"/>
          <w:bCs/>
        </w:rPr>
        <w:t xml:space="preserve"> deployed in Keechelus Reservoir in 2024</w:t>
      </w:r>
      <w:r w:rsidRPr="00D861FC">
        <w:rPr>
          <w:b w:val="0"/>
          <w:bCs/>
        </w:rPr>
        <w:t>.</w:t>
      </w:r>
    </w:p>
    <w:p w14:paraId="61B4783A" w14:textId="77777777" w:rsidR="00035D53" w:rsidRPr="00035D53" w:rsidRDefault="00035D53" w:rsidP="00035D53"/>
    <w:p w14:paraId="2B3A1972" w14:textId="77777777" w:rsidR="00BD51FE" w:rsidRDefault="00BD51FE" w:rsidP="00BD51FE"/>
    <w:p w14:paraId="793B4CD6" w14:textId="0DF26006" w:rsidR="00BD51FE" w:rsidRPr="00BD51FE" w:rsidRDefault="00BD51FE" w:rsidP="00030206">
      <w:r>
        <w:rPr>
          <w:noProof/>
        </w:rPr>
        <mc:AlternateContent>
          <mc:Choice Requires="wps">
            <w:drawing>
              <wp:inline distT="0" distB="0" distL="0" distR="0" wp14:anchorId="265A808D" wp14:editId="790267CD">
                <wp:extent cx="302895" cy="302895"/>
                <wp:effectExtent l="0" t="0" r="0" b="0"/>
                <wp:docPr id="674738142" name="AutoShape 4" descr="Image preview"/>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3EBC86F" id="AutoShape 4" o:spid="_x0000_s1026" alt="Image preview"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" filled="f" stroked="f">
                <o:lock v:ext="edit" aspectratio="t"/>
                <w10:anchorlock/>
              </v:rect>
            </w:pict>
          </mc:Fallback>
        </mc:AlternateContent>
      </w:r>
    </w:p>
    <w:p w14:paraId="3D6CAFC6" w14:textId="7B515F99" w:rsidR="007A0334" w:rsidRDefault="007A0334" w:rsidP="00030206">
      <w:r>
        <w:rPr>
          <w:noProof/>
        </w:rPr>
        <w:lastRenderedPageBreak/>
        <w:drawing>
          <wp:inline distT="0" distB="0" distL="0" distR="0" wp14:anchorId="7BCD798C" wp14:editId="6CBFEA12">
            <wp:extent cx="4437229" cy="7200900"/>
            <wp:effectExtent l="0" t="0" r="1905" b="0"/>
            <wp:docPr id="1989160612" name="Picture 1" descr="A map of Keechelus Reservoir showing the location of 18 acoustic receivers and the minimum and maximum pool extents in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761884" name="Picture 1" descr="A map of Keechelus Reservoir showing the location of 18 acoustic receivers and the minimum and maximum pool extents in 2024."/>
                    <pic:cNvPicPr/>
                  </pic:nvPicPr>
                  <pic:blipFill rotWithShape="1">
                    <a:blip r:embed="rId17" cstate="print">
                      <a:extLst>
                        <a:ext uri="{28A0092B-C50C-407E-A947-70E740481C1C}">
                          <a14:useLocalDpi xmlns:a14="http://schemas.microsoft.com/office/drawing/2010/main" val="0"/>
                        </a:ext>
                      </a:extLst>
                    </a:blip>
                    <a:srcRect l="28846" t="1" r="24840" b="-214"/>
                    <a:stretch/>
                  </pic:blipFill>
                  <pic:spPr bwMode="auto">
                    <a:xfrm>
                      <a:off x="0" y="0"/>
                      <a:ext cx="4437229" cy="7200900"/>
                    </a:xfrm>
                    <a:prstGeom prst="rect">
                      <a:avLst/>
                    </a:prstGeom>
                    <a:solidFill>
                      <a:sysClr val="window" lastClr="FFFFFF"/>
                    </a:solidFill>
                    <a:ln>
                      <a:noFill/>
                    </a:ln>
                    <a:extLst>
                      <a:ext uri="{53640926-AAD7-44D8-BBD7-CCE9431645EC}">
                        <a14:shadowObscured xmlns:a14="http://schemas.microsoft.com/office/drawing/2010/main"/>
                      </a:ext>
                    </a:extLst>
                  </pic:spPr>
                </pic:pic>
              </a:graphicData>
            </a:graphic>
          </wp:inline>
        </w:drawing>
      </w:r>
    </w:p>
    <w:p w14:paraId="4F600C10" w14:textId="72C6B46B" w:rsidR="007A0334" w:rsidRPr="00ED1587" w:rsidRDefault="007A0334" w:rsidP="007A0334">
      <w:pPr>
        <w:pStyle w:val="Figurecaption"/>
      </w:pPr>
      <w:r>
        <w:t xml:space="preserve">Figure </w:t>
      </w:r>
      <w:r w:rsidR="00035D53">
        <w:t>6</w:t>
      </w:r>
      <w:r>
        <w:t xml:space="preserve">. </w:t>
      </w:r>
      <w:r w:rsidRPr="00D861FC">
        <w:rPr>
          <w:b w:val="0"/>
          <w:bCs/>
        </w:rPr>
        <w:t xml:space="preserve">Map of Keechelus </w:t>
      </w:r>
      <w:r>
        <w:rPr>
          <w:b w:val="0"/>
          <w:bCs/>
        </w:rPr>
        <w:t>R</w:t>
      </w:r>
      <w:r w:rsidRPr="00D861FC">
        <w:rPr>
          <w:b w:val="0"/>
          <w:bCs/>
        </w:rPr>
        <w:t>eservoir with location of acoustic receivers (black points) and associated 500-m detection buffers (green circles). Bold, solid line indicates the extent of the reservoir at</w:t>
      </w:r>
      <w:r w:rsidR="007A3F81">
        <w:rPr>
          <w:b w:val="0"/>
          <w:bCs/>
        </w:rPr>
        <w:t xml:space="preserve"> full</w:t>
      </w:r>
      <w:r w:rsidRPr="00D861FC">
        <w:rPr>
          <w:b w:val="0"/>
          <w:bCs/>
        </w:rPr>
        <w:t xml:space="preserve"> pool in 2024 and the dashed line indicates the extent of the reservoir at </w:t>
      </w:r>
      <w:r w:rsidR="007A3F81">
        <w:rPr>
          <w:b w:val="0"/>
          <w:bCs/>
        </w:rPr>
        <w:t>minimum</w:t>
      </w:r>
      <w:r w:rsidRPr="00D861FC">
        <w:rPr>
          <w:b w:val="0"/>
          <w:bCs/>
        </w:rPr>
        <w:t xml:space="preserve"> pool in 2024. The thin, solid line indicates the reservoir boundary.</w:t>
      </w:r>
    </w:p>
    <w:p w14:paraId="0A113AB2" w14:textId="01255F7D" w:rsidR="00947C2A" w:rsidRPr="002000A1" w:rsidRDefault="00EA3AA3" w:rsidP="004E07C1">
      <w:pPr>
        <w:pStyle w:val="Heading2"/>
      </w:pPr>
      <w:r w:rsidRPr="002000A1">
        <w:lastRenderedPageBreak/>
        <w:t>Fish Collection</w:t>
      </w:r>
      <w:r w:rsidR="001D2A91" w:rsidRPr="002000A1">
        <w:t>, Processing,</w:t>
      </w:r>
      <w:r w:rsidR="00AE0EA2" w:rsidRPr="002000A1">
        <w:t xml:space="preserve"> and </w:t>
      </w:r>
      <w:r w:rsidR="001D2A91" w:rsidRPr="002000A1">
        <w:t>Release</w:t>
      </w:r>
    </w:p>
    <w:p w14:paraId="63E7D9E0" w14:textId="02712908" w:rsidR="00FC69EF" w:rsidRPr="00DC03B7" w:rsidRDefault="00DC03B7" w:rsidP="004E07C1">
      <w:pPr>
        <w:pStyle w:val="Heading3"/>
      </w:pPr>
      <w:r w:rsidRPr="00DC03B7">
        <w:t>Collection</w:t>
      </w:r>
    </w:p>
    <w:p w14:paraId="0FAF50DD" w14:textId="3F6FE246" w:rsidR="00FB641E" w:rsidRDefault="00FB641E" w:rsidP="00FB641E">
      <w:pPr>
        <w:spacing w:line="257" w:lineRule="auto"/>
        <w:rPr>
          <w:rFonts w:eastAsiaTheme="minorEastAsia"/>
          <w:sz w:val="24"/>
          <w:szCs w:val="24"/>
        </w:rPr>
      </w:pPr>
      <w:r w:rsidRPr="09F9D5B3">
        <w:rPr>
          <w:rFonts w:eastAsiaTheme="minorEastAsia"/>
          <w:sz w:val="24"/>
          <w:szCs w:val="24"/>
        </w:rPr>
        <w:t xml:space="preserve">Sampling methods consisted of a combination of hook-and-line angling, snorkeling, and tangle nets. The sampling methods used at a particular </w:t>
      </w:r>
      <w:r w:rsidR="008C5B51">
        <w:rPr>
          <w:rFonts w:eastAsiaTheme="minorEastAsia"/>
          <w:sz w:val="24"/>
          <w:szCs w:val="24"/>
        </w:rPr>
        <w:t>stilling basin</w:t>
      </w:r>
      <w:r w:rsidR="008C5B51" w:rsidRPr="09F9D5B3">
        <w:rPr>
          <w:rFonts w:eastAsiaTheme="minorEastAsia"/>
          <w:sz w:val="24"/>
          <w:szCs w:val="24"/>
        </w:rPr>
        <w:t xml:space="preserve"> </w:t>
      </w:r>
      <w:r w:rsidRPr="09F9D5B3">
        <w:rPr>
          <w:rFonts w:eastAsiaTheme="minorEastAsia"/>
          <w:sz w:val="24"/>
          <w:szCs w:val="24"/>
        </w:rPr>
        <w:t xml:space="preserve">depended on water velocities suitable for safely deploying nets and snorkeling, water clarity suitable for snorkeling, and water temperatures within the range specified in our sampling permit for handling and tagging </w:t>
      </w:r>
      <w:r w:rsidR="008C5B51">
        <w:rPr>
          <w:rFonts w:eastAsiaTheme="minorEastAsia"/>
          <w:sz w:val="24"/>
          <w:szCs w:val="24"/>
        </w:rPr>
        <w:t>Bull Trout</w:t>
      </w:r>
      <w:r w:rsidR="008C5B51" w:rsidRPr="09F9D5B3">
        <w:rPr>
          <w:rFonts w:eastAsiaTheme="minorEastAsia"/>
          <w:sz w:val="24"/>
          <w:szCs w:val="24"/>
        </w:rPr>
        <w:t xml:space="preserve"> </w:t>
      </w:r>
      <w:r w:rsidRPr="09F9D5B3">
        <w:rPr>
          <w:rFonts w:eastAsiaTheme="minorEastAsia"/>
          <w:sz w:val="24"/>
          <w:szCs w:val="24"/>
        </w:rPr>
        <w:t xml:space="preserve">(i.e., &lt; 15°C). We attempted to sample at least three times at each of the five stilling basins but </w:t>
      </w:r>
      <w:r>
        <w:rPr>
          <w:rFonts w:eastAsiaTheme="minorEastAsia"/>
          <w:sz w:val="24"/>
          <w:szCs w:val="24"/>
        </w:rPr>
        <w:t>continued to sample if fish were still present.</w:t>
      </w:r>
      <w:r w:rsidRPr="09F9D5B3">
        <w:rPr>
          <w:rFonts w:eastAsiaTheme="minorEastAsia"/>
          <w:sz w:val="24"/>
          <w:szCs w:val="24"/>
        </w:rPr>
        <w:t xml:space="preserve"> </w:t>
      </w:r>
    </w:p>
    <w:p w14:paraId="53BDDCAA" w14:textId="7E0FD74E" w:rsidR="00FB641E" w:rsidRDefault="00FB641E" w:rsidP="00FB641E">
      <w:pPr>
        <w:spacing w:line="257" w:lineRule="auto"/>
        <w:rPr>
          <w:rFonts w:eastAsiaTheme="minorEastAsia"/>
          <w:sz w:val="24"/>
          <w:szCs w:val="24"/>
        </w:rPr>
      </w:pPr>
      <w:r>
        <w:rPr>
          <w:rFonts w:eastAsiaTheme="minorEastAsia"/>
          <w:sz w:val="24"/>
          <w:szCs w:val="24"/>
        </w:rPr>
        <w:t>W</w:t>
      </w:r>
      <w:r w:rsidRPr="09F9D5B3">
        <w:rPr>
          <w:rFonts w:eastAsiaTheme="minorEastAsia"/>
          <w:sz w:val="24"/>
          <w:szCs w:val="24"/>
        </w:rPr>
        <w:t>e sampled via hook-and-line angling</w:t>
      </w:r>
      <w:r>
        <w:rPr>
          <w:rFonts w:eastAsiaTheme="minorEastAsia"/>
          <w:sz w:val="24"/>
          <w:szCs w:val="24"/>
        </w:rPr>
        <w:t xml:space="preserve"> with</w:t>
      </w:r>
      <w:r w:rsidRPr="09F9D5B3">
        <w:rPr>
          <w:rFonts w:eastAsiaTheme="minorEastAsia"/>
          <w:sz w:val="24"/>
          <w:szCs w:val="24"/>
        </w:rPr>
        <w:t xml:space="preserve"> artificial lures </w:t>
      </w:r>
      <w:r>
        <w:rPr>
          <w:rFonts w:eastAsiaTheme="minorEastAsia"/>
          <w:sz w:val="24"/>
          <w:szCs w:val="24"/>
        </w:rPr>
        <w:t>and</w:t>
      </w:r>
      <w:r w:rsidRPr="09F9D5B3">
        <w:rPr>
          <w:rFonts w:eastAsiaTheme="minorEastAsia"/>
          <w:sz w:val="24"/>
          <w:szCs w:val="24"/>
        </w:rPr>
        <w:t xml:space="preserve"> a single, barbless hook. This method was typically implemented for 1-2 hours depending on the number of fish captured. The crew mainly </w:t>
      </w:r>
      <w:r w:rsidR="00D81C07">
        <w:rPr>
          <w:rFonts w:eastAsiaTheme="minorEastAsia"/>
          <w:sz w:val="24"/>
          <w:szCs w:val="24"/>
        </w:rPr>
        <w:t>sampled</w:t>
      </w:r>
      <w:r w:rsidRPr="09F9D5B3">
        <w:rPr>
          <w:rFonts w:eastAsiaTheme="minorEastAsia"/>
          <w:sz w:val="24"/>
          <w:szCs w:val="24"/>
        </w:rPr>
        <w:t xml:space="preserve"> in the stilling basin below the dams, but hook-and-line sampling also occurred </w:t>
      </w:r>
      <w:r>
        <w:rPr>
          <w:rFonts w:eastAsiaTheme="minorEastAsia"/>
          <w:sz w:val="24"/>
          <w:szCs w:val="24"/>
        </w:rPr>
        <w:t>d</w:t>
      </w:r>
      <w:r w:rsidRPr="09F9D5B3">
        <w:rPr>
          <w:rFonts w:eastAsiaTheme="minorEastAsia"/>
          <w:sz w:val="24"/>
          <w:szCs w:val="24"/>
        </w:rPr>
        <w:t>ownstream of the stilling basins at Clear Creek, Tieton, and Keechelus dams. We also sampled in the spillway channel at Clear Creek Dam.</w:t>
      </w:r>
    </w:p>
    <w:p w14:paraId="35C7504F" w14:textId="77777777" w:rsidR="00FB641E" w:rsidRPr="00EA3AA3" w:rsidRDefault="00FB641E" w:rsidP="00FB641E">
      <w:pPr>
        <w:spacing w:line="257" w:lineRule="auto"/>
        <w:rPr>
          <w:rFonts w:eastAsiaTheme="minorEastAsia"/>
          <w:sz w:val="24"/>
          <w:szCs w:val="24"/>
        </w:rPr>
      </w:pPr>
      <w:r w:rsidRPr="09F9D5B3">
        <w:rPr>
          <w:rFonts w:eastAsiaTheme="minorEastAsia"/>
          <w:sz w:val="24"/>
          <w:szCs w:val="24"/>
        </w:rPr>
        <w:t xml:space="preserve">Our snorkeling crew consisted of snorkelers and a data collector following </w:t>
      </w:r>
      <w:r w:rsidRPr="09F9D5B3">
        <w:rPr>
          <w:rFonts w:eastAsiaTheme="minorEastAsia"/>
          <w:sz w:val="24"/>
          <w:szCs w:val="24"/>
        </w:rPr>
        <w:fldChar w:fldCharType="begin"/>
      </w:r>
      <w:r w:rsidRPr="09F9D5B3">
        <w:rPr>
          <w:rFonts w:eastAsiaTheme="minorEastAsia"/>
          <w:sz w:val="24"/>
          <w:szCs w:val="24"/>
        </w:rPr>
        <w:instrText xml:space="preserve"> ADDIN ZOTERO_ITEM CSL_CITATION {"citationID":"zD8pddWv","properties":{"formattedCitation":"(Thurow and Schill 1996)","plainCitation":"(Thurow and Schill 1996)","dontUpdate":true,"noteIndex":0},"citationItems":[{"id":180,"uris":["http://zotero.org/groups/2555601/items/Q6VBZ6NV"],"itemData":{"id":180,"type":"article-journal","container-title":"North American Journal of Fisheries Management","page":"314-323","title":"Comparison of day snorkeling, night snorkeling, and electrofishing to estimate bull trout abundance and size structure in a second-order Idaho stream","volume":"16","author":[{"family":"Thurow","given":"Russell F."},{"family":"Schill","given":"D.J."}],"issued":{"date-parts":[["1996"]]}}}],"schema":"https://github.com/citation-style-language/schema/raw/master/csl-citation.json"} </w:instrText>
      </w:r>
      <w:r w:rsidRPr="09F9D5B3">
        <w:rPr>
          <w:rFonts w:eastAsiaTheme="minorEastAsia"/>
          <w:sz w:val="24"/>
          <w:szCs w:val="24"/>
        </w:rPr>
        <w:fldChar w:fldCharType="separate"/>
      </w:r>
      <w:r w:rsidRPr="09F9D5B3">
        <w:rPr>
          <w:rFonts w:ascii="Calibri" w:hAnsi="Calibri" w:cs="Calibri"/>
          <w:sz w:val="24"/>
          <w:szCs w:val="24"/>
        </w:rPr>
        <w:t>Thurow and Schill (1996)</w:t>
      </w:r>
      <w:r w:rsidRPr="09F9D5B3">
        <w:rPr>
          <w:rFonts w:eastAsiaTheme="minorEastAsia"/>
          <w:sz w:val="24"/>
          <w:szCs w:val="24"/>
        </w:rPr>
        <w:fldChar w:fldCharType="end"/>
      </w:r>
      <w:r w:rsidRPr="09F9D5B3">
        <w:rPr>
          <w:rFonts w:eastAsiaTheme="minorEastAsia"/>
          <w:sz w:val="24"/>
          <w:szCs w:val="24"/>
        </w:rPr>
        <w:t xml:space="preserve">. We counted adult Bull Trout below each stilling basin after hook-and-line sampling, with </w:t>
      </w:r>
      <w:r>
        <w:rPr>
          <w:rFonts w:eastAsiaTheme="minorEastAsia"/>
          <w:sz w:val="24"/>
          <w:szCs w:val="24"/>
        </w:rPr>
        <w:t xml:space="preserve">the </w:t>
      </w:r>
      <w:r w:rsidRPr="09F9D5B3">
        <w:rPr>
          <w:rFonts w:eastAsiaTheme="minorEastAsia"/>
          <w:sz w:val="24"/>
          <w:szCs w:val="24"/>
        </w:rPr>
        <w:t xml:space="preserve">area snorkeled contingent on instream conditions at the time of the survey. </w:t>
      </w:r>
      <w:r w:rsidRPr="09F9D5B3">
        <w:rPr>
          <w:rFonts w:eastAsiaTheme="minorEastAsia"/>
          <w:sz w:val="24"/>
          <w:szCs w:val="24"/>
        </w:rPr>
        <w:fldChar w:fldCharType="begin"/>
      </w:r>
      <w:r w:rsidRPr="09F9D5B3">
        <w:rPr>
          <w:rFonts w:eastAsiaTheme="minorEastAsia"/>
          <w:sz w:val="24"/>
          <w:szCs w:val="24"/>
        </w:rPr>
        <w:instrText xml:space="preserve"> ADDIN ZOTERO_ITEM CSL_CITATION {"citationID":"mZynQi5F","properties":{"formattedCitation":"(Thurow and Schill 1996)","plainCitation":"(Thurow and Schill 1996)","dontUpdate":true,"noteIndex":0},"citationItems":[{"id":180,"uris":["http://zotero.org/groups/2555601/items/Q6VBZ6NV"],"itemData":{"id":180,"type":"article-journal","container-title":"North American Journal of Fisheries Management","page":"314-323","title":"Comparison of day snorkeling, night snorkeling, and electrofishing to estimate bull trout abundance and size structure in a second-order Idaho stream","volume":"16","author":[{"family":"Thurow","given":"Russell F."},{"family":"Schill","given":"D.J."}],"issued":{"date-parts":[["1996"]]}}}],"schema":"https://github.com/citation-style-language/schema/raw/master/csl-citation.json"} </w:instrText>
      </w:r>
      <w:r w:rsidRPr="09F9D5B3">
        <w:rPr>
          <w:rFonts w:eastAsiaTheme="minorEastAsia"/>
          <w:sz w:val="24"/>
          <w:szCs w:val="24"/>
        </w:rPr>
        <w:fldChar w:fldCharType="separate"/>
      </w:r>
      <w:r w:rsidRPr="09F9D5B3">
        <w:rPr>
          <w:rFonts w:ascii="Calibri" w:hAnsi="Calibri" w:cs="Calibri"/>
          <w:sz w:val="24"/>
          <w:szCs w:val="24"/>
        </w:rPr>
        <w:t>Thurow and Schill (1996)</w:t>
      </w:r>
      <w:r w:rsidRPr="09F9D5B3">
        <w:rPr>
          <w:rFonts w:eastAsiaTheme="minorEastAsia"/>
          <w:sz w:val="24"/>
          <w:szCs w:val="24"/>
        </w:rPr>
        <w:fldChar w:fldCharType="end"/>
      </w:r>
      <w:r w:rsidRPr="09F9D5B3">
        <w:rPr>
          <w:rFonts w:eastAsiaTheme="minorEastAsia"/>
          <w:sz w:val="24"/>
          <w:szCs w:val="24"/>
        </w:rPr>
        <w:t xml:space="preserve"> found no significant difference between day and night abundances of adult Bull Trout, therefore we conducted our surveys during </w:t>
      </w:r>
      <w:r>
        <w:rPr>
          <w:rFonts w:eastAsiaTheme="minorEastAsia"/>
          <w:sz w:val="24"/>
          <w:szCs w:val="24"/>
        </w:rPr>
        <w:t>daytime</w:t>
      </w:r>
      <w:r w:rsidRPr="09F9D5B3">
        <w:rPr>
          <w:rFonts w:eastAsiaTheme="minorEastAsia"/>
          <w:sz w:val="24"/>
          <w:szCs w:val="24"/>
        </w:rPr>
        <w:t>.</w:t>
      </w:r>
      <w:r>
        <w:rPr>
          <w:rFonts w:eastAsiaTheme="minorEastAsia"/>
          <w:sz w:val="24"/>
          <w:szCs w:val="24"/>
        </w:rPr>
        <w:t xml:space="preserve"> </w:t>
      </w:r>
      <w:r w:rsidRPr="09F9D5B3">
        <w:rPr>
          <w:rFonts w:eastAsiaTheme="minorEastAsia"/>
          <w:sz w:val="24"/>
          <w:szCs w:val="24"/>
        </w:rPr>
        <w:t xml:space="preserve">We also </w:t>
      </w:r>
      <w:r>
        <w:rPr>
          <w:rFonts w:eastAsiaTheme="minorEastAsia"/>
          <w:sz w:val="24"/>
          <w:szCs w:val="24"/>
        </w:rPr>
        <w:t>recorded</w:t>
      </w:r>
      <w:r w:rsidRPr="09F9D5B3">
        <w:rPr>
          <w:rFonts w:eastAsiaTheme="minorEastAsia"/>
          <w:sz w:val="24"/>
          <w:szCs w:val="24"/>
        </w:rPr>
        <w:t xml:space="preserve"> counts</w:t>
      </w:r>
      <w:r>
        <w:rPr>
          <w:rFonts w:eastAsiaTheme="minorEastAsia"/>
          <w:sz w:val="24"/>
          <w:szCs w:val="24"/>
        </w:rPr>
        <w:t xml:space="preserve"> of</w:t>
      </w:r>
      <w:r w:rsidRPr="09F9D5B3">
        <w:rPr>
          <w:rFonts w:eastAsiaTheme="minorEastAsia"/>
          <w:sz w:val="24"/>
          <w:szCs w:val="24"/>
        </w:rPr>
        <w:t xml:space="preserve"> other fish species. Snorkeling was not conducted at Clear Creek and Tieton dams because of </w:t>
      </w:r>
      <w:r>
        <w:rPr>
          <w:rFonts w:eastAsiaTheme="minorEastAsia"/>
          <w:sz w:val="24"/>
          <w:szCs w:val="24"/>
        </w:rPr>
        <w:t>poor water</w:t>
      </w:r>
      <w:r w:rsidRPr="09F9D5B3">
        <w:rPr>
          <w:rFonts w:eastAsiaTheme="minorEastAsia"/>
          <w:sz w:val="24"/>
          <w:szCs w:val="24"/>
        </w:rPr>
        <w:t xml:space="preserve"> clarity and high</w:t>
      </w:r>
      <w:r>
        <w:rPr>
          <w:rFonts w:eastAsiaTheme="minorEastAsia"/>
          <w:sz w:val="24"/>
          <w:szCs w:val="24"/>
        </w:rPr>
        <w:t xml:space="preserve">-water </w:t>
      </w:r>
      <w:r w:rsidRPr="09F9D5B3">
        <w:rPr>
          <w:rFonts w:eastAsiaTheme="minorEastAsia"/>
          <w:sz w:val="24"/>
          <w:szCs w:val="24"/>
        </w:rPr>
        <w:t xml:space="preserve">velocities. </w:t>
      </w:r>
    </w:p>
    <w:p w14:paraId="3A60A56A" w14:textId="732BB797" w:rsidR="00FB641E" w:rsidRDefault="00FB641E" w:rsidP="00FB641E">
      <w:pPr>
        <w:spacing w:line="257" w:lineRule="auto"/>
        <w:rPr>
          <w:rFonts w:eastAsiaTheme="minorEastAsia"/>
          <w:sz w:val="24"/>
          <w:szCs w:val="24"/>
        </w:rPr>
      </w:pPr>
      <w:r w:rsidRPr="79B4EE7E">
        <w:rPr>
          <w:rFonts w:eastAsiaTheme="minorEastAsia"/>
          <w:sz w:val="24"/>
          <w:szCs w:val="24"/>
        </w:rPr>
        <w:t xml:space="preserve">After snorkeling, we </w:t>
      </w:r>
      <w:r>
        <w:rPr>
          <w:rFonts w:eastAsiaTheme="minorEastAsia"/>
          <w:sz w:val="24"/>
          <w:szCs w:val="24"/>
        </w:rPr>
        <w:t>deployed</w:t>
      </w:r>
      <w:r w:rsidRPr="79B4EE7E">
        <w:rPr>
          <w:rFonts w:eastAsiaTheme="minorEastAsia"/>
          <w:sz w:val="24"/>
          <w:szCs w:val="24"/>
        </w:rPr>
        <w:t xml:space="preserve"> tangle nets either by placing them across stream reaches where snorkelers directed fish towards the nets, or by passively fishing without snorkelers. In both cases, nets were constantly monitored, and fish were immediately removed from nets using knot-free dip nets. </w:t>
      </w:r>
      <w:r>
        <w:rPr>
          <w:rFonts w:eastAsiaTheme="minorEastAsia"/>
          <w:sz w:val="24"/>
          <w:szCs w:val="24"/>
        </w:rPr>
        <w:t>Nets were constructed of</w:t>
      </w:r>
      <w:r w:rsidRPr="79B4EE7E">
        <w:rPr>
          <w:rFonts w:eastAsiaTheme="minorEastAsia"/>
          <w:sz w:val="24"/>
          <w:szCs w:val="24"/>
        </w:rPr>
        <w:t xml:space="preserve"> 7.5-cm stretch mesh and 3.5-kg (8-lb test) monofilament</w:t>
      </w:r>
      <w:r>
        <w:rPr>
          <w:rFonts w:eastAsiaTheme="minorEastAsia"/>
          <w:sz w:val="24"/>
          <w:szCs w:val="24"/>
        </w:rPr>
        <w:t xml:space="preserve"> and</w:t>
      </w:r>
      <w:r w:rsidRPr="79B4EE7E">
        <w:rPr>
          <w:rFonts w:eastAsiaTheme="minorEastAsia"/>
          <w:sz w:val="24"/>
          <w:szCs w:val="24"/>
        </w:rPr>
        <w:t xml:space="preserve"> were cut as needed to minimize fish injury during </w:t>
      </w:r>
      <w:r w:rsidR="006B329E">
        <w:rPr>
          <w:rFonts w:eastAsiaTheme="minorEastAsia"/>
          <w:sz w:val="24"/>
          <w:szCs w:val="24"/>
        </w:rPr>
        <w:t>capture</w:t>
      </w:r>
      <w:r w:rsidRPr="79B4EE7E">
        <w:rPr>
          <w:rFonts w:eastAsiaTheme="minorEastAsia"/>
          <w:sz w:val="24"/>
          <w:szCs w:val="24"/>
        </w:rPr>
        <w:t>. Tangle nets were not deployed at Kachess Dam.</w:t>
      </w:r>
    </w:p>
    <w:p w14:paraId="01E05DC6" w14:textId="779D28ED" w:rsidR="008E28D5" w:rsidRDefault="00FB641E" w:rsidP="00FB641E">
      <w:pPr>
        <w:spacing w:line="257" w:lineRule="auto"/>
        <w:rPr>
          <w:sz w:val="24"/>
          <w:szCs w:val="24"/>
        </w:rPr>
      </w:pPr>
      <w:r w:rsidRPr="09F9D5B3">
        <w:rPr>
          <w:rFonts w:eastAsiaTheme="minorEastAsia"/>
          <w:sz w:val="24"/>
          <w:szCs w:val="24"/>
        </w:rPr>
        <w:t>Upon capture, Bull Trout were placed in a holding pen (0.9</w:t>
      </w:r>
      <w:r w:rsidR="00A77C24">
        <w:rPr>
          <w:rFonts w:eastAsiaTheme="minorEastAsia"/>
          <w:sz w:val="24"/>
          <w:szCs w:val="24"/>
        </w:rPr>
        <w:t xml:space="preserve"> </w:t>
      </w:r>
      <w:r w:rsidRPr="09F9D5B3">
        <w:rPr>
          <w:rFonts w:eastAsiaTheme="minorEastAsia"/>
          <w:sz w:val="24"/>
          <w:szCs w:val="24"/>
        </w:rPr>
        <w:t xml:space="preserve">x 1.2 x 1.8 m) constructed of perforated stainless steel </w:t>
      </w:r>
      <w:r>
        <w:rPr>
          <w:rFonts w:eastAsiaTheme="minorEastAsia"/>
          <w:sz w:val="24"/>
          <w:szCs w:val="24"/>
        </w:rPr>
        <w:t>with</w:t>
      </w:r>
      <w:r w:rsidRPr="09F9D5B3">
        <w:rPr>
          <w:rFonts w:eastAsiaTheme="minorEastAsia"/>
          <w:sz w:val="24"/>
          <w:szCs w:val="24"/>
        </w:rPr>
        <w:t xml:space="preserve"> lockable latches that was submerged in an area of acceptable flow (</w:t>
      </w:r>
      <w:hyperlink w:anchor="BullPen" w:history="1">
        <w:r w:rsidR="00A33107" w:rsidRPr="005558EB">
          <w:rPr>
            <w:rStyle w:val="Hyperlink"/>
            <w:rFonts w:asciiTheme="minorHAnsi" w:eastAsiaTheme="minorEastAsia" w:hAnsiTheme="minorHAnsi"/>
            <w:szCs w:val="24"/>
          </w:rPr>
          <w:t xml:space="preserve">Figure </w:t>
        </w:r>
        <w:r w:rsidR="00A33107">
          <w:rPr>
            <w:rStyle w:val="Hyperlink"/>
            <w:rFonts w:asciiTheme="minorHAnsi" w:eastAsiaTheme="minorEastAsia" w:hAnsiTheme="minorHAnsi"/>
            <w:szCs w:val="24"/>
          </w:rPr>
          <w:t>7</w:t>
        </w:r>
      </w:hyperlink>
      <w:r w:rsidRPr="09F9D5B3">
        <w:rPr>
          <w:rFonts w:eastAsiaTheme="minorEastAsia"/>
          <w:sz w:val="24"/>
          <w:szCs w:val="24"/>
        </w:rPr>
        <w:t xml:space="preserve">). The holding pen was used to protect Bull Trout until they could be released </w:t>
      </w:r>
      <w:r>
        <w:rPr>
          <w:rFonts w:eastAsiaTheme="minorEastAsia"/>
          <w:sz w:val="24"/>
          <w:szCs w:val="24"/>
        </w:rPr>
        <w:t>according to</w:t>
      </w:r>
      <w:r w:rsidRPr="09F9D5B3">
        <w:rPr>
          <w:rFonts w:eastAsiaTheme="minorEastAsia"/>
          <w:sz w:val="24"/>
          <w:szCs w:val="24"/>
        </w:rPr>
        <w:t xml:space="preserve"> genetic</w:t>
      </w:r>
      <w:r>
        <w:rPr>
          <w:rFonts w:eastAsiaTheme="minorEastAsia"/>
          <w:sz w:val="24"/>
          <w:szCs w:val="24"/>
        </w:rPr>
        <w:t xml:space="preserve"> test results.</w:t>
      </w:r>
      <w:r w:rsidRPr="09F9D5B3">
        <w:rPr>
          <w:sz w:val="24"/>
          <w:szCs w:val="24"/>
        </w:rPr>
        <w:t xml:space="preserve"> Bull Trout generally remained in the holding pen for 2</w:t>
      </w:r>
      <w:r>
        <w:rPr>
          <w:sz w:val="24"/>
          <w:szCs w:val="24"/>
        </w:rPr>
        <w:t>4</w:t>
      </w:r>
      <w:r w:rsidRPr="09F9D5B3">
        <w:rPr>
          <w:sz w:val="24"/>
          <w:szCs w:val="24"/>
        </w:rPr>
        <w:t xml:space="preserve"> h.</w:t>
      </w:r>
    </w:p>
    <w:p w14:paraId="11054FFF" w14:textId="77777777" w:rsidR="00CD7767" w:rsidRPr="00260F8B" w:rsidRDefault="00CD7767" w:rsidP="00260F8B">
      <w:pPr>
        <w:spacing w:line="257" w:lineRule="auto"/>
        <w:rPr>
          <w:rFonts w:eastAsiaTheme="minorEastAsia"/>
          <w:sz w:val="24"/>
          <w:szCs w:val="24"/>
        </w:rPr>
      </w:pPr>
    </w:p>
    <w:p w14:paraId="08BF4BB4" w14:textId="6CEF7ABE" w:rsidR="00D15468" w:rsidRPr="00D22F9E" w:rsidRDefault="003D49B6" w:rsidP="00D22F9E">
      <w:pPr>
        <w:jc w:val="center"/>
        <w:rPr>
          <w:rFonts w:ascii="Times New Roman" w:hAnsi="Times New Roman" w:cs="Times New Roman"/>
          <w:bCs/>
          <w:sz w:val="24"/>
          <w:szCs w:val="24"/>
        </w:rPr>
      </w:pPr>
      <w:bookmarkStart w:id="5" w:name="BullPen"/>
      <w:r>
        <w:rPr>
          <w:rFonts w:ascii="Times New Roman" w:hAnsi="Times New Roman" w:cs="Times New Roman"/>
          <w:bCs/>
          <w:noProof/>
          <w:sz w:val="24"/>
          <w:szCs w:val="24"/>
        </w:rPr>
        <w:lastRenderedPageBreak/>
        <w:drawing>
          <wp:inline distT="0" distB="0" distL="0" distR="0" wp14:anchorId="2B58BFAF" wp14:editId="1C5E2E0C">
            <wp:extent cx="4206875" cy="3157855"/>
            <wp:effectExtent l="19050" t="19050" r="22225" b="23495"/>
            <wp:docPr id="1843712923" name="Picture 2" descr="A picture of the stainless-steel holding pen half submerged in the middle of a stre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12923" name="Picture 2" descr="A picture of the stainless-steel holding pen half submerged in the middle of a strea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6875" cy="3157855"/>
                    </a:xfrm>
                    <a:prstGeom prst="rect">
                      <a:avLst/>
                    </a:prstGeom>
                    <a:noFill/>
                    <a:ln w="19050">
                      <a:solidFill>
                        <a:sysClr val="windowText" lastClr="000000"/>
                      </a:solidFill>
                    </a:ln>
                  </pic:spPr>
                </pic:pic>
              </a:graphicData>
            </a:graphic>
          </wp:inline>
        </w:drawing>
      </w:r>
    </w:p>
    <w:p w14:paraId="6E23D9D1" w14:textId="3A13272D" w:rsidR="00BB474B" w:rsidRDefault="001774DA" w:rsidP="007A1566">
      <w:pPr>
        <w:pStyle w:val="Figurecaption"/>
        <w:rPr>
          <w:rFonts w:ascii="Times New Roman" w:eastAsia="Times New Roman" w:hAnsi="Times New Roman" w:cs="Times New Roman"/>
        </w:rPr>
      </w:pPr>
      <w:r>
        <w:t xml:space="preserve">Figure </w:t>
      </w:r>
      <w:r w:rsidR="00A33107">
        <w:t>7</w:t>
      </w:r>
      <w:r>
        <w:t xml:space="preserve">. </w:t>
      </w:r>
      <w:r w:rsidR="00BB474B" w:rsidRPr="007A1566">
        <w:rPr>
          <w:b w:val="0"/>
          <w:bCs/>
        </w:rPr>
        <w:t>Stainless steel pen used for holding Bull Trout</w:t>
      </w:r>
      <w:r w:rsidR="00DF27A3" w:rsidRPr="007A1566">
        <w:rPr>
          <w:b w:val="0"/>
          <w:bCs/>
        </w:rPr>
        <w:t xml:space="preserve"> after collection and before </w:t>
      </w:r>
      <w:r w:rsidR="002D1287" w:rsidRPr="007A1566">
        <w:rPr>
          <w:b w:val="0"/>
          <w:bCs/>
        </w:rPr>
        <w:t xml:space="preserve">rapid response </w:t>
      </w:r>
      <w:r w:rsidR="00CD085B" w:rsidRPr="007A1566">
        <w:rPr>
          <w:b w:val="0"/>
          <w:bCs/>
        </w:rPr>
        <w:t>genetic testing</w:t>
      </w:r>
      <w:r w:rsidR="002D1287" w:rsidRPr="007A1566">
        <w:rPr>
          <w:b w:val="0"/>
          <w:bCs/>
        </w:rPr>
        <w:t xml:space="preserve"> and </w:t>
      </w:r>
      <w:r w:rsidR="00DF27A3" w:rsidRPr="007A1566">
        <w:rPr>
          <w:b w:val="0"/>
          <w:bCs/>
        </w:rPr>
        <w:t>transport</w:t>
      </w:r>
      <w:r w:rsidR="00293E9F" w:rsidRPr="007A1566">
        <w:rPr>
          <w:b w:val="0"/>
          <w:bCs/>
        </w:rPr>
        <w:t xml:space="preserve"> to natal watershed</w:t>
      </w:r>
      <w:r w:rsidR="00BB474B" w:rsidRPr="007A1566">
        <w:rPr>
          <w:b w:val="0"/>
          <w:bCs/>
        </w:rPr>
        <w:t>.</w:t>
      </w:r>
      <w:r w:rsidR="3F4B5946" w:rsidRPr="10B1044A">
        <w:rPr>
          <w:rFonts w:ascii="Times New Roman" w:eastAsia="Times New Roman" w:hAnsi="Times New Roman" w:cs="Times New Roman"/>
        </w:rPr>
        <w:t xml:space="preserve"> </w:t>
      </w:r>
    </w:p>
    <w:p w14:paraId="089F24AA" w14:textId="77777777" w:rsidR="00436FFE" w:rsidRPr="00B87BE8" w:rsidRDefault="00436FFE" w:rsidP="00436FFE">
      <w:pPr>
        <w:pStyle w:val="Heading3"/>
      </w:pPr>
      <w:r>
        <w:t>PIT tagging</w:t>
      </w:r>
    </w:p>
    <w:p w14:paraId="5C4E3625" w14:textId="77777777" w:rsidR="00436FFE" w:rsidRDefault="00436FFE" w:rsidP="00436FFE">
      <w:pPr>
        <w:spacing w:line="257" w:lineRule="auto"/>
        <w:rPr>
          <w:rFonts w:eastAsiaTheme="minorEastAsia"/>
          <w:sz w:val="24"/>
          <w:szCs w:val="24"/>
        </w:rPr>
      </w:pPr>
      <w:r w:rsidRPr="79B4EE7E">
        <w:rPr>
          <w:rFonts w:eastAsiaTheme="minorEastAsia"/>
          <w:sz w:val="24"/>
          <w:szCs w:val="24"/>
        </w:rPr>
        <w:t xml:space="preserve">Following collection, each fish was </w:t>
      </w:r>
      <w:r>
        <w:rPr>
          <w:rFonts w:eastAsiaTheme="minorEastAsia"/>
          <w:sz w:val="24"/>
          <w:szCs w:val="24"/>
        </w:rPr>
        <w:t>r</w:t>
      </w:r>
      <w:r w:rsidRPr="79B4EE7E">
        <w:rPr>
          <w:rFonts w:eastAsiaTheme="minorEastAsia"/>
          <w:sz w:val="24"/>
          <w:szCs w:val="24"/>
        </w:rPr>
        <w:t>emoved from the holding pen using a dip net and placed in a 75.7-liter (80-quart) cooler containing a buffered anesthetic solution using river water, 50 mg/L of MS-222, NaHCO</w:t>
      </w:r>
      <w:r w:rsidRPr="79B4EE7E">
        <w:rPr>
          <w:rFonts w:eastAsiaTheme="minorEastAsia"/>
          <w:sz w:val="24"/>
          <w:szCs w:val="24"/>
          <w:vertAlign w:val="subscript"/>
        </w:rPr>
        <w:t>3</w:t>
      </w:r>
      <w:r w:rsidRPr="79B4EE7E">
        <w:rPr>
          <w:rFonts w:eastAsiaTheme="minorEastAsia"/>
          <w:sz w:val="24"/>
          <w:szCs w:val="24"/>
        </w:rPr>
        <w:t xml:space="preserve"> buffer (i.e., baking soda), and StressCoat. MS-222 is acidic, so buffer was added until pH was approximately 7 as measured by a Eutech Instruments pHTestr20 (Cole-Parmer, Vernon Hills, Illinois). We removed fish from the solution when they were fully sedated (2-5 min), scanned them for a PIT tag using a HPR Lite Handheld PIT Tag Reader (Biomark, Boise, Idaho), and measured their length (fork and total length</w:t>
      </w:r>
      <w:r>
        <w:rPr>
          <w:rFonts w:eastAsiaTheme="minorEastAsia"/>
          <w:sz w:val="24"/>
          <w:szCs w:val="24"/>
        </w:rPr>
        <w:t>;</w:t>
      </w:r>
      <w:r w:rsidRPr="79B4EE7E">
        <w:rPr>
          <w:rFonts w:eastAsiaTheme="minorEastAsia"/>
          <w:sz w:val="24"/>
          <w:szCs w:val="24"/>
        </w:rPr>
        <w:t xml:space="preserve"> mm). For individuals without a </w:t>
      </w:r>
      <w:r>
        <w:rPr>
          <w:rFonts w:eastAsiaTheme="minorEastAsia"/>
          <w:sz w:val="24"/>
          <w:szCs w:val="24"/>
        </w:rPr>
        <w:t>PIT</w:t>
      </w:r>
      <w:r w:rsidRPr="79B4EE7E">
        <w:rPr>
          <w:rFonts w:eastAsiaTheme="minorEastAsia"/>
          <w:sz w:val="24"/>
          <w:szCs w:val="24"/>
        </w:rPr>
        <w:t xml:space="preserve"> tag, we used sterilized surgical scissors to collect a small tissue sample from the anal fin, which was placed in a vial of ethanol. We then inserted a </w:t>
      </w:r>
      <w:r>
        <w:rPr>
          <w:rFonts w:eastAsiaTheme="minorEastAsia"/>
          <w:sz w:val="24"/>
          <w:szCs w:val="24"/>
        </w:rPr>
        <w:t xml:space="preserve">FDX-12 </w:t>
      </w:r>
      <w:r w:rsidRPr="79B4EE7E">
        <w:rPr>
          <w:rFonts w:eastAsiaTheme="minorEastAsia"/>
          <w:sz w:val="24"/>
          <w:szCs w:val="24"/>
        </w:rPr>
        <w:t xml:space="preserve">PIT </w:t>
      </w:r>
      <w:r>
        <w:rPr>
          <w:rFonts w:eastAsiaTheme="minorEastAsia"/>
          <w:sz w:val="24"/>
          <w:szCs w:val="24"/>
        </w:rPr>
        <w:t>Tag</w:t>
      </w:r>
      <w:r w:rsidRPr="003C2620">
        <w:rPr>
          <w:rFonts w:eastAsiaTheme="minorEastAsia"/>
          <w:sz w:val="24"/>
          <w:szCs w:val="24"/>
        </w:rPr>
        <w:t xml:space="preserve"> </w:t>
      </w:r>
      <w:r>
        <w:rPr>
          <w:rFonts w:eastAsiaTheme="minorEastAsia"/>
          <w:sz w:val="24"/>
          <w:szCs w:val="24"/>
        </w:rPr>
        <w:t>(</w:t>
      </w:r>
      <w:r w:rsidRPr="79B4EE7E">
        <w:rPr>
          <w:rFonts w:eastAsiaTheme="minorEastAsia"/>
          <w:sz w:val="24"/>
          <w:szCs w:val="24"/>
        </w:rPr>
        <w:t>Biomark, Boise, Idaho</w:t>
      </w:r>
      <w:r>
        <w:rPr>
          <w:rFonts w:eastAsiaTheme="minorEastAsia"/>
          <w:sz w:val="24"/>
          <w:szCs w:val="24"/>
        </w:rPr>
        <w:t>)</w:t>
      </w:r>
      <w:r w:rsidRPr="79B4EE7E">
        <w:rPr>
          <w:rFonts w:eastAsiaTheme="minorEastAsia"/>
          <w:sz w:val="24"/>
          <w:szCs w:val="24"/>
        </w:rPr>
        <w:t xml:space="preserve"> into the base of the dorsal fin (dorsal sinus) using a preloaded APT12 12-gauge needle and MK25 PIT Tag Implanter (Biomark, Boise, Idaho). </w:t>
      </w:r>
      <w:r>
        <w:rPr>
          <w:rFonts w:eastAsiaTheme="minorEastAsia"/>
          <w:sz w:val="24"/>
          <w:szCs w:val="24"/>
        </w:rPr>
        <w:t>PIT Tags measured</w:t>
      </w:r>
      <w:r w:rsidRPr="79B4EE7E">
        <w:rPr>
          <w:rFonts w:eastAsiaTheme="minorEastAsia"/>
          <w:sz w:val="24"/>
          <w:szCs w:val="24"/>
        </w:rPr>
        <w:t xml:space="preserve"> 12.5 x 2.1 mm</w:t>
      </w:r>
      <w:r>
        <w:rPr>
          <w:rFonts w:eastAsiaTheme="minorEastAsia"/>
          <w:sz w:val="24"/>
          <w:szCs w:val="24"/>
        </w:rPr>
        <w:t xml:space="preserve"> and operated at a frequency of</w:t>
      </w:r>
      <w:r w:rsidRPr="79B4EE7E">
        <w:rPr>
          <w:rFonts w:eastAsiaTheme="minorEastAsia"/>
          <w:sz w:val="24"/>
          <w:szCs w:val="24"/>
        </w:rPr>
        <w:t xml:space="preserve"> 134.2 kHz</w:t>
      </w:r>
      <w:r>
        <w:rPr>
          <w:rFonts w:eastAsiaTheme="minorEastAsia"/>
          <w:sz w:val="24"/>
          <w:szCs w:val="24"/>
        </w:rPr>
        <w:t>.</w:t>
      </w:r>
      <w:r w:rsidRPr="79B4EE7E">
        <w:rPr>
          <w:rFonts w:eastAsiaTheme="minorEastAsia"/>
          <w:sz w:val="24"/>
          <w:szCs w:val="24"/>
        </w:rPr>
        <w:t xml:space="preserve"> Processing generally took less than 1 minute. </w:t>
      </w:r>
      <w:r>
        <w:rPr>
          <w:rFonts w:eastAsiaTheme="minorEastAsia"/>
          <w:sz w:val="24"/>
          <w:szCs w:val="24"/>
        </w:rPr>
        <w:t>After recovery</w:t>
      </w:r>
      <w:r w:rsidRPr="79B4EE7E">
        <w:rPr>
          <w:rFonts w:eastAsiaTheme="minorEastAsia"/>
          <w:sz w:val="24"/>
          <w:szCs w:val="24"/>
        </w:rPr>
        <w:t>, Bull Trout were placed in a perforated 1-m l</w:t>
      </w:r>
      <w:r>
        <w:rPr>
          <w:rFonts w:eastAsiaTheme="minorEastAsia"/>
          <w:sz w:val="24"/>
          <w:szCs w:val="24"/>
        </w:rPr>
        <w:t>ong</w:t>
      </w:r>
      <w:r w:rsidRPr="79B4EE7E">
        <w:rPr>
          <w:rFonts w:eastAsiaTheme="minorEastAsia"/>
          <w:sz w:val="24"/>
          <w:szCs w:val="24"/>
        </w:rPr>
        <w:t>, 15-cm diameter</w:t>
      </w:r>
      <w:r>
        <w:rPr>
          <w:rFonts w:eastAsiaTheme="minorEastAsia"/>
          <w:sz w:val="24"/>
          <w:szCs w:val="24"/>
        </w:rPr>
        <w:t xml:space="preserve"> </w:t>
      </w:r>
      <w:r w:rsidRPr="79B4EE7E">
        <w:rPr>
          <w:rFonts w:eastAsiaTheme="minorEastAsia"/>
          <w:sz w:val="24"/>
          <w:szCs w:val="24"/>
        </w:rPr>
        <w:t>PVC recovery tube</w:t>
      </w:r>
      <w:r>
        <w:rPr>
          <w:rFonts w:eastAsiaTheme="minorEastAsia"/>
          <w:sz w:val="24"/>
          <w:szCs w:val="24"/>
        </w:rPr>
        <w:t>,</w:t>
      </w:r>
      <w:r w:rsidRPr="79B4EE7E">
        <w:rPr>
          <w:rFonts w:eastAsiaTheme="minorEastAsia"/>
          <w:sz w:val="24"/>
          <w:szCs w:val="24"/>
        </w:rPr>
        <w:t xml:space="preserve"> allow</w:t>
      </w:r>
      <w:r>
        <w:rPr>
          <w:rFonts w:eastAsiaTheme="minorEastAsia"/>
          <w:sz w:val="24"/>
          <w:szCs w:val="24"/>
        </w:rPr>
        <w:t>ing</w:t>
      </w:r>
      <w:r w:rsidRPr="79B4EE7E">
        <w:rPr>
          <w:rFonts w:eastAsiaTheme="minorEastAsia"/>
          <w:sz w:val="24"/>
          <w:szCs w:val="24"/>
        </w:rPr>
        <w:t xml:space="preserve"> fish to regain equilibrium before being returned to the holding pen. Tagged and processed fish were kept separate from unprocessed fish in the holding pen until all fish were processed.</w:t>
      </w:r>
    </w:p>
    <w:p w14:paraId="2C3ACC72" w14:textId="5714F199" w:rsidR="00436FFE" w:rsidRPr="00436FFE" w:rsidRDefault="00436FFE" w:rsidP="00436FFE">
      <w:pPr>
        <w:pStyle w:val="Figurecaption"/>
        <w:rPr>
          <w:rFonts w:ascii="Times New Roman" w:eastAsia="Times New Roman" w:hAnsi="Times New Roman" w:cs="Times New Roman"/>
          <w:b w:val="0"/>
          <w:bCs/>
        </w:rPr>
      </w:pPr>
      <w:r w:rsidRPr="00436FFE">
        <w:rPr>
          <w:rFonts w:eastAsiaTheme="minorEastAsia"/>
          <w:b w:val="0"/>
          <w:bCs/>
          <w:szCs w:val="24"/>
        </w:rPr>
        <w:t xml:space="preserve">After all fish were processed, the vials containing fin clips were delivered to the U.S. Fish and Wildlife Service (USFWS) Abernathy Fish Technology Center (Abernathy) for rapid response genetic assessment to determine population origin and to identify </w:t>
      </w:r>
      <w:r w:rsidRPr="00682B1B">
        <w:rPr>
          <w:rFonts w:ascii="Calibri" w:eastAsia="Calibri" w:hAnsi="Calibri" w:cs="Calibri"/>
          <w:b w:val="0"/>
          <w:szCs w:val="24"/>
        </w:rPr>
        <w:t>Brook Trout</w:t>
      </w:r>
      <w:r w:rsidR="004B4FEC" w:rsidRPr="00682B1B">
        <w:rPr>
          <w:rFonts w:ascii="Calibri" w:eastAsia="Calibri" w:hAnsi="Calibri" w:cs="Calibri"/>
          <w:b w:val="0"/>
          <w:szCs w:val="24"/>
        </w:rPr>
        <w:t xml:space="preserve">/Bull Trout </w:t>
      </w:r>
      <w:r w:rsidRPr="00682B1B">
        <w:rPr>
          <w:rFonts w:ascii="Calibri" w:eastAsia="Calibri" w:hAnsi="Calibri" w:cs="Calibri"/>
          <w:b w:val="0"/>
          <w:szCs w:val="24"/>
        </w:rPr>
        <w:t>hybrid</w:t>
      </w:r>
      <w:r w:rsidRPr="00436FFE">
        <w:rPr>
          <w:rFonts w:eastAsiaTheme="minorEastAsia"/>
          <w:b w:val="0"/>
          <w:bCs/>
          <w:szCs w:val="24"/>
        </w:rPr>
        <w:t>s (see Genetic Testing).</w:t>
      </w:r>
    </w:p>
    <w:p w14:paraId="500D78F9" w14:textId="4883E22C" w:rsidR="005074D7" w:rsidRPr="00EE01B2" w:rsidRDefault="005074D7" w:rsidP="005074D7">
      <w:pPr>
        <w:pStyle w:val="Heading3"/>
      </w:pPr>
      <w:r>
        <w:lastRenderedPageBreak/>
        <w:t>Acoustic Tagging</w:t>
      </w:r>
    </w:p>
    <w:p w14:paraId="7B6864FC" w14:textId="311475F1" w:rsidR="003B6E2F" w:rsidRDefault="00C76512" w:rsidP="003B6E2F">
      <w:pPr>
        <w:rPr>
          <w:sz w:val="24"/>
          <w:szCs w:val="24"/>
        </w:rPr>
      </w:pPr>
      <w:r w:rsidRPr="00F834C8">
        <w:rPr>
          <w:sz w:val="24"/>
          <w:szCs w:val="24"/>
        </w:rPr>
        <w:t xml:space="preserve">We </w:t>
      </w:r>
      <w:r w:rsidR="008A3763" w:rsidRPr="00F834C8">
        <w:rPr>
          <w:sz w:val="24"/>
          <w:szCs w:val="24"/>
        </w:rPr>
        <w:t>surgically implanted</w:t>
      </w:r>
      <w:r w:rsidRPr="00F834C8">
        <w:rPr>
          <w:sz w:val="24"/>
          <w:szCs w:val="24"/>
        </w:rPr>
        <w:t xml:space="preserve"> Bull Trout with </w:t>
      </w:r>
      <w:r w:rsidR="002A5179" w:rsidRPr="00F834C8">
        <w:rPr>
          <w:sz w:val="24"/>
          <w:szCs w:val="24"/>
        </w:rPr>
        <w:t xml:space="preserve">two </w:t>
      </w:r>
      <w:r w:rsidRPr="00F834C8">
        <w:rPr>
          <w:sz w:val="24"/>
          <w:szCs w:val="24"/>
        </w:rPr>
        <w:t xml:space="preserve">different </w:t>
      </w:r>
      <w:r w:rsidR="00957BEA" w:rsidRPr="00F834C8">
        <w:rPr>
          <w:sz w:val="24"/>
          <w:szCs w:val="24"/>
        </w:rPr>
        <w:t xml:space="preserve">acoustic </w:t>
      </w:r>
      <w:r w:rsidRPr="00F834C8">
        <w:rPr>
          <w:sz w:val="24"/>
          <w:szCs w:val="24"/>
        </w:rPr>
        <w:t>tag</w:t>
      </w:r>
      <w:r w:rsidR="00957BEA" w:rsidRPr="00F834C8">
        <w:rPr>
          <w:sz w:val="24"/>
          <w:szCs w:val="24"/>
        </w:rPr>
        <w:t>s</w:t>
      </w:r>
      <w:r w:rsidR="007E3E85" w:rsidRPr="00F834C8">
        <w:rPr>
          <w:sz w:val="24"/>
          <w:szCs w:val="24"/>
        </w:rPr>
        <w:t xml:space="preserve"> both </w:t>
      </w:r>
      <w:r w:rsidR="007569E0">
        <w:rPr>
          <w:sz w:val="24"/>
          <w:szCs w:val="24"/>
        </w:rPr>
        <w:t>operating at a frequency of 69 kHz</w:t>
      </w:r>
      <w:r w:rsidR="00852BD9">
        <w:rPr>
          <w:sz w:val="24"/>
          <w:szCs w:val="24"/>
        </w:rPr>
        <w:t xml:space="preserve"> and </w:t>
      </w:r>
      <w:r w:rsidR="007E3E85" w:rsidRPr="00F834C8">
        <w:rPr>
          <w:sz w:val="24"/>
          <w:szCs w:val="24"/>
        </w:rPr>
        <w:t>manufactured by Innovasea (New Bedford, Nova Scotia, Canada)</w:t>
      </w:r>
      <w:r w:rsidR="00A23CE7" w:rsidRPr="00F834C8">
        <w:rPr>
          <w:sz w:val="24"/>
          <w:szCs w:val="24"/>
        </w:rPr>
        <w:t xml:space="preserve">. </w:t>
      </w:r>
      <w:r w:rsidR="00B94BD1" w:rsidRPr="00F834C8">
        <w:rPr>
          <w:sz w:val="24"/>
          <w:szCs w:val="24"/>
        </w:rPr>
        <w:t>Bull Trout</w:t>
      </w:r>
      <w:r w:rsidR="00AC4BB4">
        <w:rPr>
          <w:sz w:val="24"/>
          <w:szCs w:val="24"/>
        </w:rPr>
        <w:t xml:space="preserve"> </w:t>
      </w:r>
      <w:r w:rsidR="00B17538" w:rsidRPr="00F834C8">
        <w:rPr>
          <w:sz w:val="24"/>
          <w:szCs w:val="24"/>
        </w:rPr>
        <w:t>reared at the Yakama Nation’s La Salle Reconditioning Facility (hereafter La Salle)</w:t>
      </w:r>
      <w:r w:rsidR="00957BEA" w:rsidRPr="00F834C8">
        <w:rPr>
          <w:sz w:val="24"/>
          <w:szCs w:val="24"/>
        </w:rPr>
        <w:t xml:space="preserve"> were </w:t>
      </w:r>
      <w:r w:rsidR="008A3763" w:rsidRPr="00F834C8">
        <w:rPr>
          <w:sz w:val="24"/>
          <w:szCs w:val="24"/>
        </w:rPr>
        <w:t>implanted</w:t>
      </w:r>
      <w:r w:rsidR="00957BEA" w:rsidRPr="00F834C8">
        <w:rPr>
          <w:sz w:val="24"/>
          <w:szCs w:val="24"/>
        </w:rPr>
        <w:t xml:space="preserve"> with V9TP tags. These tags had a 567-day tag life; measured 31 x 9 mm, weighed 4.9 g in air and 2.8 g in water.</w:t>
      </w:r>
      <w:r w:rsidR="00014864" w:rsidRPr="00256B7B">
        <w:rPr>
          <w:color w:val="000000"/>
          <w:sz w:val="24"/>
          <w:szCs w:val="24"/>
          <w:shd w:val="clear" w:color="auto" w:fill="FFFFFF"/>
        </w:rPr>
        <w:t xml:space="preserve"> These fish were originally collected by WDFW </w:t>
      </w:r>
      <w:r w:rsidR="00E32F56" w:rsidRPr="00F834C8">
        <w:rPr>
          <w:sz w:val="24"/>
          <w:szCs w:val="24"/>
        </w:rPr>
        <w:t xml:space="preserve">from dewatering stretches of Gold Creek </w:t>
      </w:r>
      <w:r w:rsidR="00014864" w:rsidRPr="00256B7B">
        <w:rPr>
          <w:color w:val="000000"/>
          <w:sz w:val="24"/>
          <w:szCs w:val="24"/>
          <w:shd w:val="clear" w:color="auto" w:fill="FFFFFF"/>
        </w:rPr>
        <w:t xml:space="preserve">and transferred to </w:t>
      </w:r>
      <w:r w:rsidR="008A3763" w:rsidRPr="00256B7B">
        <w:rPr>
          <w:color w:val="000000"/>
          <w:sz w:val="24"/>
          <w:szCs w:val="24"/>
          <w:shd w:val="clear" w:color="auto" w:fill="FFFFFF"/>
        </w:rPr>
        <w:t>La Salle (Union Gap, Washington)</w:t>
      </w:r>
      <w:r w:rsidR="00014864" w:rsidRPr="00256B7B">
        <w:rPr>
          <w:color w:val="000000"/>
          <w:sz w:val="24"/>
          <w:szCs w:val="24"/>
          <w:shd w:val="clear" w:color="auto" w:fill="FFFFFF"/>
        </w:rPr>
        <w:t xml:space="preserve"> in summer 2023</w:t>
      </w:r>
      <w:r w:rsidR="008A3763" w:rsidRPr="00256B7B">
        <w:rPr>
          <w:color w:val="000000"/>
          <w:sz w:val="24"/>
          <w:szCs w:val="24"/>
          <w:shd w:val="clear" w:color="auto" w:fill="FFFFFF"/>
        </w:rPr>
        <w:t xml:space="preserve">. </w:t>
      </w:r>
      <w:r w:rsidR="00C639A8">
        <w:rPr>
          <w:sz w:val="24"/>
          <w:szCs w:val="24"/>
        </w:rPr>
        <w:t>During surgery</w:t>
      </w:r>
      <w:r w:rsidR="00F834C8" w:rsidRPr="00F834C8">
        <w:rPr>
          <w:sz w:val="24"/>
          <w:szCs w:val="24"/>
        </w:rPr>
        <w:t xml:space="preserve"> </w:t>
      </w:r>
      <w:r w:rsidR="008B0D79">
        <w:rPr>
          <w:sz w:val="24"/>
          <w:szCs w:val="24"/>
        </w:rPr>
        <w:t>an</w:t>
      </w:r>
      <w:r w:rsidR="00F834C8" w:rsidRPr="00F834C8">
        <w:rPr>
          <w:sz w:val="24"/>
          <w:szCs w:val="24"/>
        </w:rPr>
        <w:t xml:space="preserve"> anesthetic solution was pumped across the gills during tagging using a variable speed portable sample pump (Model SP200, Global Water Instruments, College Station, Texas</w:t>
      </w:r>
      <w:r w:rsidR="008B0D79">
        <w:rPr>
          <w:sz w:val="24"/>
          <w:szCs w:val="24"/>
        </w:rPr>
        <w:t>)</w:t>
      </w:r>
      <w:r w:rsidR="00F834C8" w:rsidRPr="00F834C8">
        <w:rPr>
          <w:sz w:val="24"/>
          <w:szCs w:val="24"/>
        </w:rPr>
        <w:t xml:space="preserve"> and the</w:t>
      </w:r>
      <w:r w:rsidR="007F0962" w:rsidRPr="00256B7B">
        <w:rPr>
          <w:color w:val="000000"/>
          <w:sz w:val="24"/>
          <w:szCs w:val="24"/>
          <w:shd w:val="clear" w:color="auto" w:fill="FFFFFF"/>
        </w:rPr>
        <w:t xml:space="preserve"> fish</w:t>
      </w:r>
      <w:r w:rsidR="00825FF9" w:rsidRPr="00256B7B">
        <w:rPr>
          <w:color w:val="000000"/>
          <w:sz w:val="24"/>
          <w:szCs w:val="24"/>
          <w:shd w:val="clear" w:color="auto" w:fill="FFFFFF"/>
        </w:rPr>
        <w:t xml:space="preserve"> were</w:t>
      </w:r>
      <w:r w:rsidR="00014864" w:rsidRPr="00256B7B">
        <w:rPr>
          <w:color w:val="000000"/>
          <w:sz w:val="24"/>
          <w:szCs w:val="24"/>
          <w:shd w:val="clear" w:color="auto" w:fill="FFFFFF"/>
        </w:rPr>
        <w:t xml:space="preserve"> </w:t>
      </w:r>
      <w:r w:rsidR="003E5EBB" w:rsidRPr="00256B7B">
        <w:rPr>
          <w:color w:val="000000"/>
          <w:sz w:val="24"/>
          <w:szCs w:val="24"/>
          <w:shd w:val="clear" w:color="auto" w:fill="FFFFFF"/>
        </w:rPr>
        <w:t>held for three weeks</w:t>
      </w:r>
      <w:r w:rsidR="00825FF9" w:rsidRPr="00256B7B">
        <w:rPr>
          <w:color w:val="000000"/>
          <w:sz w:val="24"/>
          <w:szCs w:val="24"/>
          <w:shd w:val="clear" w:color="auto" w:fill="FFFFFF"/>
        </w:rPr>
        <w:t xml:space="preserve"> after </w:t>
      </w:r>
      <w:r w:rsidR="003E5EBB" w:rsidRPr="00256B7B">
        <w:rPr>
          <w:color w:val="000000"/>
          <w:sz w:val="24"/>
          <w:szCs w:val="24"/>
          <w:shd w:val="clear" w:color="auto" w:fill="FFFFFF"/>
        </w:rPr>
        <w:t xml:space="preserve">surgery to allow </w:t>
      </w:r>
      <w:r w:rsidR="00825FF9" w:rsidRPr="00256B7B">
        <w:rPr>
          <w:color w:val="000000"/>
          <w:sz w:val="24"/>
          <w:szCs w:val="24"/>
          <w:shd w:val="clear" w:color="auto" w:fill="FFFFFF"/>
        </w:rPr>
        <w:t xml:space="preserve">for </w:t>
      </w:r>
      <w:r w:rsidR="003E5EBB" w:rsidRPr="00256B7B">
        <w:rPr>
          <w:color w:val="000000"/>
          <w:sz w:val="24"/>
          <w:szCs w:val="24"/>
          <w:shd w:val="clear" w:color="auto" w:fill="FFFFFF"/>
        </w:rPr>
        <w:t>recovery.</w:t>
      </w:r>
      <w:r w:rsidR="006C799C">
        <w:rPr>
          <w:color w:val="000000"/>
          <w:sz w:val="24"/>
          <w:szCs w:val="24"/>
          <w:shd w:val="clear" w:color="auto" w:fill="FFFFFF"/>
        </w:rPr>
        <w:t xml:space="preserve"> </w:t>
      </w:r>
      <w:r w:rsidR="00732386">
        <w:rPr>
          <w:sz w:val="24"/>
          <w:szCs w:val="24"/>
        </w:rPr>
        <w:t>W</w:t>
      </w:r>
      <w:r w:rsidR="00732386" w:rsidRPr="00F2343B">
        <w:rPr>
          <w:sz w:val="24"/>
          <w:szCs w:val="24"/>
        </w:rPr>
        <w:t xml:space="preserve">e </w:t>
      </w:r>
      <w:r w:rsidR="00732386">
        <w:rPr>
          <w:sz w:val="24"/>
          <w:szCs w:val="24"/>
        </w:rPr>
        <w:t xml:space="preserve">also </w:t>
      </w:r>
      <w:r w:rsidR="00A40BA8">
        <w:rPr>
          <w:sz w:val="24"/>
          <w:szCs w:val="24"/>
        </w:rPr>
        <w:t xml:space="preserve">acoustically </w:t>
      </w:r>
      <w:r w:rsidR="00430942">
        <w:rPr>
          <w:sz w:val="24"/>
          <w:szCs w:val="24"/>
        </w:rPr>
        <w:t xml:space="preserve">Gold Creek-origin </w:t>
      </w:r>
      <w:r w:rsidR="00732386" w:rsidRPr="00F2343B">
        <w:rPr>
          <w:sz w:val="24"/>
          <w:szCs w:val="24"/>
        </w:rPr>
        <w:t xml:space="preserve">Bull Trout encountered opportunistically during </w:t>
      </w:r>
      <w:r w:rsidR="00732386">
        <w:rPr>
          <w:sz w:val="24"/>
          <w:szCs w:val="24"/>
        </w:rPr>
        <w:t xml:space="preserve">our </w:t>
      </w:r>
      <w:r w:rsidR="00732386" w:rsidRPr="00F2343B">
        <w:rPr>
          <w:sz w:val="24"/>
          <w:szCs w:val="24"/>
        </w:rPr>
        <w:t xml:space="preserve">trap and haul events at Keechelus and Kachess </w:t>
      </w:r>
      <w:r w:rsidR="00732386">
        <w:rPr>
          <w:sz w:val="24"/>
          <w:szCs w:val="24"/>
        </w:rPr>
        <w:t>d</w:t>
      </w:r>
      <w:r w:rsidR="00732386" w:rsidRPr="00F2343B">
        <w:rPr>
          <w:sz w:val="24"/>
          <w:szCs w:val="24"/>
        </w:rPr>
        <w:t>ams</w:t>
      </w:r>
      <w:r w:rsidR="00176468">
        <w:rPr>
          <w:sz w:val="24"/>
          <w:szCs w:val="24"/>
        </w:rPr>
        <w:t xml:space="preserve">. Trap and haul fish were implanted with </w:t>
      </w:r>
      <w:r w:rsidR="00917892">
        <w:rPr>
          <w:sz w:val="24"/>
          <w:szCs w:val="24"/>
        </w:rPr>
        <w:t xml:space="preserve">either a </w:t>
      </w:r>
      <w:r w:rsidR="00A91D13">
        <w:rPr>
          <w:sz w:val="24"/>
          <w:szCs w:val="24"/>
        </w:rPr>
        <w:t>V9TP</w:t>
      </w:r>
      <w:r w:rsidR="003B6E2F">
        <w:rPr>
          <w:sz w:val="24"/>
          <w:szCs w:val="24"/>
        </w:rPr>
        <w:t xml:space="preserve"> (n=</w:t>
      </w:r>
      <w:r w:rsidR="00D371CC">
        <w:rPr>
          <w:sz w:val="24"/>
          <w:szCs w:val="24"/>
        </w:rPr>
        <w:t>7</w:t>
      </w:r>
      <w:r w:rsidR="003B6E2F">
        <w:rPr>
          <w:sz w:val="24"/>
          <w:szCs w:val="24"/>
        </w:rPr>
        <w:t>)</w:t>
      </w:r>
      <w:r w:rsidR="00A91D13">
        <w:rPr>
          <w:sz w:val="24"/>
          <w:szCs w:val="24"/>
        </w:rPr>
        <w:t xml:space="preserve"> or </w:t>
      </w:r>
      <w:r w:rsidR="00732386" w:rsidRPr="00F2343B">
        <w:rPr>
          <w:sz w:val="24"/>
          <w:szCs w:val="24"/>
        </w:rPr>
        <w:t>V13TP</w:t>
      </w:r>
      <w:r w:rsidR="003B6E2F">
        <w:rPr>
          <w:sz w:val="24"/>
          <w:szCs w:val="24"/>
        </w:rPr>
        <w:t xml:space="preserve"> (n=6)</w:t>
      </w:r>
      <w:r w:rsidR="00732386">
        <w:rPr>
          <w:sz w:val="24"/>
          <w:szCs w:val="24"/>
        </w:rPr>
        <w:t xml:space="preserve"> acoustic tag. The </w:t>
      </w:r>
      <w:r w:rsidR="00732386" w:rsidRPr="00F2343B">
        <w:rPr>
          <w:sz w:val="24"/>
          <w:szCs w:val="24"/>
        </w:rPr>
        <w:t>V13TP</w:t>
      </w:r>
      <w:r w:rsidR="00732386">
        <w:rPr>
          <w:sz w:val="24"/>
          <w:szCs w:val="24"/>
        </w:rPr>
        <w:t xml:space="preserve"> tags had a tag life of 730</w:t>
      </w:r>
      <w:r w:rsidR="00732386" w:rsidRPr="00F2343B">
        <w:rPr>
          <w:sz w:val="24"/>
          <w:szCs w:val="24"/>
        </w:rPr>
        <w:t xml:space="preserve"> day</w:t>
      </w:r>
      <w:r w:rsidR="00732386">
        <w:rPr>
          <w:sz w:val="24"/>
          <w:szCs w:val="24"/>
        </w:rPr>
        <w:t>s, measured 41.5 x 13 mm; and weighed 11.3 g in air and 5.5 g in water</w:t>
      </w:r>
      <w:r w:rsidR="00732386" w:rsidRPr="00F2343B">
        <w:rPr>
          <w:sz w:val="24"/>
          <w:szCs w:val="24"/>
        </w:rPr>
        <w:t xml:space="preserve">. </w:t>
      </w:r>
    </w:p>
    <w:p w14:paraId="4B3AFC15" w14:textId="343BBC5E" w:rsidR="00B17538" w:rsidRDefault="00D34227" w:rsidP="005074D7">
      <w:pPr>
        <w:rPr>
          <w:sz w:val="24"/>
          <w:szCs w:val="24"/>
        </w:rPr>
      </w:pPr>
      <w:r w:rsidRPr="0DD6DBE2">
        <w:rPr>
          <w:sz w:val="24"/>
          <w:szCs w:val="24"/>
        </w:rPr>
        <w:t xml:space="preserve">For </w:t>
      </w:r>
      <w:r w:rsidR="0016052A" w:rsidRPr="0DD6DBE2">
        <w:rPr>
          <w:sz w:val="24"/>
          <w:szCs w:val="24"/>
        </w:rPr>
        <w:t xml:space="preserve">all </w:t>
      </w:r>
      <w:r w:rsidRPr="0DD6DBE2">
        <w:rPr>
          <w:sz w:val="24"/>
          <w:szCs w:val="24"/>
        </w:rPr>
        <w:t>tagging, acoustic transmitters were implanted internally into the visceral cavity through a 2</w:t>
      </w:r>
      <w:r w:rsidR="005C7A7F" w:rsidRPr="0DD6DBE2">
        <w:rPr>
          <w:sz w:val="24"/>
          <w:szCs w:val="24"/>
        </w:rPr>
        <w:t>-</w:t>
      </w:r>
      <w:r w:rsidRPr="0DD6DBE2">
        <w:rPr>
          <w:sz w:val="24"/>
          <w:szCs w:val="24"/>
        </w:rPr>
        <w:t>cm incision made with a #12D scalpel blade</w:t>
      </w:r>
      <w:r w:rsidR="006C799C">
        <w:rPr>
          <w:sz w:val="24"/>
          <w:szCs w:val="24"/>
        </w:rPr>
        <w:t xml:space="preserve"> </w:t>
      </w:r>
      <w:r w:rsidR="240603B6" w:rsidRPr="0DD6DBE2">
        <w:rPr>
          <w:sz w:val="24"/>
          <w:szCs w:val="24"/>
        </w:rPr>
        <w:t>anterior</w:t>
      </w:r>
      <w:r w:rsidRPr="0DD6DBE2">
        <w:rPr>
          <w:sz w:val="24"/>
          <w:szCs w:val="24"/>
        </w:rPr>
        <w:t xml:space="preserve"> to the pelvic fins. The incision was sealed with two</w:t>
      </w:r>
      <w:r w:rsidR="00B34EE1" w:rsidRPr="0DD6DBE2">
        <w:rPr>
          <w:sz w:val="24"/>
          <w:szCs w:val="24"/>
        </w:rPr>
        <w:t xml:space="preserve"> or three</w:t>
      </w:r>
      <w:r w:rsidRPr="0DD6DBE2">
        <w:rPr>
          <w:sz w:val="24"/>
          <w:szCs w:val="24"/>
        </w:rPr>
        <w:t xml:space="preserve"> interrupted nylon sutures.</w:t>
      </w:r>
      <w:r w:rsidR="00C0646C" w:rsidRPr="0DD6DBE2">
        <w:rPr>
          <w:sz w:val="24"/>
          <w:szCs w:val="24"/>
        </w:rPr>
        <w:t xml:space="preserve"> </w:t>
      </w:r>
      <w:r w:rsidR="00BE3D73" w:rsidRPr="0DD6DBE2">
        <w:rPr>
          <w:sz w:val="24"/>
          <w:szCs w:val="24"/>
        </w:rPr>
        <w:t>S</w:t>
      </w:r>
      <w:r w:rsidR="00312A65" w:rsidRPr="0DD6DBE2">
        <w:rPr>
          <w:sz w:val="24"/>
          <w:szCs w:val="24"/>
        </w:rPr>
        <w:t xml:space="preserve">ome trap and haul </w:t>
      </w:r>
      <w:r w:rsidR="00523A49" w:rsidRPr="0DD6DBE2">
        <w:rPr>
          <w:sz w:val="24"/>
          <w:szCs w:val="24"/>
        </w:rPr>
        <w:t xml:space="preserve">fish implanted with acoustic </w:t>
      </w:r>
      <w:r w:rsidR="005444C8" w:rsidRPr="0DD6DBE2">
        <w:rPr>
          <w:sz w:val="24"/>
          <w:szCs w:val="24"/>
        </w:rPr>
        <w:t>tag</w:t>
      </w:r>
      <w:r w:rsidR="00BE3D73" w:rsidRPr="0DD6DBE2">
        <w:rPr>
          <w:sz w:val="24"/>
          <w:szCs w:val="24"/>
        </w:rPr>
        <w:t>s</w:t>
      </w:r>
      <w:r w:rsidR="005444C8" w:rsidRPr="0DD6DBE2">
        <w:rPr>
          <w:sz w:val="24"/>
          <w:szCs w:val="24"/>
        </w:rPr>
        <w:t xml:space="preserve"> were </w:t>
      </w:r>
      <w:r w:rsidR="00312A65" w:rsidRPr="0DD6DBE2">
        <w:rPr>
          <w:sz w:val="24"/>
          <w:szCs w:val="24"/>
        </w:rPr>
        <w:t xml:space="preserve">recaptures </w:t>
      </w:r>
      <w:r w:rsidR="009C212E" w:rsidRPr="0DD6DBE2">
        <w:rPr>
          <w:sz w:val="24"/>
          <w:szCs w:val="24"/>
        </w:rPr>
        <w:t xml:space="preserve">that were </w:t>
      </w:r>
      <w:r w:rsidR="005444C8" w:rsidRPr="0DD6DBE2">
        <w:rPr>
          <w:sz w:val="24"/>
          <w:szCs w:val="24"/>
        </w:rPr>
        <w:t>previously</w:t>
      </w:r>
      <w:r w:rsidR="009C212E" w:rsidRPr="0DD6DBE2">
        <w:rPr>
          <w:sz w:val="24"/>
          <w:szCs w:val="24"/>
        </w:rPr>
        <w:t xml:space="preserve"> PIT tagged</w:t>
      </w:r>
      <w:r w:rsidR="00BE3D73" w:rsidRPr="0DD6DBE2">
        <w:rPr>
          <w:sz w:val="24"/>
          <w:szCs w:val="24"/>
        </w:rPr>
        <w:t>, but all others received a PIT tag in addition to the acoustic tag.</w:t>
      </w:r>
    </w:p>
    <w:bookmarkEnd w:id="5"/>
    <w:p w14:paraId="0E4E428C" w14:textId="75273AB0" w:rsidR="00C91F10" w:rsidRPr="00C91F10" w:rsidRDefault="00D90DC8" w:rsidP="00F44006">
      <w:pPr>
        <w:pStyle w:val="Heading3"/>
      </w:pPr>
      <w:r>
        <w:t>Release</w:t>
      </w:r>
    </w:p>
    <w:p w14:paraId="3FD3A8EC" w14:textId="6FD82613" w:rsidR="007477D1" w:rsidRDefault="00A125DB" w:rsidP="00A125DB">
      <w:pPr>
        <w:rPr>
          <w:rFonts w:eastAsiaTheme="minorEastAsia"/>
          <w:sz w:val="24"/>
          <w:szCs w:val="24"/>
        </w:rPr>
      </w:pPr>
      <w:r w:rsidRPr="3B315E2A">
        <w:rPr>
          <w:rFonts w:eastAsiaTheme="minorEastAsia"/>
          <w:sz w:val="24"/>
          <w:szCs w:val="24"/>
        </w:rPr>
        <w:t xml:space="preserve">Fish were </w:t>
      </w:r>
      <w:r w:rsidR="00580453">
        <w:rPr>
          <w:rFonts w:eastAsiaTheme="minorEastAsia"/>
          <w:sz w:val="24"/>
          <w:szCs w:val="24"/>
        </w:rPr>
        <w:t xml:space="preserve">generally </w:t>
      </w:r>
      <w:r w:rsidRPr="3B315E2A">
        <w:rPr>
          <w:rFonts w:eastAsiaTheme="minorEastAsia"/>
          <w:sz w:val="24"/>
          <w:szCs w:val="24"/>
        </w:rPr>
        <w:t xml:space="preserve">transported and released the following day upon receipt of genetic results. </w:t>
      </w:r>
      <w:r w:rsidR="00580453">
        <w:rPr>
          <w:rFonts w:eastAsiaTheme="minorEastAsia"/>
          <w:sz w:val="24"/>
          <w:szCs w:val="24"/>
        </w:rPr>
        <w:t xml:space="preserve">However, </w:t>
      </w:r>
      <w:r w:rsidR="00542D65">
        <w:rPr>
          <w:rFonts w:eastAsiaTheme="minorEastAsia"/>
          <w:sz w:val="24"/>
          <w:szCs w:val="24"/>
        </w:rPr>
        <w:t xml:space="preserve">we </w:t>
      </w:r>
      <w:r w:rsidR="0058002E">
        <w:rPr>
          <w:rFonts w:eastAsiaTheme="minorEastAsia"/>
          <w:sz w:val="24"/>
          <w:szCs w:val="24"/>
        </w:rPr>
        <w:t xml:space="preserve">released fish </w:t>
      </w:r>
      <w:r w:rsidR="004B7F71">
        <w:rPr>
          <w:rFonts w:eastAsiaTheme="minorEastAsia"/>
          <w:sz w:val="24"/>
          <w:szCs w:val="24"/>
        </w:rPr>
        <w:t xml:space="preserve">the same day </w:t>
      </w:r>
      <w:r w:rsidR="005172A3">
        <w:rPr>
          <w:rFonts w:eastAsiaTheme="minorEastAsia"/>
          <w:sz w:val="24"/>
          <w:szCs w:val="24"/>
        </w:rPr>
        <w:t xml:space="preserve">of capture without first running genetics in November 2024 during which time the </w:t>
      </w:r>
      <w:r w:rsidR="00DF62DD">
        <w:rPr>
          <w:rFonts w:eastAsiaTheme="minorEastAsia"/>
          <w:sz w:val="24"/>
          <w:szCs w:val="24"/>
        </w:rPr>
        <w:t xml:space="preserve">sequencing </w:t>
      </w:r>
      <w:r w:rsidR="002C610E">
        <w:rPr>
          <w:rFonts w:eastAsiaTheme="minorEastAsia"/>
          <w:sz w:val="24"/>
          <w:szCs w:val="24"/>
        </w:rPr>
        <w:t xml:space="preserve">equipment at </w:t>
      </w:r>
      <w:r w:rsidR="001E2435">
        <w:rPr>
          <w:rFonts w:eastAsiaTheme="minorEastAsia"/>
          <w:sz w:val="24"/>
          <w:szCs w:val="24"/>
        </w:rPr>
        <w:t>Abernathy</w:t>
      </w:r>
      <w:r w:rsidR="00DF62DD">
        <w:rPr>
          <w:rFonts w:eastAsiaTheme="minorEastAsia"/>
          <w:sz w:val="24"/>
          <w:szCs w:val="24"/>
        </w:rPr>
        <w:t xml:space="preserve"> </w:t>
      </w:r>
      <w:r w:rsidR="00464AE9">
        <w:rPr>
          <w:rFonts w:eastAsiaTheme="minorEastAsia"/>
          <w:sz w:val="24"/>
          <w:szCs w:val="24"/>
        </w:rPr>
        <w:t>was inoperable</w:t>
      </w:r>
      <w:r w:rsidR="00541156">
        <w:rPr>
          <w:rFonts w:eastAsiaTheme="minorEastAsia"/>
          <w:sz w:val="24"/>
          <w:szCs w:val="24"/>
        </w:rPr>
        <w:t>.</w:t>
      </w:r>
      <w:r w:rsidR="00EB6535">
        <w:rPr>
          <w:rFonts w:eastAsiaTheme="minorEastAsia"/>
          <w:sz w:val="24"/>
          <w:szCs w:val="24"/>
        </w:rPr>
        <w:t xml:space="preserve"> </w:t>
      </w:r>
    </w:p>
    <w:p w14:paraId="2C6602DE" w14:textId="5053F465" w:rsidR="00A125DB" w:rsidRDefault="00A125DB" w:rsidP="00A125DB">
      <w:pPr>
        <w:rPr>
          <w:rFonts w:eastAsiaTheme="minorEastAsia"/>
          <w:sz w:val="24"/>
          <w:szCs w:val="24"/>
        </w:rPr>
      </w:pPr>
      <w:r w:rsidRPr="3B315E2A">
        <w:rPr>
          <w:rFonts w:eastAsiaTheme="minorEastAsia"/>
          <w:sz w:val="24"/>
          <w:szCs w:val="24"/>
        </w:rPr>
        <w:t xml:space="preserve">Bull Trout were loaded with a hand dip net into a transport vehicle outfitted with a large cooler filled with river water and oxygenated by a battery-powered aerator with air stones. Individual Bull Trout were then released via hand dip net into their respective reservoir as determined by the genetic assessment results. </w:t>
      </w:r>
      <w:r>
        <w:rPr>
          <w:rFonts w:eastAsiaTheme="minorEastAsia"/>
          <w:sz w:val="24"/>
          <w:szCs w:val="24"/>
        </w:rPr>
        <w:t>H</w:t>
      </w:r>
      <w:r w:rsidRPr="3B315E2A">
        <w:rPr>
          <w:rFonts w:eastAsiaTheme="minorEastAsia"/>
          <w:sz w:val="24"/>
          <w:szCs w:val="24"/>
        </w:rPr>
        <w:t>ybrids were euthanized on site.</w:t>
      </w:r>
    </w:p>
    <w:p w14:paraId="4C99DF70" w14:textId="612C9FD2" w:rsidR="002729A1" w:rsidRDefault="00A125DB" w:rsidP="002729A1">
      <w:pPr>
        <w:rPr>
          <w:sz w:val="24"/>
          <w:szCs w:val="24"/>
        </w:rPr>
      </w:pPr>
      <w:r w:rsidRPr="79B4EE7E">
        <w:rPr>
          <w:rFonts w:eastAsiaTheme="minorEastAsia"/>
          <w:sz w:val="24"/>
          <w:szCs w:val="24"/>
        </w:rPr>
        <w:t xml:space="preserve">In the upper Yakima Basin, captured Bull Trout originate from Gold Creek, Box Canyon Creek, and the upper Kachess River. Bull Trout </w:t>
      </w:r>
      <w:r>
        <w:rPr>
          <w:rFonts w:eastAsiaTheme="minorEastAsia"/>
          <w:sz w:val="24"/>
          <w:szCs w:val="24"/>
        </w:rPr>
        <w:t>from</w:t>
      </w:r>
      <w:r w:rsidRPr="79B4EE7E">
        <w:rPr>
          <w:rFonts w:eastAsiaTheme="minorEastAsia"/>
          <w:sz w:val="24"/>
          <w:szCs w:val="24"/>
        </w:rPr>
        <w:t xml:space="preserve"> Gold Creek (</w:t>
      </w:r>
      <w:r>
        <w:rPr>
          <w:rFonts w:eastAsiaTheme="minorEastAsia"/>
          <w:sz w:val="24"/>
          <w:szCs w:val="24"/>
        </w:rPr>
        <w:t xml:space="preserve">a </w:t>
      </w:r>
      <w:r w:rsidRPr="79B4EE7E">
        <w:rPr>
          <w:rFonts w:eastAsiaTheme="minorEastAsia"/>
          <w:sz w:val="24"/>
          <w:szCs w:val="24"/>
        </w:rPr>
        <w:t>Keechelus Reservoir tributary) move downstream through Keechelus Dam where they are collected and then transported and released</w:t>
      </w:r>
      <w:r>
        <w:rPr>
          <w:rFonts w:eastAsiaTheme="minorEastAsia"/>
          <w:sz w:val="24"/>
          <w:szCs w:val="24"/>
        </w:rPr>
        <w:t xml:space="preserve"> back</w:t>
      </w:r>
      <w:r w:rsidRPr="79B4EE7E">
        <w:rPr>
          <w:rFonts w:eastAsiaTheme="minorEastAsia"/>
          <w:sz w:val="24"/>
          <w:szCs w:val="24"/>
        </w:rPr>
        <w:t xml:space="preserve"> into Keechelus Reservoir. Bull Trout from Kachess Reservoir tributaries (Box Canyon Creek and Kachess River) move downstream through Kachess Dam or </w:t>
      </w:r>
      <w:r>
        <w:rPr>
          <w:rFonts w:eastAsiaTheme="minorEastAsia"/>
          <w:sz w:val="24"/>
          <w:szCs w:val="24"/>
        </w:rPr>
        <w:t xml:space="preserve">the </w:t>
      </w:r>
      <w:r w:rsidRPr="79B4EE7E">
        <w:rPr>
          <w:rFonts w:eastAsiaTheme="minorEastAsia"/>
          <w:sz w:val="24"/>
          <w:szCs w:val="24"/>
        </w:rPr>
        <w:t>adjacent spillway channel and migrate either back upstream to the base of Kachess Dam or downstream through Easton Reservoir and then upstream to the base of Keechelus Dam. These fish are transported and released into Kachess Reservoir.</w:t>
      </w:r>
      <w:r>
        <w:rPr>
          <w:rFonts w:eastAsiaTheme="minorEastAsia"/>
          <w:sz w:val="24"/>
          <w:szCs w:val="24"/>
        </w:rPr>
        <w:t xml:space="preserve"> It is possible for Bull Trout to move downstream of Easton Reservoir (as has been confirmed by PIT detectors at the dam) and then possibly move back upstream into Easton Reservoir via the fish ladder there. Currently, the Easton Dam fish ladder does not have PIT antennas to detect fish moving upstream.</w:t>
      </w:r>
      <w:r w:rsidR="002729A1" w:rsidRPr="002729A1">
        <w:rPr>
          <w:color w:val="000000"/>
          <w:sz w:val="24"/>
          <w:szCs w:val="24"/>
          <w:shd w:val="clear" w:color="auto" w:fill="FFFFFF"/>
        </w:rPr>
        <w:t xml:space="preserve"> </w:t>
      </w:r>
      <w:r w:rsidR="00F030F1">
        <w:rPr>
          <w:color w:val="000000"/>
          <w:sz w:val="24"/>
          <w:szCs w:val="24"/>
          <w:shd w:val="clear" w:color="auto" w:fill="FFFFFF"/>
        </w:rPr>
        <w:t xml:space="preserve">Trap and haul fish </w:t>
      </w:r>
      <w:r w:rsidR="00FC3659">
        <w:rPr>
          <w:color w:val="000000"/>
          <w:sz w:val="24"/>
          <w:szCs w:val="24"/>
          <w:shd w:val="clear" w:color="auto" w:fill="FFFFFF"/>
        </w:rPr>
        <w:t xml:space="preserve">identified as Gold Creek origin were released into the Keechelus Forebay while </w:t>
      </w:r>
      <w:r w:rsidR="00FC3659">
        <w:rPr>
          <w:color w:val="000000"/>
          <w:sz w:val="24"/>
          <w:szCs w:val="24"/>
          <w:shd w:val="clear" w:color="auto" w:fill="FFFFFF"/>
        </w:rPr>
        <w:lastRenderedPageBreak/>
        <w:t>Kachess</w:t>
      </w:r>
      <w:r w:rsidR="00B56ADF">
        <w:rPr>
          <w:color w:val="000000"/>
          <w:sz w:val="24"/>
          <w:szCs w:val="24"/>
          <w:shd w:val="clear" w:color="auto" w:fill="FFFFFF"/>
        </w:rPr>
        <w:t xml:space="preserve"> River-origin fish </w:t>
      </w:r>
      <w:r w:rsidR="00F030F1">
        <w:rPr>
          <w:color w:val="000000"/>
          <w:sz w:val="24"/>
          <w:szCs w:val="24"/>
          <w:shd w:val="clear" w:color="auto" w:fill="FFFFFF"/>
        </w:rPr>
        <w:t xml:space="preserve">were released </w:t>
      </w:r>
      <w:r w:rsidR="00B56ADF">
        <w:rPr>
          <w:color w:val="000000"/>
          <w:sz w:val="24"/>
          <w:szCs w:val="24"/>
          <w:shd w:val="clear" w:color="auto" w:fill="FFFFFF"/>
        </w:rPr>
        <w:t xml:space="preserve">into Little Kachess </w:t>
      </w:r>
      <w:r w:rsidR="00B10566">
        <w:rPr>
          <w:color w:val="000000"/>
          <w:sz w:val="24"/>
          <w:szCs w:val="24"/>
          <w:shd w:val="clear" w:color="auto" w:fill="FFFFFF"/>
        </w:rPr>
        <w:t xml:space="preserve">Lake </w:t>
      </w:r>
      <w:r w:rsidR="00B56ADF">
        <w:rPr>
          <w:color w:val="000000"/>
          <w:sz w:val="24"/>
          <w:szCs w:val="24"/>
          <w:shd w:val="clear" w:color="auto" w:fill="FFFFFF"/>
        </w:rPr>
        <w:t xml:space="preserve">near the mouth of Box Canyon Creek so they would not have to navigate </w:t>
      </w:r>
      <w:r w:rsidR="0058121F">
        <w:rPr>
          <w:color w:val="000000"/>
          <w:sz w:val="24"/>
          <w:szCs w:val="24"/>
          <w:shd w:val="clear" w:color="auto" w:fill="FFFFFF"/>
        </w:rPr>
        <w:t xml:space="preserve">low water at </w:t>
      </w:r>
      <w:r w:rsidR="00B56ADF">
        <w:rPr>
          <w:color w:val="000000"/>
          <w:sz w:val="24"/>
          <w:szCs w:val="24"/>
          <w:shd w:val="clear" w:color="auto" w:fill="FFFFFF"/>
        </w:rPr>
        <w:t xml:space="preserve">The Narrows to </w:t>
      </w:r>
      <w:r w:rsidR="00954212">
        <w:rPr>
          <w:color w:val="000000"/>
          <w:sz w:val="24"/>
          <w:szCs w:val="24"/>
          <w:shd w:val="clear" w:color="auto" w:fill="FFFFFF"/>
        </w:rPr>
        <w:t>access their</w:t>
      </w:r>
      <w:r w:rsidR="004752D8">
        <w:rPr>
          <w:color w:val="000000"/>
          <w:sz w:val="24"/>
          <w:szCs w:val="24"/>
          <w:shd w:val="clear" w:color="auto" w:fill="FFFFFF"/>
        </w:rPr>
        <w:t xml:space="preserve"> spawning grounds</w:t>
      </w:r>
      <w:r w:rsidR="00B56ADF">
        <w:rPr>
          <w:color w:val="000000"/>
          <w:sz w:val="24"/>
          <w:szCs w:val="24"/>
          <w:shd w:val="clear" w:color="auto" w:fill="FFFFFF"/>
        </w:rPr>
        <w:t>.</w:t>
      </w:r>
      <w:r w:rsidR="004607CB" w:rsidRPr="004607CB">
        <w:rPr>
          <w:color w:val="000000"/>
          <w:sz w:val="24"/>
          <w:szCs w:val="24"/>
          <w:shd w:val="clear" w:color="auto" w:fill="FFFFFF"/>
        </w:rPr>
        <w:t xml:space="preserve"> </w:t>
      </w:r>
      <w:r w:rsidR="004607CB">
        <w:rPr>
          <w:color w:val="000000"/>
          <w:sz w:val="24"/>
          <w:szCs w:val="24"/>
          <w:shd w:val="clear" w:color="auto" w:fill="FFFFFF"/>
        </w:rPr>
        <w:t>All La Salle fish implanted with acoustic tags were</w:t>
      </w:r>
      <w:r w:rsidR="004607CB" w:rsidRPr="00C2245E">
        <w:rPr>
          <w:color w:val="000000"/>
          <w:sz w:val="24"/>
          <w:szCs w:val="24"/>
          <w:shd w:val="clear" w:color="auto" w:fill="FFFFFF"/>
        </w:rPr>
        <w:t xml:space="preserve"> </w:t>
      </w:r>
      <w:r w:rsidR="004607CB">
        <w:rPr>
          <w:color w:val="000000"/>
          <w:sz w:val="24"/>
          <w:szCs w:val="24"/>
          <w:shd w:val="clear" w:color="auto" w:fill="FFFFFF"/>
        </w:rPr>
        <w:t xml:space="preserve">held for three weeks after tagging and </w:t>
      </w:r>
      <w:r w:rsidR="004607CB" w:rsidRPr="00C2245E">
        <w:rPr>
          <w:color w:val="000000"/>
          <w:sz w:val="24"/>
          <w:szCs w:val="24"/>
          <w:shd w:val="clear" w:color="auto" w:fill="FFFFFF"/>
        </w:rPr>
        <w:t>released into Keechelus Reservoir near the mouth of Cold Creek</w:t>
      </w:r>
      <w:r w:rsidR="004607CB">
        <w:rPr>
          <w:color w:val="000000"/>
          <w:sz w:val="24"/>
          <w:szCs w:val="24"/>
          <w:shd w:val="clear" w:color="auto" w:fill="FFFFFF"/>
        </w:rPr>
        <w:t>.</w:t>
      </w:r>
    </w:p>
    <w:p w14:paraId="7AC3DDA7" w14:textId="6A30F0E3" w:rsidR="00A125DB" w:rsidRDefault="00A125DB" w:rsidP="00A125DB">
      <w:pPr>
        <w:spacing w:line="257" w:lineRule="auto"/>
        <w:rPr>
          <w:rFonts w:eastAsiaTheme="minorEastAsia"/>
          <w:sz w:val="24"/>
          <w:szCs w:val="24"/>
        </w:rPr>
      </w:pPr>
      <w:r w:rsidRPr="79B4EE7E">
        <w:rPr>
          <w:rFonts w:eastAsiaTheme="minorEastAsia"/>
          <w:sz w:val="24"/>
          <w:szCs w:val="24"/>
        </w:rPr>
        <w:t xml:space="preserve">Fish captured </w:t>
      </w:r>
      <w:r>
        <w:rPr>
          <w:rFonts w:eastAsiaTheme="minorEastAsia"/>
          <w:sz w:val="24"/>
          <w:szCs w:val="24"/>
        </w:rPr>
        <w:t>below</w:t>
      </w:r>
      <w:r w:rsidRPr="79B4EE7E">
        <w:rPr>
          <w:rFonts w:eastAsiaTheme="minorEastAsia"/>
          <w:sz w:val="24"/>
          <w:szCs w:val="24"/>
        </w:rPr>
        <w:t xml:space="preserve"> Clear Creek Dam</w:t>
      </w:r>
      <w:r>
        <w:rPr>
          <w:rFonts w:eastAsiaTheme="minorEastAsia"/>
          <w:sz w:val="24"/>
          <w:szCs w:val="24"/>
        </w:rPr>
        <w:t xml:space="preserve"> </w:t>
      </w:r>
      <w:r w:rsidRPr="79B4EE7E">
        <w:rPr>
          <w:rFonts w:eastAsiaTheme="minorEastAsia"/>
          <w:sz w:val="24"/>
          <w:szCs w:val="24"/>
        </w:rPr>
        <w:t xml:space="preserve">originate from Indian Creek, the South Fork Tieton River, or the North Fork Tieton River. Bull Trout </w:t>
      </w:r>
      <w:r>
        <w:rPr>
          <w:rFonts w:eastAsiaTheme="minorEastAsia"/>
          <w:sz w:val="24"/>
          <w:szCs w:val="24"/>
        </w:rPr>
        <w:t>from</w:t>
      </w:r>
      <w:r w:rsidRPr="79B4EE7E">
        <w:rPr>
          <w:rFonts w:eastAsiaTheme="minorEastAsia"/>
          <w:sz w:val="24"/>
          <w:szCs w:val="24"/>
        </w:rPr>
        <w:t xml:space="preserve"> </w:t>
      </w:r>
      <w:r>
        <w:rPr>
          <w:rFonts w:eastAsiaTheme="minorEastAsia"/>
          <w:sz w:val="24"/>
          <w:szCs w:val="24"/>
        </w:rPr>
        <w:t xml:space="preserve">the </w:t>
      </w:r>
      <w:r w:rsidRPr="79B4EE7E">
        <w:rPr>
          <w:rFonts w:eastAsiaTheme="minorEastAsia"/>
          <w:sz w:val="24"/>
          <w:szCs w:val="24"/>
        </w:rPr>
        <w:t xml:space="preserve">North Fork Tieton River (Clear </w:t>
      </w:r>
      <w:r>
        <w:rPr>
          <w:rFonts w:eastAsiaTheme="minorEastAsia"/>
          <w:sz w:val="24"/>
          <w:szCs w:val="24"/>
        </w:rPr>
        <w:t>Creek Reservoir</w:t>
      </w:r>
      <w:r w:rsidRPr="79B4EE7E">
        <w:rPr>
          <w:rFonts w:eastAsiaTheme="minorEastAsia"/>
          <w:sz w:val="24"/>
          <w:szCs w:val="24"/>
        </w:rPr>
        <w:t xml:space="preserve"> tributary) move downstream through Clear Creek Dam or an adjacent spillway channel and migrate back upstream to the base of the dam where they are collected </w:t>
      </w:r>
      <w:r w:rsidRPr="79B4EE7E">
        <w:rPr>
          <w:rFonts w:eastAsiaTheme="minorEastAsia"/>
          <w:sz w:val="24"/>
          <w:szCs w:val="24"/>
        </w:rPr>
        <w:fldChar w:fldCharType="begin"/>
      </w:r>
      <w:r w:rsidRPr="79B4EE7E">
        <w:rPr>
          <w:rFonts w:eastAsiaTheme="minorEastAsia"/>
          <w:sz w:val="24"/>
          <w:szCs w:val="24"/>
        </w:rPr>
        <w:instrText xml:space="preserve"> ADDIN ZOTERO_ITEM CSL_CITATION {"citationID":"NVDrwNAF","properties":{"formattedCitation":"(Thomas et al. 2017)","plainCitation":"(Thomas et al. 2017)","noteIndex":0},"citationItems":[{"id":215,"uris":["http://zotero.org/groups/2555601/items/6RCMQNA3"],"itemData":{"id":215,"type":"report","event-place":"Yakima, Washington","genre":"2016 Progress Report","publisher":"U.S. Fish and Wildlife Service","publisher-place":"Yakima, Washington","title":"NF Tieton Bull Trout transport project","author":[{"family":"Thomas","given":"J. A."},{"family":"Monk","given":"Patrick"},{"family":"Randall","given":"Robert"}],"issued":{"date-parts":[["2017",4,10]]}}}],"schema":"https://github.com/citation-style-language/schema/raw/master/csl-citation.json"} </w:instrText>
      </w:r>
      <w:r w:rsidRPr="79B4EE7E">
        <w:rPr>
          <w:rFonts w:eastAsiaTheme="minorEastAsia"/>
          <w:sz w:val="24"/>
          <w:szCs w:val="24"/>
        </w:rPr>
        <w:fldChar w:fldCharType="separate"/>
      </w:r>
      <w:r w:rsidRPr="79B4EE7E">
        <w:rPr>
          <w:rFonts w:ascii="Calibri" w:hAnsi="Calibri" w:cs="Calibri"/>
          <w:sz w:val="24"/>
          <w:szCs w:val="24"/>
        </w:rPr>
        <w:t>(Thomas et al. 2017)</w:t>
      </w:r>
      <w:r w:rsidRPr="79B4EE7E">
        <w:rPr>
          <w:rFonts w:eastAsiaTheme="minorEastAsia"/>
          <w:sz w:val="24"/>
          <w:szCs w:val="24"/>
        </w:rPr>
        <w:fldChar w:fldCharType="end"/>
      </w:r>
      <w:r w:rsidRPr="79B4EE7E">
        <w:rPr>
          <w:rFonts w:eastAsiaTheme="minorEastAsia"/>
          <w:sz w:val="24"/>
          <w:szCs w:val="24"/>
        </w:rPr>
        <w:t xml:space="preserve">. These fish are transported upstream and released into </w:t>
      </w:r>
      <w:r w:rsidR="00BE5BA7">
        <w:rPr>
          <w:rFonts w:eastAsiaTheme="minorEastAsia"/>
          <w:sz w:val="24"/>
          <w:szCs w:val="24"/>
        </w:rPr>
        <w:t xml:space="preserve">the </w:t>
      </w:r>
      <w:r>
        <w:rPr>
          <w:rFonts w:eastAsiaTheme="minorEastAsia"/>
          <w:sz w:val="24"/>
          <w:szCs w:val="24"/>
        </w:rPr>
        <w:t xml:space="preserve">Clear Creek </w:t>
      </w:r>
      <w:r w:rsidR="00BE5BA7">
        <w:rPr>
          <w:rFonts w:eastAsiaTheme="minorEastAsia"/>
          <w:sz w:val="24"/>
          <w:szCs w:val="24"/>
        </w:rPr>
        <w:t>Forebay</w:t>
      </w:r>
      <w:r w:rsidRPr="79B4EE7E">
        <w:rPr>
          <w:rFonts w:eastAsiaTheme="minorEastAsia"/>
          <w:sz w:val="24"/>
          <w:szCs w:val="24"/>
        </w:rPr>
        <w:t xml:space="preserve">. Bull Trout originating from Rimrock Reservoir tributaries (Indian Creek and South Fork Tieton River) routinely migrate upstream to Clear Creek Dam but are not transported above the dam to </w:t>
      </w:r>
      <w:r>
        <w:rPr>
          <w:rFonts w:eastAsiaTheme="minorEastAsia"/>
          <w:sz w:val="24"/>
          <w:szCs w:val="24"/>
        </w:rPr>
        <w:t>Clear Creek Reservoir</w:t>
      </w:r>
      <w:r w:rsidRPr="79B4EE7E">
        <w:rPr>
          <w:rFonts w:eastAsiaTheme="minorEastAsia"/>
          <w:sz w:val="24"/>
          <w:szCs w:val="24"/>
        </w:rPr>
        <w:t xml:space="preserve">. These fish are instead released into the North Fork Tieton River directly </w:t>
      </w:r>
      <w:r w:rsidR="004D401E">
        <w:rPr>
          <w:rFonts w:eastAsiaTheme="minorEastAsia"/>
          <w:sz w:val="24"/>
          <w:szCs w:val="24"/>
        </w:rPr>
        <w:t>downstream of the</w:t>
      </w:r>
      <w:r w:rsidRPr="79B4EE7E">
        <w:rPr>
          <w:rFonts w:eastAsiaTheme="minorEastAsia"/>
          <w:sz w:val="24"/>
          <w:szCs w:val="24"/>
        </w:rPr>
        <w:t xml:space="preserve"> Clear Creek Dam stilling basin.</w:t>
      </w:r>
    </w:p>
    <w:p w14:paraId="695BB228" w14:textId="1B1919CF" w:rsidR="00D5591E" w:rsidRPr="002000A1" w:rsidRDefault="00DE4AAF" w:rsidP="003D5B2E">
      <w:pPr>
        <w:pStyle w:val="Heading3"/>
      </w:pPr>
      <w:r w:rsidRPr="002000A1">
        <w:t xml:space="preserve">Genetic </w:t>
      </w:r>
      <w:r w:rsidR="001D2C9D" w:rsidRPr="002000A1">
        <w:t>Testing</w:t>
      </w:r>
    </w:p>
    <w:p w14:paraId="5C621AB0" w14:textId="66A7EBD4" w:rsidR="00265476" w:rsidRPr="00887E61" w:rsidRDefault="00265476" w:rsidP="00265476">
      <w:pPr>
        <w:spacing w:line="257" w:lineRule="auto"/>
        <w:rPr>
          <w:rFonts w:eastAsiaTheme="minorEastAsia"/>
          <w:sz w:val="24"/>
          <w:szCs w:val="24"/>
        </w:rPr>
      </w:pPr>
      <w:r>
        <w:rPr>
          <w:rFonts w:eastAsiaTheme="minorEastAsia"/>
          <w:sz w:val="24"/>
          <w:szCs w:val="24"/>
        </w:rPr>
        <w:t>W</w:t>
      </w:r>
      <w:r w:rsidRPr="5795CCC9">
        <w:rPr>
          <w:rFonts w:eastAsiaTheme="minorEastAsia"/>
          <w:sz w:val="24"/>
          <w:szCs w:val="24"/>
        </w:rPr>
        <w:t>e used a real-time genotyping and analysis method</w:t>
      </w:r>
      <w:r>
        <w:rPr>
          <w:rFonts w:eastAsiaTheme="minorEastAsia"/>
          <w:sz w:val="24"/>
          <w:szCs w:val="24"/>
        </w:rPr>
        <w:t xml:space="preserve"> </w:t>
      </w:r>
      <w:r>
        <w:rPr>
          <w:rFonts w:eastAsiaTheme="minorEastAsia"/>
          <w:sz w:val="24"/>
          <w:szCs w:val="24"/>
        </w:rPr>
        <w:fldChar w:fldCharType="begin"/>
      </w:r>
      <w:r>
        <w:rPr>
          <w:rFonts w:eastAsiaTheme="minorEastAsia"/>
          <w:sz w:val="24"/>
          <w:szCs w:val="24"/>
        </w:rPr>
        <w:instrText xml:space="preserve"> ADDIN ZOTERO_ITEM CSL_CITATION {"citationID":"7E7oEQiQ","properties":{"formattedCitation":"(DeHaan et al. 2011)","plainCitation":"(DeHaan et al. 2011)","noteIndex":0},"citationItems":[{"id":186,"uris":["http://zotero.org/groups/2555601/items/ZN8F5SB4"],"itemData":{"id":186,"type":"article-journal","abstract":"Dams and other barriers fragment important migratory corridors for bull trout ( Salvelinus confluentus ) across the species range. Three dams constructed without fish passage facilities prevented migratory bull trout in the Lake Pend Oreille and Clark Fork River system in Idaho and Montana, USA, from returning to their natal spawning tributaries for nearly 100 years. We genotyped bull trout from 39 spawning tributaries to assemble a baseline data set that we used to develop a real-time genotyping and analysis protocol to assist with upstream fish transport decisions. Self-assignment tests and analysis of blind samples indicated that unknown individuals could be assigned to their region of origin with a high degree of confidence. From 2004 to 2010, genetic assignments were conducted for 259 adult bull trout collected below mainstem dams. Based on genetic assignments, 203 fish were transported upstream above one or more dams. This protocol has helped re-establish connectivity in a fragmented system, providing increased numbers of spawning adults for numerically depressed populations above the dams. We discuss the utility of genetic data for assisting with upstream passage decisions.","container-title":"Canadian Journal of Fisheries and Aquatic Sciences","DOI":"10.1139/f2011-098","ISSN":"0706-652X, 1205-7533","issue":"11","journalAbbreviation":"Can. J. Fish. Aquat. Sci.","language":"en","page":"1952-1969","source":"DOI.org (Crossref)","title":"Use of genetic markers to aid in re-establishing migratory connectivity in a fragmented metapopulation of Bull Trout (&lt;i&gt;Salvelinus confluentus&lt;/i&gt;)","volume":"68","author":[{"family":"DeHaan","given":"Patrick W."},{"family":"Bernall","given":"Shana R."},{"family":"DosSantos","given":"Joseph M."},{"family":"Lockard","given":"Lawrence L."},{"family":"Ardren","given":"William R."}],"editor":[{"family":"Taylor","given":"Eric"}],"issued":{"date-parts":[["2011",11]]}}}],"schema":"https://github.com/citation-style-language/schema/raw/master/csl-citation.json"} </w:instrText>
      </w:r>
      <w:r>
        <w:rPr>
          <w:rFonts w:eastAsiaTheme="minorEastAsia"/>
          <w:sz w:val="24"/>
          <w:szCs w:val="24"/>
        </w:rPr>
        <w:fldChar w:fldCharType="separate"/>
      </w:r>
      <w:r w:rsidRPr="002C1006">
        <w:rPr>
          <w:rFonts w:ascii="Calibri" w:hAnsi="Calibri" w:cs="Calibri"/>
          <w:sz w:val="24"/>
        </w:rPr>
        <w:t>(DeHaan et al. 2011)</w:t>
      </w:r>
      <w:r>
        <w:rPr>
          <w:rFonts w:eastAsiaTheme="minorEastAsia"/>
          <w:sz w:val="24"/>
          <w:szCs w:val="24"/>
        </w:rPr>
        <w:fldChar w:fldCharType="end"/>
      </w:r>
      <w:r>
        <w:rPr>
          <w:rFonts w:eastAsiaTheme="minorEastAsia"/>
          <w:sz w:val="24"/>
          <w:szCs w:val="24"/>
        </w:rPr>
        <w:t xml:space="preserve"> to identify natal origin as well as </w:t>
      </w:r>
      <w:r w:rsidRPr="30734D2E">
        <w:rPr>
          <w:rFonts w:ascii="Calibri" w:eastAsia="Calibri" w:hAnsi="Calibri" w:cs="Calibri"/>
          <w:sz w:val="24"/>
          <w:szCs w:val="24"/>
        </w:rPr>
        <w:t>Brook Trout</w:t>
      </w:r>
      <w:r w:rsidR="004F5A4E" w:rsidRPr="30734D2E">
        <w:rPr>
          <w:rFonts w:ascii="Calibri" w:eastAsia="Calibri" w:hAnsi="Calibri" w:cs="Calibri"/>
          <w:sz w:val="24"/>
          <w:szCs w:val="24"/>
        </w:rPr>
        <w:t>/</w:t>
      </w:r>
      <w:r w:rsidRPr="30734D2E">
        <w:rPr>
          <w:rFonts w:ascii="Calibri" w:eastAsia="Calibri" w:hAnsi="Calibri" w:cs="Calibri"/>
          <w:sz w:val="24"/>
          <w:szCs w:val="24"/>
        </w:rPr>
        <w:t>Bull Trout</w:t>
      </w:r>
      <w:r w:rsidR="004F5A4E" w:rsidRPr="30734D2E">
        <w:rPr>
          <w:rFonts w:ascii="Calibri" w:eastAsia="Calibri" w:hAnsi="Calibri" w:cs="Calibri"/>
          <w:sz w:val="24"/>
          <w:szCs w:val="24"/>
        </w:rPr>
        <w:t xml:space="preserve"> </w:t>
      </w:r>
      <w:r>
        <w:rPr>
          <w:rFonts w:eastAsiaTheme="minorEastAsia"/>
          <w:sz w:val="24"/>
          <w:szCs w:val="24"/>
        </w:rPr>
        <w:t xml:space="preserve">hybrids. </w:t>
      </w:r>
      <w:r w:rsidRPr="5795CCC9">
        <w:rPr>
          <w:rFonts w:eastAsiaTheme="minorEastAsia"/>
          <w:sz w:val="24"/>
          <w:szCs w:val="24"/>
        </w:rPr>
        <w:t>Upon</w:t>
      </w:r>
      <w:r>
        <w:rPr>
          <w:rFonts w:eastAsiaTheme="minorEastAsia"/>
          <w:sz w:val="24"/>
          <w:szCs w:val="24"/>
        </w:rPr>
        <w:t xml:space="preserve"> arrival of</w:t>
      </w:r>
      <w:r w:rsidRPr="5795CCC9">
        <w:rPr>
          <w:rFonts w:eastAsiaTheme="minorEastAsia"/>
          <w:sz w:val="24"/>
          <w:szCs w:val="24"/>
        </w:rPr>
        <w:t xml:space="preserve"> </w:t>
      </w:r>
      <w:r>
        <w:rPr>
          <w:rFonts w:eastAsiaTheme="minorEastAsia"/>
          <w:sz w:val="24"/>
          <w:szCs w:val="24"/>
        </w:rPr>
        <w:t xml:space="preserve">samples </w:t>
      </w:r>
      <w:r w:rsidRPr="5795CCC9">
        <w:rPr>
          <w:rFonts w:eastAsiaTheme="minorEastAsia"/>
          <w:sz w:val="24"/>
          <w:szCs w:val="24"/>
        </w:rPr>
        <w:t>in the laboratory, genomic DNA was extracted twice from each individual fin clip to ensure consistency using a modified chelex extraction protocol</w:t>
      </w:r>
      <w:r>
        <w:rPr>
          <w:rFonts w:eastAsiaTheme="minorEastAsia"/>
          <w:sz w:val="24"/>
          <w:szCs w:val="24"/>
        </w:rPr>
        <w:t xml:space="preserve"> </w:t>
      </w:r>
      <w:r>
        <w:rPr>
          <w:rFonts w:eastAsiaTheme="minorEastAsia"/>
          <w:sz w:val="24"/>
          <w:szCs w:val="24"/>
        </w:rPr>
        <w:fldChar w:fldCharType="begin"/>
      </w:r>
      <w:r>
        <w:rPr>
          <w:rFonts w:eastAsiaTheme="minorEastAsia"/>
          <w:sz w:val="24"/>
          <w:szCs w:val="24"/>
        </w:rPr>
        <w:instrText xml:space="preserve"> ADDIN ZOTERO_ITEM CSL_CITATION {"citationID":"uEvpyHes","properties":{"formattedCitation":"(Miller and Kapuscinski 1996)","plainCitation":"(Miller and Kapuscinski 1996)","noteIndex":0},"citationItems":[{"id":185,"uris":["http://zotero.org/groups/2555601/items/W9HY7R9V"],"itemData":{"id":185,"type":"article-journal","container-title":"Transactions of the American Fisheries Society","page":"971-977","title":"Microsatellite DNA markers reveal new levels of genetic variation in Northern Pike","volume":"126","author":[{"family":"Miller","given":"Loren M."},{"family":"Kapuscinski","given":"Anne R."}],"issued":{"date-parts":[["1996"]]}}}],"schema":"https://github.com/citation-style-language/schema/raw/master/csl-citation.json"} </w:instrText>
      </w:r>
      <w:r>
        <w:rPr>
          <w:rFonts w:eastAsiaTheme="minorEastAsia"/>
          <w:sz w:val="24"/>
          <w:szCs w:val="24"/>
        </w:rPr>
        <w:fldChar w:fldCharType="separate"/>
      </w:r>
      <w:r w:rsidRPr="002C1006">
        <w:rPr>
          <w:rFonts w:ascii="Calibri" w:hAnsi="Calibri" w:cs="Calibri"/>
          <w:sz w:val="24"/>
        </w:rPr>
        <w:t>(Miller and Kapuscinski 1996)</w:t>
      </w:r>
      <w:r>
        <w:rPr>
          <w:rFonts w:eastAsiaTheme="minorEastAsia"/>
          <w:sz w:val="24"/>
          <w:szCs w:val="24"/>
        </w:rPr>
        <w:fldChar w:fldCharType="end"/>
      </w:r>
      <w:r>
        <w:rPr>
          <w:rFonts w:eastAsiaTheme="minorEastAsia"/>
          <w:sz w:val="24"/>
          <w:szCs w:val="24"/>
        </w:rPr>
        <w:t xml:space="preserve"> </w:t>
      </w:r>
      <w:r w:rsidRPr="5795CCC9">
        <w:rPr>
          <w:rFonts w:eastAsiaTheme="minorEastAsia"/>
          <w:sz w:val="24"/>
          <w:szCs w:val="24"/>
        </w:rPr>
        <w:t xml:space="preserve">with incubation at 55°C for 15 min, and then at 103°C for 8 min. Individuals were genotyped at the following 16 microsatellite loci: Omm1128, Omm1130 </w:t>
      </w:r>
      <w:r>
        <w:rPr>
          <w:rFonts w:eastAsiaTheme="minorEastAsia"/>
          <w:sz w:val="24"/>
          <w:szCs w:val="24"/>
        </w:rPr>
        <w:fldChar w:fldCharType="begin"/>
      </w:r>
      <w:r>
        <w:rPr>
          <w:rFonts w:eastAsiaTheme="minorEastAsia"/>
          <w:sz w:val="24"/>
          <w:szCs w:val="24"/>
        </w:rPr>
        <w:instrText xml:space="preserve"> ADDIN ZOTERO_ITEM CSL_CITATION {"citationID":"ma3MH3n4","properties":{"formattedCitation":"(Rexroad et al. 2001)","plainCitation":"(Rexroad et al. 2001)","noteIndex":0},"citationItems":[{"id":175,"uris":["http://zotero.org/groups/2555601/items/FSRF9FTV"],"itemData":{"id":175,"type":"article-journal","container-title":"Animal Genetics","DOI":"10.1046/j.1365-2052.2001.0730b.x","ISSN":"0268-9146, 1365-2052","issue":"5","journalAbbreviation":"Animal Genetics","language":"en","page":"317-319","source":"DOI.org (Crossref)","title":"Thirty-five polymorphic microsatellite markers for Rainbow Trout (&lt;i&gt;Oncorhynchus mykiss&lt;/i&gt;)","volume":"32","author":[{"family":"Rexroad","given":"C. E."},{"family":"Coleman","given":"R. L."},{"family":"Martin","given":"A. M."},{"family":"Hershberger","given":"W. K."},{"family":"Killefer","given":"J."}],"issued":{"date-parts":[["2001",10]]}}}],"schema":"https://github.com/citation-style-language/schema/raw/master/csl-citation.json"} </w:instrText>
      </w:r>
      <w:r>
        <w:rPr>
          <w:rFonts w:eastAsiaTheme="minorEastAsia"/>
          <w:sz w:val="24"/>
          <w:szCs w:val="24"/>
        </w:rPr>
        <w:fldChar w:fldCharType="separate"/>
      </w:r>
      <w:r w:rsidRPr="002C1006">
        <w:rPr>
          <w:rFonts w:ascii="Calibri" w:hAnsi="Calibri" w:cs="Calibri"/>
          <w:sz w:val="24"/>
        </w:rPr>
        <w:t>(Rexroad et al. 2001)</w:t>
      </w:r>
      <w:r>
        <w:rPr>
          <w:rFonts w:eastAsiaTheme="minorEastAsia"/>
          <w:sz w:val="24"/>
          <w:szCs w:val="24"/>
        </w:rPr>
        <w:fldChar w:fldCharType="end"/>
      </w:r>
      <w:r w:rsidRPr="5795CCC9">
        <w:rPr>
          <w:rFonts w:eastAsiaTheme="minorEastAsia"/>
          <w:sz w:val="24"/>
          <w:szCs w:val="24"/>
        </w:rPr>
        <w:t xml:space="preserve">, Sco102, Sco105, Sco106, Sco107, Sco109, [Washington Department of Fish and Wildlife (WDFW) unpublished], Sco200, Sco202, Sco212, Sco215, Sco216, Sco218, Sco220 </w:t>
      </w:r>
      <w:r>
        <w:rPr>
          <w:rFonts w:eastAsiaTheme="minorEastAsia"/>
          <w:sz w:val="24"/>
          <w:szCs w:val="24"/>
        </w:rPr>
        <w:fldChar w:fldCharType="begin"/>
      </w:r>
      <w:r>
        <w:rPr>
          <w:rFonts w:eastAsiaTheme="minorEastAsia"/>
          <w:sz w:val="24"/>
          <w:szCs w:val="24"/>
        </w:rPr>
        <w:instrText xml:space="preserve"> ADDIN ZOTERO_ITEM CSL_CITATION {"citationID":"BrLx8WcJ","properties":{"formattedCitation":"(Dehaan and Ardren 2005)","plainCitation":"(Dehaan and Ardren 2005)","noteIndex":0},"citationItems":[{"id":216,"uris":["http://zotero.org/groups/2555601/items/CCRVK95V"],"itemData":{"id":216,"type":"article-journal","container-title":"Molecular Ecology Notes","DOI":"10.1111/j.1471-8286.2005.00997.x","ISSN":"1471-8278, 1471-8286","issue":"3","journalAbbreviation":"Mol Ecol Notes","language":"en","page":"582-585","source":"DOI.org (Crossref)","title":"Characterization of 20 highly variable tetranucleotide microsatellite loci for Bull Trout (&lt;i&gt;Salvelinus confluentus&lt;/i&gt;) and cross-amplification in other Salvelinus species","volume":"5","author":[{"family":"Dehaan","given":"Patrick W."},{"family":"Ardren","given":"William R."}],"issued":{"date-parts":[["2005",9]]}}}],"schema":"https://github.com/citation-style-language/schema/raw/master/csl-citation.json"} </w:instrText>
      </w:r>
      <w:r>
        <w:rPr>
          <w:rFonts w:eastAsiaTheme="minorEastAsia"/>
          <w:sz w:val="24"/>
          <w:szCs w:val="24"/>
        </w:rPr>
        <w:fldChar w:fldCharType="separate"/>
      </w:r>
      <w:r w:rsidRPr="002C1006">
        <w:rPr>
          <w:rFonts w:ascii="Calibri" w:hAnsi="Calibri" w:cs="Calibri"/>
          <w:sz w:val="24"/>
        </w:rPr>
        <w:t>(Dehaan and Ardren 2005)</w:t>
      </w:r>
      <w:r>
        <w:rPr>
          <w:rFonts w:eastAsiaTheme="minorEastAsia"/>
          <w:sz w:val="24"/>
          <w:szCs w:val="24"/>
        </w:rPr>
        <w:fldChar w:fldCharType="end"/>
      </w:r>
      <w:r w:rsidRPr="5795CCC9">
        <w:rPr>
          <w:rFonts w:eastAsiaTheme="minorEastAsia"/>
          <w:sz w:val="24"/>
          <w:szCs w:val="24"/>
        </w:rPr>
        <w:t xml:space="preserve">, Sfo18 </w:t>
      </w:r>
      <w:r>
        <w:rPr>
          <w:rFonts w:eastAsiaTheme="minorEastAsia"/>
          <w:sz w:val="24"/>
          <w:szCs w:val="24"/>
        </w:rPr>
        <w:fldChar w:fldCharType="begin"/>
      </w:r>
      <w:r>
        <w:rPr>
          <w:rFonts w:eastAsiaTheme="minorEastAsia"/>
          <w:sz w:val="24"/>
          <w:szCs w:val="24"/>
        </w:rPr>
        <w:instrText xml:space="preserve"> ADDIN ZOTERO_ITEM CSL_CITATION {"citationID":"WUCKhxfb","properties":{"formattedCitation":"(Angers et al. 1995)","plainCitation":"(Angers et al. 1995)","noteIndex":0},"citationItems":[{"id":218,"uris":["http://zotero.org/groups/2555601/items/HE9CZXJ7"],"itemData":{"id":218,"type":"article-journal","container-title":"Journal of Fish Biology","DOI":"10.1111/j.1095-8649.1995.tb06054.x","ISSN":"0022-1112, 1095-8649","journalAbbreviation":"J Fish Biology","language":"en","page":"177-185","source":"DOI.org (Crossref)","title":"Specific microsatellite loci for brook charr reveal strong population subdivision on a microgeographic scale","volume":"47","author":[{"family":"Angers","given":"B."},{"family":"Bernatchez","given":"L."},{"family":"Angers","given":"A."},{"family":"Desgroseillers","given":"L."}],"issued":{"date-parts":[["1995",12]]}}}],"schema":"https://github.com/citation-style-language/schema/raw/master/csl-citation.json"} </w:instrText>
      </w:r>
      <w:r>
        <w:rPr>
          <w:rFonts w:eastAsiaTheme="minorEastAsia"/>
          <w:sz w:val="24"/>
          <w:szCs w:val="24"/>
        </w:rPr>
        <w:fldChar w:fldCharType="separate"/>
      </w:r>
      <w:r w:rsidRPr="002C1006">
        <w:rPr>
          <w:rFonts w:ascii="Calibri" w:hAnsi="Calibri" w:cs="Calibri"/>
          <w:sz w:val="24"/>
        </w:rPr>
        <w:t>(Angers et al. 1995)</w:t>
      </w:r>
      <w:r>
        <w:rPr>
          <w:rFonts w:eastAsiaTheme="minorEastAsia"/>
          <w:sz w:val="24"/>
          <w:szCs w:val="24"/>
        </w:rPr>
        <w:fldChar w:fldCharType="end"/>
      </w:r>
      <w:r w:rsidRPr="5795CCC9">
        <w:rPr>
          <w:rFonts w:eastAsiaTheme="minorEastAsia"/>
          <w:sz w:val="24"/>
          <w:szCs w:val="24"/>
        </w:rPr>
        <w:t xml:space="preserve"> and Smm22 </w:t>
      </w:r>
      <w:r>
        <w:rPr>
          <w:rFonts w:eastAsiaTheme="minorEastAsia"/>
          <w:sz w:val="24"/>
          <w:szCs w:val="24"/>
        </w:rPr>
        <w:fldChar w:fldCharType="begin"/>
      </w:r>
      <w:r>
        <w:rPr>
          <w:rFonts w:eastAsiaTheme="minorEastAsia"/>
          <w:sz w:val="24"/>
          <w:szCs w:val="24"/>
        </w:rPr>
        <w:instrText xml:space="preserve"> ADDIN ZOTERO_ITEM CSL_CITATION {"citationID":"aW90CZ9K","properties":{"formattedCitation":"(Crane et al. 2004)","plainCitation":"(Crane et al. 2004)","noteIndex":0},"citationItems":[{"id":217,"uris":["http://zotero.org/groups/2555601/items/SNS9RSCH"],"itemData":{"id":217,"type":"article-journal","container-title":"Conservation Genetics","DOI":"10.1007/s10592-004-1853-1","ISSN":"1566-0621, 1572-9737","issue":"5","journalAbbreviation":"Conservation Genetics","language":"en","page":"737-741","source":"DOI.org (Crossref)","title":"Characterization and inheritance of seven microsatellite loci from Dolly Varden, &lt;i&gt;Salvelinus malma&lt;/i&gt;, and cross-species amplification in Arctic char, &lt;i&gt;S. alpinus&lt;/i&gt;","volume":"5","author":[{"family":"Crane","given":"Penelope A."},{"family":"Lewis","given":"Cara J."},{"family":"Kretschmer","given":"Eric J."},{"family":"Miller","given":"Steven J."},{"family":"Spearman","given":"William J."},{"family":"DeCicco","given":"Alfred L."},{"family":"Lisac","given":"Mark J."},{"family":"Wenburg","given":"John K."}],"issued":{"date-parts":[["2004"]]}}}],"schema":"https://github.com/citation-style-language/schema/raw/master/csl-citation.json"} </w:instrText>
      </w:r>
      <w:r>
        <w:rPr>
          <w:rFonts w:eastAsiaTheme="minorEastAsia"/>
          <w:sz w:val="24"/>
          <w:szCs w:val="24"/>
        </w:rPr>
        <w:fldChar w:fldCharType="separate"/>
      </w:r>
      <w:r w:rsidRPr="002C1006">
        <w:rPr>
          <w:rFonts w:ascii="Calibri" w:hAnsi="Calibri" w:cs="Calibri"/>
          <w:sz w:val="24"/>
        </w:rPr>
        <w:t>(Crane et al. 2004)</w:t>
      </w:r>
      <w:r>
        <w:rPr>
          <w:rFonts w:eastAsiaTheme="minorEastAsia"/>
          <w:sz w:val="24"/>
          <w:szCs w:val="24"/>
        </w:rPr>
        <w:fldChar w:fldCharType="end"/>
      </w:r>
      <w:r w:rsidRPr="5795CCC9">
        <w:rPr>
          <w:rFonts w:eastAsiaTheme="minorEastAsia"/>
          <w:sz w:val="24"/>
          <w:szCs w:val="24"/>
        </w:rPr>
        <w:t xml:space="preserve">. Allele calling at each of these loci was previously standardized between our laboratory and WDFW Molecular Genetics Laboratory using a </w:t>
      </w:r>
      <w:r>
        <w:rPr>
          <w:rFonts w:eastAsiaTheme="minorEastAsia"/>
          <w:sz w:val="24"/>
          <w:szCs w:val="24"/>
        </w:rPr>
        <w:t xml:space="preserve">similar </w:t>
      </w:r>
      <w:r w:rsidRPr="5795CCC9">
        <w:rPr>
          <w:rFonts w:eastAsiaTheme="minorEastAsia"/>
          <w:sz w:val="24"/>
          <w:szCs w:val="24"/>
        </w:rPr>
        <w:t xml:space="preserve">protocol </w:t>
      </w:r>
      <w:r>
        <w:rPr>
          <w:rFonts w:eastAsiaTheme="minorEastAsia"/>
          <w:sz w:val="24"/>
          <w:szCs w:val="24"/>
        </w:rPr>
        <w:t>to</w:t>
      </w:r>
      <w:r w:rsidRPr="5795CCC9">
        <w:rPr>
          <w:rFonts w:eastAsiaTheme="minorEastAsia"/>
          <w:sz w:val="24"/>
          <w:szCs w:val="24"/>
        </w:rPr>
        <w:t xml:space="preserve"> the one described by </w:t>
      </w:r>
      <w:r>
        <w:rPr>
          <w:rFonts w:eastAsiaTheme="minorEastAsia"/>
          <w:sz w:val="24"/>
          <w:szCs w:val="24"/>
        </w:rPr>
        <w:fldChar w:fldCharType="begin"/>
      </w:r>
      <w:r>
        <w:rPr>
          <w:rFonts w:eastAsiaTheme="minorEastAsia"/>
          <w:sz w:val="24"/>
          <w:szCs w:val="24"/>
        </w:rPr>
        <w:instrText xml:space="preserve"> ADDIN ZOTERO_ITEM CSL_CITATION {"citationID":"0Ni784MF","properties":{"formattedCitation":"(Stephenson et al. 2009)","plainCitation":"(Stephenson et al. 2009)","dontUpdate":true,"noteIndex":0},"citationItems":[{"id":179,"uris":["http://zotero.org/groups/2555601/items/TY68XMZ6"],"itemData":{"id":179,"type":"article-journal","container-title":"Conservation Genetics","DOI":"10.1007/s10592-008-9729-4","ISSN":"1566-0621, 1572-9737","issue":"4","journalAbbreviation":"Conserv Genet","language":"en","page":"1145-1149","source":"DOI.org (Crossref)","title":"A centralized model for creating shared, standardized, microsatellite data that simplifies inter-laboratory collaboration","volume":"10","author":[{"family":"Stephenson","given":"Jeff J."},{"family":"Campbell","given":"Matt R."},{"family":"Hess","given":"Jon E."},{"family":"Kozfkay","given":"Chris"},{"family":"Matala","given":"Andrew P."},{"family":"McPhee","given":"Megan V."},{"family":"Moran","given":"Paul"},{"family":"Narum","given":"Shawn R."},{"family":"Paquin","given":"Melanie M."},{"family":"Schlei","given":"Ora"},{"family":"Small","given":"Maureen P."},{"family":"Van Doornik","given":"Donald M."},{"family":"Wenburg","given":"John K."}],"issued":{"date-parts":[["2009",8]]}}}],"schema":"https://github.com/citation-style-language/schema/raw/master/csl-citation.json"} </w:instrText>
      </w:r>
      <w:r>
        <w:rPr>
          <w:rFonts w:eastAsiaTheme="minorEastAsia"/>
          <w:sz w:val="24"/>
          <w:szCs w:val="24"/>
        </w:rPr>
        <w:fldChar w:fldCharType="separate"/>
      </w:r>
      <w:r w:rsidRPr="004B4FE3">
        <w:rPr>
          <w:rFonts w:ascii="Calibri" w:hAnsi="Calibri" w:cs="Calibri"/>
          <w:sz w:val="24"/>
        </w:rPr>
        <w:t xml:space="preserve">Stephenson et al. </w:t>
      </w:r>
      <w:r>
        <w:rPr>
          <w:rFonts w:ascii="Calibri" w:hAnsi="Calibri" w:cs="Calibri"/>
          <w:sz w:val="24"/>
        </w:rPr>
        <w:t>(</w:t>
      </w:r>
      <w:r w:rsidRPr="004B4FE3">
        <w:rPr>
          <w:rFonts w:ascii="Calibri" w:hAnsi="Calibri" w:cs="Calibri"/>
          <w:sz w:val="24"/>
        </w:rPr>
        <w:t>2009)</w:t>
      </w:r>
      <w:r>
        <w:rPr>
          <w:rFonts w:eastAsiaTheme="minorEastAsia"/>
          <w:sz w:val="24"/>
          <w:szCs w:val="24"/>
        </w:rPr>
        <w:fldChar w:fldCharType="end"/>
      </w:r>
      <w:r>
        <w:rPr>
          <w:rFonts w:eastAsiaTheme="minorEastAsia"/>
          <w:sz w:val="24"/>
          <w:szCs w:val="24"/>
        </w:rPr>
        <w:t xml:space="preserve"> </w:t>
      </w:r>
      <w:r w:rsidRPr="5795CCC9">
        <w:rPr>
          <w:rFonts w:eastAsiaTheme="minorEastAsia"/>
          <w:sz w:val="24"/>
          <w:szCs w:val="24"/>
        </w:rPr>
        <w:t xml:space="preserve">to facilitate data sharing. Several Bull Trout and Brook Trout loci have diagnostically different allele sizes and can be used to identify species and individuals with hybrid ancestry. </w:t>
      </w:r>
    </w:p>
    <w:p w14:paraId="2517702F" w14:textId="2DEC5687" w:rsidR="005C779A" w:rsidRDefault="00265476" w:rsidP="00265476">
      <w:pPr>
        <w:spacing w:line="257" w:lineRule="auto"/>
        <w:rPr>
          <w:rFonts w:eastAsiaTheme="minorEastAsia"/>
          <w:sz w:val="24"/>
          <w:szCs w:val="24"/>
        </w:rPr>
      </w:pPr>
      <w:r w:rsidRPr="5795CCC9">
        <w:rPr>
          <w:rFonts w:eastAsiaTheme="minorEastAsia"/>
          <w:sz w:val="24"/>
          <w:szCs w:val="24"/>
        </w:rPr>
        <w:t xml:space="preserve">We used the baseline genotypes described by </w:t>
      </w:r>
      <w:r>
        <w:rPr>
          <w:rFonts w:eastAsiaTheme="minorEastAsia"/>
          <w:sz w:val="24"/>
          <w:szCs w:val="24"/>
        </w:rPr>
        <w:fldChar w:fldCharType="begin"/>
      </w:r>
      <w:r>
        <w:rPr>
          <w:rFonts w:eastAsiaTheme="minorEastAsia"/>
          <w:sz w:val="24"/>
          <w:szCs w:val="24"/>
        </w:rPr>
        <w:instrText xml:space="preserve"> ADDIN ZOTERO_ITEM CSL_CITATION {"citationID":"JP5Xn5Da","properties":{"formattedCitation":"(Small et al. 2016)","plainCitation":"(Small et al. 2016)","dontUpdate":true,"noteIndex":0},"citationItems":[{"id":178,"uris":["http://zotero.org/groups/2555601/items/563FEY74"],"itemData":{"id":178,"type":"report","event-place":"Yakima, Washington","page":"9","publisher":"U.S. Fish and Wildlife Service, Mid-Columbia Fish and Wildlife Conservation Office","publisher-place":"Yakima, Washington","title":"2016 North Fork Tieton Bull Trout Transport Project","author":[{"family":"Small","given":"Maureen P."},{"family":"Thomas","given":"Jeff A."},{"family":"Monk","given":"Patrick A."},{"family":"Bowman","given":"Cherril"}],"issued":{"date-parts":[["2016"]]}}}],"schema":"https://github.com/citation-style-language/schema/raw/master/csl-citation.json"} </w:instrText>
      </w:r>
      <w:r>
        <w:rPr>
          <w:rFonts w:eastAsiaTheme="minorEastAsia"/>
          <w:sz w:val="24"/>
          <w:szCs w:val="24"/>
        </w:rPr>
        <w:fldChar w:fldCharType="separate"/>
      </w:r>
      <w:r w:rsidRPr="008F4D5F">
        <w:rPr>
          <w:rFonts w:ascii="Calibri" w:hAnsi="Calibri" w:cs="Calibri"/>
          <w:sz w:val="24"/>
        </w:rPr>
        <w:t xml:space="preserve">Small et al. </w:t>
      </w:r>
      <w:r>
        <w:rPr>
          <w:rFonts w:ascii="Calibri" w:hAnsi="Calibri" w:cs="Calibri"/>
          <w:sz w:val="24"/>
        </w:rPr>
        <w:t>(</w:t>
      </w:r>
      <w:r w:rsidRPr="008F4D5F">
        <w:rPr>
          <w:rFonts w:ascii="Calibri" w:hAnsi="Calibri" w:cs="Calibri"/>
          <w:sz w:val="24"/>
        </w:rPr>
        <w:t>2016)</w:t>
      </w:r>
      <w:r>
        <w:rPr>
          <w:rFonts w:eastAsiaTheme="minorEastAsia"/>
          <w:sz w:val="24"/>
          <w:szCs w:val="24"/>
        </w:rPr>
        <w:fldChar w:fldCharType="end"/>
      </w:r>
      <w:r>
        <w:rPr>
          <w:rFonts w:eastAsiaTheme="minorEastAsia"/>
          <w:sz w:val="24"/>
          <w:szCs w:val="24"/>
        </w:rPr>
        <w:t xml:space="preserve"> </w:t>
      </w:r>
      <w:r w:rsidRPr="5795CCC9">
        <w:rPr>
          <w:rFonts w:eastAsiaTheme="minorEastAsia"/>
          <w:sz w:val="24"/>
          <w:szCs w:val="24"/>
        </w:rPr>
        <w:t>to assign fish to population groups and evaluated the power of the baseline to accurately assign individuals using a simulation approach. The probability of an individual originating from each baseline population was estimated following</w:t>
      </w:r>
      <w:r>
        <w:rPr>
          <w:rFonts w:eastAsiaTheme="minorEastAsia"/>
          <w:sz w:val="24"/>
          <w:szCs w:val="24"/>
        </w:rPr>
        <w:t xml:space="preserve"> </w:t>
      </w:r>
      <w:r>
        <w:rPr>
          <w:rFonts w:eastAsiaTheme="minorEastAsia"/>
          <w:sz w:val="24"/>
          <w:szCs w:val="24"/>
        </w:rPr>
        <w:fldChar w:fldCharType="begin"/>
      </w:r>
      <w:r>
        <w:rPr>
          <w:rFonts w:eastAsiaTheme="minorEastAsia"/>
          <w:sz w:val="24"/>
          <w:szCs w:val="24"/>
        </w:rPr>
        <w:instrText xml:space="preserve"> ADDIN ZOTERO_ITEM CSL_CITATION {"citationID":"LieWL0hI","properties":{"formattedCitation":"(Rannala and Mountain 1997)","plainCitation":"(Rannala and Mountain 1997)","dontUpdate":true,"noteIndex":0},"citationItems":[{"id":184,"uris":["http://zotero.org/groups/2555601/items/2M93W59S"],"itemData":{"id":184,"type":"article-journal","container-title":"Proceedings of the National Academy of Sciences","DOI":"10.1073/pnas.94.17.9197","ISSN":"0027-8424, 1091-6490","issue":"17","journalAbbreviation":"Proceedings of the National Academy of Sciences","language":"en","page":"9197-9201","source":"DOI.org (Crossref)","title":"Detecting immigration by using multilocus genotypes","volume":"94","author":[{"family":"Rannala","given":"B."},{"family":"Mountain","given":"J. L."}],"issued":{"date-parts":[["1997",8,19]]}}}],"schema":"https://github.com/citation-style-language/schema/raw/master/csl-citation.json"} </w:instrText>
      </w:r>
      <w:r>
        <w:rPr>
          <w:rFonts w:eastAsiaTheme="minorEastAsia"/>
          <w:sz w:val="24"/>
          <w:szCs w:val="24"/>
        </w:rPr>
        <w:fldChar w:fldCharType="separate"/>
      </w:r>
      <w:r w:rsidRPr="00944345">
        <w:rPr>
          <w:rFonts w:ascii="Calibri" w:hAnsi="Calibri" w:cs="Calibri"/>
          <w:sz w:val="24"/>
        </w:rPr>
        <w:t xml:space="preserve">Rannala and Mountain </w:t>
      </w:r>
      <w:r>
        <w:rPr>
          <w:rFonts w:ascii="Calibri" w:hAnsi="Calibri" w:cs="Calibri"/>
          <w:sz w:val="24"/>
        </w:rPr>
        <w:t>(</w:t>
      </w:r>
      <w:r w:rsidRPr="00944345">
        <w:rPr>
          <w:rFonts w:ascii="Calibri" w:hAnsi="Calibri" w:cs="Calibri"/>
          <w:sz w:val="24"/>
        </w:rPr>
        <w:t>1997)</w:t>
      </w:r>
      <w:r>
        <w:rPr>
          <w:rFonts w:eastAsiaTheme="minorEastAsia"/>
          <w:sz w:val="24"/>
          <w:szCs w:val="24"/>
        </w:rPr>
        <w:fldChar w:fldCharType="end"/>
      </w:r>
      <w:r w:rsidRPr="5795CCC9">
        <w:rPr>
          <w:rFonts w:eastAsiaTheme="minorEastAsia"/>
          <w:sz w:val="24"/>
          <w:szCs w:val="24"/>
        </w:rPr>
        <w:t xml:space="preserve"> as implemented in the computer program ONCOR</w:t>
      </w:r>
      <w:r>
        <w:rPr>
          <w:rFonts w:eastAsiaTheme="minorEastAsia"/>
          <w:sz w:val="24"/>
          <w:szCs w:val="24"/>
        </w:rPr>
        <w:t xml:space="preserve"> </w:t>
      </w:r>
      <w:r>
        <w:rPr>
          <w:rFonts w:eastAsiaTheme="minorEastAsia"/>
          <w:sz w:val="24"/>
          <w:szCs w:val="24"/>
        </w:rPr>
        <w:fldChar w:fldCharType="begin"/>
      </w:r>
      <w:r>
        <w:rPr>
          <w:rFonts w:eastAsiaTheme="minorEastAsia"/>
          <w:sz w:val="24"/>
          <w:szCs w:val="24"/>
        </w:rPr>
        <w:instrText xml:space="preserve"> ADDIN ZOTERO_ITEM CSL_CITATION {"citationID":"TV74ATtF","properties":{"formattedCitation":"(Kalinowski et al. 2007)","plainCitation":"(Kalinowski et al. 2007)","noteIndex":0},"citationItems":[{"id":20708,"uris":["http://zotero.org/users/10779486/items/MQRV4YTT"],"itemData":{"id":20708,"type":"software","title":"ONCOR: A computer program for genetic stock identification","URL":"https://www.montana.edu/kalinowski/software/oncor.html","author":[{"family":"Kalinowski","given":"Steven T"},{"family":"Manlove","given":"Kezia R"},{"family":"Taper","given":"Mark L"}],"issued":{"date-parts":[["2007"]]}}}],"schema":"https://github.com/citation-style-language/schema/raw/master/csl-citation.json"} </w:instrText>
      </w:r>
      <w:r>
        <w:rPr>
          <w:rFonts w:eastAsiaTheme="minorEastAsia"/>
          <w:sz w:val="24"/>
          <w:szCs w:val="24"/>
        </w:rPr>
        <w:fldChar w:fldCharType="separate"/>
      </w:r>
      <w:r w:rsidRPr="002C1006">
        <w:rPr>
          <w:rFonts w:ascii="Calibri" w:hAnsi="Calibri" w:cs="Calibri"/>
          <w:sz w:val="24"/>
        </w:rPr>
        <w:t>(Kalinowski et al. 2007)</w:t>
      </w:r>
      <w:r>
        <w:rPr>
          <w:rFonts w:eastAsiaTheme="minorEastAsia"/>
          <w:sz w:val="24"/>
          <w:szCs w:val="24"/>
        </w:rPr>
        <w:fldChar w:fldCharType="end"/>
      </w:r>
      <w:r>
        <w:rPr>
          <w:rFonts w:eastAsiaTheme="minorEastAsia"/>
          <w:sz w:val="24"/>
          <w:szCs w:val="24"/>
        </w:rPr>
        <w:t>.</w:t>
      </w:r>
      <w:r w:rsidRPr="5795CCC9">
        <w:rPr>
          <w:rFonts w:eastAsiaTheme="minorEastAsia"/>
          <w:sz w:val="24"/>
          <w:szCs w:val="24"/>
        </w:rPr>
        <w:t xml:space="preserve"> Preliminary leave-one-out simulations suggested a high probability (95 - 100%) of correct assignment to the twelve populations in the baseline (Table 1). Based on </w:t>
      </w:r>
      <w:r>
        <w:rPr>
          <w:rFonts w:eastAsiaTheme="minorEastAsia"/>
          <w:sz w:val="24"/>
          <w:szCs w:val="24"/>
        </w:rPr>
        <w:t>the leave-one-out</w:t>
      </w:r>
      <w:r w:rsidRPr="5795CCC9">
        <w:rPr>
          <w:rFonts w:eastAsiaTheme="minorEastAsia"/>
          <w:sz w:val="24"/>
          <w:szCs w:val="24"/>
        </w:rPr>
        <w:t xml:space="preserve"> results, we decided that the baseline had enough power to assign individual Bull Trout to one of twelve populations. Each of the </w:t>
      </w:r>
      <w:r>
        <w:rPr>
          <w:rFonts w:eastAsiaTheme="minorEastAsia"/>
          <w:sz w:val="24"/>
          <w:szCs w:val="24"/>
        </w:rPr>
        <w:t xml:space="preserve">captured </w:t>
      </w:r>
      <w:r w:rsidRPr="5795CCC9">
        <w:rPr>
          <w:rFonts w:eastAsiaTheme="minorEastAsia"/>
          <w:sz w:val="24"/>
          <w:szCs w:val="24"/>
        </w:rPr>
        <w:t>Bull Trout were thus assigned to one of these populations</w:t>
      </w:r>
      <w:r w:rsidR="005C779A">
        <w:rPr>
          <w:rFonts w:eastAsiaTheme="minorEastAsia"/>
          <w:sz w:val="24"/>
          <w:szCs w:val="24"/>
        </w:rPr>
        <w:t>.</w:t>
      </w:r>
    </w:p>
    <w:p w14:paraId="13C7D867" w14:textId="33D0C45A" w:rsidR="005C779A" w:rsidRPr="00AF2EF0" w:rsidRDefault="005C779A" w:rsidP="00AF2EF0">
      <w:pPr>
        <w:rPr>
          <w:sz w:val="24"/>
          <w:szCs w:val="24"/>
        </w:rPr>
        <w:sectPr w:rsidR="005C779A" w:rsidRPr="00AF2EF0" w:rsidSect="00E723A0">
          <w:headerReference w:type="default" r:id="rId19"/>
          <w:foot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p>
    <w:p w14:paraId="4DED1FEC" w14:textId="7EF3CEE2" w:rsidR="00161197" w:rsidRPr="00345A8B" w:rsidRDefault="00234B7F" w:rsidP="00345A8B">
      <w:pPr>
        <w:pStyle w:val="Tablecaptions"/>
        <w:rPr>
          <w:szCs w:val="18"/>
        </w:rPr>
      </w:pPr>
      <w:r>
        <w:lastRenderedPageBreak/>
        <w:t xml:space="preserve">Table </w:t>
      </w:r>
      <w:r>
        <w:fldChar w:fldCharType="begin"/>
      </w:r>
      <w:r>
        <w:instrText xml:space="preserve"> SEQ Table \* ARABIC </w:instrText>
      </w:r>
      <w:r>
        <w:fldChar w:fldCharType="separate"/>
      </w:r>
      <w:r w:rsidR="00FC1940">
        <w:rPr>
          <w:noProof/>
        </w:rPr>
        <w:t>1</w:t>
      </w:r>
      <w:r>
        <w:fldChar w:fldCharType="end"/>
      </w:r>
      <w:r>
        <w:t xml:space="preserve">. </w:t>
      </w:r>
      <w:r w:rsidR="0026004D" w:rsidRPr="00234B7F">
        <w:rPr>
          <w:b w:val="0"/>
        </w:rPr>
        <w:t>Results of simulations used to assess the accuracy with which the genetic baseline could be used to assign Bull Trout to 13 reporting groups.  The left column indicates the true origin, and subsequent columns indicate numbers of fish assigned to each</w:t>
      </w:r>
      <w:r w:rsidR="00804865" w:rsidRPr="00234B7F">
        <w:rPr>
          <w:b w:val="0"/>
        </w:rPr>
        <w:t xml:space="preserve"> </w:t>
      </w:r>
      <w:r w:rsidR="0026004D" w:rsidRPr="00234B7F">
        <w:rPr>
          <w:b w:val="0"/>
        </w:rPr>
        <w:t>reporting group.  Bold values indicate correct assignments.</w:t>
      </w:r>
    </w:p>
    <w:tbl>
      <w:tblPr>
        <w:tblW w:w="14850" w:type="dxa"/>
        <w:tblInd w:w="-900" w:type="dxa"/>
        <w:tblLayout w:type="fixed"/>
        <w:tblLook w:val="04A0" w:firstRow="1" w:lastRow="0" w:firstColumn="1" w:lastColumn="0" w:noHBand="0" w:noVBand="1"/>
      </w:tblPr>
      <w:tblGrid>
        <w:gridCol w:w="1440"/>
        <w:gridCol w:w="810"/>
        <w:gridCol w:w="810"/>
        <w:gridCol w:w="990"/>
        <w:gridCol w:w="990"/>
        <w:gridCol w:w="1260"/>
        <w:gridCol w:w="810"/>
        <w:gridCol w:w="1170"/>
        <w:gridCol w:w="1350"/>
        <w:gridCol w:w="720"/>
        <w:gridCol w:w="810"/>
        <w:gridCol w:w="810"/>
        <w:gridCol w:w="810"/>
        <w:gridCol w:w="1080"/>
        <w:gridCol w:w="990"/>
      </w:tblGrid>
      <w:tr w:rsidR="008D28B8" w:rsidRPr="00115F16" w14:paraId="6D4C579F" w14:textId="77777777" w:rsidTr="00D77F17">
        <w:trPr>
          <w:trHeight w:val="620"/>
        </w:trPr>
        <w:tc>
          <w:tcPr>
            <w:tcW w:w="1440" w:type="dxa"/>
            <w:tcBorders>
              <w:top w:val="single" w:sz="4" w:space="0" w:color="auto"/>
              <w:bottom w:val="single" w:sz="4" w:space="0" w:color="auto"/>
            </w:tcBorders>
            <w:shd w:val="clear" w:color="auto" w:fill="auto"/>
            <w:noWrap/>
            <w:vAlign w:val="bottom"/>
            <w:hideMark/>
          </w:tcPr>
          <w:p w14:paraId="53B38B7F" w14:textId="77777777" w:rsidR="0026004D" w:rsidRPr="00887E61" w:rsidRDefault="0026004D" w:rsidP="00D77F17">
            <w:pPr>
              <w:contextualSpacing/>
              <w:jc w:val="center"/>
              <w:rPr>
                <w:color w:val="000000"/>
              </w:rPr>
            </w:pPr>
            <w:r w:rsidRPr="2CAB76EF">
              <w:rPr>
                <w:color w:val="000000" w:themeColor="text1"/>
              </w:rPr>
              <w:t>Reporting Groups</w:t>
            </w:r>
          </w:p>
        </w:tc>
        <w:tc>
          <w:tcPr>
            <w:tcW w:w="810" w:type="dxa"/>
            <w:tcBorders>
              <w:top w:val="single" w:sz="4" w:space="0" w:color="auto"/>
              <w:bottom w:val="single" w:sz="4" w:space="0" w:color="auto"/>
            </w:tcBorders>
            <w:shd w:val="clear" w:color="auto" w:fill="auto"/>
            <w:noWrap/>
            <w:vAlign w:val="bottom"/>
            <w:hideMark/>
          </w:tcPr>
          <w:p w14:paraId="4A063B71" w14:textId="77777777" w:rsidR="006E5B5A" w:rsidRDefault="0026004D" w:rsidP="00D77F17">
            <w:pPr>
              <w:contextualSpacing/>
              <w:jc w:val="center"/>
              <w:rPr>
                <w:color w:val="000000" w:themeColor="text1"/>
              </w:rPr>
            </w:pPr>
            <w:r w:rsidRPr="2CAB76EF">
              <w:rPr>
                <w:color w:val="000000" w:themeColor="text1"/>
              </w:rPr>
              <w:t>Brook</w:t>
            </w:r>
          </w:p>
          <w:p w14:paraId="29FB6BD8" w14:textId="42A4DEDA" w:rsidR="0026004D" w:rsidRPr="00887E61" w:rsidRDefault="531AA471" w:rsidP="00D77F17">
            <w:pPr>
              <w:contextualSpacing/>
              <w:jc w:val="center"/>
              <w:rPr>
                <w:color w:val="000000"/>
              </w:rPr>
            </w:pPr>
            <w:r w:rsidRPr="2CAB76EF">
              <w:rPr>
                <w:color w:val="000000" w:themeColor="text1"/>
              </w:rPr>
              <w:t>Trout</w:t>
            </w:r>
          </w:p>
        </w:tc>
        <w:tc>
          <w:tcPr>
            <w:tcW w:w="810" w:type="dxa"/>
            <w:tcBorders>
              <w:top w:val="single" w:sz="4" w:space="0" w:color="auto"/>
              <w:bottom w:val="single" w:sz="4" w:space="0" w:color="auto"/>
            </w:tcBorders>
            <w:shd w:val="clear" w:color="auto" w:fill="auto"/>
            <w:noWrap/>
            <w:vAlign w:val="bottom"/>
            <w:hideMark/>
          </w:tcPr>
          <w:p w14:paraId="2D64F5BE" w14:textId="77777777" w:rsidR="0026004D" w:rsidRPr="00887E61" w:rsidRDefault="0026004D" w:rsidP="00D77F17">
            <w:pPr>
              <w:contextualSpacing/>
              <w:jc w:val="center"/>
              <w:rPr>
                <w:color w:val="000000"/>
              </w:rPr>
            </w:pPr>
            <w:r w:rsidRPr="2CAB76EF">
              <w:rPr>
                <w:color w:val="000000" w:themeColor="text1"/>
              </w:rPr>
              <w:t>Gold</w:t>
            </w:r>
            <w:r w:rsidR="00804865" w:rsidRPr="2CAB76EF">
              <w:rPr>
                <w:color w:val="000000" w:themeColor="text1"/>
              </w:rPr>
              <w:t xml:space="preserve"> Creek</w:t>
            </w:r>
          </w:p>
        </w:tc>
        <w:tc>
          <w:tcPr>
            <w:tcW w:w="990" w:type="dxa"/>
            <w:tcBorders>
              <w:top w:val="single" w:sz="4" w:space="0" w:color="auto"/>
              <w:bottom w:val="single" w:sz="4" w:space="0" w:color="auto"/>
            </w:tcBorders>
            <w:shd w:val="clear" w:color="auto" w:fill="auto"/>
            <w:noWrap/>
            <w:vAlign w:val="bottom"/>
            <w:hideMark/>
          </w:tcPr>
          <w:p w14:paraId="15343D50" w14:textId="77777777" w:rsidR="00804865" w:rsidRPr="00887E61" w:rsidRDefault="0026004D" w:rsidP="00D77F17">
            <w:pPr>
              <w:contextualSpacing/>
              <w:jc w:val="center"/>
              <w:rPr>
                <w:color w:val="000000"/>
              </w:rPr>
            </w:pPr>
            <w:r w:rsidRPr="2CAB76EF">
              <w:rPr>
                <w:color w:val="000000" w:themeColor="text1"/>
              </w:rPr>
              <w:t>Box</w:t>
            </w:r>
          </w:p>
          <w:p w14:paraId="1020DDE3" w14:textId="19D5AFE3" w:rsidR="0026004D" w:rsidRPr="00887E61" w:rsidRDefault="0026004D" w:rsidP="00D77F17">
            <w:pPr>
              <w:contextualSpacing/>
              <w:jc w:val="center"/>
              <w:rPr>
                <w:color w:val="000000"/>
              </w:rPr>
            </w:pPr>
            <w:r w:rsidRPr="2CAB76EF">
              <w:rPr>
                <w:color w:val="000000" w:themeColor="text1"/>
              </w:rPr>
              <w:t>Canyon</w:t>
            </w:r>
          </w:p>
        </w:tc>
        <w:tc>
          <w:tcPr>
            <w:tcW w:w="990" w:type="dxa"/>
            <w:tcBorders>
              <w:top w:val="single" w:sz="4" w:space="0" w:color="auto"/>
              <w:bottom w:val="single" w:sz="4" w:space="0" w:color="auto"/>
            </w:tcBorders>
            <w:shd w:val="clear" w:color="auto" w:fill="auto"/>
            <w:noWrap/>
            <w:vAlign w:val="bottom"/>
            <w:hideMark/>
          </w:tcPr>
          <w:p w14:paraId="57ED0D4D" w14:textId="77777777" w:rsidR="00804865" w:rsidRPr="00887E61" w:rsidRDefault="0026004D" w:rsidP="00D77F17">
            <w:pPr>
              <w:contextualSpacing/>
              <w:jc w:val="center"/>
              <w:rPr>
                <w:color w:val="000000"/>
              </w:rPr>
            </w:pPr>
            <w:r w:rsidRPr="2CAB76EF">
              <w:rPr>
                <w:color w:val="000000" w:themeColor="text1"/>
              </w:rPr>
              <w:t>Kachess</w:t>
            </w:r>
          </w:p>
          <w:p w14:paraId="3C2439E2" w14:textId="77777777" w:rsidR="0026004D" w:rsidRPr="00887E61" w:rsidRDefault="00804865" w:rsidP="00D77F17">
            <w:pPr>
              <w:contextualSpacing/>
              <w:jc w:val="center"/>
              <w:rPr>
                <w:color w:val="000000"/>
              </w:rPr>
            </w:pPr>
            <w:r w:rsidRPr="2CAB76EF">
              <w:rPr>
                <w:color w:val="000000" w:themeColor="text1"/>
              </w:rPr>
              <w:t>River</w:t>
            </w:r>
          </w:p>
        </w:tc>
        <w:tc>
          <w:tcPr>
            <w:tcW w:w="1260" w:type="dxa"/>
            <w:tcBorders>
              <w:top w:val="single" w:sz="4" w:space="0" w:color="auto"/>
              <w:bottom w:val="single" w:sz="4" w:space="0" w:color="auto"/>
            </w:tcBorders>
            <w:shd w:val="clear" w:color="auto" w:fill="auto"/>
            <w:noWrap/>
            <w:vAlign w:val="bottom"/>
            <w:hideMark/>
          </w:tcPr>
          <w:p w14:paraId="54CD770E" w14:textId="77777777" w:rsidR="00804865" w:rsidRPr="00887E61" w:rsidRDefault="0026004D" w:rsidP="00D77F17">
            <w:pPr>
              <w:contextualSpacing/>
              <w:jc w:val="center"/>
              <w:rPr>
                <w:color w:val="000000"/>
              </w:rPr>
            </w:pPr>
            <w:r w:rsidRPr="2CAB76EF">
              <w:rPr>
                <w:color w:val="000000" w:themeColor="text1"/>
              </w:rPr>
              <w:t>NF</w:t>
            </w:r>
          </w:p>
          <w:p w14:paraId="695D39C3" w14:textId="35C9488B" w:rsidR="0026004D" w:rsidRPr="00887E61" w:rsidRDefault="0026004D" w:rsidP="00D77F17">
            <w:pPr>
              <w:contextualSpacing/>
              <w:jc w:val="center"/>
              <w:rPr>
                <w:color w:val="000000"/>
              </w:rPr>
            </w:pPr>
            <w:r w:rsidRPr="2CAB76EF">
              <w:rPr>
                <w:color w:val="000000" w:themeColor="text1"/>
              </w:rPr>
              <w:t>Teanaway</w:t>
            </w:r>
          </w:p>
        </w:tc>
        <w:tc>
          <w:tcPr>
            <w:tcW w:w="810" w:type="dxa"/>
            <w:tcBorders>
              <w:top w:val="single" w:sz="4" w:space="0" w:color="auto"/>
              <w:bottom w:val="single" w:sz="4" w:space="0" w:color="auto"/>
            </w:tcBorders>
            <w:shd w:val="clear" w:color="auto" w:fill="auto"/>
            <w:noWrap/>
            <w:vAlign w:val="bottom"/>
            <w:hideMark/>
          </w:tcPr>
          <w:p w14:paraId="216591FF" w14:textId="77777777" w:rsidR="006E5B5A" w:rsidRDefault="0026004D" w:rsidP="00D77F17">
            <w:pPr>
              <w:contextualSpacing/>
              <w:jc w:val="center"/>
              <w:rPr>
                <w:color w:val="000000" w:themeColor="text1"/>
              </w:rPr>
            </w:pPr>
            <w:r w:rsidRPr="2CAB76EF">
              <w:rPr>
                <w:color w:val="000000" w:themeColor="text1"/>
              </w:rPr>
              <w:t>Deep</w:t>
            </w:r>
          </w:p>
          <w:p w14:paraId="387DDA56" w14:textId="6C234D9E" w:rsidR="0026004D" w:rsidRPr="00887E61" w:rsidRDefault="326D170A" w:rsidP="00D77F17">
            <w:pPr>
              <w:contextualSpacing/>
              <w:jc w:val="center"/>
              <w:rPr>
                <w:color w:val="000000"/>
              </w:rPr>
            </w:pPr>
            <w:r w:rsidRPr="2CAB76EF">
              <w:rPr>
                <w:color w:val="000000" w:themeColor="text1"/>
              </w:rPr>
              <w:t>Creek</w:t>
            </w:r>
          </w:p>
        </w:tc>
        <w:tc>
          <w:tcPr>
            <w:tcW w:w="1170" w:type="dxa"/>
            <w:tcBorders>
              <w:top w:val="single" w:sz="4" w:space="0" w:color="auto"/>
              <w:bottom w:val="single" w:sz="4" w:space="0" w:color="auto"/>
            </w:tcBorders>
            <w:shd w:val="clear" w:color="auto" w:fill="auto"/>
            <w:noWrap/>
            <w:vAlign w:val="bottom"/>
            <w:hideMark/>
          </w:tcPr>
          <w:p w14:paraId="73E64DDA" w14:textId="77777777" w:rsidR="006E5B5A" w:rsidRDefault="0026004D" w:rsidP="00D77F17">
            <w:pPr>
              <w:contextualSpacing/>
              <w:jc w:val="center"/>
              <w:rPr>
                <w:color w:val="000000" w:themeColor="text1"/>
              </w:rPr>
            </w:pPr>
            <w:r w:rsidRPr="2CAB76EF">
              <w:rPr>
                <w:color w:val="000000" w:themeColor="text1"/>
              </w:rPr>
              <w:t>American</w:t>
            </w:r>
            <w:r w:rsidR="00804865" w:rsidRPr="2CAB76EF">
              <w:rPr>
                <w:color w:val="000000" w:themeColor="text1"/>
              </w:rPr>
              <w:t>/</w:t>
            </w:r>
          </w:p>
          <w:p w14:paraId="3050C944" w14:textId="509EB72E" w:rsidR="0026004D" w:rsidRPr="00887E61" w:rsidRDefault="0026004D" w:rsidP="00D77F17">
            <w:pPr>
              <w:contextualSpacing/>
              <w:jc w:val="center"/>
              <w:rPr>
                <w:color w:val="000000"/>
              </w:rPr>
            </w:pPr>
            <w:r w:rsidRPr="2CAB76EF">
              <w:rPr>
                <w:color w:val="000000" w:themeColor="text1"/>
              </w:rPr>
              <w:t>Union</w:t>
            </w:r>
          </w:p>
        </w:tc>
        <w:tc>
          <w:tcPr>
            <w:tcW w:w="1350" w:type="dxa"/>
            <w:tcBorders>
              <w:top w:val="single" w:sz="4" w:space="0" w:color="auto"/>
              <w:bottom w:val="single" w:sz="4" w:space="0" w:color="auto"/>
            </w:tcBorders>
            <w:shd w:val="clear" w:color="auto" w:fill="auto"/>
            <w:noWrap/>
            <w:vAlign w:val="bottom"/>
            <w:hideMark/>
          </w:tcPr>
          <w:p w14:paraId="2646147D" w14:textId="77777777" w:rsidR="0026004D" w:rsidRPr="00887E61" w:rsidRDefault="0026004D" w:rsidP="00D77F17">
            <w:pPr>
              <w:contextualSpacing/>
              <w:jc w:val="center"/>
              <w:rPr>
                <w:color w:val="000000"/>
              </w:rPr>
            </w:pPr>
            <w:r w:rsidRPr="2CAB76EF">
              <w:rPr>
                <w:color w:val="000000" w:themeColor="text1"/>
              </w:rPr>
              <w:t>Rattlesnake</w:t>
            </w:r>
          </w:p>
        </w:tc>
        <w:tc>
          <w:tcPr>
            <w:tcW w:w="720" w:type="dxa"/>
            <w:tcBorders>
              <w:top w:val="single" w:sz="4" w:space="0" w:color="auto"/>
              <w:bottom w:val="single" w:sz="4" w:space="0" w:color="auto"/>
            </w:tcBorders>
            <w:shd w:val="clear" w:color="auto" w:fill="auto"/>
            <w:noWrap/>
            <w:vAlign w:val="bottom"/>
            <w:hideMark/>
          </w:tcPr>
          <w:p w14:paraId="698CD0A1" w14:textId="77777777" w:rsidR="0026004D" w:rsidRPr="00887E61" w:rsidRDefault="0026004D" w:rsidP="00D77F17">
            <w:pPr>
              <w:contextualSpacing/>
              <w:jc w:val="center"/>
              <w:rPr>
                <w:color w:val="000000"/>
              </w:rPr>
            </w:pPr>
            <w:r w:rsidRPr="2CAB76EF">
              <w:rPr>
                <w:color w:val="000000" w:themeColor="text1"/>
              </w:rPr>
              <w:t>Crow</w:t>
            </w:r>
          </w:p>
        </w:tc>
        <w:tc>
          <w:tcPr>
            <w:tcW w:w="810" w:type="dxa"/>
            <w:tcBorders>
              <w:top w:val="single" w:sz="4" w:space="0" w:color="auto"/>
              <w:bottom w:val="single" w:sz="4" w:space="0" w:color="auto"/>
            </w:tcBorders>
            <w:shd w:val="clear" w:color="auto" w:fill="auto"/>
            <w:noWrap/>
            <w:vAlign w:val="bottom"/>
            <w:hideMark/>
          </w:tcPr>
          <w:p w14:paraId="5A2CACCB" w14:textId="77777777" w:rsidR="0026004D" w:rsidRPr="00887E61" w:rsidRDefault="0026004D" w:rsidP="00D77F17">
            <w:pPr>
              <w:contextualSpacing/>
              <w:jc w:val="center"/>
              <w:rPr>
                <w:color w:val="000000"/>
              </w:rPr>
            </w:pPr>
            <w:r w:rsidRPr="2CAB76EF">
              <w:rPr>
                <w:color w:val="000000" w:themeColor="text1"/>
              </w:rPr>
              <w:t>NF</w:t>
            </w:r>
            <w:r w:rsidR="00804865" w:rsidRPr="2CAB76EF">
              <w:rPr>
                <w:color w:val="000000" w:themeColor="text1"/>
              </w:rPr>
              <w:t xml:space="preserve"> </w:t>
            </w:r>
            <w:r w:rsidRPr="2CAB76EF">
              <w:rPr>
                <w:color w:val="000000" w:themeColor="text1"/>
              </w:rPr>
              <w:t>Tieton</w:t>
            </w:r>
          </w:p>
        </w:tc>
        <w:tc>
          <w:tcPr>
            <w:tcW w:w="810" w:type="dxa"/>
            <w:tcBorders>
              <w:top w:val="single" w:sz="4" w:space="0" w:color="auto"/>
              <w:bottom w:val="single" w:sz="4" w:space="0" w:color="auto"/>
            </w:tcBorders>
            <w:shd w:val="clear" w:color="auto" w:fill="auto"/>
            <w:noWrap/>
            <w:vAlign w:val="bottom"/>
            <w:hideMark/>
          </w:tcPr>
          <w:p w14:paraId="7EEDCEB2" w14:textId="77777777" w:rsidR="0026004D" w:rsidRPr="00887E61" w:rsidRDefault="0026004D" w:rsidP="00D77F17">
            <w:pPr>
              <w:contextualSpacing/>
              <w:jc w:val="center"/>
              <w:rPr>
                <w:color w:val="000000"/>
              </w:rPr>
            </w:pPr>
            <w:r w:rsidRPr="2CAB76EF">
              <w:rPr>
                <w:color w:val="000000" w:themeColor="text1"/>
              </w:rPr>
              <w:t>Indian</w:t>
            </w:r>
          </w:p>
        </w:tc>
        <w:tc>
          <w:tcPr>
            <w:tcW w:w="810" w:type="dxa"/>
            <w:tcBorders>
              <w:top w:val="single" w:sz="4" w:space="0" w:color="auto"/>
              <w:bottom w:val="single" w:sz="4" w:space="0" w:color="auto"/>
            </w:tcBorders>
            <w:shd w:val="clear" w:color="auto" w:fill="auto"/>
            <w:noWrap/>
            <w:vAlign w:val="bottom"/>
            <w:hideMark/>
          </w:tcPr>
          <w:p w14:paraId="5B0BA507" w14:textId="05F0D55D" w:rsidR="006E5B5A" w:rsidRDefault="0026004D" w:rsidP="00D77F17">
            <w:pPr>
              <w:contextualSpacing/>
              <w:jc w:val="center"/>
              <w:rPr>
                <w:color w:val="000000" w:themeColor="text1"/>
              </w:rPr>
            </w:pPr>
            <w:r w:rsidRPr="2CAB76EF">
              <w:rPr>
                <w:color w:val="000000" w:themeColor="text1"/>
              </w:rPr>
              <w:t>SF</w:t>
            </w:r>
          </w:p>
          <w:p w14:paraId="041F7289" w14:textId="15BBA73E" w:rsidR="0026004D" w:rsidRPr="00887E61" w:rsidRDefault="0026004D" w:rsidP="00D77F17">
            <w:pPr>
              <w:contextualSpacing/>
              <w:jc w:val="center"/>
              <w:rPr>
                <w:color w:val="000000"/>
              </w:rPr>
            </w:pPr>
            <w:r w:rsidRPr="2CAB76EF">
              <w:rPr>
                <w:color w:val="000000" w:themeColor="text1"/>
              </w:rPr>
              <w:t>Tieton</w:t>
            </w:r>
          </w:p>
        </w:tc>
        <w:tc>
          <w:tcPr>
            <w:tcW w:w="1080" w:type="dxa"/>
            <w:tcBorders>
              <w:top w:val="single" w:sz="4" w:space="0" w:color="auto"/>
              <w:bottom w:val="single" w:sz="4" w:space="0" w:color="auto"/>
            </w:tcBorders>
            <w:shd w:val="clear" w:color="auto" w:fill="auto"/>
            <w:noWrap/>
            <w:vAlign w:val="bottom"/>
            <w:hideMark/>
          </w:tcPr>
          <w:p w14:paraId="4579AC97" w14:textId="77777777" w:rsidR="0026004D" w:rsidRPr="00887E61" w:rsidRDefault="0026004D" w:rsidP="00D77F17">
            <w:pPr>
              <w:contextualSpacing/>
              <w:jc w:val="center"/>
              <w:rPr>
                <w:color w:val="000000"/>
              </w:rPr>
            </w:pPr>
            <w:r w:rsidRPr="2CAB76EF">
              <w:rPr>
                <w:color w:val="000000" w:themeColor="text1"/>
              </w:rPr>
              <w:t>Ahtanum</w:t>
            </w:r>
          </w:p>
        </w:tc>
        <w:tc>
          <w:tcPr>
            <w:tcW w:w="990" w:type="dxa"/>
            <w:tcBorders>
              <w:top w:val="single" w:sz="4" w:space="0" w:color="auto"/>
              <w:bottom w:val="single" w:sz="4" w:space="0" w:color="auto"/>
            </w:tcBorders>
            <w:shd w:val="clear" w:color="auto" w:fill="auto"/>
            <w:noWrap/>
            <w:vAlign w:val="bottom"/>
            <w:hideMark/>
          </w:tcPr>
          <w:p w14:paraId="67DEE6E2" w14:textId="77777777" w:rsidR="0026004D" w:rsidRPr="00887E61" w:rsidRDefault="0026004D" w:rsidP="00D77F17">
            <w:pPr>
              <w:contextualSpacing/>
              <w:jc w:val="center"/>
              <w:rPr>
                <w:color w:val="000000"/>
              </w:rPr>
            </w:pPr>
            <w:r w:rsidRPr="2CAB76EF">
              <w:rPr>
                <w:color w:val="000000" w:themeColor="text1"/>
              </w:rPr>
              <w:t>Percent Correct</w:t>
            </w:r>
          </w:p>
        </w:tc>
      </w:tr>
      <w:tr w:rsidR="008D28B8" w:rsidRPr="00115F16" w14:paraId="016E362A" w14:textId="77777777" w:rsidTr="00D90736">
        <w:trPr>
          <w:trHeight w:val="300"/>
        </w:trPr>
        <w:tc>
          <w:tcPr>
            <w:tcW w:w="1440" w:type="dxa"/>
            <w:tcBorders>
              <w:top w:val="single" w:sz="4" w:space="0" w:color="auto"/>
            </w:tcBorders>
            <w:shd w:val="clear" w:color="auto" w:fill="auto"/>
            <w:noWrap/>
            <w:vAlign w:val="bottom"/>
            <w:hideMark/>
          </w:tcPr>
          <w:p w14:paraId="24CA61B4" w14:textId="77777777" w:rsidR="0026004D" w:rsidRPr="00887E61" w:rsidRDefault="0026004D" w:rsidP="0026004D">
            <w:pPr>
              <w:rPr>
                <w:rFonts w:cstheme="minorHAnsi"/>
                <w:color w:val="000000"/>
              </w:rPr>
            </w:pPr>
            <w:r w:rsidRPr="00887E61">
              <w:rPr>
                <w:rFonts w:cstheme="minorHAnsi"/>
                <w:color w:val="000000"/>
              </w:rPr>
              <w:t>Brook</w:t>
            </w:r>
          </w:p>
        </w:tc>
        <w:tc>
          <w:tcPr>
            <w:tcW w:w="810" w:type="dxa"/>
            <w:tcBorders>
              <w:top w:val="single" w:sz="4" w:space="0" w:color="auto"/>
            </w:tcBorders>
            <w:shd w:val="clear" w:color="auto" w:fill="auto"/>
            <w:noWrap/>
            <w:vAlign w:val="bottom"/>
            <w:hideMark/>
          </w:tcPr>
          <w:p w14:paraId="03130272" w14:textId="77777777" w:rsidR="0026004D" w:rsidRPr="00887E61" w:rsidRDefault="0026004D" w:rsidP="00115F16">
            <w:pPr>
              <w:jc w:val="center"/>
              <w:rPr>
                <w:rFonts w:cstheme="minorHAnsi"/>
                <w:b/>
                <w:bCs/>
                <w:color w:val="000000"/>
              </w:rPr>
            </w:pPr>
            <w:r w:rsidRPr="00887E61">
              <w:rPr>
                <w:rFonts w:cstheme="minorHAnsi"/>
                <w:b/>
                <w:bCs/>
                <w:color w:val="000000"/>
              </w:rPr>
              <w:t>25</w:t>
            </w:r>
          </w:p>
        </w:tc>
        <w:tc>
          <w:tcPr>
            <w:tcW w:w="810" w:type="dxa"/>
            <w:tcBorders>
              <w:top w:val="single" w:sz="4" w:space="0" w:color="auto"/>
            </w:tcBorders>
            <w:shd w:val="clear" w:color="auto" w:fill="auto"/>
            <w:noWrap/>
            <w:vAlign w:val="bottom"/>
            <w:hideMark/>
          </w:tcPr>
          <w:p w14:paraId="0B5190E8"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tcBorders>
              <w:top w:val="single" w:sz="4" w:space="0" w:color="auto"/>
            </w:tcBorders>
            <w:shd w:val="clear" w:color="auto" w:fill="auto"/>
            <w:noWrap/>
            <w:vAlign w:val="bottom"/>
            <w:hideMark/>
          </w:tcPr>
          <w:p w14:paraId="5330BE51"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tcBorders>
              <w:top w:val="single" w:sz="4" w:space="0" w:color="auto"/>
            </w:tcBorders>
            <w:shd w:val="clear" w:color="auto" w:fill="auto"/>
            <w:noWrap/>
            <w:vAlign w:val="bottom"/>
            <w:hideMark/>
          </w:tcPr>
          <w:p w14:paraId="10021671"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tcBorders>
              <w:top w:val="single" w:sz="4" w:space="0" w:color="auto"/>
            </w:tcBorders>
            <w:shd w:val="clear" w:color="auto" w:fill="auto"/>
            <w:noWrap/>
            <w:vAlign w:val="bottom"/>
            <w:hideMark/>
          </w:tcPr>
          <w:p w14:paraId="3B239C42"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tcBorders>
              <w:top w:val="single" w:sz="4" w:space="0" w:color="auto"/>
            </w:tcBorders>
            <w:shd w:val="clear" w:color="auto" w:fill="auto"/>
            <w:noWrap/>
            <w:vAlign w:val="bottom"/>
            <w:hideMark/>
          </w:tcPr>
          <w:p w14:paraId="602E5416"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tcBorders>
              <w:top w:val="single" w:sz="4" w:space="0" w:color="auto"/>
            </w:tcBorders>
            <w:shd w:val="clear" w:color="auto" w:fill="auto"/>
            <w:noWrap/>
            <w:vAlign w:val="bottom"/>
            <w:hideMark/>
          </w:tcPr>
          <w:p w14:paraId="6C5CAE1A"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tcBorders>
              <w:top w:val="single" w:sz="4" w:space="0" w:color="auto"/>
            </w:tcBorders>
            <w:shd w:val="clear" w:color="auto" w:fill="auto"/>
            <w:noWrap/>
            <w:vAlign w:val="bottom"/>
            <w:hideMark/>
          </w:tcPr>
          <w:p w14:paraId="3A8FFAAE"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tcBorders>
              <w:top w:val="single" w:sz="4" w:space="0" w:color="auto"/>
            </w:tcBorders>
            <w:shd w:val="clear" w:color="auto" w:fill="auto"/>
            <w:noWrap/>
            <w:vAlign w:val="bottom"/>
            <w:hideMark/>
          </w:tcPr>
          <w:p w14:paraId="4090B9F5"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tcBorders>
              <w:top w:val="single" w:sz="4" w:space="0" w:color="auto"/>
            </w:tcBorders>
            <w:shd w:val="clear" w:color="auto" w:fill="auto"/>
            <w:noWrap/>
            <w:vAlign w:val="bottom"/>
            <w:hideMark/>
          </w:tcPr>
          <w:p w14:paraId="0B3AB031"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tcBorders>
              <w:top w:val="single" w:sz="4" w:space="0" w:color="auto"/>
            </w:tcBorders>
            <w:shd w:val="clear" w:color="auto" w:fill="auto"/>
            <w:noWrap/>
            <w:vAlign w:val="bottom"/>
            <w:hideMark/>
          </w:tcPr>
          <w:p w14:paraId="65860684"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tcBorders>
              <w:top w:val="single" w:sz="4" w:space="0" w:color="auto"/>
            </w:tcBorders>
            <w:shd w:val="clear" w:color="auto" w:fill="auto"/>
            <w:noWrap/>
            <w:vAlign w:val="bottom"/>
            <w:hideMark/>
          </w:tcPr>
          <w:p w14:paraId="61B4D110"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tcBorders>
              <w:top w:val="single" w:sz="4" w:space="0" w:color="auto"/>
            </w:tcBorders>
            <w:shd w:val="clear" w:color="auto" w:fill="auto"/>
            <w:noWrap/>
            <w:vAlign w:val="bottom"/>
            <w:hideMark/>
          </w:tcPr>
          <w:p w14:paraId="70C54E37"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tcBorders>
              <w:top w:val="single" w:sz="4" w:space="0" w:color="auto"/>
            </w:tcBorders>
            <w:shd w:val="clear" w:color="auto" w:fill="auto"/>
            <w:noWrap/>
            <w:vAlign w:val="bottom"/>
            <w:hideMark/>
          </w:tcPr>
          <w:p w14:paraId="5C569A67" w14:textId="77777777" w:rsidR="0026004D" w:rsidRPr="00887E61" w:rsidRDefault="0026004D" w:rsidP="00115F16">
            <w:pPr>
              <w:jc w:val="center"/>
              <w:rPr>
                <w:rFonts w:cstheme="minorHAnsi"/>
                <w:color w:val="000000"/>
              </w:rPr>
            </w:pPr>
            <w:r w:rsidRPr="00887E61">
              <w:rPr>
                <w:rFonts w:cstheme="minorHAnsi"/>
                <w:color w:val="000000"/>
              </w:rPr>
              <w:t>100%</w:t>
            </w:r>
          </w:p>
        </w:tc>
      </w:tr>
      <w:tr w:rsidR="0050117C" w:rsidRPr="00115F16" w14:paraId="67C7DBB5" w14:textId="77777777" w:rsidTr="00D90736">
        <w:trPr>
          <w:trHeight w:val="300"/>
        </w:trPr>
        <w:tc>
          <w:tcPr>
            <w:tcW w:w="1440" w:type="dxa"/>
            <w:shd w:val="clear" w:color="auto" w:fill="auto"/>
            <w:noWrap/>
            <w:vAlign w:val="bottom"/>
            <w:hideMark/>
          </w:tcPr>
          <w:p w14:paraId="7C20AD70" w14:textId="77777777" w:rsidR="0026004D" w:rsidRPr="00887E61" w:rsidRDefault="0026004D" w:rsidP="0026004D">
            <w:pPr>
              <w:rPr>
                <w:rFonts w:cstheme="minorHAnsi"/>
                <w:color w:val="000000"/>
              </w:rPr>
            </w:pPr>
            <w:r w:rsidRPr="00887E61">
              <w:rPr>
                <w:rFonts w:cstheme="minorHAnsi"/>
                <w:color w:val="000000"/>
              </w:rPr>
              <w:t>Gold</w:t>
            </w:r>
            <w:r w:rsidR="00804865" w:rsidRPr="00887E61">
              <w:rPr>
                <w:rFonts w:cstheme="minorHAnsi"/>
                <w:color w:val="000000"/>
              </w:rPr>
              <w:t xml:space="preserve"> Creek</w:t>
            </w:r>
          </w:p>
        </w:tc>
        <w:tc>
          <w:tcPr>
            <w:tcW w:w="810" w:type="dxa"/>
            <w:shd w:val="clear" w:color="auto" w:fill="auto"/>
            <w:noWrap/>
            <w:vAlign w:val="bottom"/>
            <w:hideMark/>
          </w:tcPr>
          <w:p w14:paraId="0CAAAD22"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0AC0B1B8" w14:textId="77777777" w:rsidR="0026004D" w:rsidRPr="00887E61" w:rsidRDefault="0026004D" w:rsidP="00115F16">
            <w:pPr>
              <w:jc w:val="center"/>
              <w:rPr>
                <w:rFonts w:cstheme="minorHAnsi"/>
                <w:b/>
                <w:bCs/>
                <w:color w:val="000000"/>
              </w:rPr>
            </w:pPr>
            <w:r w:rsidRPr="00887E61">
              <w:rPr>
                <w:rFonts w:cstheme="minorHAnsi"/>
                <w:b/>
                <w:bCs/>
                <w:color w:val="000000"/>
              </w:rPr>
              <w:t>46</w:t>
            </w:r>
          </w:p>
        </w:tc>
        <w:tc>
          <w:tcPr>
            <w:tcW w:w="990" w:type="dxa"/>
            <w:shd w:val="clear" w:color="auto" w:fill="auto"/>
            <w:noWrap/>
            <w:vAlign w:val="bottom"/>
            <w:hideMark/>
          </w:tcPr>
          <w:p w14:paraId="1D6E9472"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3641A086"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shd w:val="clear" w:color="auto" w:fill="auto"/>
            <w:noWrap/>
            <w:vAlign w:val="bottom"/>
            <w:hideMark/>
          </w:tcPr>
          <w:p w14:paraId="0EB7F69F"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427CDF3E"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4B8D312D"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shd w:val="clear" w:color="auto" w:fill="auto"/>
            <w:noWrap/>
            <w:vAlign w:val="bottom"/>
            <w:hideMark/>
          </w:tcPr>
          <w:p w14:paraId="02A47B85"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7B234D91"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1463B2FC"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4FD628F7"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65EE6724"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shd w:val="clear" w:color="auto" w:fill="auto"/>
            <w:noWrap/>
            <w:vAlign w:val="bottom"/>
            <w:hideMark/>
          </w:tcPr>
          <w:p w14:paraId="05F7C100"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0CB3C637" w14:textId="77777777" w:rsidR="0026004D" w:rsidRPr="00887E61" w:rsidRDefault="0026004D" w:rsidP="00115F16">
            <w:pPr>
              <w:jc w:val="center"/>
              <w:rPr>
                <w:rFonts w:cstheme="minorHAnsi"/>
                <w:color w:val="000000"/>
              </w:rPr>
            </w:pPr>
            <w:r w:rsidRPr="00887E61">
              <w:rPr>
                <w:rFonts w:cstheme="minorHAnsi"/>
                <w:color w:val="000000"/>
              </w:rPr>
              <w:t>100%</w:t>
            </w:r>
          </w:p>
        </w:tc>
      </w:tr>
      <w:tr w:rsidR="0050117C" w:rsidRPr="00115F16" w14:paraId="649F035B" w14:textId="77777777" w:rsidTr="00D90736">
        <w:trPr>
          <w:trHeight w:val="300"/>
        </w:trPr>
        <w:tc>
          <w:tcPr>
            <w:tcW w:w="1440" w:type="dxa"/>
            <w:shd w:val="clear" w:color="auto" w:fill="auto"/>
            <w:noWrap/>
            <w:vAlign w:val="bottom"/>
            <w:hideMark/>
          </w:tcPr>
          <w:p w14:paraId="7944A3A4" w14:textId="77777777" w:rsidR="0026004D" w:rsidRPr="00887E61" w:rsidRDefault="0026004D" w:rsidP="0026004D">
            <w:pPr>
              <w:rPr>
                <w:rFonts w:cstheme="minorHAnsi"/>
                <w:color w:val="000000"/>
              </w:rPr>
            </w:pPr>
            <w:r w:rsidRPr="00887E61">
              <w:rPr>
                <w:rFonts w:cstheme="minorHAnsi"/>
                <w:color w:val="000000"/>
              </w:rPr>
              <w:t>Box</w:t>
            </w:r>
            <w:r w:rsidR="00115F16" w:rsidRPr="00887E61">
              <w:rPr>
                <w:rFonts w:cstheme="minorHAnsi"/>
                <w:color w:val="000000"/>
              </w:rPr>
              <w:t xml:space="preserve"> </w:t>
            </w:r>
            <w:r w:rsidRPr="00887E61">
              <w:rPr>
                <w:rFonts w:cstheme="minorHAnsi"/>
                <w:color w:val="000000"/>
              </w:rPr>
              <w:t>Canyon</w:t>
            </w:r>
          </w:p>
        </w:tc>
        <w:tc>
          <w:tcPr>
            <w:tcW w:w="810" w:type="dxa"/>
            <w:shd w:val="clear" w:color="auto" w:fill="auto"/>
            <w:noWrap/>
            <w:vAlign w:val="bottom"/>
            <w:hideMark/>
          </w:tcPr>
          <w:p w14:paraId="5946B234"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082F56D3"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1B229FA4" w14:textId="77777777" w:rsidR="0026004D" w:rsidRPr="00887E61" w:rsidRDefault="0026004D" w:rsidP="00115F16">
            <w:pPr>
              <w:jc w:val="center"/>
              <w:rPr>
                <w:rFonts w:cstheme="minorHAnsi"/>
                <w:b/>
                <w:bCs/>
                <w:color w:val="000000"/>
              </w:rPr>
            </w:pPr>
            <w:r w:rsidRPr="00887E61">
              <w:rPr>
                <w:rFonts w:cstheme="minorHAnsi"/>
                <w:b/>
                <w:bCs/>
                <w:color w:val="000000"/>
              </w:rPr>
              <w:t>18</w:t>
            </w:r>
          </w:p>
        </w:tc>
        <w:tc>
          <w:tcPr>
            <w:tcW w:w="990" w:type="dxa"/>
            <w:shd w:val="clear" w:color="auto" w:fill="auto"/>
            <w:noWrap/>
            <w:vAlign w:val="bottom"/>
            <w:hideMark/>
          </w:tcPr>
          <w:p w14:paraId="1A5318E4" w14:textId="77777777" w:rsidR="0026004D" w:rsidRPr="00887E61" w:rsidRDefault="0026004D" w:rsidP="00115F16">
            <w:pPr>
              <w:jc w:val="center"/>
              <w:rPr>
                <w:rFonts w:cstheme="minorHAnsi"/>
                <w:color w:val="000000"/>
              </w:rPr>
            </w:pPr>
            <w:r w:rsidRPr="00887E61">
              <w:rPr>
                <w:rFonts w:cstheme="minorHAnsi"/>
                <w:color w:val="000000"/>
              </w:rPr>
              <w:t>1</w:t>
            </w:r>
          </w:p>
        </w:tc>
        <w:tc>
          <w:tcPr>
            <w:tcW w:w="1260" w:type="dxa"/>
            <w:shd w:val="clear" w:color="auto" w:fill="auto"/>
            <w:noWrap/>
            <w:vAlign w:val="bottom"/>
            <w:hideMark/>
          </w:tcPr>
          <w:p w14:paraId="00EEB328"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605BAE37"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38376606"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shd w:val="clear" w:color="auto" w:fill="auto"/>
            <w:noWrap/>
            <w:vAlign w:val="bottom"/>
            <w:hideMark/>
          </w:tcPr>
          <w:p w14:paraId="4051C4A7"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1BF217A8"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1824B78"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6E960059"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0B985AA9"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shd w:val="clear" w:color="auto" w:fill="auto"/>
            <w:noWrap/>
            <w:vAlign w:val="bottom"/>
            <w:hideMark/>
          </w:tcPr>
          <w:p w14:paraId="6EDAB07A"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56B1232B" w14:textId="77777777" w:rsidR="0026004D" w:rsidRPr="00887E61" w:rsidRDefault="0026004D" w:rsidP="00115F16">
            <w:pPr>
              <w:jc w:val="center"/>
              <w:rPr>
                <w:rFonts w:cstheme="minorHAnsi"/>
                <w:color w:val="000000"/>
              </w:rPr>
            </w:pPr>
            <w:r w:rsidRPr="00887E61">
              <w:rPr>
                <w:rFonts w:cstheme="minorHAnsi"/>
                <w:color w:val="000000"/>
              </w:rPr>
              <w:t>95%</w:t>
            </w:r>
          </w:p>
        </w:tc>
      </w:tr>
      <w:tr w:rsidR="0050117C" w:rsidRPr="00115F16" w14:paraId="361029DE" w14:textId="77777777" w:rsidTr="00D90736">
        <w:trPr>
          <w:trHeight w:val="300"/>
        </w:trPr>
        <w:tc>
          <w:tcPr>
            <w:tcW w:w="1440" w:type="dxa"/>
            <w:shd w:val="clear" w:color="auto" w:fill="auto"/>
            <w:noWrap/>
            <w:vAlign w:val="bottom"/>
            <w:hideMark/>
          </w:tcPr>
          <w:p w14:paraId="4350B8FD" w14:textId="77777777" w:rsidR="0026004D" w:rsidRPr="00887E61" w:rsidRDefault="0026004D" w:rsidP="0026004D">
            <w:pPr>
              <w:rPr>
                <w:rFonts w:cstheme="minorHAnsi"/>
                <w:color w:val="000000"/>
              </w:rPr>
            </w:pPr>
            <w:r w:rsidRPr="00887E61">
              <w:rPr>
                <w:rFonts w:cstheme="minorHAnsi"/>
                <w:color w:val="000000"/>
              </w:rPr>
              <w:t>Kachess</w:t>
            </w:r>
          </w:p>
        </w:tc>
        <w:tc>
          <w:tcPr>
            <w:tcW w:w="810" w:type="dxa"/>
            <w:shd w:val="clear" w:color="auto" w:fill="auto"/>
            <w:noWrap/>
            <w:vAlign w:val="bottom"/>
            <w:hideMark/>
          </w:tcPr>
          <w:p w14:paraId="0AD59037"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E0A3A57"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296CE377"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515F0720" w14:textId="77777777" w:rsidR="0026004D" w:rsidRPr="00887E61" w:rsidRDefault="0026004D" w:rsidP="00115F16">
            <w:pPr>
              <w:jc w:val="center"/>
              <w:rPr>
                <w:rFonts w:cstheme="minorHAnsi"/>
                <w:b/>
                <w:bCs/>
                <w:color w:val="000000"/>
              </w:rPr>
            </w:pPr>
            <w:r w:rsidRPr="00887E61">
              <w:rPr>
                <w:rFonts w:cstheme="minorHAnsi"/>
                <w:b/>
                <w:bCs/>
                <w:color w:val="000000"/>
              </w:rPr>
              <w:t>28</w:t>
            </w:r>
          </w:p>
        </w:tc>
        <w:tc>
          <w:tcPr>
            <w:tcW w:w="1260" w:type="dxa"/>
            <w:shd w:val="clear" w:color="auto" w:fill="auto"/>
            <w:noWrap/>
            <w:vAlign w:val="bottom"/>
            <w:hideMark/>
          </w:tcPr>
          <w:p w14:paraId="45A1279F"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5279E629"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297FA636"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shd w:val="clear" w:color="auto" w:fill="auto"/>
            <w:noWrap/>
            <w:vAlign w:val="bottom"/>
            <w:hideMark/>
          </w:tcPr>
          <w:p w14:paraId="21182E00"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37A97B4F"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7BEC6036"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633E1A4"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7F642B50"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shd w:val="clear" w:color="auto" w:fill="auto"/>
            <w:noWrap/>
            <w:vAlign w:val="bottom"/>
            <w:hideMark/>
          </w:tcPr>
          <w:p w14:paraId="40DE9AFE"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36ECD0B9" w14:textId="77777777" w:rsidR="0026004D" w:rsidRPr="00887E61" w:rsidRDefault="0026004D" w:rsidP="00115F16">
            <w:pPr>
              <w:jc w:val="center"/>
              <w:rPr>
                <w:rFonts w:cstheme="minorHAnsi"/>
                <w:color w:val="000000"/>
              </w:rPr>
            </w:pPr>
            <w:r w:rsidRPr="00887E61">
              <w:rPr>
                <w:rFonts w:cstheme="minorHAnsi"/>
                <w:color w:val="000000"/>
              </w:rPr>
              <w:t>100%</w:t>
            </w:r>
          </w:p>
        </w:tc>
      </w:tr>
      <w:tr w:rsidR="0050117C" w:rsidRPr="00115F16" w14:paraId="5132101B" w14:textId="77777777" w:rsidTr="00D90736">
        <w:trPr>
          <w:trHeight w:val="300"/>
        </w:trPr>
        <w:tc>
          <w:tcPr>
            <w:tcW w:w="1440" w:type="dxa"/>
            <w:shd w:val="clear" w:color="auto" w:fill="auto"/>
            <w:noWrap/>
            <w:vAlign w:val="bottom"/>
            <w:hideMark/>
          </w:tcPr>
          <w:p w14:paraId="2522E944" w14:textId="77777777" w:rsidR="0026004D" w:rsidRPr="00887E61" w:rsidRDefault="0026004D" w:rsidP="0026004D">
            <w:pPr>
              <w:rPr>
                <w:rFonts w:cstheme="minorHAnsi"/>
                <w:color w:val="000000"/>
              </w:rPr>
            </w:pPr>
            <w:r w:rsidRPr="00887E61">
              <w:rPr>
                <w:rFonts w:cstheme="minorHAnsi"/>
                <w:color w:val="000000"/>
              </w:rPr>
              <w:t>NF Teanaway</w:t>
            </w:r>
          </w:p>
        </w:tc>
        <w:tc>
          <w:tcPr>
            <w:tcW w:w="810" w:type="dxa"/>
            <w:shd w:val="clear" w:color="auto" w:fill="auto"/>
            <w:noWrap/>
            <w:vAlign w:val="bottom"/>
            <w:hideMark/>
          </w:tcPr>
          <w:p w14:paraId="475B9159"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1EE3CD4A"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24474E13"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5E8AFF99"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shd w:val="clear" w:color="auto" w:fill="auto"/>
            <w:noWrap/>
            <w:vAlign w:val="bottom"/>
            <w:hideMark/>
          </w:tcPr>
          <w:p w14:paraId="157C827A" w14:textId="77777777" w:rsidR="0026004D" w:rsidRPr="00887E61" w:rsidRDefault="0026004D" w:rsidP="00115F16">
            <w:pPr>
              <w:jc w:val="center"/>
              <w:rPr>
                <w:rFonts w:cstheme="minorHAnsi"/>
                <w:b/>
                <w:bCs/>
                <w:color w:val="000000"/>
              </w:rPr>
            </w:pPr>
            <w:r w:rsidRPr="00887E61">
              <w:rPr>
                <w:rFonts w:cstheme="minorHAnsi"/>
                <w:b/>
                <w:bCs/>
                <w:color w:val="000000"/>
              </w:rPr>
              <w:t>10</w:t>
            </w:r>
          </w:p>
        </w:tc>
        <w:tc>
          <w:tcPr>
            <w:tcW w:w="810" w:type="dxa"/>
            <w:shd w:val="clear" w:color="auto" w:fill="auto"/>
            <w:noWrap/>
            <w:vAlign w:val="bottom"/>
            <w:hideMark/>
          </w:tcPr>
          <w:p w14:paraId="64A63964"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57F49E93"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shd w:val="clear" w:color="auto" w:fill="auto"/>
            <w:noWrap/>
            <w:vAlign w:val="bottom"/>
            <w:hideMark/>
          </w:tcPr>
          <w:p w14:paraId="5E7440CC"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2CE6B252"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2953AFF5"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0A921E60"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22A41095"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shd w:val="clear" w:color="auto" w:fill="auto"/>
            <w:noWrap/>
            <w:vAlign w:val="bottom"/>
            <w:hideMark/>
          </w:tcPr>
          <w:p w14:paraId="0B1CF774"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714DD004" w14:textId="77777777" w:rsidR="0026004D" w:rsidRPr="00887E61" w:rsidRDefault="0026004D" w:rsidP="00115F16">
            <w:pPr>
              <w:jc w:val="center"/>
              <w:rPr>
                <w:rFonts w:cstheme="minorHAnsi"/>
                <w:color w:val="000000"/>
              </w:rPr>
            </w:pPr>
            <w:r w:rsidRPr="00887E61">
              <w:rPr>
                <w:rFonts w:cstheme="minorHAnsi"/>
                <w:color w:val="000000"/>
              </w:rPr>
              <w:t>100%</w:t>
            </w:r>
          </w:p>
        </w:tc>
      </w:tr>
      <w:tr w:rsidR="0050117C" w:rsidRPr="00115F16" w14:paraId="2A1F62B8" w14:textId="77777777" w:rsidTr="00D90736">
        <w:trPr>
          <w:trHeight w:val="300"/>
        </w:trPr>
        <w:tc>
          <w:tcPr>
            <w:tcW w:w="1440" w:type="dxa"/>
            <w:shd w:val="clear" w:color="auto" w:fill="auto"/>
            <w:noWrap/>
            <w:vAlign w:val="bottom"/>
            <w:hideMark/>
          </w:tcPr>
          <w:p w14:paraId="08A0AFF5" w14:textId="77777777" w:rsidR="0026004D" w:rsidRPr="00887E61" w:rsidRDefault="0026004D" w:rsidP="0026004D">
            <w:pPr>
              <w:rPr>
                <w:rFonts w:cstheme="minorHAnsi"/>
                <w:color w:val="000000"/>
              </w:rPr>
            </w:pPr>
            <w:r w:rsidRPr="00887E61">
              <w:rPr>
                <w:rFonts w:cstheme="minorHAnsi"/>
                <w:color w:val="000000"/>
              </w:rPr>
              <w:t>Deep</w:t>
            </w:r>
          </w:p>
        </w:tc>
        <w:tc>
          <w:tcPr>
            <w:tcW w:w="810" w:type="dxa"/>
            <w:shd w:val="clear" w:color="auto" w:fill="auto"/>
            <w:noWrap/>
            <w:vAlign w:val="bottom"/>
            <w:hideMark/>
          </w:tcPr>
          <w:p w14:paraId="178AFCCF"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4A114A85"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1464A86F"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749E752D"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shd w:val="clear" w:color="auto" w:fill="auto"/>
            <w:noWrap/>
            <w:vAlign w:val="bottom"/>
            <w:hideMark/>
          </w:tcPr>
          <w:p w14:paraId="7E022ACB"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43099DE" w14:textId="77777777" w:rsidR="0026004D" w:rsidRPr="00887E61" w:rsidRDefault="0026004D" w:rsidP="00115F16">
            <w:pPr>
              <w:jc w:val="center"/>
              <w:rPr>
                <w:rFonts w:cstheme="minorHAnsi"/>
                <w:b/>
                <w:bCs/>
                <w:color w:val="000000"/>
              </w:rPr>
            </w:pPr>
            <w:r w:rsidRPr="00887E61">
              <w:rPr>
                <w:rFonts w:cstheme="minorHAnsi"/>
                <w:b/>
                <w:bCs/>
                <w:color w:val="000000"/>
              </w:rPr>
              <w:t>57</w:t>
            </w:r>
          </w:p>
        </w:tc>
        <w:tc>
          <w:tcPr>
            <w:tcW w:w="1170" w:type="dxa"/>
            <w:shd w:val="clear" w:color="auto" w:fill="auto"/>
            <w:noWrap/>
            <w:vAlign w:val="bottom"/>
            <w:hideMark/>
          </w:tcPr>
          <w:p w14:paraId="478BB7AF"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shd w:val="clear" w:color="auto" w:fill="auto"/>
            <w:noWrap/>
            <w:vAlign w:val="bottom"/>
            <w:hideMark/>
          </w:tcPr>
          <w:p w14:paraId="56128CD7"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20B1ECE6"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64D9F065"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17E83F6A"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43D58E7D"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shd w:val="clear" w:color="auto" w:fill="auto"/>
            <w:noWrap/>
            <w:vAlign w:val="bottom"/>
            <w:hideMark/>
          </w:tcPr>
          <w:p w14:paraId="72C82819"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03B74D5C" w14:textId="77777777" w:rsidR="0026004D" w:rsidRPr="00887E61" w:rsidRDefault="0026004D" w:rsidP="00115F16">
            <w:pPr>
              <w:jc w:val="center"/>
              <w:rPr>
                <w:rFonts w:cstheme="minorHAnsi"/>
                <w:color w:val="000000"/>
              </w:rPr>
            </w:pPr>
            <w:r w:rsidRPr="00887E61">
              <w:rPr>
                <w:rFonts w:cstheme="minorHAnsi"/>
                <w:color w:val="000000"/>
              </w:rPr>
              <w:t>100%</w:t>
            </w:r>
          </w:p>
        </w:tc>
      </w:tr>
      <w:tr w:rsidR="0050117C" w:rsidRPr="00115F16" w14:paraId="04177226" w14:textId="77777777" w:rsidTr="00D90736">
        <w:trPr>
          <w:trHeight w:val="300"/>
        </w:trPr>
        <w:tc>
          <w:tcPr>
            <w:tcW w:w="1440" w:type="dxa"/>
            <w:shd w:val="clear" w:color="auto" w:fill="auto"/>
            <w:noWrap/>
            <w:vAlign w:val="bottom"/>
            <w:hideMark/>
          </w:tcPr>
          <w:p w14:paraId="111AEB56" w14:textId="418B828C" w:rsidR="0026004D" w:rsidRPr="00887E61" w:rsidRDefault="0026004D" w:rsidP="0026004D">
            <w:pPr>
              <w:rPr>
                <w:rFonts w:cstheme="minorHAnsi"/>
                <w:color w:val="000000"/>
              </w:rPr>
            </w:pPr>
            <w:r w:rsidRPr="00887E61">
              <w:rPr>
                <w:rFonts w:cstheme="minorHAnsi"/>
                <w:color w:val="000000"/>
              </w:rPr>
              <w:t>American</w:t>
            </w:r>
            <w:r w:rsidR="000821DD">
              <w:rPr>
                <w:rFonts w:cstheme="minorHAnsi"/>
                <w:color w:val="000000"/>
              </w:rPr>
              <w:t>/</w:t>
            </w:r>
            <w:r w:rsidR="00115F16" w:rsidRPr="00887E61">
              <w:rPr>
                <w:rFonts w:cstheme="minorHAnsi"/>
                <w:color w:val="000000"/>
              </w:rPr>
              <w:t xml:space="preserve"> </w:t>
            </w:r>
            <w:r w:rsidRPr="00887E61">
              <w:rPr>
                <w:rFonts w:cstheme="minorHAnsi"/>
                <w:color w:val="000000"/>
              </w:rPr>
              <w:t>Union</w:t>
            </w:r>
          </w:p>
        </w:tc>
        <w:tc>
          <w:tcPr>
            <w:tcW w:w="810" w:type="dxa"/>
            <w:shd w:val="clear" w:color="auto" w:fill="auto"/>
            <w:noWrap/>
            <w:vAlign w:val="bottom"/>
            <w:hideMark/>
          </w:tcPr>
          <w:p w14:paraId="50C30873"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6528052F"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4B5BBB02"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19221AE3"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shd w:val="clear" w:color="auto" w:fill="auto"/>
            <w:noWrap/>
            <w:vAlign w:val="bottom"/>
            <w:hideMark/>
          </w:tcPr>
          <w:p w14:paraId="4C6E442A"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D39E6F6"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715E2DD3" w14:textId="77777777" w:rsidR="0026004D" w:rsidRPr="00887E61" w:rsidRDefault="0026004D" w:rsidP="00115F16">
            <w:pPr>
              <w:jc w:val="center"/>
              <w:rPr>
                <w:rFonts w:cstheme="minorHAnsi"/>
                <w:b/>
                <w:bCs/>
                <w:color w:val="000000"/>
              </w:rPr>
            </w:pPr>
            <w:r w:rsidRPr="00887E61">
              <w:rPr>
                <w:rFonts w:cstheme="minorHAnsi"/>
                <w:b/>
                <w:bCs/>
                <w:color w:val="000000"/>
              </w:rPr>
              <w:t>56</w:t>
            </w:r>
          </w:p>
        </w:tc>
        <w:tc>
          <w:tcPr>
            <w:tcW w:w="1350" w:type="dxa"/>
            <w:shd w:val="clear" w:color="auto" w:fill="auto"/>
            <w:noWrap/>
            <w:vAlign w:val="bottom"/>
            <w:hideMark/>
          </w:tcPr>
          <w:p w14:paraId="4510FC47"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37AAF6C0"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4C8FE1D"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1DC97AA0"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557208AB"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shd w:val="clear" w:color="auto" w:fill="auto"/>
            <w:noWrap/>
            <w:vAlign w:val="bottom"/>
            <w:hideMark/>
          </w:tcPr>
          <w:p w14:paraId="12C358F9"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6B38FB8E" w14:textId="77777777" w:rsidR="0026004D" w:rsidRPr="00887E61" w:rsidRDefault="0026004D" w:rsidP="00115F16">
            <w:pPr>
              <w:jc w:val="center"/>
              <w:rPr>
                <w:rFonts w:cstheme="minorHAnsi"/>
                <w:color w:val="000000"/>
              </w:rPr>
            </w:pPr>
            <w:r w:rsidRPr="00887E61">
              <w:rPr>
                <w:rFonts w:cstheme="minorHAnsi"/>
                <w:color w:val="000000"/>
              </w:rPr>
              <w:t>100%</w:t>
            </w:r>
          </w:p>
        </w:tc>
      </w:tr>
      <w:tr w:rsidR="0050117C" w:rsidRPr="00115F16" w14:paraId="0586338C" w14:textId="77777777" w:rsidTr="00D90736">
        <w:trPr>
          <w:trHeight w:val="300"/>
        </w:trPr>
        <w:tc>
          <w:tcPr>
            <w:tcW w:w="1440" w:type="dxa"/>
            <w:shd w:val="clear" w:color="auto" w:fill="auto"/>
            <w:noWrap/>
            <w:vAlign w:val="bottom"/>
            <w:hideMark/>
          </w:tcPr>
          <w:p w14:paraId="1282BD27" w14:textId="77777777" w:rsidR="0026004D" w:rsidRPr="00887E61" w:rsidRDefault="0026004D" w:rsidP="0026004D">
            <w:pPr>
              <w:rPr>
                <w:rFonts w:cstheme="minorHAnsi"/>
                <w:color w:val="000000"/>
              </w:rPr>
            </w:pPr>
            <w:r w:rsidRPr="00887E61">
              <w:rPr>
                <w:rFonts w:cstheme="minorHAnsi"/>
                <w:color w:val="000000"/>
              </w:rPr>
              <w:t>Rattlesnake</w:t>
            </w:r>
          </w:p>
        </w:tc>
        <w:tc>
          <w:tcPr>
            <w:tcW w:w="810" w:type="dxa"/>
            <w:shd w:val="clear" w:color="auto" w:fill="auto"/>
            <w:noWrap/>
            <w:vAlign w:val="bottom"/>
            <w:hideMark/>
          </w:tcPr>
          <w:p w14:paraId="3C9F2E20"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41B95ADD"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7EDFB6EF"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6779E92E"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shd w:val="clear" w:color="auto" w:fill="auto"/>
            <w:noWrap/>
            <w:vAlign w:val="bottom"/>
            <w:hideMark/>
          </w:tcPr>
          <w:p w14:paraId="4AF37B60"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79D100C4"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621758CF" w14:textId="77777777" w:rsidR="0026004D" w:rsidRPr="00887E61" w:rsidRDefault="0026004D" w:rsidP="00115F16">
            <w:pPr>
              <w:jc w:val="center"/>
              <w:rPr>
                <w:rFonts w:cstheme="minorHAnsi"/>
                <w:color w:val="000000"/>
              </w:rPr>
            </w:pPr>
            <w:r w:rsidRPr="00887E61">
              <w:rPr>
                <w:rFonts w:cstheme="minorHAnsi"/>
                <w:color w:val="000000"/>
              </w:rPr>
              <w:t>1</w:t>
            </w:r>
          </w:p>
        </w:tc>
        <w:tc>
          <w:tcPr>
            <w:tcW w:w="1350" w:type="dxa"/>
            <w:shd w:val="clear" w:color="auto" w:fill="auto"/>
            <w:noWrap/>
            <w:vAlign w:val="bottom"/>
            <w:hideMark/>
          </w:tcPr>
          <w:p w14:paraId="34B6F5E9" w14:textId="77777777" w:rsidR="0026004D" w:rsidRPr="00887E61" w:rsidRDefault="0026004D" w:rsidP="00115F16">
            <w:pPr>
              <w:jc w:val="center"/>
              <w:rPr>
                <w:rFonts w:cstheme="minorHAnsi"/>
                <w:b/>
                <w:bCs/>
                <w:color w:val="000000"/>
              </w:rPr>
            </w:pPr>
            <w:r w:rsidRPr="00887E61">
              <w:rPr>
                <w:rFonts w:cstheme="minorHAnsi"/>
                <w:b/>
                <w:bCs/>
                <w:color w:val="000000"/>
              </w:rPr>
              <w:t>36</w:t>
            </w:r>
          </w:p>
        </w:tc>
        <w:tc>
          <w:tcPr>
            <w:tcW w:w="720" w:type="dxa"/>
            <w:shd w:val="clear" w:color="auto" w:fill="auto"/>
            <w:noWrap/>
            <w:vAlign w:val="bottom"/>
            <w:hideMark/>
          </w:tcPr>
          <w:p w14:paraId="6A04B705"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51EE30AE"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9CE5256"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B397FE4"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shd w:val="clear" w:color="auto" w:fill="auto"/>
            <w:noWrap/>
            <w:vAlign w:val="bottom"/>
            <w:hideMark/>
          </w:tcPr>
          <w:p w14:paraId="27EC0EB8"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25FD67DC" w14:textId="77777777" w:rsidR="0026004D" w:rsidRPr="00887E61" w:rsidRDefault="0026004D" w:rsidP="00115F16">
            <w:pPr>
              <w:jc w:val="center"/>
              <w:rPr>
                <w:rFonts w:cstheme="minorHAnsi"/>
                <w:color w:val="000000"/>
              </w:rPr>
            </w:pPr>
            <w:r w:rsidRPr="00887E61">
              <w:rPr>
                <w:rFonts w:cstheme="minorHAnsi"/>
                <w:color w:val="000000"/>
              </w:rPr>
              <w:t>97%</w:t>
            </w:r>
          </w:p>
        </w:tc>
      </w:tr>
      <w:tr w:rsidR="0050117C" w:rsidRPr="00115F16" w14:paraId="0EA9E1CF" w14:textId="77777777" w:rsidTr="00D90736">
        <w:trPr>
          <w:trHeight w:val="300"/>
        </w:trPr>
        <w:tc>
          <w:tcPr>
            <w:tcW w:w="1440" w:type="dxa"/>
            <w:shd w:val="clear" w:color="auto" w:fill="auto"/>
            <w:noWrap/>
            <w:vAlign w:val="bottom"/>
            <w:hideMark/>
          </w:tcPr>
          <w:p w14:paraId="0874466C" w14:textId="77777777" w:rsidR="0026004D" w:rsidRPr="00887E61" w:rsidRDefault="0026004D" w:rsidP="0026004D">
            <w:pPr>
              <w:rPr>
                <w:rFonts w:cstheme="minorHAnsi"/>
                <w:color w:val="000000"/>
              </w:rPr>
            </w:pPr>
            <w:r w:rsidRPr="00887E61">
              <w:rPr>
                <w:rFonts w:cstheme="minorHAnsi"/>
                <w:color w:val="000000"/>
              </w:rPr>
              <w:t>Crow</w:t>
            </w:r>
          </w:p>
        </w:tc>
        <w:tc>
          <w:tcPr>
            <w:tcW w:w="810" w:type="dxa"/>
            <w:shd w:val="clear" w:color="auto" w:fill="auto"/>
            <w:noWrap/>
            <w:vAlign w:val="bottom"/>
            <w:hideMark/>
          </w:tcPr>
          <w:p w14:paraId="6FBE586D"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74533A77"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37F6E496"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15AC23FD"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shd w:val="clear" w:color="auto" w:fill="auto"/>
            <w:noWrap/>
            <w:vAlign w:val="bottom"/>
            <w:hideMark/>
          </w:tcPr>
          <w:p w14:paraId="07ED5E0E"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83DFAF4"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3CD14180"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shd w:val="clear" w:color="auto" w:fill="auto"/>
            <w:noWrap/>
            <w:vAlign w:val="bottom"/>
            <w:hideMark/>
          </w:tcPr>
          <w:p w14:paraId="42CAA3B1"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72F68F1F" w14:textId="77777777" w:rsidR="0026004D" w:rsidRPr="00887E61" w:rsidRDefault="0026004D" w:rsidP="00115F16">
            <w:pPr>
              <w:jc w:val="center"/>
              <w:rPr>
                <w:rFonts w:cstheme="minorHAnsi"/>
                <w:b/>
                <w:bCs/>
                <w:color w:val="000000"/>
              </w:rPr>
            </w:pPr>
            <w:r w:rsidRPr="00887E61">
              <w:rPr>
                <w:rFonts w:cstheme="minorHAnsi"/>
                <w:b/>
                <w:bCs/>
                <w:color w:val="000000"/>
              </w:rPr>
              <w:t>24</w:t>
            </w:r>
          </w:p>
        </w:tc>
        <w:tc>
          <w:tcPr>
            <w:tcW w:w="810" w:type="dxa"/>
            <w:shd w:val="clear" w:color="auto" w:fill="auto"/>
            <w:noWrap/>
            <w:vAlign w:val="bottom"/>
            <w:hideMark/>
          </w:tcPr>
          <w:p w14:paraId="77DD7F96"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077489EB"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1CDBA98E"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shd w:val="clear" w:color="auto" w:fill="auto"/>
            <w:noWrap/>
            <w:vAlign w:val="bottom"/>
            <w:hideMark/>
          </w:tcPr>
          <w:p w14:paraId="3204745E"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6FF1146F" w14:textId="77777777" w:rsidR="0026004D" w:rsidRPr="00887E61" w:rsidRDefault="0026004D" w:rsidP="00115F16">
            <w:pPr>
              <w:jc w:val="center"/>
              <w:rPr>
                <w:rFonts w:cstheme="minorHAnsi"/>
                <w:color w:val="000000"/>
              </w:rPr>
            </w:pPr>
            <w:r w:rsidRPr="00887E61">
              <w:rPr>
                <w:rFonts w:cstheme="minorHAnsi"/>
                <w:color w:val="000000"/>
              </w:rPr>
              <w:t>100%</w:t>
            </w:r>
          </w:p>
        </w:tc>
      </w:tr>
      <w:tr w:rsidR="0050117C" w:rsidRPr="00115F16" w14:paraId="51E55490" w14:textId="77777777" w:rsidTr="00D90736">
        <w:trPr>
          <w:trHeight w:val="300"/>
        </w:trPr>
        <w:tc>
          <w:tcPr>
            <w:tcW w:w="1440" w:type="dxa"/>
            <w:shd w:val="clear" w:color="auto" w:fill="auto"/>
            <w:noWrap/>
            <w:vAlign w:val="bottom"/>
            <w:hideMark/>
          </w:tcPr>
          <w:p w14:paraId="264882DD" w14:textId="77777777" w:rsidR="0026004D" w:rsidRPr="00887E61" w:rsidRDefault="0026004D" w:rsidP="0026004D">
            <w:pPr>
              <w:rPr>
                <w:rFonts w:cstheme="minorHAnsi"/>
                <w:color w:val="000000"/>
              </w:rPr>
            </w:pPr>
            <w:r w:rsidRPr="00887E61">
              <w:rPr>
                <w:rFonts w:cstheme="minorHAnsi"/>
                <w:color w:val="000000"/>
              </w:rPr>
              <w:t>NF</w:t>
            </w:r>
            <w:r w:rsidR="00115F16" w:rsidRPr="00887E61">
              <w:rPr>
                <w:rFonts w:cstheme="minorHAnsi"/>
                <w:color w:val="000000"/>
              </w:rPr>
              <w:t xml:space="preserve"> </w:t>
            </w:r>
            <w:r w:rsidRPr="00887E61">
              <w:rPr>
                <w:rFonts w:cstheme="minorHAnsi"/>
                <w:color w:val="000000"/>
              </w:rPr>
              <w:t>Tieton</w:t>
            </w:r>
          </w:p>
        </w:tc>
        <w:tc>
          <w:tcPr>
            <w:tcW w:w="810" w:type="dxa"/>
            <w:shd w:val="clear" w:color="auto" w:fill="auto"/>
            <w:noWrap/>
            <w:vAlign w:val="bottom"/>
            <w:hideMark/>
          </w:tcPr>
          <w:p w14:paraId="46D128C2"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61157776"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0F94D3AB"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5B890CE1"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shd w:val="clear" w:color="auto" w:fill="auto"/>
            <w:noWrap/>
            <w:vAlign w:val="bottom"/>
            <w:hideMark/>
          </w:tcPr>
          <w:p w14:paraId="33BFF1B3"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65A83153"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00791A11"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shd w:val="clear" w:color="auto" w:fill="auto"/>
            <w:noWrap/>
            <w:vAlign w:val="bottom"/>
            <w:hideMark/>
          </w:tcPr>
          <w:p w14:paraId="40E9BAA5"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61AA15D2"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55140256" w14:textId="77777777" w:rsidR="0026004D" w:rsidRPr="00887E61" w:rsidRDefault="0026004D" w:rsidP="00115F16">
            <w:pPr>
              <w:jc w:val="center"/>
              <w:rPr>
                <w:rFonts w:cstheme="minorHAnsi"/>
                <w:b/>
                <w:bCs/>
                <w:color w:val="000000"/>
              </w:rPr>
            </w:pPr>
            <w:r w:rsidRPr="00887E61">
              <w:rPr>
                <w:rFonts w:cstheme="minorHAnsi"/>
                <w:b/>
                <w:bCs/>
                <w:color w:val="000000"/>
              </w:rPr>
              <w:t>46</w:t>
            </w:r>
          </w:p>
        </w:tc>
        <w:tc>
          <w:tcPr>
            <w:tcW w:w="810" w:type="dxa"/>
            <w:shd w:val="clear" w:color="auto" w:fill="auto"/>
            <w:noWrap/>
            <w:vAlign w:val="bottom"/>
            <w:hideMark/>
          </w:tcPr>
          <w:p w14:paraId="7BAA9067" w14:textId="77777777" w:rsidR="0026004D" w:rsidRPr="00887E61" w:rsidRDefault="0026004D" w:rsidP="00115F16">
            <w:pPr>
              <w:jc w:val="center"/>
              <w:rPr>
                <w:rFonts w:cstheme="minorHAnsi"/>
                <w:color w:val="000000"/>
              </w:rPr>
            </w:pPr>
            <w:r w:rsidRPr="00887E61">
              <w:rPr>
                <w:rFonts w:cstheme="minorHAnsi"/>
                <w:color w:val="000000"/>
              </w:rPr>
              <w:t>1</w:t>
            </w:r>
          </w:p>
        </w:tc>
        <w:tc>
          <w:tcPr>
            <w:tcW w:w="810" w:type="dxa"/>
            <w:shd w:val="clear" w:color="auto" w:fill="auto"/>
            <w:noWrap/>
            <w:vAlign w:val="bottom"/>
            <w:hideMark/>
          </w:tcPr>
          <w:p w14:paraId="5972C696"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shd w:val="clear" w:color="auto" w:fill="auto"/>
            <w:noWrap/>
            <w:vAlign w:val="bottom"/>
            <w:hideMark/>
          </w:tcPr>
          <w:p w14:paraId="23395C69"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6A9ADB8B" w14:textId="77777777" w:rsidR="0026004D" w:rsidRPr="00887E61" w:rsidRDefault="0026004D" w:rsidP="00115F16">
            <w:pPr>
              <w:jc w:val="center"/>
              <w:rPr>
                <w:rFonts w:cstheme="minorHAnsi"/>
                <w:color w:val="000000"/>
              </w:rPr>
            </w:pPr>
            <w:r w:rsidRPr="00887E61">
              <w:rPr>
                <w:rFonts w:cstheme="minorHAnsi"/>
                <w:color w:val="000000"/>
              </w:rPr>
              <w:t>98%</w:t>
            </w:r>
          </w:p>
        </w:tc>
      </w:tr>
      <w:tr w:rsidR="0050117C" w:rsidRPr="00115F16" w14:paraId="480DC3C5" w14:textId="77777777" w:rsidTr="00D90736">
        <w:trPr>
          <w:trHeight w:val="300"/>
        </w:trPr>
        <w:tc>
          <w:tcPr>
            <w:tcW w:w="1440" w:type="dxa"/>
            <w:shd w:val="clear" w:color="auto" w:fill="auto"/>
            <w:noWrap/>
            <w:vAlign w:val="bottom"/>
            <w:hideMark/>
          </w:tcPr>
          <w:p w14:paraId="65E9F5D2" w14:textId="77777777" w:rsidR="0026004D" w:rsidRPr="00887E61" w:rsidRDefault="0026004D" w:rsidP="0026004D">
            <w:pPr>
              <w:rPr>
                <w:rFonts w:cstheme="minorHAnsi"/>
                <w:color w:val="000000"/>
              </w:rPr>
            </w:pPr>
            <w:r w:rsidRPr="00887E61">
              <w:rPr>
                <w:rFonts w:cstheme="minorHAnsi"/>
                <w:color w:val="000000"/>
              </w:rPr>
              <w:t>Indian</w:t>
            </w:r>
          </w:p>
        </w:tc>
        <w:tc>
          <w:tcPr>
            <w:tcW w:w="810" w:type="dxa"/>
            <w:shd w:val="clear" w:color="auto" w:fill="auto"/>
            <w:noWrap/>
            <w:vAlign w:val="bottom"/>
            <w:hideMark/>
          </w:tcPr>
          <w:p w14:paraId="5B886D80"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1BDDBD24"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24ADC84D"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39E9EA9F"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shd w:val="clear" w:color="auto" w:fill="auto"/>
            <w:noWrap/>
            <w:vAlign w:val="bottom"/>
            <w:hideMark/>
          </w:tcPr>
          <w:p w14:paraId="5DDA9586"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25A725A0"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185B2CD7"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shd w:val="clear" w:color="auto" w:fill="auto"/>
            <w:noWrap/>
            <w:vAlign w:val="bottom"/>
            <w:hideMark/>
          </w:tcPr>
          <w:p w14:paraId="7CD3F30B"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6A1FDD03"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636EAB35" w14:textId="77777777" w:rsidR="0026004D" w:rsidRPr="00887E61" w:rsidRDefault="0026004D" w:rsidP="00115F16">
            <w:pPr>
              <w:jc w:val="center"/>
              <w:rPr>
                <w:rFonts w:cstheme="minorHAnsi"/>
                <w:color w:val="000000"/>
              </w:rPr>
            </w:pPr>
            <w:r w:rsidRPr="00887E61">
              <w:rPr>
                <w:rFonts w:cstheme="minorHAnsi"/>
                <w:color w:val="000000"/>
              </w:rPr>
              <w:t>1</w:t>
            </w:r>
          </w:p>
        </w:tc>
        <w:tc>
          <w:tcPr>
            <w:tcW w:w="810" w:type="dxa"/>
            <w:shd w:val="clear" w:color="auto" w:fill="auto"/>
            <w:noWrap/>
            <w:vAlign w:val="bottom"/>
            <w:hideMark/>
          </w:tcPr>
          <w:p w14:paraId="27AAF868" w14:textId="77777777" w:rsidR="0026004D" w:rsidRPr="00887E61" w:rsidRDefault="0026004D" w:rsidP="00115F16">
            <w:pPr>
              <w:jc w:val="center"/>
              <w:rPr>
                <w:rFonts w:cstheme="minorHAnsi"/>
                <w:b/>
                <w:bCs/>
                <w:color w:val="000000"/>
              </w:rPr>
            </w:pPr>
            <w:r w:rsidRPr="00887E61">
              <w:rPr>
                <w:rFonts w:cstheme="minorHAnsi"/>
                <w:b/>
                <w:bCs/>
                <w:color w:val="000000"/>
              </w:rPr>
              <w:t>108</w:t>
            </w:r>
          </w:p>
        </w:tc>
        <w:tc>
          <w:tcPr>
            <w:tcW w:w="810" w:type="dxa"/>
            <w:shd w:val="clear" w:color="auto" w:fill="auto"/>
            <w:noWrap/>
            <w:vAlign w:val="bottom"/>
            <w:hideMark/>
          </w:tcPr>
          <w:p w14:paraId="650873B0" w14:textId="77777777" w:rsidR="0026004D" w:rsidRPr="00887E61" w:rsidRDefault="0026004D" w:rsidP="00115F16">
            <w:pPr>
              <w:jc w:val="center"/>
              <w:rPr>
                <w:rFonts w:cstheme="minorHAnsi"/>
                <w:color w:val="000000"/>
              </w:rPr>
            </w:pPr>
            <w:r w:rsidRPr="00887E61">
              <w:rPr>
                <w:rFonts w:cstheme="minorHAnsi"/>
                <w:color w:val="000000"/>
              </w:rPr>
              <w:t>3</w:t>
            </w:r>
          </w:p>
        </w:tc>
        <w:tc>
          <w:tcPr>
            <w:tcW w:w="1080" w:type="dxa"/>
            <w:shd w:val="clear" w:color="auto" w:fill="auto"/>
            <w:noWrap/>
            <w:vAlign w:val="bottom"/>
            <w:hideMark/>
          </w:tcPr>
          <w:p w14:paraId="104B12D6"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2B1E64CD" w14:textId="77777777" w:rsidR="0026004D" w:rsidRPr="00887E61" w:rsidRDefault="0026004D" w:rsidP="00115F16">
            <w:pPr>
              <w:jc w:val="center"/>
              <w:rPr>
                <w:rFonts w:cstheme="minorHAnsi"/>
                <w:color w:val="000000"/>
              </w:rPr>
            </w:pPr>
            <w:r w:rsidRPr="00887E61">
              <w:rPr>
                <w:rFonts w:cstheme="minorHAnsi"/>
                <w:color w:val="000000"/>
              </w:rPr>
              <w:t>96%</w:t>
            </w:r>
          </w:p>
        </w:tc>
      </w:tr>
      <w:tr w:rsidR="0050117C" w:rsidRPr="00115F16" w14:paraId="03707743" w14:textId="77777777" w:rsidTr="00D90736">
        <w:trPr>
          <w:trHeight w:val="300"/>
        </w:trPr>
        <w:tc>
          <w:tcPr>
            <w:tcW w:w="1440" w:type="dxa"/>
            <w:shd w:val="clear" w:color="auto" w:fill="auto"/>
            <w:noWrap/>
            <w:vAlign w:val="bottom"/>
            <w:hideMark/>
          </w:tcPr>
          <w:p w14:paraId="531C385A" w14:textId="77777777" w:rsidR="0026004D" w:rsidRPr="00887E61" w:rsidRDefault="0026004D" w:rsidP="0026004D">
            <w:pPr>
              <w:rPr>
                <w:rFonts w:cstheme="minorHAnsi"/>
                <w:color w:val="000000"/>
              </w:rPr>
            </w:pPr>
            <w:r w:rsidRPr="00887E61">
              <w:rPr>
                <w:rFonts w:cstheme="minorHAnsi"/>
                <w:color w:val="000000"/>
              </w:rPr>
              <w:t>SF</w:t>
            </w:r>
            <w:r w:rsidR="00115F16" w:rsidRPr="00887E61">
              <w:rPr>
                <w:rFonts w:cstheme="minorHAnsi"/>
                <w:color w:val="000000"/>
              </w:rPr>
              <w:t xml:space="preserve"> </w:t>
            </w:r>
            <w:r w:rsidRPr="00887E61">
              <w:rPr>
                <w:rFonts w:cstheme="minorHAnsi"/>
                <w:color w:val="000000"/>
              </w:rPr>
              <w:t>Tieton</w:t>
            </w:r>
          </w:p>
        </w:tc>
        <w:tc>
          <w:tcPr>
            <w:tcW w:w="810" w:type="dxa"/>
            <w:shd w:val="clear" w:color="auto" w:fill="auto"/>
            <w:noWrap/>
            <w:vAlign w:val="bottom"/>
            <w:hideMark/>
          </w:tcPr>
          <w:p w14:paraId="7CAAC216"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3DE4CDB0"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0DB3B0FB"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41995112"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shd w:val="clear" w:color="auto" w:fill="auto"/>
            <w:noWrap/>
            <w:vAlign w:val="bottom"/>
            <w:hideMark/>
          </w:tcPr>
          <w:p w14:paraId="31C7E8BF"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5D38AC9E"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shd w:val="clear" w:color="auto" w:fill="auto"/>
            <w:noWrap/>
            <w:vAlign w:val="bottom"/>
            <w:hideMark/>
          </w:tcPr>
          <w:p w14:paraId="6243234E"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shd w:val="clear" w:color="auto" w:fill="auto"/>
            <w:noWrap/>
            <w:vAlign w:val="bottom"/>
            <w:hideMark/>
          </w:tcPr>
          <w:p w14:paraId="44AE557B"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shd w:val="clear" w:color="auto" w:fill="auto"/>
            <w:noWrap/>
            <w:vAlign w:val="bottom"/>
            <w:hideMark/>
          </w:tcPr>
          <w:p w14:paraId="6F1229F8"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26E10A94"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shd w:val="clear" w:color="auto" w:fill="auto"/>
            <w:noWrap/>
            <w:vAlign w:val="bottom"/>
            <w:hideMark/>
          </w:tcPr>
          <w:p w14:paraId="225F906E" w14:textId="77777777" w:rsidR="0026004D" w:rsidRPr="00887E61" w:rsidRDefault="0026004D" w:rsidP="00115F16">
            <w:pPr>
              <w:jc w:val="center"/>
              <w:rPr>
                <w:rFonts w:cstheme="minorHAnsi"/>
                <w:color w:val="000000"/>
              </w:rPr>
            </w:pPr>
            <w:r w:rsidRPr="00887E61">
              <w:rPr>
                <w:rFonts w:cstheme="minorHAnsi"/>
                <w:color w:val="000000"/>
              </w:rPr>
              <w:t>1</w:t>
            </w:r>
          </w:p>
        </w:tc>
        <w:tc>
          <w:tcPr>
            <w:tcW w:w="810" w:type="dxa"/>
            <w:shd w:val="clear" w:color="auto" w:fill="auto"/>
            <w:noWrap/>
            <w:vAlign w:val="bottom"/>
            <w:hideMark/>
          </w:tcPr>
          <w:p w14:paraId="47349C6F" w14:textId="77777777" w:rsidR="0026004D" w:rsidRPr="00887E61" w:rsidRDefault="0026004D" w:rsidP="00115F16">
            <w:pPr>
              <w:jc w:val="center"/>
              <w:rPr>
                <w:rFonts w:cstheme="minorHAnsi"/>
                <w:b/>
                <w:bCs/>
                <w:color w:val="000000"/>
              </w:rPr>
            </w:pPr>
            <w:r w:rsidRPr="00887E61">
              <w:rPr>
                <w:rFonts w:cstheme="minorHAnsi"/>
                <w:b/>
                <w:bCs/>
                <w:color w:val="000000"/>
              </w:rPr>
              <w:t>75</w:t>
            </w:r>
          </w:p>
        </w:tc>
        <w:tc>
          <w:tcPr>
            <w:tcW w:w="1080" w:type="dxa"/>
            <w:shd w:val="clear" w:color="auto" w:fill="auto"/>
            <w:noWrap/>
            <w:vAlign w:val="bottom"/>
            <w:hideMark/>
          </w:tcPr>
          <w:p w14:paraId="48622B4F"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shd w:val="clear" w:color="auto" w:fill="auto"/>
            <w:noWrap/>
            <w:vAlign w:val="bottom"/>
            <w:hideMark/>
          </w:tcPr>
          <w:p w14:paraId="79245F7F" w14:textId="77777777" w:rsidR="0026004D" w:rsidRPr="00887E61" w:rsidRDefault="0026004D" w:rsidP="00115F16">
            <w:pPr>
              <w:jc w:val="center"/>
              <w:rPr>
                <w:rFonts w:cstheme="minorHAnsi"/>
                <w:color w:val="000000"/>
              </w:rPr>
            </w:pPr>
            <w:r w:rsidRPr="00887E61">
              <w:rPr>
                <w:rFonts w:cstheme="minorHAnsi"/>
                <w:color w:val="000000"/>
              </w:rPr>
              <w:t>99%</w:t>
            </w:r>
          </w:p>
        </w:tc>
      </w:tr>
      <w:tr w:rsidR="008D28B8" w:rsidRPr="00115F16" w14:paraId="6162516C" w14:textId="77777777" w:rsidTr="00D90736">
        <w:trPr>
          <w:trHeight w:val="300"/>
        </w:trPr>
        <w:tc>
          <w:tcPr>
            <w:tcW w:w="1440" w:type="dxa"/>
            <w:tcBorders>
              <w:bottom w:val="single" w:sz="4" w:space="0" w:color="auto"/>
            </w:tcBorders>
            <w:shd w:val="clear" w:color="auto" w:fill="auto"/>
            <w:noWrap/>
            <w:vAlign w:val="bottom"/>
            <w:hideMark/>
          </w:tcPr>
          <w:p w14:paraId="0C9BFD04" w14:textId="77777777" w:rsidR="0026004D" w:rsidRPr="00887E61" w:rsidRDefault="0026004D" w:rsidP="0026004D">
            <w:pPr>
              <w:rPr>
                <w:rFonts w:cstheme="minorHAnsi"/>
                <w:color w:val="000000"/>
              </w:rPr>
            </w:pPr>
            <w:r w:rsidRPr="00887E61">
              <w:rPr>
                <w:rFonts w:cstheme="minorHAnsi"/>
                <w:color w:val="000000"/>
              </w:rPr>
              <w:t>Ahtanum</w:t>
            </w:r>
          </w:p>
        </w:tc>
        <w:tc>
          <w:tcPr>
            <w:tcW w:w="810" w:type="dxa"/>
            <w:tcBorders>
              <w:bottom w:val="single" w:sz="4" w:space="0" w:color="auto"/>
            </w:tcBorders>
            <w:shd w:val="clear" w:color="auto" w:fill="auto"/>
            <w:noWrap/>
            <w:vAlign w:val="bottom"/>
            <w:hideMark/>
          </w:tcPr>
          <w:p w14:paraId="5746345B"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tcBorders>
              <w:bottom w:val="single" w:sz="4" w:space="0" w:color="auto"/>
            </w:tcBorders>
            <w:shd w:val="clear" w:color="auto" w:fill="auto"/>
            <w:noWrap/>
            <w:vAlign w:val="bottom"/>
            <w:hideMark/>
          </w:tcPr>
          <w:p w14:paraId="3B535FD9"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tcBorders>
              <w:bottom w:val="single" w:sz="4" w:space="0" w:color="auto"/>
            </w:tcBorders>
            <w:shd w:val="clear" w:color="auto" w:fill="auto"/>
            <w:noWrap/>
            <w:vAlign w:val="bottom"/>
            <w:hideMark/>
          </w:tcPr>
          <w:p w14:paraId="0890EB0A" w14:textId="77777777" w:rsidR="0026004D" w:rsidRPr="00887E61" w:rsidRDefault="0026004D" w:rsidP="00115F16">
            <w:pPr>
              <w:jc w:val="center"/>
              <w:rPr>
                <w:rFonts w:cstheme="minorHAnsi"/>
                <w:color w:val="000000"/>
              </w:rPr>
            </w:pPr>
            <w:r w:rsidRPr="00887E61">
              <w:rPr>
                <w:rFonts w:cstheme="minorHAnsi"/>
                <w:color w:val="000000"/>
              </w:rPr>
              <w:t>0</w:t>
            </w:r>
          </w:p>
        </w:tc>
        <w:tc>
          <w:tcPr>
            <w:tcW w:w="990" w:type="dxa"/>
            <w:tcBorders>
              <w:bottom w:val="single" w:sz="4" w:space="0" w:color="auto"/>
            </w:tcBorders>
            <w:shd w:val="clear" w:color="auto" w:fill="auto"/>
            <w:noWrap/>
            <w:vAlign w:val="bottom"/>
            <w:hideMark/>
          </w:tcPr>
          <w:p w14:paraId="3A95A4FE" w14:textId="77777777" w:rsidR="0026004D" w:rsidRPr="00887E61" w:rsidRDefault="0026004D" w:rsidP="00115F16">
            <w:pPr>
              <w:jc w:val="center"/>
              <w:rPr>
                <w:rFonts w:cstheme="minorHAnsi"/>
                <w:color w:val="000000"/>
              </w:rPr>
            </w:pPr>
            <w:r w:rsidRPr="00887E61">
              <w:rPr>
                <w:rFonts w:cstheme="minorHAnsi"/>
                <w:color w:val="000000"/>
              </w:rPr>
              <w:t>0</w:t>
            </w:r>
          </w:p>
        </w:tc>
        <w:tc>
          <w:tcPr>
            <w:tcW w:w="1260" w:type="dxa"/>
            <w:tcBorders>
              <w:bottom w:val="single" w:sz="4" w:space="0" w:color="auto"/>
            </w:tcBorders>
            <w:shd w:val="clear" w:color="auto" w:fill="auto"/>
            <w:noWrap/>
            <w:vAlign w:val="bottom"/>
            <w:hideMark/>
          </w:tcPr>
          <w:p w14:paraId="19E76D42"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tcBorders>
              <w:bottom w:val="single" w:sz="4" w:space="0" w:color="auto"/>
            </w:tcBorders>
            <w:shd w:val="clear" w:color="auto" w:fill="auto"/>
            <w:noWrap/>
            <w:vAlign w:val="bottom"/>
            <w:hideMark/>
          </w:tcPr>
          <w:p w14:paraId="5E572D4E" w14:textId="77777777" w:rsidR="0026004D" w:rsidRPr="00887E61" w:rsidRDefault="0026004D" w:rsidP="00115F16">
            <w:pPr>
              <w:jc w:val="center"/>
              <w:rPr>
                <w:rFonts w:cstheme="minorHAnsi"/>
                <w:color w:val="000000"/>
              </w:rPr>
            </w:pPr>
            <w:r w:rsidRPr="00887E61">
              <w:rPr>
                <w:rFonts w:cstheme="minorHAnsi"/>
                <w:color w:val="000000"/>
              </w:rPr>
              <w:t>0</w:t>
            </w:r>
          </w:p>
        </w:tc>
        <w:tc>
          <w:tcPr>
            <w:tcW w:w="1170" w:type="dxa"/>
            <w:tcBorders>
              <w:bottom w:val="single" w:sz="4" w:space="0" w:color="auto"/>
            </w:tcBorders>
            <w:shd w:val="clear" w:color="auto" w:fill="auto"/>
            <w:noWrap/>
            <w:vAlign w:val="bottom"/>
            <w:hideMark/>
          </w:tcPr>
          <w:p w14:paraId="5171E93E" w14:textId="77777777" w:rsidR="0026004D" w:rsidRPr="00887E61" w:rsidRDefault="0026004D" w:rsidP="00115F16">
            <w:pPr>
              <w:jc w:val="center"/>
              <w:rPr>
                <w:rFonts w:cstheme="minorHAnsi"/>
                <w:color w:val="000000"/>
              </w:rPr>
            </w:pPr>
            <w:r w:rsidRPr="00887E61">
              <w:rPr>
                <w:rFonts w:cstheme="minorHAnsi"/>
                <w:color w:val="000000"/>
              </w:rPr>
              <w:t>0</w:t>
            </w:r>
          </w:p>
        </w:tc>
        <w:tc>
          <w:tcPr>
            <w:tcW w:w="1350" w:type="dxa"/>
            <w:tcBorders>
              <w:bottom w:val="single" w:sz="4" w:space="0" w:color="auto"/>
            </w:tcBorders>
            <w:shd w:val="clear" w:color="auto" w:fill="auto"/>
            <w:noWrap/>
            <w:vAlign w:val="bottom"/>
            <w:hideMark/>
          </w:tcPr>
          <w:p w14:paraId="1A0DDC8C" w14:textId="77777777" w:rsidR="0026004D" w:rsidRPr="00887E61" w:rsidRDefault="0026004D" w:rsidP="00115F16">
            <w:pPr>
              <w:jc w:val="center"/>
              <w:rPr>
                <w:rFonts w:cstheme="minorHAnsi"/>
                <w:color w:val="000000"/>
              </w:rPr>
            </w:pPr>
            <w:r w:rsidRPr="00887E61">
              <w:rPr>
                <w:rFonts w:cstheme="minorHAnsi"/>
                <w:color w:val="000000"/>
              </w:rPr>
              <w:t>0</w:t>
            </w:r>
          </w:p>
        </w:tc>
        <w:tc>
          <w:tcPr>
            <w:tcW w:w="720" w:type="dxa"/>
            <w:tcBorders>
              <w:bottom w:val="single" w:sz="4" w:space="0" w:color="auto"/>
            </w:tcBorders>
            <w:shd w:val="clear" w:color="auto" w:fill="auto"/>
            <w:noWrap/>
            <w:vAlign w:val="bottom"/>
            <w:hideMark/>
          </w:tcPr>
          <w:p w14:paraId="20D2A55A"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tcBorders>
              <w:bottom w:val="single" w:sz="4" w:space="0" w:color="auto"/>
            </w:tcBorders>
            <w:shd w:val="clear" w:color="auto" w:fill="auto"/>
            <w:noWrap/>
            <w:vAlign w:val="bottom"/>
            <w:hideMark/>
          </w:tcPr>
          <w:p w14:paraId="4C1E33E7"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tcBorders>
              <w:bottom w:val="single" w:sz="4" w:space="0" w:color="auto"/>
            </w:tcBorders>
            <w:shd w:val="clear" w:color="auto" w:fill="auto"/>
            <w:noWrap/>
            <w:vAlign w:val="bottom"/>
            <w:hideMark/>
          </w:tcPr>
          <w:p w14:paraId="3DBA0653" w14:textId="77777777" w:rsidR="0026004D" w:rsidRPr="00887E61" w:rsidRDefault="0026004D" w:rsidP="00115F16">
            <w:pPr>
              <w:jc w:val="center"/>
              <w:rPr>
                <w:rFonts w:cstheme="minorHAnsi"/>
                <w:color w:val="000000"/>
              </w:rPr>
            </w:pPr>
            <w:r w:rsidRPr="00887E61">
              <w:rPr>
                <w:rFonts w:cstheme="minorHAnsi"/>
                <w:color w:val="000000"/>
              </w:rPr>
              <w:t>0</w:t>
            </w:r>
          </w:p>
        </w:tc>
        <w:tc>
          <w:tcPr>
            <w:tcW w:w="810" w:type="dxa"/>
            <w:tcBorders>
              <w:bottom w:val="single" w:sz="4" w:space="0" w:color="auto"/>
            </w:tcBorders>
            <w:shd w:val="clear" w:color="auto" w:fill="auto"/>
            <w:noWrap/>
            <w:vAlign w:val="bottom"/>
            <w:hideMark/>
          </w:tcPr>
          <w:p w14:paraId="24917D17" w14:textId="77777777" w:rsidR="0026004D" w:rsidRPr="00887E61" w:rsidRDefault="0026004D" w:rsidP="00115F16">
            <w:pPr>
              <w:jc w:val="center"/>
              <w:rPr>
                <w:rFonts w:cstheme="minorHAnsi"/>
                <w:color w:val="000000"/>
              </w:rPr>
            </w:pPr>
            <w:r w:rsidRPr="00887E61">
              <w:rPr>
                <w:rFonts w:cstheme="minorHAnsi"/>
                <w:color w:val="000000"/>
              </w:rPr>
              <w:t>0</w:t>
            </w:r>
          </w:p>
        </w:tc>
        <w:tc>
          <w:tcPr>
            <w:tcW w:w="1080" w:type="dxa"/>
            <w:tcBorders>
              <w:bottom w:val="single" w:sz="4" w:space="0" w:color="auto"/>
            </w:tcBorders>
            <w:shd w:val="clear" w:color="auto" w:fill="auto"/>
            <w:noWrap/>
            <w:vAlign w:val="bottom"/>
            <w:hideMark/>
          </w:tcPr>
          <w:p w14:paraId="7C789426" w14:textId="77777777" w:rsidR="0026004D" w:rsidRPr="00887E61" w:rsidRDefault="0026004D" w:rsidP="00115F16">
            <w:pPr>
              <w:jc w:val="center"/>
              <w:rPr>
                <w:rFonts w:cstheme="minorHAnsi"/>
                <w:b/>
                <w:bCs/>
                <w:color w:val="000000"/>
              </w:rPr>
            </w:pPr>
            <w:r w:rsidRPr="00887E61">
              <w:rPr>
                <w:rFonts w:cstheme="minorHAnsi"/>
                <w:b/>
                <w:bCs/>
                <w:color w:val="000000"/>
              </w:rPr>
              <w:t>54</w:t>
            </w:r>
          </w:p>
        </w:tc>
        <w:tc>
          <w:tcPr>
            <w:tcW w:w="990" w:type="dxa"/>
            <w:tcBorders>
              <w:bottom w:val="single" w:sz="4" w:space="0" w:color="auto"/>
            </w:tcBorders>
            <w:shd w:val="clear" w:color="auto" w:fill="auto"/>
            <w:noWrap/>
            <w:vAlign w:val="bottom"/>
            <w:hideMark/>
          </w:tcPr>
          <w:p w14:paraId="38D869DF" w14:textId="77777777" w:rsidR="0026004D" w:rsidRPr="00887E61" w:rsidRDefault="0026004D" w:rsidP="00115F16">
            <w:pPr>
              <w:jc w:val="center"/>
              <w:rPr>
                <w:rFonts w:cstheme="minorHAnsi"/>
                <w:color w:val="000000"/>
              </w:rPr>
            </w:pPr>
            <w:r w:rsidRPr="00887E61">
              <w:rPr>
                <w:rFonts w:cstheme="minorHAnsi"/>
                <w:color w:val="000000"/>
              </w:rPr>
              <w:t>100%</w:t>
            </w:r>
          </w:p>
        </w:tc>
      </w:tr>
    </w:tbl>
    <w:p w14:paraId="61B12D61" w14:textId="2241D9A3" w:rsidR="00115F16" w:rsidRDefault="00115F16" w:rsidP="00C54E71">
      <w:pPr>
        <w:rPr>
          <w:b/>
          <w:bCs/>
          <w:sz w:val="28"/>
          <w:szCs w:val="28"/>
        </w:rPr>
        <w:sectPr w:rsidR="00115F16" w:rsidSect="00903231">
          <w:headerReference w:type="default" r:id="rId23"/>
          <w:headerReference w:type="first" r:id="rId24"/>
          <w:footerReference w:type="first" r:id="rId25"/>
          <w:pgSz w:w="15840" w:h="12240" w:orient="landscape"/>
          <w:pgMar w:top="1440" w:right="1440" w:bottom="1440" w:left="1440" w:header="720" w:footer="720" w:gutter="0"/>
          <w:cols w:space="720"/>
          <w:docGrid w:linePitch="360"/>
        </w:sectPr>
      </w:pPr>
    </w:p>
    <w:p w14:paraId="58D14D33" w14:textId="50C1403A" w:rsidR="00A3311A" w:rsidRDefault="00A3311A" w:rsidP="00A3311A">
      <w:pPr>
        <w:pStyle w:val="Heading2"/>
      </w:pPr>
      <w:r>
        <w:lastRenderedPageBreak/>
        <w:t xml:space="preserve">Data </w:t>
      </w:r>
      <w:r w:rsidR="007F461D">
        <w:t xml:space="preserve">Management and </w:t>
      </w:r>
      <w:r>
        <w:t>Analysis</w:t>
      </w:r>
    </w:p>
    <w:p w14:paraId="708B957C" w14:textId="6CA9042E" w:rsidR="00A3311A" w:rsidRPr="002000A1" w:rsidRDefault="00A3311A" w:rsidP="00A3311A">
      <w:pPr>
        <w:pStyle w:val="Heading3"/>
      </w:pPr>
      <w:r w:rsidRPr="002000A1">
        <w:t>Survival Modeling</w:t>
      </w:r>
      <w:r>
        <w:t xml:space="preserve"> for</w:t>
      </w:r>
      <w:r w:rsidRPr="00751998">
        <w:t xml:space="preserve"> </w:t>
      </w:r>
      <w:r>
        <w:t>North Fork Tieton</w:t>
      </w:r>
      <w:r w:rsidR="0016562A">
        <w:t xml:space="preserve"> River</w:t>
      </w:r>
      <w:r>
        <w:t xml:space="preserve">-origin Bull Trout </w:t>
      </w:r>
    </w:p>
    <w:p w14:paraId="35F2AED5" w14:textId="77777777" w:rsidR="00A3311A" w:rsidRPr="00A3311A" w:rsidRDefault="00A3311A" w:rsidP="00A3311A">
      <w:pPr>
        <w:rPr>
          <w:rFonts w:cstheme="minorHAnsi"/>
          <w:sz w:val="24"/>
          <w:szCs w:val="24"/>
        </w:rPr>
      </w:pPr>
      <w:r w:rsidRPr="00A3311A">
        <w:rPr>
          <w:rFonts w:cstheme="minorHAnsi"/>
          <w:sz w:val="24"/>
          <w:szCs w:val="24"/>
        </w:rPr>
        <w:t xml:space="preserve">We calculated mean annual survival probability with a credible interval (CRI), which is analogous to a confidence interval, and detection probabilities for the North Fork Tieton River Bull Trout population by fitting a Cormack-Jolly-Seber model (CJS; </w:t>
      </w:r>
      <w:r w:rsidRPr="00A3311A">
        <w:rPr>
          <w:rFonts w:cstheme="minorHAnsi"/>
          <w:sz w:val="24"/>
          <w:szCs w:val="24"/>
        </w:rPr>
        <w:fldChar w:fldCharType="begin"/>
      </w:r>
      <w:r w:rsidRPr="00A3311A">
        <w:rPr>
          <w:rFonts w:cstheme="minorHAnsi"/>
          <w:sz w:val="24"/>
          <w:szCs w:val="24"/>
        </w:rPr>
        <w:instrText xml:space="preserve"> ADDIN ZOTERO_ITEM CSL_CITATION {"citationID":"qH9Zmf1a","properties":{"formattedCitation":"(Cormack 1964; Jolly 1965; Seber 1965)","plainCitation":"(Cormack 1964; Jolly 1965; Seber 1965)","dontUpdate":true,"noteIndex":0},"citationItems":[{"id":20702,"uris":["http://zotero.org/users/10779486/items/25L6RCHX"],"itemData":{"id":20702,"type":"article-journal","container-title":"Biometrika","issue":"3/4","language":"en","page":"429-438","source":"Zotero","title":"Estimates of survival from the sighting of marked animals","volume":"51","author":[{"family":"Cormack","given":"R M"}],"issued":{"date-parts":[["1964"]]}}},{"id":20700,"uris":["http://zotero.org/users/10779486/items/4M66LRIX"],"itemData":{"id":20700,"type":"article-journal","container-title":"Biometrika","issue":"1/2","language":"en","page":"225-247","source":"Zotero","title":"Explicit estimates from capture-recapture data with both death and immigration-stochastic model","volume":"52","author":[{"family":"Jolly","given":"G M"}],"issued":{"date-parts":[["1965"]]}}},{"id":20701,"uris":["http://zotero.org/users/10779486/items/478CH4HJ"],"itemData":{"id":20701,"type":"article-journal","container-title":"Biometrika","issue":"1/2","language":"en","page":"249-259","source":"Zotero","title":"A note on the multiple-recapture census","volume":"52","author":[{"family":"Seber","given":"G A F"}],"issued":{"date-parts":[["1965"]]}}}],"schema":"https://github.com/citation-style-language/schema/raw/master/csl-citation.json"} </w:instrText>
      </w:r>
      <w:r w:rsidRPr="00A3311A">
        <w:rPr>
          <w:rFonts w:cstheme="minorHAnsi"/>
          <w:sz w:val="24"/>
          <w:szCs w:val="24"/>
        </w:rPr>
        <w:fldChar w:fldCharType="separate"/>
      </w:r>
      <w:r w:rsidRPr="00A3311A">
        <w:rPr>
          <w:rFonts w:cstheme="minorHAnsi"/>
          <w:sz w:val="24"/>
          <w:szCs w:val="24"/>
        </w:rPr>
        <w:t>Cormack 1964; Jolly 1965; Seber 1965)</w:t>
      </w:r>
      <w:r w:rsidRPr="00A3311A">
        <w:rPr>
          <w:rFonts w:cstheme="minorHAnsi"/>
          <w:sz w:val="24"/>
          <w:szCs w:val="24"/>
        </w:rPr>
        <w:fldChar w:fldCharType="end"/>
      </w:r>
      <w:r w:rsidRPr="00A3311A">
        <w:rPr>
          <w:rFonts w:cstheme="minorHAnsi"/>
          <w:sz w:val="24"/>
          <w:szCs w:val="24"/>
        </w:rPr>
        <w:t xml:space="preserve"> with a random time effect in a Bayesian framework following </w:t>
      </w:r>
      <w:r w:rsidRPr="00A3311A">
        <w:rPr>
          <w:rFonts w:cstheme="minorHAnsi"/>
          <w:sz w:val="24"/>
          <w:szCs w:val="24"/>
        </w:rPr>
        <w:fldChar w:fldCharType="begin"/>
      </w:r>
      <w:r w:rsidRPr="00A3311A">
        <w:rPr>
          <w:rFonts w:cstheme="minorHAnsi"/>
          <w:sz w:val="24"/>
          <w:szCs w:val="24"/>
        </w:rPr>
        <w:instrText xml:space="preserve"> ADDIN ZOTERO_ITEM CSL_CITATION {"citationID":"tS1MEKxg","properties":{"formattedCitation":"(K\\uc0\\u233{}ry and Schaub 2012)","plainCitation":"(Kéry and Schaub 2012)","dontUpdate":true,"noteIndex":0},"citationItems":[{"id":20704,"uris":["http://zotero.org/users/10779486/items/47K4NAHQ"],"itemData":{"id":20704,"type":"article-journal","abstract":"Read the Feature Paper:\n              Bayesian shared frailty models for regional inference about wildlife survival\n            \n            \n              Other Commentaries on this paper:\n              Bayesian shared frailty models for regional inference about wildlife survival\n              ;\n              ‘Each site has its own survival probability, but information is borrowed across sites to tell us about survival in each site’: random effects models as means of borrowing strength in survival studies of wild vertebrates\n            \n            \n              Response from the authors:\n              ‘Exciting statistics’: the rapid development and promising future of hierarchical models for population ecology","container-title":"Animal Conservation","DOI":"10.1111/j.1469-1795.2012.00531.x","ISSN":"1367-9430, 1469-1795","issue":"2","journalAbbreviation":"Animal Conservation","language":"en","page":"125-126","source":"DOI.org (Crossref)","title":"Combining information in hierarchical models improves inferences in population ecology and demographic population analyses","volume":"15","author":[{"family":"Kéry","given":"Marc"},{"family":"Schaub","given":"Michael"}],"issued":{"date-parts":[["2012",4]]}}}],"schema":"https://github.com/citation-style-language/schema/raw/master/csl-citation.json"} </w:instrText>
      </w:r>
      <w:r w:rsidRPr="00A3311A">
        <w:rPr>
          <w:rFonts w:cstheme="minorHAnsi"/>
          <w:sz w:val="24"/>
          <w:szCs w:val="24"/>
        </w:rPr>
        <w:fldChar w:fldCharType="separate"/>
      </w:r>
      <w:r w:rsidRPr="00A3311A">
        <w:rPr>
          <w:rFonts w:cstheme="minorHAnsi"/>
          <w:sz w:val="24"/>
          <w:szCs w:val="24"/>
        </w:rPr>
        <w:t>Kéry and Schaub (2012)</w:t>
      </w:r>
      <w:r w:rsidRPr="00A3311A">
        <w:rPr>
          <w:rFonts w:cstheme="minorHAnsi"/>
          <w:sz w:val="24"/>
          <w:szCs w:val="24"/>
        </w:rPr>
        <w:fldChar w:fldCharType="end"/>
      </w:r>
      <w:r w:rsidRPr="00A3311A">
        <w:rPr>
          <w:rFonts w:cstheme="minorHAnsi"/>
          <w:sz w:val="24"/>
          <w:szCs w:val="24"/>
        </w:rPr>
        <w:t xml:space="preserve">. The model assumes sampling periods are instantaneous, tags are always recorded correctly and not lost, all individuals have the same survival and recapture probabilities, and the fate of individuals are independent of each other. The CJS model was fit using JAGS </w:t>
      </w:r>
      <w:r w:rsidRPr="00A3311A">
        <w:rPr>
          <w:rFonts w:cstheme="minorHAnsi"/>
          <w:sz w:val="24"/>
          <w:szCs w:val="24"/>
        </w:rPr>
        <w:fldChar w:fldCharType="begin"/>
      </w:r>
      <w:r w:rsidRPr="00A3311A">
        <w:rPr>
          <w:rFonts w:cstheme="minorHAnsi"/>
          <w:sz w:val="24"/>
          <w:szCs w:val="24"/>
        </w:rPr>
        <w:instrText xml:space="preserve"> ADDIN ZOTERO_ITEM CSL_CITATION {"citationID":"0u3Acjy8","properties":{"formattedCitation":"(Plummer 2003)","plainCitation":"(Plummer 2003)","noteIndex":0},"citationItems":[{"id":20706,"uris":["http://zotero.org/users/10779486/items/5GMIQMZI"],"itemData":{"id":20706,"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source":"Zotero","title":"JAGS: A program for analysis of Bayesian graphical models using Gibbs sampling","author":[{"family":"Plummer","given":"Martyn"}],"issued":{"date-parts":[["2003"]]}}}],"schema":"https://github.com/citation-style-language/schema/raw/master/csl-citation.json"} </w:instrText>
      </w:r>
      <w:r w:rsidRPr="00A3311A">
        <w:rPr>
          <w:rFonts w:cstheme="minorHAnsi"/>
          <w:sz w:val="24"/>
          <w:szCs w:val="24"/>
        </w:rPr>
        <w:fldChar w:fldCharType="separate"/>
      </w:r>
      <w:r w:rsidRPr="00A3311A">
        <w:rPr>
          <w:rFonts w:cstheme="minorHAnsi"/>
          <w:sz w:val="24"/>
        </w:rPr>
        <w:t>(Plummer 2003)</w:t>
      </w:r>
      <w:r w:rsidRPr="00A3311A">
        <w:rPr>
          <w:rFonts w:cstheme="minorHAnsi"/>
          <w:sz w:val="24"/>
          <w:szCs w:val="24"/>
        </w:rPr>
        <w:fldChar w:fldCharType="end"/>
      </w:r>
      <w:r w:rsidRPr="00A3311A">
        <w:rPr>
          <w:rFonts w:cstheme="minorHAnsi"/>
          <w:sz w:val="24"/>
          <w:szCs w:val="24"/>
        </w:rPr>
        <w:t xml:space="preserve"> software executed in program R </w:t>
      </w:r>
      <w:r w:rsidRPr="00A3311A">
        <w:rPr>
          <w:rFonts w:cstheme="minorHAnsi"/>
          <w:sz w:val="24"/>
          <w:szCs w:val="24"/>
        </w:rPr>
        <w:fldChar w:fldCharType="begin"/>
      </w:r>
      <w:r w:rsidRPr="00A3311A">
        <w:rPr>
          <w:rFonts w:cstheme="minorHAnsi"/>
          <w:sz w:val="24"/>
          <w:szCs w:val="24"/>
        </w:rPr>
        <w:instrText xml:space="preserve"> ADDIN ZOTERO_ITEM CSL_CITATION {"citationID":"sKd6LY9D","properties":{"formattedCitation":"(R Core Team 2022)","plainCitation":"(R Core Team 2022)","noteIndex":0},"citationItems":[{"id":20696,"uris":["http://zotero.org/users/10779486/items/K9WQHSAI"],"itemData":{"id":20696,"type":"software","event-place":"Vienna, Austria","publisher":"R Foundation for Statistical Computing","publisher-place":"Vienna, Austria","title":"R: A language and environment for statistical computing","URL":"https://www.R-project.org","version":"4.2.2","author":[{"family":"R Core Team","given":""}],"issued":{"date-parts":[["2022"]]}}}],"schema":"https://github.com/citation-style-language/schema/raw/master/csl-citation.json"} </w:instrText>
      </w:r>
      <w:r w:rsidRPr="00A3311A">
        <w:rPr>
          <w:rFonts w:cstheme="minorHAnsi"/>
          <w:sz w:val="24"/>
          <w:szCs w:val="24"/>
        </w:rPr>
        <w:fldChar w:fldCharType="separate"/>
      </w:r>
      <w:r w:rsidRPr="00A3311A">
        <w:rPr>
          <w:rFonts w:cstheme="minorHAnsi"/>
          <w:sz w:val="24"/>
        </w:rPr>
        <w:t>(R Core Team 2022)</w:t>
      </w:r>
      <w:r w:rsidRPr="00A3311A">
        <w:rPr>
          <w:rFonts w:cstheme="minorHAnsi"/>
          <w:sz w:val="24"/>
          <w:szCs w:val="24"/>
        </w:rPr>
        <w:fldChar w:fldCharType="end"/>
      </w:r>
      <w:r w:rsidRPr="00A3311A">
        <w:rPr>
          <w:rFonts w:cstheme="minorHAnsi"/>
          <w:sz w:val="24"/>
          <w:szCs w:val="24"/>
        </w:rPr>
        <w:t xml:space="preserve"> via the “rjags” package </w:t>
      </w:r>
      <w:r w:rsidRPr="00A3311A">
        <w:rPr>
          <w:rFonts w:cstheme="minorHAnsi"/>
          <w:sz w:val="24"/>
          <w:szCs w:val="24"/>
        </w:rPr>
        <w:fldChar w:fldCharType="begin"/>
      </w:r>
      <w:r w:rsidRPr="00A3311A">
        <w:rPr>
          <w:rFonts w:cstheme="minorHAnsi"/>
          <w:sz w:val="24"/>
          <w:szCs w:val="24"/>
        </w:rPr>
        <w:instrText xml:space="preserve"> ADDIN ZOTERO_ITEM CSL_CITATION {"citationID":"Z4Zzhqni","properties":{"formattedCitation":"(Plummer et al. 2022)","plainCitation":"(Plummer et al. 2022)","noteIndex":0},"citationItems":[{"id":20707,"uris":["http://zotero.org/users/10779486/items/IKZXQ5QL"],"itemData":{"id":20707,"type":"software","collection-title":"rjags","genre":"R","title":"Bayesian Graphical Models using MCMC","version":"4-13","author":[{"family":"Plummer","given":"Martyn"},{"family":"Stukalov","given":"Alexey"},{"family":"Denwood","given":"Matt"}],"issued":{"date-parts":[["2022",4,12]]}}}],"schema":"https://github.com/citation-style-language/schema/raw/master/csl-citation.json"} </w:instrText>
      </w:r>
      <w:r w:rsidRPr="00A3311A">
        <w:rPr>
          <w:rFonts w:cstheme="minorHAnsi"/>
          <w:sz w:val="24"/>
          <w:szCs w:val="24"/>
        </w:rPr>
        <w:fldChar w:fldCharType="separate"/>
      </w:r>
      <w:r w:rsidRPr="00A3311A">
        <w:rPr>
          <w:rFonts w:cstheme="minorHAnsi"/>
          <w:sz w:val="24"/>
        </w:rPr>
        <w:t>(Plummer et al. 2022)</w:t>
      </w:r>
      <w:r w:rsidRPr="00A3311A">
        <w:rPr>
          <w:rFonts w:cstheme="minorHAnsi"/>
          <w:sz w:val="24"/>
          <w:szCs w:val="24"/>
        </w:rPr>
        <w:fldChar w:fldCharType="end"/>
      </w:r>
      <w:r w:rsidRPr="00A3311A">
        <w:rPr>
          <w:rFonts w:cstheme="minorHAnsi"/>
          <w:sz w:val="24"/>
          <w:szCs w:val="24"/>
        </w:rPr>
        <w:t>. Posterior distributions were estimated using Markov Chain Monte Carlo (MCMC) simulations with 20,000 iterations and a burn-in length of 10,000 across 3 chains.</w:t>
      </w:r>
    </w:p>
    <w:p w14:paraId="4EA9F6CC" w14:textId="3A29F3BA" w:rsidR="00A3311A" w:rsidRPr="006421B8" w:rsidRDefault="00A3311A" w:rsidP="003D5B2E">
      <w:pPr>
        <w:rPr>
          <w:b/>
          <w:sz w:val="24"/>
          <w:szCs w:val="24"/>
        </w:rPr>
      </w:pPr>
      <w:r w:rsidRPr="006421B8">
        <w:rPr>
          <w:sz w:val="24"/>
          <w:szCs w:val="24"/>
        </w:rPr>
        <w:t>Data were derived from North Fork Tieton River-origin Bull Trout captured and PIT tagged during trap and haul at Clear Creek Dam and their subsequent detections at PIT antenna monitoring locations (IND, LLD, LSFT, NFT, OCH, SFT, ULD, UPNFT) or recaptured during trap and haul at Clear Creek Dam. An individual was recorded as ‘recaptured’ if it was detected at any monitoring location or captured during a given year. From these data, a capture-recapture history was generated for each tagged individual over the duration of the study period with tagging occasions occurring in 2012-2023 and annual recapture occasions occurring from 2013-2024.</w:t>
      </w:r>
    </w:p>
    <w:p w14:paraId="51041EB2" w14:textId="258D09B6" w:rsidR="00EE01B2" w:rsidRPr="00AB6BD5" w:rsidRDefault="00946957" w:rsidP="00A3311A">
      <w:pPr>
        <w:pStyle w:val="Heading3"/>
      </w:pPr>
      <w:r w:rsidRPr="002000A1">
        <w:t xml:space="preserve">Acoustic Telemetry </w:t>
      </w:r>
      <w:r w:rsidR="00EE01B2" w:rsidRPr="00AB6BD5">
        <w:t xml:space="preserve">Data </w:t>
      </w:r>
      <w:r w:rsidR="000F01AD">
        <w:t>Filtering</w:t>
      </w:r>
    </w:p>
    <w:p w14:paraId="58897F87" w14:textId="2C646432" w:rsidR="001407F5" w:rsidRDefault="0019275B" w:rsidP="007F52AC">
      <w:pPr>
        <w:rPr>
          <w:sz w:val="24"/>
          <w:szCs w:val="24"/>
        </w:rPr>
      </w:pPr>
      <w:r>
        <w:rPr>
          <w:sz w:val="24"/>
          <w:szCs w:val="24"/>
        </w:rPr>
        <w:t>R</w:t>
      </w:r>
      <w:r w:rsidR="007F52AC" w:rsidRPr="00F2343B">
        <w:rPr>
          <w:sz w:val="24"/>
          <w:szCs w:val="24"/>
        </w:rPr>
        <w:t xml:space="preserve">aw data underwent </w:t>
      </w:r>
      <w:r w:rsidR="00ED00AA">
        <w:rPr>
          <w:sz w:val="24"/>
          <w:szCs w:val="24"/>
        </w:rPr>
        <w:t xml:space="preserve">three </w:t>
      </w:r>
      <w:r>
        <w:rPr>
          <w:sz w:val="24"/>
          <w:szCs w:val="24"/>
        </w:rPr>
        <w:t xml:space="preserve">quality </w:t>
      </w:r>
      <w:r w:rsidR="00D91E88">
        <w:rPr>
          <w:sz w:val="24"/>
          <w:szCs w:val="24"/>
        </w:rPr>
        <w:t>assurance</w:t>
      </w:r>
      <w:r w:rsidR="00841311">
        <w:rPr>
          <w:sz w:val="24"/>
          <w:szCs w:val="24"/>
        </w:rPr>
        <w:t xml:space="preserve"> and quality control</w:t>
      </w:r>
      <w:r w:rsidR="007F52AC" w:rsidRPr="00F2343B">
        <w:rPr>
          <w:sz w:val="24"/>
          <w:szCs w:val="24"/>
        </w:rPr>
        <w:t xml:space="preserve"> </w:t>
      </w:r>
      <w:r w:rsidR="00841311">
        <w:rPr>
          <w:sz w:val="24"/>
          <w:szCs w:val="24"/>
        </w:rPr>
        <w:t>(</w:t>
      </w:r>
      <w:r>
        <w:rPr>
          <w:sz w:val="24"/>
          <w:szCs w:val="24"/>
        </w:rPr>
        <w:t>QAQC</w:t>
      </w:r>
      <w:r w:rsidR="00841311">
        <w:rPr>
          <w:sz w:val="24"/>
          <w:szCs w:val="24"/>
        </w:rPr>
        <w:t>)</w:t>
      </w:r>
      <w:r>
        <w:rPr>
          <w:sz w:val="24"/>
          <w:szCs w:val="24"/>
        </w:rPr>
        <w:t xml:space="preserve"> </w:t>
      </w:r>
      <w:r w:rsidR="007F52AC" w:rsidRPr="00F2343B">
        <w:rPr>
          <w:sz w:val="24"/>
          <w:szCs w:val="24"/>
        </w:rPr>
        <w:t>filters prior to its use in any analyses. We removed</w:t>
      </w:r>
      <w:r w:rsidR="00DB2DCB">
        <w:rPr>
          <w:sz w:val="24"/>
          <w:szCs w:val="24"/>
        </w:rPr>
        <w:t xml:space="preserve"> (1)</w:t>
      </w:r>
      <w:r w:rsidR="007F52AC" w:rsidRPr="00F2343B">
        <w:rPr>
          <w:sz w:val="24"/>
          <w:szCs w:val="24"/>
        </w:rPr>
        <w:t xml:space="preserve"> </w:t>
      </w:r>
      <w:r w:rsidR="00292C00" w:rsidRPr="00F2343B">
        <w:rPr>
          <w:sz w:val="24"/>
          <w:szCs w:val="24"/>
        </w:rPr>
        <w:t xml:space="preserve">all detections in the first week following release to account for any unnatural behavior associated with </w:t>
      </w:r>
      <w:r w:rsidR="00292C00" w:rsidRPr="19639F09">
        <w:rPr>
          <w:sz w:val="24"/>
          <w:szCs w:val="24"/>
        </w:rPr>
        <w:t>capture</w:t>
      </w:r>
      <w:r w:rsidR="00292C00" w:rsidRPr="00F2343B">
        <w:rPr>
          <w:sz w:val="24"/>
          <w:szCs w:val="24"/>
        </w:rPr>
        <w:t xml:space="preserve"> and tagging</w:t>
      </w:r>
      <w:r w:rsidR="00292C00">
        <w:rPr>
          <w:sz w:val="24"/>
          <w:szCs w:val="24"/>
        </w:rPr>
        <w:t xml:space="preserve">, </w:t>
      </w:r>
      <w:r w:rsidR="00DB2DCB">
        <w:rPr>
          <w:sz w:val="24"/>
          <w:szCs w:val="24"/>
        </w:rPr>
        <w:t>(2)</w:t>
      </w:r>
      <w:r w:rsidR="007F52AC" w:rsidRPr="00F2343B">
        <w:rPr>
          <w:sz w:val="24"/>
          <w:szCs w:val="24"/>
        </w:rPr>
        <w:t xml:space="preserve"> </w:t>
      </w:r>
      <w:r w:rsidR="00292C00" w:rsidRPr="00F2343B">
        <w:rPr>
          <w:sz w:val="24"/>
          <w:szCs w:val="24"/>
        </w:rPr>
        <w:t>detections following a mortality or tag-shedding event indicated by constant depth and location transmissions for an extended period</w:t>
      </w:r>
      <w:r w:rsidR="00292C00">
        <w:rPr>
          <w:sz w:val="24"/>
          <w:szCs w:val="24"/>
        </w:rPr>
        <w:t xml:space="preserve">, </w:t>
      </w:r>
      <w:r w:rsidR="007F52AC" w:rsidRPr="00F2343B">
        <w:rPr>
          <w:sz w:val="24"/>
          <w:szCs w:val="24"/>
        </w:rPr>
        <w:t xml:space="preserve">and </w:t>
      </w:r>
      <w:r w:rsidR="00DB2DCB">
        <w:rPr>
          <w:sz w:val="24"/>
          <w:szCs w:val="24"/>
        </w:rPr>
        <w:t xml:space="preserve">(3) </w:t>
      </w:r>
      <w:r w:rsidR="007F52AC" w:rsidRPr="00F2343B">
        <w:rPr>
          <w:sz w:val="24"/>
          <w:szCs w:val="24"/>
        </w:rPr>
        <w:t xml:space="preserve">any ‘false’ detections, defined as a single transmission from an individual without another transmission in the preceding or following hour. </w:t>
      </w:r>
    </w:p>
    <w:p w14:paraId="4612DDDC" w14:textId="4BB39D07" w:rsidR="00507B34" w:rsidRDefault="000172AA" w:rsidP="00E23861">
      <w:pPr>
        <w:pStyle w:val="Heading3"/>
      </w:pPr>
      <w:r>
        <w:t>Depth</w:t>
      </w:r>
      <w:r w:rsidR="003E1D07">
        <w:t>,</w:t>
      </w:r>
      <w:r>
        <w:t xml:space="preserve"> </w:t>
      </w:r>
      <w:r w:rsidR="008B08FB">
        <w:t>Temperature</w:t>
      </w:r>
      <w:r w:rsidR="00351EE8">
        <w:t>, and Home Range</w:t>
      </w:r>
      <w:r>
        <w:t xml:space="preserve"> of </w:t>
      </w:r>
      <w:r w:rsidR="008B08FB">
        <w:t>Bull Trout in Keechelus Reservoir</w:t>
      </w:r>
    </w:p>
    <w:p w14:paraId="5A114D97" w14:textId="33D5293C" w:rsidR="00F051DF" w:rsidRPr="00F2343B" w:rsidRDefault="007F52AC" w:rsidP="007F52AC">
      <w:pPr>
        <w:rPr>
          <w:sz w:val="24"/>
          <w:szCs w:val="24"/>
        </w:rPr>
      </w:pPr>
      <w:r w:rsidRPr="00F2343B">
        <w:rPr>
          <w:sz w:val="24"/>
          <w:szCs w:val="24"/>
        </w:rPr>
        <w:t>Summaries of depth and temperature data were averaged by</w:t>
      </w:r>
      <w:r w:rsidRPr="00F2343B" w:rsidDel="00AC2352">
        <w:rPr>
          <w:sz w:val="24"/>
          <w:szCs w:val="24"/>
        </w:rPr>
        <w:t xml:space="preserve"> </w:t>
      </w:r>
      <w:r w:rsidRPr="00F2343B">
        <w:rPr>
          <w:sz w:val="24"/>
          <w:szCs w:val="24"/>
        </w:rPr>
        <w:t xml:space="preserve">hour to balance the weight of </w:t>
      </w:r>
      <w:r w:rsidR="008369B4">
        <w:rPr>
          <w:sz w:val="24"/>
          <w:szCs w:val="24"/>
        </w:rPr>
        <w:t xml:space="preserve">frequently </w:t>
      </w:r>
      <w:r w:rsidRPr="00F2343B">
        <w:rPr>
          <w:sz w:val="24"/>
          <w:szCs w:val="24"/>
        </w:rPr>
        <w:t xml:space="preserve">detected individuals with those detected less frequently in producing population-level synopses. </w:t>
      </w:r>
      <w:r w:rsidR="008369B4">
        <w:rPr>
          <w:sz w:val="24"/>
          <w:szCs w:val="24"/>
        </w:rPr>
        <w:t>Summary data</w:t>
      </w:r>
      <w:r w:rsidRPr="00F2343B">
        <w:rPr>
          <w:sz w:val="24"/>
          <w:szCs w:val="24"/>
        </w:rPr>
        <w:t xml:space="preserve"> were binned into Summer (July – September) and Fall (October – December) seasons.</w:t>
      </w:r>
      <w:r w:rsidR="006B19D5">
        <w:rPr>
          <w:sz w:val="24"/>
          <w:szCs w:val="24"/>
        </w:rPr>
        <w:t xml:space="preserve"> </w:t>
      </w:r>
      <w:r w:rsidR="009F1AD8" w:rsidRPr="00F2343B">
        <w:rPr>
          <w:sz w:val="24"/>
          <w:szCs w:val="24"/>
        </w:rPr>
        <w:t xml:space="preserve">To </w:t>
      </w:r>
      <w:r w:rsidR="00F13E7D" w:rsidRPr="00F2343B">
        <w:rPr>
          <w:sz w:val="24"/>
          <w:szCs w:val="24"/>
        </w:rPr>
        <w:t xml:space="preserve">outline areas of increased use in the reservoir by </w:t>
      </w:r>
      <w:r w:rsidR="008369B4">
        <w:rPr>
          <w:sz w:val="24"/>
          <w:szCs w:val="24"/>
        </w:rPr>
        <w:t>acoustically-</w:t>
      </w:r>
      <w:r w:rsidR="00F13E7D" w:rsidRPr="00F2343B">
        <w:rPr>
          <w:sz w:val="24"/>
          <w:szCs w:val="24"/>
        </w:rPr>
        <w:t xml:space="preserve">tagged </w:t>
      </w:r>
      <w:r w:rsidR="008369B4">
        <w:rPr>
          <w:sz w:val="24"/>
          <w:szCs w:val="24"/>
        </w:rPr>
        <w:t>B</w:t>
      </w:r>
      <w:r w:rsidR="00F13E7D" w:rsidRPr="00F2343B">
        <w:rPr>
          <w:sz w:val="24"/>
          <w:szCs w:val="24"/>
        </w:rPr>
        <w:t xml:space="preserve">ull </w:t>
      </w:r>
      <w:r w:rsidR="008369B4">
        <w:rPr>
          <w:sz w:val="24"/>
          <w:szCs w:val="24"/>
        </w:rPr>
        <w:t>T</w:t>
      </w:r>
      <w:r w:rsidR="00F13E7D" w:rsidRPr="00F2343B">
        <w:rPr>
          <w:sz w:val="24"/>
          <w:szCs w:val="24"/>
        </w:rPr>
        <w:t>rout</w:t>
      </w:r>
      <w:r w:rsidR="003B701B" w:rsidRPr="00F2343B">
        <w:rPr>
          <w:sz w:val="24"/>
          <w:szCs w:val="24"/>
        </w:rPr>
        <w:t>, we employed</w:t>
      </w:r>
      <w:r w:rsidR="00F051DF" w:rsidRPr="00F2343B">
        <w:rPr>
          <w:sz w:val="24"/>
          <w:szCs w:val="24"/>
        </w:rPr>
        <w:t xml:space="preserve"> </w:t>
      </w:r>
      <w:r w:rsidR="003B701B" w:rsidRPr="00F2343B">
        <w:rPr>
          <w:sz w:val="24"/>
          <w:szCs w:val="24"/>
        </w:rPr>
        <w:t>a</w:t>
      </w:r>
      <w:r w:rsidR="00F051DF" w:rsidRPr="00F2343B">
        <w:rPr>
          <w:sz w:val="24"/>
          <w:szCs w:val="24"/>
        </w:rPr>
        <w:t xml:space="preserve"> correlated random walk model </w:t>
      </w:r>
      <w:r w:rsidR="0032045C">
        <w:rPr>
          <w:sz w:val="24"/>
          <w:szCs w:val="24"/>
        </w:rPr>
        <w:fldChar w:fldCharType="begin"/>
      </w:r>
      <w:r w:rsidR="0032045C">
        <w:rPr>
          <w:sz w:val="24"/>
          <w:szCs w:val="24"/>
        </w:rPr>
        <w:instrText xml:space="preserve"> ADDIN ZOTERO_ITEM CSL_CITATION {"citationID":"me3ZJ1D6","properties":{"formattedCitation":"(Johnson et al. 2008)","plainCitation":"(Johnson et al. 2008)","noteIndex":0},"citationItems":[{"id":20828,"uris":["http://zotero.org/groups/2555601/items/7LJ87393"],"itemData":{"id":20828,"type":"article-journal","abstract":"We propose a continuous-time version of the correlated random walk model for animal telemetry data. The continuous-time formulation allows data that have been nonuniformly collected over time to be modeled without subsampling, interpolation, or aggregation to obtain a set of locations uniformly spaced in time. The model is derived from a continuous-time Ornstein-Uhlenbeck velocity process that is integrated to form a location process. The continuous-time model was placed into a state–space framework to allow parameter estimation and location predictions from observed animal locations. Two previously unpublished marine mammal telemetry data sets were analyzed to illustrate use of the model, by-products available from the analysis, and different modiﬁcations which are possible. A harbor seal data set was analyzed with a model that incorporates the proportion of each hour spent on land. Also, a northern fur seal pup data set was analyzed with a random drift component to account for directed travel and ocean currents.","container-title":"Ecology","DOI":"10.1890/07-1032.1","ISSN":"0012-9658, 1939-9170","issue":"5","journalAbbreviation":"Ecology","language":"en","license":"http://onlinelibrary.wiley.com/termsAndConditions#vor","page":"1208-1215","source":"DOI.org (Crossref)","title":"Continuous‐time correlated random walk model for animal telemetry data","volume":"89","author":[{"family":"Johnson","given":"Devin S."},{"family":"London","given":"Joshua M."},{"family":"Lea","given":"Mary-Anne"},{"family":"Durban","given":"John W."}],"issued":{"date-parts":[["2008",5]]}}}],"schema":"https://github.com/citation-style-language/schema/raw/master/csl-citation.json"} </w:instrText>
      </w:r>
      <w:r w:rsidR="0032045C">
        <w:rPr>
          <w:sz w:val="24"/>
          <w:szCs w:val="24"/>
        </w:rPr>
        <w:fldChar w:fldCharType="separate"/>
      </w:r>
      <w:r w:rsidR="0032045C" w:rsidRPr="0032045C">
        <w:rPr>
          <w:rFonts w:ascii="Calibri" w:hAnsi="Calibri" w:cs="Calibri"/>
          <w:sz w:val="24"/>
        </w:rPr>
        <w:t>(Johnson et al. 2008)</w:t>
      </w:r>
      <w:r w:rsidR="0032045C">
        <w:rPr>
          <w:sz w:val="24"/>
          <w:szCs w:val="24"/>
        </w:rPr>
        <w:fldChar w:fldCharType="end"/>
      </w:r>
      <w:r w:rsidR="0032045C">
        <w:rPr>
          <w:sz w:val="24"/>
          <w:szCs w:val="24"/>
        </w:rPr>
        <w:t xml:space="preserve"> </w:t>
      </w:r>
      <w:r w:rsidR="003B701B" w:rsidRPr="00F2343B">
        <w:rPr>
          <w:sz w:val="24"/>
          <w:szCs w:val="24"/>
        </w:rPr>
        <w:t>which</w:t>
      </w:r>
      <w:r w:rsidR="00F051DF" w:rsidRPr="00F2343B">
        <w:rPr>
          <w:sz w:val="24"/>
          <w:szCs w:val="24"/>
        </w:rPr>
        <w:t xml:space="preserve"> produced estimated fish locations </w:t>
      </w:r>
      <w:r w:rsidR="001B0A1E" w:rsidRPr="00F2343B">
        <w:rPr>
          <w:sz w:val="24"/>
          <w:szCs w:val="24"/>
        </w:rPr>
        <w:t xml:space="preserve">within the 500-m detection radius of our receivers. We then </w:t>
      </w:r>
      <w:r w:rsidR="00F051DF" w:rsidRPr="00F2343B">
        <w:rPr>
          <w:sz w:val="24"/>
          <w:szCs w:val="24"/>
        </w:rPr>
        <w:t xml:space="preserve">used </w:t>
      </w:r>
      <w:r w:rsidR="001B0A1E" w:rsidRPr="00F2343B">
        <w:rPr>
          <w:sz w:val="24"/>
          <w:szCs w:val="24"/>
        </w:rPr>
        <w:t xml:space="preserve">these </w:t>
      </w:r>
      <w:r w:rsidR="00645A55" w:rsidRPr="00F2343B">
        <w:rPr>
          <w:sz w:val="24"/>
          <w:szCs w:val="24"/>
        </w:rPr>
        <w:t xml:space="preserve">modeled locations to produce </w:t>
      </w:r>
      <w:r w:rsidR="00F051DF" w:rsidRPr="00F2343B">
        <w:rPr>
          <w:sz w:val="24"/>
          <w:szCs w:val="24"/>
        </w:rPr>
        <w:t>kernel utilization distributions (KUDs) to outline home range (95% KUD) and core area (50% KUD)</w:t>
      </w:r>
      <w:r w:rsidR="00645A55" w:rsidRPr="00F2343B">
        <w:rPr>
          <w:sz w:val="24"/>
          <w:szCs w:val="24"/>
        </w:rPr>
        <w:t xml:space="preserve"> for the greater population</w:t>
      </w:r>
      <w:r w:rsidR="006B6034">
        <w:rPr>
          <w:sz w:val="24"/>
          <w:szCs w:val="24"/>
        </w:rPr>
        <w:t>.</w:t>
      </w:r>
    </w:p>
    <w:p w14:paraId="7448549D" w14:textId="2A4830C4" w:rsidR="007B48E0" w:rsidRPr="007B48E0" w:rsidRDefault="007B48E0" w:rsidP="00F44006">
      <w:pPr>
        <w:pStyle w:val="Heading3"/>
      </w:pPr>
      <w:r w:rsidRPr="007B48E0">
        <w:lastRenderedPageBreak/>
        <w:t xml:space="preserve">Entrainment and Survival </w:t>
      </w:r>
      <w:r>
        <w:t>of La Salle Fish</w:t>
      </w:r>
    </w:p>
    <w:p w14:paraId="1F2381DE" w14:textId="6EB6C249" w:rsidR="00141223" w:rsidRDefault="007F52AC" w:rsidP="00141223">
      <w:pPr>
        <w:rPr>
          <w:sz w:val="24"/>
          <w:szCs w:val="24"/>
        </w:rPr>
      </w:pPr>
      <w:r w:rsidRPr="00F2343B">
        <w:rPr>
          <w:sz w:val="24"/>
          <w:szCs w:val="24"/>
        </w:rPr>
        <w:t xml:space="preserve">We employed a Bayesian multi-state mark recapture (MSMR) model </w:t>
      </w:r>
      <w:r w:rsidR="00794C51">
        <w:rPr>
          <w:sz w:val="24"/>
          <w:szCs w:val="24"/>
        </w:rPr>
        <w:t>(</w:t>
      </w:r>
      <w:r w:rsidR="0096722A">
        <w:rPr>
          <w:sz w:val="24"/>
          <w:szCs w:val="24"/>
        </w:rPr>
        <w:fldChar w:fldCharType="begin"/>
      </w:r>
      <w:r w:rsidR="008059D8">
        <w:rPr>
          <w:sz w:val="24"/>
          <w:szCs w:val="24"/>
        </w:rPr>
        <w:instrText xml:space="preserve"> ADDIN ZOTERO_ITEM CSL_CITATION {"citationID":"KKB36Ihv","properties":{"formattedCitation":"(K\\uc0\\u233{}ry and Schaub 2012)","plainCitation":"(Kéry and Schaub 2012)","dontUpdate":true,"noteIndex":0},"citationItems":[{"id":20704,"uris":["http://zotero.org/users/10779486/items/47K4NAHQ"],"itemData":{"id":20704,"type":"article-journal","abstract":"Read the Feature Paper:\n              Bayesian shared frailty models for regional inference about wildlife survival\n            \n            \n              Other Commentaries on this paper:\n              Bayesian shared frailty models for regional inference about wildlife survival\n              ;\n              ‘Each site has its own survival probability, but information is borrowed across sites to tell us about survival in each site’: random effects models as means of borrowing strength in survival studies of wild vertebrates\n            \n            \n              Response from the authors:\n              ‘Exciting statistics’: the rapid development and promising future of hierarchical models for population ecology","container-title":"Animal Conservation","DOI":"10.1111/j.1469-1795.2012.00531.x","ISSN":"1367-9430, 1469-1795","issue":"2","journalAbbreviation":"Animal Conservation","language":"en","page":"125-126","source":"DOI.org (Crossref)","title":"Combining information in hierarchical models improves inferences in population ecology and demographic population analyses","volume":"15","author":[{"family":"Kéry","given":"Marc"},{"family":"Schaub","given":"Michael"}],"issued":{"date-parts":[["2012",4]]}}}],"schema":"https://github.com/citation-style-language/schema/raw/master/csl-citation.json"} </w:instrText>
      </w:r>
      <w:r w:rsidR="0096722A">
        <w:rPr>
          <w:sz w:val="24"/>
          <w:szCs w:val="24"/>
        </w:rPr>
        <w:fldChar w:fldCharType="separate"/>
      </w:r>
      <w:r w:rsidR="0096722A" w:rsidRPr="0096722A">
        <w:rPr>
          <w:rFonts w:ascii="Calibri" w:hAnsi="Calibri" w:cs="Calibri"/>
          <w:sz w:val="24"/>
        </w:rPr>
        <w:t>Kéry and Schaub 2012)</w:t>
      </w:r>
      <w:r w:rsidR="0096722A">
        <w:rPr>
          <w:sz w:val="24"/>
          <w:szCs w:val="24"/>
        </w:rPr>
        <w:fldChar w:fldCharType="end"/>
      </w:r>
      <w:r w:rsidR="00AF693E">
        <w:rPr>
          <w:sz w:val="24"/>
          <w:szCs w:val="24"/>
        </w:rPr>
        <w:t xml:space="preserve"> </w:t>
      </w:r>
      <w:r w:rsidRPr="00F2343B">
        <w:rPr>
          <w:sz w:val="24"/>
          <w:szCs w:val="24"/>
        </w:rPr>
        <w:t>to produce probabilities of entrainment, survival, and detection for La Salle Bull Trout</w:t>
      </w:r>
      <w:r w:rsidR="00AE0E09">
        <w:rPr>
          <w:sz w:val="24"/>
          <w:szCs w:val="24"/>
        </w:rPr>
        <w:t xml:space="preserve"> released in 2024</w:t>
      </w:r>
      <w:r w:rsidRPr="00F2343B">
        <w:rPr>
          <w:sz w:val="24"/>
          <w:szCs w:val="24"/>
        </w:rPr>
        <w:t>. We provided acoustic and PIT detections to the MSMR model with three latent states: alive</w:t>
      </w:r>
      <w:r w:rsidRPr="00F2343B" w:rsidDel="00BF6F10">
        <w:rPr>
          <w:sz w:val="24"/>
          <w:szCs w:val="24"/>
        </w:rPr>
        <w:t xml:space="preserve"> </w:t>
      </w:r>
      <w:r w:rsidRPr="00F2343B">
        <w:rPr>
          <w:sz w:val="24"/>
          <w:szCs w:val="24"/>
        </w:rPr>
        <w:t>upstream of the dam (in reservoir or Gold Creek), alive downstream of the dam, and unobserved (treated as a mortality). States were determined monthly, such that the last known location in a calendar month was treated as the location of that fish during that month period. Therefore, a fish that was unobserved for an entire month would be considered a mortality. Survival probability was modeled as a random variable drawn from a uniform distribution, while entrainment</w:t>
      </w:r>
      <w:r w:rsidR="00C12385">
        <w:rPr>
          <w:sz w:val="24"/>
          <w:szCs w:val="24"/>
        </w:rPr>
        <w:t xml:space="preserve">, </w:t>
      </w:r>
      <w:r w:rsidRPr="00F2343B">
        <w:rPr>
          <w:sz w:val="24"/>
          <w:szCs w:val="24"/>
        </w:rPr>
        <w:t>the probability of moving from above to below the dam alive</w:t>
      </w:r>
      <w:r w:rsidR="00C12385">
        <w:rPr>
          <w:sz w:val="24"/>
          <w:szCs w:val="24"/>
        </w:rPr>
        <w:t>,</w:t>
      </w:r>
      <w:r w:rsidRPr="00F2343B">
        <w:rPr>
          <w:sz w:val="24"/>
          <w:szCs w:val="24"/>
        </w:rPr>
        <w:t xml:space="preserve"> was modeled with a transition probability and a uniform prior. Detection probabilities were estimated separately above and below the dam and were assumed to be temporally constant. The MSMR model was implemented in JAGS and posterior distributions were estimated using</w:t>
      </w:r>
      <w:r w:rsidRPr="00F2343B" w:rsidDel="007616D4">
        <w:rPr>
          <w:sz w:val="24"/>
          <w:szCs w:val="24"/>
        </w:rPr>
        <w:t xml:space="preserve"> </w:t>
      </w:r>
      <w:r w:rsidR="007616D4">
        <w:rPr>
          <w:sz w:val="24"/>
          <w:szCs w:val="24"/>
        </w:rPr>
        <w:t xml:space="preserve">MCMC </w:t>
      </w:r>
      <w:r w:rsidRPr="00F2343B">
        <w:rPr>
          <w:sz w:val="24"/>
          <w:szCs w:val="24"/>
        </w:rPr>
        <w:t>simulations with 10,000 iterations</w:t>
      </w:r>
      <w:r w:rsidR="007C5295">
        <w:rPr>
          <w:sz w:val="24"/>
          <w:szCs w:val="24"/>
        </w:rPr>
        <w:t>,</w:t>
      </w:r>
      <w:r w:rsidRPr="00F2343B">
        <w:rPr>
          <w:sz w:val="24"/>
          <w:szCs w:val="24"/>
        </w:rPr>
        <w:t xml:space="preserve"> including a 5,000 burn-in across </w:t>
      </w:r>
      <w:r w:rsidR="00110030">
        <w:rPr>
          <w:sz w:val="24"/>
          <w:szCs w:val="24"/>
        </w:rPr>
        <w:t>3</w:t>
      </w:r>
      <w:r w:rsidR="00110030" w:rsidRPr="00F2343B">
        <w:rPr>
          <w:sz w:val="24"/>
          <w:szCs w:val="24"/>
        </w:rPr>
        <w:t xml:space="preserve"> </w:t>
      </w:r>
      <w:r w:rsidRPr="00F2343B">
        <w:rPr>
          <w:sz w:val="24"/>
          <w:szCs w:val="24"/>
        </w:rPr>
        <w:t xml:space="preserve">chains. Trace plots and Gelman-Rubin diagnostics confirmed model convergence. The model produced posterior means and 95% </w:t>
      </w:r>
      <w:r w:rsidR="00DC5AE0">
        <w:rPr>
          <w:sz w:val="24"/>
          <w:szCs w:val="24"/>
        </w:rPr>
        <w:t>CRI</w:t>
      </w:r>
      <w:r w:rsidRPr="00F2343B">
        <w:rPr>
          <w:sz w:val="24"/>
          <w:szCs w:val="24"/>
        </w:rPr>
        <w:t xml:space="preserve"> for monthly survival and entrainment probabilities, and a single mean detection probability for each state location. To provide probabilities across all months, we aggregated the monthly probabilities provided by the model </w:t>
      </w:r>
      <w:r w:rsidR="00AE4517">
        <w:rPr>
          <w:sz w:val="24"/>
          <w:szCs w:val="24"/>
        </w:rPr>
        <w:fldChar w:fldCharType="begin"/>
      </w:r>
      <w:r w:rsidR="00AE4517">
        <w:rPr>
          <w:sz w:val="24"/>
          <w:szCs w:val="24"/>
        </w:rPr>
        <w:instrText xml:space="preserve"> ADDIN ZOTERO_ITEM CSL_CITATION {"citationID":"y9l53kXL","properties":{"formattedCitation":"(Lebreton et al. 2009)","plainCitation":"(Lebreton et al. 2009)","noteIndex":0},"citationItems":[{"id":20841,"uris":["http://zotero.org/users/10779486/items/TGPMUS7M"],"itemData":{"id":20841,"type":"article-journal","container-title":"Advances in Ecological Research","page":"87-173","title":"Modeling individual animal histories with multistate capture-recapture models","volume":"41","author":[{"family":"Lebreton","given":"Jean-Dominique"},{"family":"Nichols","given":"James D"},{"family":"Barker","given":"Richard J"},{"family":"Pradel","given":"Roger"},{"family":"Spendelow","given":"Jeffrey A"}],"issued":{"date-parts":[["2009"]]}}}],"schema":"https://github.com/citation-style-language/schema/raw/master/csl-citation.json"} </w:instrText>
      </w:r>
      <w:r w:rsidR="00AE4517">
        <w:rPr>
          <w:sz w:val="24"/>
          <w:szCs w:val="24"/>
        </w:rPr>
        <w:fldChar w:fldCharType="separate"/>
      </w:r>
      <w:r w:rsidR="00AE4517" w:rsidRPr="00AE4517">
        <w:rPr>
          <w:rFonts w:ascii="Calibri" w:hAnsi="Calibri" w:cs="Calibri"/>
          <w:sz w:val="24"/>
        </w:rPr>
        <w:t>(Lebreton et al. 2009)</w:t>
      </w:r>
      <w:r w:rsidR="00AE4517">
        <w:rPr>
          <w:sz w:val="24"/>
          <w:szCs w:val="24"/>
        </w:rPr>
        <w:fldChar w:fldCharType="end"/>
      </w:r>
      <w:r w:rsidR="009B320B">
        <w:rPr>
          <w:sz w:val="24"/>
          <w:szCs w:val="24"/>
        </w:rPr>
        <w:t>.</w:t>
      </w:r>
      <w:r w:rsidRPr="00F2343B">
        <w:rPr>
          <w:sz w:val="24"/>
          <w:szCs w:val="24"/>
        </w:rPr>
        <w:t xml:space="preserve"> </w:t>
      </w:r>
      <w:r w:rsidRPr="00F2343B">
        <w:rPr>
          <w:rStyle w:val="vlist-s"/>
          <w:rFonts w:eastAsiaTheme="minorEastAsia"/>
          <w:sz w:val="24"/>
          <w:szCs w:val="24"/>
        </w:rPr>
        <w:t xml:space="preserve">To estimate uncertainty (95% </w:t>
      </w:r>
      <w:r w:rsidR="00DC5AE0">
        <w:rPr>
          <w:rStyle w:val="vlist-s"/>
          <w:rFonts w:eastAsiaTheme="minorEastAsia"/>
          <w:sz w:val="24"/>
          <w:szCs w:val="24"/>
        </w:rPr>
        <w:t>CRI</w:t>
      </w:r>
      <w:r w:rsidRPr="00F2343B">
        <w:rPr>
          <w:rStyle w:val="vlist-s"/>
          <w:rFonts w:eastAsiaTheme="minorEastAsia"/>
          <w:sz w:val="24"/>
          <w:szCs w:val="24"/>
        </w:rPr>
        <w:t>) around these probabilities, we applied the delta method,</w:t>
      </w:r>
      <w:r w:rsidRPr="00F2343B">
        <w:rPr>
          <w:sz w:val="24"/>
          <w:szCs w:val="24"/>
        </w:rPr>
        <w:t xml:space="preserve"> </w:t>
      </w:r>
      <w:r w:rsidRPr="00F2343B">
        <w:rPr>
          <w:rStyle w:val="vlist-s"/>
          <w:rFonts w:eastAsiaTheme="minorEastAsia"/>
          <w:sz w:val="24"/>
          <w:szCs w:val="24"/>
        </w:rPr>
        <w:t>which approximates the variance of a function of multiple parameters by summing their contributions</w:t>
      </w:r>
      <w:r w:rsidR="00A6121D">
        <w:rPr>
          <w:rStyle w:val="vlist-s"/>
          <w:rFonts w:eastAsiaTheme="minorEastAsia"/>
          <w:sz w:val="24"/>
          <w:szCs w:val="24"/>
        </w:rPr>
        <w:t xml:space="preserve"> </w:t>
      </w:r>
      <w:r w:rsidR="009B320B">
        <w:rPr>
          <w:rStyle w:val="vlist-s"/>
          <w:rFonts w:eastAsiaTheme="minorEastAsia"/>
          <w:sz w:val="24"/>
          <w:szCs w:val="24"/>
        </w:rPr>
        <w:fldChar w:fldCharType="begin"/>
      </w:r>
      <w:r w:rsidR="009B320B">
        <w:rPr>
          <w:rStyle w:val="vlist-s"/>
          <w:rFonts w:eastAsiaTheme="minorEastAsia"/>
          <w:sz w:val="24"/>
          <w:szCs w:val="24"/>
        </w:rPr>
        <w:instrText xml:space="preserve"> ADDIN ZOTERO_ITEM CSL_CITATION {"citationID":"kY0GF3U2","properties":{"formattedCitation":"(Seber 1982)","plainCitation":"(Seber 1982)","noteIndex":0},"citationItems":[{"id":20842,"uris":["http://zotero.org/users/10779486/items/F4P2QGQB"],"itemData":{"id":20842,"type":"book","edition":"2","event-place":"New York","number-of-pages":"654","publisher":"Macmillan Publishing Company","publisher-place":"New York","title":"The estimation of animal abundance and related parameters","author":[{"family":"Seber","given":"George Arthur Frederick"}],"issued":{"date-parts":[["1982"]]}}}],"schema":"https://github.com/citation-style-language/schema/raw/master/csl-citation.json"} </w:instrText>
      </w:r>
      <w:r w:rsidR="009B320B">
        <w:rPr>
          <w:rStyle w:val="vlist-s"/>
          <w:rFonts w:eastAsiaTheme="minorEastAsia"/>
          <w:sz w:val="24"/>
          <w:szCs w:val="24"/>
        </w:rPr>
        <w:fldChar w:fldCharType="separate"/>
      </w:r>
      <w:r w:rsidR="009B320B" w:rsidRPr="009B320B">
        <w:rPr>
          <w:rFonts w:ascii="Calibri" w:hAnsi="Calibri" w:cs="Calibri"/>
          <w:sz w:val="24"/>
        </w:rPr>
        <w:t>(Seber 1982)</w:t>
      </w:r>
      <w:r w:rsidR="009B320B">
        <w:rPr>
          <w:rStyle w:val="vlist-s"/>
          <w:rFonts w:eastAsiaTheme="minorEastAsia"/>
          <w:sz w:val="24"/>
          <w:szCs w:val="24"/>
        </w:rPr>
        <w:fldChar w:fldCharType="end"/>
      </w:r>
      <w:r w:rsidR="00A6121D">
        <w:rPr>
          <w:rStyle w:val="vlist-s"/>
          <w:rFonts w:eastAsiaTheme="minorEastAsia"/>
          <w:sz w:val="24"/>
          <w:szCs w:val="24"/>
        </w:rPr>
        <w:t xml:space="preserve">. </w:t>
      </w:r>
      <w:r w:rsidRPr="00F2343B">
        <w:rPr>
          <w:rStyle w:val="vlist-s"/>
          <w:rFonts w:eastAsiaTheme="minorEastAsia"/>
          <w:sz w:val="24"/>
          <w:szCs w:val="24"/>
        </w:rPr>
        <w:t>The bounds for the overall probabilities were computed by applying the cumulative probability equations to the monthly lower and upper bounds.</w:t>
      </w:r>
      <w:r w:rsidR="00141223" w:rsidRPr="00141223">
        <w:rPr>
          <w:sz w:val="24"/>
          <w:szCs w:val="24"/>
        </w:rPr>
        <w:t xml:space="preserve"> </w:t>
      </w:r>
      <w:r w:rsidR="00141223">
        <w:rPr>
          <w:sz w:val="24"/>
          <w:szCs w:val="24"/>
        </w:rPr>
        <w:t>All acoustic</w:t>
      </w:r>
      <w:r w:rsidR="00141223" w:rsidRPr="00F2343B">
        <w:rPr>
          <w:sz w:val="24"/>
          <w:szCs w:val="24"/>
        </w:rPr>
        <w:t xml:space="preserve"> data management and analyses were conducted in</w:t>
      </w:r>
      <w:r w:rsidR="00141223">
        <w:rPr>
          <w:sz w:val="24"/>
          <w:szCs w:val="24"/>
        </w:rPr>
        <w:t xml:space="preserve"> </w:t>
      </w:r>
      <w:r w:rsidR="00141223" w:rsidRPr="00F2343B">
        <w:rPr>
          <w:sz w:val="24"/>
          <w:szCs w:val="24"/>
        </w:rPr>
        <w:t xml:space="preserve">R </w:t>
      </w:r>
      <w:r w:rsidR="00141223">
        <w:rPr>
          <w:sz w:val="24"/>
          <w:szCs w:val="24"/>
        </w:rPr>
        <w:fldChar w:fldCharType="begin"/>
      </w:r>
      <w:r w:rsidR="00141223">
        <w:rPr>
          <w:sz w:val="24"/>
          <w:szCs w:val="24"/>
        </w:rPr>
        <w:instrText xml:space="preserve"> ADDIN ZOTERO_ITEM CSL_CITATION {"citationID":"RhSbwsVJ","properties":{"formattedCitation":"(R Core Team 2024)","plainCitation":"(R Core Team 2024)","noteIndex":0},"citationItems":[{"id":20838,"uris":["http://zotero.org/users/10779486/items/37BNNBQR"],"itemData":{"id":20838,"type":"software","event-place":"Vienna, Austria","publisher":"R Foundation for Statistical Computing","publisher-place":"Vienna, Austria","title":"R: A language and environment for statistical computing","URL":"https://www.R-project.org","version":"4.4.2","author":[{"family":"R Core Team","given":""}],"issued":{"date-parts":[["2024"]]}}}],"schema":"https://github.com/citation-style-language/schema/raw/master/csl-citation.json"} </w:instrText>
      </w:r>
      <w:r w:rsidR="00141223">
        <w:rPr>
          <w:sz w:val="24"/>
          <w:szCs w:val="24"/>
        </w:rPr>
        <w:fldChar w:fldCharType="separate"/>
      </w:r>
      <w:r w:rsidR="00141223" w:rsidRPr="00554DD0">
        <w:rPr>
          <w:rFonts w:ascii="Calibri" w:hAnsi="Calibri" w:cs="Calibri"/>
          <w:sz w:val="24"/>
        </w:rPr>
        <w:t>(R Core Team 2024)</w:t>
      </w:r>
      <w:r w:rsidR="00141223">
        <w:rPr>
          <w:sz w:val="24"/>
          <w:szCs w:val="24"/>
        </w:rPr>
        <w:fldChar w:fldCharType="end"/>
      </w:r>
      <w:r w:rsidR="00141223">
        <w:rPr>
          <w:sz w:val="24"/>
          <w:szCs w:val="24"/>
        </w:rPr>
        <w:t>.</w:t>
      </w:r>
    </w:p>
    <w:p w14:paraId="3F1EC0EC" w14:textId="3039DE61" w:rsidR="00946957" w:rsidRPr="00946957" w:rsidRDefault="00946957" w:rsidP="00946957"/>
    <w:p w14:paraId="6526D853" w14:textId="2BDDC9BC" w:rsidR="009617BC" w:rsidRDefault="000D2F86" w:rsidP="008D10FE">
      <w:pPr>
        <w:pStyle w:val="Heading1"/>
      </w:pPr>
      <w:r w:rsidRPr="00A2685C">
        <w:t>Results</w:t>
      </w:r>
    </w:p>
    <w:p w14:paraId="31B6743F" w14:textId="77777777" w:rsidR="000F7512" w:rsidRPr="002000A1" w:rsidRDefault="000F7512" w:rsidP="008D10FE">
      <w:pPr>
        <w:pStyle w:val="Heading2"/>
      </w:pPr>
      <w:r w:rsidRPr="002000A1">
        <w:t>Fish Collection and Transport</w:t>
      </w:r>
    </w:p>
    <w:p w14:paraId="685A0C06" w14:textId="71C84AD9" w:rsidR="00C40E86" w:rsidRDefault="00957EB0" w:rsidP="00C40E86">
      <w:pPr>
        <w:rPr>
          <w:sz w:val="24"/>
          <w:szCs w:val="24"/>
        </w:rPr>
      </w:pPr>
      <w:r>
        <w:rPr>
          <w:sz w:val="24"/>
          <w:szCs w:val="24"/>
        </w:rPr>
        <w:t>During 2024, w</w:t>
      </w:r>
      <w:r w:rsidR="00C40E86">
        <w:rPr>
          <w:sz w:val="24"/>
          <w:szCs w:val="24"/>
        </w:rPr>
        <w:t>e conducted 22 trap and haul events between</w:t>
      </w:r>
      <w:r w:rsidR="00C40E86" w:rsidRPr="00274764">
        <w:rPr>
          <w:sz w:val="24"/>
          <w:szCs w:val="24"/>
        </w:rPr>
        <w:t xml:space="preserve"> April </w:t>
      </w:r>
      <w:r w:rsidR="00C40E86">
        <w:rPr>
          <w:sz w:val="24"/>
          <w:szCs w:val="24"/>
        </w:rPr>
        <w:t>3</w:t>
      </w:r>
      <w:r w:rsidR="00C40E86" w:rsidRPr="00274764">
        <w:rPr>
          <w:sz w:val="24"/>
          <w:szCs w:val="24"/>
        </w:rPr>
        <w:t xml:space="preserve"> </w:t>
      </w:r>
      <w:r w:rsidR="00C40E86">
        <w:rPr>
          <w:sz w:val="24"/>
          <w:szCs w:val="24"/>
        </w:rPr>
        <w:t>and</w:t>
      </w:r>
      <w:r w:rsidR="00C40E86" w:rsidRPr="00274764">
        <w:rPr>
          <w:sz w:val="24"/>
          <w:szCs w:val="24"/>
        </w:rPr>
        <w:t xml:space="preserve"> </w:t>
      </w:r>
      <w:r w:rsidR="00C40E86">
        <w:rPr>
          <w:sz w:val="24"/>
          <w:szCs w:val="24"/>
        </w:rPr>
        <w:t>November 14</w:t>
      </w:r>
      <w:r w:rsidR="00C40E86" w:rsidRPr="00274764">
        <w:rPr>
          <w:sz w:val="24"/>
          <w:szCs w:val="24"/>
        </w:rPr>
        <w:t xml:space="preserve"> (Table 2)</w:t>
      </w:r>
      <w:r w:rsidR="00C40E86">
        <w:rPr>
          <w:sz w:val="24"/>
          <w:szCs w:val="24"/>
        </w:rPr>
        <w:t xml:space="preserve"> and captured 69</w:t>
      </w:r>
      <w:r w:rsidR="00811C08">
        <w:rPr>
          <w:sz w:val="24"/>
          <w:szCs w:val="24"/>
        </w:rPr>
        <w:t xml:space="preserve"> unique</w:t>
      </w:r>
      <w:r w:rsidR="00C40E86">
        <w:rPr>
          <w:sz w:val="24"/>
          <w:szCs w:val="24"/>
        </w:rPr>
        <w:t xml:space="preserve"> Bull Trout (Table A1), </w:t>
      </w:r>
      <w:r w:rsidR="001F703F">
        <w:rPr>
          <w:sz w:val="24"/>
          <w:szCs w:val="24"/>
        </w:rPr>
        <w:t xml:space="preserve">42 </w:t>
      </w:r>
      <w:r w:rsidR="00C40E86">
        <w:rPr>
          <w:sz w:val="24"/>
          <w:szCs w:val="24"/>
        </w:rPr>
        <w:t>of which were transported above Yakima Basin dams</w:t>
      </w:r>
      <w:r w:rsidR="00C40E86" w:rsidRPr="00274764">
        <w:rPr>
          <w:sz w:val="24"/>
          <w:szCs w:val="24"/>
        </w:rPr>
        <w:t xml:space="preserve">. </w:t>
      </w:r>
      <w:r w:rsidR="00C40E86">
        <w:rPr>
          <w:sz w:val="24"/>
          <w:szCs w:val="24"/>
        </w:rPr>
        <w:t xml:space="preserve">We sampled </w:t>
      </w:r>
      <w:r w:rsidR="00191747">
        <w:rPr>
          <w:sz w:val="24"/>
          <w:szCs w:val="24"/>
        </w:rPr>
        <w:t xml:space="preserve">five </w:t>
      </w:r>
      <w:r w:rsidR="00C40E86">
        <w:rPr>
          <w:sz w:val="24"/>
          <w:szCs w:val="24"/>
        </w:rPr>
        <w:t xml:space="preserve">times at Clear Creek </w:t>
      </w:r>
      <w:r w:rsidR="00A024A3">
        <w:rPr>
          <w:sz w:val="24"/>
          <w:szCs w:val="24"/>
        </w:rPr>
        <w:t xml:space="preserve">Dam, </w:t>
      </w:r>
      <w:r w:rsidR="0047153C">
        <w:rPr>
          <w:sz w:val="24"/>
          <w:szCs w:val="24"/>
        </w:rPr>
        <w:t xml:space="preserve">seven times at </w:t>
      </w:r>
      <w:r w:rsidR="00C40E86">
        <w:rPr>
          <w:sz w:val="24"/>
          <w:szCs w:val="24"/>
        </w:rPr>
        <w:t xml:space="preserve">Keechelus </w:t>
      </w:r>
      <w:r w:rsidR="00091186">
        <w:rPr>
          <w:sz w:val="24"/>
          <w:szCs w:val="24"/>
        </w:rPr>
        <w:t>Dam</w:t>
      </w:r>
      <w:r w:rsidR="00C40E86">
        <w:rPr>
          <w:sz w:val="24"/>
          <w:szCs w:val="24"/>
        </w:rPr>
        <w:t xml:space="preserve">, </w:t>
      </w:r>
      <w:r w:rsidR="007B6CF0">
        <w:rPr>
          <w:sz w:val="24"/>
          <w:szCs w:val="24"/>
        </w:rPr>
        <w:t xml:space="preserve">four times at Kachess Dam, and </w:t>
      </w:r>
      <w:r w:rsidR="00C40E86">
        <w:rPr>
          <w:sz w:val="24"/>
          <w:szCs w:val="24"/>
        </w:rPr>
        <w:t xml:space="preserve">three times at both Tieton and Bumping </w:t>
      </w:r>
      <w:r w:rsidR="007B6CF0">
        <w:rPr>
          <w:sz w:val="24"/>
          <w:szCs w:val="24"/>
        </w:rPr>
        <w:t>dams</w:t>
      </w:r>
      <w:r w:rsidR="00C40E86">
        <w:rPr>
          <w:sz w:val="24"/>
          <w:szCs w:val="24"/>
        </w:rPr>
        <w:t>.</w:t>
      </w:r>
      <w:r w:rsidR="00D33C6B">
        <w:rPr>
          <w:sz w:val="24"/>
          <w:szCs w:val="24"/>
        </w:rPr>
        <w:t xml:space="preserve"> </w:t>
      </w:r>
      <w:r>
        <w:rPr>
          <w:sz w:val="24"/>
          <w:szCs w:val="24"/>
        </w:rPr>
        <w:t xml:space="preserve">Access </w:t>
      </w:r>
      <w:r w:rsidR="00253607">
        <w:rPr>
          <w:sz w:val="24"/>
          <w:szCs w:val="24"/>
        </w:rPr>
        <w:t>and our ability to sample a</w:t>
      </w:r>
      <w:r>
        <w:rPr>
          <w:sz w:val="24"/>
          <w:szCs w:val="24"/>
        </w:rPr>
        <w:t>t</w:t>
      </w:r>
      <w:r w:rsidR="00D33C6B">
        <w:rPr>
          <w:sz w:val="24"/>
          <w:szCs w:val="24"/>
        </w:rPr>
        <w:t xml:space="preserve"> Clear Creek Dam was limited </w:t>
      </w:r>
      <w:r w:rsidR="00A65D66">
        <w:rPr>
          <w:sz w:val="24"/>
          <w:szCs w:val="24"/>
        </w:rPr>
        <w:t>during</w:t>
      </w:r>
      <w:r w:rsidR="005229F3">
        <w:rPr>
          <w:sz w:val="24"/>
          <w:szCs w:val="24"/>
        </w:rPr>
        <w:t xml:space="preserve"> late July and August </w:t>
      </w:r>
      <w:r w:rsidR="00D33C6B">
        <w:rPr>
          <w:sz w:val="24"/>
          <w:szCs w:val="24"/>
        </w:rPr>
        <w:t>due to the Retreat Fire</w:t>
      </w:r>
      <w:r w:rsidR="00704D6E">
        <w:rPr>
          <w:sz w:val="24"/>
          <w:szCs w:val="24"/>
        </w:rPr>
        <w:t>.</w:t>
      </w:r>
    </w:p>
    <w:p w14:paraId="0F50C539" w14:textId="71A0027F" w:rsidR="00A92CCC" w:rsidRPr="00C80695" w:rsidRDefault="00A92CCC" w:rsidP="00A92CCC">
      <w:pPr>
        <w:pStyle w:val="Tablecaptions"/>
        <w:rPr>
          <w:b w:val="0"/>
        </w:rPr>
      </w:pPr>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D861FC">
        <w:rPr>
          <w:b w:val="0"/>
          <w:bCs w:val="0"/>
        </w:rPr>
        <w:t xml:space="preserve">Stilling basin, survey date, total number of Bull Trout observed from any method, number of Bull Trout collected (recaptures inclusive), and number of </w:t>
      </w:r>
      <w:r w:rsidRPr="00C80695">
        <w:rPr>
          <w:rFonts w:ascii="Calibri" w:eastAsia="Calibri" w:hAnsi="Calibri" w:cs="Calibri"/>
          <w:b w:val="0"/>
        </w:rPr>
        <w:t xml:space="preserve">Brook Trout/Bull Trout </w:t>
      </w:r>
      <w:r w:rsidR="00515759" w:rsidRPr="00C80695">
        <w:rPr>
          <w:rFonts w:ascii="Calibri" w:eastAsia="Calibri" w:hAnsi="Calibri" w:cs="Calibri"/>
          <w:b w:val="0"/>
        </w:rPr>
        <w:t>hybrid</w:t>
      </w:r>
      <w:r w:rsidRPr="00D861FC">
        <w:rPr>
          <w:b w:val="0"/>
          <w:bCs w:val="0"/>
        </w:rPr>
        <w:t>s collected during trap and haul.</w:t>
      </w:r>
    </w:p>
    <w:tbl>
      <w:tblPr>
        <w:tblStyle w:val="TableGrid"/>
        <w:tblW w:w="0" w:type="auto"/>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4A0" w:firstRow="1" w:lastRow="0" w:firstColumn="1" w:lastColumn="0" w:noHBand="0" w:noVBand="1"/>
      </w:tblPr>
      <w:tblGrid>
        <w:gridCol w:w="1872"/>
        <w:gridCol w:w="1638"/>
        <w:gridCol w:w="1260"/>
        <w:gridCol w:w="2250"/>
        <w:gridCol w:w="2340"/>
      </w:tblGrid>
      <w:tr w:rsidR="00A92CCC" w14:paraId="6AD3A3D2" w14:textId="77777777">
        <w:trPr>
          <w:trHeight w:val="720"/>
        </w:trPr>
        <w:tc>
          <w:tcPr>
            <w:tcW w:w="1872" w:type="dxa"/>
            <w:tcBorders>
              <w:top w:val="single" w:sz="2" w:space="0" w:color="000000" w:themeColor="text1"/>
              <w:left w:val="none" w:sz="2" w:space="0" w:color="000000" w:themeColor="text1"/>
              <w:bottom w:val="single" w:sz="2" w:space="0" w:color="000000" w:themeColor="text1"/>
              <w:right w:val="none" w:sz="2" w:space="0" w:color="000000" w:themeColor="text1"/>
            </w:tcBorders>
            <w:vAlign w:val="center"/>
          </w:tcPr>
          <w:p w14:paraId="28AAE55D" w14:textId="77777777" w:rsidR="00A92CCC" w:rsidRPr="00FA7EA5" w:rsidRDefault="00A92CCC">
            <w:pPr>
              <w:rPr>
                <w:b/>
                <w:bCs/>
              </w:rPr>
            </w:pPr>
            <w:r w:rsidRPr="00FA7EA5">
              <w:rPr>
                <w:rFonts w:ascii="Calibri" w:eastAsia="Calibri" w:hAnsi="Calibri" w:cs="Calibri"/>
                <w:b/>
                <w:bCs/>
              </w:rPr>
              <w:t>Stilling Basin</w:t>
            </w:r>
          </w:p>
        </w:tc>
        <w:tc>
          <w:tcPr>
            <w:tcW w:w="1638" w:type="dxa"/>
            <w:tcBorders>
              <w:top w:val="single" w:sz="2" w:space="0" w:color="000000" w:themeColor="text1"/>
              <w:left w:val="none" w:sz="2" w:space="0" w:color="000000" w:themeColor="text1"/>
              <w:bottom w:val="single" w:sz="2" w:space="0" w:color="000000" w:themeColor="text1"/>
              <w:right w:val="none" w:sz="2" w:space="0" w:color="000000" w:themeColor="text1"/>
            </w:tcBorders>
            <w:vAlign w:val="center"/>
          </w:tcPr>
          <w:p w14:paraId="3F2DE977" w14:textId="77777777" w:rsidR="00A92CCC" w:rsidRPr="00FA7EA5" w:rsidRDefault="00A92CCC">
            <w:pPr>
              <w:rPr>
                <w:b/>
                <w:bCs/>
              </w:rPr>
            </w:pPr>
            <w:r w:rsidRPr="00FA7EA5">
              <w:rPr>
                <w:rFonts w:ascii="Calibri" w:eastAsia="Calibri" w:hAnsi="Calibri" w:cs="Calibri"/>
                <w:b/>
                <w:bCs/>
              </w:rPr>
              <w:t>Survey Date</w:t>
            </w:r>
          </w:p>
        </w:tc>
        <w:tc>
          <w:tcPr>
            <w:tcW w:w="1260" w:type="dxa"/>
            <w:tcBorders>
              <w:top w:val="single" w:sz="2" w:space="0" w:color="000000" w:themeColor="text1"/>
              <w:left w:val="none" w:sz="2" w:space="0" w:color="000000" w:themeColor="text1"/>
              <w:bottom w:val="single" w:sz="2" w:space="0" w:color="000000" w:themeColor="text1"/>
              <w:right w:val="none" w:sz="2" w:space="0" w:color="000000" w:themeColor="text1"/>
            </w:tcBorders>
            <w:vAlign w:val="center"/>
          </w:tcPr>
          <w:p w14:paraId="5F625B69" w14:textId="77777777" w:rsidR="00A92CCC" w:rsidRPr="00FA7EA5" w:rsidRDefault="00A92CCC">
            <w:pPr>
              <w:rPr>
                <w:b/>
                <w:bCs/>
              </w:rPr>
            </w:pPr>
            <w:r w:rsidRPr="00FA7EA5">
              <w:rPr>
                <w:rFonts w:ascii="Calibri" w:eastAsia="Calibri" w:hAnsi="Calibri" w:cs="Calibri"/>
                <w:b/>
                <w:bCs/>
              </w:rPr>
              <w:t>Bull Trout Observed</w:t>
            </w:r>
          </w:p>
        </w:tc>
        <w:tc>
          <w:tcPr>
            <w:tcW w:w="2250" w:type="dxa"/>
            <w:tcBorders>
              <w:top w:val="single" w:sz="2" w:space="0" w:color="000000" w:themeColor="text1"/>
              <w:left w:val="none" w:sz="2" w:space="0" w:color="000000" w:themeColor="text1"/>
              <w:bottom w:val="single" w:sz="2" w:space="0" w:color="000000" w:themeColor="text1"/>
              <w:right w:val="none" w:sz="2" w:space="0" w:color="000000" w:themeColor="text1"/>
            </w:tcBorders>
            <w:vAlign w:val="center"/>
          </w:tcPr>
          <w:p w14:paraId="5B59BB89" w14:textId="77777777" w:rsidR="00A92CCC" w:rsidRPr="00FA7EA5" w:rsidRDefault="00A92CCC">
            <w:pPr>
              <w:rPr>
                <w:b/>
                <w:bCs/>
              </w:rPr>
            </w:pPr>
            <w:r w:rsidRPr="00FA7EA5">
              <w:rPr>
                <w:rFonts w:ascii="Calibri" w:eastAsia="Calibri" w:hAnsi="Calibri" w:cs="Calibri"/>
                <w:b/>
                <w:bCs/>
              </w:rPr>
              <w:t>Bull Trout Collected (Recaptures Inclusive)</w:t>
            </w:r>
          </w:p>
        </w:tc>
        <w:tc>
          <w:tcPr>
            <w:tcW w:w="2340" w:type="dxa"/>
            <w:tcBorders>
              <w:top w:val="single" w:sz="2" w:space="0" w:color="000000" w:themeColor="text1"/>
              <w:left w:val="none" w:sz="2" w:space="0" w:color="000000" w:themeColor="text1"/>
              <w:bottom w:val="single" w:sz="2" w:space="0" w:color="000000" w:themeColor="text1"/>
              <w:right w:val="none" w:sz="2" w:space="0" w:color="000000" w:themeColor="text1"/>
            </w:tcBorders>
            <w:vAlign w:val="center"/>
          </w:tcPr>
          <w:p w14:paraId="1C7C624B" w14:textId="77777777" w:rsidR="00A92CCC" w:rsidRPr="00FA7EA5" w:rsidRDefault="00A92CCC">
            <w:pPr>
              <w:rPr>
                <w:b/>
                <w:bCs/>
              </w:rPr>
            </w:pPr>
            <w:r w:rsidRPr="00FA7EA5">
              <w:rPr>
                <w:rFonts w:ascii="Calibri" w:eastAsia="Calibri" w:hAnsi="Calibri" w:cs="Calibri"/>
                <w:b/>
                <w:bCs/>
              </w:rPr>
              <w:t>Brook Trout/Bull Trout Hybrids Collected</w:t>
            </w:r>
          </w:p>
        </w:tc>
      </w:tr>
      <w:tr w:rsidR="00A92CCC" w14:paraId="10172F6D" w14:textId="77777777">
        <w:trPr>
          <w:trHeight w:val="165"/>
        </w:trPr>
        <w:tc>
          <w:tcPr>
            <w:tcW w:w="1872" w:type="dxa"/>
            <w:tcBorders>
              <w:top w:val="single" w:sz="2" w:space="0" w:color="000000" w:themeColor="text1"/>
            </w:tcBorders>
          </w:tcPr>
          <w:p w14:paraId="5440A18E" w14:textId="77777777" w:rsidR="00A92CCC" w:rsidRDefault="00A92CCC">
            <w:r>
              <w:rPr>
                <w:rFonts w:ascii="Calibri" w:eastAsia="Times New Roman" w:hAnsi="Calibri" w:cs="Calibri"/>
                <w:color w:val="000000"/>
              </w:rPr>
              <w:t>Kachess Dam</w:t>
            </w:r>
          </w:p>
        </w:tc>
        <w:tc>
          <w:tcPr>
            <w:tcW w:w="1638" w:type="dxa"/>
            <w:tcBorders>
              <w:top w:val="single" w:sz="2" w:space="0" w:color="000000" w:themeColor="text1"/>
            </w:tcBorders>
          </w:tcPr>
          <w:p w14:paraId="4E829E93" w14:textId="77777777" w:rsidR="00A92CCC" w:rsidRDefault="00A92CCC">
            <w:r>
              <w:rPr>
                <w:rFonts w:ascii="Calibri" w:eastAsia="Times New Roman" w:hAnsi="Calibri" w:cs="Calibri"/>
                <w:color w:val="000000"/>
              </w:rPr>
              <w:t>0</w:t>
            </w:r>
            <w:r w:rsidRPr="00FA299B">
              <w:rPr>
                <w:rFonts w:ascii="Calibri" w:eastAsia="Times New Roman" w:hAnsi="Calibri" w:cs="Calibri"/>
                <w:color w:val="000000"/>
              </w:rPr>
              <w:t>4/</w:t>
            </w:r>
            <w:r>
              <w:rPr>
                <w:rFonts w:ascii="Calibri" w:eastAsia="Times New Roman" w:hAnsi="Calibri" w:cs="Calibri"/>
                <w:color w:val="000000"/>
              </w:rPr>
              <w:t>0</w:t>
            </w:r>
            <w:r w:rsidRPr="00FA299B">
              <w:rPr>
                <w:rFonts w:ascii="Calibri" w:eastAsia="Times New Roman" w:hAnsi="Calibri" w:cs="Calibri"/>
                <w:color w:val="000000"/>
              </w:rPr>
              <w:t>3/202</w:t>
            </w:r>
            <w:r>
              <w:rPr>
                <w:rFonts w:ascii="Calibri" w:eastAsia="Times New Roman" w:hAnsi="Calibri" w:cs="Calibri"/>
                <w:color w:val="000000"/>
              </w:rPr>
              <w:t>4</w:t>
            </w:r>
            <w:r w:rsidRPr="00FA299B">
              <w:rPr>
                <w:rFonts w:ascii="Calibri" w:eastAsia="Times New Roman" w:hAnsi="Calibri" w:cs="Calibri"/>
                <w:color w:val="000000"/>
              </w:rPr>
              <w:t>  </w:t>
            </w:r>
          </w:p>
        </w:tc>
        <w:tc>
          <w:tcPr>
            <w:tcW w:w="1260" w:type="dxa"/>
            <w:tcBorders>
              <w:top w:val="single" w:sz="2" w:space="0" w:color="000000" w:themeColor="text1"/>
            </w:tcBorders>
          </w:tcPr>
          <w:p w14:paraId="040A4D04" w14:textId="77777777" w:rsidR="00A92CCC" w:rsidRDefault="00A92CCC">
            <w:r>
              <w:t>-</w:t>
            </w:r>
          </w:p>
        </w:tc>
        <w:tc>
          <w:tcPr>
            <w:tcW w:w="2250" w:type="dxa"/>
            <w:tcBorders>
              <w:top w:val="single" w:sz="2" w:space="0" w:color="000000" w:themeColor="text1"/>
            </w:tcBorders>
          </w:tcPr>
          <w:p w14:paraId="1A393D3D" w14:textId="77777777" w:rsidR="00A92CCC" w:rsidRDefault="00A92CCC">
            <w:r>
              <w:t>-</w:t>
            </w:r>
          </w:p>
        </w:tc>
        <w:tc>
          <w:tcPr>
            <w:tcW w:w="2340" w:type="dxa"/>
            <w:tcBorders>
              <w:top w:val="single" w:sz="2" w:space="0" w:color="000000" w:themeColor="text1"/>
            </w:tcBorders>
          </w:tcPr>
          <w:p w14:paraId="20EF1C23" w14:textId="77777777" w:rsidR="00A92CCC" w:rsidRDefault="00A92CCC">
            <w:r>
              <w:t>-</w:t>
            </w:r>
          </w:p>
        </w:tc>
      </w:tr>
      <w:tr w:rsidR="00A92CCC" w14:paraId="56B66E8E" w14:textId="77777777">
        <w:trPr>
          <w:trHeight w:val="165"/>
        </w:trPr>
        <w:tc>
          <w:tcPr>
            <w:tcW w:w="1872" w:type="dxa"/>
          </w:tcPr>
          <w:p w14:paraId="648331BA" w14:textId="77777777" w:rsidR="00A92CCC" w:rsidRDefault="00A92CCC">
            <w:r>
              <w:rPr>
                <w:rFonts w:ascii="Calibri" w:eastAsia="Times New Roman" w:hAnsi="Calibri" w:cs="Calibri"/>
                <w:color w:val="000000"/>
              </w:rPr>
              <w:t>Keechelus Dam</w:t>
            </w:r>
          </w:p>
        </w:tc>
        <w:tc>
          <w:tcPr>
            <w:tcW w:w="1638" w:type="dxa"/>
          </w:tcPr>
          <w:p w14:paraId="18179134" w14:textId="77777777" w:rsidR="00A92CCC" w:rsidRDefault="00A92CCC">
            <w:r>
              <w:rPr>
                <w:rFonts w:eastAsia="Times New Roman" w:cstheme="minorHAnsi"/>
                <w:color w:val="000000"/>
              </w:rPr>
              <w:t>0</w:t>
            </w:r>
            <w:r w:rsidRPr="004C4EFF">
              <w:rPr>
                <w:rFonts w:eastAsia="Times New Roman" w:cstheme="minorHAnsi"/>
                <w:color w:val="000000"/>
              </w:rPr>
              <w:t>4/17/2024  </w:t>
            </w:r>
          </w:p>
        </w:tc>
        <w:tc>
          <w:tcPr>
            <w:tcW w:w="1260" w:type="dxa"/>
          </w:tcPr>
          <w:p w14:paraId="5B2A2931" w14:textId="77777777" w:rsidR="00A92CCC" w:rsidRDefault="00A92CCC">
            <w:r>
              <w:t>-</w:t>
            </w:r>
          </w:p>
        </w:tc>
        <w:tc>
          <w:tcPr>
            <w:tcW w:w="2250" w:type="dxa"/>
          </w:tcPr>
          <w:p w14:paraId="7B7B2A91" w14:textId="77777777" w:rsidR="00A92CCC" w:rsidRDefault="00A92CCC">
            <w:r>
              <w:t>-</w:t>
            </w:r>
          </w:p>
        </w:tc>
        <w:tc>
          <w:tcPr>
            <w:tcW w:w="2340" w:type="dxa"/>
          </w:tcPr>
          <w:p w14:paraId="3F1D00DA" w14:textId="77777777" w:rsidR="00A92CCC" w:rsidRDefault="00A92CCC">
            <w:r>
              <w:t>-</w:t>
            </w:r>
          </w:p>
        </w:tc>
      </w:tr>
      <w:tr w:rsidR="00A92CCC" w14:paraId="7D1927C9" w14:textId="77777777">
        <w:trPr>
          <w:trHeight w:val="75"/>
        </w:trPr>
        <w:tc>
          <w:tcPr>
            <w:tcW w:w="1872" w:type="dxa"/>
          </w:tcPr>
          <w:p w14:paraId="2FBC22BE" w14:textId="77777777" w:rsidR="00A92CCC" w:rsidRDefault="00A92CCC">
            <w:r w:rsidRPr="00FF4FD9">
              <w:rPr>
                <w:rFonts w:eastAsia="Times New Roman" w:cstheme="minorHAnsi"/>
                <w:color w:val="000000"/>
              </w:rPr>
              <w:t>Tieton Dam</w:t>
            </w:r>
          </w:p>
        </w:tc>
        <w:tc>
          <w:tcPr>
            <w:tcW w:w="1638" w:type="dxa"/>
          </w:tcPr>
          <w:p w14:paraId="5F8D8EBD" w14:textId="77777777" w:rsidR="00A92CCC" w:rsidRDefault="00A92CCC">
            <w:r>
              <w:rPr>
                <w:rFonts w:eastAsia="Times New Roman" w:cstheme="minorHAnsi"/>
                <w:color w:val="000000"/>
              </w:rPr>
              <w:t>0</w:t>
            </w:r>
            <w:r w:rsidRPr="004C4EFF">
              <w:rPr>
                <w:rFonts w:eastAsia="Times New Roman" w:cstheme="minorHAnsi"/>
                <w:color w:val="000000"/>
              </w:rPr>
              <w:t>5/</w:t>
            </w:r>
            <w:r>
              <w:rPr>
                <w:rFonts w:eastAsia="Times New Roman" w:cstheme="minorHAnsi"/>
                <w:color w:val="000000"/>
              </w:rPr>
              <w:t>0</w:t>
            </w:r>
            <w:r w:rsidRPr="004C4EFF">
              <w:rPr>
                <w:rFonts w:eastAsia="Times New Roman" w:cstheme="minorHAnsi"/>
                <w:color w:val="000000"/>
              </w:rPr>
              <w:t>1/2024  </w:t>
            </w:r>
          </w:p>
        </w:tc>
        <w:tc>
          <w:tcPr>
            <w:tcW w:w="1260" w:type="dxa"/>
          </w:tcPr>
          <w:p w14:paraId="54A9DFF2" w14:textId="77777777" w:rsidR="00A92CCC" w:rsidRDefault="00A92CCC">
            <w:r>
              <w:t>-</w:t>
            </w:r>
          </w:p>
        </w:tc>
        <w:tc>
          <w:tcPr>
            <w:tcW w:w="2250" w:type="dxa"/>
          </w:tcPr>
          <w:p w14:paraId="1401275A" w14:textId="77777777" w:rsidR="00A92CCC" w:rsidRDefault="00A92CCC">
            <w:r>
              <w:t>-</w:t>
            </w:r>
          </w:p>
        </w:tc>
        <w:tc>
          <w:tcPr>
            <w:tcW w:w="2340" w:type="dxa"/>
          </w:tcPr>
          <w:p w14:paraId="0B4F5268" w14:textId="77777777" w:rsidR="00A92CCC" w:rsidRDefault="00A92CCC">
            <w:r>
              <w:t>-</w:t>
            </w:r>
          </w:p>
        </w:tc>
      </w:tr>
      <w:tr w:rsidR="00A92CCC" w14:paraId="186B3404" w14:textId="77777777">
        <w:trPr>
          <w:trHeight w:val="60"/>
        </w:trPr>
        <w:tc>
          <w:tcPr>
            <w:tcW w:w="1872" w:type="dxa"/>
          </w:tcPr>
          <w:p w14:paraId="49183936" w14:textId="77777777" w:rsidR="00A92CCC" w:rsidRDefault="00A92CCC">
            <w:r>
              <w:rPr>
                <w:rFonts w:eastAsia="Times New Roman" w:cstheme="minorHAnsi"/>
                <w:color w:val="000000"/>
              </w:rPr>
              <w:t>Kachess Dam</w:t>
            </w:r>
          </w:p>
        </w:tc>
        <w:tc>
          <w:tcPr>
            <w:tcW w:w="1638" w:type="dxa"/>
          </w:tcPr>
          <w:p w14:paraId="4157BBBC" w14:textId="77777777" w:rsidR="00A92CCC" w:rsidRDefault="00A92CCC">
            <w:r>
              <w:rPr>
                <w:rFonts w:eastAsia="Times New Roman" w:cstheme="minorHAnsi"/>
                <w:color w:val="000000"/>
              </w:rPr>
              <w:t>0</w:t>
            </w:r>
            <w:r w:rsidRPr="004C4EFF">
              <w:rPr>
                <w:rFonts w:eastAsia="Times New Roman" w:cstheme="minorHAnsi"/>
                <w:color w:val="000000"/>
              </w:rPr>
              <w:t>6/13/2024</w:t>
            </w:r>
          </w:p>
        </w:tc>
        <w:tc>
          <w:tcPr>
            <w:tcW w:w="1260" w:type="dxa"/>
          </w:tcPr>
          <w:p w14:paraId="5DCA0372" w14:textId="77777777" w:rsidR="00A92CCC" w:rsidRDefault="00A92CCC">
            <w:r>
              <w:t>-</w:t>
            </w:r>
          </w:p>
        </w:tc>
        <w:tc>
          <w:tcPr>
            <w:tcW w:w="2250" w:type="dxa"/>
          </w:tcPr>
          <w:p w14:paraId="29F318B0" w14:textId="77777777" w:rsidR="00A92CCC" w:rsidRDefault="00A92CCC">
            <w:r>
              <w:t>-</w:t>
            </w:r>
          </w:p>
        </w:tc>
        <w:tc>
          <w:tcPr>
            <w:tcW w:w="2340" w:type="dxa"/>
          </w:tcPr>
          <w:p w14:paraId="6E06DD78" w14:textId="77777777" w:rsidR="00A92CCC" w:rsidRDefault="00A92CCC">
            <w:r>
              <w:t>-</w:t>
            </w:r>
          </w:p>
        </w:tc>
      </w:tr>
      <w:tr w:rsidR="00A92CCC" w14:paraId="1A6CA07A" w14:textId="77777777">
        <w:trPr>
          <w:trHeight w:val="60"/>
        </w:trPr>
        <w:tc>
          <w:tcPr>
            <w:tcW w:w="1872" w:type="dxa"/>
          </w:tcPr>
          <w:p w14:paraId="63B734D3" w14:textId="77777777" w:rsidR="00A92CCC" w:rsidRDefault="00A92CCC">
            <w:r>
              <w:rPr>
                <w:rFonts w:eastAsia="Times New Roman" w:cstheme="minorHAnsi"/>
                <w:color w:val="000000"/>
              </w:rPr>
              <w:t>Bumping Dam</w:t>
            </w:r>
          </w:p>
        </w:tc>
        <w:tc>
          <w:tcPr>
            <w:tcW w:w="1638" w:type="dxa"/>
          </w:tcPr>
          <w:p w14:paraId="06726569" w14:textId="77777777" w:rsidR="00A92CCC" w:rsidRDefault="00A92CCC">
            <w:r>
              <w:rPr>
                <w:rFonts w:eastAsia="Times New Roman" w:cstheme="minorHAnsi"/>
                <w:color w:val="000000"/>
              </w:rPr>
              <w:t>0</w:t>
            </w:r>
            <w:r w:rsidRPr="004C4EFF">
              <w:rPr>
                <w:rFonts w:eastAsia="Times New Roman" w:cstheme="minorHAnsi"/>
                <w:color w:val="000000"/>
              </w:rPr>
              <w:t>6/26/2024</w:t>
            </w:r>
          </w:p>
        </w:tc>
        <w:tc>
          <w:tcPr>
            <w:tcW w:w="1260" w:type="dxa"/>
          </w:tcPr>
          <w:p w14:paraId="6DA9300E" w14:textId="77777777" w:rsidR="00A92CCC" w:rsidRDefault="00A92CCC">
            <w:r>
              <w:t>-</w:t>
            </w:r>
          </w:p>
        </w:tc>
        <w:tc>
          <w:tcPr>
            <w:tcW w:w="2250" w:type="dxa"/>
          </w:tcPr>
          <w:p w14:paraId="0EA56ACC" w14:textId="77777777" w:rsidR="00A92CCC" w:rsidRDefault="00A92CCC">
            <w:r>
              <w:t>-</w:t>
            </w:r>
          </w:p>
        </w:tc>
        <w:tc>
          <w:tcPr>
            <w:tcW w:w="2340" w:type="dxa"/>
          </w:tcPr>
          <w:p w14:paraId="7AFEC230" w14:textId="77777777" w:rsidR="00A92CCC" w:rsidRDefault="00A92CCC">
            <w:r>
              <w:t>-</w:t>
            </w:r>
          </w:p>
        </w:tc>
      </w:tr>
      <w:tr w:rsidR="00A92CCC" w14:paraId="55D1BA0F" w14:textId="77777777">
        <w:trPr>
          <w:trHeight w:val="75"/>
        </w:trPr>
        <w:tc>
          <w:tcPr>
            <w:tcW w:w="1872" w:type="dxa"/>
          </w:tcPr>
          <w:p w14:paraId="545537AB" w14:textId="77777777" w:rsidR="00A92CCC" w:rsidRDefault="00A92CCC">
            <w:r>
              <w:t>Clear Creek Dam</w:t>
            </w:r>
          </w:p>
        </w:tc>
        <w:tc>
          <w:tcPr>
            <w:tcW w:w="1638" w:type="dxa"/>
          </w:tcPr>
          <w:p w14:paraId="644582AC" w14:textId="77777777" w:rsidR="00A92CCC" w:rsidRDefault="00A92CCC">
            <w:r>
              <w:t>07/01/2024</w:t>
            </w:r>
          </w:p>
        </w:tc>
        <w:tc>
          <w:tcPr>
            <w:tcW w:w="1260" w:type="dxa"/>
          </w:tcPr>
          <w:p w14:paraId="59B2DB5F" w14:textId="77777777" w:rsidR="00A92CCC" w:rsidRDefault="00A92CCC">
            <w:r>
              <w:t>15</w:t>
            </w:r>
          </w:p>
        </w:tc>
        <w:tc>
          <w:tcPr>
            <w:tcW w:w="2250" w:type="dxa"/>
          </w:tcPr>
          <w:p w14:paraId="3D96B204" w14:textId="77777777" w:rsidR="00A92CCC" w:rsidRDefault="00A92CCC">
            <w:r>
              <w:t>15</w:t>
            </w:r>
          </w:p>
        </w:tc>
        <w:tc>
          <w:tcPr>
            <w:tcW w:w="2340" w:type="dxa"/>
          </w:tcPr>
          <w:p w14:paraId="59380983" w14:textId="77777777" w:rsidR="00A92CCC" w:rsidRDefault="00A92CCC">
            <w:r>
              <w:t>-</w:t>
            </w:r>
          </w:p>
        </w:tc>
      </w:tr>
      <w:tr w:rsidR="00A92CCC" w14:paraId="3CEA65EF" w14:textId="77777777">
        <w:trPr>
          <w:trHeight w:val="240"/>
        </w:trPr>
        <w:tc>
          <w:tcPr>
            <w:tcW w:w="1872" w:type="dxa"/>
          </w:tcPr>
          <w:p w14:paraId="69DBB8A0" w14:textId="77777777" w:rsidR="00A92CCC" w:rsidRPr="4C3856BD" w:rsidRDefault="00A92CCC">
            <w:pPr>
              <w:rPr>
                <w:rFonts w:ascii="Calibri" w:eastAsia="Calibri" w:hAnsi="Calibri" w:cs="Calibri"/>
              </w:rPr>
            </w:pPr>
            <w:r>
              <w:t>Clear Creek Dam</w:t>
            </w:r>
          </w:p>
        </w:tc>
        <w:tc>
          <w:tcPr>
            <w:tcW w:w="1638" w:type="dxa"/>
          </w:tcPr>
          <w:p w14:paraId="2D46B089" w14:textId="77777777" w:rsidR="00A92CCC" w:rsidRPr="4C3856BD" w:rsidRDefault="00A92CCC">
            <w:pPr>
              <w:rPr>
                <w:rFonts w:ascii="Calibri" w:eastAsia="Calibri" w:hAnsi="Calibri" w:cs="Calibri"/>
              </w:rPr>
            </w:pPr>
            <w:r>
              <w:rPr>
                <w:rFonts w:ascii="Calibri" w:eastAsia="Calibri" w:hAnsi="Calibri" w:cs="Calibri"/>
              </w:rPr>
              <w:t>07/08/2024</w:t>
            </w:r>
          </w:p>
        </w:tc>
        <w:tc>
          <w:tcPr>
            <w:tcW w:w="1260" w:type="dxa"/>
          </w:tcPr>
          <w:p w14:paraId="0BEF4C84" w14:textId="77777777" w:rsidR="00A92CCC" w:rsidRPr="4C3856BD" w:rsidRDefault="00A92CCC">
            <w:pPr>
              <w:rPr>
                <w:rFonts w:ascii="Calibri" w:eastAsia="Calibri" w:hAnsi="Calibri" w:cs="Calibri"/>
              </w:rPr>
            </w:pPr>
            <w:r>
              <w:rPr>
                <w:rFonts w:ascii="Calibri" w:eastAsia="Calibri" w:hAnsi="Calibri" w:cs="Calibri"/>
              </w:rPr>
              <w:t>6</w:t>
            </w:r>
          </w:p>
        </w:tc>
        <w:tc>
          <w:tcPr>
            <w:tcW w:w="2250" w:type="dxa"/>
          </w:tcPr>
          <w:p w14:paraId="76572823" w14:textId="77777777" w:rsidR="00A92CCC" w:rsidRPr="4C3856BD" w:rsidRDefault="00A92CCC">
            <w:pPr>
              <w:rPr>
                <w:rFonts w:ascii="Calibri" w:eastAsia="Calibri" w:hAnsi="Calibri" w:cs="Calibri"/>
              </w:rPr>
            </w:pPr>
            <w:r>
              <w:rPr>
                <w:rFonts w:ascii="Calibri" w:eastAsia="Calibri" w:hAnsi="Calibri" w:cs="Calibri"/>
              </w:rPr>
              <w:t>5(1)</w:t>
            </w:r>
          </w:p>
        </w:tc>
        <w:tc>
          <w:tcPr>
            <w:tcW w:w="2340" w:type="dxa"/>
          </w:tcPr>
          <w:p w14:paraId="08ABABCC" w14:textId="77777777" w:rsidR="00A92CCC" w:rsidRPr="4C3856BD" w:rsidRDefault="00A92CCC">
            <w:pPr>
              <w:rPr>
                <w:rFonts w:ascii="Calibri" w:eastAsia="Calibri" w:hAnsi="Calibri" w:cs="Calibri"/>
              </w:rPr>
            </w:pPr>
            <w:r>
              <w:rPr>
                <w:rFonts w:ascii="Calibri" w:eastAsia="Calibri" w:hAnsi="Calibri" w:cs="Calibri"/>
              </w:rPr>
              <w:t>1</w:t>
            </w:r>
          </w:p>
        </w:tc>
      </w:tr>
      <w:tr w:rsidR="00A92CCC" w14:paraId="5E611174" w14:textId="77777777">
        <w:trPr>
          <w:trHeight w:val="240"/>
        </w:trPr>
        <w:tc>
          <w:tcPr>
            <w:tcW w:w="1872" w:type="dxa"/>
          </w:tcPr>
          <w:p w14:paraId="07555DD7" w14:textId="77777777" w:rsidR="00A92CCC" w:rsidRPr="4C3856BD" w:rsidRDefault="00A92CCC">
            <w:pPr>
              <w:rPr>
                <w:rFonts w:ascii="Calibri" w:eastAsia="Calibri" w:hAnsi="Calibri" w:cs="Calibri"/>
              </w:rPr>
            </w:pPr>
            <w:r>
              <w:rPr>
                <w:rFonts w:eastAsia="Times New Roman" w:cstheme="minorHAnsi"/>
                <w:color w:val="000000"/>
              </w:rPr>
              <w:t>Bumping Dam</w:t>
            </w:r>
          </w:p>
        </w:tc>
        <w:tc>
          <w:tcPr>
            <w:tcW w:w="1638" w:type="dxa"/>
          </w:tcPr>
          <w:p w14:paraId="70FDB6AD" w14:textId="77777777" w:rsidR="00A92CCC" w:rsidRPr="4C3856BD" w:rsidRDefault="00A92CCC">
            <w:pPr>
              <w:rPr>
                <w:rFonts w:ascii="Calibri" w:eastAsia="Calibri" w:hAnsi="Calibri" w:cs="Calibri"/>
              </w:rPr>
            </w:pPr>
            <w:r>
              <w:rPr>
                <w:rFonts w:eastAsia="Times New Roman" w:cstheme="minorHAnsi"/>
                <w:color w:val="000000"/>
              </w:rPr>
              <w:t>0</w:t>
            </w:r>
            <w:r w:rsidRPr="004C4EFF">
              <w:rPr>
                <w:rFonts w:eastAsia="Times New Roman" w:cstheme="minorHAnsi"/>
                <w:color w:val="000000"/>
              </w:rPr>
              <w:t>7/10/2024</w:t>
            </w:r>
          </w:p>
        </w:tc>
        <w:tc>
          <w:tcPr>
            <w:tcW w:w="1260" w:type="dxa"/>
          </w:tcPr>
          <w:p w14:paraId="5056062E" w14:textId="77777777" w:rsidR="00A92CCC" w:rsidRPr="4C3856BD" w:rsidRDefault="00A92CCC">
            <w:pPr>
              <w:rPr>
                <w:rFonts w:ascii="Calibri" w:eastAsia="Calibri" w:hAnsi="Calibri" w:cs="Calibri"/>
              </w:rPr>
            </w:pPr>
            <w:r>
              <w:rPr>
                <w:rFonts w:ascii="Calibri" w:eastAsia="Calibri" w:hAnsi="Calibri" w:cs="Calibri"/>
              </w:rPr>
              <w:t>-</w:t>
            </w:r>
          </w:p>
        </w:tc>
        <w:tc>
          <w:tcPr>
            <w:tcW w:w="2250" w:type="dxa"/>
          </w:tcPr>
          <w:p w14:paraId="0F37EBF4" w14:textId="77777777" w:rsidR="00A92CCC" w:rsidRPr="4C3856BD" w:rsidRDefault="00A92CCC">
            <w:pPr>
              <w:rPr>
                <w:rFonts w:ascii="Calibri" w:eastAsia="Calibri" w:hAnsi="Calibri" w:cs="Calibri"/>
              </w:rPr>
            </w:pPr>
            <w:r>
              <w:rPr>
                <w:rFonts w:ascii="Calibri" w:eastAsia="Calibri" w:hAnsi="Calibri" w:cs="Calibri"/>
              </w:rPr>
              <w:t>-</w:t>
            </w:r>
          </w:p>
        </w:tc>
        <w:tc>
          <w:tcPr>
            <w:tcW w:w="2340" w:type="dxa"/>
          </w:tcPr>
          <w:p w14:paraId="6F63AFED"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055195A1" w14:textId="77777777">
        <w:trPr>
          <w:trHeight w:val="240"/>
        </w:trPr>
        <w:tc>
          <w:tcPr>
            <w:tcW w:w="1872" w:type="dxa"/>
          </w:tcPr>
          <w:p w14:paraId="4CE780CE" w14:textId="77777777" w:rsidR="00A92CCC" w:rsidRPr="4C3856BD" w:rsidRDefault="00A92CCC">
            <w:pPr>
              <w:rPr>
                <w:rFonts w:ascii="Calibri" w:eastAsia="Calibri" w:hAnsi="Calibri" w:cs="Calibri"/>
              </w:rPr>
            </w:pPr>
            <w:r>
              <w:t>Clear Creek Dam</w:t>
            </w:r>
          </w:p>
        </w:tc>
        <w:tc>
          <w:tcPr>
            <w:tcW w:w="1638" w:type="dxa"/>
          </w:tcPr>
          <w:p w14:paraId="68454DBA" w14:textId="77777777" w:rsidR="00A92CCC" w:rsidRPr="4C3856BD" w:rsidRDefault="00A92CCC">
            <w:pPr>
              <w:rPr>
                <w:rFonts w:ascii="Calibri" w:eastAsia="Calibri" w:hAnsi="Calibri" w:cs="Calibri"/>
              </w:rPr>
            </w:pPr>
            <w:r>
              <w:rPr>
                <w:rFonts w:ascii="Calibri" w:eastAsia="Calibri" w:hAnsi="Calibri" w:cs="Calibri"/>
              </w:rPr>
              <w:t>07/15/2024</w:t>
            </w:r>
          </w:p>
        </w:tc>
        <w:tc>
          <w:tcPr>
            <w:tcW w:w="1260" w:type="dxa"/>
          </w:tcPr>
          <w:p w14:paraId="45C3D22E" w14:textId="77777777" w:rsidR="00A92CCC" w:rsidRPr="4C3856BD" w:rsidRDefault="00A92CCC">
            <w:pPr>
              <w:rPr>
                <w:rFonts w:ascii="Calibri" w:eastAsia="Calibri" w:hAnsi="Calibri" w:cs="Calibri"/>
              </w:rPr>
            </w:pPr>
            <w:r>
              <w:rPr>
                <w:rFonts w:ascii="Calibri" w:eastAsia="Calibri" w:hAnsi="Calibri" w:cs="Calibri"/>
              </w:rPr>
              <w:t>13</w:t>
            </w:r>
          </w:p>
        </w:tc>
        <w:tc>
          <w:tcPr>
            <w:tcW w:w="2250" w:type="dxa"/>
          </w:tcPr>
          <w:p w14:paraId="046300FC" w14:textId="77777777" w:rsidR="00A92CCC" w:rsidRPr="4C3856BD" w:rsidRDefault="00A92CCC">
            <w:pPr>
              <w:rPr>
                <w:rFonts w:ascii="Calibri" w:eastAsia="Calibri" w:hAnsi="Calibri" w:cs="Calibri"/>
              </w:rPr>
            </w:pPr>
            <w:r>
              <w:rPr>
                <w:rFonts w:ascii="Calibri" w:eastAsia="Calibri" w:hAnsi="Calibri" w:cs="Calibri"/>
              </w:rPr>
              <w:t>13</w:t>
            </w:r>
          </w:p>
        </w:tc>
        <w:tc>
          <w:tcPr>
            <w:tcW w:w="2340" w:type="dxa"/>
          </w:tcPr>
          <w:p w14:paraId="652987F4"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31105AB1" w14:textId="77777777">
        <w:trPr>
          <w:trHeight w:val="240"/>
        </w:trPr>
        <w:tc>
          <w:tcPr>
            <w:tcW w:w="1872" w:type="dxa"/>
          </w:tcPr>
          <w:p w14:paraId="25E5E9E0" w14:textId="77777777" w:rsidR="00A92CCC" w:rsidRDefault="00A92CCC">
            <w:r>
              <w:t>Clear Creek Dam</w:t>
            </w:r>
          </w:p>
        </w:tc>
        <w:tc>
          <w:tcPr>
            <w:tcW w:w="1638" w:type="dxa"/>
          </w:tcPr>
          <w:p w14:paraId="004A0C8C" w14:textId="77777777" w:rsidR="00A92CCC" w:rsidRDefault="00A92CCC">
            <w:pPr>
              <w:rPr>
                <w:rFonts w:ascii="Calibri" w:eastAsia="Calibri" w:hAnsi="Calibri" w:cs="Calibri"/>
              </w:rPr>
            </w:pPr>
            <w:r>
              <w:rPr>
                <w:rFonts w:ascii="Calibri" w:eastAsia="Calibri" w:hAnsi="Calibri" w:cs="Calibri"/>
              </w:rPr>
              <w:t>07/22/2024</w:t>
            </w:r>
          </w:p>
        </w:tc>
        <w:tc>
          <w:tcPr>
            <w:tcW w:w="1260" w:type="dxa"/>
          </w:tcPr>
          <w:p w14:paraId="33D005FE" w14:textId="77777777" w:rsidR="00A92CCC" w:rsidRPr="4C3856BD" w:rsidRDefault="00A92CCC">
            <w:pPr>
              <w:rPr>
                <w:rFonts w:ascii="Calibri" w:eastAsia="Calibri" w:hAnsi="Calibri" w:cs="Calibri"/>
              </w:rPr>
            </w:pPr>
            <w:r>
              <w:rPr>
                <w:rFonts w:ascii="Calibri" w:eastAsia="Calibri" w:hAnsi="Calibri" w:cs="Calibri"/>
              </w:rPr>
              <w:t>10</w:t>
            </w:r>
          </w:p>
        </w:tc>
        <w:tc>
          <w:tcPr>
            <w:tcW w:w="2250" w:type="dxa"/>
          </w:tcPr>
          <w:p w14:paraId="4E829E6A" w14:textId="77777777" w:rsidR="00A92CCC" w:rsidRDefault="00A92CCC">
            <w:pPr>
              <w:rPr>
                <w:rFonts w:ascii="Calibri" w:eastAsia="Calibri" w:hAnsi="Calibri" w:cs="Calibri"/>
              </w:rPr>
            </w:pPr>
            <w:r>
              <w:rPr>
                <w:rFonts w:ascii="Calibri" w:eastAsia="Calibri" w:hAnsi="Calibri" w:cs="Calibri"/>
              </w:rPr>
              <w:t>9(1)</w:t>
            </w:r>
          </w:p>
        </w:tc>
        <w:tc>
          <w:tcPr>
            <w:tcW w:w="2340" w:type="dxa"/>
          </w:tcPr>
          <w:p w14:paraId="04043921" w14:textId="77777777" w:rsidR="00A92CCC" w:rsidRPr="4C3856BD" w:rsidRDefault="00A92CCC">
            <w:pPr>
              <w:rPr>
                <w:rFonts w:ascii="Calibri" w:eastAsia="Calibri" w:hAnsi="Calibri" w:cs="Calibri"/>
              </w:rPr>
            </w:pPr>
            <w:r>
              <w:rPr>
                <w:rFonts w:ascii="Calibri" w:eastAsia="Calibri" w:hAnsi="Calibri" w:cs="Calibri"/>
              </w:rPr>
              <w:t>1</w:t>
            </w:r>
          </w:p>
        </w:tc>
      </w:tr>
      <w:tr w:rsidR="00A92CCC" w14:paraId="04FDCE55" w14:textId="77777777">
        <w:trPr>
          <w:trHeight w:val="240"/>
        </w:trPr>
        <w:tc>
          <w:tcPr>
            <w:tcW w:w="1872" w:type="dxa"/>
          </w:tcPr>
          <w:p w14:paraId="5B73F883" w14:textId="77777777" w:rsidR="00A92CCC" w:rsidRDefault="00A92CCC">
            <w:r>
              <w:t>Clear Creek Dam</w:t>
            </w:r>
          </w:p>
        </w:tc>
        <w:tc>
          <w:tcPr>
            <w:tcW w:w="1638" w:type="dxa"/>
          </w:tcPr>
          <w:p w14:paraId="0B11ACFC" w14:textId="77777777" w:rsidR="00A92CCC" w:rsidRDefault="00A92CCC">
            <w:pPr>
              <w:rPr>
                <w:rFonts w:ascii="Calibri" w:eastAsia="Calibri" w:hAnsi="Calibri" w:cs="Calibri"/>
              </w:rPr>
            </w:pPr>
            <w:r>
              <w:rPr>
                <w:rFonts w:ascii="Calibri" w:eastAsia="Calibri" w:hAnsi="Calibri" w:cs="Calibri"/>
              </w:rPr>
              <w:t>08/14/2024</w:t>
            </w:r>
          </w:p>
        </w:tc>
        <w:tc>
          <w:tcPr>
            <w:tcW w:w="1260" w:type="dxa"/>
          </w:tcPr>
          <w:p w14:paraId="4025E888" w14:textId="77777777" w:rsidR="00A92CCC" w:rsidRPr="4C3856BD" w:rsidRDefault="00A92CCC">
            <w:pPr>
              <w:rPr>
                <w:rFonts w:ascii="Calibri" w:eastAsia="Calibri" w:hAnsi="Calibri" w:cs="Calibri"/>
              </w:rPr>
            </w:pPr>
            <w:r>
              <w:rPr>
                <w:rFonts w:ascii="Calibri" w:eastAsia="Calibri" w:hAnsi="Calibri" w:cs="Calibri"/>
              </w:rPr>
              <w:t>7</w:t>
            </w:r>
          </w:p>
        </w:tc>
        <w:tc>
          <w:tcPr>
            <w:tcW w:w="2250" w:type="dxa"/>
          </w:tcPr>
          <w:p w14:paraId="095690F6" w14:textId="77777777" w:rsidR="00A92CCC" w:rsidRDefault="00A92CCC">
            <w:pPr>
              <w:rPr>
                <w:rFonts w:ascii="Calibri" w:eastAsia="Calibri" w:hAnsi="Calibri" w:cs="Calibri"/>
              </w:rPr>
            </w:pPr>
            <w:r>
              <w:rPr>
                <w:rFonts w:ascii="Calibri" w:eastAsia="Calibri" w:hAnsi="Calibri" w:cs="Calibri"/>
              </w:rPr>
              <w:t>7(1)</w:t>
            </w:r>
          </w:p>
        </w:tc>
        <w:tc>
          <w:tcPr>
            <w:tcW w:w="2340" w:type="dxa"/>
          </w:tcPr>
          <w:p w14:paraId="5903E1E4"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787FBC0B" w14:textId="77777777">
        <w:trPr>
          <w:trHeight w:val="240"/>
        </w:trPr>
        <w:tc>
          <w:tcPr>
            <w:tcW w:w="1872" w:type="dxa"/>
          </w:tcPr>
          <w:p w14:paraId="17E158F1" w14:textId="77777777" w:rsidR="00A92CCC" w:rsidRPr="4C3856BD" w:rsidRDefault="00A92CCC">
            <w:pPr>
              <w:rPr>
                <w:rFonts w:ascii="Calibri" w:eastAsia="Calibri" w:hAnsi="Calibri" w:cs="Calibri"/>
              </w:rPr>
            </w:pPr>
            <w:r>
              <w:rPr>
                <w:rFonts w:eastAsia="Times New Roman" w:cstheme="minorHAnsi"/>
                <w:color w:val="000000"/>
              </w:rPr>
              <w:t>Keechelus Dam</w:t>
            </w:r>
          </w:p>
        </w:tc>
        <w:tc>
          <w:tcPr>
            <w:tcW w:w="1638" w:type="dxa"/>
          </w:tcPr>
          <w:p w14:paraId="3B1DC2A9" w14:textId="77777777" w:rsidR="00A92CCC" w:rsidRPr="4C3856BD" w:rsidRDefault="00A92CCC">
            <w:pPr>
              <w:rPr>
                <w:rFonts w:ascii="Calibri" w:eastAsia="Calibri" w:hAnsi="Calibri" w:cs="Calibri"/>
              </w:rPr>
            </w:pPr>
            <w:r>
              <w:rPr>
                <w:rFonts w:eastAsia="Times New Roman" w:cstheme="minorHAnsi"/>
                <w:color w:val="000000"/>
              </w:rPr>
              <w:t>0</w:t>
            </w:r>
            <w:r w:rsidRPr="004C4EFF">
              <w:rPr>
                <w:rFonts w:eastAsia="Times New Roman" w:cstheme="minorHAnsi"/>
                <w:color w:val="000000"/>
              </w:rPr>
              <w:t>9/</w:t>
            </w:r>
            <w:r>
              <w:rPr>
                <w:rFonts w:eastAsia="Times New Roman" w:cstheme="minorHAnsi"/>
                <w:color w:val="000000"/>
              </w:rPr>
              <w:t>0</w:t>
            </w:r>
            <w:r w:rsidRPr="004C4EFF">
              <w:rPr>
                <w:rFonts w:eastAsia="Times New Roman" w:cstheme="minorHAnsi"/>
                <w:color w:val="000000"/>
              </w:rPr>
              <w:t>4/2024</w:t>
            </w:r>
          </w:p>
        </w:tc>
        <w:tc>
          <w:tcPr>
            <w:tcW w:w="1260" w:type="dxa"/>
          </w:tcPr>
          <w:p w14:paraId="7FC18E34" w14:textId="77777777" w:rsidR="00A92CCC" w:rsidRPr="4C3856BD" w:rsidRDefault="00A92CCC">
            <w:pPr>
              <w:rPr>
                <w:rFonts w:ascii="Calibri" w:eastAsia="Calibri" w:hAnsi="Calibri" w:cs="Calibri"/>
              </w:rPr>
            </w:pPr>
            <w:r>
              <w:rPr>
                <w:rFonts w:ascii="Calibri" w:eastAsia="Calibri" w:hAnsi="Calibri" w:cs="Calibri"/>
              </w:rPr>
              <w:t>5</w:t>
            </w:r>
          </w:p>
        </w:tc>
        <w:tc>
          <w:tcPr>
            <w:tcW w:w="2250" w:type="dxa"/>
          </w:tcPr>
          <w:p w14:paraId="3F7965AA" w14:textId="77777777" w:rsidR="00A92CCC" w:rsidRPr="4C3856BD" w:rsidRDefault="00A92CCC">
            <w:pPr>
              <w:rPr>
                <w:rFonts w:ascii="Calibri" w:eastAsia="Calibri" w:hAnsi="Calibri" w:cs="Calibri"/>
              </w:rPr>
            </w:pPr>
            <w:r>
              <w:rPr>
                <w:rFonts w:ascii="Calibri" w:eastAsia="Calibri" w:hAnsi="Calibri" w:cs="Calibri"/>
              </w:rPr>
              <w:t>4(2)</w:t>
            </w:r>
          </w:p>
        </w:tc>
        <w:tc>
          <w:tcPr>
            <w:tcW w:w="2340" w:type="dxa"/>
          </w:tcPr>
          <w:p w14:paraId="2F3DFF81"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4168AD8E" w14:textId="77777777">
        <w:trPr>
          <w:trHeight w:val="240"/>
        </w:trPr>
        <w:tc>
          <w:tcPr>
            <w:tcW w:w="1872" w:type="dxa"/>
          </w:tcPr>
          <w:p w14:paraId="575DFD70" w14:textId="77777777" w:rsidR="00A92CCC" w:rsidRPr="4C3856BD" w:rsidRDefault="00A92CCC">
            <w:pPr>
              <w:rPr>
                <w:rFonts w:ascii="Calibri" w:eastAsia="Calibri" w:hAnsi="Calibri" w:cs="Calibri"/>
              </w:rPr>
            </w:pPr>
            <w:r>
              <w:rPr>
                <w:rFonts w:eastAsia="Times New Roman" w:cstheme="minorHAnsi"/>
                <w:color w:val="000000"/>
              </w:rPr>
              <w:t>Bumping Dam</w:t>
            </w:r>
          </w:p>
        </w:tc>
        <w:tc>
          <w:tcPr>
            <w:tcW w:w="1638" w:type="dxa"/>
          </w:tcPr>
          <w:p w14:paraId="4BD08CE0" w14:textId="77777777" w:rsidR="00A92CCC" w:rsidRPr="4C3856BD" w:rsidRDefault="00A92CCC">
            <w:pPr>
              <w:rPr>
                <w:rFonts w:ascii="Calibri" w:eastAsia="Calibri" w:hAnsi="Calibri" w:cs="Calibri"/>
              </w:rPr>
            </w:pPr>
            <w:r>
              <w:rPr>
                <w:rFonts w:eastAsia="Times New Roman" w:cstheme="minorHAnsi"/>
                <w:color w:val="000000"/>
              </w:rPr>
              <w:t>0</w:t>
            </w:r>
            <w:r w:rsidRPr="004C4EFF">
              <w:rPr>
                <w:rFonts w:eastAsia="Times New Roman" w:cstheme="minorHAnsi"/>
                <w:color w:val="000000"/>
              </w:rPr>
              <w:t>9/</w:t>
            </w:r>
            <w:r>
              <w:rPr>
                <w:rFonts w:eastAsia="Times New Roman" w:cstheme="minorHAnsi"/>
                <w:color w:val="000000"/>
              </w:rPr>
              <w:t>0</w:t>
            </w:r>
            <w:r w:rsidRPr="004C4EFF">
              <w:rPr>
                <w:rFonts w:eastAsia="Times New Roman" w:cstheme="minorHAnsi"/>
                <w:color w:val="000000"/>
              </w:rPr>
              <w:t>9/2024</w:t>
            </w:r>
          </w:p>
        </w:tc>
        <w:tc>
          <w:tcPr>
            <w:tcW w:w="1260" w:type="dxa"/>
          </w:tcPr>
          <w:p w14:paraId="1AB94964" w14:textId="77777777" w:rsidR="00A92CCC" w:rsidRPr="4C3856BD" w:rsidRDefault="00A92CCC">
            <w:pPr>
              <w:rPr>
                <w:rFonts w:ascii="Calibri" w:eastAsia="Calibri" w:hAnsi="Calibri" w:cs="Calibri"/>
              </w:rPr>
            </w:pPr>
            <w:r>
              <w:rPr>
                <w:rFonts w:ascii="Calibri" w:eastAsia="Calibri" w:hAnsi="Calibri" w:cs="Calibri"/>
              </w:rPr>
              <w:t>-</w:t>
            </w:r>
          </w:p>
        </w:tc>
        <w:tc>
          <w:tcPr>
            <w:tcW w:w="2250" w:type="dxa"/>
          </w:tcPr>
          <w:p w14:paraId="514136E7" w14:textId="77777777" w:rsidR="00A92CCC" w:rsidRPr="4C3856BD" w:rsidRDefault="00A92CCC">
            <w:pPr>
              <w:rPr>
                <w:rFonts w:ascii="Calibri" w:eastAsia="Calibri" w:hAnsi="Calibri" w:cs="Calibri"/>
              </w:rPr>
            </w:pPr>
            <w:r>
              <w:rPr>
                <w:rFonts w:ascii="Calibri" w:eastAsia="Calibri" w:hAnsi="Calibri" w:cs="Calibri"/>
              </w:rPr>
              <w:t>-</w:t>
            </w:r>
          </w:p>
        </w:tc>
        <w:tc>
          <w:tcPr>
            <w:tcW w:w="2340" w:type="dxa"/>
          </w:tcPr>
          <w:p w14:paraId="4DE410E3"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0461EC52" w14:textId="77777777">
        <w:trPr>
          <w:trHeight w:val="240"/>
        </w:trPr>
        <w:tc>
          <w:tcPr>
            <w:tcW w:w="1872" w:type="dxa"/>
          </w:tcPr>
          <w:p w14:paraId="67D6F94D" w14:textId="77777777" w:rsidR="00A92CCC" w:rsidRPr="4C3856BD" w:rsidRDefault="00A92CCC">
            <w:pPr>
              <w:rPr>
                <w:rFonts w:ascii="Calibri" w:eastAsia="Calibri" w:hAnsi="Calibri" w:cs="Calibri"/>
              </w:rPr>
            </w:pPr>
            <w:r>
              <w:rPr>
                <w:rFonts w:eastAsia="Times New Roman" w:cstheme="minorHAnsi"/>
                <w:color w:val="000000"/>
              </w:rPr>
              <w:t>Keechelus Dam</w:t>
            </w:r>
          </w:p>
        </w:tc>
        <w:tc>
          <w:tcPr>
            <w:tcW w:w="1638" w:type="dxa"/>
          </w:tcPr>
          <w:p w14:paraId="3D26DB36" w14:textId="77777777" w:rsidR="00A92CCC" w:rsidRPr="4C3856BD" w:rsidRDefault="00A92CCC">
            <w:pPr>
              <w:rPr>
                <w:rFonts w:ascii="Calibri" w:eastAsia="Calibri" w:hAnsi="Calibri" w:cs="Calibri"/>
              </w:rPr>
            </w:pPr>
            <w:r>
              <w:rPr>
                <w:rFonts w:eastAsia="Times New Roman" w:cstheme="minorHAnsi"/>
                <w:color w:val="000000"/>
              </w:rPr>
              <w:t>0</w:t>
            </w:r>
            <w:r w:rsidRPr="004C4EFF">
              <w:rPr>
                <w:rFonts w:eastAsia="Times New Roman" w:cstheme="minorHAnsi"/>
                <w:color w:val="000000"/>
              </w:rPr>
              <w:t>9/16/2024</w:t>
            </w:r>
          </w:p>
        </w:tc>
        <w:tc>
          <w:tcPr>
            <w:tcW w:w="1260" w:type="dxa"/>
          </w:tcPr>
          <w:p w14:paraId="16B47119" w14:textId="77777777" w:rsidR="00A92CCC" w:rsidRPr="4C3856BD" w:rsidRDefault="00A92CCC">
            <w:pPr>
              <w:rPr>
                <w:rFonts w:ascii="Calibri" w:eastAsia="Calibri" w:hAnsi="Calibri" w:cs="Calibri"/>
              </w:rPr>
            </w:pPr>
            <w:r>
              <w:rPr>
                <w:rFonts w:ascii="Calibri" w:eastAsia="Calibri" w:hAnsi="Calibri" w:cs="Calibri"/>
              </w:rPr>
              <w:t>2</w:t>
            </w:r>
          </w:p>
        </w:tc>
        <w:tc>
          <w:tcPr>
            <w:tcW w:w="2250" w:type="dxa"/>
          </w:tcPr>
          <w:p w14:paraId="236394B1" w14:textId="77777777" w:rsidR="00A92CCC" w:rsidRPr="4C3856BD" w:rsidRDefault="00A92CCC">
            <w:pPr>
              <w:rPr>
                <w:rFonts w:ascii="Calibri" w:eastAsia="Calibri" w:hAnsi="Calibri" w:cs="Calibri"/>
              </w:rPr>
            </w:pPr>
            <w:r>
              <w:rPr>
                <w:rFonts w:ascii="Calibri" w:eastAsia="Calibri" w:hAnsi="Calibri" w:cs="Calibri"/>
              </w:rPr>
              <w:t>2(2)</w:t>
            </w:r>
          </w:p>
        </w:tc>
        <w:tc>
          <w:tcPr>
            <w:tcW w:w="2340" w:type="dxa"/>
          </w:tcPr>
          <w:p w14:paraId="3E4BFE27"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234DA838" w14:textId="77777777">
        <w:trPr>
          <w:trHeight w:val="240"/>
        </w:trPr>
        <w:tc>
          <w:tcPr>
            <w:tcW w:w="1872" w:type="dxa"/>
          </w:tcPr>
          <w:p w14:paraId="3BB3CA93" w14:textId="77777777" w:rsidR="00A92CCC" w:rsidRPr="4C3856BD" w:rsidRDefault="00A92CCC">
            <w:pPr>
              <w:rPr>
                <w:rFonts w:ascii="Calibri" w:eastAsia="Calibri" w:hAnsi="Calibri" w:cs="Calibri"/>
              </w:rPr>
            </w:pPr>
            <w:r>
              <w:rPr>
                <w:rFonts w:eastAsia="Times New Roman" w:cstheme="minorHAnsi"/>
                <w:color w:val="000000"/>
              </w:rPr>
              <w:t>Keechelus Dam</w:t>
            </w:r>
          </w:p>
        </w:tc>
        <w:tc>
          <w:tcPr>
            <w:tcW w:w="1638" w:type="dxa"/>
          </w:tcPr>
          <w:p w14:paraId="7B6F397F" w14:textId="77777777" w:rsidR="00A92CCC" w:rsidRPr="4C3856BD" w:rsidRDefault="00A92CCC">
            <w:pPr>
              <w:rPr>
                <w:rFonts w:ascii="Calibri" w:eastAsia="Calibri" w:hAnsi="Calibri" w:cs="Calibri"/>
              </w:rPr>
            </w:pPr>
            <w:r>
              <w:rPr>
                <w:rFonts w:eastAsia="Times New Roman" w:cstheme="minorHAnsi"/>
                <w:color w:val="000000"/>
              </w:rPr>
              <w:t>0</w:t>
            </w:r>
            <w:r w:rsidRPr="004C4EFF">
              <w:rPr>
                <w:rFonts w:eastAsia="Times New Roman" w:cstheme="minorHAnsi"/>
                <w:color w:val="000000"/>
              </w:rPr>
              <w:t>9/30/2024</w:t>
            </w:r>
          </w:p>
        </w:tc>
        <w:tc>
          <w:tcPr>
            <w:tcW w:w="1260" w:type="dxa"/>
          </w:tcPr>
          <w:p w14:paraId="74FDC401" w14:textId="77777777" w:rsidR="00A92CCC" w:rsidRPr="4C3856BD" w:rsidRDefault="00A92CCC">
            <w:pPr>
              <w:rPr>
                <w:rFonts w:ascii="Calibri" w:eastAsia="Calibri" w:hAnsi="Calibri" w:cs="Calibri"/>
              </w:rPr>
            </w:pPr>
            <w:r>
              <w:rPr>
                <w:rFonts w:ascii="Calibri" w:eastAsia="Calibri" w:hAnsi="Calibri" w:cs="Calibri"/>
              </w:rPr>
              <w:t>7</w:t>
            </w:r>
          </w:p>
        </w:tc>
        <w:tc>
          <w:tcPr>
            <w:tcW w:w="2250" w:type="dxa"/>
          </w:tcPr>
          <w:p w14:paraId="465558C4" w14:textId="77777777" w:rsidR="00A92CCC" w:rsidRPr="4C3856BD" w:rsidRDefault="00A92CCC">
            <w:pPr>
              <w:rPr>
                <w:rFonts w:ascii="Calibri" w:eastAsia="Calibri" w:hAnsi="Calibri" w:cs="Calibri"/>
              </w:rPr>
            </w:pPr>
            <w:r>
              <w:rPr>
                <w:rFonts w:ascii="Calibri" w:eastAsia="Calibri" w:hAnsi="Calibri" w:cs="Calibri"/>
              </w:rPr>
              <w:t>6(2)</w:t>
            </w:r>
          </w:p>
        </w:tc>
        <w:tc>
          <w:tcPr>
            <w:tcW w:w="2340" w:type="dxa"/>
          </w:tcPr>
          <w:p w14:paraId="533B4187"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2A2C9D49" w14:textId="77777777">
        <w:trPr>
          <w:trHeight w:val="240"/>
        </w:trPr>
        <w:tc>
          <w:tcPr>
            <w:tcW w:w="1872" w:type="dxa"/>
          </w:tcPr>
          <w:p w14:paraId="753B2D74" w14:textId="77777777" w:rsidR="00A92CCC" w:rsidRPr="4C3856BD" w:rsidRDefault="00A92CCC">
            <w:pPr>
              <w:rPr>
                <w:rFonts w:ascii="Calibri" w:eastAsia="Calibri" w:hAnsi="Calibri" w:cs="Calibri"/>
              </w:rPr>
            </w:pPr>
            <w:r>
              <w:rPr>
                <w:rFonts w:eastAsia="Times New Roman" w:cstheme="minorHAnsi"/>
                <w:color w:val="000000"/>
              </w:rPr>
              <w:t>Keechelus Dam</w:t>
            </w:r>
          </w:p>
        </w:tc>
        <w:tc>
          <w:tcPr>
            <w:tcW w:w="1638" w:type="dxa"/>
          </w:tcPr>
          <w:p w14:paraId="7A4BB56C" w14:textId="77777777" w:rsidR="00A92CCC" w:rsidRPr="4C3856BD" w:rsidRDefault="00A92CCC">
            <w:pPr>
              <w:rPr>
                <w:rFonts w:ascii="Calibri" w:eastAsia="Calibri" w:hAnsi="Calibri" w:cs="Calibri"/>
              </w:rPr>
            </w:pPr>
            <w:r w:rsidRPr="004C4EFF">
              <w:rPr>
                <w:rFonts w:eastAsia="Times New Roman" w:cstheme="minorHAnsi"/>
                <w:color w:val="000000"/>
              </w:rPr>
              <w:t>10/16/2024</w:t>
            </w:r>
          </w:p>
        </w:tc>
        <w:tc>
          <w:tcPr>
            <w:tcW w:w="1260" w:type="dxa"/>
          </w:tcPr>
          <w:p w14:paraId="457BDADB" w14:textId="77777777" w:rsidR="00A92CCC" w:rsidRPr="4C3856BD" w:rsidRDefault="00A92CCC">
            <w:pPr>
              <w:rPr>
                <w:rFonts w:ascii="Calibri" w:eastAsia="Calibri" w:hAnsi="Calibri" w:cs="Calibri"/>
              </w:rPr>
            </w:pPr>
            <w:r>
              <w:rPr>
                <w:rFonts w:ascii="Calibri" w:eastAsia="Calibri" w:hAnsi="Calibri" w:cs="Calibri"/>
              </w:rPr>
              <w:t>4*</w:t>
            </w:r>
          </w:p>
        </w:tc>
        <w:tc>
          <w:tcPr>
            <w:tcW w:w="2250" w:type="dxa"/>
          </w:tcPr>
          <w:p w14:paraId="3B87EFAE" w14:textId="77777777" w:rsidR="00A92CCC" w:rsidRPr="4C3856BD" w:rsidRDefault="00A92CCC">
            <w:pPr>
              <w:rPr>
                <w:rFonts w:ascii="Calibri" w:eastAsia="Calibri" w:hAnsi="Calibri" w:cs="Calibri"/>
              </w:rPr>
            </w:pPr>
            <w:r>
              <w:rPr>
                <w:rFonts w:ascii="Calibri" w:eastAsia="Calibri" w:hAnsi="Calibri" w:cs="Calibri"/>
              </w:rPr>
              <w:t>2(2)</w:t>
            </w:r>
          </w:p>
        </w:tc>
        <w:tc>
          <w:tcPr>
            <w:tcW w:w="2340" w:type="dxa"/>
          </w:tcPr>
          <w:p w14:paraId="6902C42B"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0C4C183F" w14:textId="77777777">
        <w:trPr>
          <w:trHeight w:val="240"/>
        </w:trPr>
        <w:tc>
          <w:tcPr>
            <w:tcW w:w="1872" w:type="dxa"/>
          </w:tcPr>
          <w:p w14:paraId="0C9AB012" w14:textId="77777777" w:rsidR="00A92CCC" w:rsidRPr="4C3856BD" w:rsidRDefault="00A92CCC">
            <w:pPr>
              <w:rPr>
                <w:rFonts w:ascii="Calibri" w:eastAsia="Calibri" w:hAnsi="Calibri" w:cs="Calibri"/>
              </w:rPr>
            </w:pPr>
            <w:r>
              <w:rPr>
                <w:rFonts w:eastAsia="Times New Roman" w:cstheme="minorHAnsi"/>
                <w:color w:val="000000"/>
              </w:rPr>
              <w:t>Tieton Dam</w:t>
            </w:r>
          </w:p>
        </w:tc>
        <w:tc>
          <w:tcPr>
            <w:tcW w:w="1638" w:type="dxa"/>
          </w:tcPr>
          <w:p w14:paraId="25615F02" w14:textId="77777777" w:rsidR="00A92CCC" w:rsidRPr="4C3856BD" w:rsidRDefault="00A92CCC">
            <w:pPr>
              <w:rPr>
                <w:rFonts w:ascii="Calibri" w:eastAsia="Calibri" w:hAnsi="Calibri" w:cs="Calibri"/>
              </w:rPr>
            </w:pPr>
            <w:r>
              <w:rPr>
                <w:rFonts w:eastAsia="Times New Roman" w:cstheme="minorHAnsi"/>
                <w:color w:val="000000"/>
              </w:rPr>
              <w:t>10/23/2024</w:t>
            </w:r>
          </w:p>
        </w:tc>
        <w:tc>
          <w:tcPr>
            <w:tcW w:w="1260" w:type="dxa"/>
          </w:tcPr>
          <w:p w14:paraId="2386999C" w14:textId="77777777" w:rsidR="00A92CCC" w:rsidRPr="4C3856BD" w:rsidRDefault="00A92CCC">
            <w:pPr>
              <w:rPr>
                <w:rFonts w:ascii="Calibri" w:eastAsia="Calibri" w:hAnsi="Calibri" w:cs="Calibri"/>
              </w:rPr>
            </w:pPr>
            <w:r>
              <w:rPr>
                <w:rFonts w:ascii="Calibri" w:eastAsia="Calibri" w:hAnsi="Calibri" w:cs="Calibri"/>
              </w:rPr>
              <w:t>-</w:t>
            </w:r>
          </w:p>
        </w:tc>
        <w:tc>
          <w:tcPr>
            <w:tcW w:w="2250" w:type="dxa"/>
          </w:tcPr>
          <w:p w14:paraId="7DBFACE4" w14:textId="77777777" w:rsidR="00A92CCC" w:rsidRPr="4C3856BD" w:rsidRDefault="00A92CCC">
            <w:pPr>
              <w:rPr>
                <w:rFonts w:ascii="Calibri" w:eastAsia="Calibri" w:hAnsi="Calibri" w:cs="Calibri"/>
              </w:rPr>
            </w:pPr>
            <w:r>
              <w:rPr>
                <w:rFonts w:ascii="Calibri" w:eastAsia="Calibri" w:hAnsi="Calibri" w:cs="Calibri"/>
              </w:rPr>
              <w:t>-</w:t>
            </w:r>
          </w:p>
        </w:tc>
        <w:tc>
          <w:tcPr>
            <w:tcW w:w="2340" w:type="dxa"/>
          </w:tcPr>
          <w:p w14:paraId="3D58A203"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64A71736" w14:textId="77777777">
        <w:trPr>
          <w:trHeight w:val="240"/>
        </w:trPr>
        <w:tc>
          <w:tcPr>
            <w:tcW w:w="1872" w:type="dxa"/>
          </w:tcPr>
          <w:p w14:paraId="5E4AE37B" w14:textId="77777777" w:rsidR="00A92CCC" w:rsidRDefault="00A92CCC">
            <w:pPr>
              <w:rPr>
                <w:rFonts w:eastAsia="Times New Roman" w:cstheme="minorHAnsi"/>
                <w:color w:val="000000"/>
              </w:rPr>
            </w:pPr>
            <w:r>
              <w:rPr>
                <w:rFonts w:eastAsia="Times New Roman" w:cstheme="minorHAnsi"/>
                <w:color w:val="000000"/>
              </w:rPr>
              <w:t>Kachess Dam</w:t>
            </w:r>
          </w:p>
        </w:tc>
        <w:tc>
          <w:tcPr>
            <w:tcW w:w="1638" w:type="dxa"/>
          </w:tcPr>
          <w:p w14:paraId="7A05C12B" w14:textId="77777777" w:rsidR="00A92CCC" w:rsidRDefault="00A92CCC">
            <w:pPr>
              <w:rPr>
                <w:rFonts w:eastAsia="Times New Roman" w:cstheme="minorHAnsi"/>
                <w:color w:val="000000"/>
              </w:rPr>
            </w:pPr>
            <w:r w:rsidRPr="004C4EFF">
              <w:rPr>
                <w:rFonts w:eastAsia="Times New Roman" w:cstheme="minorHAnsi"/>
                <w:color w:val="000000"/>
              </w:rPr>
              <w:t>10/28/2024</w:t>
            </w:r>
          </w:p>
        </w:tc>
        <w:tc>
          <w:tcPr>
            <w:tcW w:w="1260" w:type="dxa"/>
          </w:tcPr>
          <w:p w14:paraId="49D08682" w14:textId="77777777" w:rsidR="00A92CCC" w:rsidRDefault="00A92CCC">
            <w:pPr>
              <w:rPr>
                <w:rFonts w:eastAsia="Times New Roman" w:cstheme="minorHAnsi"/>
                <w:color w:val="000000"/>
              </w:rPr>
            </w:pPr>
            <w:r>
              <w:rPr>
                <w:rFonts w:eastAsia="Times New Roman" w:cstheme="minorHAnsi"/>
                <w:color w:val="000000"/>
              </w:rPr>
              <w:t>3</w:t>
            </w:r>
          </w:p>
        </w:tc>
        <w:tc>
          <w:tcPr>
            <w:tcW w:w="2250" w:type="dxa"/>
          </w:tcPr>
          <w:p w14:paraId="5FC4F4AE" w14:textId="77777777" w:rsidR="00A92CCC" w:rsidRDefault="00A92CCC">
            <w:pPr>
              <w:rPr>
                <w:rFonts w:ascii="Calibri" w:eastAsia="Calibri" w:hAnsi="Calibri" w:cs="Calibri"/>
              </w:rPr>
            </w:pPr>
            <w:r>
              <w:rPr>
                <w:rFonts w:ascii="Calibri" w:eastAsia="Calibri" w:hAnsi="Calibri" w:cs="Calibri"/>
              </w:rPr>
              <w:t>3(2)</w:t>
            </w:r>
          </w:p>
        </w:tc>
        <w:tc>
          <w:tcPr>
            <w:tcW w:w="2340" w:type="dxa"/>
          </w:tcPr>
          <w:p w14:paraId="21EB8DAE"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41110136" w14:textId="77777777">
        <w:trPr>
          <w:trHeight w:val="240"/>
        </w:trPr>
        <w:tc>
          <w:tcPr>
            <w:tcW w:w="1872" w:type="dxa"/>
          </w:tcPr>
          <w:p w14:paraId="79326BFF" w14:textId="77777777" w:rsidR="00A92CCC" w:rsidRPr="4C3856BD" w:rsidRDefault="00A92CCC">
            <w:pPr>
              <w:rPr>
                <w:rFonts w:ascii="Calibri" w:eastAsia="Calibri" w:hAnsi="Calibri" w:cs="Calibri"/>
              </w:rPr>
            </w:pPr>
            <w:r>
              <w:rPr>
                <w:rFonts w:eastAsia="Times New Roman" w:cstheme="minorHAnsi"/>
                <w:color w:val="000000"/>
              </w:rPr>
              <w:t>Tieton Dam</w:t>
            </w:r>
          </w:p>
        </w:tc>
        <w:tc>
          <w:tcPr>
            <w:tcW w:w="1638" w:type="dxa"/>
          </w:tcPr>
          <w:p w14:paraId="1E661FBB" w14:textId="77777777" w:rsidR="00A92CCC" w:rsidRPr="4C3856BD" w:rsidRDefault="00A92CCC">
            <w:pPr>
              <w:rPr>
                <w:rFonts w:ascii="Calibri" w:eastAsia="Calibri" w:hAnsi="Calibri" w:cs="Calibri"/>
              </w:rPr>
            </w:pPr>
            <w:r>
              <w:rPr>
                <w:rFonts w:eastAsia="Times New Roman" w:cstheme="minorHAnsi"/>
                <w:color w:val="000000"/>
              </w:rPr>
              <w:t>10/30/2024</w:t>
            </w:r>
          </w:p>
        </w:tc>
        <w:tc>
          <w:tcPr>
            <w:tcW w:w="1260" w:type="dxa"/>
          </w:tcPr>
          <w:p w14:paraId="4EDC19C8" w14:textId="77777777" w:rsidR="00A92CCC" w:rsidRPr="4C3856BD" w:rsidRDefault="00A92CCC">
            <w:pPr>
              <w:rPr>
                <w:rFonts w:ascii="Calibri" w:eastAsia="Calibri" w:hAnsi="Calibri" w:cs="Calibri"/>
              </w:rPr>
            </w:pPr>
            <w:r>
              <w:rPr>
                <w:rFonts w:ascii="Calibri" w:eastAsia="Calibri" w:hAnsi="Calibri" w:cs="Calibri"/>
              </w:rPr>
              <w:t>-</w:t>
            </w:r>
          </w:p>
        </w:tc>
        <w:tc>
          <w:tcPr>
            <w:tcW w:w="2250" w:type="dxa"/>
          </w:tcPr>
          <w:p w14:paraId="6CD5E71E" w14:textId="77777777" w:rsidR="00A92CCC" w:rsidRPr="4C3856BD" w:rsidRDefault="00A92CCC">
            <w:pPr>
              <w:rPr>
                <w:rFonts w:ascii="Calibri" w:eastAsia="Calibri" w:hAnsi="Calibri" w:cs="Calibri"/>
              </w:rPr>
            </w:pPr>
            <w:r>
              <w:rPr>
                <w:rFonts w:ascii="Calibri" w:eastAsia="Calibri" w:hAnsi="Calibri" w:cs="Calibri"/>
              </w:rPr>
              <w:t>-</w:t>
            </w:r>
          </w:p>
        </w:tc>
        <w:tc>
          <w:tcPr>
            <w:tcW w:w="2340" w:type="dxa"/>
          </w:tcPr>
          <w:p w14:paraId="65106574" w14:textId="77777777" w:rsidR="00A92CCC" w:rsidRPr="4C3856BD" w:rsidRDefault="00A92CCC">
            <w:pPr>
              <w:rPr>
                <w:rFonts w:ascii="Calibri" w:eastAsia="Calibri" w:hAnsi="Calibri" w:cs="Calibri"/>
              </w:rPr>
            </w:pPr>
            <w:r>
              <w:rPr>
                <w:rFonts w:ascii="Calibri" w:eastAsia="Calibri" w:hAnsi="Calibri" w:cs="Calibri"/>
              </w:rPr>
              <w:t>-</w:t>
            </w:r>
          </w:p>
        </w:tc>
      </w:tr>
      <w:tr w:rsidR="00A92CCC" w14:paraId="15DC9A3F" w14:textId="77777777">
        <w:trPr>
          <w:trHeight w:val="135"/>
        </w:trPr>
        <w:tc>
          <w:tcPr>
            <w:tcW w:w="1872" w:type="dxa"/>
          </w:tcPr>
          <w:p w14:paraId="446847F0" w14:textId="77777777" w:rsidR="00A92CCC" w:rsidRDefault="00A92CCC">
            <w:r>
              <w:rPr>
                <w:rFonts w:eastAsia="Times New Roman" w:cstheme="minorHAnsi"/>
                <w:color w:val="000000"/>
              </w:rPr>
              <w:t>Kachess Dam</w:t>
            </w:r>
          </w:p>
        </w:tc>
        <w:tc>
          <w:tcPr>
            <w:tcW w:w="1638" w:type="dxa"/>
          </w:tcPr>
          <w:p w14:paraId="6F9C9B6D" w14:textId="77777777" w:rsidR="00A92CCC" w:rsidRDefault="00A92CCC">
            <w:r w:rsidRPr="004C4EFF">
              <w:rPr>
                <w:rFonts w:eastAsia="Times New Roman" w:cstheme="minorHAnsi"/>
                <w:color w:val="000000"/>
              </w:rPr>
              <w:t>11/</w:t>
            </w:r>
            <w:r>
              <w:rPr>
                <w:rFonts w:eastAsia="Times New Roman" w:cstheme="minorHAnsi"/>
                <w:color w:val="000000"/>
              </w:rPr>
              <w:t>06</w:t>
            </w:r>
            <w:r w:rsidRPr="004C4EFF">
              <w:rPr>
                <w:rFonts w:eastAsia="Times New Roman" w:cstheme="minorHAnsi"/>
                <w:color w:val="000000"/>
              </w:rPr>
              <w:t>/2024</w:t>
            </w:r>
          </w:p>
        </w:tc>
        <w:tc>
          <w:tcPr>
            <w:tcW w:w="1260" w:type="dxa"/>
          </w:tcPr>
          <w:p w14:paraId="66038B3F" w14:textId="77777777" w:rsidR="00A92CCC" w:rsidRDefault="00A92CCC">
            <w:pPr>
              <w:spacing w:line="259" w:lineRule="auto"/>
            </w:pPr>
            <w:r>
              <w:t>-</w:t>
            </w:r>
          </w:p>
        </w:tc>
        <w:tc>
          <w:tcPr>
            <w:tcW w:w="2250" w:type="dxa"/>
          </w:tcPr>
          <w:p w14:paraId="3101EA65" w14:textId="77777777" w:rsidR="00A92CCC" w:rsidRDefault="00A92CCC">
            <w:r>
              <w:t>-</w:t>
            </w:r>
          </w:p>
        </w:tc>
        <w:tc>
          <w:tcPr>
            <w:tcW w:w="2340" w:type="dxa"/>
          </w:tcPr>
          <w:p w14:paraId="3189FDDB" w14:textId="77777777" w:rsidR="00A92CCC" w:rsidRDefault="00A92CCC">
            <w:r>
              <w:t>-</w:t>
            </w:r>
          </w:p>
        </w:tc>
      </w:tr>
      <w:tr w:rsidR="00A92CCC" w14:paraId="6840F241" w14:textId="77777777">
        <w:trPr>
          <w:trHeight w:val="165"/>
        </w:trPr>
        <w:tc>
          <w:tcPr>
            <w:tcW w:w="1872" w:type="dxa"/>
          </w:tcPr>
          <w:p w14:paraId="4B1614A4" w14:textId="77777777" w:rsidR="00A92CCC" w:rsidRDefault="00A92CCC">
            <w:r>
              <w:rPr>
                <w:rFonts w:eastAsia="Times New Roman" w:cstheme="minorHAnsi"/>
                <w:color w:val="000000"/>
              </w:rPr>
              <w:t>Keechelus Dam</w:t>
            </w:r>
          </w:p>
        </w:tc>
        <w:tc>
          <w:tcPr>
            <w:tcW w:w="1638" w:type="dxa"/>
          </w:tcPr>
          <w:p w14:paraId="2922A26F" w14:textId="77777777" w:rsidR="00A92CCC" w:rsidRDefault="00A92CCC">
            <w:r w:rsidRPr="004C4EFF">
              <w:rPr>
                <w:rFonts w:eastAsia="Times New Roman" w:cstheme="minorHAnsi"/>
                <w:color w:val="000000"/>
              </w:rPr>
              <w:t>11/</w:t>
            </w:r>
            <w:r>
              <w:rPr>
                <w:rFonts w:eastAsia="Times New Roman" w:cstheme="minorHAnsi"/>
                <w:color w:val="000000"/>
              </w:rPr>
              <w:t>06</w:t>
            </w:r>
            <w:r w:rsidRPr="004C4EFF">
              <w:rPr>
                <w:rFonts w:eastAsia="Times New Roman" w:cstheme="minorHAnsi"/>
                <w:color w:val="000000"/>
              </w:rPr>
              <w:t>/2024</w:t>
            </w:r>
          </w:p>
        </w:tc>
        <w:tc>
          <w:tcPr>
            <w:tcW w:w="1260" w:type="dxa"/>
          </w:tcPr>
          <w:p w14:paraId="30BE4169" w14:textId="77777777" w:rsidR="00A92CCC" w:rsidRDefault="00A92CCC">
            <w:r>
              <w:t>6</w:t>
            </w:r>
          </w:p>
        </w:tc>
        <w:tc>
          <w:tcPr>
            <w:tcW w:w="2250" w:type="dxa"/>
          </w:tcPr>
          <w:p w14:paraId="0DE01EC2" w14:textId="77777777" w:rsidR="00A92CCC" w:rsidRDefault="00A92CCC">
            <w:r>
              <w:t>6(3)</w:t>
            </w:r>
          </w:p>
        </w:tc>
        <w:tc>
          <w:tcPr>
            <w:tcW w:w="2340" w:type="dxa"/>
          </w:tcPr>
          <w:p w14:paraId="6A08A222" w14:textId="77777777" w:rsidR="00A92CCC" w:rsidRDefault="00A92CCC">
            <w:r>
              <w:t>-</w:t>
            </w:r>
          </w:p>
        </w:tc>
      </w:tr>
      <w:tr w:rsidR="00A92CCC" w14:paraId="5EB1177E" w14:textId="77777777">
        <w:trPr>
          <w:trHeight w:val="75"/>
        </w:trPr>
        <w:tc>
          <w:tcPr>
            <w:tcW w:w="1872" w:type="dxa"/>
          </w:tcPr>
          <w:p w14:paraId="1E9A83C7" w14:textId="77777777" w:rsidR="00A92CCC" w:rsidRDefault="00A92CCC">
            <w:r>
              <w:rPr>
                <w:rFonts w:eastAsia="Times New Roman" w:cstheme="minorHAnsi"/>
                <w:color w:val="000000"/>
              </w:rPr>
              <w:t>Keechelus Dam</w:t>
            </w:r>
          </w:p>
        </w:tc>
        <w:tc>
          <w:tcPr>
            <w:tcW w:w="1638" w:type="dxa"/>
          </w:tcPr>
          <w:p w14:paraId="28BE2CCE" w14:textId="77777777" w:rsidR="00A92CCC" w:rsidRDefault="00A92CCC">
            <w:r>
              <w:rPr>
                <w:rFonts w:eastAsia="Times New Roman" w:cstheme="minorHAnsi"/>
                <w:color w:val="000000"/>
              </w:rPr>
              <w:t>11/14/2024</w:t>
            </w:r>
          </w:p>
        </w:tc>
        <w:tc>
          <w:tcPr>
            <w:tcW w:w="1260" w:type="dxa"/>
          </w:tcPr>
          <w:p w14:paraId="22C9A791" w14:textId="77777777" w:rsidR="00A92CCC" w:rsidRDefault="00A92CCC">
            <w:r>
              <w:t>-</w:t>
            </w:r>
          </w:p>
        </w:tc>
        <w:tc>
          <w:tcPr>
            <w:tcW w:w="2250" w:type="dxa"/>
          </w:tcPr>
          <w:p w14:paraId="2D2E1927" w14:textId="77777777" w:rsidR="00A92CCC" w:rsidRDefault="00A92CCC">
            <w:r>
              <w:t>-</w:t>
            </w:r>
          </w:p>
        </w:tc>
        <w:tc>
          <w:tcPr>
            <w:tcW w:w="2340" w:type="dxa"/>
          </w:tcPr>
          <w:p w14:paraId="5C87BED7" w14:textId="77777777" w:rsidR="00A92CCC" w:rsidRDefault="00A92CCC">
            <w:r>
              <w:t>-</w:t>
            </w:r>
          </w:p>
        </w:tc>
      </w:tr>
      <w:tr w:rsidR="00A92CCC" w14:paraId="115D51BC" w14:textId="77777777">
        <w:trPr>
          <w:trHeight w:val="60"/>
        </w:trPr>
        <w:tc>
          <w:tcPr>
            <w:tcW w:w="1872" w:type="dxa"/>
            <w:tcBorders>
              <w:bottom w:val="single" w:sz="8" w:space="0" w:color="000000" w:themeColor="text1"/>
            </w:tcBorders>
          </w:tcPr>
          <w:p w14:paraId="4ADF315D" w14:textId="77777777" w:rsidR="00A92CCC" w:rsidRDefault="00A92CCC">
            <w:r w:rsidRPr="046B5DA4">
              <w:rPr>
                <w:rFonts w:ascii="Calibri" w:eastAsia="Calibri" w:hAnsi="Calibri" w:cs="Calibri"/>
                <w:b/>
                <w:bCs/>
              </w:rPr>
              <w:t>Total</w:t>
            </w:r>
          </w:p>
        </w:tc>
        <w:tc>
          <w:tcPr>
            <w:tcW w:w="1638" w:type="dxa"/>
            <w:tcBorders>
              <w:bottom w:val="single" w:sz="8" w:space="0" w:color="000000" w:themeColor="text1"/>
            </w:tcBorders>
          </w:tcPr>
          <w:p w14:paraId="6F758889" w14:textId="77777777" w:rsidR="00A92CCC" w:rsidRDefault="00A92CCC">
            <w:r w:rsidRPr="4C3856BD">
              <w:rPr>
                <w:rFonts w:ascii="Calibri" w:eastAsia="Calibri" w:hAnsi="Calibri" w:cs="Calibri"/>
                <w:b/>
                <w:bCs/>
              </w:rPr>
              <w:t xml:space="preserve"> </w:t>
            </w:r>
          </w:p>
        </w:tc>
        <w:tc>
          <w:tcPr>
            <w:tcW w:w="1260" w:type="dxa"/>
            <w:tcBorders>
              <w:bottom w:val="single" w:sz="8" w:space="0" w:color="000000" w:themeColor="text1"/>
            </w:tcBorders>
          </w:tcPr>
          <w:p w14:paraId="0B03E21D" w14:textId="77777777" w:rsidR="00A92CCC" w:rsidRDefault="00A92CCC">
            <w:pPr>
              <w:spacing w:line="259" w:lineRule="auto"/>
            </w:pPr>
            <w:r>
              <w:rPr>
                <w:rFonts w:ascii="Calibri" w:eastAsia="Calibri" w:hAnsi="Calibri" w:cs="Calibri"/>
                <w:b/>
                <w:bCs/>
              </w:rPr>
              <w:t>78</w:t>
            </w:r>
          </w:p>
        </w:tc>
        <w:tc>
          <w:tcPr>
            <w:tcW w:w="2250" w:type="dxa"/>
            <w:tcBorders>
              <w:bottom w:val="single" w:sz="8" w:space="0" w:color="000000" w:themeColor="text1"/>
            </w:tcBorders>
          </w:tcPr>
          <w:p w14:paraId="2F062D35" w14:textId="77777777" w:rsidR="00A92CCC" w:rsidRDefault="00A92CCC">
            <w:r>
              <w:rPr>
                <w:rFonts w:ascii="Calibri" w:eastAsia="Calibri" w:hAnsi="Calibri" w:cs="Calibri"/>
                <w:b/>
                <w:bCs/>
              </w:rPr>
              <w:t>72</w:t>
            </w:r>
            <w:r w:rsidRPr="1F479376">
              <w:rPr>
                <w:rFonts w:ascii="Calibri" w:eastAsia="Calibri" w:hAnsi="Calibri" w:cs="Calibri"/>
                <w:b/>
                <w:bCs/>
              </w:rPr>
              <w:t>(</w:t>
            </w:r>
            <w:r>
              <w:rPr>
                <w:rFonts w:ascii="Calibri" w:eastAsia="Calibri" w:hAnsi="Calibri" w:cs="Calibri"/>
                <w:b/>
                <w:bCs/>
              </w:rPr>
              <w:t>16</w:t>
            </w:r>
            <w:r w:rsidRPr="1F479376">
              <w:rPr>
                <w:rFonts w:ascii="Calibri" w:eastAsia="Calibri" w:hAnsi="Calibri" w:cs="Calibri"/>
                <w:b/>
                <w:bCs/>
              </w:rPr>
              <w:t>)</w:t>
            </w:r>
          </w:p>
        </w:tc>
        <w:tc>
          <w:tcPr>
            <w:tcW w:w="2340" w:type="dxa"/>
            <w:tcBorders>
              <w:bottom w:val="single" w:sz="8" w:space="0" w:color="000000" w:themeColor="text1"/>
            </w:tcBorders>
          </w:tcPr>
          <w:p w14:paraId="1B010659" w14:textId="77777777" w:rsidR="00A92CCC" w:rsidRDefault="00A92CCC">
            <w:r>
              <w:rPr>
                <w:rFonts w:ascii="Calibri" w:eastAsia="Calibri" w:hAnsi="Calibri" w:cs="Calibri"/>
                <w:b/>
                <w:bCs/>
              </w:rPr>
              <w:t>2</w:t>
            </w:r>
          </w:p>
        </w:tc>
      </w:tr>
    </w:tbl>
    <w:p w14:paraId="44156520" w14:textId="77777777" w:rsidR="00A92CCC" w:rsidRDefault="00A92CCC" w:rsidP="00A92CCC">
      <w:r w:rsidRPr="00831272">
        <w:t xml:space="preserve">*estimated from bites </w:t>
      </w:r>
      <w:r>
        <w:t>and</w:t>
      </w:r>
      <w:r w:rsidRPr="00831272">
        <w:t xml:space="preserve"> missed landings</w:t>
      </w:r>
    </w:p>
    <w:p w14:paraId="618C3BDD" w14:textId="1FCA6A07" w:rsidR="00C40E86" w:rsidRPr="00913922" w:rsidRDefault="0ED8F1DB" w:rsidP="00913922">
      <w:pPr>
        <w:pStyle w:val="pf0"/>
        <w:rPr>
          <w:rFonts w:asciiTheme="minorHAnsi" w:hAnsiTheme="minorHAnsi" w:cstheme="minorHAnsi"/>
        </w:rPr>
      </w:pPr>
      <w:r w:rsidRPr="00913922">
        <w:rPr>
          <w:rFonts w:asciiTheme="minorHAnsi" w:hAnsiTheme="minorHAnsi" w:cstheme="minorHAnsi"/>
        </w:rPr>
        <w:t xml:space="preserve">We captured </w:t>
      </w:r>
      <w:r w:rsidR="3F7641DD" w:rsidRPr="00913922">
        <w:rPr>
          <w:rFonts w:asciiTheme="minorHAnsi" w:hAnsiTheme="minorHAnsi" w:cstheme="minorHAnsi"/>
        </w:rPr>
        <w:t xml:space="preserve">47 </w:t>
      </w:r>
      <w:r w:rsidR="13B04FD8" w:rsidRPr="00913922">
        <w:rPr>
          <w:rFonts w:asciiTheme="minorHAnsi" w:hAnsiTheme="minorHAnsi" w:cstheme="minorHAnsi"/>
        </w:rPr>
        <w:t xml:space="preserve">unique </w:t>
      </w:r>
      <w:r w:rsidR="00FD7DDD">
        <w:rPr>
          <w:rFonts w:asciiTheme="minorHAnsi" w:hAnsiTheme="minorHAnsi" w:cstheme="minorHAnsi"/>
        </w:rPr>
        <w:t>Bull Trout</w:t>
      </w:r>
      <w:r w:rsidR="00FD7DDD" w:rsidRPr="00913922">
        <w:rPr>
          <w:rFonts w:asciiTheme="minorHAnsi" w:hAnsiTheme="minorHAnsi" w:cstheme="minorHAnsi"/>
        </w:rPr>
        <w:t xml:space="preserve"> </w:t>
      </w:r>
      <w:r w:rsidRPr="00913922">
        <w:rPr>
          <w:rFonts w:asciiTheme="minorHAnsi" w:hAnsiTheme="minorHAnsi" w:cstheme="minorHAnsi"/>
        </w:rPr>
        <w:t>at Clear Creek Dam</w:t>
      </w:r>
      <w:r w:rsidR="004D449D" w:rsidRPr="00913922">
        <w:rPr>
          <w:rFonts w:asciiTheme="minorHAnsi" w:hAnsiTheme="minorHAnsi" w:cstheme="minorHAnsi"/>
        </w:rPr>
        <w:t xml:space="preserve"> in 2024</w:t>
      </w:r>
      <w:r w:rsidRPr="00913922">
        <w:rPr>
          <w:rFonts w:asciiTheme="minorHAnsi" w:hAnsiTheme="minorHAnsi" w:cstheme="minorHAnsi"/>
        </w:rPr>
        <w:t xml:space="preserve">, </w:t>
      </w:r>
      <w:r w:rsidR="004852DC" w:rsidRPr="00913922">
        <w:rPr>
          <w:rFonts w:asciiTheme="minorHAnsi" w:hAnsiTheme="minorHAnsi" w:cstheme="minorHAnsi"/>
        </w:rPr>
        <w:t>2</w:t>
      </w:r>
      <w:r w:rsidR="009435AB" w:rsidRPr="00913922">
        <w:rPr>
          <w:rFonts w:asciiTheme="minorHAnsi" w:hAnsiTheme="minorHAnsi" w:cstheme="minorHAnsi"/>
        </w:rPr>
        <w:t xml:space="preserve"> </w:t>
      </w:r>
      <w:r w:rsidRPr="00913922">
        <w:rPr>
          <w:rFonts w:asciiTheme="minorHAnsi" w:hAnsiTheme="minorHAnsi" w:cstheme="minorHAnsi"/>
        </w:rPr>
        <w:t xml:space="preserve">of which were </w:t>
      </w:r>
      <w:r w:rsidR="39EB7F18" w:rsidRPr="00913922">
        <w:rPr>
          <w:rFonts w:asciiTheme="minorHAnsi" w:hAnsiTheme="minorHAnsi" w:cstheme="minorHAnsi"/>
        </w:rPr>
        <w:t>South Fork Tieton</w:t>
      </w:r>
      <w:r w:rsidRPr="00913922">
        <w:rPr>
          <w:rFonts w:asciiTheme="minorHAnsi" w:hAnsiTheme="minorHAnsi" w:cstheme="minorHAnsi"/>
        </w:rPr>
        <w:t xml:space="preserve"> </w:t>
      </w:r>
      <w:r w:rsidR="00253607" w:rsidRPr="00913922">
        <w:rPr>
          <w:rFonts w:asciiTheme="minorHAnsi" w:hAnsiTheme="minorHAnsi" w:cstheme="minorHAnsi"/>
        </w:rPr>
        <w:t xml:space="preserve">River-origin </w:t>
      </w:r>
      <w:r w:rsidRPr="00913922">
        <w:rPr>
          <w:rFonts w:asciiTheme="minorHAnsi" w:hAnsiTheme="minorHAnsi" w:cstheme="minorHAnsi"/>
        </w:rPr>
        <w:t xml:space="preserve">fish that were captured twice this year, for a total of </w:t>
      </w:r>
      <w:r w:rsidR="51F27327" w:rsidRPr="00913922">
        <w:rPr>
          <w:rFonts w:asciiTheme="minorHAnsi" w:hAnsiTheme="minorHAnsi" w:cstheme="minorHAnsi"/>
        </w:rPr>
        <w:t xml:space="preserve">49 </w:t>
      </w:r>
      <w:r w:rsidRPr="00913922">
        <w:rPr>
          <w:rFonts w:asciiTheme="minorHAnsi" w:hAnsiTheme="minorHAnsi" w:cstheme="minorHAnsi"/>
        </w:rPr>
        <w:t xml:space="preserve">captures. </w:t>
      </w:r>
      <w:r w:rsidR="29375D2C" w:rsidRPr="00913922">
        <w:rPr>
          <w:rFonts w:asciiTheme="minorHAnsi" w:hAnsiTheme="minorHAnsi" w:cstheme="minorHAnsi"/>
        </w:rPr>
        <w:t>One</w:t>
      </w:r>
      <w:r w:rsidRPr="00913922">
        <w:rPr>
          <w:rFonts w:asciiTheme="minorHAnsi" w:hAnsiTheme="minorHAnsi" w:cstheme="minorHAnsi"/>
        </w:rPr>
        <w:t xml:space="preserve"> fish </w:t>
      </w:r>
      <w:r w:rsidR="29375D2C" w:rsidRPr="00913922">
        <w:rPr>
          <w:rFonts w:asciiTheme="minorHAnsi" w:hAnsiTheme="minorHAnsi" w:cstheme="minorHAnsi"/>
        </w:rPr>
        <w:t>was</w:t>
      </w:r>
      <w:r w:rsidR="19EA630E" w:rsidRPr="00913922">
        <w:rPr>
          <w:rFonts w:asciiTheme="minorHAnsi" w:hAnsiTheme="minorHAnsi" w:cstheme="minorHAnsi"/>
        </w:rPr>
        <w:t xml:space="preserve"> a</w:t>
      </w:r>
      <w:r w:rsidR="025488ED" w:rsidRPr="00913922">
        <w:rPr>
          <w:rFonts w:asciiTheme="minorHAnsi" w:hAnsiTheme="minorHAnsi" w:cstheme="minorHAnsi"/>
        </w:rPr>
        <w:t>n</w:t>
      </w:r>
      <w:r w:rsidRPr="00913922">
        <w:rPr>
          <w:rFonts w:asciiTheme="minorHAnsi" w:hAnsiTheme="minorHAnsi" w:cstheme="minorHAnsi"/>
        </w:rPr>
        <w:t xml:space="preserve"> </w:t>
      </w:r>
      <w:r w:rsidR="19EA630E" w:rsidRPr="00913922">
        <w:rPr>
          <w:rFonts w:asciiTheme="minorHAnsi" w:hAnsiTheme="minorHAnsi" w:cstheme="minorHAnsi"/>
        </w:rPr>
        <w:t>Indian Creek</w:t>
      </w:r>
      <w:r w:rsidR="00BD34D4" w:rsidRPr="00913922">
        <w:rPr>
          <w:rFonts w:asciiTheme="minorHAnsi" w:hAnsiTheme="minorHAnsi" w:cstheme="minorHAnsi"/>
        </w:rPr>
        <w:t>-origin</w:t>
      </w:r>
      <w:r w:rsidRPr="00913922">
        <w:rPr>
          <w:rFonts w:asciiTheme="minorHAnsi" w:hAnsiTheme="minorHAnsi" w:cstheme="minorHAnsi"/>
        </w:rPr>
        <w:t xml:space="preserve"> recapture </w:t>
      </w:r>
      <w:r w:rsidR="00BD34D4" w:rsidRPr="00913922">
        <w:rPr>
          <w:rFonts w:asciiTheme="minorHAnsi" w:hAnsiTheme="minorHAnsi" w:cstheme="minorHAnsi"/>
        </w:rPr>
        <w:t>tagged</w:t>
      </w:r>
      <w:r w:rsidRPr="00913922">
        <w:rPr>
          <w:rFonts w:asciiTheme="minorHAnsi" w:hAnsiTheme="minorHAnsi" w:cstheme="minorHAnsi"/>
        </w:rPr>
        <w:t xml:space="preserve"> in 202</w:t>
      </w:r>
      <w:r w:rsidR="19EA630E" w:rsidRPr="00913922">
        <w:rPr>
          <w:rFonts w:asciiTheme="minorHAnsi" w:hAnsiTheme="minorHAnsi" w:cstheme="minorHAnsi"/>
        </w:rPr>
        <w:t>3</w:t>
      </w:r>
      <w:r w:rsidRPr="00913922">
        <w:rPr>
          <w:rFonts w:asciiTheme="minorHAnsi" w:hAnsiTheme="minorHAnsi" w:cstheme="minorHAnsi"/>
        </w:rPr>
        <w:t>. Twenty-</w:t>
      </w:r>
      <w:r w:rsidR="5D7D5382" w:rsidRPr="00913922">
        <w:rPr>
          <w:rFonts w:asciiTheme="minorHAnsi" w:hAnsiTheme="minorHAnsi" w:cstheme="minorHAnsi"/>
        </w:rPr>
        <w:t xml:space="preserve">three </w:t>
      </w:r>
      <w:r w:rsidRPr="00913922">
        <w:rPr>
          <w:rFonts w:asciiTheme="minorHAnsi" w:hAnsiTheme="minorHAnsi" w:cstheme="minorHAnsi"/>
        </w:rPr>
        <w:t xml:space="preserve">of the fish captured at Clear Creek Dam were of North Fork Tieton River origin, but due to </w:t>
      </w:r>
      <w:r w:rsidR="00231BCB" w:rsidRPr="00913922">
        <w:rPr>
          <w:rFonts w:asciiTheme="minorHAnsi" w:hAnsiTheme="minorHAnsi" w:cstheme="minorHAnsi"/>
        </w:rPr>
        <w:t xml:space="preserve">3 </w:t>
      </w:r>
      <w:r w:rsidR="6B5EEA0B" w:rsidRPr="00913922">
        <w:rPr>
          <w:rFonts w:asciiTheme="minorHAnsi" w:hAnsiTheme="minorHAnsi" w:cstheme="minorHAnsi"/>
        </w:rPr>
        <w:t>mortalities</w:t>
      </w:r>
      <w:r w:rsidR="26FA620F" w:rsidRPr="00913922">
        <w:rPr>
          <w:rFonts w:asciiTheme="minorHAnsi" w:hAnsiTheme="minorHAnsi" w:cstheme="minorHAnsi"/>
        </w:rPr>
        <w:t>,</w:t>
      </w:r>
      <w:r w:rsidR="0E95C8E1" w:rsidRPr="00913922">
        <w:rPr>
          <w:rFonts w:asciiTheme="minorHAnsi" w:hAnsiTheme="minorHAnsi" w:cstheme="minorHAnsi"/>
        </w:rPr>
        <w:t xml:space="preserve"> </w:t>
      </w:r>
      <w:r w:rsidRPr="00913922">
        <w:rPr>
          <w:rFonts w:asciiTheme="minorHAnsi" w:hAnsiTheme="minorHAnsi" w:cstheme="minorHAnsi"/>
        </w:rPr>
        <w:t xml:space="preserve">only </w:t>
      </w:r>
      <w:r w:rsidR="4469E8B0" w:rsidRPr="00913922">
        <w:rPr>
          <w:rFonts w:asciiTheme="minorHAnsi" w:hAnsiTheme="minorHAnsi" w:cstheme="minorHAnsi"/>
        </w:rPr>
        <w:t xml:space="preserve">20 </w:t>
      </w:r>
      <w:r w:rsidRPr="00913922">
        <w:rPr>
          <w:rFonts w:asciiTheme="minorHAnsi" w:hAnsiTheme="minorHAnsi" w:cstheme="minorHAnsi"/>
        </w:rPr>
        <w:t xml:space="preserve">were transported and released into Clear Creek Reservoir. </w:t>
      </w:r>
      <w:r w:rsidR="00966B60" w:rsidRPr="00913922">
        <w:rPr>
          <w:rStyle w:val="cf01"/>
          <w:rFonts w:asciiTheme="minorHAnsi" w:hAnsiTheme="minorHAnsi" w:cstheme="minorHAnsi"/>
          <w:sz w:val="24"/>
          <w:szCs w:val="24"/>
        </w:rPr>
        <w:t>One of the mort</w:t>
      </w:r>
      <w:r w:rsidR="0058728C" w:rsidRPr="00913922">
        <w:rPr>
          <w:rStyle w:val="cf01"/>
          <w:rFonts w:asciiTheme="minorHAnsi" w:hAnsiTheme="minorHAnsi" w:cstheme="minorHAnsi"/>
          <w:sz w:val="24"/>
          <w:szCs w:val="24"/>
        </w:rPr>
        <w:t>alities</w:t>
      </w:r>
      <w:r w:rsidR="009C12AB" w:rsidRPr="00913922">
        <w:rPr>
          <w:rStyle w:val="cf01"/>
          <w:rFonts w:asciiTheme="minorHAnsi" w:hAnsiTheme="minorHAnsi" w:cstheme="minorHAnsi"/>
          <w:sz w:val="24"/>
          <w:szCs w:val="24"/>
        </w:rPr>
        <w:t xml:space="preserve"> </w:t>
      </w:r>
      <w:r w:rsidR="00966B60" w:rsidRPr="00913922">
        <w:rPr>
          <w:rStyle w:val="cf01"/>
          <w:rFonts w:asciiTheme="minorHAnsi" w:hAnsiTheme="minorHAnsi" w:cstheme="minorHAnsi"/>
          <w:sz w:val="24"/>
          <w:szCs w:val="24"/>
        </w:rPr>
        <w:t xml:space="preserve">was </w:t>
      </w:r>
      <w:r w:rsidR="009C12AB" w:rsidRPr="00913922">
        <w:rPr>
          <w:rStyle w:val="cf01"/>
          <w:rFonts w:asciiTheme="minorHAnsi" w:hAnsiTheme="minorHAnsi" w:cstheme="minorHAnsi"/>
          <w:sz w:val="24"/>
          <w:szCs w:val="24"/>
        </w:rPr>
        <w:t xml:space="preserve">found by </w:t>
      </w:r>
      <w:r w:rsidR="00966B60" w:rsidRPr="00913922">
        <w:rPr>
          <w:rStyle w:val="cf01"/>
          <w:rFonts w:asciiTheme="minorHAnsi" w:hAnsiTheme="minorHAnsi" w:cstheme="minorHAnsi"/>
          <w:sz w:val="24"/>
          <w:szCs w:val="24"/>
        </w:rPr>
        <w:t>Gary T</w:t>
      </w:r>
      <w:r w:rsidR="000134AE" w:rsidRPr="00913922">
        <w:rPr>
          <w:rStyle w:val="cf01"/>
          <w:rFonts w:asciiTheme="minorHAnsi" w:hAnsiTheme="minorHAnsi" w:cstheme="minorHAnsi"/>
          <w:sz w:val="24"/>
          <w:szCs w:val="24"/>
        </w:rPr>
        <w:t>o</w:t>
      </w:r>
      <w:r w:rsidR="006016BA">
        <w:rPr>
          <w:rStyle w:val="cf01"/>
          <w:rFonts w:asciiTheme="minorHAnsi" w:hAnsiTheme="minorHAnsi" w:cstheme="minorHAnsi"/>
          <w:sz w:val="24"/>
          <w:szCs w:val="24"/>
        </w:rPr>
        <w:t>r</w:t>
      </w:r>
      <w:r w:rsidR="000134AE" w:rsidRPr="00913922">
        <w:rPr>
          <w:rStyle w:val="cf01"/>
          <w:rFonts w:asciiTheme="minorHAnsi" w:hAnsiTheme="minorHAnsi" w:cstheme="minorHAnsi"/>
          <w:sz w:val="24"/>
          <w:szCs w:val="24"/>
        </w:rPr>
        <w:t>retta of the US Forest Service</w:t>
      </w:r>
      <w:r w:rsidR="00F97479">
        <w:rPr>
          <w:rStyle w:val="cf01"/>
          <w:rFonts w:asciiTheme="minorHAnsi" w:hAnsiTheme="minorHAnsi" w:cstheme="minorHAnsi"/>
          <w:sz w:val="24"/>
          <w:szCs w:val="24"/>
        </w:rPr>
        <w:t xml:space="preserve">. We found </w:t>
      </w:r>
      <w:r w:rsidR="0031392F">
        <w:rPr>
          <w:rStyle w:val="cf01"/>
          <w:rFonts w:asciiTheme="minorHAnsi" w:hAnsiTheme="minorHAnsi" w:cstheme="minorHAnsi"/>
          <w:sz w:val="24"/>
          <w:szCs w:val="24"/>
        </w:rPr>
        <w:t>another</w:t>
      </w:r>
      <w:r w:rsidR="0031392F" w:rsidRPr="00913922">
        <w:rPr>
          <w:rStyle w:val="cf01"/>
          <w:rFonts w:asciiTheme="minorHAnsi" w:hAnsiTheme="minorHAnsi" w:cstheme="minorHAnsi"/>
          <w:sz w:val="24"/>
          <w:szCs w:val="24"/>
        </w:rPr>
        <w:t xml:space="preserve"> </w:t>
      </w:r>
      <w:r w:rsidR="0058728C" w:rsidRPr="00913922">
        <w:rPr>
          <w:rStyle w:val="cf01"/>
          <w:rFonts w:asciiTheme="minorHAnsi" w:hAnsiTheme="minorHAnsi" w:cstheme="minorHAnsi"/>
          <w:sz w:val="24"/>
          <w:szCs w:val="24"/>
        </w:rPr>
        <w:t>while</w:t>
      </w:r>
      <w:r w:rsidR="00D05E5B" w:rsidRPr="00913922">
        <w:rPr>
          <w:rStyle w:val="cf01"/>
          <w:rFonts w:asciiTheme="minorHAnsi" w:hAnsiTheme="minorHAnsi" w:cstheme="minorHAnsi"/>
          <w:sz w:val="24"/>
          <w:szCs w:val="24"/>
        </w:rPr>
        <w:t xml:space="preserve"> conducting trap and haul</w:t>
      </w:r>
      <w:r w:rsidR="00D46D7D">
        <w:rPr>
          <w:rStyle w:val="cf01"/>
          <w:rFonts w:asciiTheme="minorHAnsi" w:hAnsiTheme="minorHAnsi" w:cstheme="minorHAnsi"/>
          <w:sz w:val="24"/>
          <w:szCs w:val="24"/>
        </w:rPr>
        <w:t>, i</w:t>
      </w:r>
      <w:r w:rsidR="0058728C" w:rsidRPr="00913922">
        <w:rPr>
          <w:rStyle w:val="cf01"/>
          <w:rFonts w:asciiTheme="minorHAnsi" w:hAnsiTheme="minorHAnsi" w:cstheme="minorHAnsi"/>
          <w:sz w:val="24"/>
          <w:szCs w:val="24"/>
        </w:rPr>
        <w:t>t</w:t>
      </w:r>
      <w:r w:rsidR="00897543" w:rsidRPr="00913922">
        <w:rPr>
          <w:rStyle w:val="cf01"/>
          <w:rFonts w:asciiTheme="minorHAnsi" w:hAnsiTheme="minorHAnsi" w:cstheme="minorHAnsi"/>
          <w:sz w:val="24"/>
          <w:szCs w:val="24"/>
        </w:rPr>
        <w:t xml:space="preserve"> was</w:t>
      </w:r>
      <w:r w:rsidR="00966B60" w:rsidRPr="00913922">
        <w:rPr>
          <w:rStyle w:val="cf01"/>
          <w:rFonts w:asciiTheme="minorHAnsi" w:hAnsiTheme="minorHAnsi" w:cstheme="minorHAnsi"/>
          <w:sz w:val="24"/>
          <w:szCs w:val="24"/>
        </w:rPr>
        <w:t xml:space="preserve"> </w:t>
      </w:r>
      <w:r w:rsidR="005C1EDD" w:rsidRPr="00913922">
        <w:rPr>
          <w:rStyle w:val="cf01"/>
          <w:rFonts w:asciiTheme="minorHAnsi" w:hAnsiTheme="minorHAnsi" w:cstheme="minorHAnsi"/>
          <w:sz w:val="24"/>
          <w:szCs w:val="24"/>
        </w:rPr>
        <w:t>found alive</w:t>
      </w:r>
      <w:r w:rsidR="00D409D0">
        <w:rPr>
          <w:rStyle w:val="cf01"/>
          <w:rFonts w:asciiTheme="minorHAnsi" w:hAnsiTheme="minorHAnsi" w:cstheme="minorHAnsi"/>
          <w:sz w:val="24"/>
          <w:szCs w:val="24"/>
        </w:rPr>
        <w:t>,</w:t>
      </w:r>
      <w:r w:rsidR="00966B60" w:rsidRPr="00913922">
        <w:rPr>
          <w:rStyle w:val="cf01"/>
          <w:rFonts w:asciiTheme="minorHAnsi" w:hAnsiTheme="minorHAnsi" w:cstheme="minorHAnsi"/>
          <w:sz w:val="24"/>
          <w:szCs w:val="24"/>
        </w:rPr>
        <w:t xml:space="preserve"> on its side</w:t>
      </w:r>
      <w:r w:rsidR="00D409D0">
        <w:rPr>
          <w:rStyle w:val="cf01"/>
          <w:rFonts w:asciiTheme="minorHAnsi" w:hAnsiTheme="minorHAnsi" w:cstheme="minorHAnsi"/>
          <w:sz w:val="24"/>
          <w:szCs w:val="24"/>
        </w:rPr>
        <w:t>, and</w:t>
      </w:r>
      <w:r w:rsidR="005C1EDD" w:rsidRPr="00913922">
        <w:rPr>
          <w:rStyle w:val="cf01"/>
          <w:rFonts w:asciiTheme="minorHAnsi" w:hAnsiTheme="minorHAnsi" w:cstheme="minorHAnsi"/>
          <w:sz w:val="24"/>
          <w:szCs w:val="24"/>
        </w:rPr>
        <w:t xml:space="preserve"> gilling but </w:t>
      </w:r>
      <w:r w:rsidR="00D409D0">
        <w:rPr>
          <w:rStyle w:val="cf01"/>
          <w:rFonts w:asciiTheme="minorHAnsi" w:hAnsiTheme="minorHAnsi" w:cstheme="minorHAnsi"/>
          <w:sz w:val="24"/>
          <w:szCs w:val="24"/>
        </w:rPr>
        <w:t xml:space="preserve">was </w:t>
      </w:r>
      <w:r w:rsidR="005C1EDD" w:rsidRPr="00913922">
        <w:rPr>
          <w:rStyle w:val="cf01"/>
          <w:rFonts w:asciiTheme="minorHAnsi" w:hAnsiTheme="minorHAnsi" w:cstheme="minorHAnsi"/>
          <w:sz w:val="24"/>
          <w:szCs w:val="24"/>
        </w:rPr>
        <w:t>unable to swim</w:t>
      </w:r>
      <w:r w:rsidR="00A4152E" w:rsidRPr="00913922">
        <w:rPr>
          <w:rStyle w:val="cf01"/>
          <w:rFonts w:asciiTheme="minorHAnsi" w:hAnsiTheme="minorHAnsi" w:cstheme="minorHAnsi"/>
          <w:sz w:val="24"/>
          <w:szCs w:val="24"/>
        </w:rPr>
        <w:t>.</w:t>
      </w:r>
      <w:r w:rsidR="00966B60" w:rsidRPr="00913922">
        <w:rPr>
          <w:rStyle w:val="cf01"/>
          <w:rFonts w:asciiTheme="minorHAnsi" w:hAnsiTheme="minorHAnsi" w:cstheme="minorHAnsi"/>
          <w:sz w:val="24"/>
          <w:szCs w:val="24"/>
        </w:rPr>
        <w:t xml:space="preserve"> We </w:t>
      </w:r>
      <w:r w:rsidR="00337A5C">
        <w:rPr>
          <w:rStyle w:val="cf01"/>
          <w:rFonts w:asciiTheme="minorHAnsi" w:hAnsiTheme="minorHAnsi" w:cstheme="minorHAnsi"/>
          <w:sz w:val="24"/>
          <w:szCs w:val="24"/>
        </w:rPr>
        <w:t>euthanized</w:t>
      </w:r>
      <w:r w:rsidR="00966B60" w:rsidRPr="00913922">
        <w:rPr>
          <w:rStyle w:val="cf01"/>
          <w:rFonts w:asciiTheme="minorHAnsi" w:hAnsiTheme="minorHAnsi" w:cstheme="minorHAnsi"/>
          <w:sz w:val="24"/>
          <w:szCs w:val="24"/>
        </w:rPr>
        <w:t xml:space="preserve"> it and se</w:t>
      </w:r>
      <w:r w:rsidR="004079E2">
        <w:rPr>
          <w:rStyle w:val="cf01"/>
          <w:rFonts w:asciiTheme="minorHAnsi" w:hAnsiTheme="minorHAnsi" w:cstheme="minorHAnsi"/>
          <w:sz w:val="24"/>
          <w:szCs w:val="24"/>
        </w:rPr>
        <w:t>n</w:t>
      </w:r>
      <w:r w:rsidR="00966B60" w:rsidRPr="00913922">
        <w:rPr>
          <w:rStyle w:val="cf01"/>
          <w:rFonts w:asciiTheme="minorHAnsi" w:hAnsiTheme="minorHAnsi" w:cstheme="minorHAnsi"/>
          <w:sz w:val="24"/>
          <w:szCs w:val="24"/>
        </w:rPr>
        <w:t>t it to be autopsied</w:t>
      </w:r>
      <w:r w:rsidR="004079E2">
        <w:rPr>
          <w:rStyle w:val="cf01"/>
          <w:rFonts w:asciiTheme="minorHAnsi" w:hAnsiTheme="minorHAnsi" w:cstheme="minorHAnsi"/>
          <w:sz w:val="24"/>
          <w:szCs w:val="24"/>
        </w:rPr>
        <w:t xml:space="preserve"> with the other</w:t>
      </w:r>
      <w:r w:rsidR="00966B60" w:rsidRPr="00913922">
        <w:rPr>
          <w:rStyle w:val="cf01"/>
          <w:rFonts w:asciiTheme="minorHAnsi" w:hAnsiTheme="minorHAnsi" w:cstheme="minorHAnsi"/>
          <w:sz w:val="24"/>
          <w:szCs w:val="24"/>
        </w:rPr>
        <w:t xml:space="preserve">. </w:t>
      </w:r>
      <w:r w:rsidR="003B1B55">
        <w:rPr>
          <w:rStyle w:val="cf01"/>
          <w:rFonts w:asciiTheme="minorHAnsi" w:hAnsiTheme="minorHAnsi" w:cstheme="minorHAnsi"/>
          <w:sz w:val="24"/>
          <w:szCs w:val="24"/>
        </w:rPr>
        <w:t>Both autopsies were inconclusive</w:t>
      </w:r>
      <w:r w:rsidR="00E91F21">
        <w:rPr>
          <w:rStyle w:val="cf01"/>
          <w:rFonts w:asciiTheme="minorHAnsi" w:hAnsiTheme="minorHAnsi" w:cstheme="minorHAnsi"/>
          <w:sz w:val="24"/>
          <w:szCs w:val="24"/>
        </w:rPr>
        <w:t>.</w:t>
      </w:r>
      <w:r w:rsidR="00A4152E" w:rsidRPr="00913922">
        <w:rPr>
          <w:rStyle w:val="cf01"/>
          <w:rFonts w:asciiTheme="minorHAnsi" w:hAnsiTheme="minorHAnsi" w:cstheme="minorHAnsi"/>
          <w:sz w:val="24"/>
          <w:szCs w:val="24"/>
        </w:rPr>
        <w:t xml:space="preserve"> </w:t>
      </w:r>
      <w:r w:rsidR="00966B60" w:rsidRPr="00913922">
        <w:rPr>
          <w:rStyle w:val="cf01"/>
          <w:rFonts w:asciiTheme="minorHAnsi" w:hAnsiTheme="minorHAnsi" w:cstheme="minorHAnsi"/>
          <w:sz w:val="24"/>
          <w:szCs w:val="24"/>
        </w:rPr>
        <w:t xml:space="preserve">The third was a </w:t>
      </w:r>
      <w:r w:rsidR="00A4152E" w:rsidRPr="00913922">
        <w:rPr>
          <w:rStyle w:val="cf01"/>
          <w:rFonts w:asciiTheme="minorHAnsi" w:hAnsiTheme="minorHAnsi" w:cstheme="minorHAnsi"/>
          <w:sz w:val="24"/>
          <w:szCs w:val="24"/>
        </w:rPr>
        <w:t xml:space="preserve">fish that </w:t>
      </w:r>
      <w:r w:rsidR="00001C2E" w:rsidRPr="00913922">
        <w:rPr>
          <w:rStyle w:val="cf01"/>
          <w:rFonts w:asciiTheme="minorHAnsi" w:hAnsiTheme="minorHAnsi" w:cstheme="minorHAnsi"/>
          <w:sz w:val="24"/>
          <w:szCs w:val="24"/>
        </w:rPr>
        <w:t xml:space="preserve">was captured during trap and haul </w:t>
      </w:r>
      <w:r w:rsidR="00D733F9" w:rsidRPr="00913922">
        <w:rPr>
          <w:rStyle w:val="cf01"/>
          <w:rFonts w:asciiTheme="minorHAnsi" w:hAnsiTheme="minorHAnsi" w:cstheme="minorHAnsi"/>
          <w:sz w:val="24"/>
          <w:szCs w:val="24"/>
        </w:rPr>
        <w:t xml:space="preserve">using </w:t>
      </w:r>
      <w:r w:rsidR="007F01BD" w:rsidRPr="00913922">
        <w:rPr>
          <w:rStyle w:val="cf01"/>
          <w:rFonts w:asciiTheme="minorHAnsi" w:hAnsiTheme="minorHAnsi" w:cstheme="minorHAnsi"/>
          <w:sz w:val="24"/>
          <w:szCs w:val="24"/>
        </w:rPr>
        <w:t>hook</w:t>
      </w:r>
      <w:r w:rsidR="00D733F9" w:rsidRPr="00913922">
        <w:rPr>
          <w:rStyle w:val="cf01"/>
          <w:rFonts w:asciiTheme="minorHAnsi" w:hAnsiTheme="minorHAnsi" w:cstheme="minorHAnsi"/>
          <w:sz w:val="24"/>
          <w:szCs w:val="24"/>
        </w:rPr>
        <w:t>-and-line</w:t>
      </w:r>
      <w:r w:rsidR="00AF252B" w:rsidRPr="00913922">
        <w:rPr>
          <w:rStyle w:val="cf01"/>
          <w:rFonts w:asciiTheme="minorHAnsi" w:hAnsiTheme="minorHAnsi" w:cstheme="minorHAnsi"/>
          <w:sz w:val="24"/>
          <w:szCs w:val="24"/>
        </w:rPr>
        <w:t xml:space="preserve"> but </w:t>
      </w:r>
      <w:r w:rsidR="004D2850" w:rsidRPr="00913922">
        <w:rPr>
          <w:rStyle w:val="cf01"/>
          <w:rFonts w:asciiTheme="minorHAnsi" w:hAnsiTheme="minorHAnsi" w:cstheme="minorHAnsi"/>
          <w:sz w:val="24"/>
          <w:szCs w:val="24"/>
        </w:rPr>
        <w:t>had its gill lacerated by the hook and died shortly thereafter.</w:t>
      </w:r>
      <w:r w:rsidR="000C36F0" w:rsidRPr="00913922">
        <w:rPr>
          <w:rStyle w:val="cf01"/>
          <w:rFonts w:asciiTheme="minorHAnsi" w:hAnsiTheme="minorHAnsi" w:cstheme="minorHAnsi"/>
          <w:sz w:val="24"/>
          <w:szCs w:val="24"/>
        </w:rPr>
        <w:t xml:space="preserve"> We reported </w:t>
      </w:r>
      <w:r w:rsidR="000C2AA0" w:rsidRPr="00913922">
        <w:rPr>
          <w:rStyle w:val="cf01"/>
          <w:rFonts w:asciiTheme="minorHAnsi" w:hAnsiTheme="minorHAnsi" w:cstheme="minorHAnsi"/>
          <w:sz w:val="24"/>
          <w:szCs w:val="24"/>
        </w:rPr>
        <w:t xml:space="preserve">the mortality to </w:t>
      </w:r>
      <w:r w:rsidR="005D7F80" w:rsidRPr="00913922">
        <w:rPr>
          <w:rStyle w:val="cf01"/>
          <w:rFonts w:asciiTheme="minorHAnsi" w:hAnsiTheme="minorHAnsi" w:cstheme="minorHAnsi"/>
          <w:sz w:val="24"/>
          <w:szCs w:val="24"/>
        </w:rPr>
        <w:t>Rose Agbalog</w:t>
      </w:r>
      <w:r w:rsidR="00E57B7E" w:rsidRPr="00913922">
        <w:rPr>
          <w:rStyle w:val="cf01"/>
          <w:rFonts w:asciiTheme="minorHAnsi" w:hAnsiTheme="minorHAnsi" w:cstheme="minorHAnsi"/>
          <w:sz w:val="24"/>
          <w:szCs w:val="24"/>
        </w:rPr>
        <w:t>,</w:t>
      </w:r>
      <w:r w:rsidR="00CF5651" w:rsidRPr="00913922">
        <w:rPr>
          <w:rStyle w:val="cf01"/>
          <w:rFonts w:asciiTheme="minorHAnsi" w:hAnsiTheme="minorHAnsi" w:cstheme="minorHAnsi"/>
          <w:sz w:val="24"/>
          <w:szCs w:val="24"/>
        </w:rPr>
        <w:t xml:space="preserve"> </w:t>
      </w:r>
      <w:r w:rsidR="00E57B7E" w:rsidRPr="00913922">
        <w:rPr>
          <w:rStyle w:val="cf01"/>
          <w:rFonts w:asciiTheme="minorHAnsi" w:hAnsiTheme="minorHAnsi" w:cstheme="minorHAnsi"/>
          <w:sz w:val="24"/>
          <w:szCs w:val="24"/>
        </w:rPr>
        <w:t>state of Washington</w:t>
      </w:r>
      <w:r w:rsidR="00CF5651" w:rsidRPr="00913922">
        <w:rPr>
          <w:rStyle w:val="cf01"/>
          <w:rFonts w:asciiTheme="minorHAnsi" w:hAnsiTheme="minorHAnsi" w:cstheme="minorHAnsi"/>
          <w:sz w:val="24"/>
          <w:szCs w:val="24"/>
        </w:rPr>
        <w:t xml:space="preserve"> Recovery Permit Coordinator for the USFWS</w:t>
      </w:r>
      <w:r w:rsidR="005D7F80" w:rsidRPr="00913922">
        <w:rPr>
          <w:rStyle w:val="cf01"/>
          <w:rFonts w:asciiTheme="minorHAnsi" w:hAnsiTheme="minorHAnsi" w:cstheme="minorHAnsi"/>
          <w:sz w:val="24"/>
          <w:szCs w:val="24"/>
        </w:rPr>
        <w:t xml:space="preserve">, </w:t>
      </w:r>
      <w:r w:rsidR="00E60CCA" w:rsidRPr="00913922">
        <w:rPr>
          <w:rStyle w:val="cf01"/>
          <w:rFonts w:asciiTheme="minorHAnsi" w:hAnsiTheme="minorHAnsi" w:cstheme="minorHAnsi"/>
          <w:sz w:val="24"/>
          <w:szCs w:val="24"/>
        </w:rPr>
        <w:t xml:space="preserve">Ecological </w:t>
      </w:r>
      <w:r w:rsidR="00CF5651" w:rsidRPr="00913922">
        <w:rPr>
          <w:rStyle w:val="cf01"/>
          <w:rFonts w:asciiTheme="minorHAnsi" w:hAnsiTheme="minorHAnsi" w:cstheme="minorHAnsi"/>
          <w:sz w:val="24"/>
          <w:szCs w:val="24"/>
        </w:rPr>
        <w:t>Services.</w:t>
      </w:r>
      <w:r w:rsidR="00D409D0">
        <w:rPr>
          <w:rStyle w:val="cf01"/>
          <w:rFonts w:asciiTheme="minorHAnsi" w:hAnsiTheme="minorHAnsi" w:cstheme="minorHAnsi"/>
          <w:sz w:val="24"/>
          <w:szCs w:val="24"/>
        </w:rPr>
        <w:t xml:space="preserve"> </w:t>
      </w:r>
      <w:r w:rsidRPr="00913922">
        <w:rPr>
          <w:rFonts w:asciiTheme="minorHAnsi" w:hAnsiTheme="minorHAnsi" w:cstheme="minorHAnsi"/>
        </w:rPr>
        <w:t xml:space="preserve">The remaining fish </w:t>
      </w:r>
      <w:r w:rsidR="00741FAA">
        <w:rPr>
          <w:rFonts w:asciiTheme="minorHAnsi" w:hAnsiTheme="minorHAnsi" w:cstheme="minorHAnsi"/>
        </w:rPr>
        <w:t>collected at Clear Creek Dam</w:t>
      </w:r>
      <w:r>
        <w:rPr>
          <w:rFonts w:asciiTheme="minorHAnsi" w:hAnsiTheme="minorHAnsi" w:cstheme="minorHAnsi"/>
        </w:rPr>
        <w:t xml:space="preserve"> </w:t>
      </w:r>
      <w:r w:rsidRPr="00913922">
        <w:rPr>
          <w:rFonts w:asciiTheme="minorHAnsi" w:hAnsiTheme="minorHAnsi" w:cstheme="minorHAnsi"/>
        </w:rPr>
        <w:t xml:space="preserve">were of South Fork Tieton River (n = </w:t>
      </w:r>
      <w:r w:rsidR="006705B8" w:rsidRPr="00913922">
        <w:rPr>
          <w:rFonts w:asciiTheme="minorHAnsi" w:hAnsiTheme="minorHAnsi" w:cstheme="minorHAnsi"/>
        </w:rPr>
        <w:t>10</w:t>
      </w:r>
      <w:r w:rsidRPr="00913922">
        <w:rPr>
          <w:rFonts w:asciiTheme="minorHAnsi" w:hAnsiTheme="minorHAnsi" w:cstheme="minorHAnsi"/>
        </w:rPr>
        <w:t xml:space="preserve">) and Indian Creek (n = </w:t>
      </w:r>
      <w:r w:rsidR="00FF5F13" w:rsidRPr="00913922">
        <w:rPr>
          <w:rFonts w:asciiTheme="minorHAnsi" w:hAnsiTheme="minorHAnsi" w:cstheme="minorHAnsi"/>
        </w:rPr>
        <w:t>14</w:t>
      </w:r>
      <w:r w:rsidRPr="00913922">
        <w:rPr>
          <w:rFonts w:asciiTheme="minorHAnsi" w:hAnsiTheme="minorHAnsi" w:cstheme="minorHAnsi"/>
        </w:rPr>
        <w:t>) origin and were released downstream of the stilling basin (Table 3).</w:t>
      </w:r>
      <w:r w:rsidR="0EF77949" w:rsidRPr="00913922">
        <w:rPr>
          <w:rFonts w:asciiTheme="minorHAnsi" w:hAnsiTheme="minorHAnsi" w:cstheme="minorHAnsi"/>
        </w:rPr>
        <w:t xml:space="preserve"> </w:t>
      </w:r>
      <w:r w:rsidR="2187EEB0" w:rsidRPr="00913922">
        <w:rPr>
          <w:rFonts w:asciiTheme="minorHAnsi" w:hAnsiTheme="minorHAnsi" w:cstheme="minorHAnsi"/>
        </w:rPr>
        <w:t xml:space="preserve">In addition to Bull Trout, </w:t>
      </w:r>
      <w:r w:rsidR="001B214F" w:rsidRPr="00913922">
        <w:rPr>
          <w:rFonts w:asciiTheme="minorHAnsi" w:hAnsiTheme="minorHAnsi" w:cstheme="minorHAnsi"/>
        </w:rPr>
        <w:t>t</w:t>
      </w:r>
      <w:r w:rsidR="001B214F">
        <w:rPr>
          <w:rFonts w:asciiTheme="minorHAnsi" w:hAnsiTheme="minorHAnsi" w:cstheme="minorHAnsi"/>
        </w:rPr>
        <w:t>wo</w:t>
      </w:r>
      <w:r w:rsidR="2187EEB0" w:rsidRPr="00913922">
        <w:rPr>
          <w:rFonts w:asciiTheme="minorHAnsi" w:hAnsiTheme="minorHAnsi" w:cstheme="minorHAnsi"/>
        </w:rPr>
        <w:t xml:space="preserve"> </w:t>
      </w:r>
      <w:r w:rsidR="2187EEB0" w:rsidRPr="00913922">
        <w:rPr>
          <w:rFonts w:asciiTheme="minorHAnsi" w:eastAsia="Calibri" w:hAnsiTheme="minorHAnsi" w:cstheme="minorHAnsi"/>
        </w:rPr>
        <w:t>Brook Trout</w:t>
      </w:r>
      <w:r w:rsidR="00091186" w:rsidRPr="00913922">
        <w:rPr>
          <w:rFonts w:asciiTheme="minorHAnsi" w:eastAsia="Calibri" w:hAnsiTheme="minorHAnsi" w:cstheme="minorHAnsi"/>
        </w:rPr>
        <w:t>/</w:t>
      </w:r>
      <w:r w:rsidR="2187EEB0" w:rsidRPr="00913922">
        <w:rPr>
          <w:rFonts w:asciiTheme="minorHAnsi" w:eastAsia="Calibri" w:hAnsiTheme="minorHAnsi" w:cstheme="minorHAnsi"/>
        </w:rPr>
        <w:t>Bull Trout hybrid</w:t>
      </w:r>
      <w:r w:rsidR="2187EEB0" w:rsidRPr="00913922">
        <w:rPr>
          <w:rFonts w:asciiTheme="minorHAnsi" w:hAnsiTheme="minorHAnsi" w:cstheme="minorHAnsi"/>
        </w:rPr>
        <w:t>s were captured and subsequently euthanized at Clear Creek Dam.</w:t>
      </w:r>
      <w:r w:rsidR="3A04D3E5" w:rsidRPr="00913922">
        <w:rPr>
          <w:rFonts w:asciiTheme="minorHAnsi" w:hAnsiTheme="minorHAnsi" w:cstheme="minorHAnsi"/>
        </w:rPr>
        <w:t xml:space="preserve"> </w:t>
      </w:r>
      <w:r w:rsidR="006C2F5F" w:rsidRPr="00913922">
        <w:rPr>
          <w:rFonts w:asciiTheme="minorHAnsi" w:hAnsiTheme="minorHAnsi" w:cstheme="minorHAnsi"/>
        </w:rPr>
        <w:t xml:space="preserve">We </w:t>
      </w:r>
      <w:r w:rsidR="006C2F5F" w:rsidRPr="00913922">
        <w:rPr>
          <w:rFonts w:asciiTheme="minorHAnsi" w:hAnsiTheme="minorHAnsi" w:cstheme="minorHAnsi"/>
        </w:rPr>
        <w:lastRenderedPageBreak/>
        <w:t xml:space="preserve">captured 3 individuals at Kachess Dam. </w:t>
      </w:r>
      <w:r w:rsidR="3A04D3E5" w:rsidRPr="00913922">
        <w:rPr>
          <w:rFonts w:asciiTheme="minorHAnsi" w:hAnsiTheme="minorHAnsi" w:cstheme="minorHAnsi"/>
        </w:rPr>
        <w:t xml:space="preserve">Two of these Bull Trout were </w:t>
      </w:r>
      <w:r w:rsidR="009010E9">
        <w:rPr>
          <w:rFonts w:asciiTheme="minorHAnsi" w:hAnsiTheme="minorHAnsi" w:cstheme="minorHAnsi"/>
        </w:rPr>
        <w:t>La Salle fish</w:t>
      </w:r>
      <w:r w:rsidR="00011D0B">
        <w:rPr>
          <w:rFonts w:asciiTheme="minorHAnsi" w:hAnsiTheme="minorHAnsi" w:cstheme="minorHAnsi"/>
        </w:rPr>
        <w:t xml:space="preserve"> that </w:t>
      </w:r>
      <w:r w:rsidR="00AB43B1">
        <w:rPr>
          <w:rFonts w:asciiTheme="minorHAnsi" w:hAnsiTheme="minorHAnsi" w:cstheme="minorHAnsi"/>
        </w:rPr>
        <w:t>were</w:t>
      </w:r>
      <w:r w:rsidR="00011D0B">
        <w:rPr>
          <w:rFonts w:asciiTheme="minorHAnsi" w:hAnsiTheme="minorHAnsi" w:cstheme="minorHAnsi"/>
        </w:rPr>
        <w:t xml:space="preserve"> assumed to be </w:t>
      </w:r>
      <w:r w:rsidR="3A04D3E5">
        <w:rPr>
          <w:rFonts w:asciiTheme="minorHAnsi" w:hAnsiTheme="minorHAnsi" w:cstheme="minorHAnsi"/>
        </w:rPr>
        <w:t>of</w:t>
      </w:r>
      <w:r w:rsidR="3A04D3E5" w:rsidRPr="00913922">
        <w:rPr>
          <w:rFonts w:asciiTheme="minorHAnsi" w:hAnsiTheme="minorHAnsi" w:cstheme="minorHAnsi"/>
        </w:rPr>
        <w:t xml:space="preserve"> Kachess River origin and were released into Kachess Reservoir near the mouth of Box Canyon Creek</w:t>
      </w:r>
      <w:r w:rsidR="00341F0A">
        <w:rPr>
          <w:rFonts w:asciiTheme="minorHAnsi" w:hAnsiTheme="minorHAnsi" w:cstheme="minorHAnsi"/>
        </w:rPr>
        <w:t>. The</w:t>
      </w:r>
      <w:r w:rsidR="00011D0B">
        <w:rPr>
          <w:rFonts w:asciiTheme="minorHAnsi" w:hAnsiTheme="minorHAnsi" w:cstheme="minorHAnsi"/>
        </w:rPr>
        <w:t xml:space="preserve"> third was </w:t>
      </w:r>
      <w:r w:rsidR="00BA1BA2">
        <w:rPr>
          <w:rFonts w:asciiTheme="minorHAnsi" w:hAnsiTheme="minorHAnsi" w:cstheme="minorHAnsi"/>
        </w:rPr>
        <w:t xml:space="preserve">an unmarked fish that </w:t>
      </w:r>
      <w:r w:rsidR="003E3859">
        <w:rPr>
          <w:rFonts w:asciiTheme="minorHAnsi" w:hAnsiTheme="minorHAnsi" w:cstheme="minorHAnsi"/>
        </w:rPr>
        <w:t xml:space="preserve">was of Gold Creek origin that we transported </w:t>
      </w:r>
      <w:r w:rsidR="002A7768">
        <w:rPr>
          <w:rFonts w:asciiTheme="minorHAnsi" w:hAnsiTheme="minorHAnsi" w:cstheme="minorHAnsi"/>
        </w:rPr>
        <w:t>and released into</w:t>
      </w:r>
      <w:r w:rsidR="003E3859">
        <w:rPr>
          <w:rFonts w:asciiTheme="minorHAnsi" w:hAnsiTheme="minorHAnsi" w:cstheme="minorHAnsi"/>
        </w:rPr>
        <w:t xml:space="preserve"> </w:t>
      </w:r>
      <w:r w:rsidR="00F1292F">
        <w:rPr>
          <w:rFonts w:asciiTheme="minorHAnsi" w:hAnsiTheme="minorHAnsi" w:cstheme="minorHAnsi"/>
        </w:rPr>
        <w:t xml:space="preserve">Keechelus </w:t>
      </w:r>
      <w:r w:rsidR="008F704E">
        <w:rPr>
          <w:rFonts w:asciiTheme="minorHAnsi" w:hAnsiTheme="minorHAnsi" w:cstheme="minorHAnsi"/>
        </w:rPr>
        <w:t>Reservoir</w:t>
      </w:r>
      <w:r w:rsidR="3A04D3E5" w:rsidDel="005F3BA9">
        <w:rPr>
          <w:rFonts w:asciiTheme="minorHAnsi" w:hAnsiTheme="minorHAnsi" w:cstheme="minorHAnsi"/>
        </w:rPr>
        <w:t xml:space="preserve">. </w:t>
      </w:r>
      <w:r w:rsidR="006C2F5F" w:rsidRPr="00913922">
        <w:rPr>
          <w:rFonts w:asciiTheme="minorHAnsi" w:hAnsiTheme="minorHAnsi" w:cstheme="minorHAnsi"/>
        </w:rPr>
        <w:t xml:space="preserve">We also captured 19 </w:t>
      </w:r>
      <w:r w:rsidR="00291A90">
        <w:rPr>
          <w:rFonts w:asciiTheme="minorHAnsi" w:hAnsiTheme="minorHAnsi" w:cstheme="minorHAnsi"/>
        </w:rPr>
        <w:t>unique</w:t>
      </w:r>
      <w:r w:rsidR="006C2F5F">
        <w:rPr>
          <w:rFonts w:asciiTheme="minorHAnsi" w:hAnsiTheme="minorHAnsi" w:cstheme="minorHAnsi"/>
        </w:rPr>
        <w:t xml:space="preserve"> </w:t>
      </w:r>
      <w:r w:rsidR="00497C76">
        <w:rPr>
          <w:rFonts w:asciiTheme="minorHAnsi" w:hAnsiTheme="minorHAnsi" w:cstheme="minorHAnsi"/>
        </w:rPr>
        <w:t>Bull Trout</w:t>
      </w:r>
      <w:r w:rsidR="006C2F5F" w:rsidRPr="00913922">
        <w:rPr>
          <w:rFonts w:asciiTheme="minorHAnsi" w:hAnsiTheme="minorHAnsi" w:cstheme="minorHAnsi"/>
        </w:rPr>
        <w:t xml:space="preserve"> at Keechelus Dam</w:t>
      </w:r>
      <w:r w:rsidR="00285C3D">
        <w:rPr>
          <w:rFonts w:asciiTheme="minorHAnsi" w:hAnsiTheme="minorHAnsi" w:cstheme="minorHAnsi"/>
        </w:rPr>
        <w:t>,</w:t>
      </w:r>
      <w:r w:rsidR="001422D4" w:rsidRPr="00913922">
        <w:rPr>
          <w:rFonts w:asciiTheme="minorHAnsi" w:hAnsiTheme="minorHAnsi" w:cstheme="minorHAnsi"/>
        </w:rPr>
        <w:t xml:space="preserve"> all of which</w:t>
      </w:r>
      <w:r w:rsidR="3A04D3E5" w:rsidRPr="00913922">
        <w:rPr>
          <w:rFonts w:asciiTheme="minorHAnsi" w:hAnsiTheme="minorHAnsi" w:cstheme="minorHAnsi"/>
        </w:rPr>
        <w:t xml:space="preserve"> were of Gold Creek origin and released </w:t>
      </w:r>
      <w:r w:rsidR="00295182">
        <w:rPr>
          <w:rFonts w:asciiTheme="minorHAnsi" w:hAnsiTheme="minorHAnsi" w:cstheme="minorHAnsi"/>
        </w:rPr>
        <w:t xml:space="preserve">them </w:t>
      </w:r>
      <w:r w:rsidR="3A04D3E5" w:rsidRPr="00913922">
        <w:rPr>
          <w:rFonts w:asciiTheme="minorHAnsi" w:hAnsiTheme="minorHAnsi" w:cstheme="minorHAnsi"/>
        </w:rPr>
        <w:t>into Keechelus Reservoir (Table 3). No fish were captured at the other three dams</w:t>
      </w:r>
      <w:r w:rsidR="230331B0" w:rsidRPr="00913922">
        <w:rPr>
          <w:rFonts w:asciiTheme="minorHAnsi" w:hAnsiTheme="minorHAnsi" w:cstheme="minorHAnsi"/>
        </w:rPr>
        <w:t xml:space="preserve"> during trap and haul</w:t>
      </w:r>
      <w:r w:rsidR="3A04D3E5" w:rsidRPr="00913922">
        <w:rPr>
          <w:rFonts w:asciiTheme="minorHAnsi" w:hAnsiTheme="minorHAnsi" w:cstheme="minorHAnsi"/>
        </w:rPr>
        <w:t>.</w:t>
      </w:r>
      <w:r w:rsidR="6551426B" w:rsidRPr="00913922">
        <w:rPr>
          <w:rFonts w:asciiTheme="minorHAnsi" w:hAnsiTheme="minorHAnsi" w:cstheme="minorHAnsi"/>
        </w:rPr>
        <w:t xml:space="preserve"> </w:t>
      </w:r>
    </w:p>
    <w:p w14:paraId="26AEF8D6" w14:textId="020551A4" w:rsidR="00A92CCC" w:rsidRPr="005F36A0" w:rsidRDefault="00A92CCC" w:rsidP="00A92CCC">
      <w:pPr>
        <w:pStyle w:val="Tablecaptions"/>
        <w:rPr>
          <w:highlight w:val="green"/>
        </w:rPr>
      </w:pPr>
      <w:r>
        <w:t xml:space="preserve">Table </w:t>
      </w:r>
      <w:r>
        <w:fldChar w:fldCharType="begin"/>
      </w:r>
      <w:r>
        <w:instrText xml:space="preserve"> SEQ Table \* ARABIC </w:instrText>
      </w:r>
      <w:r>
        <w:fldChar w:fldCharType="separate"/>
      </w:r>
      <w:r w:rsidRPr="3C926444">
        <w:rPr>
          <w:noProof/>
        </w:rPr>
        <w:t>3</w:t>
      </w:r>
      <w:r>
        <w:fldChar w:fldCharType="end"/>
      </w:r>
      <w:r>
        <w:t xml:space="preserve">. </w:t>
      </w:r>
      <w:r>
        <w:rPr>
          <w:b w:val="0"/>
          <w:bCs w:val="0"/>
        </w:rPr>
        <w:t xml:space="preserve">Total number of </w:t>
      </w:r>
      <w:r w:rsidR="00EC58D2">
        <w:rPr>
          <w:b w:val="0"/>
          <w:bCs w:val="0"/>
        </w:rPr>
        <w:t xml:space="preserve">unique </w:t>
      </w:r>
      <w:r>
        <w:rPr>
          <w:b w:val="0"/>
          <w:bCs w:val="0"/>
        </w:rPr>
        <w:t xml:space="preserve">Bull Trout captured </w:t>
      </w:r>
      <w:r w:rsidR="00394825">
        <w:rPr>
          <w:b w:val="0"/>
          <w:bCs w:val="0"/>
        </w:rPr>
        <w:t xml:space="preserve">and transported </w:t>
      </w:r>
      <w:r>
        <w:rPr>
          <w:b w:val="0"/>
          <w:bCs w:val="0"/>
        </w:rPr>
        <w:t>in 2024 by stilling basin and stock.</w:t>
      </w:r>
      <w:r>
        <w:t xml:space="preserve"> </w:t>
      </w:r>
      <w:r w:rsidRPr="00B566DA">
        <w:t xml:space="preserve"> </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181"/>
        <w:gridCol w:w="2859"/>
        <w:gridCol w:w="2160"/>
        <w:gridCol w:w="2109"/>
      </w:tblGrid>
      <w:tr w:rsidR="00A92CCC" w14:paraId="472E7F5C" w14:textId="77777777" w:rsidTr="00F44006">
        <w:trPr>
          <w:trHeight w:val="432"/>
        </w:trPr>
        <w:tc>
          <w:tcPr>
            <w:tcW w:w="2181" w:type="dxa"/>
            <w:tcBorders>
              <w:top w:val="single" w:sz="8" w:space="0" w:color="auto"/>
              <w:left w:val="nil"/>
              <w:bottom w:val="single" w:sz="8" w:space="0" w:color="auto"/>
              <w:right w:val="nil"/>
            </w:tcBorders>
            <w:vAlign w:val="center"/>
          </w:tcPr>
          <w:p w14:paraId="218CFEB7" w14:textId="77777777" w:rsidR="00A92CCC" w:rsidRPr="00FA7EA5" w:rsidRDefault="00A92CCC">
            <w:pPr>
              <w:spacing w:after="0"/>
              <w:rPr>
                <w:rFonts w:ascii="Calibri" w:eastAsia="Calibri" w:hAnsi="Calibri" w:cs="Calibri"/>
                <w:b/>
                <w:bCs/>
                <w:color w:val="000000" w:themeColor="text1"/>
              </w:rPr>
            </w:pPr>
            <w:r w:rsidRPr="00FA7EA5">
              <w:rPr>
                <w:rFonts w:ascii="Calibri" w:eastAsia="Calibri" w:hAnsi="Calibri" w:cs="Calibri"/>
                <w:b/>
                <w:bCs/>
                <w:color w:val="000000" w:themeColor="text1"/>
              </w:rPr>
              <w:t xml:space="preserve">Stilling Basin </w:t>
            </w:r>
          </w:p>
        </w:tc>
        <w:tc>
          <w:tcPr>
            <w:tcW w:w="2859" w:type="dxa"/>
            <w:tcBorders>
              <w:top w:val="single" w:sz="8" w:space="0" w:color="auto"/>
              <w:left w:val="nil"/>
              <w:bottom w:val="single" w:sz="8" w:space="0" w:color="auto"/>
              <w:right w:val="nil"/>
            </w:tcBorders>
            <w:vAlign w:val="center"/>
          </w:tcPr>
          <w:p w14:paraId="39146535" w14:textId="77777777" w:rsidR="00A92CCC" w:rsidRPr="00FA7EA5" w:rsidRDefault="00A92CCC">
            <w:pPr>
              <w:spacing w:after="0"/>
              <w:rPr>
                <w:rFonts w:ascii="Calibri" w:eastAsia="Calibri" w:hAnsi="Calibri" w:cs="Calibri"/>
                <w:b/>
                <w:bCs/>
                <w:color w:val="000000" w:themeColor="text1"/>
              </w:rPr>
            </w:pPr>
            <w:r w:rsidRPr="00FA7EA5">
              <w:rPr>
                <w:rFonts w:ascii="Calibri" w:eastAsia="Calibri" w:hAnsi="Calibri" w:cs="Calibri"/>
                <w:b/>
                <w:bCs/>
                <w:color w:val="000000" w:themeColor="text1"/>
              </w:rPr>
              <w:t xml:space="preserve">Stock </w:t>
            </w:r>
          </w:p>
        </w:tc>
        <w:tc>
          <w:tcPr>
            <w:tcW w:w="2160" w:type="dxa"/>
            <w:tcBorders>
              <w:top w:val="single" w:sz="8" w:space="0" w:color="auto"/>
              <w:left w:val="nil"/>
              <w:bottom w:val="single" w:sz="8" w:space="0" w:color="auto"/>
              <w:right w:val="nil"/>
            </w:tcBorders>
            <w:vAlign w:val="center"/>
          </w:tcPr>
          <w:p w14:paraId="5E7B7AF8" w14:textId="77777777" w:rsidR="00A92CCC" w:rsidRPr="00FA7EA5" w:rsidRDefault="00A92CCC">
            <w:pPr>
              <w:spacing w:after="0"/>
              <w:rPr>
                <w:rFonts w:ascii="Calibri" w:eastAsia="Calibri" w:hAnsi="Calibri" w:cs="Calibri"/>
                <w:b/>
                <w:bCs/>
                <w:color w:val="000000" w:themeColor="text1"/>
              </w:rPr>
            </w:pPr>
            <w:r w:rsidRPr="00FA7EA5">
              <w:rPr>
                <w:rFonts w:ascii="Calibri" w:eastAsia="Calibri" w:hAnsi="Calibri" w:cs="Calibri"/>
                <w:b/>
                <w:bCs/>
                <w:color w:val="000000" w:themeColor="text1"/>
              </w:rPr>
              <w:t>Total Captured</w:t>
            </w:r>
          </w:p>
        </w:tc>
        <w:tc>
          <w:tcPr>
            <w:tcW w:w="2109" w:type="dxa"/>
            <w:tcBorders>
              <w:top w:val="single" w:sz="8" w:space="0" w:color="auto"/>
              <w:left w:val="nil"/>
              <w:bottom w:val="single" w:sz="8" w:space="0" w:color="auto"/>
              <w:right w:val="nil"/>
            </w:tcBorders>
            <w:vAlign w:val="center"/>
          </w:tcPr>
          <w:p w14:paraId="42295855" w14:textId="77777777" w:rsidR="00A92CCC" w:rsidRPr="00FA7EA5" w:rsidRDefault="00A92CCC">
            <w:pPr>
              <w:spacing w:after="0"/>
              <w:rPr>
                <w:rFonts w:ascii="Calibri" w:eastAsia="Calibri" w:hAnsi="Calibri" w:cs="Calibri"/>
                <w:b/>
                <w:bCs/>
                <w:color w:val="000000" w:themeColor="text1"/>
              </w:rPr>
            </w:pPr>
            <w:r w:rsidRPr="00FA7EA5">
              <w:rPr>
                <w:rFonts w:ascii="Calibri" w:eastAsia="Calibri" w:hAnsi="Calibri" w:cs="Calibri"/>
                <w:b/>
                <w:bCs/>
                <w:color w:val="000000" w:themeColor="text1"/>
              </w:rPr>
              <w:t>Total Transported</w:t>
            </w:r>
          </w:p>
        </w:tc>
      </w:tr>
      <w:tr w:rsidR="00A92CCC" w14:paraId="3371A187" w14:textId="77777777" w:rsidTr="00F44006">
        <w:trPr>
          <w:trHeight w:val="290"/>
        </w:trPr>
        <w:tc>
          <w:tcPr>
            <w:tcW w:w="2181" w:type="dxa"/>
            <w:tcBorders>
              <w:top w:val="single" w:sz="8" w:space="0" w:color="auto"/>
              <w:left w:val="nil"/>
              <w:bottom w:val="nil"/>
            </w:tcBorders>
            <w:shd w:val="clear" w:color="auto" w:fill="auto"/>
            <w:vAlign w:val="center"/>
          </w:tcPr>
          <w:p w14:paraId="5DD8B507" w14:textId="77777777" w:rsidR="00A92CCC" w:rsidRDefault="00A92CCC">
            <w:pPr>
              <w:spacing w:after="0"/>
              <w:rPr>
                <w:rFonts w:ascii="Calibri" w:eastAsia="Calibri" w:hAnsi="Calibri" w:cs="Calibri"/>
                <w:color w:val="000000" w:themeColor="text1"/>
              </w:rPr>
            </w:pPr>
            <w:r w:rsidRPr="3B315E2A">
              <w:rPr>
                <w:rFonts w:ascii="Calibri" w:eastAsia="Calibri" w:hAnsi="Calibri" w:cs="Calibri"/>
                <w:color w:val="000000" w:themeColor="text1"/>
              </w:rPr>
              <w:t xml:space="preserve">Clear Creek Dam </w:t>
            </w:r>
          </w:p>
        </w:tc>
        <w:tc>
          <w:tcPr>
            <w:tcW w:w="2859" w:type="dxa"/>
            <w:shd w:val="clear" w:color="auto" w:fill="auto"/>
            <w:vAlign w:val="bottom"/>
          </w:tcPr>
          <w:p w14:paraId="5DA5A7C1" w14:textId="456BC22F" w:rsidR="00A92CCC" w:rsidRDefault="00A92CCC">
            <w:pPr>
              <w:spacing w:after="0"/>
              <w:rPr>
                <w:rFonts w:ascii="Calibri" w:eastAsia="Calibri" w:hAnsi="Calibri" w:cs="Calibri"/>
                <w:color w:val="000000" w:themeColor="text1"/>
              </w:rPr>
            </w:pPr>
            <w:r w:rsidRPr="3B315E2A">
              <w:rPr>
                <w:rFonts w:ascii="Calibri" w:eastAsia="Calibri" w:hAnsi="Calibri" w:cs="Calibri"/>
                <w:color w:val="000000" w:themeColor="text1"/>
              </w:rPr>
              <w:t>N</w:t>
            </w:r>
            <w:r w:rsidR="00DE6099">
              <w:rPr>
                <w:rFonts w:ascii="Calibri" w:eastAsia="Calibri" w:hAnsi="Calibri" w:cs="Calibri"/>
                <w:color w:val="000000" w:themeColor="text1"/>
              </w:rPr>
              <w:t xml:space="preserve">orth </w:t>
            </w:r>
            <w:r w:rsidRPr="3B315E2A">
              <w:rPr>
                <w:rFonts w:ascii="Calibri" w:eastAsia="Calibri" w:hAnsi="Calibri" w:cs="Calibri"/>
                <w:color w:val="000000" w:themeColor="text1"/>
              </w:rPr>
              <w:t>F</w:t>
            </w:r>
            <w:r w:rsidR="00AC531B">
              <w:rPr>
                <w:rFonts w:ascii="Calibri" w:eastAsia="Calibri" w:hAnsi="Calibri" w:cs="Calibri"/>
                <w:color w:val="000000" w:themeColor="text1"/>
              </w:rPr>
              <w:t>ork</w:t>
            </w:r>
            <w:r w:rsidRPr="3B315E2A">
              <w:rPr>
                <w:rFonts w:ascii="Calibri" w:eastAsia="Calibri" w:hAnsi="Calibri" w:cs="Calibri"/>
                <w:color w:val="000000" w:themeColor="text1"/>
              </w:rPr>
              <w:t xml:space="preserve"> Tieton </w:t>
            </w:r>
            <w:r w:rsidR="00394825">
              <w:rPr>
                <w:rFonts w:ascii="Calibri" w:eastAsia="Calibri" w:hAnsi="Calibri" w:cs="Calibri"/>
                <w:color w:val="000000" w:themeColor="text1"/>
              </w:rPr>
              <w:t>River</w:t>
            </w:r>
          </w:p>
        </w:tc>
        <w:tc>
          <w:tcPr>
            <w:tcW w:w="2160" w:type="dxa"/>
            <w:tcBorders>
              <w:top w:val="single" w:sz="8" w:space="0" w:color="auto"/>
              <w:bottom w:val="nil"/>
              <w:right w:val="nil"/>
            </w:tcBorders>
            <w:shd w:val="clear" w:color="auto" w:fill="auto"/>
          </w:tcPr>
          <w:p w14:paraId="37218BA1" w14:textId="77777777" w:rsidR="00A92CCC" w:rsidRPr="00C16D64" w:rsidRDefault="00A92CCC">
            <w:pPr>
              <w:spacing w:after="0"/>
              <w:rPr>
                <w:rFonts w:ascii="Calibri" w:eastAsia="Calibri" w:hAnsi="Calibri" w:cs="Calibri"/>
                <w:color w:val="000000" w:themeColor="text1"/>
              </w:rPr>
            </w:pPr>
            <w:r w:rsidRPr="00C16D64">
              <w:rPr>
                <w:rFonts w:ascii="Calibri" w:eastAsia="Calibri" w:hAnsi="Calibri" w:cs="Calibri"/>
                <w:color w:val="000000" w:themeColor="text1"/>
              </w:rPr>
              <w:t>23*</w:t>
            </w:r>
          </w:p>
        </w:tc>
        <w:tc>
          <w:tcPr>
            <w:tcW w:w="2109" w:type="dxa"/>
            <w:tcBorders>
              <w:top w:val="single" w:sz="8" w:space="0" w:color="auto"/>
              <w:bottom w:val="nil"/>
              <w:right w:val="nil"/>
            </w:tcBorders>
            <w:shd w:val="clear" w:color="auto" w:fill="auto"/>
          </w:tcPr>
          <w:p w14:paraId="1CF66446" w14:textId="77777777" w:rsidR="00A92CCC" w:rsidRPr="3B315E2A" w:rsidRDefault="00A92CCC">
            <w:pPr>
              <w:spacing w:after="0"/>
              <w:rPr>
                <w:rFonts w:ascii="Calibri" w:eastAsia="Calibri" w:hAnsi="Calibri" w:cs="Calibri"/>
                <w:color w:val="000000" w:themeColor="text1"/>
              </w:rPr>
            </w:pPr>
            <w:r>
              <w:rPr>
                <w:rFonts w:ascii="Calibri" w:eastAsia="Calibri" w:hAnsi="Calibri" w:cs="Calibri"/>
                <w:color w:val="000000" w:themeColor="text1"/>
              </w:rPr>
              <w:t>20</w:t>
            </w:r>
          </w:p>
        </w:tc>
      </w:tr>
      <w:tr w:rsidR="00A92CCC" w14:paraId="2156360C" w14:textId="77777777" w:rsidTr="00F44006">
        <w:trPr>
          <w:trHeight w:val="290"/>
        </w:trPr>
        <w:tc>
          <w:tcPr>
            <w:tcW w:w="2181" w:type="dxa"/>
            <w:tcBorders>
              <w:top w:val="nil"/>
              <w:left w:val="nil"/>
              <w:bottom w:val="nil"/>
            </w:tcBorders>
            <w:shd w:val="clear" w:color="auto" w:fill="auto"/>
            <w:vAlign w:val="center"/>
          </w:tcPr>
          <w:p w14:paraId="294E988D" w14:textId="77777777" w:rsidR="00A92CCC" w:rsidRDefault="00A92CCC">
            <w:pPr>
              <w:spacing w:after="0"/>
              <w:rPr>
                <w:rFonts w:ascii="Calibri" w:eastAsia="Calibri" w:hAnsi="Calibri" w:cs="Calibri"/>
                <w:color w:val="000000" w:themeColor="text1"/>
              </w:rPr>
            </w:pPr>
          </w:p>
        </w:tc>
        <w:tc>
          <w:tcPr>
            <w:tcW w:w="2859" w:type="dxa"/>
            <w:shd w:val="clear" w:color="auto" w:fill="auto"/>
            <w:vAlign w:val="bottom"/>
          </w:tcPr>
          <w:p w14:paraId="473F3143" w14:textId="093C93BD" w:rsidR="00A92CCC" w:rsidRDefault="00AC531B">
            <w:pPr>
              <w:spacing w:after="0"/>
              <w:rPr>
                <w:rFonts w:ascii="Calibri" w:eastAsia="Calibri" w:hAnsi="Calibri" w:cs="Calibri"/>
                <w:color w:val="000000" w:themeColor="text1"/>
              </w:rPr>
            </w:pPr>
            <w:r w:rsidRPr="3B315E2A">
              <w:rPr>
                <w:rFonts w:ascii="Calibri" w:eastAsia="Calibri" w:hAnsi="Calibri" w:cs="Calibri"/>
                <w:color w:val="000000" w:themeColor="text1"/>
              </w:rPr>
              <w:t>S</w:t>
            </w:r>
            <w:r>
              <w:rPr>
                <w:rFonts w:ascii="Calibri" w:eastAsia="Calibri" w:hAnsi="Calibri" w:cs="Calibri"/>
                <w:color w:val="000000" w:themeColor="text1"/>
              </w:rPr>
              <w:t>outh Fork</w:t>
            </w:r>
            <w:r w:rsidRPr="3B315E2A">
              <w:rPr>
                <w:rFonts w:ascii="Calibri" w:eastAsia="Calibri" w:hAnsi="Calibri" w:cs="Calibri"/>
                <w:color w:val="000000" w:themeColor="text1"/>
              </w:rPr>
              <w:t xml:space="preserve"> </w:t>
            </w:r>
            <w:r w:rsidR="00A92CCC" w:rsidRPr="3B315E2A">
              <w:rPr>
                <w:rFonts w:ascii="Calibri" w:eastAsia="Calibri" w:hAnsi="Calibri" w:cs="Calibri"/>
                <w:color w:val="000000" w:themeColor="text1"/>
              </w:rPr>
              <w:t>Tieton</w:t>
            </w:r>
            <w:r w:rsidR="00394825">
              <w:rPr>
                <w:rFonts w:ascii="Calibri" w:eastAsia="Calibri" w:hAnsi="Calibri" w:cs="Calibri"/>
                <w:color w:val="000000" w:themeColor="text1"/>
              </w:rPr>
              <w:t xml:space="preserve"> </w:t>
            </w:r>
            <w:r w:rsidR="009E652D">
              <w:rPr>
                <w:rFonts w:ascii="Calibri" w:eastAsia="Calibri" w:hAnsi="Calibri" w:cs="Calibri"/>
                <w:color w:val="000000" w:themeColor="text1"/>
              </w:rPr>
              <w:t>River</w:t>
            </w:r>
            <w:r w:rsidR="009E652D" w:rsidRPr="3B315E2A">
              <w:rPr>
                <w:rFonts w:ascii="Calibri" w:eastAsia="Calibri" w:hAnsi="Calibri" w:cs="Calibri"/>
                <w:color w:val="000000" w:themeColor="text1"/>
              </w:rPr>
              <w:t xml:space="preserve"> </w:t>
            </w:r>
          </w:p>
        </w:tc>
        <w:tc>
          <w:tcPr>
            <w:tcW w:w="2160" w:type="dxa"/>
            <w:tcBorders>
              <w:top w:val="nil"/>
              <w:bottom w:val="nil"/>
              <w:right w:val="nil"/>
            </w:tcBorders>
            <w:shd w:val="clear" w:color="auto" w:fill="auto"/>
          </w:tcPr>
          <w:p w14:paraId="5E51C196" w14:textId="77777777" w:rsidR="00A92CCC" w:rsidRDefault="00A92CCC">
            <w:pPr>
              <w:spacing w:after="0"/>
              <w:rPr>
                <w:rFonts w:ascii="Calibri" w:eastAsia="Calibri" w:hAnsi="Calibri" w:cs="Calibri"/>
                <w:color w:val="000000" w:themeColor="text1"/>
              </w:rPr>
            </w:pPr>
            <w:r>
              <w:rPr>
                <w:rFonts w:ascii="Calibri" w:eastAsia="Calibri" w:hAnsi="Calibri" w:cs="Calibri"/>
                <w:color w:val="000000" w:themeColor="text1"/>
              </w:rPr>
              <w:t>10</w:t>
            </w:r>
          </w:p>
        </w:tc>
        <w:tc>
          <w:tcPr>
            <w:tcW w:w="2109" w:type="dxa"/>
            <w:tcBorders>
              <w:top w:val="nil"/>
              <w:bottom w:val="nil"/>
              <w:right w:val="nil"/>
            </w:tcBorders>
            <w:shd w:val="clear" w:color="auto" w:fill="auto"/>
          </w:tcPr>
          <w:p w14:paraId="017C8711" w14:textId="77777777" w:rsidR="00A92CCC" w:rsidRPr="3B315E2A" w:rsidRDefault="00A92CCC">
            <w:pPr>
              <w:spacing w:after="0"/>
              <w:rPr>
                <w:rFonts w:ascii="Calibri" w:eastAsia="Calibri" w:hAnsi="Calibri" w:cs="Calibri"/>
                <w:color w:val="000000" w:themeColor="text1"/>
              </w:rPr>
            </w:pPr>
            <w:r>
              <w:rPr>
                <w:rFonts w:ascii="Calibri" w:eastAsia="Calibri" w:hAnsi="Calibri" w:cs="Calibri"/>
                <w:color w:val="000000" w:themeColor="text1"/>
              </w:rPr>
              <w:t>0</w:t>
            </w:r>
          </w:p>
        </w:tc>
      </w:tr>
      <w:tr w:rsidR="00A92CCC" w14:paraId="31FD5D66" w14:textId="77777777" w:rsidTr="00F44006">
        <w:trPr>
          <w:trHeight w:val="290"/>
        </w:trPr>
        <w:tc>
          <w:tcPr>
            <w:tcW w:w="2181" w:type="dxa"/>
            <w:tcBorders>
              <w:top w:val="nil"/>
              <w:left w:val="nil"/>
              <w:bottom w:val="nil"/>
            </w:tcBorders>
            <w:shd w:val="clear" w:color="auto" w:fill="auto"/>
            <w:vAlign w:val="center"/>
          </w:tcPr>
          <w:p w14:paraId="03643DE9" w14:textId="77777777" w:rsidR="00A92CCC" w:rsidRDefault="00A92CCC">
            <w:pPr>
              <w:spacing w:after="0"/>
              <w:rPr>
                <w:rFonts w:ascii="Calibri" w:eastAsia="Calibri" w:hAnsi="Calibri" w:cs="Calibri"/>
                <w:color w:val="000000" w:themeColor="text1"/>
              </w:rPr>
            </w:pPr>
          </w:p>
        </w:tc>
        <w:tc>
          <w:tcPr>
            <w:tcW w:w="2859" w:type="dxa"/>
            <w:shd w:val="clear" w:color="auto" w:fill="auto"/>
            <w:vAlign w:val="bottom"/>
          </w:tcPr>
          <w:p w14:paraId="37A7C091" w14:textId="77777777" w:rsidR="00A92CCC" w:rsidRDefault="00A92CCC">
            <w:pPr>
              <w:spacing w:after="0"/>
              <w:rPr>
                <w:rFonts w:ascii="Calibri" w:eastAsia="Calibri" w:hAnsi="Calibri" w:cs="Calibri"/>
                <w:color w:val="000000" w:themeColor="text1"/>
              </w:rPr>
            </w:pPr>
            <w:r w:rsidRPr="3B315E2A">
              <w:rPr>
                <w:rFonts w:ascii="Calibri" w:eastAsia="Calibri" w:hAnsi="Calibri" w:cs="Calibri"/>
                <w:color w:val="000000" w:themeColor="text1"/>
              </w:rPr>
              <w:t xml:space="preserve">Indian Creek </w:t>
            </w:r>
          </w:p>
        </w:tc>
        <w:tc>
          <w:tcPr>
            <w:tcW w:w="2160" w:type="dxa"/>
            <w:tcBorders>
              <w:top w:val="nil"/>
              <w:bottom w:val="nil"/>
              <w:right w:val="nil"/>
            </w:tcBorders>
            <w:shd w:val="clear" w:color="auto" w:fill="auto"/>
          </w:tcPr>
          <w:p w14:paraId="39933D40" w14:textId="77777777" w:rsidR="00A92CCC" w:rsidRDefault="00A92CCC">
            <w:pPr>
              <w:spacing w:after="0"/>
              <w:rPr>
                <w:rFonts w:ascii="Calibri" w:eastAsia="Calibri" w:hAnsi="Calibri" w:cs="Calibri"/>
                <w:color w:val="000000" w:themeColor="text1"/>
              </w:rPr>
            </w:pPr>
            <w:r>
              <w:rPr>
                <w:rFonts w:ascii="Calibri" w:eastAsia="Calibri" w:hAnsi="Calibri" w:cs="Calibri"/>
                <w:color w:val="000000" w:themeColor="text1"/>
              </w:rPr>
              <w:t>14</w:t>
            </w:r>
          </w:p>
        </w:tc>
        <w:tc>
          <w:tcPr>
            <w:tcW w:w="2109" w:type="dxa"/>
            <w:tcBorders>
              <w:top w:val="nil"/>
              <w:bottom w:val="nil"/>
              <w:right w:val="nil"/>
            </w:tcBorders>
            <w:shd w:val="clear" w:color="auto" w:fill="auto"/>
          </w:tcPr>
          <w:p w14:paraId="60A195D1" w14:textId="77777777" w:rsidR="00A92CCC" w:rsidRDefault="00A92CCC">
            <w:pPr>
              <w:spacing w:after="0"/>
              <w:rPr>
                <w:rFonts w:ascii="Calibri" w:eastAsia="Calibri" w:hAnsi="Calibri" w:cs="Calibri"/>
                <w:color w:val="000000" w:themeColor="text1"/>
              </w:rPr>
            </w:pPr>
            <w:r>
              <w:rPr>
                <w:rFonts w:ascii="Calibri" w:eastAsia="Calibri" w:hAnsi="Calibri" w:cs="Calibri"/>
                <w:color w:val="000000" w:themeColor="text1"/>
              </w:rPr>
              <w:t>0</w:t>
            </w:r>
          </w:p>
        </w:tc>
      </w:tr>
      <w:tr w:rsidR="00A92CCC" w14:paraId="6321FBB0" w14:textId="77777777" w:rsidTr="00F44006">
        <w:trPr>
          <w:trHeight w:val="290"/>
        </w:trPr>
        <w:tc>
          <w:tcPr>
            <w:tcW w:w="2181" w:type="dxa"/>
            <w:tcBorders>
              <w:top w:val="nil"/>
              <w:left w:val="nil"/>
              <w:bottom w:val="nil"/>
            </w:tcBorders>
            <w:shd w:val="clear" w:color="auto" w:fill="auto"/>
            <w:vAlign w:val="center"/>
          </w:tcPr>
          <w:p w14:paraId="5FF4F02A" w14:textId="77777777" w:rsidR="00A92CCC" w:rsidRPr="3B315E2A" w:rsidRDefault="00A92CCC">
            <w:pPr>
              <w:spacing w:after="0"/>
              <w:rPr>
                <w:rFonts w:ascii="Calibri" w:eastAsia="Calibri" w:hAnsi="Calibri" w:cs="Calibri"/>
                <w:color w:val="000000" w:themeColor="text1"/>
              </w:rPr>
            </w:pPr>
            <w:r>
              <w:rPr>
                <w:rFonts w:ascii="Calibri" w:eastAsia="Calibri" w:hAnsi="Calibri" w:cs="Calibri"/>
                <w:color w:val="000000" w:themeColor="text1"/>
              </w:rPr>
              <w:t>Kachess Dam</w:t>
            </w:r>
          </w:p>
        </w:tc>
        <w:tc>
          <w:tcPr>
            <w:tcW w:w="2859" w:type="dxa"/>
            <w:tcBorders>
              <w:right w:val="nil"/>
            </w:tcBorders>
            <w:shd w:val="clear" w:color="auto" w:fill="auto"/>
            <w:vAlign w:val="bottom"/>
          </w:tcPr>
          <w:p w14:paraId="52AE5A7E" w14:textId="77777777" w:rsidR="00A92CCC" w:rsidRPr="3B315E2A" w:rsidRDefault="00A92CCC">
            <w:pPr>
              <w:spacing w:after="0"/>
              <w:rPr>
                <w:rFonts w:ascii="Calibri" w:eastAsia="Calibri" w:hAnsi="Calibri" w:cs="Calibri"/>
                <w:color w:val="000000" w:themeColor="text1"/>
              </w:rPr>
            </w:pPr>
            <w:r>
              <w:rPr>
                <w:rFonts w:ascii="Calibri" w:eastAsia="Calibri" w:hAnsi="Calibri" w:cs="Calibri"/>
                <w:color w:val="000000" w:themeColor="text1"/>
              </w:rPr>
              <w:t>Gold Creek</w:t>
            </w:r>
          </w:p>
        </w:tc>
        <w:tc>
          <w:tcPr>
            <w:tcW w:w="2160" w:type="dxa"/>
            <w:tcBorders>
              <w:top w:val="nil"/>
              <w:left w:val="nil"/>
              <w:bottom w:val="nil"/>
              <w:right w:val="nil"/>
            </w:tcBorders>
            <w:shd w:val="clear" w:color="auto" w:fill="auto"/>
          </w:tcPr>
          <w:p w14:paraId="05D26872" w14:textId="77777777" w:rsidR="00A92CCC" w:rsidRPr="3B315E2A" w:rsidRDefault="00A92CCC">
            <w:pPr>
              <w:spacing w:after="0"/>
              <w:rPr>
                <w:rFonts w:ascii="Calibri" w:eastAsia="Calibri" w:hAnsi="Calibri" w:cs="Calibri"/>
                <w:color w:val="000000" w:themeColor="text1"/>
              </w:rPr>
            </w:pPr>
            <w:r>
              <w:rPr>
                <w:rFonts w:ascii="Calibri" w:eastAsia="Calibri" w:hAnsi="Calibri" w:cs="Calibri"/>
                <w:color w:val="000000" w:themeColor="text1"/>
              </w:rPr>
              <w:t>1</w:t>
            </w:r>
          </w:p>
        </w:tc>
        <w:tc>
          <w:tcPr>
            <w:tcW w:w="2109" w:type="dxa"/>
            <w:tcBorders>
              <w:top w:val="nil"/>
              <w:left w:val="nil"/>
              <w:bottom w:val="nil"/>
              <w:right w:val="nil"/>
            </w:tcBorders>
            <w:shd w:val="clear" w:color="auto" w:fill="auto"/>
          </w:tcPr>
          <w:p w14:paraId="73FD9AA1" w14:textId="77777777" w:rsidR="00A92CCC" w:rsidRDefault="00A92CCC">
            <w:pPr>
              <w:spacing w:after="0"/>
              <w:rPr>
                <w:rFonts w:ascii="Calibri" w:eastAsia="Calibri" w:hAnsi="Calibri" w:cs="Calibri"/>
                <w:color w:val="000000" w:themeColor="text1"/>
              </w:rPr>
            </w:pPr>
            <w:r>
              <w:rPr>
                <w:rFonts w:ascii="Calibri" w:eastAsia="Calibri" w:hAnsi="Calibri" w:cs="Calibri"/>
                <w:color w:val="000000" w:themeColor="text1"/>
              </w:rPr>
              <w:t>1</w:t>
            </w:r>
          </w:p>
        </w:tc>
      </w:tr>
      <w:tr w:rsidR="00A92CCC" w14:paraId="7C4FE275" w14:textId="77777777" w:rsidTr="00F44006">
        <w:trPr>
          <w:trHeight w:val="290"/>
        </w:trPr>
        <w:tc>
          <w:tcPr>
            <w:tcW w:w="2181" w:type="dxa"/>
            <w:tcBorders>
              <w:top w:val="nil"/>
              <w:left w:val="nil"/>
              <w:bottom w:val="nil"/>
            </w:tcBorders>
            <w:shd w:val="clear" w:color="auto" w:fill="auto"/>
            <w:vAlign w:val="center"/>
          </w:tcPr>
          <w:p w14:paraId="29C169AD" w14:textId="77777777" w:rsidR="00A92CCC" w:rsidRPr="3B315E2A" w:rsidRDefault="00A92CCC">
            <w:pPr>
              <w:spacing w:after="0"/>
              <w:rPr>
                <w:rFonts w:ascii="Calibri" w:eastAsia="Calibri" w:hAnsi="Calibri" w:cs="Calibri"/>
                <w:color w:val="000000" w:themeColor="text1"/>
              </w:rPr>
            </w:pPr>
          </w:p>
        </w:tc>
        <w:tc>
          <w:tcPr>
            <w:tcW w:w="2859" w:type="dxa"/>
            <w:tcBorders>
              <w:bottom w:val="nil"/>
              <w:right w:val="nil"/>
            </w:tcBorders>
            <w:shd w:val="clear" w:color="auto" w:fill="auto"/>
            <w:vAlign w:val="bottom"/>
          </w:tcPr>
          <w:p w14:paraId="7BFFEA69" w14:textId="3398D0E2" w:rsidR="00A92CCC" w:rsidRPr="3B315E2A" w:rsidRDefault="00A92CCC">
            <w:pPr>
              <w:spacing w:after="0"/>
              <w:rPr>
                <w:rFonts w:ascii="Calibri" w:eastAsia="Calibri" w:hAnsi="Calibri" w:cs="Calibri"/>
                <w:color w:val="000000" w:themeColor="text1"/>
              </w:rPr>
            </w:pPr>
            <w:r>
              <w:rPr>
                <w:rFonts w:ascii="Calibri" w:eastAsia="Calibri" w:hAnsi="Calibri" w:cs="Calibri"/>
                <w:color w:val="000000" w:themeColor="text1"/>
              </w:rPr>
              <w:t>Kachess</w:t>
            </w:r>
            <w:r w:rsidR="00394825">
              <w:rPr>
                <w:rFonts w:ascii="Calibri" w:eastAsia="Calibri" w:hAnsi="Calibri" w:cs="Calibri"/>
                <w:color w:val="000000" w:themeColor="text1"/>
              </w:rPr>
              <w:t xml:space="preserve"> River</w:t>
            </w:r>
          </w:p>
        </w:tc>
        <w:tc>
          <w:tcPr>
            <w:tcW w:w="2160" w:type="dxa"/>
            <w:tcBorders>
              <w:top w:val="nil"/>
              <w:left w:val="nil"/>
              <w:bottom w:val="nil"/>
              <w:right w:val="nil"/>
            </w:tcBorders>
            <w:shd w:val="clear" w:color="auto" w:fill="auto"/>
          </w:tcPr>
          <w:p w14:paraId="23D0B2CF" w14:textId="2D5CE706" w:rsidR="00A92CCC" w:rsidRPr="3B315E2A" w:rsidRDefault="00A92CCC">
            <w:pPr>
              <w:spacing w:after="0"/>
              <w:rPr>
                <w:rFonts w:ascii="Calibri" w:eastAsia="Calibri" w:hAnsi="Calibri" w:cs="Calibri"/>
                <w:color w:val="000000" w:themeColor="text1"/>
              </w:rPr>
            </w:pPr>
            <w:r>
              <w:rPr>
                <w:rFonts w:ascii="Calibri" w:eastAsia="Calibri" w:hAnsi="Calibri" w:cs="Calibri"/>
                <w:color w:val="000000" w:themeColor="text1"/>
              </w:rPr>
              <w:t>2</w:t>
            </w:r>
          </w:p>
        </w:tc>
        <w:tc>
          <w:tcPr>
            <w:tcW w:w="2109" w:type="dxa"/>
            <w:tcBorders>
              <w:top w:val="nil"/>
              <w:left w:val="nil"/>
              <w:bottom w:val="nil"/>
              <w:right w:val="nil"/>
            </w:tcBorders>
            <w:shd w:val="clear" w:color="auto" w:fill="auto"/>
          </w:tcPr>
          <w:p w14:paraId="186881FF" w14:textId="62A9CFD3" w:rsidR="00A92CCC" w:rsidRDefault="00A92CCC">
            <w:pPr>
              <w:spacing w:after="0"/>
              <w:rPr>
                <w:rFonts w:ascii="Calibri" w:eastAsia="Calibri" w:hAnsi="Calibri" w:cs="Calibri"/>
                <w:color w:val="000000" w:themeColor="text1"/>
              </w:rPr>
            </w:pPr>
            <w:r>
              <w:rPr>
                <w:rFonts w:ascii="Calibri" w:eastAsia="Calibri" w:hAnsi="Calibri" w:cs="Calibri"/>
                <w:color w:val="000000" w:themeColor="text1"/>
              </w:rPr>
              <w:t>2</w:t>
            </w:r>
          </w:p>
        </w:tc>
      </w:tr>
      <w:tr w:rsidR="00A92CCC" w14:paraId="79404BE7" w14:textId="77777777" w:rsidTr="00F44006">
        <w:trPr>
          <w:trHeight w:val="290"/>
        </w:trPr>
        <w:tc>
          <w:tcPr>
            <w:tcW w:w="2181" w:type="dxa"/>
            <w:tcBorders>
              <w:top w:val="nil"/>
              <w:left w:val="nil"/>
              <w:bottom w:val="nil"/>
            </w:tcBorders>
            <w:shd w:val="clear" w:color="auto" w:fill="auto"/>
            <w:vAlign w:val="center"/>
          </w:tcPr>
          <w:p w14:paraId="1FAFA601" w14:textId="77777777" w:rsidR="00A92CCC" w:rsidRDefault="00A92CCC">
            <w:pPr>
              <w:spacing w:after="0"/>
              <w:rPr>
                <w:rFonts w:ascii="Calibri" w:eastAsia="Calibri" w:hAnsi="Calibri" w:cs="Calibri"/>
                <w:color w:val="000000" w:themeColor="text1"/>
              </w:rPr>
            </w:pPr>
            <w:r w:rsidRPr="3B315E2A">
              <w:rPr>
                <w:rFonts w:ascii="Calibri" w:eastAsia="Calibri" w:hAnsi="Calibri" w:cs="Calibri"/>
                <w:color w:val="000000" w:themeColor="text1"/>
              </w:rPr>
              <w:t xml:space="preserve">Keechelus Dam </w:t>
            </w:r>
          </w:p>
        </w:tc>
        <w:tc>
          <w:tcPr>
            <w:tcW w:w="2859" w:type="dxa"/>
            <w:tcBorders>
              <w:top w:val="nil"/>
              <w:bottom w:val="nil"/>
              <w:right w:val="nil"/>
            </w:tcBorders>
            <w:shd w:val="clear" w:color="auto" w:fill="auto"/>
            <w:vAlign w:val="bottom"/>
          </w:tcPr>
          <w:p w14:paraId="308045D0" w14:textId="77777777" w:rsidR="00A92CCC" w:rsidRDefault="00A92CCC">
            <w:pPr>
              <w:spacing w:after="0"/>
              <w:rPr>
                <w:rFonts w:ascii="Calibri" w:eastAsia="Calibri" w:hAnsi="Calibri" w:cs="Calibri"/>
                <w:color w:val="000000" w:themeColor="text1"/>
              </w:rPr>
            </w:pPr>
            <w:r w:rsidRPr="3B315E2A">
              <w:rPr>
                <w:rFonts w:ascii="Calibri" w:eastAsia="Calibri" w:hAnsi="Calibri" w:cs="Calibri"/>
                <w:color w:val="000000" w:themeColor="text1"/>
              </w:rPr>
              <w:t xml:space="preserve">Gold Creek </w:t>
            </w:r>
          </w:p>
        </w:tc>
        <w:tc>
          <w:tcPr>
            <w:tcW w:w="2160" w:type="dxa"/>
            <w:tcBorders>
              <w:top w:val="nil"/>
              <w:left w:val="nil"/>
              <w:bottom w:val="nil"/>
              <w:right w:val="nil"/>
            </w:tcBorders>
            <w:shd w:val="clear" w:color="auto" w:fill="auto"/>
          </w:tcPr>
          <w:p w14:paraId="4403010C" w14:textId="77777777" w:rsidR="00A92CCC" w:rsidRDefault="00A92CCC">
            <w:pPr>
              <w:spacing w:after="0"/>
              <w:rPr>
                <w:rFonts w:ascii="Calibri" w:eastAsia="Calibri" w:hAnsi="Calibri" w:cs="Calibri"/>
                <w:color w:val="000000" w:themeColor="text1"/>
              </w:rPr>
            </w:pPr>
            <w:r>
              <w:rPr>
                <w:rFonts w:ascii="Calibri" w:eastAsia="Calibri" w:hAnsi="Calibri" w:cs="Calibri"/>
                <w:color w:val="000000" w:themeColor="text1"/>
              </w:rPr>
              <w:t>19</w:t>
            </w:r>
          </w:p>
        </w:tc>
        <w:tc>
          <w:tcPr>
            <w:tcW w:w="2109" w:type="dxa"/>
            <w:tcBorders>
              <w:top w:val="nil"/>
              <w:left w:val="nil"/>
              <w:bottom w:val="nil"/>
              <w:right w:val="nil"/>
            </w:tcBorders>
            <w:shd w:val="clear" w:color="auto" w:fill="auto"/>
          </w:tcPr>
          <w:p w14:paraId="424C03F3" w14:textId="77777777" w:rsidR="00A92CCC" w:rsidRPr="3B315E2A" w:rsidRDefault="00A92CCC">
            <w:pPr>
              <w:spacing w:after="0"/>
              <w:rPr>
                <w:rFonts w:ascii="Calibri" w:eastAsia="Calibri" w:hAnsi="Calibri" w:cs="Calibri"/>
                <w:color w:val="000000" w:themeColor="text1"/>
              </w:rPr>
            </w:pPr>
            <w:r>
              <w:rPr>
                <w:rFonts w:ascii="Calibri" w:eastAsia="Calibri" w:hAnsi="Calibri" w:cs="Calibri"/>
                <w:color w:val="000000" w:themeColor="text1"/>
              </w:rPr>
              <w:t>19</w:t>
            </w:r>
          </w:p>
        </w:tc>
      </w:tr>
      <w:tr w:rsidR="00A92CCC" w14:paraId="077399FA" w14:textId="77777777" w:rsidTr="00F44006">
        <w:trPr>
          <w:trHeight w:val="290"/>
        </w:trPr>
        <w:tc>
          <w:tcPr>
            <w:tcW w:w="2181" w:type="dxa"/>
            <w:tcBorders>
              <w:top w:val="nil"/>
              <w:left w:val="nil"/>
              <w:bottom w:val="single" w:sz="12" w:space="0" w:color="auto"/>
              <w:right w:val="nil"/>
            </w:tcBorders>
            <w:shd w:val="clear" w:color="auto" w:fill="auto"/>
            <w:vAlign w:val="bottom"/>
          </w:tcPr>
          <w:p w14:paraId="32ACD9D3" w14:textId="77777777" w:rsidR="00A92CCC" w:rsidRPr="00394825" w:rsidRDefault="00A92CCC">
            <w:pPr>
              <w:spacing w:after="0"/>
              <w:jc w:val="center"/>
              <w:rPr>
                <w:rFonts w:ascii="Calibri" w:eastAsia="Calibri" w:hAnsi="Calibri" w:cs="Calibri"/>
                <w:color w:val="000000" w:themeColor="text1"/>
              </w:rPr>
            </w:pPr>
          </w:p>
        </w:tc>
        <w:tc>
          <w:tcPr>
            <w:tcW w:w="2859" w:type="dxa"/>
            <w:tcBorders>
              <w:top w:val="nil"/>
              <w:left w:val="nil"/>
              <w:bottom w:val="single" w:sz="12" w:space="0" w:color="auto"/>
              <w:right w:val="nil"/>
            </w:tcBorders>
            <w:shd w:val="clear" w:color="auto" w:fill="auto"/>
            <w:vAlign w:val="bottom"/>
          </w:tcPr>
          <w:p w14:paraId="2C2D45B3" w14:textId="5016634C" w:rsidR="00A92CCC" w:rsidRPr="00394825" w:rsidRDefault="00A92CCC">
            <w:pPr>
              <w:spacing w:after="0"/>
              <w:rPr>
                <w:rFonts w:ascii="Calibri" w:eastAsia="Calibri" w:hAnsi="Calibri" w:cs="Calibri"/>
                <w:color w:val="000000" w:themeColor="text1"/>
              </w:rPr>
            </w:pPr>
            <w:r w:rsidRPr="00394825">
              <w:rPr>
                <w:rFonts w:ascii="Calibri" w:eastAsia="Calibri" w:hAnsi="Calibri" w:cs="Calibri"/>
                <w:color w:val="000000" w:themeColor="text1"/>
              </w:rPr>
              <w:t xml:space="preserve">Kachess </w:t>
            </w:r>
            <w:r w:rsidR="00394825" w:rsidRPr="00394825">
              <w:rPr>
                <w:rFonts w:ascii="Calibri" w:eastAsia="Calibri" w:hAnsi="Calibri" w:cs="Calibri"/>
                <w:color w:val="000000" w:themeColor="text1"/>
              </w:rPr>
              <w:t>River</w:t>
            </w:r>
          </w:p>
        </w:tc>
        <w:tc>
          <w:tcPr>
            <w:tcW w:w="2160" w:type="dxa"/>
            <w:tcBorders>
              <w:top w:val="nil"/>
              <w:left w:val="nil"/>
              <w:bottom w:val="single" w:sz="12" w:space="0" w:color="auto"/>
              <w:right w:val="nil"/>
            </w:tcBorders>
            <w:shd w:val="clear" w:color="auto" w:fill="auto"/>
          </w:tcPr>
          <w:p w14:paraId="5FD7B9E5" w14:textId="77777777" w:rsidR="00A92CCC" w:rsidRPr="00394825" w:rsidRDefault="00A92CCC">
            <w:pPr>
              <w:spacing w:after="0"/>
              <w:rPr>
                <w:rFonts w:ascii="Calibri" w:eastAsia="Calibri" w:hAnsi="Calibri" w:cs="Calibri"/>
                <w:color w:val="000000" w:themeColor="text1"/>
              </w:rPr>
            </w:pPr>
            <w:r w:rsidRPr="00394825">
              <w:rPr>
                <w:rFonts w:ascii="Calibri" w:eastAsia="Calibri" w:hAnsi="Calibri" w:cs="Calibri"/>
                <w:color w:val="000000" w:themeColor="text1"/>
              </w:rPr>
              <w:t>0</w:t>
            </w:r>
          </w:p>
        </w:tc>
        <w:tc>
          <w:tcPr>
            <w:tcW w:w="2109" w:type="dxa"/>
            <w:tcBorders>
              <w:top w:val="nil"/>
              <w:left w:val="nil"/>
              <w:bottom w:val="single" w:sz="12" w:space="0" w:color="auto"/>
              <w:right w:val="nil"/>
            </w:tcBorders>
            <w:shd w:val="clear" w:color="auto" w:fill="auto"/>
          </w:tcPr>
          <w:p w14:paraId="7203662C" w14:textId="77777777" w:rsidR="00A92CCC" w:rsidRPr="00394825" w:rsidRDefault="00A92CCC">
            <w:pPr>
              <w:spacing w:after="0"/>
              <w:rPr>
                <w:rFonts w:ascii="Calibri" w:eastAsia="Calibri" w:hAnsi="Calibri" w:cs="Calibri"/>
                <w:color w:val="000000" w:themeColor="text1"/>
              </w:rPr>
            </w:pPr>
            <w:r w:rsidRPr="00394825">
              <w:rPr>
                <w:rFonts w:ascii="Calibri" w:eastAsia="Calibri" w:hAnsi="Calibri" w:cs="Calibri"/>
                <w:color w:val="000000" w:themeColor="text1"/>
              </w:rPr>
              <w:t>0</w:t>
            </w:r>
          </w:p>
        </w:tc>
      </w:tr>
    </w:tbl>
    <w:p w14:paraId="78E6C630" w14:textId="77777777" w:rsidR="00A92CCC" w:rsidRDefault="00A92CCC" w:rsidP="00A92CCC">
      <w:pPr>
        <w:spacing w:after="0" w:line="240" w:lineRule="auto"/>
        <w:rPr>
          <w:sz w:val="24"/>
          <w:szCs w:val="24"/>
        </w:rPr>
      </w:pPr>
      <w:r>
        <w:t>* includes three mortalities</w:t>
      </w:r>
    </w:p>
    <w:p w14:paraId="7A944616" w14:textId="77777777" w:rsidR="00A92CCC" w:rsidRDefault="00A92CCC" w:rsidP="00C40E86">
      <w:pPr>
        <w:rPr>
          <w:sz w:val="24"/>
          <w:szCs w:val="24"/>
        </w:rPr>
      </w:pPr>
    </w:p>
    <w:p w14:paraId="5BE16686" w14:textId="3604E89D" w:rsidR="00C40E86" w:rsidRPr="00AD7C33" w:rsidRDefault="00C40E86" w:rsidP="00C40E86">
      <w:pPr>
        <w:rPr>
          <w:sz w:val="24"/>
          <w:szCs w:val="24"/>
        </w:rPr>
      </w:pPr>
      <w:r>
        <w:rPr>
          <w:sz w:val="24"/>
          <w:szCs w:val="24"/>
        </w:rPr>
        <w:t>We conducted snorkeling after hook</w:t>
      </w:r>
      <w:r w:rsidR="00646FDE">
        <w:rPr>
          <w:sz w:val="24"/>
          <w:szCs w:val="24"/>
        </w:rPr>
        <w:t>-</w:t>
      </w:r>
      <w:r>
        <w:rPr>
          <w:sz w:val="24"/>
          <w:szCs w:val="24"/>
        </w:rPr>
        <w:t>and</w:t>
      </w:r>
      <w:r w:rsidR="00646FDE">
        <w:rPr>
          <w:sz w:val="24"/>
          <w:szCs w:val="24"/>
        </w:rPr>
        <w:t>-</w:t>
      </w:r>
      <w:r>
        <w:rPr>
          <w:sz w:val="24"/>
          <w:szCs w:val="24"/>
        </w:rPr>
        <w:t>line sampling at both Bumping trap and haul events, three Keechelus events, and one Kachess event. Observed fish species include</w:t>
      </w:r>
      <w:r w:rsidR="008C1D4D">
        <w:rPr>
          <w:sz w:val="24"/>
          <w:szCs w:val="24"/>
        </w:rPr>
        <w:t>d</w:t>
      </w:r>
      <w:r w:rsidRPr="00132480">
        <w:rPr>
          <w:sz w:val="24"/>
          <w:szCs w:val="24"/>
        </w:rPr>
        <w:t xml:space="preserve"> adult and juvenile Chinook Salmon (</w:t>
      </w:r>
      <w:r w:rsidRPr="00132480">
        <w:rPr>
          <w:i/>
          <w:iCs/>
          <w:sz w:val="24"/>
          <w:szCs w:val="24"/>
        </w:rPr>
        <w:t>Oncorhynchus tshawytscha</w:t>
      </w:r>
      <w:r w:rsidRPr="00132480">
        <w:rPr>
          <w:sz w:val="24"/>
          <w:szCs w:val="24"/>
        </w:rPr>
        <w:t xml:space="preserve">), </w:t>
      </w:r>
      <w:r>
        <w:rPr>
          <w:sz w:val="24"/>
          <w:szCs w:val="24"/>
        </w:rPr>
        <w:t xml:space="preserve">adult and juvenile </w:t>
      </w:r>
      <w:r w:rsidRPr="00132480">
        <w:rPr>
          <w:sz w:val="24"/>
          <w:szCs w:val="24"/>
        </w:rPr>
        <w:t>Cutthroat Trout (</w:t>
      </w:r>
      <w:r w:rsidRPr="00132480">
        <w:rPr>
          <w:i/>
          <w:iCs/>
          <w:sz w:val="24"/>
          <w:szCs w:val="24"/>
        </w:rPr>
        <w:t>Oncorhynchus clarkii</w:t>
      </w:r>
      <w:r w:rsidRPr="00132480">
        <w:rPr>
          <w:sz w:val="24"/>
          <w:szCs w:val="24"/>
        </w:rPr>
        <w:t>), Mountain Whitefish (</w:t>
      </w:r>
      <w:r w:rsidRPr="00132480">
        <w:rPr>
          <w:i/>
          <w:iCs/>
          <w:sz w:val="24"/>
          <w:szCs w:val="24"/>
        </w:rPr>
        <w:t>Prosopium williamsoni</w:t>
      </w:r>
      <w:r w:rsidRPr="00132480">
        <w:rPr>
          <w:sz w:val="24"/>
          <w:szCs w:val="24"/>
        </w:rPr>
        <w:t>), Rainbow Trout (</w:t>
      </w:r>
      <w:r w:rsidRPr="00132480">
        <w:rPr>
          <w:i/>
          <w:iCs/>
          <w:sz w:val="24"/>
          <w:szCs w:val="24"/>
        </w:rPr>
        <w:t>Oncorhynchus mykiss</w:t>
      </w:r>
      <w:r w:rsidRPr="00132480">
        <w:rPr>
          <w:sz w:val="24"/>
          <w:szCs w:val="24"/>
        </w:rPr>
        <w:t>), and North</w:t>
      </w:r>
      <w:r>
        <w:rPr>
          <w:sz w:val="24"/>
          <w:szCs w:val="24"/>
        </w:rPr>
        <w:t>ern</w:t>
      </w:r>
      <w:r w:rsidRPr="00132480">
        <w:rPr>
          <w:sz w:val="24"/>
          <w:szCs w:val="24"/>
        </w:rPr>
        <w:t xml:space="preserve"> Pikeminnow (</w:t>
      </w:r>
      <w:r w:rsidRPr="004E26BC">
        <w:rPr>
          <w:rFonts w:eastAsiaTheme="minorEastAsia"/>
          <w:i/>
          <w:iCs/>
          <w:sz w:val="24"/>
          <w:szCs w:val="24"/>
        </w:rPr>
        <w:t>Ptychocheilus oregonensis</w:t>
      </w:r>
      <w:r w:rsidRPr="00D84DB7">
        <w:rPr>
          <w:sz w:val="24"/>
          <w:szCs w:val="24"/>
        </w:rPr>
        <w:t xml:space="preserve">). </w:t>
      </w:r>
      <w:r>
        <w:rPr>
          <w:sz w:val="24"/>
          <w:szCs w:val="24"/>
        </w:rPr>
        <w:t xml:space="preserve">We did not observe any Bull Trout during snorkeling efforts. </w:t>
      </w:r>
      <w:r w:rsidRPr="00D84DB7">
        <w:rPr>
          <w:sz w:val="24"/>
          <w:szCs w:val="24"/>
        </w:rPr>
        <w:t>Overall, we observed relatively large numbers of Mountain Whitefish and lesser numbers of Chinook Salmon, Cutthroat Trout, and Rainbow Trout (Table 4).</w:t>
      </w:r>
    </w:p>
    <w:p w14:paraId="0FA03C3D" w14:textId="7B01967F" w:rsidR="000F7512" w:rsidRPr="00612299" w:rsidRDefault="00D861FC" w:rsidP="00D861FC">
      <w:pPr>
        <w:pStyle w:val="Tablecaptions"/>
      </w:pPr>
      <w:r>
        <w:t xml:space="preserve">Table </w:t>
      </w:r>
      <w:r>
        <w:fldChar w:fldCharType="begin"/>
      </w:r>
      <w:r>
        <w:instrText xml:space="preserve"> SEQ Table \* ARABIC </w:instrText>
      </w:r>
      <w:r>
        <w:fldChar w:fldCharType="separate"/>
      </w:r>
      <w:r w:rsidR="00FC1940">
        <w:rPr>
          <w:noProof/>
        </w:rPr>
        <w:t>4</w:t>
      </w:r>
      <w:r>
        <w:fldChar w:fldCharType="end"/>
      </w:r>
      <w:r>
        <w:t xml:space="preserve">. </w:t>
      </w:r>
      <w:r w:rsidR="000F7512" w:rsidRPr="00D861FC">
        <w:rPr>
          <w:b w:val="0"/>
          <w:bCs w:val="0"/>
        </w:rPr>
        <w:t xml:space="preserve">Common and scientific names of nontarget fish species that were observed in the stilling basins of Bumping, Kachess, Keechelus, Tieton, and Clear Creek dams during trap and haul </w:t>
      </w:r>
      <w:r w:rsidR="00892C2F" w:rsidRPr="00D861FC">
        <w:rPr>
          <w:b w:val="0"/>
          <w:bCs w:val="0"/>
        </w:rPr>
        <w:t>e</w:t>
      </w:r>
      <w:r w:rsidR="00892C2F">
        <w:rPr>
          <w:b w:val="0"/>
          <w:bCs w:val="0"/>
        </w:rPr>
        <w:t>vents</w:t>
      </w:r>
      <w:r w:rsidR="00892C2F" w:rsidRPr="00D861FC">
        <w:rPr>
          <w:b w:val="0"/>
          <w:bCs w:val="0"/>
        </w:rPr>
        <w:t xml:space="preserve"> </w:t>
      </w:r>
      <w:r w:rsidR="000F7512" w:rsidRPr="00D861FC">
        <w:rPr>
          <w:b w:val="0"/>
          <w:bCs w:val="0"/>
        </w:rPr>
        <w:t>in 202</w:t>
      </w:r>
      <w:r w:rsidR="004D08D3" w:rsidRPr="00D861FC">
        <w:rPr>
          <w:b w:val="0"/>
          <w:bCs w:val="0"/>
        </w:rPr>
        <w:t>4</w:t>
      </w:r>
      <w:r w:rsidR="000F7512" w:rsidRPr="00D861FC">
        <w:rPr>
          <w:b w:val="0"/>
          <w:bCs w:val="0"/>
        </w:rPr>
        <w:t xml:space="preserve">. Numbers observed from the Tieton and Clear Creek </w:t>
      </w:r>
      <w:r w:rsidR="00EF5A13">
        <w:rPr>
          <w:b w:val="0"/>
          <w:bCs w:val="0"/>
        </w:rPr>
        <w:t xml:space="preserve">dam </w:t>
      </w:r>
      <w:r w:rsidR="000F7512" w:rsidRPr="00D861FC">
        <w:rPr>
          <w:b w:val="0"/>
          <w:bCs w:val="0"/>
        </w:rPr>
        <w:t>stilling basins are from fish collected and released during hook-and-line sampling and netting as no snorkeling was conducted. At the other dams, numbers encompass both fish collected during hook-and-line sampling, netting, and the estimated number observed while snorkeling.</w:t>
      </w:r>
    </w:p>
    <w:tbl>
      <w:tblPr>
        <w:tblW w:w="9498" w:type="dxa"/>
        <w:tblLayout w:type="fixed"/>
        <w:tblLook w:val="06A0" w:firstRow="1" w:lastRow="0" w:firstColumn="1" w:lastColumn="0" w:noHBand="1" w:noVBand="1"/>
      </w:tblPr>
      <w:tblGrid>
        <w:gridCol w:w="1710"/>
        <w:gridCol w:w="2250"/>
        <w:gridCol w:w="1107"/>
        <w:gridCol w:w="963"/>
        <w:gridCol w:w="1170"/>
        <w:gridCol w:w="900"/>
        <w:gridCol w:w="1398"/>
      </w:tblGrid>
      <w:tr w:rsidR="000F7512" w14:paraId="4B6A9A8B" w14:textId="77777777" w:rsidTr="00DB29CF">
        <w:trPr>
          <w:trHeight w:val="432"/>
        </w:trPr>
        <w:tc>
          <w:tcPr>
            <w:tcW w:w="1710" w:type="dxa"/>
            <w:tcBorders>
              <w:top w:val="single" w:sz="4" w:space="0" w:color="000000" w:themeColor="text1"/>
              <w:bottom w:val="single" w:sz="4" w:space="0" w:color="000000" w:themeColor="text1"/>
            </w:tcBorders>
            <w:vAlign w:val="center"/>
          </w:tcPr>
          <w:p w14:paraId="1133A3F0" w14:textId="32EAD43D" w:rsidR="000F7512" w:rsidRPr="009A5DCF" w:rsidRDefault="000F7512" w:rsidP="009A5DCF">
            <w:pPr>
              <w:spacing w:after="0"/>
              <w:rPr>
                <w:b/>
                <w:bCs/>
              </w:rPr>
            </w:pPr>
            <w:r w:rsidRPr="009A5DCF">
              <w:rPr>
                <w:rFonts w:ascii="Calibri" w:eastAsia="Calibri" w:hAnsi="Calibri" w:cs="Calibri"/>
                <w:b/>
                <w:bCs/>
              </w:rPr>
              <w:t>Common Name</w:t>
            </w:r>
          </w:p>
        </w:tc>
        <w:tc>
          <w:tcPr>
            <w:tcW w:w="2250" w:type="dxa"/>
            <w:tcBorders>
              <w:top w:val="single" w:sz="4" w:space="0" w:color="000000" w:themeColor="text1"/>
              <w:bottom w:val="single" w:sz="4" w:space="0" w:color="000000" w:themeColor="text1"/>
            </w:tcBorders>
            <w:vAlign w:val="center"/>
          </w:tcPr>
          <w:p w14:paraId="0524F560" w14:textId="77777777" w:rsidR="000F7512" w:rsidRPr="009A5DCF" w:rsidRDefault="000F7512" w:rsidP="009A5DCF">
            <w:pPr>
              <w:spacing w:after="0"/>
              <w:rPr>
                <w:b/>
                <w:bCs/>
              </w:rPr>
            </w:pPr>
            <w:r w:rsidRPr="009A5DCF">
              <w:rPr>
                <w:rFonts w:ascii="Calibri" w:eastAsia="Calibri" w:hAnsi="Calibri" w:cs="Calibri"/>
                <w:b/>
                <w:bCs/>
              </w:rPr>
              <w:t>Scientific Name</w:t>
            </w:r>
          </w:p>
        </w:tc>
        <w:tc>
          <w:tcPr>
            <w:tcW w:w="1107" w:type="dxa"/>
            <w:tcBorders>
              <w:top w:val="single" w:sz="4" w:space="0" w:color="000000" w:themeColor="text1"/>
              <w:bottom w:val="single" w:sz="4" w:space="0" w:color="000000" w:themeColor="text1"/>
            </w:tcBorders>
            <w:vAlign w:val="center"/>
          </w:tcPr>
          <w:p w14:paraId="75E6066A" w14:textId="77777777" w:rsidR="000F7512" w:rsidRPr="009A5DCF" w:rsidRDefault="000F7512" w:rsidP="009A5DCF">
            <w:pPr>
              <w:spacing w:after="0"/>
              <w:rPr>
                <w:b/>
                <w:bCs/>
              </w:rPr>
            </w:pPr>
            <w:r w:rsidRPr="009A5DCF">
              <w:rPr>
                <w:rFonts w:ascii="Calibri" w:eastAsia="Calibri" w:hAnsi="Calibri" w:cs="Calibri"/>
                <w:b/>
                <w:bCs/>
              </w:rPr>
              <w:t>Bumping</w:t>
            </w:r>
          </w:p>
        </w:tc>
        <w:tc>
          <w:tcPr>
            <w:tcW w:w="963" w:type="dxa"/>
            <w:tcBorders>
              <w:top w:val="single" w:sz="4" w:space="0" w:color="000000" w:themeColor="text1"/>
              <w:bottom w:val="single" w:sz="4" w:space="0" w:color="000000" w:themeColor="text1"/>
            </w:tcBorders>
            <w:vAlign w:val="center"/>
          </w:tcPr>
          <w:p w14:paraId="14910699" w14:textId="77777777" w:rsidR="000F7512" w:rsidRPr="009A5DCF" w:rsidRDefault="000F7512" w:rsidP="009A5DCF">
            <w:pPr>
              <w:spacing w:after="0"/>
              <w:rPr>
                <w:b/>
                <w:bCs/>
              </w:rPr>
            </w:pPr>
            <w:r w:rsidRPr="009A5DCF">
              <w:rPr>
                <w:rFonts w:ascii="Calibri" w:eastAsia="Calibri" w:hAnsi="Calibri" w:cs="Calibri"/>
                <w:b/>
                <w:bCs/>
              </w:rPr>
              <w:t>Kachess</w:t>
            </w:r>
          </w:p>
        </w:tc>
        <w:tc>
          <w:tcPr>
            <w:tcW w:w="1170" w:type="dxa"/>
            <w:tcBorders>
              <w:top w:val="single" w:sz="4" w:space="0" w:color="000000" w:themeColor="text1"/>
              <w:bottom w:val="single" w:sz="4" w:space="0" w:color="000000" w:themeColor="text1"/>
            </w:tcBorders>
            <w:vAlign w:val="center"/>
          </w:tcPr>
          <w:p w14:paraId="1AB6D940" w14:textId="77777777" w:rsidR="000F7512" w:rsidRPr="009A5DCF" w:rsidRDefault="000F7512" w:rsidP="009A5DCF">
            <w:pPr>
              <w:spacing w:after="0"/>
              <w:rPr>
                <w:b/>
                <w:bCs/>
              </w:rPr>
            </w:pPr>
            <w:r w:rsidRPr="009A5DCF">
              <w:rPr>
                <w:rFonts w:ascii="Calibri" w:eastAsia="Calibri" w:hAnsi="Calibri" w:cs="Calibri"/>
                <w:b/>
                <w:bCs/>
              </w:rPr>
              <w:t>Keechelus</w:t>
            </w:r>
          </w:p>
        </w:tc>
        <w:tc>
          <w:tcPr>
            <w:tcW w:w="900" w:type="dxa"/>
            <w:tcBorders>
              <w:top w:val="single" w:sz="4" w:space="0" w:color="000000" w:themeColor="text1"/>
              <w:bottom w:val="single" w:sz="4" w:space="0" w:color="000000" w:themeColor="text1"/>
            </w:tcBorders>
            <w:vAlign w:val="center"/>
          </w:tcPr>
          <w:p w14:paraId="73B93288" w14:textId="77777777" w:rsidR="000F7512" w:rsidRPr="009A5DCF" w:rsidRDefault="000F7512" w:rsidP="009A5DCF">
            <w:pPr>
              <w:spacing w:after="0"/>
              <w:rPr>
                <w:rFonts w:ascii="Calibri" w:eastAsia="Calibri" w:hAnsi="Calibri" w:cs="Calibri"/>
                <w:b/>
                <w:bCs/>
              </w:rPr>
            </w:pPr>
            <w:r w:rsidRPr="009A5DCF">
              <w:rPr>
                <w:rFonts w:ascii="Calibri" w:eastAsia="Calibri" w:hAnsi="Calibri" w:cs="Calibri"/>
                <w:b/>
                <w:bCs/>
              </w:rPr>
              <w:t>Tieton</w:t>
            </w:r>
            <w:r w:rsidRPr="009A5DCF">
              <w:rPr>
                <w:rFonts w:ascii="Calibri" w:eastAsia="Calibri" w:hAnsi="Calibri" w:cs="Calibri"/>
                <w:b/>
                <w:bCs/>
                <w:vertAlign w:val="superscript"/>
              </w:rPr>
              <w:t>#</w:t>
            </w:r>
          </w:p>
        </w:tc>
        <w:tc>
          <w:tcPr>
            <w:tcW w:w="1398" w:type="dxa"/>
            <w:tcBorders>
              <w:top w:val="single" w:sz="4" w:space="0" w:color="000000" w:themeColor="text1"/>
              <w:bottom w:val="single" w:sz="4" w:space="0" w:color="000000" w:themeColor="text1"/>
            </w:tcBorders>
            <w:vAlign w:val="center"/>
          </w:tcPr>
          <w:p w14:paraId="22D473C9" w14:textId="6A2EF74A" w:rsidR="000F7512" w:rsidRPr="009A5DCF" w:rsidRDefault="000F7512" w:rsidP="009A5DCF">
            <w:pPr>
              <w:spacing w:after="0"/>
              <w:rPr>
                <w:b/>
                <w:bCs/>
                <w:vertAlign w:val="superscript"/>
              </w:rPr>
            </w:pPr>
            <w:r w:rsidRPr="009A5DCF">
              <w:rPr>
                <w:b/>
                <w:bCs/>
              </w:rPr>
              <w:t>Clear Creek</w:t>
            </w:r>
          </w:p>
        </w:tc>
      </w:tr>
      <w:tr w:rsidR="005307C2" w14:paraId="4F8CDC23" w14:textId="77777777" w:rsidTr="00F775DE">
        <w:trPr>
          <w:trHeight w:val="315"/>
        </w:trPr>
        <w:tc>
          <w:tcPr>
            <w:tcW w:w="1710" w:type="dxa"/>
          </w:tcPr>
          <w:p w14:paraId="7442AD12" w14:textId="70BB9BD0" w:rsidR="005307C2" w:rsidRPr="4C3856BD" w:rsidRDefault="005307C2" w:rsidP="005307C2">
            <w:pPr>
              <w:spacing w:after="120"/>
              <w:rPr>
                <w:rFonts w:ascii="Calibri" w:eastAsia="Calibri" w:hAnsi="Calibri" w:cs="Calibri"/>
              </w:rPr>
            </w:pPr>
            <w:r w:rsidRPr="44C59DB8">
              <w:rPr>
                <w:rFonts w:ascii="Calibri" w:eastAsia="Calibri" w:hAnsi="Calibri" w:cs="Calibri"/>
              </w:rPr>
              <w:t>Brook Trout</w:t>
            </w:r>
          </w:p>
        </w:tc>
        <w:tc>
          <w:tcPr>
            <w:tcW w:w="2250" w:type="dxa"/>
          </w:tcPr>
          <w:p w14:paraId="3CF69149" w14:textId="68555C1E" w:rsidR="005307C2" w:rsidRPr="4C3856BD" w:rsidRDefault="005307C2" w:rsidP="005307C2">
            <w:pPr>
              <w:spacing w:after="120"/>
              <w:rPr>
                <w:rFonts w:ascii="Calibri" w:eastAsia="Calibri" w:hAnsi="Calibri" w:cs="Calibri"/>
                <w:i/>
                <w:iCs/>
              </w:rPr>
            </w:pPr>
            <w:r w:rsidRPr="3FA6D465">
              <w:rPr>
                <w:rFonts w:ascii="Calibri" w:eastAsia="Calibri" w:hAnsi="Calibri" w:cs="Calibri"/>
                <w:i/>
                <w:iCs/>
              </w:rPr>
              <w:t xml:space="preserve">Salvelinus </w:t>
            </w:r>
            <w:r w:rsidRPr="5EF58D01">
              <w:rPr>
                <w:rFonts w:ascii="Calibri" w:eastAsia="Calibri" w:hAnsi="Calibri" w:cs="Calibri"/>
                <w:i/>
                <w:iCs/>
              </w:rPr>
              <w:t>fontinalis</w:t>
            </w:r>
          </w:p>
        </w:tc>
        <w:tc>
          <w:tcPr>
            <w:tcW w:w="1107" w:type="dxa"/>
            <w:vAlign w:val="center"/>
          </w:tcPr>
          <w:p w14:paraId="5A308033" w14:textId="2DBBD7EC" w:rsidR="005307C2" w:rsidRDefault="005307C2" w:rsidP="00F775DE">
            <w:pPr>
              <w:spacing w:after="120"/>
              <w:jc w:val="center"/>
            </w:pPr>
            <w:r w:rsidRPr="07A14930">
              <w:rPr>
                <w:rFonts w:ascii="Calibri" w:eastAsia="Calibri" w:hAnsi="Calibri" w:cs="Calibri"/>
              </w:rPr>
              <w:t>4</w:t>
            </w:r>
          </w:p>
        </w:tc>
        <w:tc>
          <w:tcPr>
            <w:tcW w:w="963" w:type="dxa"/>
            <w:vAlign w:val="center"/>
          </w:tcPr>
          <w:p w14:paraId="11B306D6" w14:textId="1A57373A" w:rsidR="005307C2" w:rsidRDefault="005307C2" w:rsidP="00F775DE">
            <w:pPr>
              <w:spacing w:after="120"/>
              <w:jc w:val="center"/>
            </w:pPr>
            <w:r w:rsidRPr="0F723053">
              <w:rPr>
                <w:rFonts w:ascii="Calibri" w:eastAsia="Calibri" w:hAnsi="Calibri" w:cs="Calibri"/>
              </w:rPr>
              <w:t>1</w:t>
            </w:r>
          </w:p>
        </w:tc>
        <w:tc>
          <w:tcPr>
            <w:tcW w:w="1170" w:type="dxa"/>
            <w:vAlign w:val="center"/>
          </w:tcPr>
          <w:p w14:paraId="1C19FF35" w14:textId="1EEE7248" w:rsidR="005307C2" w:rsidRDefault="005307C2" w:rsidP="00F775DE">
            <w:pPr>
              <w:spacing w:after="120"/>
              <w:jc w:val="center"/>
            </w:pPr>
            <w:r>
              <w:rPr>
                <w:rFonts w:ascii="Calibri" w:eastAsia="Calibri" w:hAnsi="Calibri" w:cs="Calibri"/>
              </w:rPr>
              <w:t>-</w:t>
            </w:r>
          </w:p>
        </w:tc>
        <w:tc>
          <w:tcPr>
            <w:tcW w:w="900" w:type="dxa"/>
            <w:vAlign w:val="center"/>
          </w:tcPr>
          <w:p w14:paraId="2C606853" w14:textId="3CA2EF33" w:rsidR="005307C2" w:rsidRDefault="005307C2" w:rsidP="00F775DE">
            <w:pPr>
              <w:spacing w:after="120"/>
              <w:jc w:val="center"/>
            </w:pPr>
            <w:r>
              <w:rPr>
                <w:rFonts w:ascii="Calibri" w:eastAsia="Calibri" w:hAnsi="Calibri" w:cs="Calibri"/>
              </w:rPr>
              <w:t>-</w:t>
            </w:r>
          </w:p>
        </w:tc>
        <w:tc>
          <w:tcPr>
            <w:tcW w:w="1398" w:type="dxa"/>
            <w:vAlign w:val="center"/>
          </w:tcPr>
          <w:p w14:paraId="098F0A5A" w14:textId="51BF5676" w:rsidR="005307C2" w:rsidRDefault="005307C2" w:rsidP="00F775DE">
            <w:pPr>
              <w:spacing w:after="120"/>
              <w:jc w:val="center"/>
            </w:pPr>
            <w:r w:rsidRPr="6A2A29F7">
              <w:rPr>
                <w:rFonts w:ascii="Calibri" w:eastAsia="Calibri" w:hAnsi="Calibri" w:cs="Calibri"/>
              </w:rPr>
              <w:t>5</w:t>
            </w:r>
          </w:p>
        </w:tc>
      </w:tr>
      <w:tr w:rsidR="000F7512" w14:paraId="60D411ED" w14:textId="77777777" w:rsidTr="00DB29CF">
        <w:trPr>
          <w:trHeight w:val="315"/>
        </w:trPr>
        <w:tc>
          <w:tcPr>
            <w:tcW w:w="1710" w:type="dxa"/>
          </w:tcPr>
          <w:p w14:paraId="53B7ACFF" w14:textId="77777777" w:rsidR="000F7512" w:rsidRDefault="000F7512" w:rsidP="001A1EE3">
            <w:pPr>
              <w:spacing w:after="120"/>
            </w:pPr>
            <w:r w:rsidRPr="4C3856BD">
              <w:rPr>
                <w:rFonts w:ascii="Calibri" w:eastAsia="Calibri" w:hAnsi="Calibri" w:cs="Calibri"/>
              </w:rPr>
              <w:t xml:space="preserve">Chinook Salmon </w:t>
            </w:r>
          </w:p>
        </w:tc>
        <w:tc>
          <w:tcPr>
            <w:tcW w:w="2250" w:type="dxa"/>
          </w:tcPr>
          <w:p w14:paraId="48749F0F" w14:textId="77777777" w:rsidR="000F7512" w:rsidRDefault="000F7512" w:rsidP="001A1EE3">
            <w:pPr>
              <w:spacing w:after="120"/>
            </w:pPr>
            <w:r w:rsidRPr="4C3856BD">
              <w:rPr>
                <w:rFonts w:ascii="Calibri" w:eastAsia="Calibri" w:hAnsi="Calibri" w:cs="Calibri"/>
                <w:i/>
                <w:iCs/>
              </w:rPr>
              <w:t>Oncorhynchus tshawytscha</w:t>
            </w:r>
          </w:p>
        </w:tc>
        <w:tc>
          <w:tcPr>
            <w:tcW w:w="1107" w:type="dxa"/>
          </w:tcPr>
          <w:p w14:paraId="3D06D5EB" w14:textId="77777777" w:rsidR="000F7512" w:rsidRDefault="000F7512" w:rsidP="001A1EE3">
            <w:pPr>
              <w:spacing w:after="120"/>
            </w:pPr>
          </w:p>
        </w:tc>
        <w:tc>
          <w:tcPr>
            <w:tcW w:w="963" w:type="dxa"/>
          </w:tcPr>
          <w:p w14:paraId="4A497F8C" w14:textId="77777777" w:rsidR="000F7512" w:rsidRDefault="000F7512" w:rsidP="001A1EE3">
            <w:pPr>
              <w:spacing w:after="120"/>
            </w:pPr>
          </w:p>
        </w:tc>
        <w:tc>
          <w:tcPr>
            <w:tcW w:w="1170" w:type="dxa"/>
          </w:tcPr>
          <w:p w14:paraId="00AEFC46" w14:textId="77777777" w:rsidR="000F7512" w:rsidRDefault="000F7512" w:rsidP="001A1EE3">
            <w:pPr>
              <w:spacing w:after="120"/>
            </w:pPr>
          </w:p>
        </w:tc>
        <w:tc>
          <w:tcPr>
            <w:tcW w:w="900" w:type="dxa"/>
          </w:tcPr>
          <w:p w14:paraId="5410B7CF" w14:textId="77777777" w:rsidR="000F7512" w:rsidRDefault="000F7512" w:rsidP="001A1EE3">
            <w:pPr>
              <w:spacing w:after="120"/>
            </w:pPr>
          </w:p>
        </w:tc>
        <w:tc>
          <w:tcPr>
            <w:tcW w:w="1398" w:type="dxa"/>
          </w:tcPr>
          <w:p w14:paraId="20686AC0" w14:textId="77777777" w:rsidR="000F7512" w:rsidRDefault="000F7512" w:rsidP="001A1EE3">
            <w:pPr>
              <w:spacing w:after="120"/>
            </w:pPr>
          </w:p>
        </w:tc>
      </w:tr>
      <w:tr w:rsidR="000F7512" w14:paraId="69138802" w14:textId="77777777" w:rsidTr="00DB29CF">
        <w:trPr>
          <w:trHeight w:val="315"/>
        </w:trPr>
        <w:tc>
          <w:tcPr>
            <w:tcW w:w="1710" w:type="dxa"/>
          </w:tcPr>
          <w:p w14:paraId="42C0AA8E" w14:textId="77777777" w:rsidR="000F7512" w:rsidRDefault="000F7512" w:rsidP="001A1EE3">
            <w:pPr>
              <w:spacing w:after="120"/>
              <w:jc w:val="center"/>
            </w:pPr>
            <w:r w:rsidRPr="4C3856BD">
              <w:rPr>
                <w:rFonts w:ascii="Calibri" w:eastAsia="Calibri" w:hAnsi="Calibri" w:cs="Calibri"/>
              </w:rPr>
              <w:lastRenderedPageBreak/>
              <w:t>Adults</w:t>
            </w:r>
          </w:p>
        </w:tc>
        <w:tc>
          <w:tcPr>
            <w:tcW w:w="2250" w:type="dxa"/>
          </w:tcPr>
          <w:p w14:paraId="745BF448" w14:textId="77777777" w:rsidR="000F7512" w:rsidRDefault="000F7512" w:rsidP="001A1EE3">
            <w:pPr>
              <w:spacing w:after="120"/>
            </w:pPr>
          </w:p>
        </w:tc>
        <w:tc>
          <w:tcPr>
            <w:tcW w:w="1107" w:type="dxa"/>
          </w:tcPr>
          <w:p w14:paraId="06B7612D" w14:textId="20A2F747" w:rsidR="000F7512" w:rsidRDefault="315DBF2D" w:rsidP="001A1EE3">
            <w:pPr>
              <w:spacing w:after="120"/>
              <w:jc w:val="center"/>
              <w:rPr>
                <w:rFonts w:ascii="Calibri" w:eastAsia="Calibri" w:hAnsi="Calibri" w:cs="Calibri"/>
              </w:rPr>
            </w:pPr>
            <w:r w:rsidRPr="01832026">
              <w:rPr>
                <w:rFonts w:ascii="Calibri" w:eastAsia="Calibri" w:hAnsi="Calibri" w:cs="Calibri"/>
              </w:rPr>
              <w:t>25</w:t>
            </w:r>
          </w:p>
        </w:tc>
        <w:tc>
          <w:tcPr>
            <w:tcW w:w="963" w:type="dxa"/>
          </w:tcPr>
          <w:p w14:paraId="4417A7EE" w14:textId="77777777" w:rsidR="000F7512" w:rsidRDefault="000F7512" w:rsidP="001A1EE3">
            <w:pPr>
              <w:spacing w:after="120"/>
              <w:jc w:val="center"/>
            </w:pPr>
            <w:r w:rsidRPr="4C3856BD">
              <w:rPr>
                <w:rFonts w:ascii="Calibri" w:eastAsia="Calibri" w:hAnsi="Calibri" w:cs="Calibri"/>
              </w:rPr>
              <w:t>-</w:t>
            </w:r>
          </w:p>
        </w:tc>
        <w:tc>
          <w:tcPr>
            <w:tcW w:w="1170" w:type="dxa"/>
          </w:tcPr>
          <w:p w14:paraId="5A923239" w14:textId="39C589A7" w:rsidR="000F7512" w:rsidRDefault="65AE8731" w:rsidP="001A1EE3">
            <w:pPr>
              <w:spacing w:after="120"/>
              <w:jc w:val="center"/>
              <w:rPr>
                <w:rFonts w:ascii="Calibri" w:eastAsia="Calibri" w:hAnsi="Calibri" w:cs="Calibri"/>
              </w:rPr>
            </w:pPr>
            <w:r w:rsidRPr="57FC8B28">
              <w:rPr>
                <w:rFonts w:ascii="Calibri" w:eastAsia="Calibri" w:hAnsi="Calibri" w:cs="Calibri"/>
              </w:rPr>
              <w:t>&lt;</w:t>
            </w:r>
            <w:r w:rsidR="55D9BB77" w:rsidRPr="77E00686">
              <w:rPr>
                <w:rFonts w:ascii="Calibri" w:eastAsia="Calibri" w:hAnsi="Calibri" w:cs="Calibri"/>
              </w:rPr>
              <w:t>10</w:t>
            </w:r>
          </w:p>
        </w:tc>
        <w:tc>
          <w:tcPr>
            <w:tcW w:w="900" w:type="dxa"/>
          </w:tcPr>
          <w:p w14:paraId="359D899A" w14:textId="77777777" w:rsidR="000F7512" w:rsidRDefault="000F7512" w:rsidP="001A1EE3">
            <w:pPr>
              <w:spacing w:after="120"/>
              <w:jc w:val="center"/>
            </w:pPr>
            <w:r w:rsidRPr="4C3856BD">
              <w:rPr>
                <w:rFonts w:ascii="Calibri" w:eastAsia="Calibri" w:hAnsi="Calibri" w:cs="Calibri"/>
              </w:rPr>
              <w:t>-</w:t>
            </w:r>
          </w:p>
        </w:tc>
        <w:tc>
          <w:tcPr>
            <w:tcW w:w="1398" w:type="dxa"/>
          </w:tcPr>
          <w:p w14:paraId="77B4AB10" w14:textId="77777777" w:rsidR="000F7512" w:rsidRDefault="000F7512" w:rsidP="001A1EE3">
            <w:pPr>
              <w:spacing w:after="120"/>
              <w:jc w:val="center"/>
            </w:pPr>
            <w:r w:rsidRPr="4C3856BD">
              <w:rPr>
                <w:rFonts w:ascii="Calibri" w:eastAsia="Calibri" w:hAnsi="Calibri" w:cs="Calibri"/>
              </w:rPr>
              <w:t>-</w:t>
            </w:r>
          </w:p>
        </w:tc>
      </w:tr>
      <w:tr w:rsidR="000F7512" w14:paraId="4F8460C7" w14:textId="77777777" w:rsidTr="00DB29CF">
        <w:trPr>
          <w:trHeight w:val="315"/>
        </w:trPr>
        <w:tc>
          <w:tcPr>
            <w:tcW w:w="1710" w:type="dxa"/>
          </w:tcPr>
          <w:p w14:paraId="2D55B707" w14:textId="77777777" w:rsidR="000F7512" w:rsidRDefault="000F7512" w:rsidP="001A1EE3">
            <w:pPr>
              <w:spacing w:after="120"/>
              <w:jc w:val="center"/>
            </w:pPr>
            <w:r w:rsidRPr="4C3856BD">
              <w:rPr>
                <w:rFonts w:ascii="Calibri" w:eastAsia="Calibri" w:hAnsi="Calibri" w:cs="Calibri"/>
              </w:rPr>
              <w:t>Juveniles</w:t>
            </w:r>
          </w:p>
        </w:tc>
        <w:tc>
          <w:tcPr>
            <w:tcW w:w="2250" w:type="dxa"/>
          </w:tcPr>
          <w:p w14:paraId="4C5B5C83" w14:textId="77777777" w:rsidR="000F7512" w:rsidRDefault="000F7512" w:rsidP="001A1EE3">
            <w:pPr>
              <w:spacing w:after="120"/>
            </w:pPr>
          </w:p>
        </w:tc>
        <w:tc>
          <w:tcPr>
            <w:tcW w:w="1107" w:type="dxa"/>
          </w:tcPr>
          <w:p w14:paraId="67F8E6AD" w14:textId="2A382474" w:rsidR="000F7512" w:rsidRDefault="7A0D5F70" w:rsidP="001A1EE3">
            <w:pPr>
              <w:spacing w:after="120"/>
              <w:jc w:val="center"/>
              <w:rPr>
                <w:rFonts w:ascii="Calibri" w:eastAsia="Calibri" w:hAnsi="Calibri" w:cs="Calibri"/>
              </w:rPr>
            </w:pPr>
            <w:r w:rsidRPr="1F32DC84">
              <w:rPr>
                <w:rFonts w:ascii="Calibri" w:eastAsia="Calibri" w:hAnsi="Calibri" w:cs="Calibri"/>
              </w:rPr>
              <w:t>-</w:t>
            </w:r>
          </w:p>
        </w:tc>
        <w:tc>
          <w:tcPr>
            <w:tcW w:w="963" w:type="dxa"/>
          </w:tcPr>
          <w:p w14:paraId="52B679ED" w14:textId="77777777" w:rsidR="000F7512" w:rsidRDefault="000F7512" w:rsidP="001A1EE3">
            <w:pPr>
              <w:spacing w:after="120"/>
              <w:jc w:val="center"/>
            </w:pPr>
            <w:r w:rsidRPr="4C3856BD">
              <w:rPr>
                <w:rFonts w:ascii="Calibri" w:eastAsia="Calibri" w:hAnsi="Calibri" w:cs="Calibri"/>
              </w:rPr>
              <w:t>-</w:t>
            </w:r>
          </w:p>
        </w:tc>
        <w:tc>
          <w:tcPr>
            <w:tcW w:w="1170" w:type="dxa"/>
          </w:tcPr>
          <w:p w14:paraId="3D705556" w14:textId="1D512C9B" w:rsidR="000F7512" w:rsidRDefault="0551FB12" w:rsidP="001A1EE3">
            <w:pPr>
              <w:spacing w:after="120"/>
              <w:jc w:val="center"/>
              <w:rPr>
                <w:rFonts w:ascii="Calibri" w:eastAsia="Calibri" w:hAnsi="Calibri" w:cs="Calibri"/>
              </w:rPr>
            </w:pPr>
            <w:r w:rsidRPr="0FB0E14C">
              <w:rPr>
                <w:rFonts w:ascii="Calibri" w:eastAsia="Calibri" w:hAnsi="Calibri" w:cs="Calibri"/>
              </w:rPr>
              <w:t>&lt;10</w:t>
            </w:r>
          </w:p>
        </w:tc>
        <w:tc>
          <w:tcPr>
            <w:tcW w:w="900" w:type="dxa"/>
          </w:tcPr>
          <w:p w14:paraId="19868EB9" w14:textId="77777777" w:rsidR="000F7512" w:rsidRDefault="000F7512" w:rsidP="001A1EE3">
            <w:pPr>
              <w:spacing w:after="120"/>
              <w:jc w:val="center"/>
            </w:pPr>
            <w:r w:rsidRPr="4C3856BD">
              <w:rPr>
                <w:rFonts w:ascii="Calibri" w:eastAsia="Calibri" w:hAnsi="Calibri" w:cs="Calibri"/>
              </w:rPr>
              <w:t>-</w:t>
            </w:r>
          </w:p>
        </w:tc>
        <w:tc>
          <w:tcPr>
            <w:tcW w:w="1398" w:type="dxa"/>
          </w:tcPr>
          <w:p w14:paraId="5A1E17D0" w14:textId="77777777" w:rsidR="000F7512" w:rsidRDefault="000F7512" w:rsidP="001A1EE3">
            <w:pPr>
              <w:spacing w:after="120"/>
              <w:jc w:val="center"/>
            </w:pPr>
            <w:r w:rsidRPr="4C3856BD">
              <w:rPr>
                <w:rFonts w:ascii="Calibri" w:eastAsia="Calibri" w:hAnsi="Calibri" w:cs="Calibri"/>
              </w:rPr>
              <w:t>-</w:t>
            </w:r>
          </w:p>
        </w:tc>
      </w:tr>
      <w:tr w:rsidR="000F7512" w14:paraId="1841CA32" w14:textId="77777777" w:rsidTr="00DB29CF">
        <w:trPr>
          <w:trHeight w:val="315"/>
        </w:trPr>
        <w:tc>
          <w:tcPr>
            <w:tcW w:w="1710" w:type="dxa"/>
          </w:tcPr>
          <w:p w14:paraId="24818072" w14:textId="77777777" w:rsidR="000F7512" w:rsidRDefault="000F7512" w:rsidP="001A1EE3">
            <w:pPr>
              <w:spacing w:after="120"/>
            </w:pPr>
            <w:r w:rsidRPr="4C3856BD">
              <w:rPr>
                <w:rFonts w:ascii="Calibri" w:eastAsia="Calibri" w:hAnsi="Calibri" w:cs="Calibri"/>
              </w:rPr>
              <w:t>Cutthroat Trout</w:t>
            </w:r>
          </w:p>
        </w:tc>
        <w:tc>
          <w:tcPr>
            <w:tcW w:w="2250" w:type="dxa"/>
          </w:tcPr>
          <w:p w14:paraId="17295A33" w14:textId="77777777" w:rsidR="000F7512" w:rsidRDefault="000F7512" w:rsidP="001A1EE3">
            <w:pPr>
              <w:spacing w:after="120"/>
            </w:pPr>
            <w:r w:rsidRPr="4C3856BD">
              <w:rPr>
                <w:rFonts w:ascii="Calibri" w:eastAsia="Calibri" w:hAnsi="Calibri" w:cs="Calibri"/>
                <w:i/>
                <w:iCs/>
              </w:rPr>
              <w:t>Oncorhynchus clarkii</w:t>
            </w:r>
          </w:p>
        </w:tc>
        <w:tc>
          <w:tcPr>
            <w:tcW w:w="1107" w:type="dxa"/>
          </w:tcPr>
          <w:p w14:paraId="287626A1" w14:textId="790FFFAE" w:rsidR="000F7512" w:rsidRDefault="49669D84" w:rsidP="001A1EE3">
            <w:pPr>
              <w:spacing w:after="120"/>
              <w:jc w:val="center"/>
              <w:rPr>
                <w:rFonts w:ascii="Calibri" w:eastAsia="Calibri" w:hAnsi="Calibri" w:cs="Calibri"/>
              </w:rPr>
            </w:pPr>
            <w:r w:rsidRPr="48A40E42">
              <w:rPr>
                <w:rFonts w:ascii="Calibri" w:eastAsia="Calibri" w:hAnsi="Calibri" w:cs="Calibri"/>
              </w:rPr>
              <w:t>215</w:t>
            </w:r>
          </w:p>
        </w:tc>
        <w:tc>
          <w:tcPr>
            <w:tcW w:w="963" w:type="dxa"/>
          </w:tcPr>
          <w:p w14:paraId="57B4A8A2" w14:textId="534DD385" w:rsidR="000F7512" w:rsidRDefault="2E68EED7" w:rsidP="001A1EE3">
            <w:pPr>
              <w:spacing w:after="120"/>
              <w:jc w:val="center"/>
            </w:pPr>
            <w:r>
              <w:t>-</w:t>
            </w:r>
          </w:p>
        </w:tc>
        <w:tc>
          <w:tcPr>
            <w:tcW w:w="1170" w:type="dxa"/>
          </w:tcPr>
          <w:p w14:paraId="48B626E4" w14:textId="5B9282D4" w:rsidR="000F7512" w:rsidRDefault="2E68EED7" w:rsidP="001A1EE3">
            <w:pPr>
              <w:spacing w:after="120"/>
              <w:jc w:val="center"/>
            </w:pPr>
            <w:r>
              <w:t>-</w:t>
            </w:r>
          </w:p>
        </w:tc>
        <w:tc>
          <w:tcPr>
            <w:tcW w:w="900" w:type="dxa"/>
          </w:tcPr>
          <w:p w14:paraId="0EFEE314" w14:textId="12C9B273" w:rsidR="000F7512" w:rsidRDefault="2E68EED7" w:rsidP="001A1EE3">
            <w:pPr>
              <w:spacing w:after="120"/>
              <w:jc w:val="center"/>
            </w:pPr>
            <w:r>
              <w:t>-</w:t>
            </w:r>
          </w:p>
        </w:tc>
        <w:tc>
          <w:tcPr>
            <w:tcW w:w="1398" w:type="dxa"/>
          </w:tcPr>
          <w:p w14:paraId="635A3F78" w14:textId="60CCE40F" w:rsidR="000F7512" w:rsidRDefault="5DAD1147" w:rsidP="001A1EE3">
            <w:pPr>
              <w:spacing w:after="120"/>
              <w:jc w:val="center"/>
            </w:pPr>
            <w:r>
              <w:t>&lt;20</w:t>
            </w:r>
          </w:p>
        </w:tc>
      </w:tr>
      <w:tr w:rsidR="000F7512" w14:paraId="100EFB0A" w14:textId="77777777" w:rsidTr="00DB29CF">
        <w:trPr>
          <w:trHeight w:val="315"/>
        </w:trPr>
        <w:tc>
          <w:tcPr>
            <w:tcW w:w="1710" w:type="dxa"/>
          </w:tcPr>
          <w:p w14:paraId="6039DABB" w14:textId="77777777" w:rsidR="000F7512" w:rsidRDefault="000F7512" w:rsidP="001A1EE3">
            <w:pPr>
              <w:spacing w:after="120"/>
            </w:pPr>
            <w:r w:rsidRPr="4C3856BD">
              <w:rPr>
                <w:rFonts w:ascii="Calibri" w:eastAsia="Calibri" w:hAnsi="Calibri" w:cs="Calibri"/>
              </w:rPr>
              <w:t>Rainbow Trout</w:t>
            </w:r>
          </w:p>
        </w:tc>
        <w:tc>
          <w:tcPr>
            <w:tcW w:w="2250" w:type="dxa"/>
          </w:tcPr>
          <w:p w14:paraId="268914C6" w14:textId="77777777" w:rsidR="000F7512" w:rsidRDefault="000F7512" w:rsidP="001A1EE3">
            <w:pPr>
              <w:spacing w:after="120"/>
            </w:pPr>
            <w:r w:rsidRPr="4C3856BD">
              <w:rPr>
                <w:rFonts w:ascii="Calibri" w:eastAsia="Calibri" w:hAnsi="Calibri" w:cs="Calibri"/>
                <w:i/>
                <w:iCs/>
              </w:rPr>
              <w:t>Oncorhynchus mykiss</w:t>
            </w:r>
          </w:p>
        </w:tc>
        <w:tc>
          <w:tcPr>
            <w:tcW w:w="1107" w:type="dxa"/>
          </w:tcPr>
          <w:p w14:paraId="73EEA56D" w14:textId="04EE1BCD" w:rsidR="000F7512" w:rsidRDefault="2B3792F4" w:rsidP="001A1EE3">
            <w:pPr>
              <w:spacing w:after="120"/>
              <w:jc w:val="center"/>
              <w:rPr>
                <w:rFonts w:ascii="Calibri" w:eastAsia="Calibri" w:hAnsi="Calibri" w:cs="Calibri"/>
              </w:rPr>
            </w:pPr>
            <w:r w:rsidRPr="07A14930">
              <w:rPr>
                <w:rFonts w:ascii="Calibri" w:eastAsia="Calibri" w:hAnsi="Calibri" w:cs="Calibri"/>
              </w:rPr>
              <w:t>1</w:t>
            </w:r>
          </w:p>
        </w:tc>
        <w:tc>
          <w:tcPr>
            <w:tcW w:w="963" w:type="dxa"/>
          </w:tcPr>
          <w:p w14:paraId="254D3AF7" w14:textId="5D8A7BD8" w:rsidR="000F7512" w:rsidRDefault="6300E6C6" w:rsidP="001A1EE3">
            <w:pPr>
              <w:spacing w:after="120"/>
              <w:jc w:val="center"/>
              <w:rPr>
                <w:rFonts w:ascii="Calibri" w:eastAsia="Calibri" w:hAnsi="Calibri" w:cs="Calibri"/>
              </w:rPr>
            </w:pPr>
            <w:r w:rsidRPr="485696AC">
              <w:rPr>
                <w:rFonts w:ascii="Calibri" w:eastAsia="Calibri" w:hAnsi="Calibri" w:cs="Calibri"/>
              </w:rPr>
              <w:t>-</w:t>
            </w:r>
          </w:p>
        </w:tc>
        <w:tc>
          <w:tcPr>
            <w:tcW w:w="1170" w:type="dxa"/>
          </w:tcPr>
          <w:p w14:paraId="1EDBCCA8" w14:textId="77777777" w:rsidR="000F7512" w:rsidRDefault="000F7512" w:rsidP="001A1EE3">
            <w:pPr>
              <w:spacing w:after="120"/>
              <w:jc w:val="center"/>
            </w:pPr>
            <w:r>
              <w:rPr>
                <w:rFonts w:ascii="Calibri" w:eastAsia="Calibri" w:hAnsi="Calibri" w:cs="Calibri"/>
              </w:rPr>
              <w:t>-</w:t>
            </w:r>
          </w:p>
        </w:tc>
        <w:tc>
          <w:tcPr>
            <w:tcW w:w="900" w:type="dxa"/>
          </w:tcPr>
          <w:p w14:paraId="714701F9" w14:textId="3861588F" w:rsidR="000F7512" w:rsidRDefault="6300E6C6" w:rsidP="001A1EE3">
            <w:pPr>
              <w:spacing w:after="120"/>
              <w:jc w:val="center"/>
              <w:rPr>
                <w:rFonts w:ascii="Calibri" w:eastAsia="Calibri" w:hAnsi="Calibri" w:cs="Calibri"/>
              </w:rPr>
            </w:pPr>
            <w:r w:rsidRPr="485696AC">
              <w:rPr>
                <w:rFonts w:ascii="Calibri" w:eastAsia="Calibri" w:hAnsi="Calibri" w:cs="Calibri"/>
              </w:rPr>
              <w:t>-</w:t>
            </w:r>
          </w:p>
        </w:tc>
        <w:tc>
          <w:tcPr>
            <w:tcW w:w="1398" w:type="dxa"/>
          </w:tcPr>
          <w:p w14:paraId="4C23AF75" w14:textId="642E707F" w:rsidR="000F7512" w:rsidRDefault="6300E6C6" w:rsidP="001A1EE3">
            <w:pPr>
              <w:spacing w:after="120"/>
              <w:jc w:val="center"/>
              <w:rPr>
                <w:rFonts w:ascii="Calibri" w:eastAsia="Calibri" w:hAnsi="Calibri" w:cs="Calibri"/>
              </w:rPr>
            </w:pPr>
            <w:r w:rsidRPr="485696AC">
              <w:rPr>
                <w:rFonts w:ascii="Calibri" w:eastAsia="Calibri" w:hAnsi="Calibri" w:cs="Calibri"/>
              </w:rPr>
              <w:t>-</w:t>
            </w:r>
          </w:p>
        </w:tc>
      </w:tr>
      <w:tr w:rsidR="000F7512" w14:paraId="55A18967" w14:textId="77777777" w:rsidTr="00DB29CF">
        <w:trPr>
          <w:trHeight w:val="315"/>
        </w:trPr>
        <w:tc>
          <w:tcPr>
            <w:tcW w:w="1710" w:type="dxa"/>
          </w:tcPr>
          <w:p w14:paraId="29C178D0" w14:textId="77777777" w:rsidR="000F7512" w:rsidRPr="4C3856BD" w:rsidRDefault="000F7512" w:rsidP="001A1EE3">
            <w:pPr>
              <w:spacing w:after="120"/>
              <w:rPr>
                <w:rFonts w:ascii="Calibri" w:eastAsia="Calibri" w:hAnsi="Calibri" w:cs="Calibri"/>
              </w:rPr>
            </w:pPr>
            <w:r>
              <w:rPr>
                <w:rFonts w:ascii="Calibri" w:eastAsia="Calibri" w:hAnsi="Calibri" w:cs="Calibri"/>
              </w:rPr>
              <w:t>Northern Pikeminnow</w:t>
            </w:r>
          </w:p>
        </w:tc>
        <w:tc>
          <w:tcPr>
            <w:tcW w:w="2250" w:type="dxa"/>
          </w:tcPr>
          <w:p w14:paraId="7E4496A8" w14:textId="77777777" w:rsidR="000F7512" w:rsidRPr="4C3856BD" w:rsidRDefault="000F7512" w:rsidP="001A1EE3">
            <w:pPr>
              <w:spacing w:after="120"/>
              <w:rPr>
                <w:rFonts w:ascii="Calibri" w:eastAsia="Calibri" w:hAnsi="Calibri" w:cs="Calibri"/>
                <w:i/>
                <w:iCs/>
              </w:rPr>
            </w:pPr>
            <w:r w:rsidRPr="00F67D72">
              <w:rPr>
                <w:rFonts w:ascii="Calibri" w:eastAsia="Calibri" w:hAnsi="Calibri" w:cs="Calibri"/>
                <w:i/>
                <w:iCs/>
              </w:rPr>
              <w:t>Ptychocheilus oregonensis</w:t>
            </w:r>
          </w:p>
        </w:tc>
        <w:tc>
          <w:tcPr>
            <w:tcW w:w="1107" w:type="dxa"/>
          </w:tcPr>
          <w:p w14:paraId="285495BB" w14:textId="04A231A2" w:rsidR="000F7512" w:rsidRDefault="000F7512" w:rsidP="001A1EE3">
            <w:pPr>
              <w:spacing w:after="120"/>
              <w:jc w:val="center"/>
              <w:rPr>
                <w:rFonts w:ascii="Calibri" w:eastAsia="Calibri" w:hAnsi="Calibri" w:cs="Calibri"/>
              </w:rPr>
            </w:pPr>
            <w:r>
              <w:rPr>
                <w:rFonts w:ascii="Calibri" w:eastAsia="Calibri" w:hAnsi="Calibri" w:cs="Calibri"/>
              </w:rPr>
              <w:t>-</w:t>
            </w:r>
          </w:p>
        </w:tc>
        <w:tc>
          <w:tcPr>
            <w:tcW w:w="963" w:type="dxa"/>
          </w:tcPr>
          <w:p w14:paraId="5000F396" w14:textId="525E8723" w:rsidR="000F7512" w:rsidRDefault="3FFAF41E" w:rsidP="001A1EE3">
            <w:pPr>
              <w:spacing w:after="120"/>
              <w:jc w:val="center"/>
              <w:rPr>
                <w:rFonts w:ascii="Calibri" w:eastAsia="Calibri" w:hAnsi="Calibri" w:cs="Calibri"/>
              </w:rPr>
            </w:pPr>
            <w:r w:rsidRPr="65FAB8EB">
              <w:rPr>
                <w:rFonts w:ascii="Calibri" w:eastAsia="Calibri" w:hAnsi="Calibri" w:cs="Calibri"/>
              </w:rPr>
              <w:t>1</w:t>
            </w:r>
          </w:p>
        </w:tc>
        <w:tc>
          <w:tcPr>
            <w:tcW w:w="1170" w:type="dxa"/>
          </w:tcPr>
          <w:p w14:paraId="4F8D945D" w14:textId="3322C48E" w:rsidR="000F7512" w:rsidRDefault="58576CF5" w:rsidP="001A1EE3">
            <w:pPr>
              <w:spacing w:after="120"/>
              <w:jc w:val="center"/>
              <w:rPr>
                <w:rFonts w:ascii="Calibri" w:eastAsia="Calibri" w:hAnsi="Calibri" w:cs="Calibri"/>
              </w:rPr>
            </w:pPr>
            <w:r w:rsidRPr="485696AC">
              <w:rPr>
                <w:rFonts w:ascii="Calibri" w:eastAsia="Calibri" w:hAnsi="Calibri" w:cs="Calibri"/>
              </w:rPr>
              <w:t>-</w:t>
            </w:r>
          </w:p>
        </w:tc>
        <w:tc>
          <w:tcPr>
            <w:tcW w:w="900" w:type="dxa"/>
          </w:tcPr>
          <w:p w14:paraId="05818995" w14:textId="77777777" w:rsidR="000F7512" w:rsidRPr="4C3856BD" w:rsidRDefault="000F7512" w:rsidP="001A1EE3">
            <w:pPr>
              <w:spacing w:after="120"/>
              <w:jc w:val="center"/>
              <w:rPr>
                <w:rFonts w:ascii="Calibri" w:eastAsia="Calibri" w:hAnsi="Calibri" w:cs="Calibri"/>
              </w:rPr>
            </w:pPr>
            <w:r>
              <w:rPr>
                <w:rFonts w:ascii="Calibri" w:eastAsia="Calibri" w:hAnsi="Calibri" w:cs="Calibri"/>
              </w:rPr>
              <w:t>-</w:t>
            </w:r>
          </w:p>
        </w:tc>
        <w:tc>
          <w:tcPr>
            <w:tcW w:w="1398" w:type="dxa"/>
          </w:tcPr>
          <w:p w14:paraId="5587CBC8" w14:textId="77777777" w:rsidR="000F7512" w:rsidRPr="4C3856BD" w:rsidRDefault="000F7512" w:rsidP="001A1EE3">
            <w:pPr>
              <w:spacing w:after="120"/>
              <w:jc w:val="center"/>
              <w:rPr>
                <w:rFonts w:ascii="Calibri" w:eastAsia="Calibri" w:hAnsi="Calibri" w:cs="Calibri"/>
              </w:rPr>
            </w:pPr>
            <w:r>
              <w:rPr>
                <w:rFonts w:ascii="Calibri" w:eastAsia="Calibri" w:hAnsi="Calibri" w:cs="Calibri"/>
              </w:rPr>
              <w:t>-</w:t>
            </w:r>
          </w:p>
        </w:tc>
      </w:tr>
      <w:tr w:rsidR="000F7512" w14:paraId="4A607B21" w14:textId="77777777" w:rsidTr="00DB29CF">
        <w:trPr>
          <w:trHeight w:val="315"/>
        </w:trPr>
        <w:tc>
          <w:tcPr>
            <w:tcW w:w="1710" w:type="dxa"/>
            <w:tcBorders>
              <w:bottom w:val="single" w:sz="4" w:space="0" w:color="000000" w:themeColor="text1"/>
            </w:tcBorders>
          </w:tcPr>
          <w:p w14:paraId="312114C7" w14:textId="77777777" w:rsidR="000F7512" w:rsidRDefault="000F7512" w:rsidP="001A1EE3">
            <w:pPr>
              <w:spacing w:after="120"/>
            </w:pPr>
            <w:r w:rsidRPr="4C3856BD">
              <w:rPr>
                <w:rFonts w:ascii="Calibri" w:eastAsia="Calibri" w:hAnsi="Calibri" w:cs="Calibri"/>
              </w:rPr>
              <w:t>Mountain Whitefish</w:t>
            </w:r>
          </w:p>
        </w:tc>
        <w:tc>
          <w:tcPr>
            <w:tcW w:w="2250" w:type="dxa"/>
            <w:tcBorders>
              <w:bottom w:val="single" w:sz="4" w:space="0" w:color="000000" w:themeColor="text1"/>
            </w:tcBorders>
          </w:tcPr>
          <w:p w14:paraId="5D26E065" w14:textId="77777777" w:rsidR="000F7512" w:rsidRDefault="000F7512" w:rsidP="001A1EE3">
            <w:pPr>
              <w:spacing w:after="120"/>
            </w:pPr>
            <w:r w:rsidRPr="4C3856BD">
              <w:rPr>
                <w:rFonts w:ascii="Calibri" w:eastAsia="Calibri" w:hAnsi="Calibri" w:cs="Calibri"/>
                <w:i/>
                <w:iCs/>
              </w:rPr>
              <w:t>Prosopium williamsoni</w:t>
            </w:r>
          </w:p>
        </w:tc>
        <w:tc>
          <w:tcPr>
            <w:tcW w:w="1107" w:type="dxa"/>
            <w:tcBorders>
              <w:bottom w:val="single" w:sz="4" w:space="0" w:color="000000" w:themeColor="text1"/>
            </w:tcBorders>
          </w:tcPr>
          <w:p w14:paraId="377B752F" w14:textId="0A6AF74D" w:rsidR="000F7512" w:rsidRDefault="07D07A56" w:rsidP="001A1EE3">
            <w:pPr>
              <w:spacing w:after="120"/>
              <w:jc w:val="center"/>
              <w:rPr>
                <w:rFonts w:ascii="Calibri" w:eastAsia="Calibri" w:hAnsi="Calibri" w:cs="Calibri"/>
              </w:rPr>
            </w:pPr>
            <w:r w:rsidRPr="3234901D">
              <w:rPr>
                <w:rFonts w:ascii="Calibri" w:eastAsia="Calibri" w:hAnsi="Calibri" w:cs="Calibri"/>
              </w:rPr>
              <w:t>11</w:t>
            </w:r>
          </w:p>
        </w:tc>
        <w:tc>
          <w:tcPr>
            <w:tcW w:w="963" w:type="dxa"/>
            <w:tcBorders>
              <w:bottom w:val="single" w:sz="4" w:space="0" w:color="000000" w:themeColor="text1"/>
            </w:tcBorders>
          </w:tcPr>
          <w:p w14:paraId="164B5488" w14:textId="2B51C4B2" w:rsidR="000F7512" w:rsidRDefault="2C928C75" w:rsidP="001A1EE3">
            <w:pPr>
              <w:spacing w:after="120"/>
              <w:jc w:val="center"/>
              <w:rPr>
                <w:rFonts w:ascii="Calibri" w:eastAsia="Calibri" w:hAnsi="Calibri" w:cs="Calibri"/>
              </w:rPr>
            </w:pPr>
            <w:r w:rsidRPr="604D3731">
              <w:rPr>
                <w:rFonts w:ascii="Calibri" w:eastAsia="Calibri" w:hAnsi="Calibri" w:cs="Calibri"/>
              </w:rPr>
              <w:t>-</w:t>
            </w:r>
          </w:p>
        </w:tc>
        <w:tc>
          <w:tcPr>
            <w:tcW w:w="1170" w:type="dxa"/>
            <w:tcBorders>
              <w:bottom w:val="single" w:sz="4" w:space="0" w:color="000000" w:themeColor="text1"/>
            </w:tcBorders>
          </w:tcPr>
          <w:p w14:paraId="62F6B1AE" w14:textId="6C2F1A71" w:rsidR="000F7512" w:rsidRDefault="6A0A79ED" w:rsidP="001A1EE3">
            <w:pPr>
              <w:spacing w:after="120"/>
              <w:jc w:val="center"/>
              <w:rPr>
                <w:rFonts w:ascii="Calibri" w:eastAsia="Calibri" w:hAnsi="Calibri" w:cs="Calibri"/>
              </w:rPr>
            </w:pPr>
            <w:r w:rsidRPr="37FFB3DF">
              <w:rPr>
                <w:rFonts w:ascii="Calibri" w:eastAsia="Calibri" w:hAnsi="Calibri" w:cs="Calibri"/>
              </w:rPr>
              <w:t>125</w:t>
            </w:r>
          </w:p>
        </w:tc>
        <w:tc>
          <w:tcPr>
            <w:tcW w:w="900" w:type="dxa"/>
            <w:tcBorders>
              <w:bottom w:val="single" w:sz="4" w:space="0" w:color="000000" w:themeColor="text1"/>
            </w:tcBorders>
          </w:tcPr>
          <w:p w14:paraId="2D0B5CF8" w14:textId="77777777" w:rsidR="000F7512" w:rsidRDefault="000F7512" w:rsidP="001A1EE3">
            <w:pPr>
              <w:spacing w:after="120"/>
              <w:jc w:val="center"/>
            </w:pPr>
            <w:r w:rsidRPr="4C3856BD">
              <w:rPr>
                <w:rFonts w:ascii="Calibri" w:eastAsia="Calibri" w:hAnsi="Calibri" w:cs="Calibri"/>
              </w:rPr>
              <w:t>-</w:t>
            </w:r>
          </w:p>
        </w:tc>
        <w:tc>
          <w:tcPr>
            <w:tcW w:w="1398" w:type="dxa"/>
            <w:tcBorders>
              <w:bottom w:val="single" w:sz="4" w:space="0" w:color="000000" w:themeColor="text1"/>
            </w:tcBorders>
          </w:tcPr>
          <w:p w14:paraId="27FA5A21" w14:textId="2DE9A235" w:rsidR="000F7512" w:rsidRDefault="754AC69B" w:rsidP="001A1EE3">
            <w:pPr>
              <w:spacing w:after="120"/>
              <w:jc w:val="center"/>
              <w:rPr>
                <w:rFonts w:ascii="Calibri" w:eastAsia="Calibri" w:hAnsi="Calibri" w:cs="Calibri"/>
              </w:rPr>
            </w:pPr>
            <w:r w:rsidRPr="31A82AB3">
              <w:rPr>
                <w:rFonts w:ascii="Calibri" w:eastAsia="Calibri" w:hAnsi="Calibri" w:cs="Calibri"/>
              </w:rPr>
              <w:t>&gt;</w:t>
            </w:r>
            <w:r w:rsidRPr="35DC75A7">
              <w:rPr>
                <w:rFonts w:ascii="Calibri" w:eastAsia="Calibri" w:hAnsi="Calibri" w:cs="Calibri"/>
              </w:rPr>
              <w:t>100</w:t>
            </w:r>
          </w:p>
        </w:tc>
      </w:tr>
    </w:tbl>
    <w:p w14:paraId="156D1A68" w14:textId="336352A4" w:rsidR="003B2C65" w:rsidRDefault="003B2C65" w:rsidP="000F7512">
      <w:pPr>
        <w:contextualSpacing/>
      </w:pPr>
      <w:r>
        <w:t xml:space="preserve"> </w:t>
      </w:r>
    </w:p>
    <w:p w14:paraId="7BC1F842" w14:textId="77777777" w:rsidR="000F7512" w:rsidRDefault="000F7512" w:rsidP="000F7512">
      <w:pPr>
        <w:contextualSpacing/>
      </w:pPr>
    </w:p>
    <w:p w14:paraId="6964F65A" w14:textId="77777777" w:rsidR="009E76CE" w:rsidRPr="002000A1" w:rsidRDefault="009E76CE" w:rsidP="008D10FE">
      <w:pPr>
        <w:pStyle w:val="Heading2"/>
      </w:pPr>
      <w:r w:rsidRPr="002000A1">
        <w:t>Antenna Operation</w:t>
      </w:r>
    </w:p>
    <w:p w14:paraId="01CE1B09" w14:textId="5C377934" w:rsidR="5A244720" w:rsidRDefault="5A244720" w:rsidP="20370A14">
      <w:pPr>
        <w:spacing w:line="257" w:lineRule="auto"/>
        <w:rPr>
          <w:rFonts w:eastAsiaTheme="minorEastAsia"/>
          <w:sz w:val="24"/>
          <w:szCs w:val="24"/>
        </w:rPr>
      </w:pPr>
      <w:r w:rsidRPr="20370A14">
        <w:rPr>
          <w:rFonts w:eastAsiaTheme="minorEastAsia"/>
          <w:sz w:val="24"/>
          <w:szCs w:val="24"/>
        </w:rPr>
        <w:t>Antennas were operated at different times throughout 2024 based on a combination of environmental factors and operational challenges that affected site access, in‐river safety, and power supply</w:t>
      </w:r>
      <w:r w:rsidR="00F152CA">
        <w:rPr>
          <w:rFonts w:eastAsiaTheme="minorEastAsia"/>
          <w:sz w:val="24"/>
          <w:szCs w:val="24"/>
        </w:rPr>
        <w:t xml:space="preserve"> (</w:t>
      </w:r>
      <w:hyperlink w:anchor="AntennaOps" w:history="1">
        <w:r w:rsidR="00A33107" w:rsidRPr="00F152CA">
          <w:rPr>
            <w:rStyle w:val="Hyperlink"/>
            <w:rFonts w:asciiTheme="minorHAnsi" w:eastAsiaTheme="minorEastAsia" w:hAnsiTheme="minorHAnsi"/>
            <w:szCs w:val="24"/>
          </w:rPr>
          <w:t xml:space="preserve">Figure </w:t>
        </w:r>
        <w:r w:rsidR="00A33107">
          <w:rPr>
            <w:rStyle w:val="Hyperlink"/>
            <w:rFonts w:asciiTheme="minorHAnsi" w:eastAsiaTheme="minorEastAsia" w:hAnsiTheme="minorHAnsi"/>
            <w:szCs w:val="24"/>
          </w:rPr>
          <w:t>8</w:t>
        </w:r>
      </w:hyperlink>
      <w:r w:rsidR="00F152CA">
        <w:rPr>
          <w:rFonts w:eastAsiaTheme="minorEastAsia"/>
          <w:sz w:val="24"/>
          <w:szCs w:val="24"/>
        </w:rPr>
        <w:t>)</w:t>
      </w:r>
      <w:r w:rsidRPr="20370A14">
        <w:rPr>
          <w:rFonts w:eastAsiaTheme="minorEastAsia"/>
          <w:sz w:val="24"/>
          <w:szCs w:val="24"/>
        </w:rPr>
        <w:t xml:space="preserve">. At Box Canyon Creek, the upper (BOX1) and lower (BOX2) antennas were initially activated on May 7, although propane issues delayed their full functionality until July 2. Once resolved, both antennas operated continuously until November 12, aside from a brief outage from August 20 to August 23. The flume submersible (BOX3) was deployed in the flume on September 11, coinciding with the flume’s construction, and continued operating until the flume was deconstructed on October 24. Additionally, the submersible antenna in The Narrows (NARN) was installed on September 11 and later removed on November 15. The submersible antennas at the lower site in the upper Kachess River, KACL and KACL2 ran from June 28 until July 24, when the channel completely dewatered and therefore the antennas were shutdown. The antennas were reinstalled on August 28 and then operated until the site was </w:t>
      </w:r>
      <w:r w:rsidR="00F152CA" w:rsidRPr="20370A14">
        <w:rPr>
          <w:rFonts w:eastAsiaTheme="minorEastAsia"/>
          <w:sz w:val="24"/>
          <w:szCs w:val="24"/>
        </w:rPr>
        <w:t>shut down</w:t>
      </w:r>
      <w:r w:rsidRPr="20370A14">
        <w:rPr>
          <w:rFonts w:eastAsiaTheme="minorEastAsia"/>
          <w:sz w:val="24"/>
          <w:szCs w:val="24"/>
        </w:rPr>
        <w:t xml:space="preserve"> on November 15. Meanwhile, the upstream site in upper Kachess River, KR1, received a new antenna on July 25 and functioned until a battery failure on October 16 interrupted its performance; a replacement was installed on November 13, allowing operations to continue through the season’s end.</w:t>
      </w:r>
    </w:p>
    <w:p w14:paraId="5FEAD100" w14:textId="28FB4311" w:rsidR="5A244720" w:rsidRDefault="5A244720" w:rsidP="20370A14">
      <w:pPr>
        <w:spacing w:line="257" w:lineRule="auto"/>
      </w:pPr>
    </w:p>
    <w:p w14:paraId="5294CD2E" w14:textId="79BD8020" w:rsidR="5A244720" w:rsidRDefault="5A244720" w:rsidP="20370A14">
      <w:pPr>
        <w:spacing w:line="257" w:lineRule="auto"/>
      </w:pPr>
      <w:r w:rsidRPr="20370A14">
        <w:rPr>
          <w:rFonts w:eastAsiaTheme="minorEastAsia"/>
          <w:sz w:val="24"/>
          <w:szCs w:val="24"/>
        </w:rPr>
        <w:t xml:space="preserve"> </w:t>
      </w:r>
    </w:p>
    <w:p w14:paraId="39897803" w14:textId="3A94EF7A" w:rsidR="5A244720" w:rsidRDefault="5A244720" w:rsidP="20370A14">
      <w:pPr>
        <w:spacing w:line="257" w:lineRule="auto"/>
      </w:pPr>
      <w:r w:rsidRPr="20370A14">
        <w:rPr>
          <w:rFonts w:eastAsiaTheme="minorEastAsia"/>
          <w:sz w:val="24"/>
          <w:szCs w:val="24"/>
        </w:rPr>
        <w:t xml:space="preserve"> </w:t>
      </w:r>
    </w:p>
    <w:p w14:paraId="24EC47FA" w14:textId="3D8FCA05" w:rsidR="5A244720" w:rsidRDefault="5A244720" w:rsidP="20370A14">
      <w:pPr>
        <w:spacing w:line="257" w:lineRule="auto"/>
      </w:pPr>
      <w:r w:rsidRPr="20370A14">
        <w:rPr>
          <w:rFonts w:eastAsiaTheme="minorEastAsia"/>
          <w:sz w:val="24"/>
          <w:szCs w:val="24"/>
        </w:rPr>
        <w:t xml:space="preserve"> </w:t>
      </w:r>
    </w:p>
    <w:p w14:paraId="60FF5D72" w14:textId="2189ED58" w:rsidR="5A244720" w:rsidRDefault="5A244720" w:rsidP="20370A14">
      <w:pPr>
        <w:spacing w:line="257" w:lineRule="auto"/>
      </w:pPr>
      <w:r w:rsidRPr="20370A14">
        <w:rPr>
          <w:rFonts w:eastAsiaTheme="minorEastAsia"/>
          <w:sz w:val="24"/>
          <w:szCs w:val="24"/>
        </w:rPr>
        <w:t xml:space="preserve"> </w:t>
      </w:r>
    </w:p>
    <w:p w14:paraId="3C0ADE5C" w14:textId="77777777" w:rsidR="002D2113" w:rsidRPr="00131C1E" w:rsidRDefault="002D2113" w:rsidP="002D2113">
      <w:pPr>
        <w:spacing w:line="257" w:lineRule="auto"/>
      </w:pPr>
      <w:bookmarkStart w:id="6" w:name="AntennaOps"/>
      <w:r>
        <w:rPr>
          <w:noProof/>
        </w:rPr>
        <w:lastRenderedPageBreak/>
        <w:drawing>
          <wp:inline distT="0" distB="0" distL="0" distR="0" wp14:anchorId="3344EDF2" wp14:editId="1AB54487">
            <wp:extent cx="5943417" cy="4894578"/>
            <wp:effectExtent l="0" t="0" r="635" b="1905"/>
            <wp:docPr id="55" name="Picture 55" descr="A summary figure depicting PIT antenna site names on the y-axis and time from January 2024 to January 2025 on the x-axis. Black horizontal bars depict when an antenna was operational, and the smaller overlaid orange points depict when a Bull Trout was detected at that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ummary figure depicting PIT antenna site names on the y-axis and time from January 2024 to January 2025 on the x-axis. Black horizontal bars depict when an antenna was operational, and the smaller overlaid orange points depict when a Bull Trout was detected at that si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417" cy="4894578"/>
                    </a:xfrm>
                    <a:prstGeom prst="rect">
                      <a:avLst/>
                    </a:prstGeom>
                  </pic:spPr>
                </pic:pic>
              </a:graphicData>
            </a:graphic>
          </wp:inline>
        </w:drawing>
      </w:r>
    </w:p>
    <w:p w14:paraId="4F35B709" w14:textId="06F789A4" w:rsidR="0014106A" w:rsidRPr="00F152CA" w:rsidRDefault="00FD6DDC" w:rsidP="00F152CA">
      <w:pPr>
        <w:pStyle w:val="Figurecaption"/>
      </w:pPr>
      <w:r>
        <w:t xml:space="preserve">Figure </w:t>
      </w:r>
      <w:r w:rsidR="00A33107">
        <w:t>8</w:t>
      </w:r>
      <w:r>
        <w:t xml:space="preserve">. </w:t>
      </w:r>
      <w:r w:rsidR="002D2113" w:rsidRPr="009E7EE9">
        <w:rPr>
          <w:b w:val="0"/>
          <w:bCs/>
        </w:rPr>
        <w:t xml:space="preserve">Antenna operations (black lines) and </w:t>
      </w:r>
      <w:r w:rsidR="00322AEE" w:rsidRPr="009E7EE9">
        <w:rPr>
          <w:b w:val="0"/>
          <w:bCs/>
        </w:rPr>
        <w:t xml:space="preserve">Bull Trout </w:t>
      </w:r>
      <w:r w:rsidR="002D2113" w:rsidRPr="009E7EE9">
        <w:rPr>
          <w:b w:val="0"/>
          <w:bCs/>
        </w:rPr>
        <w:t xml:space="preserve">detections (orange </w:t>
      </w:r>
      <w:r w:rsidR="003A6A19">
        <w:rPr>
          <w:b w:val="0"/>
          <w:bCs/>
        </w:rPr>
        <w:t>dot</w:t>
      </w:r>
      <w:r w:rsidR="003A6A19" w:rsidRPr="009E7EE9">
        <w:rPr>
          <w:b w:val="0"/>
          <w:bCs/>
        </w:rPr>
        <w:t>s</w:t>
      </w:r>
      <w:r w:rsidR="002D2113" w:rsidRPr="009E7EE9">
        <w:rPr>
          <w:b w:val="0"/>
          <w:bCs/>
        </w:rPr>
        <w:t>) during 2023. Black lines consist of a series of points that represent an hour in which the given antenna was operational (</w:t>
      </w:r>
      <w:r w:rsidR="002D2113" w:rsidRPr="009E7EE9">
        <w:t>UGC1</w:t>
      </w:r>
      <w:r w:rsidR="002D2113" w:rsidRPr="009E7EE9">
        <w:rPr>
          <w:b w:val="0"/>
          <w:bCs/>
        </w:rPr>
        <w:t xml:space="preserve"> = upper Gold Creek (upstream antenna), </w:t>
      </w:r>
      <w:r w:rsidR="002D2113" w:rsidRPr="009E7EE9">
        <w:t>UGC2</w:t>
      </w:r>
      <w:r w:rsidR="002D2113" w:rsidRPr="009E7EE9">
        <w:rPr>
          <w:b w:val="0"/>
          <w:bCs/>
        </w:rPr>
        <w:t xml:space="preserve"> = upper Gold Creek (downstream antenna), </w:t>
      </w:r>
      <w:r w:rsidR="79AB2E6E" w:rsidRPr="009E7EE9">
        <w:t>GCP</w:t>
      </w:r>
      <w:r w:rsidR="79AB2E6E" w:rsidRPr="009E7EE9">
        <w:rPr>
          <w:b w:val="0"/>
          <w:bCs/>
        </w:rPr>
        <w:t xml:space="preserve"> = Gold Creek Pond, </w:t>
      </w:r>
      <w:r w:rsidR="002D2113" w:rsidRPr="009E7EE9">
        <w:t>G90</w:t>
      </w:r>
      <w:r w:rsidR="002D2113" w:rsidRPr="009E7EE9">
        <w:rPr>
          <w:b w:val="0"/>
          <w:bCs/>
        </w:rPr>
        <w:t xml:space="preserve"> = lower Gold Creek, </w:t>
      </w:r>
      <w:r w:rsidR="002D2113" w:rsidRPr="009E7EE9">
        <w:t>COLD</w:t>
      </w:r>
      <w:r w:rsidR="002D2113" w:rsidRPr="009E7EE9">
        <w:rPr>
          <w:b w:val="0"/>
          <w:bCs/>
        </w:rPr>
        <w:t xml:space="preserve"> = </w:t>
      </w:r>
      <w:r w:rsidR="2F81F029" w:rsidRPr="009E7EE9">
        <w:rPr>
          <w:b w:val="0"/>
          <w:bCs/>
        </w:rPr>
        <w:t>u</w:t>
      </w:r>
      <w:r w:rsidR="1DE394F0" w:rsidRPr="009E7EE9">
        <w:rPr>
          <w:b w:val="0"/>
          <w:bCs/>
        </w:rPr>
        <w:t xml:space="preserve">pper </w:t>
      </w:r>
      <w:r w:rsidR="002D2113" w:rsidRPr="009E7EE9">
        <w:rPr>
          <w:b w:val="0"/>
          <w:bCs/>
        </w:rPr>
        <w:t>Cold Creek,</w:t>
      </w:r>
      <w:r w:rsidR="3C95DB12" w:rsidRPr="009E7EE9">
        <w:rPr>
          <w:b w:val="0"/>
          <w:bCs/>
        </w:rPr>
        <w:t xml:space="preserve"> </w:t>
      </w:r>
      <w:r w:rsidR="3C95DB12" w:rsidRPr="00357823">
        <w:t>2COLD</w:t>
      </w:r>
      <w:r w:rsidR="3C95DB12" w:rsidRPr="009E7EE9">
        <w:rPr>
          <w:b w:val="0"/>
          <w:bCs/>
        </w:rPr>
        <w:t xml:space="preserve"> = </w:t>
      </w:r>
      <w:r w:rsidR="77CD4653" w:rsidRPr="009E7EE9">
        <w:rPr>
          <w:b w:val="0"/>
          <w:bCs/>
        </w:rPr>
        <w:t>l</w:t>
      </w:r>
      <w:r w:rsidR="3C95DB12" w:rsidRPr="009E7EE9">
        <w:rPr>
          <w:b w:val="0"/>
          <w:bCs/>
        </w:rPr>
        <w:t>ower Cold Creek,</w:t>
      </w:r>
      <w:r w:rsidR="002D2113" w:rsidRPr="009E7EE9">
        <w:rPr>
          <w:b w:val="0"/>
          <w:bCs/>
        </w:rPr>
        <w:t xml:space="preserve"> </w:t>
      </w:r>
      <w:r w:rsidR="002D2113" w:rsidRPr="00357823">
        <w:t>KCH1</w:t>
      </w:r>
      <w:r w:rsidR="002D2113" w:rsidRPr="009E7EE9">
        <w:rPr>
          <w:b w:val="0"/>
          <w:bCs/>
        </w:rPr>
        <w:t xml:space="preserve"> = Keechelus Dam outlet channel (upstream antenna), </w:t>
      </w:r>
      <w:r w:rsidR="002D2113" w:rsidRPr="00357823">
        <w:t>KCH2</w:t>
      </w:r>
      <w:r w:rsidR="002D2113" w:rsidRPr="009E7EE9">
        <w:rPr>
          <w:b w:val="0"/>
          <w:bCs/>
        </w:rPr>
        <w:t xml:space="preserve"> = Keechelus Dam outlet channel (middle antennas), </w:t>
      </w:r>
      <w:r w:rsidR="002D2113" w:rsidRPr="00357823">
        <w:t>KCH3</w:t>
      </w:r>
      <w:r w:rsidR="002D2113" w:rsidRPr="009E7EE9">
        <w:rPr>
          <w:b w:val="0"/>
          <w:bCs/>
        </w:rPr>
        <w:t xml:space="preserve"> = Keechelus Dam outlet channel (downstream antennas), </w:t>
      </w:r>
      <w:r w:rsidR="002D2113" w:rsidRPr="00357823">
        <w:t>KR1</w:t>
      </w:r>
      <w:r w:rsidR="002D2113" w:rsidRPr="009E7EE9">
        <w:rPr>
          <w:b w:val="0"/>
          <w:bCs/>
        </w:rPr>
        <w:t xml:space="preserve">= </w:t>
      </w:r>
      <w:r w:rsidR="5F960BF4" w:rsidRPr="009E7EE9">
        <w:rPr>
          <w:b w:val="0"/>
          <w:bCs/>
        </w:rPr>
        <w:t xml:space="preserve">upstream site in </w:t>
      </w:r>
      <w:r w:rsidR="002D2113" w:rsidRPr="009E7EE9">
        <w:rPr>
          <w:b w:val="0"/>
          <w:bCs/>
        </w:rPr>
        <w:t xml:space="preserve">upper Kachess River,  </w:t>
      </w:r>
      <w:r w:rsidR="002D2113" w:rsidRPr="00357823">
        <w:t>KACL</w:t>
      </w:r>
      <w:r w:rsidR="002D2113" w:rsidRPr="009E7EE9">
        <w:rPr>
          <w:b w:val="0"/>
          <w:bCs/>
        </w:rPr>
        <w:t xml:space="preserve"> = downstream site in upper Kachess River (upstream antenna), </w:t>
      </w:r>
      <w:r w:rsidR="002D2113" w:rsidRPr="00357823">
        <w:t>KACL2</w:t>
      </w:r>
      <w:r w:rsidR="002D2113" w:rsidRPr="009E7EE9">
        <w:rPr>
          <w:b w:val="0"/>
          <w:bCs/>
        </w:rPr>
        <w:t xml:space="preserve"> = downstream site in upper Kachess River (downstream antenna), </w:t>
      </w:r>
      <w:r w:rsidR="002D2113" w:rsidRPr="00357823">
        <w:t>BOX1</w:t>
      </w:r>
      <w:r w:rsidR="002D2113" w:rsidRPr="009E7EE9">
        <w:rPr>
          <w:b w:val="0"/>
          <w:bCs/>
        </w:rPr>
        <w:t xml:space="preserve">= Box Canyon Creek (upstream antenna), </w:t>
      </w:r>
      <w:r w:rsidR="002D2113" w:rsidRPr="00357823">
        <w:t>BOX2</w:t>
      </w:r>
      <w:r w:rsidR="002D2113" w:rsidRPr="009E7EE9">
        <w:rPr>
          <w:b w:val="0"/>
          <w:bCs/>
        </w:rPr>
        <w:t xml:space="preserve"> = Box Canyon Creek (downstream antenna), </w:t>
      </w:r>
      <w:r w:rsidR="002D2113" w:rsidRPr="00357823">
        <w:t>BOX3</w:t>
      </w:r>
      <w:r w:rsidR="002D2113" w:rsidRPr="009E7EE9">
        <w:rPr>
          <w:b w:val="0"/>
          <w:bCs/>
        </w:rPr>
        <w:t xml:space="preserve"> = Box Canyon Creek flume, </w:t>
      </w:r>
      <w:r w:rsidR="002D2113" w:rsidRPr="00357823">
        <w:t>NARN</w:t>
      </w:r>
      <w:r w:rsidR="002D2113" w:rsidRPr="009E7EE9">
        <w:rPr>
          <w:b w:val="0"/>
          <w:bCs/>
        </w:rPr>
        <w:t xml:space="preserve"> = The Narrows, </w:t>
      </w:r>
      <w:r w:rsidR="002D2113" w:rsidRPr="00357823">
        <w:t>UPNFT</w:t>
      </w:r>
      <w:r w:rsidR="002D2113" w:rsidRPr="009E7EE9">
        <w:rPr>
          <w:b w:val="0"/>
          <w:bCs/>
        </w:rPr>
        <w:t xml:space="preserve"> = upper North Fork Tieton River, </w:t>
      </w:r>
      <w:r w:rsidR="002D2113" w:rsidRPr="00357823">
        <w:t>NFT</w:t>
      </w:r>
      <w:r w:rsidR="002D2113" w:rsidRPr="009E7EE9">
        <w:rPr>
          <w:b w:val="0"/>
          <w:bCs/>
        </w:rPr>
        <w:t xml:space="preserve"> = lower North Fork Tieton River, </w:t>
      </w:r>
      <w:r w:rsidR="002D2113" w:rsidRPr="00357823">
        <w:t>ULD</w:t>
      </w:r>
      <w:r w:rsidR="002D2113" w:rsidRPr="009E7EE9">
        <w:rPr>
          <w:b w:val="0"/>
          <w:bCs/>
        </w:rPr>
        <w:t xml:space="preserve"> = upper ladder in the spillway channel at Clear Creek Dam, </w:t>
      </w:r>
      <w:r w:rsidR="22E652B6" w:rsidRPr="00357823">
        <w:t>LLD</w:t>
      </w:r>
      <w:r w:rsidR="22E652B6" w:rsidRPr="009E7EE9">
        <w:rPr>
          <w:b w:val="0"/>
          <w:bCs/>
        </w:rPr>
        <w:t xml:space="preserve"> = lower ladder in the spillway channel at Clear Creek Dam, </w:t>
      </w:r>
      <w:r w:rsidR="002D2113" w:rsidRPr="00357823">
        <w:t>OCH</w:t>
      </w:r>
      <w:r w:rsidR="002D2113" w:rsidRPr="009E7EE9">
        <w:rPr>
          <w:b w:val="0"/>
          <w:bCs/>
        </w:rPr>
        <w:t xml:space="preserve"> = outlet channel at Clear Creek Dam, </w:t>
      </w:r>
      <w:r w:rsidR="002D2113" w:rsidRPr="00357823">
        <w:t>IND1</w:t>
      </w:r>
      <w:r w:rsidR="002D2113" w:rsidRPr="009E7EE9">
        <w:rPr>
          <w:b w:val="0"/>
          <w:bCs/>
        </w:rPr>
        <w:t xml:space="preserve">= Indian Creek (upstream antenna), </w:t>
      </w:r>
      <w:r w:rsidR="002D2113" w:rsidRPr="00357823">
        <w:t>IND2</w:t>
      </w:r>
      <w:r w:rsidR="002D2113" w:rsidRPr="009E7EE9">
        <w:rPr>
          <w:b w:val="0"/>
          <w:bCs/>
        </w:rPr>
        <w:t xml:space="preserve">= Indian Creek (downstream antenna), </w:t>
      </w:r>
      <w:r w:rsidR="002D2113" w:rsidRPr="00357823">
        <w:t>SFT</w:t>
      </w:r>
      <w:r w:rsidR="002D2113" w:rsidRPr="009E7EE9">
        <w:rPr>
          <w:b w:val="0"/>
          <w:bCs/>
        </w:rPr>
        <w:t xml:space="preserve"> = </w:t>
      </w:r>
      <w:r w:rsidR="00994BF8">
        <w:rPr>
          <w:b w:val="0"/>
          <w:bCs/>
        </w:rPr>
        <w:t xml:space="preserve">upper </w:t>
      </w:r>
      <w:r w:rsidR="002D2113" w:rsidRPr="009E7EE9">
        <w:rPr>
          <w:b w:val="0"/>
          <w:bCs/>
        </w:rPr>
        <w:t xml:space="preserve">South Fork Tieton River, and </w:t>
      </w:r>
      <w:r w:rsidR="002D2113" w:rsidRPr="00357823">
        <w:t>LSFT</w:t>
      </w:r>
      <w:r w:rsidR="002D2113" w:rsidRPr="009E7EE9">
        <w:rPr>
          <w:b w:val="0"/>
          <w:bCs/>
        </w:rPr>
        <w:t>= lower South Fork Tieton</w:t>
      </w:r>
      <w:r w:rsidR="00E1145B">
        <w:rPr>
          <w:b w:val="0"/>
          <w:bCs/>
        </w:rPr>
        <w:t xml:space="preserve"> River</w:t>
      </w:r>
      <w:r w:rsidR="002D2113" w:rsidRPr="009E7EE9">
        <w:rPr>
          <w:b w:val="0"/>
          <w:bCs/>
        </w:rPr>
        <w:t>).</w:t>
      </w:r>
      <w:bookmarkEnd w:id="6"/>
    </w:p>
    <w:p w14:paraId="66380BF5" w14:textId="07DC07DD" w:rsidR="00325B73" w:rsidRDefault="00325B73" w:rsidP="00325B73">
      <w:pPr>
        <w:spacing w:line="257" w:lineRule="auto"/>
        <w:rPr>
          <w:rFonts w:eastAsiaTheme="minorEastAsia"/>
          <w:sz w:val="24"/>
          <w:szCs w:val="24"/>
        </w:rPr>
      </w:pPr>
      <w:r w:rsidRPr="20370A14">
        <w:rPr>
          <w:rFonts w:eastAsiaTheme="minorEastAsia"/>
          <w:sz w:val="24"/>
          <w:szCs w:val="24"/>
        </w:rPr>
        <w:lastRenderedPageBreak/>
        <w:t xml:space="preserve">At Cold Creek, the upper submersible antenna (COLD) was active from May 21 until a battery failure on July 21 prompted a shutdown. Similarly, the lower submersible antenna (2COLD) operated from May 21 until its batteries died on August 13. In the Gold Creek area, the lower antenna (G90) ran continuously throughout the year except for two power-related interruptions in February and March. The upper Gold Creek array </w:t>
      </w:r>
      <w:r w:rsidR="00990126">
        <w:rPr>
          <w:rFonts w:eastAsiaTheme="minorEastAsia"/>
          <w:sz w:val="24"/>
          <w:szCs w:val="24"/>
        </w:rPr>
        <w:t>contained</w:t>
      </w:r>
      <w:r w:rsidR="00990126" w:rsidRPr="20370A14">
        <w:rPr>
          <w:rFonts w:eastAsiaTheme="minorEastAsia"/>
          <w:sz w:val="24"/>
          <w:szCs w:val="24"/>
        </w:rPr>
        <w:t xml:space="preserve"> </w:t>
      </w:r>
      <w:r w:rsidRPr="20370A14">
        <w:rPr>
          <w:rFonts w:eastAsiaTheme="minorEastAsia"/>
          <w:sz w:val="24"/>
          <w:szCs w:val="24"/>
        </w:rPr>
        <w:t>two antennas, the upper</w:t>
      </w:r>
      <w:r w:rsidR="00990126">
        <w:rPr>
          <w:rFonts w:eastAsiaTheme="minorEastAsia"/>
          <w:sz w:val="24"/>
          <w:szCs w:val="24"/>
        </w:rPr>
        <w:t xml:space="preserve"> antenna</w:t>
      </w:r>
      <w:r w:rsidRPr="20370A14">
        <w:rPr>
          <w:rFonts w:eastAsiaTheme="minorEastAsia"/>
          <w:sz w:val="24"/>
          <w:szCs w:val="24"/>
        </w:rPr>
        <w:t xml:space="preserve"> (UGC1), which came online on July 19, and the lower </w:t>
      </w:r>
      <w:r w:rsidR="00990126">
        <w:rPr>
          <w:rFonts w:eastAsiaTheme="minorEastAsia"/>
          <w:sz w:val="24"/>
          <w:szCs w:val="24"/>
        </w:rPr>
        <w:t xml:space="preserve">antenna </w:t>
      </w:r>
      <w:r w:rsidRPr="20370A14">
        <w:rPr>
          <w:rFonts w:eastAsiaTheme="minorEastAsia"/>
          <w:sz w:val="24"/>
          <w:szCs w:val="24"/>
        </w:rPr>
        <w:t xml:space="preserve">(UGC2), operating since June 28, both remaining active until November 18. The antenna at </w:t>
      </w:r>
      <w:r w:rsidR="00990126">
        <w:rPr>
          <w:rFonts w:eastAsiaTheme="minorEastAsia"/>
          <w:sz w:val="24"/>
          <w:szCs w:val="24"/>
        </w:rPr>
        <w:t xml:space="preserve">the </w:t>
      </w:r>
      <w:r w:rsidRPr="20370A14">
        <w:rPr>
          <w:rFonts w:eastAsiaTheme="minorEastAsia"/>
          <w:sz w:val="24"/>
          <w:szCs w:val="24"/>
        </w:rPr>
        <w:t>Gold Creek Pond</w:t>
      </w:r>
      <w:r w:rsidR="00AC15AC">
        <w:rPr>
          <w:rFonts w:eastAsiaTheme="minorEastAsia"/>
          <w:sz w:val="24"/>
          <w:szCs w:val="24"/>
        </w:rPr>
        <w:t xml:space="preserve"> outlet channel</w:t>
      </w:r>
      <w:r w:rsidRPr="20370A14">
        <w:rPr>
          <w:rFonts w:eastAsiaTheme="minorEastAsia"/>
          <w:sz w:val="24"/>
          <w:szCs w:val="24"/>
        </w:rPr>
        <w:t xml:space="preserve"> (GCP</w:t>
      </w:r>
      <w:r w:rsidR="00FB0C6A" w:rsidRPr="20370A14">
        <w:rPr>
          <w:rFonts w:eastAsiaTheme="minorEastAsia"/>
          <w:sz w:val="24"/>
          <w:szCs w:val="24"/>
        </w:rPr>
        <w:t>)</w:t>
      </w:r>
      <w:r w:rsidR="00FB0C6A">
        <w:rPr>
          <w:rFonts w:eastAsiaTheme="minorEastAsia"/>
          <w:sz w:val="24"/>
          <w:szCs w:val="24"/>
        </w:rPr>
        <w:t xml:space="preserve"> was </w:t>
      </w:r>
      <w:r w:rsidRPr="20370A14">
        <w:rPr>
          <w:rFonts w:eastAsiaTheme="minorEastAsia"/>
          <w:sz w:val="24"/>
          <w:szCs w:val="24"/>
        </w:rPr>
        <w:t>installed on September 20</w:t>
      </w:r>
      <w:r w:rsidR="00FB0C6A">
        <w:rPr>
          <w:rFonts w:eastAsiaTheme="minorEastAsia"/>
          <w:sz w:val="24"/>
          <w:szCs w:val="24"/>
        </w:rPr>
        <w:t xml:space="preserve"> and</w:t>
      </w:r>
      <w:r w:rsidR="00FB0C6A" w:rsidRPr="20370A14">
        <w:rPr>
          <w:rFonts w:eastAsiaTheme="minorEastAsia"/>
          <w:sz w:val="24"/>
          <w:szCs w:val="24"/>
        </w:rPr>
        <w:t xml:space="preserve"> </w:t>
      </w:r>
      <w:r w:rsidRPr="20370A14">
        <w:rPr>
          <w:rFonts w:eastAsiaTheme="minorEastAsia"/>
          <w:sz w:val="24"/>
          <w:szCs w:val="24"/>
        </w:rPr>
        <w:t xml:space="preserve">functioned until it was shut down on November 18. </w:t>
      </w:r>
      <w:r>
        <w:rPr>
          <w:rFonts w:eastAsiaTheme="minorEastAsia"/>
          <w:sz w:val="24"/>
          <w:szCs w:val="24"/>
        </w:rPr>
        <w:t>At the</w:t>
      </w:r>
      <w:r w:rsidRPr="20370A14">
        <w:rPr>
          <w:rFonts w:eastAsiaTheme="minorEastAsia"/>
          <w:sz w:val="24"/>
          <w:szCs w:val="24"/>
        </w:rPr>
        <w:t xml:space="preserve"> Keechelus Dam outlet array, several antennas encountered challenges yet </w:t>
      </w:r>
      <w:r w:rsidR="001208ED">
        <w:rPr>
          <w:rFonts w:eastAsiaTheme="minorEastAsia"/>
          <w:sz w:val="24"/>
          <w:szCs w:val="24"/>
        </w:rPr>
        <w:t>remain</w:t>
      </w:r>
      <w:r w:rsidR="001208ED" w:rsidRPr="20370A14">
        <w:rPr>
          <w:rFonts w:eastAsiaTheme="minorEastAsia"/>
          <w:sz w:val="24"/>
          <w:szCs w:val="24"/>
        </w:rPr>
        <w:t xml:space="preserve">ed </w:t>
      </w:r>
      <w:r w:rsidRPr="20370A14">
        <w:rPr>
          <w:rFonts w:eastAsiaTheme="minorEastAsia"/>
          <w:sz w:val="24"/>
          <w:szCs w:val="24"/>
        </w:rPr>
        <w:t>operation</w:t>
      </w:r>
      <w:r w:rsidR="001208ED">
        <w:rPr>
          <w:rFonts w:eastAsiaTheme="minorEastAsia"/>
          <w:sz w:val="24"/>
          <w:szCs w:val="24"/>
        </w:rPr>
        <w:t>al</w:t>
      </w:r>
      <w:r w:rsidRPr="20370A14">
        <w:rPr>
          <w:rFonts w:eastAsiaTheme="minorEastAsia"/>
          <w:sz w:val="24"/>
          <w:szCs w:val="24"/>
        </w:rPr>
        <w:t xml:space="preserve">. The upper antenna (KCH1), that has operated since September 19, 2023, began experiencing interference from a shed tag </w:t>
      </w:r>
      <w:r w:rsidR="001208ED">
        <w:rPr>
          <w:rFonts w:eastAsiaTheme="minorEastAsia"/>
          <w:sz w:val="24"/>
          <w:szCs w:val="24"/>
        </w:rPr>
        <w:t>i</w:t>
      </w:r>
      <w:r w:rsidRPr="20370A14">
        <w:rPr>
          <w:rFonts w:eastAsiaTheme="minorEastAsia"/>
          <w:sz w:val="24"/>
          <w:szCs w:val="24"/>
        </w:rPr>
        <w:t xml:space="preserve">n July. A subsequent shed tag on October 4 forced a shutdown. Although modifications to its shape and the removal of interfering tags </w:t>
      </w:r>
      <w:r w:rsidR="001208ED">
        <w:rPr>
          <w:rFonts w:eastAsiaTheme="minorEastAsia"/>
          <w:sz w:val="24"/>
          <w:szCs w:val="24"/>
        </w:rPr>
        <w:t>occurred</w:t>
      </w:r>
      <w:r w:rsidRPr="20370A14">
        <w:rPr>
          <w:rFonts w:eastAsiaTheme="minorEastAsia"/>
          <w:sz w:val="24"/>
          <w:szCs w:val="24"/>
        </w:rPr>
        <w:t xml:space="preserve"> on December 11, KCH1 was taken offline again on December 23. However, the middle (KCH2) and lower (KCH3) antennas operated </w:t>
      </w:r>
      <w:r w:rsidR="007F0025">
        <w:rPr>
          <w:rFonts w:eastAsiaTheme="minorEastAsia"/>
          <w:sz w:val="24"/>
          <w:szCs w:val="24"/>
        </w:rPr>
        <w:t>year-round</w:t>
      </w:r>
      <w:r w:rsidRPr="20370A14">
        <w:rPr>
          <w:rFonts w:eastAsiaTheme="minorEastAsia"/>
          <w:sz w:val="24"/>
          <w:szCs w:val="24"/>
        </w:rPr>
        <w:t xml:space="preserve"> with minimal interruption.</w:t>
      </w:r>
    </w:p>
    <w:p w14:paraId="0F2F93F8" w14:textId="1D1ABE04" w:rsidR="00325B73" w:rsidRDefault="00325B73" w:rsidP="00325B73">
      <w:pPr>
        <w:spacing w:line="257" w:lineRule="auto"/>
        <w:rPr>
          <w:rFonts w:eastAsiaTheme="minorEastAsia"/>
          <w:sz w:val="24"/>
          <w:szCs w:val="24"/>
        </w:rPr>
      </w:pPr>
      <w:r w:rsidRPr="20370A14">
        <w:rPr>
          <w:rFonts w:eastAsiaTheme="minorEastAsia"/>
          <w:sz w:val="24"/>
          <w:szCs w:val="24"/>
        </w:rPr>
        <w:t>In the Naches River Basin, site conditions similarly affected operations. The antenna</w:t>
      </w:r>
      <w:r w:rsidR="004705CE">
        <w:rPr>
          <w:rFonts w:eastAsiaTheme="minorEastAsia"/>
          <w:sz w:val="24"/>
          <w:szCs w:val="24"/>
        </w:rPr>
        <w:t xml:space="preserve"> array</w:t>
      </w:r>
      <w:r w:rsidRPr="20370A14">
        <w:rPr>
          <w:rFonts w:eastAsiaTheme="minorEastAsia"/>
          <w:sz w:val="24"/>
          <w:szCs w:val="24"/>
        </w:rPr>
        <w:t xml:space="preserve"> at </w:t>
      </w:r>
      <w:r w:rsidR="002A61DC">
        <w:rPr>
          <w:rFonts w:eastAsiaTheme="minorEastAsia"/>
          <w:sz w:val="24"/>
          <w:szCs w:val="24"/>
        </w:rPr>
        <w:t xml:space="preserve">lower </w:t>
      </w:r>
      <w:r w:rsidRPr="20370A14">
        <w:rPr>
          <w:rFonts w:eastAsiaTheme="minorEastAsia"/>
          <w:sz w:val="24"/>
          <w:szCs w:val="24"/>
        </w:rPr>
        <w:t xml:space="preserve">Indian Creek (IND1 and IND2) and those at the lower North Fork </w:t>
      </w:r>
      <w:r w:rsidR="00AA0B43">
        <w:rPr>
          <w:rFonts w:eastAsiaTheme="minorEastAsia"/>
          <w:sz w:val="24"/>
          <w:szCs w:val="24"/>
        </w:rPr>
        <w:t xml:space="preserve">Tieton River </w:t>
      </w:r>
      <w:r w:rsidRPr="20370A14">
        <w:rPr>
          <w:rFonts w:eastAsiaTheme="minorEastAsia"/>
          <w:sz w:val="24"/>
          <w:szCs w:val="24"/>
        </w:rPr>
        <w:t xml:space="preserve">and </w:t>
      </w:r>
      <w:r w:rsidR="00AA0B43">
        <w:rPr>
          <w:rFonts w:eastAsiaTheme="minorEastAsia"/>
          <w:sz w:val="24"/>
          <w:szCs w:val="24"/>
        </w:rPr>
        <w:t xml:space="preserve">the </w:t>
      </w:r>
      <w:r w:rsidR="008D1F85">
        <w:rPr>
          <w:rFonts w:eastAsiaTheme="minorEastAsia"/>
          <w:sz w:val="24"/>
          <w:szCs w:val="24"/>
        </w:rPr>
        <w:t xml:space="preserve">lower </w:t>
      </w:r>
      <w:r w:rsidRPr="20370A14">
        <w:rPr>
          <w:rFonts w:eastAsiaTheme="minorEastAsia"/>
          <w:sz w:val="24"/>
          <w:szCs w:val="24"/>
        </w:rPr>
        <w:t>South Fork Tieton River sites (NFT</w:t>
      </w:r>
      <w:r w:rsidR="00653613">
        <w:rPr>
          <w:rFonts w:eastAsiaTheme="minorEastAsia"/>
          <w:sz w:val="24"/>
          <w:szCs w:val="24"/>
        </w:rPr>
        <w:t>,</w:t>
      </w:r>
      <w:r w:rsidRPr="20370A14">
        <w:rPr>
          <w:rFonts w:eastAsiaTheme="minorEastAsia"/>
          <w:sz w:val="24"/>
          <w:szCs w:val="24"/>
        </w:rPr>
        <w:t xml:space="preserve"> LSFT) ran continuously from April 29 until November 19. The upper North Fork Tieton </w:t>
      </w:r>
      <w:r w:rsidR="00445F52">
        <w:rPr>
          <w:rFonts w:eastAsiaTheme="minorEastAsia"/>
          <w:sz w:val="24"/>
          <w:szCs w:val="24"/>
        </w:rPr>
        <w:t xml:space="preserve">River </w:t>
      </w:r>
      <w:r w:rsidRPr="20370A14">
        <w:rPr>
          <w:rFonts w:eastAsiaTheme="minorEastAsia"/>
          <w:sz w:val="24"/>
          <w:szCs w:val="24"/>
        </w:rPr>
        <w:t xml:space="preserve">antenna (UPNFT) was active from May 9 until November 19, while the upper South Fork Tieton River antenna (SFT) was turned on May </w:t>
      </w:r>
      <w:r w:rsidR="00470F9E" w:rsidRPr="20370A14">
        <w:rPr>
          <w:rFonts w:eastAsiaTheme="minorEastAsia"/>
          <w:sz w:val="24"/>
          <w:szCs w:val="24"/>
        </w:rPr>
        <w:t>9,</w:t>
      </w:r>
      <w:r w:rsidRPr="20370A14">
        <w:rPr>
          <w:rFonts w:eastAsiaTheme="minorEastAsia"/>
          <w:sz w:val="24"/>
          <w:szCs w:val="24"/>
        </w:rPr>
        <w:t xml:space="preserve"> but </w:t>
      </w:r>
      <w:r w:rsidR="00DB6392">
        <w:rPr>
          <w:rFonts w:eastAsiaTheme="minorEastAsia"/>
          <w:sz w:val="24"/>
          <w:szCs w:val="24"/>
        </w:rPr>
        <w:t xml:space="preserve">a tree fell on the </w:t>
      </w:r>
      <w:r w:rsidR="00020482">
        <w:rPr>
          <w:rFonts w:eastAsiaTheme="minorEastAsia"/>
          <w:sz w:val="24"/>
          <w:szCs w:val="24"/>
        </w:rPr>
        <w:t>IS1001 and destroyed it in</w:t>
      </w:r>
      <w:r w:rsidRPr="20370A14">
        <w:rPr>
          <w:rFonts w:eastAsiaTheme="minorEastAsia"/>
          <w:sz w:val="24"/>
          <w:szCs w:val="24"/>
        </w:rPr>
        <w:t xml:space="preserve"> early October</w:t>
      </w:r>
      <w:r w:rsidR="00CC6CB9">
        <w:rPr>
          <w:rFonts w:eastAsiaTheme="minorEastAsia"/>
          <w:sz w:val="24"/>
          <w:szCs w:val="24"/>
        </w:rPr>
        <w:t xml:space="preserve"> ending antenna operation at the site</w:t>
      </w:r>
      <w:r w:rsidRPr="20370A14">
        <w:rPr>
          <w:rFonts w:eastAsiaTheme="minorEastAsia"/>
          <w:sz w:val="24"/>
          <w:szCs w:val="24"/>
        </w:rPr>
        <w:t xml:space="preserve">. At Clear Creek Dam, the outlet channel antenna (OCH) experienced intermittent power issues from January 23 until February 21 </w:t>
      </w:r>
      <w:r w:rsidR="008E74C5">
        <w:rPr>
          <w:rFonts w:eastAsiaTheme="minorEastAsia"/>
          <w:sz w:val="24"/>
          <w:szCs w:val="24"/>
        </w:rPr>
        <w:t>but</w:t>
      </w:r>
      <w:r w:rsidRPr="20370A14">
        <w:rPr>
          <w:rFonts w:eastAsiaTheme="minorEastAsia"/>
          <w:sz w:val="24"/>
          <w:szCs w:val="24"/>
        </w:rPr>
        <w:t xml:space="preserve"> </w:t>
      </w:r>
      <w:r w:rsidR="006122C5">
        <w:rPr>
          <w:rFonts w:eastAsiaTheme="minorEastAsia"/>
          <w:sz w:val="24"/>
          <w:szCs w:val="24"/>
        </w:rPr>
        <w:t>continuously</w:t>
      </w:r>
      <w:r w:rsidRPr="20370A14">
        <w:rPr>
          <w:rFonts w:eastAsiaTheme="minorEastAsia"/>
          <w:sz w:val="24"/>
          <w:szCs w:val="24"/>
        </w:rPr>
        <w:t xml:space="preserve"> thereafter. The upper ladder antenna (ULD) functioned continuously throughout the year. The lower ladder antenna (LLD), installed on October 30, lost power around November 19 due to snow</w:t>
      </w:r>
      <w:r w:rsidR="00814063">
        <w:rPr>
          <w:rFonts w:eastAsiaTheme="minorEastAsia"/>
          <w:sz w:val="24"/>
          <w:szCs w:val="24"/>
        </w:rPr>
        <w:t xml:space="preserve"> covering the solar panel.</w:t>
      </w:r>
    </w:p>
    <w:p w14:paraId="4B71C2DF" w14:textId="77777777" w:rsidR="00325B73" w:rsidRDefault="00325B73" w:rsidP="006860BE"/>
    <w:p w14:paraId="069C0C94" w14:textId="77777777" w:rsidR="006860BE" w:rsidRPr="002000A1" w:rsidRDefault="006860BE" w:rsidP="006860BE">
      <w:pPr>
        <w:pStyle w:val="Heading2"/>
      </w:pPr>
      <w:r w:rsidRPr="002000A1">
        <w:t>Acoustic Telemetry</w:t>
      </w:r>
    </w:p>
    <w:p w14:paraId="2B9B300E" w14:textId="0D6D085B" w:rsidR="006860BE" w:rsidRDefault="006D7787" w:rsidP="006860BE">
      <w:pPr>
        <w:rPr>
          <w:rFonts w:eastAsia="Times New Roman"/>
          <w:sz w:val="24"/>
          <w:szCs w:val="24"/>
        </w:rPr>
      </w:pPr>
      <w:r>
        <w:rPr>
          <w:rFonts w:eastAsia="Times New Roman"/>
          <w:sz w:val="24"/>
          <w:szCs w:val="24"/>
        </w:rPr>
        <w:t>We implanted</w:t>
      </w:r>
      <w:r w:rsidR="00772573">
        <w:rPr>
          <w:rFonts w:eastAsia="Times New Roman"/>
          <w:sz w:val="24"/>
          <w:szCs w:val="24"/>
        </w:rPr>
        <w:t xml:space="preserve"> 52 fish </w:t>
      </w:r>
      <w:r w:rsidR="006860BE">
        <w:rPr>
          <w:rFonts w:eastAsia="Times New Roman"/>
          <w:sz w:val="24"/>
          <w:szCs w:val="24"/>
        </w:rPr>
        <w:t xml:space="preserve">with acoustic tags in 2024, </w:t>
      </w:r>
      <w:r w:rsidR="00231BCB">
        <w:rPr>
          <w:rFonts w:eastAsia="Times New Roman"/>
          <w:sz w:val="24"/>
          <w:szCs w:val="24"/>
        </w:rPr>
        <w:t xml:space="preserve">12 </w:t>
      </w:r>
      <w:r w:rsidR="005E3B7A">
        <w:rPr>
          <w:rFonts w:eastAsia="Times New Roman"/>
          <w:sz w:val="24"/>
          <w:szCs w:val="24"/>
        </w:rPr>
        <w:t xml:space="preserve">of these </w:t>
      </w:r>
      <w:r w:rsidR="0000676A">
        <w:rPr>
          <w:rFonts w:eastAsia="Times New Roman"/>
          <w:sz w:val="24"/>
          <w:szCs w:val="24"/>
        </w:rPr>
        <w:t xml:space="preserve">fish were obtained from </w:t>
      </w:r>
      <w:r w:rsidR="00185046">
        <w:rPr>
          <w:rFonts w:eastAsia="Times New Roman"/>
          <w:sz w:val="24"/>
          <w:szCs w:val="24"/>
        </w:rPr>
        <w:t>trap and haul</w:t>
      </w:r>
      <w:r w:rsidR="00C3530B">
        <w:rPr>
          <w:rFonts w:eastAsia="Times New Roman"/>
          <w:sz w:val="24"/>
          <w:szCs w:val="24"/>
        </w:rPr>
        <w:t xml:space="preserve"> </w:t>
      </w:r>
      <w:r w:rsidR="00EA7922">
        <w:rPr>
          <w:rFonts w:eastAsia="Times New Roman"/>
          <w:sz w:val="24"/>
          <w:szCs w:val="24"/>
        </w:rPr>
        <w:t>at Keechelus Dam and</w:t>
      </w:r>
      <w:r w:rsidR="004275E0">
        <w:rPr>
          <w:rFonts w:eastAsia="Times New Roman"/>
          <w:sz w:val="24"/>
          <w:szCs w:val="24"/>
        </w:rPr>
        <w:t xml:space="preserve"> 1 was obtained from trap and haul at </w:t>
      </w:r>
      <w:r w:rsidR="00B63D2E">
        <w:rPr>
          <w:rFonts w:eastAsia="Times New Roman"/>
          <w:sz w:val="24"/>
          <w:szCs w:val="24"/>
        </w:rPr>
        <w:t xml:space="preserve">Kachess Dam. After tagging, </w:t>
      </w:r>
      <w:r w:rsidR="00435CD5">
        <w:rPr>
          <w:rFonts w:eastAsia="Times New Roman"/>
          <w:sz w:val="24"/>
          <w:szCs w:val="24"/>
        </w:rPr>
        <w:t xml:space="preserve">the </w:t>
      </w:r>
      <w:r w:rsidR="00B63D2E">
        <w:rPr>
          <w:rFonts w:eastAsia="Times New Roman"/>
          <w:sz w:val="24"/>
          <w:szCs w:val="24"/>
        </w:rPr>
        <w:t xml:space="preserve">13 </w:t>
      </w:r>
      <w:r w:rsidR="002125CA">
        <w:rPr>
          <w:rFonts w:eastAsia="Times New Roman"/>
          <w:sz w:val="24"/>
          <w:szCs w:val="24"/>
        </w:rPr>
        <w:t>fish</w:t>
      </w:r>
      <w:r w:rsidR="00507FEC" w:rsidRPr="00507FEC">
        <w:rPr>
          <w:sz w:val="24"/>
          <w:szCs w:val="24"/>
        </w:rPr>
        <w:t xml:space="preserve"> </w:t>
      </w:r>
      <w:r w:rsidR="00507FEC" w:rsidRPr="00F2343B">
        <w:rPr>
          <w:sz w:val="24"/>
          <w:szCs w:val="24"/>
        </w:rPr>
        <w:t>(483 – 671</w:t>
      </w:r>
      <w:r w:rsidR="00C628BF">
        <w:rPr>
          <w:sz w:val="24"/>
          <w:szCs w:val="24"/>
        </w:rPr>
        <w:t xml:space="preserve"> </w:t>
      </w:r>
      <w:r w:rsidR="00507FEC" w:rsidRPr="00F2343B">
        <w:rPr>
          <w:sz w:val="24"/>
          <w:szCs w:val="24"/>
        </w:rPr>
        <w:t xml:space="preserve">mm </w:t>
      </w:r>
      <w:r w:rsidR="00507FEC">
        <w:rPr>
          <w:sz w:val="24"/>
          <w:szCs w:val="24"/>
        </w:rPr>
        <w:t xml:space="preserve">total </w:t>
      </w:r>
      <w:r w:rsidR="00C628BF">
        <w:rPr>
          <w:sz w:val="24"/>
          <w:szCs w:val="24"/>
        </w:rPr>
        <w:t>length</w:t>
      </w:r>
      <w:r w:rsidR="00C628BF" w:rsidRPr="00F2343B">
        <w:rPr>
          <w:sz w:val="24"/>
          <w:szCs w:val="24"/>
        </w:rPr>
        <w:t>)</w:t>
      </w:r>
      <w:r w:rsidR="00C628BF">
        <w:rPr>
          <w:sz w:val="24"/>
          <w:szCs w:val="24"/>
        </w:rPr>
        <w:t xml:space="preserve"> </w:t>
      </w:r>
      <w:r w:rsidR="00C628BF">
        <w:rPr>
          <w:rFonts w:eastAsia="Times New Roman"/>
          <w:sz w:val="24"/>
          <w:szCs w:val="24"/>
        </w:rPr>
        <w:t>were</w:t>
      </w:r>
      <w:r w:rsidR="00B63D2E">
        <w:rPr>
          <w:rFonts w:eastAsia="Times New Roman"/>
          <w:sz w:val="24"/>
          <w:szCs w:val="24"/>
        </w:rPr>
        <w:t xml:space="preserve"> </w:t>
      </w:r>
      <w:r w:rsidR="006860BE">
        <w:rPr>
          <w:sz w:val="24"/>
          <w:szCs w:val="24"/>
        </w:rPr>
        <w:t>released into the</w:t>
      </w:r>
      <w:r w:rsidR="006860BE" w:rsidRPr="00F2343B">
        <w:rPr>
          <w:sz w:val="24"/>
          <w:szCs w:val="24"/>
        </w:rPr>
        <w:t xml:space="preserve"> Keechelus </w:t>
      </w:r>
      <w:r w:rsidR="006860BE">
        <w:rPr>
          <w:sz w:val="24"/>
          <w:szCs w:val="24"/>
        </w:rPr>
        <w:t>Forebay</w:t>
      </w:r>
      <w:r w:rsidR="006860BE" w:rsidRPr="00F2343B">
        <w:rPr>
          <w:sz w:val="24"/>
          <w:szCs w:val="24"/>
        </w:rPr>
        <w:t xml:space="preserve"> </w:t>
      </w:r>
      <w:r w:rsidR="00354016">
        <w:rPr>
          <w:sz w:val="24"/>
          <w:szCs w:val="24"/>
        </w:rPr>
        <w:t xml:space="preserve">during separate events </w:t>
      </w:r>
      <w:r w:rsidR="001B6EBD">
        <w:rPr>
          <w:sz w:val="24"/>
          <w:szCs w:val="24"/>
        </w:rPr>
        <w:t xml:space="preserve">from </w:t>
      </w:r>
      <w:r w:rsidR="006860BE" w:rsidRPr="00F2343B">
        <w:rPr>
          <w:sz w:val="24"/>
          <w:szCs w:val="24"/>
        </w:rPr>
        <w:t xml:space="preserve">September </w:t>
      </w:r>
      <w:r w:rsidR="006860BE">
        <w:rPr>
          <w:sz w:val="24"/>
          <w:szCs w:val="24"/>
        </w:rPr>
        <w:t>5</w:t>
      </w:r>
      <w:r w:rsidR="006860BE" w:rsidRPr="00F2343B">
        <w:rPr>
          <w:sz w:val="24"/>
          <w:szCs w:val="24"/>
        </w:rPr>
        <w:t xml:space="preserve"> </w:t>
      </w:r>
      <w:r w:rsidR="006860BE">
        <w:rPr>
          <w:sz w:val="24"/>
          <w:szCs w:val="24"/>
        </w:rPr>
        <w:t>to</w:t>
      </w:r>
      <w:r w:rsidR="006860BE" w:rsidRPr="00F2343B">
        <w:rPr>
          <w:sz w:val="24"/>
          <w:szCs w:val="24"/>
        </w:rPr>
        <w:t xml:space="preserve"> November 6. </w:t>
      </w:r>
      <w:r w:rsidR="006860BE">
        <w:rPr>
          <w:sz w:val="24"/>
          <w:szCs w:val="24"/>
        </w:rPr>
        <w:t xml:space="preserve">The other 39 acoustically tagged fish were La Salle fish </w:t>
      </w:r>
      <w:r w:rsidR="004B51CE" w:rsidRPr="00F2343B">
        <w:rPr>
          <w:sz w:val="24"/>
          <w:szCs w:val="24"/>
        </w:rPr>
        <w:t xml:space="preserve">(245 </w:t>
      </w:r>
      <w:r w:rsidR="004B51CE">
        <w:rPr>
          <w:sz w:val="24"/>
          <w:szCs w:val="24"/>
        </w:rPr>
        <w:t>–</w:t>
      </w:r>
      <w:r w:rsidR="004B51CE" w:rsidRPr="00F2343B">
        <w:rPr>
          <w:sz w:val="24"/>
          <w:szCs w:val="24"/>
        </w:rPr>
        <w:t xml:space="preserve"> 460</w:t>
      </w:r>
      <w:r w:rsidR="004B51CE">
        <w:rPr>
          <w:sz w:val="24"/>
          <w:szCs w:val="24"/>
        </w:rPr>
        <w:t xml:space="preserve"> </w:t>
      </w:r>
      <w:r w:rsidR="004B51CE" w:rsidRPr="00F2343B">
        <w:rPr>
          <w:sz w:val="24"/>
          <w:szCs w:val="24"/>
        </w:rPr>
        <w:t xml:space="preserve">mm </w:t>
      </w:r>
      <w:r w:rsidR="004B51CE">
        <w:rPr>
          <w:sz w:val="24"/>
          <w:szCs w:val="24"/>
        </w:rPr>
        <w:t>total length</w:t>
      </w:r>
      <w:r w:rsidR="004B51CE" w:rsidRPr="00F2343B">
        <w:rPr>
          <w:sz w:val="24"/>
          <w:szCs w:val="24"/>
        </w:rPr>
        <w:t>)</w:t>
      </w:r>
      <w:r w:rsidR="004B51CE">
        <w:rPr>
          <w:sz w:val="24"/>
          <w:szCs w:val="24"/>
        </w:rPr>
        <w:t xml:space="preserve"> </w:t>
      </w:r>
      <w:r w:rsidR="006860BE">
        <w:rPr>
          <w:sz w:val="24"/>
          <w:szCs w:val="24"/>
        </w:rPr>
        <w:t>released in</w:t>
      </w:r>
      <w:r w:rsidR="00342A7E">
        <w:rPr>
          <w:sz w:val="24"/>
          <w:szCs w:val="24"/>
        </w:rPr>
        <w:t>to</w:t>
      </w:r>
      <w:r w:rsidR="006860BE">
        <w:rPr>
          <w:sz w:val="24"/>
          <w:szCs w:val="24"/>
        </w:rPr>
        <w:t xml:space="preserve"> Keechelus Reservoir near Cold Creek</w:t>
      </w:r>
      <w:r w:rsidR="006860BE" w:rsidRPr="00E67576">
        <w:rPr>
          <w:sz w:val="24"/>
          <w:szCs w:val="24"/>
        </w:rPr>
        <w:t xml:space="preserve"> </w:t>
      </w:r>
      <w:r w:rsidR="006860BE">
        <w:rPr>
          <w:sz w:val="24"/>
          <w:szCs w:val="24"/>
        </w:rPr>
        <w:t>on July 9. Additionally, 10</w:t>
      </w:r>
      <w:r w:rsidR="006860BE" w:rsidRPr="00F2343B">
        <w:rPr>
          <w:sz w:val="24"/>
          <w:szCs w:val="24"/>
        </w:rPr>
        <w:t xml:space="preserve"> of the 13 V9TP</w:t>
      </w:r>
      <w:r w:rsidR="00BA6E8B">
        <w:rPr>
          <w:sz w:val="24"/>
          <w:szCs w:val="24"/>
        </w:rPr>
        <w:t>-</w:t>
      </w:r>
      <w:r w:rsidR="006860BE" w:rsidRPr="00F2343B">
        <w:rPr>
          <w:sz w:val="24"/>
          <w:szCs w:val="24"/>
        </w:rPr>
        <w:t xml:space="preserve"> tagged La Salle Bull Trout</w:t>
      </w:r>
      <w:r w:rsidR="006860BE">
        <w:rPr>
          <w:sz w:val="24"/>
          <w:szCs w:val="24"/>
        </w:rPr>
        <w:t xml:space="preserve"> </w:t>
      </w:r>
      <w:r w:rsidR="006860BE" w:rsidRPr="00F2343B">
        <w:rPr>
          <w:sz w:val="24"/>
          <w:szCs w:val="24"/>
        </w:rPr>
        <w:t xml:space="preserve">released in the summer of 2023 were still transmitting when the 2024 </w:t>
      </w:r>
      <w:r w:rsidR="006860BE" w:rsidRPr="00263091">
        <w:rPr>
          <w:sz w:val="24"/>
          <w:szCs w:val="24"/>
        </w:rPr>
        <w:t>acoustic array was deployed.</w:t>
      </w:r>
      <w:r w:rsidR="006860BE">
        <w:rPr>
          <w:sz w:val="24"/>
          <w:szCs w:val="24"/>
        </w:rPr>
        <w:t xml:space="preserve"> Of these </w:t>
      </w:r>
      <w:r w:rsidR="006860BE" w:rsidRPr="49E3CF95">
        <w:rPr>
          <w:sz w:val="24"/>
          <w:szCs w:val="24"/>
        </w:rPr>
        <w:t>6</w:t>
      </w:r>
      <w:r w:rsidR="66356307" w:rsidRPr="49E3CF95">
        <w:rPr>
          <w:sz w:val="24"/>
          <w:szCs w:val="24"/>
        </w:rPr>
        <w:t>2</w:t>
      </w:r>
      <w:r w:rsidR="006860BE">
        <w:rPr>
          <w:sz w:val="24"/>
          <w:szCs w:val="24"/>
        </w:rPr>
        <w:t xml:space="preserve"> acoustically tagged fish, </w:t>
      </w:r>
      <w:r w:rsidR="00B561D4">
        <w:rPr>
          <w:sz w:val="24"/>
          <w:szCs w:val="24"/>
        </w:rPr>
        <w:t>9</w:t>
      </w:r>
      <w:r w:rsidR="006860BE" w:rsidRPr="001532FA">
        <w:rPr>
          <w:rFonts w:eastAsia="Times New Roman"/>
          <w:sz w:val="24"/>
          <w:szCs w:val="24"/>
        </w:rPr>
        <w:t xml:space="preserve"> La Salle </w:t>
      </w:r>
      <w:r w:rsidR="006860BE">
        <w:rPr>
          <w:rFonts w:eastAsia="Times New Roman"/>
          <w:sz w:val="24"/>
          <w:szCs w:val="24"/>
        </w:rPr>
        <w:t>fish</w:t>
      </w:r>
      <w:r w:rsidR="006860BE" w:rsidRPr="001532FA">
        <w:rPr>
          <w:rFonts w:eastAsia="Times New Roman"/>
          <w:sz w:val="24"/>
          <w:szCs w:val="24"/>
        </w:rPr>
        <w:t xml:space="preserve"> produced transmissions consistent with mortality </w:t>
      </w:r>
      <w:r w:rsidR="006860BE" w:rsidRPr="3CC83DD3">
        <w:rPr>
          <w:rFonts w:eastAsia="Times New Roman"/>
          <w:sz w:val="24"/>
          <w:szCs w:val="24"/>
        </w:rPr>
        <w:t>between</w:t>
      </w:r>
      <w:r w:rsidR="006860BE" w:rsidRPr="001532FA">
        <w:rPr>
          <w:rFonts w:eastAsia="Times New Roman"/>
          <w:sz w:val="24"/>
          <w:szCs w:val="24"/>
        </w:rPr>
        <w:t xml:space="preserve"> July </w:t>
      </w:r>
      <w:r w:rsidR="00732AAC">
        <w:rPr>
          <w:rFonts w:eastAsia="Times New Roman"/>
          <w:sz w:val="24"/>
          <w:szCs w:val="24"/>
        </w:rPr>
        <w:t>9</w:t>
      </w:r>
      <w:r w:rsidR="00732AAC" w:rsidRPr="001532FA">
        <w:rPr>
          <w:rFonts w:eastAsia="Times New Roman"/>
          <w:sz w:val="24"/>
          <w:szCs w:val="24"/>
        </w:rPr>
        <w:t xml:space="preserve"> </w:t>
      </w:r>
      <w:r w:rsidR="006860BE" w:rsidRPr="001532FA">
        <w:rPr>
          <w:rFonts w:eastAsia="Times New Roman"/>
          <w:sz w:val="24"/>
          <w:szCs w:val="24"/>
        </w:rPr>
        <w:t>and September 26</w:t>
      </w:r>
      <w:r w:rsidR="006860BE">
        <w:rPr>
          <w:rFonts w:eastAsia="Times New Roman"/>
          <w:sz w:val="24"/>
          <w:szCs w:val="24"/>
        </w:rPr>
        <w:t>.</w:t>
      </w:r>
      <w:r w:rsidR="006860BE" w:rsidRPr="001532FA">
        <w:rPr>
          <w:rFonts w:eastAsia="Times New Roman"/>
          <w:sz w:val="24"/>
          <w:szCs w:val="24"/>
        </w:rPr>
        <w:t xml:space="preserve"> </w:t>
      </w:r>
    </w:p>
    <w:p w14:paraId="7B8F5BF4" w14:textId="2F56BF0E" w:rsidR="006860BE" w:rsidRDefault="006860BE" w:rsidP="006860BE">
      <w:pPr>
        <w:rPr>
          <w:rFonts w:eastAsia="Times New Roman"/>
          <w:sz w:val="24"/>
          <w:szCs w:val="24"/>
        </w:rPr>
      </w:pPr>
      <w:r>
        <w:rPr>
          <w:rFonts w:cstheme="minorHAnsi"/>
          <w:bCs/>
          <w:szCs w:val="24"/>
        </w:rPr>
        <w:t>A</w:t>
      </w:r>
      <w:r>
        <w:rPr>
          <w:rFonts w:eastAsia="Times New Roman"/>
          <w:sz w:val="24"/>
          <w:szCs w:val="24"/>
        </w:rPr>
        <w:t xml:space="preserve">ll but two of our receivers operated continuously until the last download on December 4. Both KEE1 (the southernmost receiver in the channel leading to the dam intake) and KEE18 (the northernmost receiver sitting on the edge of the Gold Creek fluvial pan) provided data through </w:t>
      </w:r>
      <w:r>
        <w:rPr>
          <w:rFonts w:eastAsia="Times New Roman"/>
          <w:sz w:val="24"/>
          <w:szCs w:val="24"/>
        </w:rPr>
        <w:lastRenderedPageBreak/>
        <w:t>August 13, the last download before both receivers were lost. Tagged</w:t>
      </w:r>
      <w:r w:rsidRPr="00F10AEC">
        <w:rPr>
          <w:rFonts w:eastAsia="Times New Roman"/>
          <w:sz w:val="24"/>
          <w:szCs w:val="24"/>
        </w:rPr>
        <w:t xml:space="preserve"> fish were detected on 98% of </w:t>
      </w:r>
      <w:r>
        <w:rPr>
          <w:rFonts w:eastAsia="Times New Roman"/>
          <w:sz w:val="24"/>
          <w:szCs w:val="24"/>
        </w:rPr>
        <w:t xml:space="preserve">the </w:t>
      </w:r>
      <w:r w:rsidRPr="00F10AEC">
        <w:rPr>
          <w:rFonts w:eastAsia="Times New Roman"/>
          <w:sz w:val="24"/>
          <w:szCs w:val="24"/>
        </w:rPr>
        <w:t>days</w:t>
      </w:r>
      <w:r w:rsidRPr="00043155">
        <w:rPr>
          <w:rFonts w:eastAsia="Times New Roman"/>
          <w:sz w:val="24"/>
          <w:szCs w:val="24"/>
        </w:rPr>
        <w:t xml:space="preserve"> </w:t>
      </w:r>
      <w:r>
        <w:rPr>
          <w:rFonts w:eastAsia="Times New Roman"/>
          <w:sz w:val="24"/>
          <w:szCs w:val="24"/>
        </w:rPr>
        <w:t xml:space="preserve">(98% </w:t>
      </w:r>
      <w:r w:rsidRPr="00F10AEC">
        <w:rPr>
          <w:rFonts w:eastAsia="Times New Roman"/>
          <w:sz w:val="24"/>
          <w:szCs w:val="24"/>
        </w:rPr>
        <w:t>residency index</w:t>
      </w:r>
      <w:r>
        <w:rPr>
          <w:rFonts w:eastAsia="Times New Roman"/>
          <w:sz w:val="24"/>
          <w:szCs w:val="24"/>
        </w:rPr>
        <w:t>)</w:t>
      </w:r>
      <w:r w:rsidRPr="00F10AEC">
        <w:rPr>
          <w:rFonts w:eastAsia="Times New Roman"/>
          <w:sz w:val="24"/>
          <w:szCs w:val="24"/>
        </w:rPr>
        <w:t xml:space="preserve"> when actively transmitting in the reservoir. </w:t>
      </w:r>
      <w:r>
        <w:rPr>
          <w:rFonts w:eastAsia="Times New Roman"/>
          <w:sz w:val="24"/>
          <w:szCs w:val="24"/>
        </w:rPr>
        <w:t>Before filtering, a</w:t>
      </w:r>
      <w:r w:rsidRPr="00263091">
        <w:rPr>
          <w:sz w:val="24"/>
          <w:szCs w:val="24"/>
        </w:rPr>
        <w:t xml:space="preserve"> total of 3,692,088 detections were collected from </w:t>
      </w:r>
      <w:r>
        <w:rPr>
          <w:sz w:val="24"/>
          <w:szCs w:val="24"/>
        </w:rPr>
        <w:t xml:space="preserve">58 </w:t>
      </w:r>
      <w:r w:rsidRPr="00263091">
        <w:rPr>
          <w:sz w:val="24"/>
          <w:szCs w:val="24"/>
        </w:rPr>
        <w:t>fish between May 13 to December 4. After QAQC filtering, the filtered dataset contained</w:t>
      </w:r>
      <w:r w:rsidRPr="00F2343B">
        <w:rPr>
          <w:sz w:val="24"/>
          <w:szCs w:val="24"/>
        </w:rPr>
        <w:t xml:space="preserve"> 2,907,361 detections</w:t>
      </w:r>
      <w:r>
        <w:rPr>
          <w:sz w:val="24"/>
          <w:szCs w:val="24"/>
        </w:rPr>
        <w:t xml:space="preserve"> that were </w:t>
      </w:r>
      <w:r w:rsidRPr="00F2343B">
        <w:rPr>
          <w:sz w:val="24"/>
          <w:szCs w:val="24"/>
        </w:rPr>
        <w:t>used in all following analyses.</w:t>
      </w:r>
      <w:r>
        <w:rPr>
          <w:sz w:val="24"/>
          <w:szCs w:val="24"/>
        </w:rPr>
        <w:t xml:space="preserve"> Thirty-three</w:t>
      </w:r>
      <w:r w:rsidRPr="001532FA">
        <w:rPr>
          <w:rFonts w:eastAsia="Times New Roman"/>
          <w:sz w:val="24"/>
          <w:szCs w:val="24"/>
        </w:rPr>
        <w:t xml:space="preserve"> La Salle fish and </w:t>
      </w:r>
      <w:r>
        <w:rPr>
          <w:rFonts w:eastAsia="Times New Roman"/>
          <w:sz w:val="24"/>
          <w:szCs w:val="24"/>
        </w:rPr>
        <w:t>twelve</w:t>
      </w:r>
      <w:r w:rsidRPr="001532FA">
        <w:rPr>
          <w:rFonts w:eastAsia="Times New Roman"/>
          <w:sz w:val="24"/>
          <w:szCs w:val="24"/>
        </w:rPr>
        <w:t xml:space="preserve"> fish tagged during trap and haul were transmitting </w:t>
      </w:r>
      <w:r>
        <w:rPr>
          <w:rFonts w:eastAsia="Times New Roman"/>
          <w:sz w:val="24"/>
          <w:szCs w:val="24"/>
        </w:rPr>
        <w:t>in an ‘</w:t>
      </w:r>
      <w:r w:rsidRPr="001532FA">
        <w:rPr>
          <w:rFonts w:eastAsia="Times New Roman"/>
          <w:sz w:val="24"/>
          <w:szCs w:val="24"/>
        </w:rPr>
        <w:t>alive</w:t>
      </w:r>
      <w:r>
        <w:rPr>
          <w:rFonts w:eastAsia="Times New Roman"/>
          <w:sz w:val="24"/>
          <w:szCs w:val="24"/>
        </w:rPr>
        <w:t>’ state</w:t>
      </w:r>
      <w:r w:rsidRPr="001532FA">
        <w:rPr>
          <w:rFonts w:eastAsia="Times New Roman"/>
          <w:sz w:val="24"/>
          <w:szCs w:val="24"/>
        </w:rPr>
        <w:t xml:space="preserve"> </w:t>
      </w:r>
      <w:r>
        <w:rPr>
          <w:rFonts w:eastAsia="Times New Roman"/>
          <w:sz w:val="24"/>
          <w:szCs w:val="24"/>
        </w:rPr>
        <w:t>on December 4</w:t>
      </w:r>
      <w:r w:rsidRPr="001532FA">
        <w:rPr>
          <w:rFonts w:eastAsia="Times New Roman"/>
          <w:sz w:val="24"/>
          <w:szCs w:val="24"/>
        </w:rPr>
        <w:t>.</w:t>
      </w:r>
      <w:r>
        <w:rPr>
          <w:rFonts w:eastAsia="Times New Roman"/>
          <w:sz w:val="24"/>
          <w:szCs w:val="24"/>
        </w:rPr>
        <w:t xml:space="preserve"> </w:t>
      </w:r>
    </w:p>
    <w:p w14:paraId="45C79BCC" w14:textId="6EC6D63E" w:rsidR="006860BE" w:rsidRDefault="006860BE" w:rsidP="006860BE">
      <w:pPr>
        <w:rPr>
          <w:rFonts w:ascii="Calibri" w:eastAsia="Times New Roman" w:hAnsi="Calibri" w:cs="Calibri"/>
          <w:sz w:val="24"/>
          <w:szCs w:val="24"/>
        </w:rPr>
      </w:pPr>
      <w:r w:rsidRPr="00A8140E">
        <w:rPr>
          <w:rFonts w:ascii="Calibri" w:eastAsia="Times New Roman" w:hAnsi="Calibri" w:cs="Calibri"/>
          <w:sz w:val="24"/>
          <w:szCs w:val="24"/>
        </w:rPr>
        <w:t xml:space="preserve">Bull Trout encountered comparable water temperatures across seasons but occupied deeper water during the summer and daytime compared to the fall and nighttime. On average, fish were exposed to temperatures of 7.5°C and 7.3°C at mean depths of 11.2 m and 7.7 m in the summer and fall, respectively (Table 6). </w:t>
      </w:r>
      <w:r>
        <w:rPr>
          <w:rFonts w:ascii="Calibri" w:eastAsia="Times New Roman" w:hAnsi="Calibri" w:cs="Calibri"/>
          <w:sz w:val="24"/>
          <w:szCs w:val="24"/>
        </w:rPr>
        <w:t>D</w:t>
      </w:r>
      <w:r w:rsidRPr="00A8140E">
        <w:rPr>
          <w:rFonts w:ascii="Calibri" w:eastAsia="Times New Roman" w:hAnsi="Calibri" w:cs="Calibri"/>
          <w:sz w:val="24"/>
          <w:szCs w:val="24"/>
        </w:rPr>
        <w:t xml:space="preserve">epth profiles </w:t>
      </w:r>
      <w:r>
        <w:rPr>
          <w:rFonts w:ascii="Calibri" w:eastAsia="Times New Roman" w:hAnsi="Calibri" w:cs="Calibri"/>
          <w:sz w:val="24"/>
          <w:szCs w:val="24"/>
        </w:rPr>
        <w:t>indicated</w:t>
      </w:r>
      <w:r w:rsidRPr="00A8140E">
        <w:rPr>
          <w:rFonts w:ascii="Calibri" w:eastAsia="Times New Roman" w:hAnsi="Calibri" w:cs="Calibri"/>
          <w:sz w:val="24"/>
          <w:szCs w:val="24"/>
        </w:rPr>
        <w:t xml:space="preserve"> daily vertical migrations, with mean depths of 11.0</w:t>
      </w:r>
      <w:r w:rsidR="00231BCB">
        <w:rPr>
          <w:rFonts w:ascii="Calibri" w:eastAsia="Times New Roman" w:hAnsi="Calibri" w:cs="Calibri"/>
          <w:sz w:val="24"/>
          <w:szCs w:val="24"/>
        </w:rPr>
        <w:t xml:space="preserve"> m</w:t>
      </w:r>
      <w:r w:rsidRPr="00A8140E">
        <w:rPr>
          <w:rFonts w:ascii="Calibri" w:eastAsia="Times New Roman" w:hAnsi="Calibri" w:cs="Calibri"/>
          <w:sz w:val="24"/>
          <w:szCs w:val="24"/>
        </w:rPr>
        <w:t xml:space="preserve"> during the day and 7.9 m at night, ranging from 0 </w:t>
      </w:r>
      <w:r w:rsidR="006307A1">
        <w:rPr>
          <w:rFonts w:ascii="Calibri" w:eastAsia="Times New Roman" w:hAnsi="Calibri" w:cs="Calibri"/>
          <w:sz w:val="24"/>
          <w:szCs w:val="24"/>
        </w:rPr>
        <w:t>-</w:t>
      </w:r>
      <w:r w:rsidR="006307A1" w:rsidRPr="00A8140E">
        <w:rPr>
          <w:rFonts w:ascii="Calibri" w:eastAsia="Times New Roman" w:hAnsi="Calibri" w:cs="Calibri"/>
          <w:sz w:val="24"/>
          <w:szCs w:val="24"/>
        </w:rPr>
        <w:t xml:space="preserve"> </w:t>
      </w:r>
      <w:r w:rsidRPr="00A8140E">
        <w:rPr>
          <w:rFonts w:ascii="Calibri" w:eastAsia="Times New Roman" w:hAnsi="Calibri" w:cs="Calibri"/>
          <w:sz w:val="24"/>
          <w:szCs w:val="24"/>
        </w:rPr>
        <w:t xml:space="preserve">75 m regardless of time of day (Table 7). </w:t>
      </w:r>
      <w:r>
        <w:rPr>
          <w:rFonts w:ascii="Calibri" w:eastAsia="Times New Roman" w:hAnsi="Calibri" w:cs="Calibri"/>
          <w:sz w:val="24"/>
          <w:szCs w:val="24"/>
        </w:rPr>
        <w:t>They also tended to use areas in the southern portion of the reservoir near the dam more frequently, indicated by the kernel utilization distributions (Figure 26).</w:t>
      </w:r>
    </w:p>
    <w:p w14:paraId="15B0BA34" w14:textId="29206ACB" w:rsidR="006860BE" w:rsidRDefault="006860BE" w:rsidP="006860BE">
      <w:pPr>
        <w:pStyle w:val="Tablecaptions"/>
      </w:pPr>
      <w:r>
        <w:t xml:space="preserve">Table </w:t>
      </w:r>
      <w:r>
        <w:fldChar w:fldCharType="begin"/>
      </w:r>
      <w:r>
        <w:instrText xml:space="preserve"> SEQ Table \* ARABIC </w:instrText>
      </w:r>
      <w:r>
        <w:fldChar w:fldCharType="separate"/>
      </w:r>
      <w:r>
        <w:rPr>
          <w:noProof/>
        </w:rPr>
        <w:t>6</w:t>
      </w:r>
      <w:r>
        <w:fldChar w:fldCharType="end"/>
      </w:r>
      <w:r>
        <w:t>.</w:t>
      </w:r>
      <w:r w:rsidRPr="004B0F6D">
        <w:rPr>
          <w:b w:val="0"/>
          <w:bCs w:val="0"/>
        </w:rPr>
        <w:t xml:space="preserve"> Seasonal</w:t>
      </w:r>
      <w:r w:rsidRPr="00455A70">
        <w:rPr>
          <w:b w:val="0"/>
          <w:bCs w:val="0"/>
        </w:rPr>
        <w:t xml:space="preserve"> depths </w:t>
      </w:r>
      <w:r>
        <w:rPr>
          <w:b w:val="0"/>
          <w:bCs w:val="0"/>
        </w:rPr>
        <w:t>(m)</w:t>
      </w:r>
      <w:r w:rsidRPr="00455A70">
        <w:rPr>
          <w:b w:val="0"/>
          <w:bCs w:val="0"/>
        </w:rPr>
        <w:t xml:space="preserve"> and </w:t>
      </w:r>
      <w:r w:rsidR="00AA1100">
        <w:rPr>
          <w:b w:val="0"/>
          <w:bCs w:val="0"/>
        </w:rPr>
        <w:t xml:space="preserve">water </w:t>
      </w:r>
      <w:r w:rsidRPr="00455A70">
        <w:rPr>
          <w:b w:val="0"/>
          <w:bCs w:val="0"/>
        </w:rPr>
        <w:t xml:space="preserve">temperatures </w:t>
      </w:r>
      <w:r w:rsidRPr="00A77C24">
        <w:rPr>
          <w:b w:val="0"/>
          <w:bCs w:val="0"/>
        </w:rPr>
        <w:t>(</w:t>
      </w:r>
      <w:r w:rsidRPr="00254E7C">
        <w:rPr>
          <w:b w:val="0"/>
          <w:bCs w:val="0"/>
        </w:rPr>
        <w:t>°</w:t>
      </w:r>
      <w:r w:rsidRPr="00A77C24">
        <w:rPr>
          <w:b w:val="0"/>
          <w:bCs w:val="0"/>
        </w:rPr>
        <w:t>C)</w:t>
      </w:r>
      <w:r w:rsidRPr="00455A70">
        <w:rPr>
          <w:b w:val="0"/>
          <w:bCs w:val="0"/>
        </w:rPr>
        <w:t xml:space="preserve"> transmitted by internal sensors from acoustically tagged Bull Trout.</w:t>
      </w:r>
      <w:r w:rsidRPr="007201E3">
        <w:t xml:space="preserve"> </w:t>
      </w:r>
    </w:p>
    <w:tbl>
      <w:tblPr>
        <w:tblW w:w="4928"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013"/>
        <w:gridCol w:w="1238"/>
        <w:gridCol w:w="208"/>
        <w:gridCol w:w="1585"/>
        <w:gridCol w:w="1585"/>
        <w:gridCol w:w="432"/>
        <w:gridCol w:w="1587"/>
        <w:gridCol w:w="1577"/>
      </w:tblGrid>
      <w:tr w:rsidR="006860BE" w:rsidRPr="00B16DA3" w14:paraId="2103BF1C" w14:textId="77777777">
        <w:trPr>
          <w:trHeight w:val="300"/>
        </w:trPr>
        <w:tc>
          <w:tcPr>
            <w:tcW w:w="549" w:type="pct"/>
            <w:shd w:val="clear" w:color="auto" w:fill="auto"/>
            <w:vAlign w:val="center"/>
          </w:tcPr>
          <w:p w14:paraId="37E40F3E" w14:textId="77777777" w:rsidR="006860BE" w:rsidRPr="00B16DA3" w:rsidRDefault="006860BE">
            <w:pPr>
              <w:spacing w:after="0"/>
              <w:jc w:val="center"/>
              <w:rPr>
                <w:b/>
                <w:bCs/>
              </w:rPr>
            </w:pPr>
          </w:p>
        </w:tc>
        <w:tc>
          <w:tcPr>
            <w:tcW w:w="671" w:type="pct"/>
            <w:shd w:val="clear" w:color="auto" w:fill="auto"/>
            <w:vAlign w:val="center"/>
          </w:tcPr>
          <w:p w14:paraId="432999C3" w14:textId="77777777" w:rsidR="006860BE" w:rsidRPr="00B16DA3" w:rsidRDefault="006860BE">
            <w:pPr>
              <w:spacing w:after="0"/>
              <w:jc w:val="center"/>
              <w:rPr>
                <w:b/>
                <w:bCs/>
              </w:rPr>
            </w:pPr>
          </w:p>
        </w:tc>
        <w:tc>
          <w:tcPr>
            <w:tcW w:w="113" w:type="pct"/>
          </w:tcPr>
          <w:p w14:paraId="2DFC9852" w14:textId="77777777" w:rsidR="006860BE" w:rsidRDefault="006860BE">
            <w:pPr>
              <w:spacing w:after="0"/>
              <w:jc w:val="center"/>
              <w:rPr>
                <w:b/>
                <w:bCs/>
              </w:rPr>
            </w:pPr>
          </w:p>
        </w:tc>
        <w:tc>
          <w:tcPr>
            <w:tcW w:w="1718" w:type="pct"/>
            <w:gridSpan w:val="2"/>
            <w:tcBorders>
              <w:top w:val="single" w:sz="4" w:space="0" w:color="auto"/>
              <w:bottom w:val="single" w:sz="4" w:space="0" w:color="auto"/>
            </w:tcBorders>
            <w:shd w:val="clear" w:color="auto" w:fill="auto"/>
            <w:vAlign w:val="center"/>
          </w:tcPr>
          <w:p w14:paraId="4E6C4A65" w14:textId="77777777" w:rsidR="006860BE" w:rsidRPr="00B16DA3" w:rsidRDefault="006860BE">
            <w:pPr>
              <w:spacing w:after="0"/>
              <w:jc w:val="center"/>
              <w:rPr>
                <w:b/>
                <w:bCs/>
              </w:rPr>
            </w:pPr>
            <w:r>
              <w:rPr>
                <w:b/>
                <w:bCs/>
              </w:rPr>
              <w:t>Depth (m)</w:t>
            </w:r>
          </w:p>
        </w:tc>
        <w:tc>
          <w:tcPr>
            <w:tcW w:w="234" w:type="pct"/>
          </w:tcPr>
          <w:p w14:paraId="2B6EDEE8" w14:textId="77777777" w:rsidR="006860BE" w:rsidRDefault="006860BE">
            <w:pPr>
              <w:spacing w:after="0"/>
              <w:jc w:val="center"/>
              <w:rPr>
                <w:b/>
                <w:bCs/>
              </w:rPr>
            </w:pPr>
          </w:p>
        </w:tc>
        <w:tc>
          <w:tcPr>
            <w:tcW w:w="1715" w:type="pct"/>
            <w:gridSpan w:val="2"/>
            <w:tcBorders>
              <w:top w:val="single" w:sz="4" w:space="0" w:color="auto"/>
              <w:bottom w:val="single" w:sz="4" w:space="0" w:color="auto"/>
            </w:tcBorders>
            <w:vAlign w:val="center"/>
          </w:tcPr>
          <w:p w14:paraId="576A386E" w14:textId="77777777" w:rsidR="006860BE" w:rsidRPr="00B16DA3" w:rsidRDefault="006860BE">
            <w:pPr>
              <w:spacing w:after="0"/>
              <w:jc w:val="center"/>
              <w:rPr>
                <w:b/>
                <w:bCs/>
              </w:rPr>
            </w:pPr>
            <w:r>
              <w:rPr>
                <w:b/>
                <w:bCs/>
              </w:rPr>
              <w:t>Temperature (</w:t>
            </w:r>
            <w:r w:rsidRPr="00A91203">
              <w:rPr>
                <w:b/>
                <w:bCs/>
              </w:rPr>
              <w:t>°C</w:t>
            </w:r>
            <w:r>
              <w:rPr>
                <w:b/>
                <w:bCs/>
              </w:rPr>
              <w:t>)</w:t>
            </w:r>
          </w:p>
        </w:tc>
      </w:tr>
      <w:tr w:rsidR="006860BE" w:rsidRPr="00B16DA3" w14:paraId="4EB31FE2" w14:textId="77777777">
        <w:trPr>
          <w:trHeight w:val="300"/>
        </w:trPr>
        <w:tc>
          <w:tcPr>
            <w:tcW w:w="549" w:type="pct"/>
            <w:tcBorders>
              <w:bottom w:val="single" w:sz="4" w:space="0" w:color="auto"/>
            </w:tcBorders>
            <w:shd w:val="clear" w:color="auto" w:fill="auto"/>
            <w:vAlign w:val="center"/>
            <w:hideMark/>
          </w:tcPr>
          <w:p w14:paraId="27C76546" w14:textId="77777777" w:rsidR="006860BE" w:rsidRPr="00B16DA3" w:rsidRDefault="006860BE">
            <w:pPr>
              <w:spacing w:after="0"/>
              <w:jc w:val="center"/>
            </w:pPr>
            <w:r w:rsidRPr="00B16DA3">
              <w:rPr>
                <w:b/>
                <w:bCs/>
              </w:rPr>
              <w:t>Season</w:t>
            </w:r>
          </w:p>
        </w:tc>
        <w:tc>
          <w:tcPr>
            <w:tcW w:w="671" w:type="pct"/>
            <w:tcBorders>
              <w:bottom w:val="single" w:sz="4" w:space="0" w:color="auto"/>
            </w:tcBorders>
            <w:shd w:val="clear" w:color="auto" w:fill="auto"/>
            <w:vAlign w:val="center"/>
            <w:hideMark/>
          </w:tcPr>
          <w:p w14:paraId="2784E893" w14:textId="77777777" w:rsidR="006860BE" w:rsidRDefault="006860BE">
            <w:pPr>
              <w:spacing w:after="0"/>
              <w:jc w:val="center"/>
              <w:rPr>
                <w:b/>
                <w:bCs/>
              </w:rPr>
            </w:pPr>
            <w:r w:rsidRPr="00B16DA3">
              <w:rPr>
                <w:b/>
                <w:bCs/>
              </w:rPr>
              <w:t xml:space="preserve">Number </w:t>
            </w:r>
          </w:p>
          <w:p w14:paraId="30DB2772" w14:textId="77777777" w:rsidR="006860BE" w:rsidRPr="00B16DA3" w:rsidRDefault="006860BE">
            <w:pPr>
              <w:spacing w:after="0"/>
              <w:jc w:val="center"/>
            </w:pPr>
            <w:r w:rsidRPr="00B16DA3">
              <w:rPr>
                <w:b/>
                <w:bCs/>
              </w:rPr>
              <w:t>of fish</w:t>
            </w:r>
          </w:p>
        </w:tc>
        <w:tc>
          <w:tcPr>
            <w:tcW w:w="113" w:type="pct"/>
            <w:tcBorders>
              <w:bottom w:val="single" w:sz="4" w:space="0" w:color="auto"/>
            </w:tcBorders>
          </w:tcPr>
          <w:p w14:paraId="6285044C" w14:textId="77777777" w:rsidR="006860BE" w:rsidRPr="00B16DA3" w:rsidRDefault="006860BE">
            <w:pPr>
              <w:spacing w:after="0"/>
              <w:jc w:val="center"/>
              <w:rPr>
                <w:b/>
                <w:bCs/>
              </w:rPr>
            </w:pPr>
          </w:p>
        </w:tc>
        <w:tc>
          <w:tcPr>
            <w:tcW w:w="859" w:type="pct"/>
            <w:tcBorders>
              <w:top w:val="single" w:sz="4" w:space="0" w:color="auto"/>
              <w:bottom w:val="single" w:sz="4" w:space="0" w:color="auto"/>
            </w:tcBorders>
            <w:shd w:val="clear" w:color="auto" w:fill="auto"/>
            <w:vAlign w:val="center"/>
            <w:hideMark/>
          </w:tcPr>
          <w:p w14:paraId="2402C72E" w14:textId="77777777" w:rsidR="006860BE" w:rsidRDefault="006860BE">
            <w:pPr>
              <w:spacing w:after="0"/>
              <w:jc w:val="center"/>
              <w:rPr>
                <w:b/>
                <w:bCs/>
              </w:rPr>
            </w:pPr>
            <w:r w:rsidRPr="00B16DA3">
              <w:rPr>
                <w:b/>
                <w:bCs/>
              </w:rPr>
              <w:t>Mean</w:t>
            </w:r>
          </w:p>
          <w:p w14:paraId="199FF4F3" w14:textId="77777777" w:rsidR="006860BE" w:rsidRPr="00B16DA3" w:rsidRDefault="006860BE">
            <w:pPr>
              <w:spacing w:after="0"/>
              <w:jc w:val="center"/>
            </w:pPr>
            <w:r w:rsidRPr="00B16DA3">
              <w:rPr>
                <w:b/>
                <w:bCs/>
              </w:rPr>
              <w:t>(SD)</w:t>
            </w:r>
          </w:p>
        </w:tc>
        <w:tc>
          <w:tcPr>
            <w:tcW w:w="859" w:type="pct"/>
            <w:tcBorders>
              <w:top w:val="single" w:sz="4" w:space="0" w:color="auto"/>
              <w:bottom w:val="single" w:sz="4" w:space="0" w:color="auto"/>
            </w:tcBorders>
            <w:shd w:val="clear" w:color="auto" w:fill="auto"/>
            <w:vAlign w:val="center"/>
            <w:hideMark/>
          </w:tcPr>
          <w:p w14:paraId="2884BB76" w14:textId="77777777" w:rsidR="006860BE" w:rsidRDefault="006860BE">
            <w:pPr>
              <w:spacing w:after="0"/>
              <w:jc w:val="center"/>
            </w:pPr>
            <w:r w:rsidRPr="00B16DA3">
              <w:rPr>
                <w:b/>
                <w:bCs/>
              </w:rPr>
              <w:t>Median</w:t>
            </w:r>
          </w:p>
          <w:p w14:paraId="071865A7" w14:textId="77777777" w:rsidR="006860BE" w:rsidRPr="00B16DA3" w:rsidRDefault="006860BE">
            <w:pPr>
              <w:spacing w:after="0"/>
              <w:jc w:val="center"/>
            </w:pPr>
            <w:r w:rsidRPr="00B16DA3">
              <w:rPr>
                <w:b/>
                <w:bCs/>
              </w:rPr>
              <w:t>(range)</w:t>
            </w:r>
          </w:p>
        </w:tc>
        <w:tc>
          <w:tcPr>
            <w:tcW w:w="234" w:type="pct"/>
            <w:tcBorders>
              <w:bottom w:val="single" w:sz="4" w:space="0" w:color="auto"/>
            </w:tcBorders>
          </w:tcPr>
          <w:p w14:paraId="4E006B98" w14:textId="77777777" w:rsidR="006860BE" w:rsidRPr="00B16DA3" w:rsidRDefault="006860BE">
            <w:pPr>
              <w:spacing w:after="0"/>
              <w:jc w:val="center"/>
              <w:rPr>
                <w:b/>
                <w:bCs/>
              </w:rPr>
            </w:pPr>
          </w:p>
        </w:tc>
        <w:tc>
          <w:tcPr>
            <w:tcW w:w="860" w:type="pct"/>
            <w:tcBorders>
              <w:top w:val="single" w:sz="4" w:space="0" w:color="auto"/>
              <w:bottom w:val="single" w:sz="4" w:space="0" w:color="auto"/>
            </w:tcBorders>
            <w:vAlign w:val="center"/>
          </w:tcPr>
          <w:p w14:paraId="012C7B57" w14:textId="77777777" w:rsidR="006860BE" w:rsidRDefault="006860BE">
            <w:pPr>
              <w:spacing w:after="0"/>
              <w:jc w:val="center"/>
              <w:rPr>
                <w:b/>
                <w:bCs/>
              </w:rPr>
            </w:pPr>
            <w:r w:rsidRPr="00B16DA3">
              <w:rPr>
                <w:b/>
                <w:bCs/>
              </w:rPr>
              <w:t>Mean</w:t>
            </w:r>
          </w:p>
          <w:p w14:paraId="22847945" w14:textId="77777777" w:rsidR="006860BE" w:rsidRPr="00B16DA3" w:rsidRDefault="006860BE">
            <w:pPr>
              <w:spacing w:after="0"/>
              <w:jc w:val="center"/>
              <w:rPr>
                <w:b/>
                <w:bCs/>
              </w:rPr>
            </w:pPr>
            <w:r w:rsidRPr="00B16DA3">
              <w:rPr>
                <w:b/>
                <w:bCs/>
              </w:rPr>
              <w:t>(SD)</w:t>
            </w:r>
          </w:p>
        </w:tc>
        <w:tc>
          <w:tcPr>
            <w:tcW w:w="855" w:type="pct"/>
            <w:tcBorders>
              <w:top w:val="single" w:sz="4" w:space="0" w:color="auto"/>
              <w:bottom w:val="single" w:sz="4" w:space="0" w:color="auto"/>
            </w:tcBorders>
            <w:vAlign w:val="center"/>
          </w:tcPr>
          <w:p w14:paraId="4F2D1C8A" w14:textId="77777777" w:rsidR="006860BE" w:rsidRDefault="006860BE">
            <w:pPr>
              <w:spacing w:after="0"/>
              <w:jc w:val="center"/>
            </w:pPr>
            <w:r w:rsidRPr="00B16DA3">
              <w:rPr>
                <w:b/>
                <w:bCs/>
              </w:rPr>
              <w:t>Median</w:t>
            </w:r>
          </w:p>
          <w:p w14:paraId="10ACC2A0" w14:textId="77777777" w:rsidR="006860BE" w:rsidRPr="00B16DA3" w:rsidRDefault="006860BE">
            <w:pPr>
              <w:spacing w:after="0"/>
              <w:jc w:val="center"/>
              <w:rPr>
                <w:b/>
                <w:bCs/>
              </w:rPr>
            </w:pPr>
            <w:r w:rsidRPr="00B16DA3">
              <w:rPr>
                <w:b/>
                <w:bCs/>
              </w:rPr>
              <w:t>(range)</w:t>
            </w:r>
          </w:p>
        </w:tc>
      </w:tr>
      <w:tr w:rsidR="006860BE" w:rsidRPr="00B16DA3" w14:paraId="4217261B" w14:textId="77777777">
        <w:trPr>
          <w:trHeight w:val="300"/>
        </w:trPr>
        <w:tc>
          <w:tcPr>
            <w:tcW w:w="549" w:type="pct"/>
            <w:tcBorders>
              <w:top w:val="single" w:sz="4" w:space="0" w:color="auto"/>
            </w:tcBorders>
            <w:shd w:val="clear" w:color="auto" w:fill="auto"/>
            <w:vAlign w:val="center"/>
            <w:hideMark/>
          </w:tcPr>
          <w:p w14:paraId="48DAFDF0" w14:textId="77777777" w:rsidR="006860BE" w:rsidRPr="00B16DA3" w:rsidRDefault="006860BE">
            <w:pPr>
              <w:spacing w:before="80" w:after="80"/>
              <w:jc w:val="center"/>
            </w:pPr>
            <w:r w:rsidRPr="00B16DA3">
              <w:t>Summer</w:t>
            </w:r>
          </w:p>
        </w:tc>
        <w:tc>
          <w:tcPr>
            <w:tcW w:w="671" w:type="pct"/>
            <w:tcBorders>
              <w:top w:val="single" w:sz="4" w:space="0" w:color="auto"/>
            </w:tcBorders>
            <w:shd w:val="clear" w:color="auto" w:fill="auto"/>
            <w:vAlign w:val="center"/>
            <w:hideMark/>
          </w:tcPr>
          <w:p w14:paraId="144CBC0D" w14:textId="77777777" w:rsidR="006860BE" w:rsidRPr="00B16DA3" w:rsidRDefault="006860BE">
            <w:pPr>
              <w:spacing w:before="80" w:after="80"/>
              <w:jc w:val="center"/>
            </w:pPr>
            <w:r>
              <w:t>49</w:t>
            </w:r>
          </w:p>
        </w:tc>
        <w:tc>
          <w:tcPr>
            <w:tcW w:w="113" w:type="pct"/>
            <w:tcBorders>
              <w:top w:val="single" w:sz="4" w:space="0" w:color="auto"/>
            </w:tcBorders>
          </w:tcPr>
          <w:p w14:paraId="5ED70CB9" w14:textId="77777777" w:rsidR="006860BE" w:rsidRDefault="006860BE">
            <w:pPr>
              <w:spacing w:before="80" w:after="80"/>
              <w:jc w:val="center"/>
            </w:pPr>
          </w:p>
        </w:tc>
        <w:tc>
          <w:tcPr>
            <w:tcW w:w="859" w:type="pct"/>
            <w:tcBorders>
              <w:top w:val="single" w:sz="4" w:space="0" w:color="auto"/>
            </w:tcBorders>
            <w:shd w:val="clear" w:color="auto" w:fill="auto"/>
            <w:vAlign w:val="center"/>
            <w:hideMark/>
          </w:tcPr>
          <w:p w14:paraId="7B0FF26A" w14:textId="0A7F3880" w:rsidR="006860BE" w:rsidRPr="00B16DA3" w:rsidRDefault="006860BE">
            <w:pPr>
              <w:spacing w:before="80" w:after="80"/>
              <w:jc w:val="center"/>
            </w:pPr>
            <w:r>
              <w:t>11.2</w:t>
            </w:r>
            <w:r w:rsidR="00342A7E">
              <w:t>0</w:t>
            </w:r>
            <w:r>
              <w:t xml:space="preserve"> (8.59)</w:t>
            </w:r>
          </w:p>
        </w:tc>
        <w:tc>
          <w:tcPr>
            <w:tcW w:w="859" w:type="pct"/>
            <w:tcBorders>
              <w:top w:val="single" w:sz="4" w:space="0" w:color="auto"/>
            </w:tcBorders>
            <w:shd w:val="clear" w:color="auto" w:fill="auto"/>
            <w:vAlign w:val="center"/>
            <w:hideMark/>
          </w:tcPr>
          <w:p w14:paraId="2DD3CB37" w14:textId="77777777" w:rsidR="006860BE" w:rsidRPr="00B16DA3" w:rsidRDefault="006860BE">
            <w:pPr>
              <w:spacing w:before="80" w:after="80"/>
              <w:jc w:val="center"/>
            </w:pPr>
            <w:r>
              <w:t>8.53 (0 - 75.2)</w:t>
            </w:r>
          </w:p>
        </w:tc>
        <w:tc>
          <w:tcPr>
            <w:tcW w:w="234" w:type="pct"/>
            <w:tcBorders>
              <w:top w:val="single" w:sz="4" w:space="0" w:color="auto"/>
            </w:tcBorders>
          </w:tcPr>
          <w:p w14:paraId="3127B674" w14:textId="77777777" w:rsidR="006860BE" w:rsidRDefault="006860BE">
            <w:pPr>
              <w:spacing w:before="80" w:after="80"/>
              <w:jc w:val="center"/>
            </w:pPr>
          </w:p>
        </w:tc>
        <w:tc>
          <w:tcPr>
            <w:tcW w:w="860" w:type="pct"/>
            <w:tcBorders>
              <w:top w:val="single" w:sz="4" w:space="0" w:color="auto"/>
            </w:tcBorders>
            <w:vAlign w:val="center"/>
          </w:tcPr>
          <w:p w14:paraId="5B8F3FD4" w14:textId="77777777" w:rsidR="006860BE" w:rsidRDefault="006860BE">
            <w:pPr>
              <w:spacing w:before="80" w:after="80"/>
              <w:jc w:val="center"/>
            </w:pPr>
            <w:r>
              <w:t xml:space="preserve">7.53 </w:t>
            </w:r>
            <w:r w:rsidRPr="00494C13">
              <w:t>(</w:t>
            </w:r>
            <w:r>
              <w:t>2.55</w:t>
            </w:r>
            <w:r w:rsidRPr="00494C13">
              <w:t>)</w:t>
            </w:r>
          </w:p>
        </w:tc>
        <w:tc>
          <w:tcPr>
            <w:tcW w:w="855" w:type="pct"/>
            <w:tcBorders>
              <w:top w:val="single" w:sz="4" w:space="0" w:color="auto"/>
            </w:tcBorders>
            <w:vAlign w:val="center"/>
          </w:tcPr>
          <w:p w14:paraId="219090FE" w14:textId="77777777" w:rsidR="006860BE" w:rsidRDefault="006860BE">
            <w:pPr>
              <w:spacing w:before="80" w:after="80"/>
              <w:jc w:val="center"/>
            </w:pPr>
            <w:r>
              <w:t>6.77</w:t>
            </w:r>
            <w:r w:rsidRPr="00494C13">
              <w:t xml:space="preserve"> (</w:t>
            </w:r>
            <w:r>
              <w:t>4.26</w:t>
            </w:r>
            <w:r w:rsidRPr="00494C13">
              <w:t xml:space="preserve"> </w:t>
            </w:r>
            <w:r>
              <w:t>-</w:t>
            </w:r>
            <w:r w:rsidRPr="00494C13">
              <w:t xml:space="preserve"> </w:t>
            </w:r>
            <w:r>
              <w:t>20.1</w:t>
            </w:r>
            <w:r w:rsidRPr="00494C13">
              <w:t>)</w:t>
            </w:r>
          </w:p>
        </w:tc>
      </w:tr>
      <w:tr w:rsidR="006860BE" w:rsidRPr="00B16DA3" w14:paraId="3E475D8E" w14:textId="77777777">
        <w:trPr>
          <w:trHeight w:val="300"/>
        </w:trPr>
        <w:tc>
          <w:tcPr>
            <w:tcW w:w="549" w:type="pct"/>
            <w:shd w:val="clear" w:color="auto" w:fill="auto"/>
            <w:vAlign w:val="center"/>
            <w:hideMark/>
          </w:tcPr>
          <w:p w14:paraId="0D1DBEBE" w14:textId="77777777" w:rsidR="006860BE" w:rsidRPr="00B16DA3" w:rsidRDefault="006860BE">
            <w:pPr>
              <w:spacing w:before="80" w:after="80"/>
              <w:jc w:val="center"/>
            </w:pPr>
            <w:r w:rsidRPr="00B16DA3">
              <w:t>Fall</w:t>
            </w:r>
          </w:p>
        </w:tc>
        <w:tc>
          <w:tcPr>
            <w:tcW w:w="671" w:type="pct"/>
            <w:shd w:val="clear" w:color="auto" w:fill="auto"/>
            <w:vAlign w:val="center"/>
            <w:hideMark/>
          </w:tcPr>
          <w:p w14:paraId="492B25D6" w14:textId="77777777" w:rsidR="006860BE" w:rsidRPr="00B16DA3" w:rsidRDefault="006860BE">
            <w:pPr>
              <w:spacing w:before="80" w:after="80"/>
              <w:jc w:val="center"/>
            </w:pPr>
            <w:r>
              <w:t>46</w:t>
            </w:r>
          </w:p>
        </w:tc>
        <w:tc>
          <w:tcPr>
            <w:tcW w:w="113" w:type="pct"/>
          </w:tcPr>
          <w:p w14:paraId="17576008" w14:textId="77777777" w:rsidR="006860BE" w:rsidRDefault="006860BE">
            <w:pPr>
              <w:spacing w:before="80" w:after="80"/>
              <w:jc w:val="center"/>
            </w:pPr>
          </w:p>
        </w:tc>
        <w:tc>
          <w:tcPr>
            <w:tcW w:w="859" w:type="pct"/>
            <w:shd w:val="clear" w:color="auto" w:fill="auto"/>
            <w:vAlign w:val="center"/>
            <w:hideMark/>
          </w:tcPr>
          <w:p w14:paraId="0E0BCBDB" w14:textId="77777777" w:rsidR="006860BE" w:rsidRPr="00B16DA3" w:rsidRDefault="006860BE">
            <w:pPr>
              <w:spacing w:before="80" w:after="80"/>
              <w:jc w:val="center"/>
            </w:pPr>
            <w:r>
              <w:t>7.74 (7.48)</w:t>
            </w:r>
          </w:p>
        </w:tc>
        <w:tc>
          <w:tcPr>
            <w:tcW w:w="859" w:type="pct"/>
            <w:shd w:val="clear" w:color="auto" w:fill="auto"/>
            <w:vAlign w:val="center"/>
            <w:hideMark/>
          </w:tcPr>
          <w:p w14:paraId="759845D4" w14:textId="77777777" w:rsidR="006860BE" w:rsidRPr="00B16DA3" w:rsidRDefault="006860BE">
            <w:pPr>
              <w:spacing w:before="80" w:after="80"/>
              <w:jc w:val="center"/>
            </w:pPr>
            <w:r>
              <w:t>5.63 (0 - 66.9)</w:t>
            </w:r>
          </w:p>
        </w:tc>
        <w:tc>
          <w:tcPr>
            <w:tcW w:w="234" w:type="pct"/>
          </w:tcPr>
          <w:p w14:paraId="6DBBDBD6" w14:textId="77777777" w:rsidR="006860BE" w:rsidRPr="00494C13" w:rsidRDefault="006860BE">
            <w:pPr>
              <w:spacing w:before="80" w:after="80"/>
              <w:jc w:val="center"/>
            </w:pPr>
          </w:p>
        </w:tc>
        <w:tc>
          <w:tcPr>
            <w:tcW w:w="860" w:type="pct"/>
            <w:vAlign w:val="center"/>
          </w:tcPr>
          <w:p w14:paraId="5AED8A77" w14:textId="77777777" w:rsidR="006860BE" w:rsidRDefault="006860BE">
            <w:pPr>
              <w:spacing w:before="80" w:after="80"/>
              <w:jc w:val="center"/>
            </w:pPr>
            <w:r w:rsidRPr="00494C13">
              <w:t>7.</w:t>
            </w:r>
            <w:r>
              <w:t>32</w:t>
            </w:r>
            <w:r w:rsidRPr="00494C13">
              <w:t xml:space="preserve"> (</w:t>
            </w:r>
            <w:r>
              <w:t>2.30</w:t>
            </w:r>
            <w:r w:rsidRPr="00494C13">
              <w:t>)</w:t>
            </w:r>
          </w:p>
        </w:tc>
        <w:tc>
          <w:tcPr>
            <w:tcW w:w="855" w:type="pct"/>
            <w:vAlign w:val="center"/>
          </w:tcPr>
          <w:p w14:paraId="65E5DC75" w14:textId="77777777" w:rsidR="006860BE" w:rsidRDefault="006860BE">
            <w:pPr>
              <w:spacing w:before="80" w:after="80"/>
              <w:jc w:val="center"/>
            </w:pPr>
            <w:r>
              <w:t>6.61</w:t>
            </w:r>
            <w:r w:rsidRPr="00494C13">
              <w:t xml:space="preserve"> (</w:t>
            </w:r>
            <w:r>
              <w:t>3.03</w:t>
            </w:r>
            <w:r w:rsidRPr="00494C13">
              <w:t xml:space="preserve"> </w:t>
            </w:r>
            <w:r>
              <w:t>- 20.1</w:t>
            </w:r>
            <w:r w:rsidRPr="00494C13">
              <w:t>)</w:t>
            </w:r>
          </w:p>
        </w:tc>
      </w:tr>
    </w:tbl>
    <w:p w14:paraId="52DCDD63" w14:textId="77777777" w:rsidR="006860BE" w:rsidRPr="007201E3" w:rsidRDefault="006860BE" w:rsidP="006860BE">
      <w:pPr>
        <w:pStyle w:val="Tablecaptions"/>
      </w:pPr>
      <w:r>
        <w:t xml:space="preserve">Table </w:t>
      </w:r>
      <w:r>
        <w:fldChar w:fldCharType="begin"/>
      </w:r>
      <w:r>
        <w:instrText xml:space="preserve"> SEQ Table \* ARABIC </w:instrText>
      </w:r>
      <w:r>
        <w:fldChar w:fldCharType="separate"/>
      </w:r>
      <w:r>
        <w:rPr>
          <w:noProof/>
        </w:rPr>
        <w:t>7</w:t>
      </w:r>
      <w:r>
        <w:fldChar w:fldCharType="end"/>
      </w:r>
      <w:r>
        <w:t xml:space="preserve">. </w:t>
      </w:r>
      <w:r w:rsidRPr="00700E6F">
        <w:rPr>
          <w:b w:val="0"/>
          <w:bCs w:val="0"/>
        </w:rPr>
        <w:t xml:space="preserve">Day and night depths </w:t>
      </w:r>
      <w:r>
        <w:rPr>
          <w:b w:val="0"/>
          <w:bCs w:val="0"/>
        </w:rPr>
        <w:t>(</w:t>
      </w:r>
      <w:r w:rsidRPr="00700E6F">
        <w:rPr>
          <w:b w:val="0"/>
          <w:bCs w:val="0"/>
        </w:rPr>
        <w:t>m</w:t>
      </w:r>
      <w:r>
        <w:rPr>
          <w:b w:val="0"/>
          <w:bCs w:val="0"/>
        </w:rPr>
        <w:t>)</w:t>
      </w:r>
      <w:r w:rsidRPr="00700E6F">
        <w:rPr>
          <w:b w:val="0"/>
          <w:bCs w:val="0"/>
        </w:rPr>
        <w:t xml:space="preserve"> transmitted by internal sensors from acoustically tagged Bull Trout.</w:t>
      </w:r>
    </w:p>
    <w:tbl>
      <w:tblPr>
        <w:tblW w:w="774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10"/>
        <w:gridCol w:w="1980"/>
        <w:gridCol w:w="2070"/>
        <w:gridCol w:w="1980"/>
      </w:tblGrid>
      <w:tr w:rsidR="006860BE" w:rsidRPr="00B16DA3" w14:paraId="63D20A5A" w14:textId="77777777">
        <w:trPr>
          <w:trHeight w:val="318"/>
        </w:trPr>
        <w:tc>
          <w:tcPr>
            <w:tcW w:w="1710" w:type="dxa"/>
            <w:tcBorders>
              <w:top w:val="single" w:sz="6" w:space="0" w:color="auto"/>
              <w:left w:val="nil"/>
              <w:bottom w:val="nil"/>
              <w:right w:val="nil"/>
            </w:tcBorders>
            <w:shd w:val="clear" w:color="auto" w:fill="auto"/>
            <w:vAlign w:val="center"/>
          </w:tcPr>
          <w:p w14:paraId="7E25FFC5" w14:textId="77777777" w:rsidR="006860BE" w:rsidRDefault="006860BE">
            <w:pPr>
              <w:spacing w:after="0"/>
              <w:jc w:val="center"/>
              <w:rPr>
                <w:b/>
                <w:bCs/>
              </w:rPr>
            </w:pPr>
          </w:p>
        </w:tc>
        <w:tc>
          <w:tcPr>
            <w:tcW w:w="1980" w:type="dxa"/>
            <w:tcBorders>
              <w:top w:val="single" w:sz="6" w:space="0" w:color="auto"/>
              <w:left w:val="nil"/>
              <w:bottom w:val="nil"/>
              <w:right w:val="nil"/>
            </w:tcBorders>
            <w:shd w:val="clear" w:color="auto" w:fill="auto"/>
            <w:vAlign w:val="center"/>
          </w:tcPr>
          <w:p w14:paraId="12D21C7C" w14:textId="77777777" w:rsidR="006860BE" w:rsidRPr="00B16DA3" w:rsidRDefault="006860BE">
            <w:pPr>
              <w:spacing w:after="0"/>
              <w:jc w:val="center"/>
              <w:rPr>
                <w:b/>
                <w:bCs/>
              </w:rPr>
            </w:pPr>
          </w:p>
        </w:tc>
        <w:tc>
          <w:tcPr>
            <w:tcW w:w="4050" w:type="dxa"/>
            <w:gridSpan w:val="2"/>
            <w:tcBorders>
              <w:top w:val="single" w:sz="6" w:space="0" w:color="auto"/>
              <w:left w:val="nil"/>
              <w:bottom w:val="single" w:sz="6" w:space="0" w:color="auto"/>
              <w:right w:val="nil"/>
            </w:tcBorders>
            <w:shd w:val="clear" w:color="auto" w:fill="auto"/>
            <w:vAlign w:val="center"/>
          </w:tcPr>
          <w:p w14:paraId="219B7486" w14:textId="77777777" w:rsidR="006860BE" w:rsidRPr="00B16DA3" w:rsidRDefault="006860BE">
            <w:pPr>
              <w:spacing w:after="0"/>
              <w:jc w:val="center"/>
              <w:rPr>
                <w:b/>
                <w:bCs/>
              </w:rPr>
            </w:pPr>
            <w:r>
              <w:rPr>
                <w:b/>
                <w:bCs/>
              </w:rPr>
              <w:t>Depth (m)</w:t>
            </w:r>
          </w:p>
        </w:tc>
      </w:tr>
      <w:tr w:rsidR="006860BE" w:rsidRPr="00B16DA3" w14:paraId="144C497C" w14:textId="77777777">
        <w:trPr>
          <w:trHeight w:val="318"/>
        </w:trPr>
        <w:tc>
          <w:tcPr>
            <w:tcW w:w="1710" w:type="dxa"/>
            <w:tcBorders>
              <w:top w:val="nil"/>
              <w:left w:val="nil"/>
              <w:bottom w:val="single" w:sz="6" w:space="0" w:color="auto"/>
              <w:right w:val="nil"/>
            </w:tcBorders>
            <w:shd w:val="clear" w:color="auto" w:fill="auto"/>
            <w:vAlign w:val="center"/>
            <w:hideMark/>
          </w:tcPr>
          <w:p w14:paraId="0BE3F817" w14:textId="77777777" w:rsidR="006860BE" w:rsidRPr="00B16DA3" w:rsidRDefault="006860BE">
            <w:pPr>
              <w:spacing w:after="0"/>
              <w:jc w:val="center"/>
            </w:pPr>
            <w:r>
              <w:rPr>
                <w:b/>
                <w:bCs/>
              </w:rPr>
              <w:t>Time of Day</w:t>
            </w:r>
          </w:p>
        </w:tc>
        <w:tc>
          <w:tcPr>
            <w:tcW w:w="1980" w:type="dxa"/>
            <w:tcBorders>
              <w:top w:val="nil"/>
              <w:left w:val="nil"/>
              <w:bottom w:val="single" w:sz="4" w:space="0" w:color="auto"/>
              <w:right w:val="nil"/>
            </w:tcBorders>
            <w:shd w:val="clear" w:color="auto" w:fill="auto"/>
            <w:vAlign w:val="center"/>
            <w:hideMark/>
          </w:tcPr>
          <w:p w14:paraId="43B13238" w14:textId="77777777" w:rsidR="006860BE" w:rsidRPr="00B16DA3" w:rsidRDefault="006860BE">
            <w:pPr>
              <w:spacing w:after="0"/>
              <w:jc w:val="center"/>
            </w:pPr>
            <w:r w:rsidRPr="00B16DA3">
              <w:rPr>
                <w:b/>
                <w:bCs/>
              </w:rPr>
              <w:t>Number of fish</w:t>
            </w:r>
          </w:p>
        </w:tc>
        <w:tc>
          <w:tcPr>
            <w:tcW w:w="2070" w:type="dxa"/>
            <w:tcBorders>
              <w:top w:val="single" w:sz="6" w:space="0" w:color="auto"/>
              <w:left w:val="nil"/>
              <w:bottom w:val="single" w:sz="6" w:space="0" w:color="auto"/>
              <w:right w:val="nil"/>
            </w:tcBorders>
            <w:shd w:val="clear" w:color="auto" w:fill="auto"/>
            <w:vAlign w:val="center"/>
            <w:hideMark/>
          </w:tcPr>
          <w:p w14:paraId="7FE05A18" w14:textId="77777777" w:rsidR="006860BE" w:rsidRPr="00B16DA3" w:rsidRDefault="006860BE">
            <w:pPr>
              <w:spacing w:after="0"/>
              <w:jc w:val="center"/>
            </w:pPr>
            <w:r w:rsidRPr="00B16DA3">
              <w:rPr>
                <w:b/>
                <w:bCs/>
              </w:rPr>
              <w:t>Mean (SD)</w:t>
            </w:r>
          </w:p>
        </w:tc>
        <w:tc>
          <w:tcPr>
            <w:tcW w:w="1980" w:type="dxa"/>
            <w:tcBorders>
              <w:top w:val="single" w:sz="6" w:space="0" w:color="auto"/>
              <w:left w:val="nil"/>
              <w:bottom w:val="single" w:sz="6" w:space="0" w:color="auto"/>
              <w:right w:val="nil"/>
            </w:tcBorders>
            <w:shd w:val="clear" w:color="auto" w:fill="auto"/>
            <w:vAlign w:val="center"/>
            <w:hideMark/>
          </w:tcPr>
          <w:p w14:paraId="5CED3D0F" w14:textId="77777777" w:rsidR="006860BE" w:rsidRPr="00B16DA3" w:rsidRDefault="006860BE">
            <w:pPr>
              <w:spacing w:after="0"/>
              <w:jc w:val="center"/>
            </w:pPr>
            <w:r w:rsidRPr="00B16DA3">
              <w:rPr>
                <w:b/>
                <w:bCs/>
              </w:rPr>
              <w:t>Median (range)</w:t>
            </w:r>
          </w:p>
        </w:tc>
      </w:tr>
      <w:tr w:rsidR="006860BE" w:rsidRPr="00B16DA3" w14:paraId="2748C288" w14:textId="77777777">
        <w:trPr>
          <w:trHeight w:val="228"/>
        </w:trPr>
        <w:tc>
          <w:tcPr>
            <w:tcW w:w="1710" w:type="dxa"/>
            <w:tcBorders>
              <w:top w:val="nil"/>
              <w:left w:val="nil"/>
              <w:bottom w:val="nil"/>
              <w:right w:val="nil"/>
            </w:tcBorders>
            <w:shd w:val="clear" w:color="auto" w:fill="auto"/>
            <w:vAlign w:val="center"/>
            <w:hideMark/>
          </w:tcPr>
          <w:p w14:paraId="4DABD624" w14:textId="77777777" w:rsidR="006860BE" w:rsidRPr="00B16DA3" w:rsidRDefault="006860BE">
            <w:pPr>
              <w:spacing w:before="80" w:after="80"/>
              <w:jc w:val="center"/>
            </w:pPr>
            <w:r>
              <w:t>Day</w:t>
            </w:r>
          </w:p>
        </w:tc>
        <w:tc>
          <w:tcPr>
            <w:tcW w:w="1980" w:type="dxa"/>
            <w:tcBorders>
              <w:top w:val="single" w:sz="4" w:space="0" w:color="auto"/>
              <w:left w:val="nil"/>
              <w:bottom w:val="nil"/>
              <w:right w:val="nil"/>
            </w:tcBorders>
            <w:shd w:val="clear" w:color="auto" w:fill="auto"/>
            <w:vAlign w:val="center"/>
            <w:hideMark/>
          </w:tcPr>
          <w:p w14:paraId="5442F07A" w14:textId="77777777" w:rsidR="006860BE" w:rsidRPr="00B16DA3" w:rsidRDefault="006860BE">
            <w:pPr>
              <w:spacing w:before="80" w:after="80"/>
              <w:jc w:val="center"/>
            </w:pPr>
            <w:r>
              <w:t>56</w:t>
            </w:r>
          </w:p>
        </w:tc>
        <w:tc>
          <w:tcPr>
            <w:tcW w:w="2070" w:type="dxa"/>
            <w:tcBorders>
              <w:top w:val="nil"/>
              <w:left w:val="nil"/>
              <w:bottom w:val="nil"/>
              <w:right w:val="nil"/>
            </w:tcBorders>
            <w:shd w:val="clear" w:color="auto" w:fill="auto"/>
            <w:vAlign w:val="center"/>
            <w:hideMark/>
          </w:tcPr>
          <w:p w14:paraId="27106A83" w14:textId="77777777" w:rsidR="006860BE" w:rsidRPr="00B16DA3" w:rsidRDefault="006860BE">
            <w:pPr>
              <w:spacing w:before="80" w:after="80"/>
              <w:jc w:val="center"/>
            </w:pPr>
            <w:r>
              <w:t>11.0 (8.77)</w:t>
            </w:r>
          </w:p>
        </w:tc>
        <w:tc>
          <w:tcPr>
            <w:tcW w:w="1980" w:type="dxa"/>
            <w:tcBorders>
              <w:top w:val="nil"/>
              <w:left w:val="nil"/>
              <w:bottom w:val="nil"/>
              <w:right w:val="nil"/>
            </w:tcBorders>
            <w:shd w:val="clear" w:color="auto" w:fill="auto"/>
            <w:vAlign w:val="center"/>
            <w:hideMark/>
          </w:tcPr>
          <w:p w14:paraId="3BD2F689" w14:textId="77777777" w:rsidR="006860BE" w:rsidRPr="00B16DA3" w:rsidRDefault="006860BE">
            <w:pPr>
              <w:spacing w:before="80" w:after="80"/>
              <w:jc w:val="center"/>
            </w:pPr>
            <w:r>
              <w:t>8.02 (0 – 75.2)</w:t>
            </w:r>
          </w:p>
        </w:tc>
      </w:tr>
      <w:tr w:rsidR="006860BE" w:rsidRPr="00B16DA3" w14:paraId="080819C8" w14:textId="77777777">
        <w:trPr>
          <w:trHeight w:val="300"/>
        </w:trPr>
        <w:tc>
          <w:tcPr>
            <w:tcW w:w="1710" w:type="dxa"/>
            <w:tcBorders>
              <w:top w:val="nil"/>
              <w:left w:val="nil"/>
              <w:bottom w:val="single" w:sz="4" w:space="0" w:color="auto"/>
              <w:right w:val="nil"/>
            </w:tcBorders>
            <w:shd w:val="clear" w:color="auto" w:fill="auto"/>
            <w:vAlign w:val="center"/>
            <w:hideMark/>
          </w:tcPr>
          <w:p w14:paraId="2D5BB04D" w14:textId="77777777" w:rsidR="006860BE" w:rsidRPr="00B16DA3" w:rsidRDefault="006860BE">
            <w:pPr>
              <w:spacing w:before="80" w:after="80"/>
              <w:jc w:val="center"/>
            </w:pPr>
            <w:r>
              <w:t>Night</w:t>
            </w:r>
          </w:p>
        </w:tc>
        <w:tc>
          <w:tcPr>
            <w:tcW w:w="1980" w:type="dxa"/>
            <w:tcBorders>
              <w:top w:val="nil"/>
              <w:left w:val="nil"/>
              <w:bottom w:val="single" w:sz="4" w:space="0" w:color="auto"/>
              <w:right w:val="nil"/>
            </w:tcBorders>
            <w:shd w:val="clear" w:color="auto" w:fill="auto"/>
            <w:vAlign w:val="center"/>
            <w:hideMark/>
          </w:tcPr>
          <w:p w14:paraId="31874C18" w14:textId="77777777" w:rsidR="006860BE" w:rsidRPr="00B16DA3" w:rsidRDefault="006860BE">
            <w:pPr>
              <w:spacing w:before="80" w:after="80"/>
              <w:jc w:val="center"/>
            </w:pPr>
            <w:r>
              <w:t>56</w:t>
            </w:r>
          </w:p>
        </w:tc>
        <w:tc>
          <w:tcPr>
            <w:tcW w:w="2070" w:type="dxa"/>
            <w:tcBorders>
              <w:top w:val="nil"/>
              <w:left w:val="nil"/>
              <w:bottom w:val="single" w:sz="4" w:space="0" w:color="auto"/>
              <w:right w:val="nil"/>
            </w:tcBorders>
            <w:shd w:val="clear" w:color="auto" w:fill="auto"/>
            <w:vAlign w:val="center"/>
            <w:hideMark/>
          </w:tcPr>
          <w:p w14:paraId="2E7F118E" w14:textId="77777777" w:rsidR="006860BE" w:rsidRPr="00B16DA3" w:rsidRDefault="006860BE">
            <w:pPr>
              <w:spacing w:before="80" w:after="80"/>
              <w:jc w:val="center"/>
            </w:pPr>
            <w:r>
              <w:t>7.87 (7.31)</w:t>
            </w:r>
          </w:p>
        </w:tc>
        <w:tc>
          <w:tcPr>
            <w:tcW w:w="1980" w:type="dxa"/>
            <w:tcBorders>
              <w:top w:val="nil"/>
              <w:left w:val="nil"/>
              <w:bottom w:val="single" w:sz="4" w:space="0" w:color="auto"/>
              <w:right w:val="nil"/>
            </w:tcBorders>
            <w:shd w:val="clear" w:color="auto" w:fill="auto"/>
            <w:vAlign w:val="center"/>
            <w:hideMark/>
          </w:tcPr>
          <w:p w14:paraId="5BD15072" w14:textId="77777777" w:rsidR="006860BE" w:rsidRPr="00B16DA3" w:rsidRDefault="006860BE">
            <w:pPr>
              <w:spacing w:before="80" w:after="80"/>
              <w:jc w:val="center"/>
            </w:pPr>
            <w:r>
              <w:t>7.31</w:t>
            </w:r>
            <w:r w:rsidRPr="00CD2186">
              <w:t>(0 – 75.2)</w:t>
            </w:r>
          </w:p>
        </w:tc>
      </w:tr>
    </w:tbl>
    <w:p w14:paraId="39D1C481" w14:textId="77777777" w:rsidR="006860BE" w:rsidRDefault="006860BE" w:rsidP="006860BE">
      <w:pPr>
        <w:rPr>
          <w:rFonts w:eastAsia="Times New Roman"/>
          <w:sz w:val="24"/>
          <w:szCs w:val="24"/>
        </w:rPr>
      </w:pPr>
    </w:p>
    <w:p w14:paraId="3F6C6134" w14:textId="77777777" w:rsidR="006860BE" w:rsidRDefault="006860BE" w:rsidP="006860BE">
      <w:pPr>
        <w:tabs>
          <w:tab w:val="left" w:pos="5880"/>
        </w:tabs>
        <w:jc w:val="center"/>
      </w:pPr>
      <w:r>
        <w:rPr>
          <w:noProof/>
        </w:rPr>
        <w:lastRenderedPageBreak/>
        <w:drawing>
          <wp:inline distT="0" distB="0" distL="0" distR="0" wp14:anchorId="78A5AEB0" wp14:editId="072B98C4">
            <wp:extent cx="4457700" cy="6852450"/>
            <wp:effectExtent l="0" t="0" r="0" b="0"/>
            <wp:docPr id="1263454972" name="Picture 6" descr="A map of Keechelus Reservoir showing the home range and core area for acoustically tagged bull trout in 2024 with a greater concentration near the 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79652" name="Picture 6" descr="A map of Keechelus Reservoir showing the home range and core area for acoustically tagged bull trout in 2024 with a greater concentration near the dam."/>
                    <pic:cNvPicPr/>
                  </pic:nvPicPr>
                  <pic:blipFill rotWithShape="1">
                    <a:blip r:embed="rId27" cstate="print">
                      <a:extLst>
                        <a:ext uri="{28A0092B-C50C-407E-A947-70E740481C1C}">
                          <a14:useLocalDpi xmlns:a14="http://schemas.microsoft.com/office/drawing/2010/main" val="0"/>
                        </a:ext>
                      </a:extLst>
                    </a:blip>
                    <a:srcRect l="27158" r="24052"/>
                    <a:stretch/>
                  </pic:blipFill>
                  <pic:spPr bwMode="auto">
                    <a:xfrm>
                      <a:off x="0" y="0"/>
                      <a:ext cx="4457700" cy="6852450"/>
                    </a:xfrm>
                    <a:prstGeom prst="rect">
                      <a:avLst/>
                    </a:prstGeom>
                    <a:ln>
                      <a:noFill/>
                    </a:ln>
                    <a:extLst>
                      <a:ext uri="{53640926-AAD7-44D8-BBD7-CCE9431645EC}">
                        <a14:shadowObscured xmlns:a14="http://schemas.microsoft.com/office/drawing/2010/main"/>
                      </a:ext>
                    </a:extLst>
                  </pic:spPr>
                </pic:pic>
              </a:graphicData>
            </a:graphic>
          </wp:inline>
        </w:drawing>
      </w:r>
    </w:p>
    <w:p w14:paraId="3BD9E7A6" w14:textId="12422AE2" w:rsidR="006860BE" w:rsidRDefault="006860BE" w:rsidP="006860BE">
      <w:pPr>
        <w:pStyle w:val="Figurecaption"/>
        <w:rPr>
          <w:b w:val="0"/>
          <w:bCs/>
          <w:szCs w:val="24"/>
        </w:rPr>
      </w:pPr>
      <w:r>
        <w:t xml:space="preserve">Figure </w:t>
      </w:r>
      <w:r>
        <w:fldChar w:fldCharType="begin"/>
      </w:r>
      <w:r>
        <w:instrText xml:space="preserve"> SEQ Figure \* ARABIC </w:instrText>
      </w:r>
      <w:r>
        <w:fldChar w:fldCharType="separate"/>
      </w:r>
      <w:r>
        <w:rPr>
          <w:noProof/>
        </w:rPr>
        <w:t>26</w:t>
      </w:r>
      <w:r>
        <w:fldChar w:fldCharType="end"/>
      </w:r>
      <w:r>
        <w:t xml:space="preserve">. </w:t>
      </w:r>
      <w:r w:rsidRPr="00382755">
        <w:rPr>
          <w:b w:val="0"/>
          <w:bCs/>
          <w:szCs w:val="24"/>
        </w:rPr>
        <w:t>Population-level 50% (Core Area) and 95% (Home Range) Kernel utilization distributions for Bull Trout in Keechelus Reservoir from May to December.</w:t>
      </w:r>
    </w:p>
    <w:p w14:paraId="3198AA64" w14:textId="77777777" w:rsidR="006860BE" w:rsidRPr="00FD06AD" w:rsidRDefault="006860BE" w:rsidP="006860BE">
      <w:pPr>
        <w:pStyle w:val="Figurecaption"/>
        <w:rPr>
          <w:szCs w:val="24"/>
        </w:rPr>
      </w:pPr>
    </w:p>
    <w:p w14:paraId="48CD850F" w14:textId="77777777" w:rsidR="006860BE" w:rsidRDefault="006860BE" w:rsidP="006860BE">
      <w:pPr>
        <w:rPr>
          <w:rFonts w:eastAsia="Times New Roman"/>
          <w:sz w:val="24"/>
          <w:szCs w:val="24"/>
        </w:rPr>
      </w:pPr>
      <w:r w:rsidRPr="00D14CCD">
        <w:rPr>
          <w:rFonts w:ascii="Cambria" w:hAnsi="Cambria"/>
          <w:b/>
          <w:bCs/>
          <w:sz w:val="24"/>
          <w:szCs w:val="24"/>
        </w:rPr>
        <w:lastRenderedPageBreak/>
        <w:t xml:space="preserve">Bull Trout </w:t>
      </w:r>
      <w:r>
        <w:rPr>
          <w:rFonts w:ascii="Cambria" w:hAnsi="Cambria"/>
          <w:b/>
          <w:bCs/>
          <w:sz w:val="24"/>
          <w:szCs w:val="24"/>
        </w:rPr>
        <w:t>E</w:t>
      </w:r>
      <w:r w:rsidRPr="00D14CCD">
        <w:rPr>
          <w:rFonts w:ascii="Cambria" w:hAnsi="Cambria"/>
          <w:b/>
          <w:bCs/>
          <w:sz w:val="24"/>
          <w:szCs w:val="24"/>
        </w:rPr>
        <w:t>ntrainment at Keechelus Dam</w:t>
      </w:r>
    </w:p>
    <w:p w14:paraId="0F767C46" w14:textId="7B9E3387" w:rsidR="006860BE" w:rsidRDefault="006860BE" w:rsidP="006860BE">
      <w:pPr>
        <w:rPr>
          <w:rFonts w:eastAsia="Times New Roman"/>
          <w:sz w:val="24"/>
          <w:szCs w:val="24"/>
        </w:rPr>
      </w:pPr>
      <w:r>
        <w:rPr>
          <w:rFonts w:eastAsia="Times New Roman"/>
          <w:sz w:val="24"/>
          <w:szCs w:val="24"/>
        </w:rPr>
        <w:t>From their release on July 9 to the last download on December 4</w:t>
      </w:r>
      <w:r w:rsidRPr="001532FA">
        <w:rPr>
          <w:rFonts w:eastAsia="Times New Roman"/>
          <w:sz w:val="24"/>
          <w:szCs w:val="24"/>
        </w:rPr>
        <w:t xml:space="preserve">, entrainment probability </w:t>
      </w:r>
      <w:r w:rsidR="004D78DF">
        <w:rPr>
          <w:rFonts w:eastAsia="Times New Roman"/>
          <w:sz w:val="24"/>
          <w:szCs w:val="24"/>
        </w:rPr>
        <w:t xml:space="preserve">of </w:t>
      </w:r>
      <w:r w:rsidR="004D78DF" w:rsidRPr="009D29BA">
        <w:rPr>
          <w:rFonts w:eastAsia="Times New Roman"/>
          <w:sz w:val="24"/>
          <w:szCs w:val="24"/>
        </w:rPr>
        <w:t>La</w:t>
      </w:r>
      <w:r w:rsidRPr="001532FA">
        <w:rPr>
          <w:rFonts w:eastAsia="Times New Roman"/>
          <w:sz w:val="24"/>
          <w:szCs w:val="24"/>
        </w:rPr>
        <w:t xml:space="preserve"> Salle Bull Trout</w:t>
      </w:r>
      <w:r>
        <w:rPr>
          <w:rFonts w:eastAsia="Times New Roman"/>
          <w:sz w:val="24"/>
          <w:szCs w:val="24"/>
        </w:rPr>
        <w:t xml:space="preserve"> was </w:t>
      </w:r>
      <w:r w:rsidRPr="001532FA">
        <w:rPr>
          <w:rFonts w:eastAsia="Times New Roman"/>
          <w:sz w:val="24"/>
          <w:szCs w:val="24"/>
        </w:rPr>
        <w:t>0.227 (95% C</w:t>
      </w:r>
      <w:r w:rsidR="00236973">
        <w:rPr>
          <w:rFonts w:eastAsia="Times New Roman"/>
          <w:sz w:val="24"/>
          <w:szCs w:val="24"/>
        </w:rPr>
        <w:t>R</w:t>
      </w:r>
      <w:r w:rsidRPr="001532FA">
        <w:rPr>
          <w:rFonts w:eastAsia="Times New Roman"/>
          <w:sz w:val="24"/>
          <w:szCs w:val="24"/>
        </w:rPr>
        <w:t xml:space="preserve">I: 0.035 </w:t>
      </w:r>
      <w:r>
        <w:rPr>
          <w:rFonts w:eastAsia="Times New Roman"/>
          <w:sz w:val="24"/>
          <w:szCs w:val="24"/>
        </w:rPr>
        <w:t>-</w:t>
      </w:r>
      <w:r w:rsidRPr="001532FA">
        <w:rPr>
          <w:rFonts w:eastAsia="Times New Roman"/>
          <w:sz w:val="24"/>
          <w:szCs w:val="24"/>
        </w:rPr>
        <w:t xml:space="preserve"> 0.522</w:t>
      </w:r>
      <w:r w:rsidR="00F82CF8" w:rsidRPr="001532FA">
        <w:rPr>
          <w:rFonts w:eastAsia="Times New Roman"/>
          <w:sz w:val="24"/>
          <w:szCs w:val="24"/>
        </w:rPr>
        <w:t>)</w:t>
      </w:r>
      <w:r w:rsidR="00F82CF8">
        <w:rPr>
          <w:rFonts w:eastAsia="Times New Roman"/>
          <w:sz w:val="24"/>
          <w:szCs w:val="24"/>
        </w:rPr>
        <w:t xml:space="preserve"> and </w:t>
      </w:r>
      <w:r w:rsidRPr="001532FA">
        <w:rPr>
          <w:rFonts w:eastAsia="Times New Roman"/>
          <w:sz w:val="24"/>
          <w:szCs w:val="24"/>
        </w:rPr>
        <w:t>survival probability was 0.665 (95% C</w:t>
      </w:r>
      <w:r w:rsidR="00236973">
        <w:rPr>
          <w:rFonts w:eastAsia="Times New Roman"/>
          <w:sz w:val="24"/>
          <w:szCs w:val="24"/>
        </w:rPr>
        <w:t>R</w:t>
      </w:r>
      <w:r w:rsidRPr="001532FA">
        <w:rPr>
          <w:rFonts w:eastAsia="Times New Roman"/>
          <w:sz w:val="24"/>
          <w:szCs w:val="24"/>
        </w:rPr>
        <w:t>I: 0.368</w:t>
      </w:r>
      <w:r>
        <w:rPr>
          <w:rFonts w:eastAsia="Times New Roman"/>
          <w:sz w:val="24"/>
          <w:szCs w:val="24"/>
        </w:rPr>
        <w:t xml:space="preserve"> </w:t>
      </w:r>
      <w:r w:rsidRPr="001532FA">
        <w:rPr>
          <w:rFonts w:eastAsia="Times New Roman"/>
          <w:sz w:val="24"/>
          <w:szCs w:val="24"/>
        </w:rPr>
        <w:t>-</w:t>
      </w:r>
      <w:r>
        <w:rPr>
          <w:rFonts w:eastAsia="Times New Roman"/>
          <w:sz w:val="24"/>
          <w:szCs w:val="24"/>
        </w:rPr>
        <w:t xml:space="preserve"> </w:t>
      </w:r>
      <w:r w:rsidRPr="001532FA">
        <w:rPr>
          <w:rFonts w:eastAsia="Times New Roman"/>
          <w:sz w:val="24"/>
          <w:szCs w:val="24"/>
        </w:rPr>
        <w:t xml:space="preserve">0.918). </w:t>
      </w:r>
      <w:r>
        <w:rPr>
          <w:rFonts w:eastAsia="Times New Roman"/>
          <w:sz w:val="24"/>
          <w:szCs w:val="24"/>
        </w:rPr>
        <w:t>We estimated a d</w:t>
      </w:r>
      <w:r w:rsidRPr="001532FA">
        <w:rPr>
          <w:rFonts w:eastAsia="Times New Roman"/>
          <w:sz w:val="24"/>
          <w:szCs w:val="24"/>
        </w:rPr>
        <w:t xml:space="preserve">etection probability </w:t>
      </w:r>
      <w:r>
        <w:rPr>
          <w:rFonts w:eastAsia="Times New Roman"/>
          <w:sz w:val="24"/>
          <w:szCs w:val="24"/>
        </w:rPr>
        <w:t>of</w:t>
      </w:r>
      <w:r w:rsidRPr="001532FA">
        <w:rPr>
          <w:rFonts w:eastAsia="Times New Roman"/>
          <w:sz w:val="24"/>
          <w:szCs w:val="24"/>
        </w:rPr>
        <w:t xml:space="preserve"> 99.4% in </w:t>
      </w:r>
      <w:r w:rsidR="00F82CF8">
        <w:rPr>
          <w:rFonts w:eastAsia="Times New Roman"/>
          <w:sz w:val="24"/>
          <w:szCs w:val="24"/>
        </w:rPr>
        <w:t>Keechelus Re</w:t>
      </w:r>
      <w:r w:rsidRPr="001532FA">
        <w:rPr>
          <w:rFonts w:eastAsia="Times New Roman"/>
          <w:sz w:val="24"/>
          <w:szCs w:val="24"/>
        </w:rPr>
        <w:t xml:space="preserve">servoir and 79.3% </w:t>
      </w:r>
      <w:r>
        <w:rPr>
          <w:rFonts w:eastAsia="Times New Roman"/>
          <w:sz w:val="24"/>
          <w:szCs w:val="24"/>
        </w:rPr>
        <w:t xml:space="preserve">at the PIT antenna (KCH) </w:t>
      </w:r>
      <w:r w:rsidRPr="001532FA">
        <w:rPr>
          <w:rFonts w:eastAsia="Times New Roman"/>
          <w:sz w:val="24"/>
          <w:szCs w:val="24"/>
        </w:rPr>
        <w:t xml:space="preserve">below </w:t>
      </w:r>
      <w:r w:rsidR="00F82CF8">
        <w:rPr>
          <w:rFonts w:eastAsia="Times New Roman"/>
          <w:sz w:val="24"/>
          <w:szCs w:val="24"/>
        </w:rPr>
        <w:t>Keechelus D</w:t>
      </w:r>
      <w:r w:rsidRPr="001532FA">
        <w:rPr>
          <w:rFonts w:eastAsia="Times New Roman"/>
          <w:sz w:val="24"/>
          <w:szCs w:val="24"/>
        </w:rPr>
        <w:t>am.</w:t>
      </w:r>
      <w:r>
        <w:rPr>
          <w:rFonts w:eastAsia="Times New Roman"/>
          <w:sz w:val="24"/>
          <w:szCs w:val="24"/>
        </w:rPr>
        <w:t xml:space="preserve"> No detections were recorded on the Easton Reservoir receiver.</w:t>
      </w:r>
    </w:p>
    <w:p w14:paraId="4F8A4B84" w14:textId="12226C61" w:rsidR="006860BE" w:rsidRDefault="006860BE" w:rsidP="006860BE">
      <w:pPr>
        <w:rPr>
          <w:rFonts w:eastAsia="Times New Roman"/>
          <w:sz w:val="24"/>
          <w:szCs w:val="24"/>
        </w:rPr>
      </w:pPr>
      <w:r w:rsidRPr="3F8FC38F">
        <w:rPr>
          <w:rFonts w:eastAsia="Times New Roman"/>
          <w:sz w:val="24"/>
          <w:szCs w:val="24"/>
        </w:rPr>
        <w:t>Because the current</w:t>
      </w:r>
      <w:r w:rsidRPr="3F8FC38F">
        <w:rPr>
          <w:sz w:val="24"/>
          <w:szCs w:val="24"/>
        </w:rPr>
        <w:t xml:space="preserve"> PIT array downstream of Keech</w:t>
      </w:r>
      <w:r w:rsidR="00E27FA4">
        <w:rPr>
          <w:sz w:val="24"/>
          <w:szCs w:val="24"/>
        </w:rPr>
        <w:t>el</w:t>
      </w:r>
      <w:r w:rsidRPr="3F8FC38F">
        <w:rPr>
          <w:sz w:val="24"/>
          <w:szCs w:val="24"/>
        </w:rPr>
        <w:t>us Dam has been in operation for just over a year, it remains unclear whether some detections in 2024 represent newly entrained fish or individuals that were entrained in previous years. However, five acoustically tagged fish released in 2024 were detected in the stilling basin, confirming entrainment this year</w:t>
      </w:r>
      <w:r w:rsidRPr="3F8FC38F">
        <w:rPr>
          <w:rFonts w:eastAsia="Times New Roman"/>
          <w:sz w:val="24"/>
          <w:szCs w:val="24"/>
        </w:rPr>
        <w:t xml:space="preserve"> between July 18 and December 31. Time between the last acoustic detection in the reservoir and the first PIT detection downstream of the dam for entrained fish ranged from 2 hours to 7 days, indicating </w:t>
      </w:r>
      <w:r w:rsidRPr="3F8FC38F">
        <w:rPr>
          <w:sz w:val="24"/>
          <w:szCs w:val="24"/>
        </w:rPr>
        <w:t>some may linger</w:t>
      </w:r>
      <w:r w:rsidRPr="3F8FC38F">
        <w:rPr>
          <w:rFonts w:eastAsia="Times New Roman"/>
          <w:sz w:val="24"/>
          <w:szCs w:val="24"/>
        </w:rPr>
        <w:t xml:space="preserve"> in the </w:t>
      </w:r>
      <w:r w:rsidRPr="3F8FC38F">
        <w:rPr>
          <w:sz w:val="24"/>
          <w:szCs w:val="24"/>
        </w:rPr>
        <w:t>outlet channel—upstream of</w:t>
      </w:r>
      <w:r w:rsidRPr="3F8FC38F">
        <w:rPr>
          <w:rFonts w:eastAsia="Times New Roman"/>
          <w:sz w:val="24"/>
          <w:szCs w:val="24"/>
        </w:rPr>
        <w:t xml:space="preserve"> the antenna </w:t>
      </w:r>
      <w:r w:rsidRPr="3F8FC38F">
        <w:rPr>
          <w:sz w:val="24"/>
          <w:szCs w:val="24"/>
        </w:rPr>
        <w:t>site —before being detected</w:t>
      </w:r>
      <w:r w:rsidRPr="3F8FC38F">
        <w:rPr>
          <w:rFonts w:eastAsia="Times New Roman"/>
          <w:sz w:val="24"/>
          <w:szCs w:val="24"/>
        </w:rPr>
        <w:t xml:space="preserve">. </w:t>
      </w:r>
      <w:r w:rsidRPr="41E41877">
        <w:rPr>
          <w:rFonts w:eastAsia="Times New Roman"/>
          <w:sz w:val="24"/>
          <w:szCs w:val="24"/>
        </w:rPr>
        <w:t xml:space="preserve">No </w:t>
      </w:r>
      <w:r w:rsidR="21E7F731" w:rsidRPr="41E41877">
        <w:rPr>
          <w:rFonts w:eastAsia="Times New Roman"/>
          <w:sz w:val="24"/>
          <w:szCs w:val="24"/>
        </w:rPr>
        <w:t>acoustically</w:t>
      </w:r>
      <w:r w:rsidRPr="3F8FC38F">
        <w:rPr>
          <w:rFonts w:eastAsia="Times New Roman"/>
          <w:sz w:val="24"/>
          <w:szCs w:val="24"/>
        </w:rPr>
        <w:t xml:space="preserve"> </w:t>
      </w:r>
      <w:r w:rsidRPr="766A1B7C">
        <w:rPr>
          <w:rFonts w:eastAsia="Times New Roman"/>
          <w:sz w:val="24"/>
          <w:szCs w:val="24"/>
        </w:rPr>
        <w:t>tagged</w:t>
      </w:r>
      <w:r w:rsidRPr="3F8FC38F" w:rsidDel="0068115E">
        <w:rPr>
          <w:rFonts w:eastAsia="Times New Roman"/>
          <w:sz w:val="24"/>
          <w:szCs w:val="24"/>
        </w:rPr>
        <w:t xml:space="preserve"> fish</w:t>
      </w:r>
      <w:r w:rsidRPr="3F8FC38F">
        <w:rPr>
          <w:rFonts w:eastAsia="Times New Roman"/>
          <w:sz w:val="24"/>
          <w:szCs w:val="24"/>
        </w:rPr>
        <w:t xml:space="preserve"> were detected in Gold Creek in 2024 following release, including Bull Trout from trap and haul.  </w:t>
      </w:r>
    </w:p>
    <w:p w14:paraId="077FE8BD" w14:textId="06C3318C" w:rsidR="006860BE" w:rsidRDefault="00BC01FB" w:rsidP="006860BE">
      <w:pPr>
        <w:rPr>
          <w:sz w:val="24"/>
          <w:szCs w:val="24"/>
        </w:rPr>
      </w:pPr>
      <w:r>
        <w:rPr>
          <w:sz w:val="24"/>
          <w:szCs w:val="24"/>
        </w:rPr>
        <w:t>S</w:t>
      </w:r>
      <w:r w:rsidR="00436A43">
        <w:rPr>
          <w:sz w:val="24"/>
          <w:szCs w:val="24"/>
        </w:rPr>
        <w:t>i</w:t>
      </w:r>
      <w:r w:rsidR="006860BE" w:rsidRPr="3F8FC38F">
        <w:rPr>
          <w:sz w:val="24"/>
          <w:szCs w:val="24"/>
        </w:rPr>
        <w:t xml:space="preserve">x </w:t>
      </w:r>
      <w:r w:rsidR="00436A43">
        <w:rPr>
          <w:sz w:val="24"/>
          <w:szCs w:val="24"/>
        </w:rPr>
        <w:t>Bull Trout</w:t>
      </w:r>
      <w:r w:rsidR="00436A43" w:rsidRPr="3F8FC38F">
        <w:rPr>
          <w:sz w:val="24"/>
          <w:szCs w:val="24"/>
        </w:rPr>
        <w:t xml:space="preserve"> </w:t>
      </w:r>
      <w:r w:rsidR="006860BE" w:rsidRPr="3F8FC38F">
        <w:rPr>
          <w:sz w:val="24"/>
          <w:szCs w:val="24"/>
        </w:rPr>
        <w:t xml:space="preserve">were detected in lower Gold Creek (G90) before their entrainment, and one fish was captured below Keechelus </w:t>
      </w:r>
      <w:r w:rsidR="00342A7E">
        <w:rPr>
          <w:sz w:val="24"/>
          <w:szCs w:val="24"/>
        </w:rPr>
        <w:t xml:space="preserve">Dam </w:t>
      </w:r>
      <w:r w:rsidR="006860BE" w:rsidRPr="3F8FC38F">
        <w:rPr>
          <w:sz w:val="24"/>
          <w:szCs w:val="24"/>
        </w:rPr>
        <w:t xml:space="preserve">twice in 2024, confirming that at least the second entrainment occurred in 2024. Furthermore, the first two unique fish detected in 2024 had also been recorded in 2023, indicating that these individuals were entrained prior to 2024, though the exact timing of their initial entrainment remains unknown. These were the only two fish detected both prior to and in 2024. In total, 12 of the 22 fish detected this year were entrained in 2024, while 2 were entrained at least by late 2023 (Figure 27). </w:t>
      </w:r>
    </w:p>
    <w:p w14:paraId="51104FB5" w14:textId="109AA1C1" w:rsidR="006860BE" w:rsidRPr="00E910E5" w:rsidRDefault="006860BE" w:rsidP="006860BE">
      <w:pPr>
        <w:rPr>
          <w:sz w:val="24"/>
          <w:szCs w:val="24"/>
        </w:rPr>
      </w:pPr>
      <w:r w:rsidRPr="3F8FC38F">
        <w:rPr>
          <w:sz w:val="24"/>
          <w:szCs w:val="24"/>
        </w:rPr>
        <w:t xml:space="preserve">Trap and </w:t>
      </w:r>
      <w:r w:rsidR="00292491">
        <w:rPr>
          <w:sz w:val="24"/>
          <w:szCs w:val="24"/>
        </w:rPr>
        <w:t>h</w:t>
      </w:r>
      <w:r w:rsidR="00292491" w:rsidRPr="3F8FC38F">
        <w:rPr>
          <w:sz w:val="24"/>
          <w:szCs w:val="24"/>
        </w:rPr>
        <w:t>aul</w:t>
      </w:r>
      <w:r w:rsidR="00292491">
        <w:rPr>
          <w:sz w:val="24"/>
          <w:szCs w:val="24"/>
        </w:rPr>
        <w:t xml:space="preserve"> </w:t>
      </w:r>
      <w:r w:rsidR="00FD436F">
        <w:rPr>
          <w:sz w:val="24"/>
          <w:szCs w:val="24"/>
        </w:rPr>
        <w:t>fish</w:t>
      </w:r>
      <w:r w:rsidR="00FD436F" w:rsidRPr="3F8FC38F">
        <w:rPr>
          <w:sz w:val="24"/>
          <w:szCs w:val="24"/>
        </w:rPr>
        <w:t xml:space="preserve"> </w:t>
      </w:r>
      <w:r w:rsidRPr="3F8FC38F">
        <w:rPr>
          <w:sz w:val="24"/>
          <w:szCs w:val="24"/>
        </w:rPr>
        <w:t xml:space="preserve">detected on the array </w:t>
      </w:r>
      <w:r w:rsidR="00FD436F">
        <w:rPr>
          <w:sz w:val="24"/>
          <w:szCs w:val="24"/>
        </w:rPr>
        <w:t>were</w:t>
      </w:r>
      <w:r w:rsidRPr="3F8FC38F">
        <w:rPr>
          <w:sz w:val="24"/>
          <w:szCs w:val="24"/>
        </w:rPr>
        <w:t xml:space="preserve"> entrained at least twice—once when originally captured and tagged, and again after being transported above the dam and subsequently re-entrain</w:t>
      </w:r>
      <w:r w:rsidR="00E86DFD">
        <w:rPr>
          <w:sz w:val="24"/>
          <w:szCs w:val="24"/>
        </w:rPr>
        <w:t>ing</w:t>
      </w:r>
      <w:r w:rsidRPr="3F8FC38F">
        <w:rPr>
          <w:sz w:val="24"/>
          <w:szCs w:val="24"/>
        </w:rPr>
        <w:t>. Two bull trout with adipose clips but no PIT tags were captured in 2024, likely La Salle origin fish that had shed their tags, further limiting our ability to accurately assess entrainment.</w:t>
      </w:r>
    </w:p>
    <w:p w14:paraId="79CEC3AB" w14:textId="77777777" w:rsidR="006860BE" w:rsidRDefault="006860BE" w:rsidP="006860BE">
      <w:pPr>
        <w:keepNext/>
      </w:pPr>
      <w:r>
        <w:rPr>
          <w:noProof/>
        </w:rPr>
        <w:lastRenderedPageBreak/>
        <w:drawing>
          <wp:inline distT="0" distB="0" distL="0" distR="0" wp14:anchorId="2E905060" wp14:editId="48E0A251">
            <wp:extent cx="5943600" cy="3124200"/>
            <wp:effectExtent l="0" t="0" r="0" b="0"/>
            <wp:docPr id="2001762025" name="Picture 20017620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762025" name="Picture 2001762025">
                      <a:extLst>
                        <a:ext uri="{C183D7F6-B498-43B3-948B-1728B52AA6E4}">
                          <adec:decorative xmlns:adec="http://schemas.microsoft.com/office/drawing/2017/decorative" val="1"/>
                        </a:ext>
                      </a:extLst>
                    </pic:cNvPr>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124200"/>
                    </a:xfrm>
                    <a:prstGeom prst="rect">
                      <a:avLst/>
                    </a:prstGeom>
                  </pic:spPr>
                </pic:pic>
              </a:graphicData>
            </a:graphic>
          </wp:inline>
        </w:drawing>
      </w:r>
    </w:p>
    <w:p w14:paraId="0C356D10" w14:textId="3F67B37F" w:rsidR="006860BE" w:rsidRPr="00FF71AF" w:rsidRDefault="006860BE" w:rsidP="006860BE">
      <w:pPr>
        <w:pStyle w:val="Caption"/>
        <w:rPr>
          <w:rFonts w:eastAsia="Arial" w:cstheme="minorHAnsi"/>
          <w:b w:val="0"/>
          <w:color w:val="000000" w:themeColor="text1"/>
          <w:szCs w:val="24"/>
        </w:rPr>
      </w:pPr>
      <w:r>
        <w:t xml:space="preserve">Figure </w:t>
      </w:r>
      <w:r>
        <w:fldChar w:fldCharType="begin"/>
      </w:r>
      <w:r>
        <w:instrText xml:space="preserve"> SEQ Figure \* ARABIC </w:instrText>
      </w:r>
      <w:r>
        <w:fldChar w:fldCharType="separate"/>
      </w:r>
      <w:r>
        <w:rPr>
          <w:noProof/>
        </w:rPr>
        <w:t>27</w:t>
      </w:r>
      <w:r>
        <w:fldChar w:fldCharType="end"/>
      </w:r>
      <w:r w:rsidRPr="00256A64">
        <w:rPr>
          <w:b w:val="0"/>
          <w:bCs/>
        </w:rPr>
        <w:t>. Seasonal</w:t>
      </w:r>
      <w:r>
        <w:rPr>
          <w:b w:val="0"/>
          <w:bCs/>
        </w:rPr>
        <w:t xml:space="preserve"> </w:t>
      </w:r>
      <w:r w:rsidRPr="009D2BE4">
        <w:rPr>
          <w:b w:val="0"/>
          <w:bCs/>
          <w:szCs w:val="24"/>
        </w:rPr>
        <w:t xml:space="preserve">timing of first PIT detections of Bull Trout in the Keechelus </w:t>
      </w:r>
      <w:r>
        <w:rPr>
          <w:b w:val="0"/>
          <w:bCs/>
          <w:szCs w:val="24"/>
        </w:rPr>
        <w:t xml:space="preserve">Dam </w:t>
      </w:r>
      <w:r w:rsidRPr="009D2BE4">
        <w:rPr>
          <w:b w:val="0"/>
          <w:bCs/>
          <w:szCs w:val="24"/>
        </w:rPr>
        <w:t>stilling basin in 2024, shown in relation to discharge (top panel) and surface elevation (bottom panel). Each dot represents the first detection of a</w:t>
      </w:r>
      <w:r>
        <w:rPr>
          <w:b w:val="0"/>
          <w:bCs/>
          <w:szCs w:val="24"/>
        </w:rPr>
        <w:t xml:space="preserve">n individual </w:t>
      </w:r>
      <w:r w:rsidRPr="009D2BE4">
        <w:rPr>
          <w:b w:val="0"/>
          <w:bCs/>
          <w:szCs w:val="24"/>
        </w:rPr>
        <w:t>Bull Trout tag</w:t>
      </w:r>
      <w:r>
        <w:rPr>
          <w:b w:val="0"/>
          <w:bCs/>
          <w:szCs w:val="24"/>
        </w:rPr>
        <w:t>ged</w:t>
      </w:r>
      <w:r w:rsidRPr="009D2BE4">
        <w:rPr>
          <w:b w:val="0"/>
          <w:bCs/>
          <w:szCs w:val="24"/>
        </w:rPr>
        <w:t xml:space="preserve"> in 2024: red </w:t>
      </w:r>
      <w:r w:rsidR="00675F44">
        <w:rPr>
          <w:b w:val="0"/>
          <w:bCs/>
          <w:szCs w:val="24"/>
        </w:rPr>
        <w:t xml:space="preserve">dots </w:t>
      </w:r>
      <w:r w:rsidRPr="009D2BE4">
        <w:rPr>
          <w:b w:val="0"/>
          <w:bCs/>
          <w:szCs w:val="24"/>
        </w:rPr>
        <w:t>indicate fish entrained before 2024 (detected in both 2023 and 2024), green</w:t>
      </w:r>
      <w:r w:rsidR="00675F44">
        <w:rPr>
          <w:b w:val="0"/>
          <w:bCs/>
          <w:szCs w:val="24"/>
        </w:rPr>
        <w:t xml:space="preserve"> dots</w:t>
      </w:r>
      <w:r w:rsidRPr="009D2BE4">
        <w:rPr>
          <w:b w:val="0"/>
          <w:bCs/>
          <w:szCs w:val="24"/>
        </w:rPr>
        <w:t xml:space="preserve"> indicate fish entrained in 2024 (detected above the dam before appearing below), and orange </w:t>
      </w:r>
      <w:r w:rsidR="00675F44">
        <w:rPr>
          <w:b w:val="0"/>
          <w:bCs/>
          <w:szCs w:val="24"/>
        </w:rPr>
        <w:t xml:space="preserve">dots </w:t>
      </w:r>
      <w:r w:rsidRPr="009D2BE4">
        <w:rPr>
          <w:b w:val="0"/>
          <w:bCs/>
          <w:szCs w:val="24"/>
        </w:rPr>
        <w:t xml:space="preserve">indicate fish of uncertain origin (potentially entrained in 2024 or entrained before 2024 but returned to stilling basin).  </w:t>
      </w:r>
    </w:p>
    <w:p w14:paraId="2B28CC51" w14:textId="3D67AEBF" w:rsidR="00CF3C00" w:rsidRPr="002000A1" w:rsidRDefault="00E823C8" w:rsidP="008D10FE">
      <w:pPr>
        <w:pStyle w:val="Heading2"/>
      </w:pPr>
      <w:r w:rsidRPr="002000A1">
        <w:t>Fish Movement</w:t>
      </w:r>
      <w:r w:rsidR="007B12E7" w:rsidRPr="002000A1">
        <w:t>s</w:t>
      </w:r>
      <w:r w:rsidR="00817966" w:rsidRPr="002000A1">
        <w:t xml:space="preserve"> and Water Temperature</w:t>
      </w:r>
    </w:p>
    <w:p w14:paraId="67C3A773" w14:textId="65D1E6B1" w:rsidR="0077040A" w:rsidRPr="005454CC" w:rsidRDefault="0077040A" w:rsidP="008D10FE">
      <w:pPr>
        <w:pStyle w:val="Heading3"/>
      </w:pPr>
      <w:r w:rsidRPr="005454CC">
        <w:t>Upper Yakima</w:t>
      </w:r>
      <w:r w:rsidR="00333BFE">
        <w:t xml:space="preserve"> River Basin</w:t>
      </w:r>
    </w:p>
    <w:p w14:paraId="680FD928" w14:textId="24924576" w:rsidR="00216DFE" w:rsidRDefault="7AAFC059" w:rsidP="75C69DA8">
      <w:pPr>
        <w:rPr>
          <w:sz w:val="24"/>
          <w:szCs w:val="24"/>
        </w:rPr>
      </w:pPr>
      <w:r w:rsidRPr="3F8FC38F">
        <w:rPr>
          <w:sz w:val="24"/>
          <w:szCs w:val="24"/>
        </w:rPr>
        <w:t xml:space="preserve">At our upper Gold Creek </w:t>
      </w:r>
      <w:r w:rsidR="00B566DA" w:rsidRPr="3F8FC38F">
        <w:rPr>
          <w:sz w:val="24"/>
          <w:szCs w:val="24"/>
        </w:rPr>
        <w:t xml:space="preserve">array </w:t>
      </w:r>
      <w:r w:rsidR="01B1BDB3" w:rsidRPr="3F8FC38F">
        <w:rPr>
          <w:sz w:val="24"/>
          <w:szCs w:val="24"/>
        </w:rPr>
        <w:t>(UGC1, UGC2)</w:t>
      </w:r>
      <w:r w:rsidRPr="3F8FC38F">
        <w:rPr>
          <w:sz w:val="24"/>
          <w:szCs w:val="24"/>
        </w:rPr>
        <w:t xml:space="preserve">, </w:t>
      </w:r>
      <w:r w:rsidR="01B1BDB3" w:rsidRPr="3F8FC38F">
        <w:rPr>
          <w:sz w:val="24"/>
          <w:szCs w:val="24"/>
        </w:rPr>
        <w:t xml:space="preserve">we detected </w:t>
      </w:r>
      <w:r w:rsidR="0399BE27" w:rsidRPr="3F8FC38F">
        <w:rPr>
          <w:sz w:val="24"/>
          <w:szCs w:val="24"/>
        </w:rPr>
        <w:t>one</w:t>
      </w:r>
      <w:r w:rsidR="01B1BDB3" w:rsidRPr="3F8FC38F">
        <w:rPr>
          <w:sz w:val="24"/>
          <w:szCs w:val="24"/>
        </w:rPr>
        <w:t xml:space="preserve"> Bull Trout</w:t>
      </w:r>
      <w:r w:rsidR="531F5920" w:rsidRPr="3F8FC38F">
        <w:rPr>
          <w:sz w:val="24"/>
          <w:szCs w:val="24"/>
        </w:rPr>
        <w:t xml:space="preserve"> between </w:t>
      </w:r>
      <w:r w:rsidR="3E273862" w:rsidRPr="3F8FC38F">
        <w:rPr>
          <w:sz w:val="24"/>
          <w:szCs w:val="24"/>
        </w:rPr>
        <w:t xml:space="preserve">June 30 and July 8 </w:t>
      </w:r>
      <w:r w:rsidR="43559BFC" w:rsidRPr="3F8FC38F">
        <w:rPr>
          <w:sz w:val="24"/>
          <w:szCs w:val="24"/>
        </w:rPr>
        <w:t>(Table B1)</w:t>
      </w:r>
      <w:r w:rsidR="01B1BDB3" w:rsidRPr="3F8FC38F">
        <w:rPr>
          <w:sz w:val="24"/>
          <w:szCs w:val="24"/>
        </w:rPr>
        <w:t xml:space="preserve">. </w:t>
      </w:r>
      <w:r w:rsidR="1B874423" w:rsidRPr="3F8FC38F">
        <w:rPr>
          <w:sz w:val="24"/>
          <w:szCs w:val="24"/>
        </w:rPr>
        <w:t xml:space="preserve">This </w:t>
      </w:r>
      <w:r w:rsidR="00BE0E05">
        <w:rPr>
          <w:sz w:val="24"/>
          <w:szCs w:val="24"/>
        </w:rPr>
        <w:t>fish</w:t>
      </w:r>
      <w:r w:rsidR="00BE0E05" w:rsidRPr="3F8FC38F">
        <w:rPr>
          <w:sz w:val="24"/>
          <w:szCs w:val="24"/>
        </w:rPr>
        <w:t xml:space="preserve"> </w:t>
      </w:r>
      <w:r w:rsidR="1B874423" w:rsidRPr="3F8FC38F">
        <w:rPr>
          <w:sz w:val="24"/>
          <w:szCs w:val="24"/>
        </w:rPr>
        <w:t>was reared at La Salle</w:t>
      </w:r>
      <w:r w:rsidR="265A2C97" w:rsidRPr="3F8FC38F">
        <w:rPr>
          <w:sz w:val="24"/>
          <w:szCs w:val="24"/>
        </w:rPr>
        <w:t>.</w:t>
      </w:r>
      <w:r w:rsidR="26D94E11" w:rsidRPr="3F8FC38F">
        <w:rPr>
          <w:sz w:val="24"/>
          <w:szCs w:val="24"/>
        </w:rPr>
        <w:t xml:space="preserve"> M</w:t>
      </w:r>
      <w:r w:rsidRPr="3F8FC38F">
        <w:rPr>
          <w:sz w:val="24"/>
          <w:szCs w:val="24"/>
        </w:rPr>
        <w:t>ean daily water temperatures ranged from a high of 12.</w:t>
      </w:r>
      <w:r w:rsidR="187A805F" w:rsidRPr="3F8FC38F">
        <w:rPr>
          <w:sz w:val="24"/>
          <w:szCs w:val="24"/>
        </w:rPr>
        <w:t>7</w:t>
      </w:r>
      <w:r w:rsidRPr="3F8FC38F">
        <w:rPr>
          <w:sz w:val="24"/>
          <w:szCs w:val="24"/>
        </w:rPr>
        <w:t xml:space="preserve">°C </w:t>
      </w:r>
      <w:r w:rsidR="33850B59" w:rsidRPr="3F8FC38F">
        <w:rPr>
          <w:sz w:val="24"/>
          <w:szCs w:val="24"/>
        </w:rPr>
        <w:t xml:space="preserve">on </w:t>
      </w:r>
      <w:r w:rsidR="4B11DDD7" w:rsidRPr="3F8FC38F">
        <w:rPr>
          <w:sz w:val="24"/>
          <w:szCs w:val="24"/>
        </w:rPr>
        <w:t>August</w:t>
      </w:r>
      <w:r w:rsidRPr="3F8FC38F">
        <w:rPr>
          <w:sz w:val="24"/>
          <w:szCs w:val="24"/>
        </w:rPr>
        <w:t xml:space="preserve"> </w:t>
      </w:r>
      <w:r w:rsidR="4B11DDD7" w:rsidRPr="3F8FC38F">
        <w:rPr>
          <w:sz w:val="24"/>
          <w:szCs w:val="24"/>
        </w:rPr>
        <w:t>16</w:t>
      </w:r>
      <w:r w:rsidRPr="3F8FC38F">
        <w:rPr>
          <w:sz w:val="24"/>
          <w:szCs w:val="24"/>
        </w:rPr>
        <w:t xml:space="preserve"> to a low of </w:t>
      </w:r>
      <w:r w:rsidR="123CB132" w:rsidRPr="3F8FC38F">
        <w:rPr>
          <w:sz w:val="24"/>
          <w:szCs w:val="24"/>
        </w:rPr>
        <w:t>0</w:t>
      </w:r>
      <w:r w:rsidRPr="3F8FC38F">
        <w:rPr>
          <w:sz w:val="24"/>
          <w:szCs w:val="24"/>
        </w:rPr>
        <w:t xml:space="preserve">°C in </w:t>
      </w:r>
      <w:r w:rsidR="00166EC0" w:rsidRPr="3F8FC38F">
        <w:rPr>
          <w:sz w:val="24"/>
          <w:szCs w:val="24"/>
        </w:rPr>
        <w:t>Jan</w:t>
      </w:r>
      <w:r w:rsidR="5A394028" w:rsidRPr="3F8FC38F">
        <w:rPr>
          <w:sz w:val="24"/>
          <w:szCs w:val="24"/>
        </w:rPr>
        <w:t>uary</w:t>
      </w:r>
      <w:r w:rsidR="33850B59" w:rsidRPr="3F8FC38F">
        <w:rPr>
          <w:sz w:val="24"/>
          <w:szCs w:val="24"/>
        </w:rPr>
        <w:t xml:space="preserve"> </w:t>
      </w:r>
      <w:r w:rsidRPr="3F8FC38F">
        <w:rPr>
          <w:sz w:val="24"/>
          <w:szCs w:val="24"/>
        </w:rPr>
        <w:t>(</w:t>
      </w:r>
      <w:hyperlink w:anchor="UGC">
        <w:r w:rsidR="00A33107" w:rsidRPr="3F8FC38F">
          <w:rPr>
            <w:rStyle w:val="Hyperlink"/>
            <w:rFonts w:asciiTheme="minorHAnsi" w:hAnsiTheme="minorHAnsi"/>
          </w:rPr>
          <w:t>Figure 9</w:t>
        </w:r>
      </w:hyperlink>
      <w:r w:rsidRPr="3F8FC38F">
        <w:rPr>
          <w:sz w:val="24"/>
          <w:szCs w:val="24"/>
        </w:rPr>
        <w:t xml:space="preserve">). </w:t>
      </w:r>
    </w:p>
    <w:p w14:paraId="430AB025" w14:textId="5B2AD9C2" w:rsidR="00216DFE" w:rsidRPr="005A3481" w:rsidRDefault="00221E4F" w:rsidP="00216DFE">
      <w:pPr>
        <w:rPr>
          <w:sz w:val="24"/>
          <w:szCs w:val="24"/>
          <w:highlight w:val="yellow"/>
        </w:rPr>
      </w:pPr>
      <w:bookmarkStart w:id="7" w:name="UGC"/>
      <w:r>
        <w:rPr>
          <w:noProof/>
        </w:rPr>
        <w:lastRenderedPageBreak/>
        <w:drawing>
          <wp:inline distT="0" distB="0" distL="0" distR="0" wp14:anchorId="768D6A73" wp14:editId="3AC131BE">
            <wp:extent cx="5943598" cy="3343274"/>
            <wp:effectExtent l="0" t="0" r="635" b="0"/>
            <wp:docPr id="25" name="Picture 25" descr="A figure showing PIT antenna operation (black bars), bull trout detections (orange points), and daily water temperature (thin line) at the upper Gold Creek site which includes two antennas (UGC1 and UGC2).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figure showing PIT antenna operation (black bars), bull trout detections (orange points), and daily water temperature (thin line) at the upper Gold Creek site which includes two antennas (UGC1 and UGC2). Water temperature is on the y-axis and time from January 2024 to January 2025 is on the x-axi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2D14A3C1" w14:textId="1A7F9823" w:rsidR="00E1419C" w:rsidRDefault="007A5CAB" w:rsidP="3F8FC38F">
      <w:pPr>
        <w:pStyle w:val="Figurecaption"/>
        <w:rPr>
          <w:b w:val="0"/>
        </w:rPr>
      </w:pPr>
      <w:bookmarkStart w:id="8" w:name="_Hlk62397096"/>
      <w:r>
        <w:t xml:space="preserve">Figure </w:t>
      </w:r>
      <w:r w:rsidR="003B47B9">
        <w:t>9</w:t>
      </w:r>
      <w:r>
        <w:t xml:space="preserve">. </w:t>
      </w:r>
      <w:r w:rsidR="00216DFE">
        <w:rPr>
          <w:b w:val="0"/>
        </w:rPr>
        <w:t xml:space="preserve">Seasonal change in water temperature, antenna operation, and detections of PIT-tagged Bull Trout at the upper Gold Creek </w:t>
      </w:r>
      <w:r w:rsidR="00337B47">
        <w:rPr>
          <w:b w:val="0"/>
        </w:rPr>
        <w:t>array</w:t>
      </w:r>
      <w:r w:rsidR="00216DFE">
        <w:rPr>
          <w:b w:val="0"/>
        </w:rPr>
        <w:t xml:space="preserve"> </w:t>
      </w:r>
      <w:r w:rsidR="002B3144">
        <w:rPr>
          <w:b w:val="0"/>
        </w:rPr>
        <w:t>(UGC1</w:t>
      </w:r>
      <w:r w:rsidR="00BE0E05">
        <w:rPr>
          <w:b w:val="0"/>
        </w:rPr>
        <w:t>,</w:t>
      </w:r>
      <w:r w:rsidR="002B3144">
        <w:rPr>
          <w:b w:val="0"/>
        </w:rPr>
        <w:t xml:space="preserve"> UGC2) </w:t>
      </w:r>
      <w:r w:rsidR="00216DFE">
        <w:rPr>
          <w:b w:val="0"/>
        </w:rPr>
        <w:t>during 202</w:t>
      </w:r>
      <w:r w:rsidR="7EF2F4C2">
        <w:rPr>
          <w:b w:val="0"/>
        </w:rPr>
        <w:t>4</w:t>
      </w:r>
      <w:r w:rsidR="00216DFE">
        <w:rPr>
          <w:b w:val="0"/>
        </w:rPr>
        <w:t>.</w:t>
      </w:r>
      <w:bookmarkEnd w:id="8"/>
      <w:r w:rsidR="00182C00">
        <w:rPr>
          <w:b w:val="0"/>
        </w:rPr>
        <w:t xml:space="preserve"> The top bar indicates UGC1 </w:t>
      </w:r>
      <w:r w:rsidR="00B03CF0">
        <w:rPr>
          <w:b w:val="0"/>
        </w:rPr>
        <w:t xml:space="preserve">(upstream antenna) </w:t>
      </w:r>
      <w:r w:rsidR="00FA1330">
        <w:rPr>
          <w:b w:val="0"/>
        </w:rPr>
        <w:t>operation,</w:t>
      </w:r>
      <w:r w:rsidR="001C21FF">
        <w:rPr>
          <w:b w:val="0"/>
        </w:rPr>
        <w:t xml:space="preserve"> </w:t>
      </w:r>
      <w:r w:rsidR="00182C00">
        <w:rPr>
          <w:b w:val="0"/>
        </w:rPr>
        <w:t>and the bottom bar indicates UG</w:t>
      </w:r>
      <w:r w:rsidR="001C21FF">
        <w:rPr>
          <w:b w:val="0"/>
        </w:rPr>
        <w:t>C</w:t>
      </w:r>
      <w:r w:rsidR="00182C00">
        <w:rPr>
          <w:b w:val="0"/>
        </w:rPr>
        <w:t>2</w:t>
      </w:r>
      <w:r w:rsidR="001C21FF">
        <w:rPr>
          <w:b w:val="0"/>
        </w:rPr>
        <w:t xml:space="preserve"> </w:t>
      </w:r>
      <w:r w:rsidR="008B0806">
        <w:rPr>
          <w:b w:val="0"/>
        </w:rPr>
        <w:t xml:space="preserve">(downstream antenna) </w:t>
      </w:r>
      <w:r w:rsidR="001C21FF">
        <w:rPr>
          <w:b w:val="0"/>
        </w:rPr>
        <w:t>operation</w:t>
      </w:r>
      <w:r w:rsidR="00182C00">
        <w:rPr>
          <w:b w:val="0"/>
        </w:rPr>
        <w:t>.</w:t>
      </w:r>
      <w:bookmarkEnd w:id="7"/>
    </w:p>
    <w:p w14:paraId="71808706" w14:textId="2D73A2C2" w:rsidR="00325B73" w:rsidRPr="00C04377" w:rsidRDefault="00325B73" w:rsidP="00325B73">
      <w:pPr>
        <w:rPr>
          <w:sz w:val="24"/>
          <w:szCs w:val="24"/>
          <w:highlight w:val="yellow"/>
        </w:rPr>
      </w:pPr>
      <w:r w:rsidRPr="3F8FC38F">
        <w:rPr>
          <w:sz w:val="24"/>
          <w:szCs w:val="24"/>
        </w:rPr>
        <w:t xml:space="preserve">Downstream at our lower Gold Creek site (G90), 19 Bull Trout were detected (Table B2). Twelve of these detected fish were reared at La Salle, of which three were released in 2020, five in 2021, two in 2022, and one 2023. However, one fish (3DD.007749F0E0) that was recaptured below Keechelus, had shed its original PIT tag (identified via adipose fin clip) and therefore the original release date could not be verified. Two of the detected fish were tagged by WDFW during their rescue operations in 2023. Five of the fish detected were captured and tagged during trap and haul operations, of which three were released in 2021, and two in 2023. Bull Trout were detected at this site from March 17 to October 26. The Bull Trout that was detected at the upper Gold Creek array was first detected on June 30 </w:t>
      </w:r>
      <w:r w:rsidR="00AE7BAD">
        <w:rPr>
          <w:sz w:val="24"/>
          <w:szCs w:val="24"/>
        </w:rPr>
        <w:t>and then</w:t>
      </w:r>
      <w:r w:rsidRPr="3F8FC38F">
        <w:rPr>
          <w:sz w:val="24"/>
          <w:szCs w:val="24"/>
        </w:rPr>
        <w:t xml:space="preserve"> again on July 8</w:t>
      </w:r>
      <w:r w:rsidR="007A312F">
        <w:rPr>
          <w:sz w:val="24"/>
          <w:szCs w:val="24"/>
        </w:rPr>
        <w:t>. I</w:t>
      </w:r>
      <w:r w:rsidRPr="3F8FC38F">
        <w:rPr>
          <w:sz w:val="24"/>
          <w:szCs w:val="24"/>
        </w:rPr>
        <w:t xml:space="preserve">t then moved downstream </w:t>
      </w:r>
      <w:r w:rsidR="007A312F">
        <w:rPr>
          <w:sz w:val="24"/>
          <w:szCs w:val="24"/>
        </w:rPr>
        <w:t>and was</w:t>
      </w:r>
      <w:r w:rsidR="007A312F" w:rsidRPr="3F8FC38F">
        <w:rPr>
          <w:sz w:val="24"/>
          <w:szCs w:val="24"/>
        </w:rPr>
        <w:t xml:space="preserve"> </w:t>
      </w:r>
      <w:r w:rsidRPr="3F8FC38F">
        <w:rPr>
          <w:sz w:val="24"/>
          <w:szCs w:val="24"/>
        </w:rPr>
        <w:t>detected at G90 on July 9. Mean daily water temperatures at G90 ranged from 16°C on August 16 to 1.0°C on January 28 (</w:t>
      </w:r>
      <w:hyperlink w:anchor="G90">
        <w:r w:rsidRPr="5D1125DF">
          <w:rPr>
            <w:rStyle w:val="Hyperlink"/>
            <w:rFonts w:asciiTheme="minorHAnsi" w:hAnsiTheme="minorHAnsi"/>
          </w:rPr>
          <w:t>Figure 10</w:t>
        </w:r>
      </w:hyperlink>
      <w:r w:rsidRPr="5D1125DF">
        <w:rPr>
          <w:sz w:val="24"/>
          <w:szCs w:val="24"/>
        </w:rPr>
        <w:t>).</w:t>
      </w:r>
      <w:r w:rsidRPr="3F8FC38F">
        <w:rPr>
          <w:sz w:val="24"/>
          <w:szCs w:val="24"/>
        </w:rPr>
        <w:t xml:space="preserve"> The temperature logger did not collect data from November 1 to December 31. </w:t>
      </w:r>
    </w:p>
    <w:p w14:paraId="2D1C160F" w14:textId="77777777" w:rsidR="00325B73" w:rsidRPr="00612F86" w:rsidRDefault="00325B73" w:rsidP="5D9B8976">
      <w:pPr>
        <w:pStyle w:val="Figurecaption"/>
        <w:rPr>
          <w:b w:val="0"/>
          <w:bCs/>
        </w:rPr>
      </w:pPr>
    </w:p>
    <w:p w14:paraId="61B8D498" w14:textId="77777777" w:rsidR="00FB3A67" w:rsidRDefault="008B0806" w:rsidP="0063119A">
      <w:pPr>
        <w:pStyle w:val="Figurecaption"/>
      </w:pPr>
      <w:bookmarkStart w:id="9" w:name="G90"/>
      <w:r>
        <w:rPr>
          <w:noProof/>
        </w:rPr>
        <w:lastRenderedPageBreak/>
        <w:drawing>
          <wp:inline distT="0" distB="0" distL="0" distR="0" wp14:anchorId="7E811CE6" wp14:editId="099E0D5D">
            <wp:extent cx="5943598" cy="3343274"/>
            <wp:effectExtent l="0" t="0" r="635" b="0"/>
            <wp:docPr id="26" name="Picture 26" descr="A figure showing PIT antenna operation (black bars), bull trout detections (orange points), and daily water temperature (thin line) at the lower Gold Creek site (G90).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figure showing PIT antenna operation (black bars), bull trout detections (orange points), and daily water temperature (thin line) at the lower Gold Creek site (G90). Water temperature is on the y-axis and time from January 2024 to January 2025 is on the x-axi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4A6FDBEA" w14:textId="44023949" w:rsidR="0077040A" w:rsidRDefault="00FB3A67">
      <w:pPr>
        <w:pStyle w:val="Figurecaption"/>
        <w:rPr>
          <w:b w:val="0"/>
        </w:rPr>
      </w:pPr>
      <w:r>
        <w:t xml:space="preserve">Figure </w:t>
      </w:r>
      <w:r w:rsidR="003B47B9">
        <w:t>10</w:t>
      </w:r>
      <w:r>
        <w:t>.</w:t>
      </w:r>
      <w:r w:rsidR="0077040A">
        <w:t xml:space="preserve"> </w:t>
      </w:r>
      <w:bookmarkStart w:id="10" w:name="_Hlk65141454"/>
      <w:r w:rsidR="0077040A">
        <w:rPr>
          <w:b w:val="0"/>
        </w:rPr>
        <w:t xml:space="preserve">Seasonal change in water temperature, antenna operation, and detections of PIT-tagged Bull Trout at the lower Gold Creek antenna (G90) during </w:t>
      </w:r>
      <w:r w:rsidR="0200A0F9">
        <w:rPr>
          <w:b w:val="0"/>
        </w:rPr>
        <w:t>2024</w:t>
      </w:r>
      <w:r w:rsidR="0077040A">
        <w:rPr>
          <w:b w:val="0"/>
        </w:rPr>
        <w:t>.</w:t>
      </w:r>
      <w:bookmarkEnd w:id="10"/>
    </w:p>
    <w:p w14:paraId="36168C66" w14:textId="4B7412EF" w:rsidR="005F38DA" w:rsidRDefault="1BF1197E" w:rsidP="109E0C3F">
      <w:pPr>
        <w:rPr>
          <w:sz w:val="24"/>
          <w:szCs w:val="24"/>
        </w:rPr>
      </w:pPr>
      <w:r w:rsidRPr="109E0C3F">
        <w:rPr>
          <w:sz w:val="24"/>
          <w:szCs w:val="24"/>
        </w:rPr>
        <w:t xml:space="preserve">No fish were detected entering Gold Creek Pond in 2024. The site was operated from </w:t>
      </w:r>
      <w:r w:rsidR="2585AD4C" w:rsidRPr="109E0C3F">
        <w:rPr>
          <w:sz w:val="24"/>
          <w:szCs w:val="24"/>
        </w:rPr>
        <w:t>September 20</w:t>
      </w:r>
      <w:r w:rsidRPr="109E0C3F">
        <w:rPr>
          <w:sz w:val="24"/>
          <w:szCs w:val="24"/>
        </w:rPr>
        <w:t xml:space="preserve"> to</w:t>
      </w:r>
      <w:r w:rsidR="35ABE42A" w:rsidRPr="109E0C3F">
        <w:rPr>
          <w:sz w:val="24"/>
          <w:szCs w:val="24"/>
        </w:rPr>
        <w:t xml:space="preserve"> </w:t>
      </w:r>
      <w:r w:rsidR="00342A7E" w:rsidRPr="109E0C3F">
        <w:rPr>
          <w:sz w:val="24"/>
          <w:szCs w:val="24"/>
        </w:rPr>
        <w:t>November</w:t>
      </w:r>
      <w:r w:rsidRPr="109E0C3F">
        <w:rPr>
          <w:sz w:val="24"/>
          <w:szCs w:val="24"/>
        </w:rPr>
        <w:t xml:space="preserve"> </w:t>
      </w:r>
      <w:r w:rsidR="640354AE" w:rsidRPr="109E0C3F">
        <w:rPr>
          <w:sz w:val="24"/>
          <w:szCs w:val="24"/>
        </w:rPr>
        <w:t>18</w:t>
      </w:r>
      <w:r w:rsidRPr="109E0C3F">
        <w:rPr>
          <w:sz w:val="24"/>
          <w:szCs w:val="24"/>
        </w:rPr>
        <w:t xml:space="preserve">, when the stream became disconnected from the reservoir. The mean daily water temperature at </w:t>
      </w:r>
      <w:r w:rsidR="10C27BD3" w:rsidRPr="109E0C3F">
        <w:rPr>
          <w:sz w:val="24"/>
          <w:szCs w:val="24"/>
        </w:rPr>
        <w:t>Gold Creek Pond</w:t>
      </w:r>
      <w:r w:rsidRPr="109E0C3F">
        <w:rPr>
          <w:sz w:val="24"/>
          <w:szCs w:val="24"/>
        </w:rPr>
        <w:t xml:space="preserve"> ranged from </w:t>
      </w:r>
      <w:r w:rsidR="078B876C" w:rsidRPr="109E0C3F">
        <w:rPr>
          <w:sz w:val="24"/>
          <w:szCs w:val="24"/>
        </w:rPr>
        <w:t>3.3</w:t>
      </w:r>
      <w:r w:rsidRPr="109E0C3F">
        <w:rPr>
          <w:sz w:val="24"/>
          <w:szCs w:val="24"/>
        </w:rPr>
        <w:t xml:space="preserve">°C on </w:t>
      </w:r>
      <w:r w:rsidR="6EE83939" w:rsidRPr="109E0C3F">
        <w:rPr>
          <w:sz w:val="24"/>
          <w:szCs w:val="24"/>
        </w:rPr>
        <w:t>February</w:t>
      </w:r>
      <w:r w:rsidR="7037BC76" w:rsidRPr="109E0C3F">
        <w:rPr>
          <w:sz w:val="24"/>
          <w:szCs w:val="24"/>
        </w:rPr>
        <w:t xml:space="preserve"> 19</w:t>
      </w:r>
      <w:r w:rsidRPr="109E0C3F">
        <w:rPr>
          <w:sz w:val="24"/>
          <w:szCs w:val="24"/>
        </w:rPr>
        <w:t xml:space="preserve"> to 1</w:t>
      </w:r>
      <w:r w:rsidR="395CA092" w:rsidRPr="109E0C3F">
        <w:rPr>
          <w:sz w:val="24"/>
          <w:szCs w:val="24"/>
        </w:rPr>
        <w:t>7</w:t>
      </w:r>
      <w:r w:rsidRPr="109E0C3F">
        <w:rPr>
          <w:sz w:val="24"/>
          <w:szCs w:val="24"/>
        </w:rPr>
        <w:t xml:space="preserve">°C on August </w:t>
      </w:r>
      <w:r w:rsidR="3FB225E9" w:rsidRPr="109E0C3F">
        <w:rPr>
          <w:sz w:val="24"/>
          <w:szCs w:val="24"/>
        </w:rPr>
        <w:t>8 (Figure 11)</w:t>
      </w:r>
      <w:r w:rsidR="00342A7E">
        <w:rPr>
          <w:sz w:val="24"/>
          <w:szCs w:val="24"/>
        </w:rPr>
        <w:t>.</w:t>
      </w:r>
    </w:p>
    <w:p w14:paraId="050AA0D3" w14:textId="77777777" w:rsidR="008F6A39" w:rsidRDefault="008F6A39" w:rsidP="008F6A39">
      <w:pPr>
        <w:rPr>
          <w:sz w:val="24"/>
          <w:szCs w:val="24"/>
          <w:highlight w:val="yellow"/>
        </w:rPr>
      </w:pPr>
      <w:bookmarkStart w:id="11" w:name="GCP"/>
      <w:bookmarkEnd w:id="9"/>
      <w:r>
        <w:rPr>
          <w:noProof/>
        </w:rPr>
        <w:lastRenderedPageBreak/>
        <w:drawing>
          <wp:inline distT="0" distB="0" distL="0" distR="0" wp14:anchorId="3C114AB0" wp14:editId="10CAAAA4">
            <wp:extent cx="5943598" cy="3343273"/>
            <wp:effectExtent l="0" t="0" r="635" b="0"/>
            <wp:docPr id="1594402514" name="Picture 1594402514" descr="A figure showing PIT antenna operation (black bars), bull trout detections (orange points), and daily water temperature (thin line) at the Gold Creek Pond outlet site (GCP).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02514" name="Picture 1594402514" descr="A figure showing PIT antenna operation (black bars), bull trout detections (orange points), and daily water temperature (thin line) at the Gold Creek Pond outlet site (GCP). Water temperature is on the y-axis and time from January 2024 to January 2025 is on the x-axi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598" cy="3343273"/>
                    </a:xfrm>
                    <a:prstGeom prst="rect">
                      <a:avLst/>
                    </a:prstGeom>
                  </pic:spPr>
                </pic:pic>
              </a:graphicData>
            </a:graphic>
          </wp:inline>
        </w:drawing>
      </w:r>
    </w:p>
    <w:p w14:paraId="03C873DB" w14:textId="00BCFBA5" w:rsidR="008F6A39" w:rsidRPr="00095551" w:rsidRDefault="008E6BF3" w:rsidP="6B9A66EF">
      <w:pPr>
        <w:pStyle w:val="Figurecaption"/>
        <w:rPr>
          <w:b w:val="0"/>
        </w:rPr>
      </w:pPr>
      <w:r>
        <w:t xml:space="preserve">Figure </w:t>
      </w:r>
      <w:r w:rsidR="00930947">
        <w:fldChar w:fldCharType="begin"/>
      </w:r>
      <w:r w:rsidR="00930947">
        <w:instrText xml:space="preserve"> SEQ Figure \* ARABIC </w:instrText>
      </w:r>
      <w:r w:rsidR="00930947">
        <w:fldChar w:fldCharType="separate"/>
      </w:r>
      <w:r w:rsidR="00930947" w:rsidRPr="6B9A66EF">
        <w:rPr>
          <w:noProof/>
        </w:rPr>
        <w:t>1</w:t>
      </w:r>
      <w:r w:rsidR="00930947">
        <w:rPr>
          <w:noProof/>
        </w:rPr>
        <w:t>1</w:t>
      </w:r>
      <w:r w:rsidR="00930947">
        <w:fldChar w:fldCharType="end"/>
      </w:r>
      <w:r>
        <w:t xml:space="preserve">. </w:t>
      </w:r>
      <w:r w:rsidR="008F6A39">
        <w:rPr>
          <w:b w:val="0"/>
        </w:rPr>
        <w:t xml:space="preserve">Seasonal change in water temperature, antenna operation, and detections of PIT-tagged Bull Trout </w:t>
      </w:r>
      <w:bookmarkEnd w:id="11"/>
      <w:r w:rsidR="008F6A39">
        <w:rPr>
          <w:b w:val="0"/>
        </w:rPr>
        <w:t>at</w:t>
      </w:r>
      <w:r w:rsidR="5704151C" w:rsidRPr="00095551">
        <w:rPr>
          <w:b w:val="0"/>
        </w:rPr>
        <w:t xml:space="preserve"> the Gold Creek Pond </w:t>
      </w:r>
      <w:r w:rsidR="00095551">
        <w:rPr>
          <w:b w:val="0"/>
        </w:rPr>
        <w:t xml:space="preserve">Outlet </w:t>
      </w:r>
      <w:r w:rsidR="5704151C" w:rsidRPr="00095551">
        <w:rPr>
          <w:b w:val="0"/>
        </w:rPr>
        <w:t>antenna</w:t>
      </w:r>
      <w:r w:rsidR="7122B444" w:rsidRPr="00095551">
        <w:rPr>
          <w:b w:val="0"/>
        </w:rPr>
        <w:t xml:space="preserve"> </w:t>
      </w:r>
      <w:r w:rsidR="00095551">
        <w:rPr>
          <w:b w:val="0"/>
        </w:rPr>
        <w:t xml:space="preserve">(GCP) </w:t>
      </w:r>
      <w:r w:rsidR="7122B444" w:rsidRPr="00095551">
        <w:rPr>
          <w:b w:val="0"/>
        </w:rPr>
        <w:t>during 2024.</w:t>
      </w:r>
    </w:p>
    <w:p w14:paraId="61868AFA" w14:textId="77777777" w:rsidR="008F6A39" w:rsidRDefault="008F6A39" w:rsidP="0077040A">
      <w:pPr>
        <w:rPr>
          <w:sz w:val="24"/>
          <w:szCs w:val="24"/>
        </w:rPr>
      </w:pPr>
    </w:p>
    <w:p w14:paraId="4612ABD1" w14:textId="7D16F586" w:rsidR="0030629D" w:rsidRDefault="006A188A" w:rsidP="0077040A">
      <w:pPr>
        <w:rPr>
          <w:sz w:val="24"/>
          <w:szCs w:val="24"/>
        </w:rPr>
      </w:pPr>
      <w:r w:rsidRPr="109E0C3F">
        <w:rPr>
          <w:sz w:val="24"/>
          <w:szCs w:val="24"/>
        </w:rPr>
        <w:t>No fish were detected in</w:t>
      </w:r>
      <w:r w:rsidR="17CDB640" w:rsidRPr="109E0C3F">
        <w:rPr>
          <w:sz w:val="24"/>
          <w:szCs w:val="24"/>
        </w:rPr>
        <w:t xml:space="preserve"> Cold Creek </w:t>
      </w:r>
      <w:r w:rsidR="19C15433" w:rsidRPr="109E0C3F">
        <w:rPr>
          <w:sz w:val="24"/>
          <w:szCs w:val="24"/>
        </w:rPr>
        <w:t>in 202</w:t>
      </w:r>
      <w:r w:rsidRPr="109E0C3F">
        <w:rPr>
          <w:sz w:val="24"/>
          <w:szCs w:val="24"/>
        </w:rPr>
        <w:t>4</w:t>
      </w:r>
      <w:r w:rsidR="0485FB42" w:rsidRPr="109E0C3F">
        <w:rPr>
          <w:sz w:val="24"/>
          <w:szCs w:val="24"/>
        </w:rPr>
        <w:t>. The site</w:t>
      </w:r>
      <w:r w:rsidR="013E9C6C" w:rsidRPr="109E0C3F">
        <w:rPr>
          <w:sz w:val="24"/>
          <w:szCs w:val="24"/>
        </w:rPr>
        <w:t>s</w:t>
      </w:r>
      <w:r w:rsidR="0485FB42" w:rsidRPr="109E0C3F">
        <w:rPr>
          <w:sz w:val="24"/>
          <w:szCs w:val="24"/>
        </w:rPr>
        <w:t xml:space="preserve"> w</w:t>
      </w:r>
      <w:r w:rsidR="45F117AA" w:rsidRPr="109E0C3F">
        <w:rPr>
          <w:sz w:val="24"/>
          <w:szCs w:val="24"/>
        </w:rPr>
        <w:t>ere</w:t>
      </w:r>
      <w:r w:rsidR="00342A7E">
        <w:rPr>
          <w:sz w:val="24"/>
          <w:szCs w:val="24"/>
        </w:rPr>
        <w:t xml:space="preserve"> </w:t>
      </w:r>
      <w:r w:rsidR="0485FB42" w:rsidRPr="109E0C3F">
        <w:rPr>
          <w:sz w:val="24"/>
          <w:szCs w:val="24"/>
        </w:rPr>
        <w:t xml:space="preserve">operated from </w:t>
      </w:r>
      <w:r w:rsidR="10EDFCE2" w:rsidRPr="109E0C3F">
        <w:rPr>
          <w:sz w:val="24"/>
          <w:szCs w:val="24"/>
        </w:rPr>
        <w:t xml:space="preserve">May </w:t>
      </w:r>
      <w:r w:rsidR="00CD3D74" w:rsidRPr="109E0C3F">
        <w:rPr>
          <w:sz w:val="24"/>
          <w:szCs w:val="24"/>
        </w:rPr>
        <w:t xml:space="preserve">21 </w:t>
      </w:r>
      <w:r w:rsidR="000437CB" w:rsidRPr="109E0C3F">
        <w:rPr>
          <w:sz w:val="24"/>
          <w:szCs w:val="24"/>
        </w:rPr>
        <w:t xml:space="preserve">to </w:t>
      </w:r>
      <w:r w:rsidR="00154A7C" w:rsidRPr="109E0C3F">
        <w:rPr>
          <w:sz w:val="24"/>
          <w:szCs w:val="24"/>
        </w:rPr>
        <w:t>August 28</w:t>
      </w:r>
      <w:r w:rsidR="05923D39" w:rsidRPr="109E0C3F">
        <w:rPr>
          <w:sz w:val="24"/>
          <w:szCs w:val="24"/>
        </w:rPr>
        <w:t>,</w:t>
      </w:r>
      <w:r w:rsidR="0485FB42" w:rsidRPr="109E0C3F">
        <w:rPr>
          <w:sz w:val="24"/>
          <w:szCs w:val="24"/>
        </w:rPr>
        <w:t xml:space="preserve"> </w:t>
      </w:r>
      <w:r w:rsidR="25281B88" w:rsidRPr="109E0C3F">
        <w:rPr>
          <w:sz w:val="24"/>
          <w:szCs w:val="24"/>
        </w:rPr>
        <w:t xml:space="preserve">when </w:t>
      </w:r>
      <w:r w:rsidR="0485FB42" w:rsidRPr="109E0C3F">
        <w:rPr>
          <w:sz w:val="24"/>
          <w:szCs w:val="24"/>
        </w:rPr>
        <w:t>the stream be</w:t>
      </w:r>
      <w:r w:rsidR="63452B41" w:rsidRPr="109E0C3F">
        <w:rPr>
          <w:sz w:val="24"/>
          <w:szCs w:val="24"/>
        </w:rPr>
        <w:t>came disconnected from the reservoir.</w:t>
      </w:r>
      <w:r w:rsidR="197E6813" w:rsidRPr="109E0C3F">
        <w:rPr>
          <w:sz w:val="24"/>
          <w:szCs w:val="24"/>
        </w:rPr>
        <w:t xml:space="preserve"> </w:t>
      </w:r>
      <w:r w:rsidR="48F71AF8" w:rsidRPr="109E0C3F">
        <w:rPr>
          <w:sz w:val="24"/>
          <w:szCs w:val="24"/>
        </w:rPr>
        <w:t xml:space="preserve">The mean daily water temperature at COLD ranged from </w:t>
      </w:r>
      <w:r w:rsidR="00CD3D74" w:rsidRPr="109E0C3F">
        <w:rPr>
          <w:sz w:val="24"/>
          <w:szCs w:val="24"/>
        </w:rPr>
        <w:t>5</w:t>
      </w:r>
      <w:r w:rsidR="0017258C" w:rsidRPr="109E0C3F">
        <w:rPr>
          <w:sz w:val="24"/>
          <w:szCs w:val="24"/>
        </w:rPr>
        <w:t>.1</w:t>
      </w:r>
      <w:r w:rsidR="48F71AF8" w:rsidRPr="109E0C3F">
        <w:rPr>
          <w:sz w:val="24"/>
          <w:szCs w:val="24"/>
        </w:rPr>
        <w:t>°C on May 2</w:t>
      </w:r>
      <w:r w:rsidR="00E227BC" w:rsidRPr="109E0C3F">
        <w:rPr>
          <w:sz w:val="24"/>
          <w:szCs w:val="24"/>
        </w:rPr>
        <w:t>1</w:t>
      </w:r>
      <w:r w:rsidR="48F71AF8" w:rsidRPr="109E0C3F">
        <w:rPr>
          <w:sz w:val="24"/>
          <w:szCs w:val="24"/>
        </w:rPr>
        <w:t xml:space="preserve"> to 16</w:t>
      </w:r>
      <w:r w:rsidR="00A72FF4">
        <w:rPr>
          <w:sz w:val="24"/>
          <w:szCs w:val="24"/>
        </w:rPr>
        <w:t>.0</w:t>
      </w:r>
      <w:r w:rsidR="48F71AF8" w:rsidRPr="109E0C3F">
        <w:rPr>
          <w:sz w:val="24"/>
          <w:szCs w:val="24"/>
        </w:rPr>
        <w:t xml:space="preserve">°C on August </w:t>
      </w:r>
      <w:r w:rsidR="001D7C5C" w:rsidRPr="109E0C3F">
        <w:rPr>
          <w:sz w:val="24"/>
          <w:szCs w:val="24"/>
        </w:rPr>
        <w:t>3</w:t>
      </w:r>
      <w:r w:rsidR="007C184D" w:rsidRPr="109E0C3F">
        <w:rPr>
          <w:sz w:val="24"/>
          <w:szCs w:val="24"/>
        </w:rPr>
        <w:t xml:space="preserve"> (Figure 12)</w:t>
      </w:r>
      <w:r w:rsidR="48F71AF8" w:rsidRPr="109E0C3F">
        <w:rPr>
          <w:sz w:val="24"/>
          <w:szCs w:val="24"/>
        </w:rPr>
        <w:t>.</w:t>
      </w:r>
    </w:p>
    <w:p w14:paraId="305A0F9C" w14:textId="77777777" w:rsidR="001A7470" w:rsidRDefault="001A7470" w:rsidP="0077040A">
      <w:pPr>
        <w:rPr>
          <w:sz w:val="24"/>
          <w:szCs w:val="24"/>
        </w:rPr>
      </w:pPr>
    </w:p>
    <w:p w14:paraId="60377EEE" w14:textId="3558589A" w:rsidR="00963432" w:rsidRPr="001400BC" w:rsidRDefault="00963432" w:rsidP="0077040A">
      <w:pPr>
        <w:rPr>
          <w:sz w:val="24"/>
          <w:szCs w:val="24"/>
        </w:rPr>
      </w:pPr>
      <w:bookmarkStart w:id="12" w:name="COLD"/>
      <w:r>
        <w:rPr>
          <w:noProof/>
          <w:sz w:val="24"/>
          <w:szCs w:val="24"/>
        </w:rPr>
        <w:lastRenderedPageBreak/>
        <w:drawing>
          <wp:inline distT="0" distB="0" distL="0" distR="0" wp14:anchorId="194BDE12" wp14:editId="0598792F">
            <wp:extent cx="5943598" cy="3343274"/>
            <wp:effectExtent l="0" t="0" r="635" b="0"/>
            <wp:docPr id="37" name="Picture 37" descr="A figure showing PIT antenna operation (black bars), bull trout detections (orange points), and daily water temperature (thin line) in Cold Creek which includes two sites (COLD and 2COLD).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figure showing PIT antenna operation (black bars), bull trout detections (orange points), and daily water temperature (thin line) in Cold Creek which includes two sites (COLD and 2COLD). Water temperature is on the y-axis and time from January 2024 to January 2025 is on the x-axi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570378F7" w14:textId="5F617F07" w:rsidR="00963432" w:rsidRDefault="00090E46" w:rsidP="00090E46">
      <w:pPr>
        <w:pStyle w:val="Figurecaption"/>
      </w:pPr>
      <w:r>
        <w:t xml:space="preserve">Figure </w:t>
      </w:r>
      <w:r w:rsidR="00930947">
        <w:fldChar w:fldCharType="begin"/>
      </w:r>
      <w:r w:rsidR="00930947">
        <w:instrText xml:space="preserve"> SEQ Figure \* ARABIC </w:instrText>
      </w:r>
      <w:r w:rsidR="00930947">
        <w:fldChar w:fldCharType="separate"/>
      </w:r>
      <w:r w:rsidR="00930947">
        <w:rPr>
          <w:noProof/>
        </w:rPr>
        <w:t>12</w:t>
      </w:r>
      <w:r w:rsidR="00930947">
        <w:fldChar w:fldCharType="end"/>
      </w:r>
      <w:r>
        <w:t xml:space="preserve">. </w:t>
      </w:r>
      <w:r w:rsidR="00963432" w:rsidRPr="00090E46">
        <w:rPr>
          <w:b w:val="0"/>
          <w:bCs/>
        </w:rPr>
        <w:t xml:space="preserve">Seasonal change in water temperature, antenna operation, and detections of PIT-tagged Bull Trout at the </w:t>
      </w:r>
      <w:r w:rsidR="0074512B">
        <w:rPr>
          <w:b w:val="0"/>
          <w:bCs/>
        </w:rPr>
        <w:t>upstrea</w:t>
      </w:r>
      <w:r w:rsidR="00B52334">
        <w:rPr>
          <w:b w:val="0"/>
          <w:bCs/>
        </w:rPr>
        <w:t xml:space="preserve">m </w:t>
      </w:r>
      <w:r w:rsidR="00963432" w:rsidRPr="00090E46">
        <w:rPr>
          <w:b w:val="0"/>
          <w:bCs/>
        </w:rPr>
        <w:t xml:space="preserve">(COLD) </w:t>
      </w:r>
      <w:r w:rsidR="00B52334">
        <w:rPr>
          <w:b w:val="0"/>
          <w:bCs/>
        </w:rPr>
        <w:t xml:space="preserve">and downstream </w:t>
      </w:r>
      <w:r w:rsidR="00867530">
        <w:rPr>
          <w:b w:val="0"/>
          <w:bCs/>
        </w:rPr>
        <w:t xml:space="preserve">(2COLD) sites in </w:t>
      </w:r>
      <w:r w:rsidR="00B52334">
        <w:rPr>
          <w:b w:val="0"/>
          <w:bCs/>
        </w:rPr>
        <w:t xml:space="preserve">Cold Creek </w:t>
      </w:r>
      <w:r w:rsidR="00963432" w:rsidRPr="00090E46">
        <w:rPr>
          <w:b w:val="0"/>
          <w:bCs/>
        </w:rPr>
        <w:t>during 202</w:t>
      </w:r>
      <w:r w:rsidR="00B52334">
        <w:rPr>
          <w:b w:val="0"/>
          <w:bCs/>
        </w:rPr>
        <w:t>4</w:t>
      </w:r>
      <w:r w:rsidR="00867530">
        <w:rPr>
          <w:b w:val="0"/>
          <w:bCs/>
        </w:rPr>
        <w:t>. Note that temperature was collected at the upstream site.</w:t>
      </w:r>
    </w:p>
    <w:bookmarkEnd w:id="12"/>
    <w:p w14:paraId="60EBBB4C" w14:textId="71DD6590" w:rsidR="000C4CBE" w:rsidRPr="00292491" w:rsidRDefault="507DA196" w:rsidP="1B3EF4AA">
      <w:pPr>
        <w:rPr>
          <w:sz w:val="24"/>
          <w:szCs w:val="24"/>
        </w:rPr>
      </w:pPr>
      <w:r w:rsidRPr="3F8FC38F">
        <w:rPr>
          <w:sz w:val="24"/>
          <w:szCs w:val="24"/>
        </w:rPr>
        <w:t xml:space="preserve">Below Keechelus Dam, we detected </w:t>
      </w:r>
      <w:r w:rsidR="2E57FB0B" w:rsidRPr="3F8FC38F">
        <w:rPr>
          <w:sz w:val="24"/>
          <w:szCs w:val="24"/>
        </w:rPr>
        <w:t>22</w:t>
      </w:r>
      <w:r w:rsidR="7D023FE5" w:rsidRPr="3F8FC38F">
        <w:rPr>
          <w:sz w:val="24"/>
          <w:szCs w:val="24"/>
        </w:rPr>
        <w:t xml:space="preserve"> </w:t>
      </w:r>
      <w:r w:rsidR="43B5EAC5" w:rsidRPr="3F8FC38F">
        <w:rPr>
          <w:sz w:val="24"/>
          <w:szCs w:val="24"/>
        </w:rPr>
        <w:t xml:space="preserve">Bull Trout </w:t>
      </w:r>
      <w:r w:rsidR="75E4C9A8" w:rsidRPr="3F8FC38F">
        <w:rPr>
          <w:sz w:val="24"/>
          <w:szCs w:val="24"/>
        </w:rPr>
        <w:t>on</w:t>
      </w:r>
      <w:r w:rsidR="43B5EAC5" w:rsidRPr="3F8FC38F">
        <w:rPr>
          <w:sz w:val="24"/>
          <w:szCs w:val="24"/>
        </w:rPr>
        <w:t xml:space="preserve"> the </w:t>
      </w:r>
      <w:r w:rsidR="75E4C9A8" w:rsidRPr="3F8FC38F">
        <w:rPr>
          <w:sz w:val="24"/>
          <w:szCs w:val="24"/>
        </w:rPr>
        <w:t xml:space="preserve">Keechelus Outlet Channel </w:t>
      </w:r>
      <w:r w:rsidR="58F7BC25" w:rsidRPr="3F8FC38F">
        <w:rPr>
          <w:sz w:val="24"/>
          <w:szCs w:val="24"/>
        </w:rPr>
        <w:t>array</w:t>
      </w:r>
      <w:r w:rsidR="75E4C9A8" w:rsidRPr="3F8FC38F">
        <w:rPr>
          <w:sz w:val="24"/>
          <w:szCs w:val="24"/>
        </w:rPr>
        <w:t xml:space="preserve"> (KCH1, KCH2, KCH3)</w:t>
      </w:r>
      <w:r w:rsidR="45D48A8C" w:rsidRPr="3F8FC38F">
        <w:rPr>
          <w:sz w:val="24"/>
          <w:szCs w:val="24"/>
        </w:rPr>
        <w:t xml:space="preserve"> between </w:t>
      </w:r>
      <w:r w:rsidR="73AEC541" w:rsidRPr="3F8FC38F">
        <w:rPr>
          <w:sz w:val="24"/>
          <w:szCs w:val="24"/>
        </w:rPr>
        <w:t>January 7</w:t>
      </w:r>
      <w:r w:rsidR="35D379B7" w:rsidRPr="3F8FC38F">
        <w:rPr>
          <w:sz w:val="24"/>
          <w:szCs w:val="24"/>
        </w:rPr>
        <w:t xml:space="preserve"> </w:t>
      </w:r>
      <w:r w:rsidR="36548F3D" w:rsidRPr="3F8FC38F">
        <w:rPr>
          <w:sz w:val="24"/>
          <w:szCs w:val="24"/>
        </w:rPr>
        <w:t xml:space="preserve">and </w:t>
      </w:r>
      <w:r w:rsidR="3AFB98D0" w:rsidRPr="3F8FC38F">
        <w:rPr>
          <w:sz w:val="24"/>
          <w:szCs w:val="24"/>
        </w:rPr>
        <w:t xml:space="preserve">December </w:t>
      </w:r>
      <w:r w:rsidR="2EEE27E8" w:rsidRPr="3F8FC38F">
        <w:rPr>
          <w:sz w:val="24"/>
          <w:szCs w:val="24"/>
        </w:rPr>
        <w:t>31</w:t>
      </w:r>
      <w:r w:rsidR="45AB17E8" w:rsidRPr="3F8FC38F">
        <w:rPr>
          <w:sz w:val="24"/>
          <w:szCs w:val="24"/>
        </w:rPr>
        <w:t xml:space="preserve"> </w:t>
      </w:r>
      <w:r w:rsidR="5C4E7B53" w:rsidRPr="3F8FC38F">
        <w:rPr>
          <w:sz w:val="24"/>
          <w:szCs w:val="24"/>
        </w:rPr>
        <w:t>(Figure 1</w:t>
      </w:r>
      <w:r w:rsidR="00930947" w:rsidRPr="3F8FC38F">
        <w:rPr>
          <w:sz w:val="24"/>
          <w:szCs w:val="24"/>
        </w:rPr>
        <w:t>3</w:t>
      </w:r>
      <w:r w:rsidR="5C4E7B53" w:rsidRPr="3F8FC38F">
        <w:rPr>
          <w:sz w:val="24"/>
          <w:szCs w:val="24"/>
        </w:rPr>
        <w:t>, Table B4). Three of these fish were tagged during trap and haul below Keechelus Dam in 2023</w:t>
      </w:r>
      <w:r w:rsidR="00603A07">
        <w:rPr>
          <w:sz w:val="24"/>
          <w:szCs w:val="24"/>
        </w:rPr>
        <w:t>, o</w:t>
      </w:r>
      <w:r w:rsidR="5C4E7B53" w:rsidRPr="3F8FC38F">
        <w:rPr>
          <w:sz w:val="24"/>
          <w:szCs w:val="24"/>
        </w:rPr>
        <w:t xml:space="preserve">ne fish was released in Gold Creek during </w:t>
      </w:r>
      <w:r w:rsidR="00CF3522">
        <w:rPr>
          <w:sz w:val="24"/>
          <w:szCs w:val="24"/>
        </w:rPr>
        <w:t xml:space="preserve">a 2019 </w:t>
      </w:r>
      <w:r w:rsidR="5C4E7B53" w:rsidRPr="3F8FC38F">
        <w:rPr>
          <w:sz w:val="24"/>
          <w:szCs w:val="24"/>
        </w:rPr>
        <w:t>rescue effort</w:t>
      </w:r>
      <w:r w:rsidR="00603A07">
        <w:rPr>
          <w:sz w:val="24"/>
          <w:szCs w:val="24"/>
        </w:rPr>
        <w:t>, and t</w:t>
      </w:r>
      <w:r w:rsidR="5C4E7B53" w:rsidRPr="3F8FC38F">
        <w:rPr>
          <w:sz w:val="24"/>
          <w:szCs w:val="24"/>
        </w:rPr>
        <w:t>he other 18 fish were reared at La Salle</w:t>
      </w:r>
      <w:r w:rsidR="00603A07">
        <w:rPr>
          <w:sz w:val="24"/>
          <w:szCs w:val="24"/>
        </w:rPr>
        <w:t>:</w:t>
      </w:r>
      <w:r w:rsidR="5C4E7B53" w:rsidRPr="3F8FC38F">
        <w:rPr>
          <w:sz w:val="24"/>
          <w:szCs w:val="24"/>
        </w:rPr>
        <w:t xml:space="preserve"> two released in 2020, six in 2021, one in 2022, four in 2023, and five in 2024. </w:t>
      </w:r>
      <w:r w:rsidR="5921D53D" w:rsidRPr="3F8FC38F">
        <w:rPr>
          <w:sz w:val="24"/>
          <w:szCs w:val="24"/>
        </w:rPr>
        <w:t>Eight</w:t>
      </w:r>
      <w:r w:rsidR="596F2CF7" w:rsidRPr="3F8FC38F">
        <w:rPr>
          <w:sz w:val="24"/>
          <w:szCs w:val="24"/>
        </w:rPr>
        <w:t xml:space="preserve"> of </w:t>
      </w:r>
      <w:r w:rsidR="2B694CE5" w:rsidRPr="3F8FC38F">
        <w:rPr>
          <w:sz w:val="24"/>
          <w:szCs w:val="24"/>
        </w:rPr>
        <w:t xml:space="preserve">the </w:t>
      </w:r>
      <w:r w:rsidR="596F2CF7" w:rsidRPr="3F8FC38F">
        <w:rPr>
          <w:sz w:val="24"/>
          <w:szCs w:val="24"/>
        </w:rPr>
        <w:t>fish that were detected</w:t>
      </w:r>
      <w:r w:rsidR="693C01D6" w:rsidRPr="3F8FC38F">
        <w:rPr>
          <w:sz w:val="24"/>
          <w:szCs w:val="24"/>
        </w:rPr>
        <w:t xml:space="preserve"> on the array</w:t>
      </w:r>
      <w:r w:rsidR="596F2CF7" w:rsidRPr="3F8FC38F">
        <w:rPr>
          <w:sz w:val="24"/>
          <w:szCs w:val="24"/>
        </w:rPr>
        <w:t xml:space="preserve"> were </w:t>
      </w:r>
      <w:r w:rsidR="2A4347F6" w:rsidRPr="3F8FC38F">
        <w:rPr>
          <w:sz w:val="24"/>
          <w:szCs w:val="24"/>
        </w:rPr>
        <w:t>recaptured</w:t>
      </w:r>
      <w:r w:rsidR="596F2CF7" w:rsidRPr="3F8FC38F">
        <w:rPr>
          <w:sz w:val="24"/>
          <w:szCs w:val="24"/>
        </w:rPr>
        <w:t xml:space="preserve"> and transported above the dam. </w:t>
      </w:r>
      <w:r w:rsidR="4E729317" w:rsidRPr="3F8FC38F">
        <w:rPr>
          <w:sz w:val="24"/>
          <w:szCs w:val="24"/>
        </w:rPr>
        <w:t xml:space="preserve"> </w:t>
      </w:r>
      <w:r w:rsidR="00603A07">
        <w:rPr>
          <w:sz w:val="24"/>
          <w:szCs w:val="24"/>
        </w:rPr>
        <w:t>Water t</w:t>
      </w:r>
      <w:r w:rsidR="0039337A" w:rsidRPr="0070147F">
        <w:rPr>
          <w:sz w:val="24"/>
          <w:szCs w:val="24"/>
        </w:rPr>
        <w:t>emperature was only collected</w:t>
      </w:r>
      <w:r w:rsidR="003819CD" w:rsidRPr="0070147F">
        <w:rPr>
          <w:sz w:val="24"/>
          <w:szCs w:val="24"/>
        </w:rPr>
        <w:t xml:space="preserve"> from December </w:t>
      </w:r>
      <w:r w:rsidR="001315B2" w:rsidRPr="0070147F">
        <w:rPr>
          <w:sz w:val="24"/>
          <w:szCs w:val="24"/>
        </w:rPr>
        <w:t>4 to 31</w:t>
      </w:r>
      <w:r w:rsidR="00046C66">
        <w:rPr>
          <w:sz w:val="24"/>
          <w:szCs w:val="24"/>
        </w:rPr>
        <w:t>,</w:t>
      </w:r>
      <w:r w:rsidR="001315B2" w:rsidRPr="0070147F">
        <w:rPr>
          <w:sz w:val="24"/>
          <w:szCs w:val="24"/>
        </w:rPr>
        <w:t xml:space="preserve"> </w:t>
      </w:r>
      <w:r w:rsidR="002E1726" w:rsidRPr="0070147F">
        <w:rPr>
          <w:sz w:val="24"/>
          <w:szCs w:val="24"/>
        </w:rPr>
        <w:t>rang</w:t>
      </w:r>
      <w:r w:rsidR="002E1726">
        <w:rPr>
          <w:sz w:val="24"/>
          <w:szCs w:val="24"/>
        </w:rPr>
        <w:t xml:space="preserve">ing </w:t>
      </w:r>
      <w:r w:rsidR="001315B2" w:rsidRPr="0070147F">
        <w:rPr>
          <w:sz w:val="24"/>
          <w:szCs w:val="24"/>
        </w:rPr>
        <w:t xml:space="preserve">from </w:t>
      </w:r>
      <w:r w:rsidR="00A72FF4">
        <w:rPr>
          <w:sz w:val="24"/>
          <w:szCs w:val="24"/>
        </w:rPr>
        <w:t>3.3</w:t>
      </w:r>
      <w:r w:rsidR="001315B2" w:rsidRPr="0070147F">
        <w:rPr>
          <w:sz w:val="24"/>
          <w:szCs w:val="24"/>
        </w:rPr>
        <w:t xml:space="preserve"> to </w:t>
      </w:r>
      <w:r w:rsidR="00A72FF4">
        <w:rPr>
          <w:sz w:val="24"/>
          <w:szCs w:val="24"/>
        </w:rPr>
        <w:t>4.7</w:t>
      </w:r>
      <w:r w:rsidR="001315B2" w:rsidRPr="3F8FC38F">
        <w:rPr>
          <w:sz w:val="24"/>
          <w:szCs w:val="24"/>
        </w:rPr>
        <w:t>°C.</w:t>
      </w:r>
    </w:p>
    <w:p w14:paraId="052AD5B7" w14:textId="77777777" w:rsidR="00535EB0" w:rsidRDefault="00535EB0" w:rsidP="1B3EF4AA">
      <w:pPr>
        <w:rPr>
          <w:sz w:val="24"/>
          <w:szCs w:val="24"/>
          <w:highlight w:val="yellow"/>
        </w:rPr>
      </w:pPr>
    </w:p>
    <w:p w14:paraId="3A366DFD" w14:textId="77777777" w:rsidR="00535EB0" w:rsidRPr="001400BC" w:rsidRDefault="00535EB0" w:rsidP="00535EB0">
      <w:pPr>
        <w:rPr>
          <w:sz w:val="24"/>
          <w:szCs w:val="24"/>
        </w:rPr>
      </w:pPr>
      <w:bookmarkStart w:id="13" w:name="KCH"/>
      <w:r>
        <w:rPr>
          <w:noProof/>
          <w:sz w:val="24"/>
          <w:szCs w:val="24"/>
        </w:rPr>
        <w:lastRenderedPageBreak/>
        <w:drawing>
          <wp:inline distT="0" distB="0" distL="0" distR="0" wp14:anchorId="3BF7A0F7" wp14:editId="542FE7E4">
            <wp:extent cx="5943598" cy="3343273"/>
            <wp:effectExtent l="0" t="0" r="635" b="0"/>
            <wp:docPr id="1434343419" name="Picture 1434343419" descr="A figure showing PIT antenna operation (black bars), bull trout detections (orange points), and daily water temperature (thin line) at the Keechelus outlet array which includes three rows of antennas (KCH1, KCH2, and KCH3).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43419" name="Picture 1434343419" descr="A figure showing PIT antenna operation (black bars), bull trout detections (orange points), and daily water temperature (thin line) at the Keechelus outlet array which includes three rows of antennas (KCH1, KCH2, and KCH3). Water temperature is on the y-axis and time from January 2024 to January 2025 is on the x-axi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598" cy="3343273"/>
                    </a:xfrm>
                    <a:prstGeom prst="rect">
                      <a:avLst/>
                    </a:prstGeom>
                  </pic:spPr>
                </pic:pic>
              </a:graphicData>
            </a:graphic>
          </wp:inline>
        </w:drawing>
      </w:r>
    </w:p>
    <w:p w14:paraId="1895AFCB" w14:textId="5CC28A7D" w:rsidR="00535EB0" w:rsidRPr="000437CB" w:rsidRDefault="00D2056A" w:rsidP="526A248F">
      <w:pPr>
        <w:pStyle w:val="Figurecaption"/>
        <w:rPr>
          <w:b w:val="0"/>
        </w:rPr>
      </w:pPr>
      <w:r>
        <w:t xml:space="preserve">Figure </w:t>
      </w:r>
      <w:r w:rsidR="00930947">
        <w:fldChar w:fldCharType="begin"/>
      </w:r>
      <w:r w:rsidR="00930947">
        <w:instrText xml:space="preserve"> SEQ Figure \* ARABIC </w:instrText>
      </w:r>
      <w:r w:rsidR="00930947">
        <w:fldChar w:fldCharType="separate"/>
      </w:r>
      <w:r w:rsidR="00930947" w:rsidRPr="526A248F">
        <w:rPr>
          <w:noProof/>
        </w:rPr>
        <w:t>1</w:t>
      </w:r>
      <w:r w:rsidR="00930947">
        <w:rPr>
          <w:noProof/>
        </w:rPr>
        <w:t>3</w:t>
      </w:r>
      <w:r w:rsidR="00930947">
        <w:fldChar w:fldCharType="end"/>
      </w:r>
      <w:r>
        <w:t xml:space="preserve">. </w:t>
      </w:r>
      <w:r w:rsidR="00535EB0">
        <w:rPr>
          <w:b w:val="0"/>
        </w:rPr>
        <w:t>Seasonal change in water temperature, antenna operation, and detections of PIT-tagged Bull Trout at</w:t>
      </w:r>
      <w:r w:rsidR="705AF6F5" w:rsidRPr="000437CB">
        <w:rPr>
          <w:b w:val="0"/>
        </w:rPr>
        <w:t xml:space="preserve"> the Keechelus Dam array</w:t>
      </w:r>
      <w:r w:rsidR="00B7085A">
        <w:rPr>
          <w:b w:val="0"/>
        </w:rPr>
        <w:t xml:space="preserve"> (KCH1-3)</w:t>
      </w:r>
      <w:r w:rsidR="705AF6F5" w:rsidRPr="000437CB">
        <w:rPr>
          <w:b w:val="0"/>
        </w:rPr>
        <w:t xml:space="preserve"> during 2024</w:t>
      </w:r>
    </w:p>
    <w:bookmarkEnd w:id="13"/>
    <w:p w14:paraId="2B183632" w14:textId="77777777" w:rsidR="00535EB0" w:rsidRDefault="00535EB0" w:rsidP="1B3EF4AA">
      <w:pPr>
        <w:rPr>
          <w:sz w:val="24"/>
          <w:szCs w:val="24"/>
          <w:highlight w:val="yellow"/>
        </w:rPr>
      </w:pPr>
    </w:p>
    <w:p w14:paraId="0817E224" w14:textId="794E730A" w:rsidR="0754ADEF" w:rsidRPr="00292491" w:rsidRDefault="002E1726" w:rsidP="3F8FC38F">
      <w:pPr>
        <w:rPr>
          <w:sz w:val="24"/>
          <w:szCs w:val="24"/>
          <w:highlight w:val="yellow"/>
        </w:rPr>
      </w:pPr>
      <w:r>
        <w:rPr>
          <w:sz w:val="24"/>
          <w:szCs w:val="24"/>
        </w:rPr>
        <w:t>T</w:t>
      </w:r>
      <w:r w:rsidR="4CA88B4F" w:rsidRPr="3F8FC38F">
        <w:rPr>
          <w:sz w:val="24"/>
          <w:szCs w:val="24"/>
        </w:rPr>
        <w:t>hree</w:t>
      </w:r>
      <w:r w:rsidR="7799AE8E" w:rsidRPr="3F8FC38F">
        <w:rPr>
          <w:sz w:val="24"/>
          <w:szCs w:val="24"/>
        </w:rPr>
        <w:t xml:space="preserve"> Bull Trout were detected at the</w:t>
      </w:r>
      <w:r w:rsidR="35E4D1FF" w:rsidRPr="3F8FC38F">
        <w:rPr>
          <w:sz w:val="24"/>
          <w:szCs w:val="24"/>
        </w:rPr>
        <w:t xml:space="preserve"> upstream </w:t>
      </w:r>
      <w:r w:rsidR="7E225BB6" w:rsidRPr="3F8FC38F">
        <w:rPr>
          <w:sz w:val="24"/>
          <w:szCs w:val="24"/>
        </w:rPr>
        <w:t>a</w:t>
      </w:r>
      <w:r w:rsidR="3A4F5CD7" w:rsidRPr="3F8FC38F">
        <w:rPr>
          <w:sz w:val="24"/>
          <w:szCs w:val="24"/>
        </w:rPr>
        <w:t xml:space="preserve">ntenna </w:t>
      </w:r>
      <w:r w:rsidR="35E4D1FF" w:rsidRPr="3F8FC38F">
        <w:rPr>
          <w:sz w:val="24"/>
          <w:szCs w:val="24"/>
        </w:rPr>
        <w:t>in the</w:t>
      </w:r>
      <w:r w:rsidR="7799AE8E" w:rsidRPr="3F8FC38F">
        <w:rPr>
          <w:sz w:val="24"/>
          <w:szCs w:val="24"/>
        </w:rPr>
        <w:t xml:space="preserve"> </w:t>
      </w:r>
      <w:r w:rsidR="35E4D1FF" w:rsidRPr="3F8FC38F">
        <w:rPr>
          <w:sz w:val="24"/>
          <w:szCs w:val="24"/>
        </w:rPr>
        <w:t>u</w:t>
      </w:r>
      <w:r w:rsidR="7799AE8E" w:rsidRPr="3F8FC38F">
        <w:rPr>
          <w:sz w:val="24"/>
          <w:szCs w:val="24"/>
        </w:rPr>
        <w:t xml:space="preserve">pper Kachess River </w:t>
      </w:r>
      <w:r w:rsidR="49FE248E" w:rsidRPr="3F8FC38F">
        <w:rPr>
          <w:sz w:val="24"/>
          <w:szCs w:val="24"/>
        </w:rPr>
        <w:t>(KR1)</w:t>
      </w:r>
      <w:r w:rsidR="7799AE8E" w:rsidRPr="3F8FC38F">
        <w:rPr>
          <w:sz w:val="24"/>
          <w:szCs w:val="24"/>
        </w:rPr>
        <w:t xml:space="preserve">, </w:t>
      </w:r>
      <w:r w:rsidR="10CD5AD8" w:rsidRPr="3F8FC38F">
        <w:rPr>
          <w:sz w:val="24"/>
          <w:szCs w:val="24"/>
        </w:rPr>
        <w:t>all</w:t>
      </w:r>
      <w:r w:rsidR="7799AE8E" w:rsidRPr="3F8FC38F">
        <w:rPr>
          <w:sz w:val="24"/>
          <w:szCs w:val="24"/>
        </w:rPr>
        <w:t xml:space="preserve"> of which </w:t>
      </w:r>
      <w:r w:rsidR="2518701C" w:rsidRPr="3F8FC38F">
        <w:rPr>
          <w:sz w:val="24"/>
          <w:szCs w:val="24"/>
        </w:rPr>
        <w:t xml:space="preserve">were </w:t>
      </w:r>
      <w:r w:rsidR="35950203" w:rsidRPr="3F8FC38F">
        <w:rPr>
          <w:sz w:val="24"/>
          <w:szCs w:val="24"/>
        </w:rPr>
        <w:t>La Salle reared and released</w:t>
      </w:r>
      <w:r w:rsidR="3D77AA05" w:rsidRPr="3F8FC38F">
        <w:rPr>
          <w:sz w:val="24"/>
          <w:szCs w:val="24"/>
        </w:rPr>
        <w:t xml:space="preserve"> i</w:t>
      </w:r>
      <w:r w:rsidR="798431B6" w:rsidRPr="3F8FC38F">
        <w:rPr>
          <w:sz w:val="24"/>
          <w:szCs w:val="24"/>
        </w:rPr>
        <w:t xml:space="preserve">n </w:t>
      </w:r>
      <w:r w:rsidR="35D0C81D" w:rsidRPr="3F8FC38F">
        <w:rPr>
          <w:sz w:val="24"/>
          <w:szCs w:val="24"/>
        </w:rPr>
        <w:t xml:space="preserve">previous </w:t>
      </w:r>
      <w:r w:rsidR="3D77AA05" w:rsidRPr="3F8FC38F">
        <w:rPr>
          <w:sz w:val="24"/>
          <w:szCs w:val="24"/>
        </w:rPr>
        <w:t>years</w:t>
      </w:r>
      <w:r w:rsidR="7FF16B31" w:rsidRPr="3F8FC38F">
        <w:rPr>
          <w:sz w:val="24"/>
          <w:szCs w:val="24"/>
        </w:rPr>
        <w:t xml:space="preserve">: </w:t>
      </w:r>
      <w:r w:rsidR="662268D1" w:rsidRPr="3F8FC38F">
        <w:rPr>
          <w:sz w:val="24"/>
          <w:szCs w:val="24"/>
        </w:rPr>
        <w:t>one</w:t>
      </w:r>
      <w:r w:rsidR="3D77AA05" w:rsidRPr="3F8FC38F">
        <w:rPr>
          <w:sz w:val="24"/>
          <w:szCs w:val="24"/>
        </w:rPr>
        <w:t xml:space="preserve"> in 2020 </w:t>
      </w:r>
      <w:r w:rsidR="708CFC73" w:rsidRPr="3F8FC38F">
        <w:rPr>
          <w:sz w:val="24"/>
          <w:szCs w:val="24"/>
        </w:rPr>
        <w:t>and two</w:t>
      </w:r>
      <w:r w:rsidR="3D77AA05" w:rsidRPr="3F8FC38F">
        <w:rPr>
          <w:sz w:val="24"/>
          <w:szCs w:val="24"/>
        </w:rPr>
        <w:t xml:space="preserve"> in 2022</w:t>
      </w:r>
      <w:r w:rsidR="04448041" w:rsidRPr="3F8FC38F">
        <w:rPr>
          <w:sz w:val="24"/>
          <w:szCs w:val="24"/>
        </w:rPr>
        <w:t>.</w:t>
      </w:r>
      <w:r w:rsidR="19C4D132" w:rsidRPr="3F8FC38F">
        <w:rPr>
          <w:sz w:val="24"/>
          <w:szCs w:val="24"/>
        </w:rPr>
        <w:t xml:space="preserve"> </w:t>
      </w:r>
      <w:r w:rsidR="11754113" w:rsidRPr="3F8FC38F">
        <w:rPr>
          <w:sz w:val="24"/>
          <w:szCs w:val="24"/>
        </w:rPr>
        <w:t>Bull Trout were</w:t>
      </w:r>
      <w:r w:rsidR="3BF8D408" w:rsidRPr="3F8FC38F">
        <w:rPr>
          <w:sz w:val="24"/>
          <w:szCs w:val="24"/>
        </w:rPr>
        <w:t xml:space="preserve"> detected</w:t>
      </w:r>
      <w:r w:rsidR="11754113" w:rsidRPr="3F8FC38F">
        <w:rPr>
          <w:sz w:val="24"/>
          <w:szCs w:val="24"/>
        </w:rPr>
        <w:t xml:space="preserve"> at this site from </w:t>
      </w:r>
      <w:r w:rsidR="7257041A" w:rsidRPr="3F8FC38F">
        <w:rPr>
          <w:sz w:val="24"/>
          <w:szCs w:val="24"/>
        </w:rPr>
        <w:t>November 15</w:t>
      </w:r>
      <w:r w:rsidR="18B57A6C" w:rsidRPr="3F8FC38F">
        <w:rPr>
          <w:sz w:val="24"/>
          <w:szCs w:val="24"/>
        </w:rPr>
        <w:t xml:space="preserve"> to November </w:t>
      </w:r>
      <w:r w:rsidR="6BD3E698" w:rsidRPr="3F8FC38F">
        <w:rPr>
          <w:sz w:val="24"/>
          <w:szCs w:val="24"/>
        </w:rPr>
        <w:t>22</w:t>
      </w:r>
      <w:r w:rsidR="6068BC35" w:rsidRPr="3F8FC38F">
        <w:rPr>
          <w:sz w:val="24"/>
          <w:szCs w:val="24"/>
        </w:rPr>
        <w:t xml:space="preserve"> (</w:t>
      </w:r>
      <w:hyperlink w:anchor="KR1">
        <w:r w:rsidR="00930947" w:rsidRPr="3F8FC38F">
          <w:rPr>
            <w:rStyle w:val="Hyperlink"/>
            <w:rFonts w:asciiTheme="minorHAnsi" w:hAnsiTheme="minorHAnsi"/>
          </w:rPr>
          <w:t>Figure 14</w:t>
        </w:r>
      </w:hyperlink>
      <w:r w:rsidR="6068BC35" w:rsidRPr="3F8FC38F">
        <w:rPr>
          <w:sz w:val="24"/>
          <w:szCs w:val="24"/>
        </w:rPr>
        <w:t>)</w:t>
      </w:r>
      <w:r w:rsidR="6B901205" w:rsidRPr="3F8FC38F">
        <w:rPr>
          <w:sz w:val="24"/>
          <w:szCs w:val="24"/>
        </w:rPr>
        <w:t>.</w:t>
      </w:r>
      <w:r w:rsidR="1BF3CE95" w:rsidRPr="3F8FC38F">
        <w:rPr>
          <w:sz w:val="24"/>
          <w:szCs w:val="24"/>
        </w:rPr>
        <w:t xml:space="preserve"> </w:t>
      </w:r>
      <w:r w:rsidR="245B5279" w:rsidRPr="3F8FC38F">
        <w:rPr>
          <w:sz w:val="24"/>
          <w:szCs w:val="24"/>
        </w:rPr>
        <w:t>None of the fish detected at this site were detected at the downstream antenna</w:t>
      </w:r>
      <w:r w:rsidR="7B95587C" w:rsidRPr="3F8FC38F">
        <w:rPr>
          <w:sz w:val="24"/>
          <w:szCs w:val="24"/>
        </w:rPr>
        <w:t>s</w:t>
      </w:r>
      <w:r w:rsidR="245B5279" w:rsidRPr="3F8FC38F">
        <w:rPr>
          <w:sz w:val="24"/>
          <w:szCs w:val="24"/>
        </w:rPr>
        <w:t xml:space="preserve"> in the upper Kachess River (KACL</w:t>
      </w:r>
      <w:r w:rsidR="1B46BB31" w:rsidRPr="3F8FC38F">
        <w:rPr>
          <w:sz w:val="24"/>
          <w:szCs w:val="24"/>
        </w:rPr>
        <w:t>, KACL2</w:t>
      </w:r>
      <w:r w:rsidR="245B5279" w:rsidRPr="3F8FC38F">
        <w:rPr>
          <w:sz w:val="24"/>
          <w:szCs w:val="24"/>
        </w:rPr>
        <w:t>)</w:t>
      </w:r>
      <w:r w:rsidR="1BF3CE95" w:rsidRPr="3F8FC38F">
        <w:rPr>
          <w:sz w:val="24"/>
          <w:szCs w:val="24"/>
        </w:rPr>
        <w:t>.</w:t>
      </w:r>
      <w:r w:rsidR="6B901205" w:rsidRPr="3F8FC38F">
        <w:rPr>
          <w:sz w:val="24"/>
          <w:szCs w:val="24"/>
        </w:rPr>
        <w:t xml:space="preserve"> </w:t>
      </w:r>
      <w:r w:rsidR="4AA9FB55" w:rsidRPr="3F8FC38F">
        <w:rPr>
          <w:sz w:val="24"/>
          <w:szCs w:val="24"/>
        </w:rPr>
        <w:t xml:space="preserve">The </w:t>
      </w:r>
      <w:r w:rsidR="1DD3CBEC" w:rsidRPr="3F8FC38F">
        <w:rPr>
          <w:sz w:val="24"/>
          <w:szCs w:val="24"/>
        </w:rPr>
        <w:t>single fish</w:t>
      </w:r>
      <w:r w:rsidR="74C0EB94" w:rsidRPr="3F8FC38F">
        <w:rPr>
          <w:sz w:val="24"/>
          <w:szCs w:val="24"/>
        </w:rPr>
        <w:t xml:space="preserve"> </w:t>
      </w:r>
      <w:r w:rsidR="27ADA8E6" w:rsidRPr="3F8FC38F">
        <w:rPr>
          <w:sz w:val="24"/>
          <w:szCs w:val="24"/>
        </w:rPr>
        <w:t>tagged</w:t>
      </w:r>
      <w:r w:rsidR="74C0EB94" w:rsidRPr="3F8FC38F">
        <w:rPr>
          <w:sz w:val="24"/>
          <w:szCs w:val="24"/>
        </w:rPr>
        <w:t xml:space="preserve"> in 2020</w:t>
      </w:r>
      <w:r w:rsidR="588B030B" w:rsidRPr="3F8FC38F">
        <w:rPr>
          <w:sz w:val="24"/>
          <w:szCs w:val="24"/>
        </w:rPr>
        <w:t xml:space="preserve"> (</w:t>
      </w:r>
      <w:r w:rsidR="56A73840" w:rsidRPr="3F8FC38F">
        <w:rPr>
          <w:sz w:val="24"/>
          <w:szCs w:val="24"/>
        </w:rPr>
        <w:t>3DD.00774A62B7</w:t>
      </w:r>
      <w:r w:rsidR="588B030B" w:rsidRPr="3F8FC38F">
        <w:rPr>
          <w:sz w:val="24"/>
          <w:szCs w:val="24"/>
        </w:rPr>
        <w:t>)</w:t>
      </w:r>
      <w:r w:rsidR="1DD3CBEC" w:rsidRPr="3F8FC38F">
        <w:rPr>
          <w:sz w:val="24"/>
          <w:szCs w:val="24"/>
        </w:rPr>
        <w:t xml:space="preserve"> </w:t>
      </w:r>
      <w:r w:rsidR="248B5C54" w:rsidRPr="3F8FC38F">
        <w:rPr>
          <w:sz w:val="24"/>
          <w:szCs w:val="24"/>
        </w:rPr>
        <w:t>was</w:t>
      </w:r>
      <w:r w:rsidR="1FBB76AC" w:rsidRPr="3F8FC38F">
        <w:rPr>
          <w:sz w:val="24"/>
          <w:szCs w:val="24"/>
        </w:rPr>
        <w:t xml:space="preserve"> detected in Box Canyon Creek </w:t>
      </w:r>
      <w:r w:rsidR="37C7E4C1" w:rsidRPr="3F8FC38F">
        <w:rPr>
          <w:sz w:val="24"/>
          <w:szCs w:val="24"/>
        </w:rPr>
        <w:t xml:space="preserve">on </w:t>
      </w:r>
      <w:r w:rsidR="7054F1F0" w:rsidRPr="3F8FC38F">
        <w:rPr>
          <w:sz w:val="24"/>
          <w:szCs w:val="24"/>
        </w:rPr>
        <w:t>November</w:t>
      </w:r>
      <w:r w:rsidR="41F449CF" w:rsidRPr="3F8FC38F">
        <w:rPr>
          <w:sz w:val="24"/>
          <w:szCs w:val="24"/>
        </w:rPr>
        <w:t xml:space="preserve"> </w:t>
      </w:r>
      <w:r w:rsidR="25CC4444" w:rsidRPr="3F8FC38F">
        <w:rPr>
          <w:sz w:val="24"/>
          <w:szCs w:val="24"/>
        </w:rPr>
        <w:t>5</w:t>
      </w:r>
      <w:r w:rsidR="00885CF4">
        <w:rPr>
          <w:sz w:val="24"/>
          <w:szCs w:val="24"/>
        </w:rPr>
        <w:t xml:space="preserve"> and </w:t>
      </w:r>
      <w:r w:rsidR="25CC4444" w:rsidRPr="3F8FC38F">
        <w:rPr>
          <w:sz w:val="24"/>
          <w:szCs w:val="24"/>
        </w:rPr>
        <w:t>later detected at KR1 on November 15</w:t>
      </w:r>
      <w:r w:rsidR="1DD3CBEC" w:rsidRPr="3F8FC38F">
        <w:rPr>
          <w:sz w:val="24"/>
          <w:szCs w:val="24"/>
        </w:rPr>
        <w:t>.</w:t>
      </w:r>
      <w:r w:rsidR="17DDFC69" w:rsidRPr="3F8FC38F">
        <w:rPr>
          <w:sz w:val="24"/>
          <w:szCs w:val="24"/>
        </w:rPr>
        <w:t xml:space="preserve"> </w:t>
      </w:r>
      <w:r w:rsidR="1A4577F4" w:rsidRPr="3F8FC38F">
        <w:rPr>
          <w:sz w:val="24"/>
          <w:szCs w:val="24"/>
        </w:rPr>
        <w:t xml:space="preserve">Mean daily water temperature at the </w:t>
      </w:r>
      <w:r w:rsidR="1DA873A5" w:rsidRPr="3F8FC38F">
        <w:rPr>
          <w:sz w:val="24"/>
          <w:szCs w:val="24"/>
        </w:rPr>
        <w:t>upstream</w:t>
      </w:r>
      <w:r w:rsidR="1A4577F4" w:rsidRPr="3F8FC38F">
        <w:rPr>
          <w:sz w:val="24"/>
          <w:szCs w:val="24"/>
        </w:rPr>
        <w:t xml:space="preserve"> Kachess River site ranged from </w:t>
      </w:r>
      <w:r w:rsidR="7E61FE9B" w:rsidRPr="3F8FC38F">
        <w:rPr>
          <w:sz w:val="24"/>
          <w:szCs w:val="24"/>
        </w:rPr>
        <w:t>1</w:t>
      </w:r>
      <w:r w:rsidR="00FF7661" w:rsidRPr="3F8FC38F">
        <w:rPr>
          <w:sz w:val="24"/>
          <w:szCs w:val="24"/>
        </w:rPr>
        <w:t>3.2</w:t>
      </w:r>
      <w:r w:rsidR="7E61FE9B" w:rsidRPr="3F8FC38F">
        <w:rPr>
          <w:sz w:val="24"/>
          <w:szCs w:val="24"/>
        </w:rPr>
        <w:t xml:space="preserve">°C on August </w:t>
      </w:r>
      <w:r w:rsidR="00FF7661" w:rsidRPr="3F8FC38F">
        <w:rPr>
          <w:sz w:val="24"/>
          <w:szCs w:val="24"/>
        </w:rPr>
        <w:t xml:space="preserve">3 </w:t>
      </w:r>
      <w:r w:rsidR="7E61FE9B" w:rsidRPr="3F8FC38F">
        <w:rPr>
          <w:sz w:val="24"/>
          <w:szCs w:val="24"/>
        </w:rPr>
        <w:t xml:space="preserve">to </w:t>
      </w:r>
      <w:r w:rsidR="000F4C8F" w:rsidRPr="3F8FC38F">
        <w:rPr>
          <w:sz w:val="24"/>
          <w:szCs w:val="24"/>
        </w:rPr>
        <w:t>0</w:t>
      </w:r>
      <w:r w:rsidR="7E61FE9B" w:rsidRPr="3F8FC38F">
        <w:rPr>
          <w:sz w:val="24"/>
          <w:szCs w:val="24"/>
        </w:rPr>
        <w:t xml:space="preserve">°C on </w:t>
      </w:r>
      <w:r w:rsidR="000F4C8F" w:rsidRPr="3F8FC38F">
        <w:rPr>
          <w:sz w:val="24"/>
          <w:szCs w:val="24"/>
        </w:rPr>
        <w:t>January</w:t>
      </w:r>
      <w:r w:rsidR="00E3355A" w:rsidRPr="3F8FC38F">
        <w:rPr>
          <w:sz w:val="24"/>
          <w:szCs w:val="24"/>
        </w:rPr>
        <w:t xml:space="preserve"> 13</w:t>
      </w:r>
      <w:r w:rsidR="7E61FE9B" w:rsidRPr="3F8FC38F">
        <w:rPr>
          <w:sz w:val="24"/>
          <w:szCs w:val="24"/>
        </w:rPr>
        <w:t xml:space="preserve">. </w:t>
      </w:r>
      <w:r w:rsidR="001C62CE" w:rsidRPr="3F8FC38F">
        <w:rPr>
          <w:sz w:val="24"/>
          <w:szCs w:val="24"/>
        </w:rPr>
        <w:t xml:space="preserve">Temperature data was not collected after October 8. </w:t>
      </w:r>
    </w:p>
    <w:p w14:paraId="3ABF369A" w14:textId="77777777" w:rsidR="00DB7B36" w:rsidRDefault="00DB7B36" w:rsidP="1B33599E">
      <w:pPr>
        <w:rPr>
          <w:sz w:val="24"/>
          <w:szCs w:val="24"/>
        </w:rPr>
      </w:pPr>
    </w:p>
    <w:p w14:paraId="36BC9FCF" w14:textId="7FC2314C" w:rsidR="000C4CBE" w:rsidRDefault="000C4CBE" w:rsidP="1B33599E">
      <w:pPr>
        <w:rPr>
          <w:sz w:val="24"/>
          <w:szCs w:val="24"/>
        </w:rPr>
      </w:pPr>
      <w:bookmarkStart w:id="14" w:name="KR1"/>
      <w:r>
        <w:rPr>
          <w:noProof/>
        </w:rPr>
        <w:lastRenderedPageBreak/>
        <w:drawing>
          <wp:inline distT="0" distB="0" distL="0" distR="0" wp14:anchorId="57EA2E1D" wp14:editId="4E25D04B">
            <wp:extent cx="5943598" cy="3343274"/>
            <wp:effectExtent l="0" t="0" r="635" b="0"/>
            <wp:docPr id="27" name="Picture 27" descr="A figure showing PIT antenna operation (black bars), bull trout detections (orange points), and daily water temperature (thin line) at the upstream site in the upper Kachess River (KR1).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figure showing PIT antenna operation (black bars), bull trout detections (orange points), and daily water temperature (thin line) at the upstream site in the upper Kachess River (KR1). Water temperature is on the y-axis and time from January 2024 to January 2025 is on the x-axi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5A4DF44B" w14:textId="51A04CD4" w:rsidR="00FA35FA" w:rsidRDefault="005E4887" w:rsidP="005E4887">
      <w:pPr>
        <w:pStyle w:val="Figurecaption"/>
        <w:rPr>
          <w:b w:val="0"/>
        </w:rPr>
      </w:pPr>
      <w:r>
        <w:t xml:space="preserve">Figure </w:t>
      </w:r>
      <w:r w:rsidR="00930947">
        <w:fldChar w:fldCharType="begin"/>
      </w:r>
      <w:r w:rsidR="00930947">
        <w:instrText xml:space="preserve"> SEQ Figure \* ARABIC </w:instrText>
      </w:r>
      <w:r w:rsidR="00930947">
        <w:fldChar w:fldCharType="separate"/>
      </w:r>
      <w:r w:rsidR="00930947" w:rsidRPr="4168B6B3">
        <w:rPr>
          <w:noProof/>
        </w:rPr>
        <w:t>1</w:t>
      </w:r>
      <w:r w:rsidR="00930947">
        <w:rPr>
          <w:noProof/>
        </w:rPr>
        <w:t>4</w:t>
      </w:r>
      <w:r w:rsidR="00930947">
        <w:fldChar w:fldCharType="end"/>
      </w:r>
      <w:r>
        <w:t xml:space="preserve">. </w:t>
      </w:r>
      <w:r w:rsidR="00FA35FA" w:rsidRPr="005E4887">
        <w:rPr>
          <w:b w:val="0"/>
          <w:bCs/>
        </w:rPr>
        <w:t xml:space="preserve">Seasonal change in water temperature, antenna operation, and detections of PIT-tagged Bull Trout at the upstream </w:t>
      </w:r>
      <w:r w:rsidR="008307F7" w:rsidRPr="005E4887">
        <w:rPr>
          <w:b w:val="0"/>
          <w:bCs/>
        </w:rPr>
        <w:t>array</w:t>
      </w:r>
      <w:r w:rsidR="00FA35FA" w:rsidRPr="005E4887">
        <w:rPr>
          <w:b w:val="0"/>
          <w:bCs/>
        </w:rPr>
        <w:t xml:space="preserve"> on the upper Kachess River (KR1</w:t>
      </w:r>
      <w:r w:rsidR="00D37561">
        <w:rPr>
          <w:b w:val="0"/>
          <w:bCs/>
        </w:rPr>
        <w:t>,</w:t>
      </w:r>
      <w:r w:rsidR="00FA35FA" w:rsidRPr="005E4887">
        <w:rPr>
          <w:b w:val="0"/>
          <w:bCs/>
        </w:rPr>
        <w:t xml:space="preserve"> KR2) during </w:t>
      </w:r>
      <w:r w:rsidR="00FA35FA">
        <w:rPr>
          <w:b w:val="0"/>
        </w:rPr>
        <w:t>202</w:t>
      </w:r>
      <w:r w:rsidR="09288366">
        <w:rPr>
          <w:b w:val="0"/>
        </w:rPr>
        <w:t>4</w:t>
      </w:r>
      <w:r w:rsidR="00FA35FA">
        <w:rPr>
          <w:b w:val="0"/>
        </w:rPr>
        <w:t>.</w:t>
      </w:r>
      <w:r w:rsidR="00FA35FA" w:rsidRPr="005E4887">
        <w:rPr>
          <w:b w:val="0"/>
          <w:bCs/>
        </w:rPr>
        <w:t xml:space="preserve"> The top bar indicates </w:t>
      </w:r>
      <w:r w:rsidR="00DE691E" w:rsidRPr="005E4887">
        <w:rPr>
          <w:b w:val="0"/>
          <w:bCs/>
        </w:rPr>
        <w:t>KR1</w:t>
      </w:r>
      <w:r w:rsidR="00FA35FA" w:rsidRPr="005E4887">
        <w:rPr>
          <w:b w:val="0"/>
          <w:bCs/>
        </w:rPr>
        <w:t xml:space="preserve"> (upstream antenna) operation, and the bottom bar indicates </w:t>
      </w:r>
      <w:r w:rsidR="00DE691E" w:rsidRPr="005E4887">
        <w:rPr>
          <w:b w:val="0"/>
          <w:bCs/>
        </w:rPr>
        <w:t>KR</w:t>
      </w:r>
      <w:r w:rsidR="00FA35FA" w:rsidRPr="005E4887">
        <w:rPr>
          <w:b w:val="0"/>
          <w:bCs/>
        </w:rPr>
        <w:t>2 (downstream antenna) operation.</w:t>
      </w:r>
    </w:p>
    <w:bookmarkEnd w:id="14"/>
    <w:p w14:paraId="470F613D" w14:textId="77777777" w:rsidR="000B693C" w:rsidRDefault="000B693C" w:rsidP="0FF8E363">
      <w:pPr>
        <w:rPr>
          <w:sz w:val="24"/>
          <w:szCs w:val="24"/>
        </w:rPr>
      </w:pPr>
    </w:p>
    <w:p w14:paraId="58778D75" w14:textId="7C9D9587" w:rsidR="007C5883" w:rsidRDefault="6FCE1F92" w:rsidP="1B3EF4AA">
      <w:pPr>
        <w:rPr>
          <w:sz w:val="24"/>
          <w:szCs w:val="24"/>
        </w:rPr>
      </w:pPr>
      <w:r w:rsidRPr="3F8FC38F">
        <w:rPr>
          <w:sz w:val="24"/>
          <w:szCs w:val="24"/>
        </w:rPr>
        <w:t xml:space="preserve">Eight </w:t>
      </w:r>
      <w:r w:rsidR="5E9B7F49" w:rsidRPr="3F8FC38F">
        <w:rPr>
          <w:sz w:val="24"/>
          <w:szCs w:val="24"/>
        </w:rPr>
        <w:t xml:space="preserve">Bull Trout were detected </w:t>
      </w:r>
      <w:r w:rsidR="0607E0D5" w:rsidRPr="3F8FC38F">
        <w:rPr>
          <w:sz w:val="24"/>
          <w:szCs w:val="24"/>
        </w:rPr>
        <w:t>at the downstream site on the upper Kachess River</w:t>
      </w:r>
      <w:r w:rsidR="7D7CF153" w:rsidRPr="3F8FC38F">
        <w:rPr>
          <w:sz w:val="24"/>
          <w:szCs w:val="24"/>
        </w:rPr>
        <w:t xml:space="preserve"> (KACL, KACL2)</w:t>
      </w:r>
      <w:r w:rsidR="22F76AEF" w:rsidRPr="3F8FC38F">
        <w:rPr>
          <w:sz w:val="24"/>
          <w:szCs w:val="24"/>
        </w:rPr>
        <w:t xml:space="preserve">. </w:t>
      </w:r>
      <w:r w:rsidR="6C909C95" w:rsidRPr="3F8FC38F">
        <w:rPr>
          <w:sz w:val="24"/>
          <w:szCs w:val="24"/>
        </w:rPr>
        <w:t>All</w:t>
      </w:r>
      <w:r w:rsidR="0E44B4E4" w:rsidRPr="3F8FC38F">
        <w:rPr>
          <w:sz w:val="24"/>
          <w:szCs w:val="24"/>
        </w:rPr>
        <w:t xml:space="preserve"> were</w:t>
      </w:r>
      <w:r w:rsidR="7543CA08" w:rsidRPr="3F8FC38F">
        <w:rPr>
          <w:sz w:val="24"/>
          <w:szCs w:val="24"/>
        </w:rPr>
        <w:t xml:space="preserve"> </w:t>
      </w:r>
      <w:r w:rsidR="20C39008" w:rsidRPr="3F8FC38F">
        <w:rPr>
          <w:sz w:val="24"/>
          <w:szCs w:val="24"/>
        </w:rPr>
        <w:t xml:space="preserve">La Salle </w:t>
      </w:r>
      <w:r w:rsidR="0F2962A7" w:rsidRPr="3F8FC38F">
        <w:rPr>
          <w:sz w:val="24"/>
          <w:szCs w:val="24"/>
        </w:rPr>
        <w:t>reared</w:t>
      </w:r>
      <w:r w:rsidR="05C9770D" w:rsidRPr="3F8FC38F">
        <w:rPr>
          <w:sz w:val="24"/>
          <w:szCs w:val="24"/>
        </w:rPr>
        <w:t xml:space="preserve"> </w:t>
      </w:r>
      <w:r w:rsidR="7543CA08" w:rsidRPr="3F8FC38F">
        <w:rPr>
          <w:sz w:val="24"/>
          <w:szCs w:val="24"/>
        </w:rPr>
        <w:t xml:space="preserve">fish </w:t>
      </w:r>
      <w:r w:rsidR="0AE36B21" w:rsidRPr="3F8FC38F">
        <w:rPr>
          <w:sz w:val="24"/>
          <w:szCs w:val="24"/>
        </w:rPr>
        <w:t xml:space="preserve">of which </w:t>
      </w:r>
      <w:r w:rsidR="1C5DE0C2" w:rsidRPr="3F8FC38F">
        <w:rPr>
          <w:sz w:val="24"/>
          <w:szCs w:val="24"/>
        </w:rPr>
        <w:t xml:space="preserve">one was released in 2020, </w:t>
      </w:r>
      <w:r w:rsidR="6B5C719B" w:rsidRPr="3F8FC38F">
        <w:rPr>
          <w:sz w:val="24"/>
          <w:szCs w:val="24"/>
        </w:rPr>
        <w:t>t</w:t>
      </w:r>
      <w:r w:rsidR="63AD776F" w:rsidRPr="3F8FC38F">
        <w:rPr>
          <w:sz w:val="24"/>
          <w:szCs w:val="24"/>
        </w:rPr>
        <w:t>wo</w:t>
      </w:r>
      <w:r w:rsidR="7543CA08" w:rsidRPr="3F8FC38F">
        <w:rPr>
          <w:sz w:val="24"/>
          <w:szCs w:val="24"/>
        </w:rPr>
        <w:t xml:space="preserve"> </w:t>
      </w:r>
      <w:r w:rsidR="20C39008" w:rsidRPr="3F8FC38F">
        <w:rPr>
          <w:sz w:val="24"/>
          <w:szCs w:val="24"/>
        </w:rPr>
        <w:t xml:space="preserve">in </w:t>
      </w:r>
      <w:r w:rsidR="53FFD941" w:rsidRPr="3F8FC38F">
        <w:rPr>
          <w:sz w:val="24"/>
          <w:szCs w:val="24"/>
        </w:rPr>
        <w:t>20</w:t>
      </w:r>
      <w:r w:rsidR="6C1E21F3" w:rsidRPr="3F8FC38F">
        <w:rPr>
          <w:sz w:val="24"/>
          <w:szCs w:val="24"/>
        </w:rPr>
        <w:t>2</w:t>
      </w:r>
      <w:r w:rsidR="1686BF69" w:rsidRPr="3F8FC38F">
        <w:rPr>
          <w:sz w:val="24"/>
          <w:szCs w:val="24"/>
        </w:rPr>
        <w:t>1</w:t>
      </w:r>
      <w:r w:rsidR="6C1E21F3" w:rsidRPr="3F8FC38F">
        <w:rPr>
          <w:sz w:val="24"/>
          <w:szCs w:val="24"/>
        </w:rPr>
        <w:t xml:space="preserve"> and </w:t>
      </w:r>
      <w:r w:rsidR="77074B9F" w:rsidRPr="3F8FC38F">
        <w:rPr>
          <w:sz w:val="24"/>
          <w:szCs w:val="24"/>
        </w:rPr>
        <w:t>five</w:t>
      </w:r>
      <w:r w:rsidR="6C1E21F3" w:rsidRPr="3F8FC38F">
        <w:rPr>
          <w:sz w:val="24"/>
          <w:szCs w:val="24"/>
        </w:rPr>
        <w:t xml:space="preserve"> in 2022. </w:t>
      </w:r>
      <w:r w:rsidR="62EADB91" w:rsidRPr="3F8FC38F">
        <w:rPr>
          <w:sz w:val="24"/>
          <w:szCs w:val="24"/>
        </w:rPr>
        <w:t xml:space="preserve">All fish were first detected at the site on </w:t>
      </w:r>
      <w:r w:rsidR="4B90DE09" w:rsidRPr="3F8FC38F">
        <w:rPr>
          <w:sz w:val="24"/>
          <w:szCs w:val="24"/>
        </w:rPr>
        <w:t>October 27 or</w:t>
      </w:r>
      <w:r w:rsidR="62EADB91" w:rsidRPr="3F8FC38F">
        <w:rPr>
          <w:sz w:val="24"/>
          <w:szCs w:val="24"/>
        </w:rPr>
        <w:t xml:space="preserve"> 28, </w:t>
      </w:r>
      <w:r w:rsidR="23EF3928" w:rsidRPr="3F8FC38F">
        <w:rPr>
          <w:sz w:val="24"/>
          <w:szCs w:val="24"/>
        </w:rPr>
        <w:t xml:space="preserve">shortly after the river rewatered, </w:t>
      </w:r>
      <w:r w:rsidR="471D1C7C" w:rsidRPr="3F8FC38F">
        <w:rPr>
          <w:sz w:val="24"/>
          <w:szCs w:val="24"/>
        </w:rPr>
        <w:t>except</w:t>
      </w:r>
      <w:r w:rsidR="62EADB91" w:rsidRPr="3F8FC38F">
        <w:rPr>
          <w:sz w:val="24"/>
          <w:szCs w:val="24"/>
        </w:rPr>
        <w:t xml:space="preserve"> for one fish (</w:t>
      </w:r>
      <w:r w:rsidR="3B8E53F7" w:rsidRPr="3F8FC38F">
        <w:rPr>
          <w:sz w:val="24"/>
          <w:szCs w:val="24"/>
        </w:rPr>
        <w:t>3DD.003D481194</w:t>
      </w:r>
      <w:r w:rsidR="62EADB91" w:rsidRPr="3F8FC38F">
        <w:rPr>
          <w:sz w:val="24"/>
          <w:szCs w:val="24"/>
        </w:rPr>
        <w:t>) which wa</w:t>
      </w:r>
      <w:r w:rsidR="226169E2" w:rsidRPr="3F8FC38F">
        <w:rPr>
          <w:sz w:val="24"/>
          <w:szCs w:val="24"/>
        </w:rPr>
        <w:t>s detected on November 14</w:t>
      </w:r>
      <w:r w:rsidR="5EFDC333" w:rsidRPr="3F8FC38F">
        <w:rPr>
          <w:sz w:val="24"/>
          <w:szCs w:val="24"/>
        </w:rPr>
        <w:t xml:space="preserve">. </w:t>
      </w:r>
      <w:r w:rsidR="45F2FBF5" w:rsidRPr="3F8FC38F">
        <w:rPr>
          <w:sz w:val="24"/>
          <w:szCs w:val="24"/>
        </w:rPr>
        <w:t>M</w:t>
      </w:r>
      <w:r w:rsidR="3733FA60" w:rsidRPr="3F8FC38F">
        <w:rPr>
          <w:sz w:val="24"/>
          <w:szCs w:val="24"/>
        </w:rPr>
        <w:t xml:space="preserve">ean daily water temperature </w:t>
      </w:r>
      <w:r w:rsidR="61BE1EAA" w:rsidRPr="3F8FC38F">
        <w:rPr>
          <w:sz w:val="24"/>
          <w:szCs w:val="24"/>
        </w:rPr>
        <w:t>ranged from</w:t>
      </w:r>
      <w:r w:rsidR="3733FA60" w:rsidRPr="3F8FC38F">
        <w:rPr>
          <w:sz w:val="24"/>
          <w:szCs w:val="24"/>
        </w:rPr>
        <w:t xml:space="preserve"> </w:t>
      </w:r>
      <w:r w:rsidR="7D26230F" w:rsidRPr="3F8FC38F">
        <w:rPr>
          <w:sz w:val="24"/>
          <w:szCs w:val="24"/>
        </w:rPr>
        <w:t>11</w:t>
      </w:r>
      <w:r w:rsidR="1AA9D59E" w:rsidRPr="3F8FC38F">
        <w:rPr>
          <w:sz w:val="24"/>
          <w:szCs w:val="24"/>
        </w:rPr>
        <w:t>.5</w:t>
      </w:r>
      <w:r w:rsidR="3733FA60" w:rsidRPr="3F8FC38F">
        <w:rPr>
          <w:sz w:val="24"/>
          <w:szCs w:val="24"/>
        </w:rPr>
        <w:t xml:space="preserve">°C </w:t>
      </w:r>
      <w:r w:rsidR="0C90C06B" w:rsidRPr="3F8FC38F">
        <w:rPr>
          <w:sz w:val="24"/>
          <w:szCs w:val="24"/>
        </w:rPr>
        <w:t xml:space="preserve">on </w:t>
      </w:r>
      <w:r w:rsidR="700D87DD" w:rsidRPr="3F8FC38F">
        <w:rPr>
          <w:sz w:val="24"/>
          <w:szCs w:val="24"/>
        </w:rPr>
        <w:t>July 10</w:t>
      </w:r>
      <w:r w:rsidR="53FC93F2" w:rsidRPr="3F8FC38F">
        <w:rPr>
          <w:sz w:val="24"/>
          <w:szCs w:val="24"/>
        </w:rPr>
        <w:t xml:space="preserve"> to </w:t>
      </w:r>
      <w:r w:rsidR="5A882B87" w:rsidRPr="3F8FC38F">
        <w:rPr>
          <w:sz w:val="24"/>
          <w:szCs w:val="24"/>
        </w:rPr>
        <w:t>0</w:t>
      </w:r>
      <w:r w:rsidR="53FC93F2" w:rsidRPr="3F8FC38F">
        <w:rPr>
          <w:sz w:val="24"/>
          <w:szCs w:val="24"/>
        </w:rPr>
        <w:t xml:space="preserve">°C on </w:t>
      </w:r>
      <w:r w:rsidR="5A882B87" w:rsidRPr="3F8FC38F">
        <w:rPr>
          <w:sz w:val="24"/>
          <w:szCs w:val="24"/>
        </w:rPr>
        <w:t>January 16</w:t>
      </w:r>
      <w:r w:rsidR="63C630B0" w:rsidRPr="3F8FC38F">
        <w:rPr>
          <w:sz w:val="24"/>
          <w:szCs w:val="24"/>
        </w:rPr>
        <w:t xml:space="preserve"> </w:t>
      </w:r>
      <w:r w:rsidR="416D34CE" w:rsidRPr="3F8FC38F">
        <w:rPr>
          <w:sz w:val="24"/>
          <w:szCs w:val="24"/>
        </w:rPr>
        <w:t>but t</w:t>
      </w:r>
      <w:r w:rsidR="0D0E955D" w:rsidRPr="3F8FC38F">
        <w:rPr>
          <w:sz w:val="24"/>
          <w:szCs w:val="24"/>
        </w:rPr>
        <w:t xml:space="preserve">he </w:t>
      </w:r>
      <w:r w:rsidR="54AFC3ED" w:rsidRPr="3F8FC38F">
        <w:rPr>
          <w:sz w:val="24"/>
          <w:szCs w:val="24"/>
        </w:rPr>
        <w:t>river</w:t>
      </w:r>
      <w:r w:rsidR="416D34CE" w:rsidRPr="3F8FC38F">
        <w:rPr>
          <w:sz w:val="24"/>
          <w:szCs w:val="24"/>
        </w:rPr>
        <w:t>bed</w:t>
      </w:r>
      <w:r w:rsidR="0AED5F18" w:rsidRPr="3F8FC38F">
        <w:rPr>
          <w:sz w:val="24"/>
          <w:szCs w:val="24"/>
        </w:rPr>
        <w:t xml:space="preserve"> was </w:t>
      </w:r>
      <w:r w:rsidR="416D34CE" w:rsidRPr="3F8FC38F">
        <w:rPr>
          <w:sz w:val="24"/>
          <w:szCs w:val="24"/>
        </w:rPr>
        <w:t xml:space="preserve">mostly </w:t>
      </w:r>
      <w:r w:rsidR="0AED5F18" w:rsidRPr="3F8FC38F">
        <w:rPr>
          <w:sz w:val="24"/>
          <w:szCs w:val="24"/>
        </w:rPr>
        <w:t xml:space="preserve">dry </w:t>
      </w:r>
      <w:r w:rsidR="416D34CE" w:rsidRPr="3F8FC38F">
        <w:rPr>
          <w:sz w:val="24"/>
          <w:szCs w:val="24"/>
        </w:rPr>
        <w:t>from</w:t>
      </w:r>
      <w:r w:rsidR="2D3C87F0" w:rsidRPr="3F8FC38F">
        <w:rPr>
          <w:sz w:val="24"/>
          <w:szCs w:val="24"/>
        </w:rPr>
        <w:t xml:space="preserve"> July</w:t>
      </w:r>
      <w:r w:rsidR="7B06F94B" w:rsidRPr="3F8FC38F">
        <w:rPr>
          <w:sz w:val="24"/>
          <w:szCs w:val="24"/>
        </w:rPr>
        <w:t xml:space="preserve"> 13</w:t>
      </w:r>
      <w:r w:rsidR="416D34CE" w:rsidRPr="3F8FC38F">
        <w:rPr>
          <w:sz w:val="24"/>
          <w:szCs w:val="24"/>
        </w:rPr>
        <w:t xml:space="preserve"> through</w:t>
      </w:r>
      <w:r w:rsidR="5B5145A1" w:rsidRPr="3F8FC38F">
        <w:rPr>
          <w:sz w:val="24"/>
          <w:szCs w:val="24"/>
        </w:rPr>
        <w:t xml:space="preserve"> October</w:t>
      </w:r>
      <w:r w:rsidR="71E0BF1A" w:rsidRPr="3F8FC38F">
        <w:rPr>
          <w:sz w:val="24"/>
          <w:szCs w:val="24"/>
        </w:rPr>
        <w:t xml:space="preserve"> 25</w:t>
      </w:r>
      <w:r w:rsidR="416D34CE" w:rsidRPr="3F8FC38F">
        <w:rPr>
          <w:sz w:val="24"/>
          <w:szCs w:val="24"/>
        </w:rPr>
        <w:t xml:space="preserve"> (</w:t>
      </w:r>
      <w:hyperlink w:anchor="KACL">
        <w:r w:rsidR="00930947" w:rsidRPr="3F8FC38F">
          <w:rPr>
            <w:rStyle w:val="Hyperlink"/>
            <w:rFonts w:asciiTheme="minorHAnsi" w:hAnsiTheme="minorHAnsi"/>
          </w:rPr>
          <w:t>Figure 15</w:t>
        </w:r>
      </w:hyperlink>
      <w:r w:rsidR="416D34CE" w:rsidRPr="3F8FC38F">
        <w:rPr>
          <w:sz w:val="24"/>
          <w:szCs w:val="24"/>
        </w:rPr>
        <w:t>)</w:t>
      </w:r>
      <w:r w:rsidR="54AFC3ED" w:rsidRPr="3F8FC38F">
        <w:rPr>
          <w:sz w:val="24"/>
          <w:szCs w:val="24"/>
        </w:rPr>
        <w:t xml:space="preserve">. </w:t>
      </w:r>
      <w:r w:rsidR="2D5706A9" w:rsidRPr="3F8FC38F">
        <w:rPr>
          <w:sz w:val="24"/>
          <w:szCs w:val="24"/>
        </w:rPr>
        <w:t xml:space="preserve">Intermittent rewetting </w:t>
      </w:r>
      <w:r w:rsidR="4B2B11A4" w:rsidRPr="3F8FC38F">
        <w:rPr>
          <w:sz w:val="24"/>
          <w:szCs w:val="24"/>
        </w:rPr>
        <w:t xml:space="preserve">may have </w:t>
      </w:r>
      <w:r w:rsidR="2D5706A9" w:rsidRPr="3F8FC38F">
        <w:rPr>
          <w:sz w:val="24"/>
          <w:szCs w:val="24"/>
        </w:rPr>
        <w:t xml:space="preserve">occurred during this period but </w:t>
      </w:r>
      <w:r w:rsidR="7E000E60" w:rsidRPr="3F8FC38F">
        <w:rPr>
          <w:sz w:val="24"/>
          <w:szCs w:val="24"/>
        </w:rPr>
        <w:t>likely did not</w:t>
      </w:r>
      <w:r w:rsidR="2D5706A9" w:rsidRPr="3F8FC38F">
        <w:rPr>
          <w:sz w:val="24"/>
          <w:szCs w:val="24"/>
        </w:rPr>
        <w:t xml:space="preserve"> result in passable conditions</w:t>
      </w:r>
      <w:r w:rsidR="7E000E60" w:rsidRPr="3F8FC38F">
        <w:rPr>
          <w:sz w:val="24"/>
          <w:szCs w:val="24"/>
        </w:rPr>
        <w:t xml:space="preserve"> until </w:t>
      </w:r>
      <w:r w:rsidR="0366C20B" w:rsidRPr="3F8FC38F">
        <w:rPr>
          <w:sz w:val="24"/>
          <w:szCs w:val="24"/>
        </w:rPr>
        <w:t xml:space="preserve">late October. </w:t>
      </w:r>
    </w:p>
    <w:p w14:paraId="3F6ED6A1" w14:textId="77777777" w:rsidR="00031EE0" w:rsidRPr="0023428A" w:rsidRDefault="00031EE0" w:rsidP="0FF8E363">
      <w:pPr>
        <w:rPr>
          <w:sz w:val="24"/>
          <w:szCs w:val="24"/>
          <w:highlight w:val="yellow"/>
        </w:rPr>
      </w:pPr>
    </w:p>
    <w:p w14:paraId="2B6839A1" w14:textId="27DC22D4" w:rsidR="007C5883" w:rsidRDefault="00AF5CA7" w:rsidP="5EE06CF4">
      <w:pPr>
        <w:rPr>
          <w:sz w:val="24"/>
          <w:szCs w:val="24"/>
        </w:rPr>
      </w:pPr>
      <w:bookmarkStart w:id="15" w:name="KACL"/>
      <w:r>
        <w:rPr>
          <w:noProof/>
          <w:sz w:val="24"/>
          <w:szCs w:val="24"/>
        </w:rPr>
        <w:lastRenderedPageBreak/>
        <w:drawing>
          <wp:inline distT="0" distB="0" distL="0" distR="0" wp14:anchorId="4330DDE1" wp14:editId="7F136E5F">
            <wp:extent cx="5943598" cy="3343274"/>
            <wp:effectExtent l="0" t="0" r="635" b="0"/>
            <wp:docPr id="28" name="Picture 28" descr="A figure showing PIT antenna operation (black bars), bull trout detections (orange points), and daily water temperature (thin line) at the downstream site in the upper Kachess River which includes two antennas (KACL and KACL2).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figure showing PIT antenna operation (black bars), bull trout detections (orange points), and daily water temperature (thin line) at the downstream site in the upper Kachess River which includes two antennas (KACL and KACL2). Water temperature is on the y-axis and time from January 2024 to January 2025 is on the x-axi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6F730F4A" w14:textId="72182267" w:rsidR="00B35C33" w:rsidRDefault="002145F2" w:rsidP="002145F2">
      <w:pPr>
        <w:pStyle w:val="Figurecaption"/>
        <w:rPr>
          <w:b w:val="0"/>
        </w:rPr>
      </w:pPr>
      <w:r>
        <w:t xml:space="preserve">Figure </w:t>
      </w:r>
      <w:r w:rsidR="00930947">
        <w:fldChar w:fldCharType="begin"/>
      </w:r>
      <w:r w:rsidR="00930947">
        <w:instrText xml:space="preserve"> SEQ Figure \* ARABIC </w:instrText>
      </w:r>
      <w:r w:rsidR="00930947">
        <w:fldChar w:fldCharType="separate"/>
      </w:r>
      <w:r w:rsidR="00930947" w:rsidRPr="1FBB318E">
        <w:rPr>
          <w:noProof/>
        </w:rPr>
        <w:t>1</w:t>
      </w:r>
      <w:r w:rsidR="00930947">
        <w:rPr>
          <w:noProof/>
        </w:rPr>
        <w:t>5</w:t>
      </w:r>
      <w:r w:rsidR="00930947">
        <w:fldChar w:fldCharType="end"/>
      </w:r>
      <w:r>
        <w:t xml:space="preserve">. </w:t>
      </w:r>
      <w:r w:rsidR="00B35C33">
        <w:rPr>
          <w:b w:val="0"/>
        </w:rPr>
        <w:t>Seasonal change in water temperature, antenna operation, and detections of PIT-tagged Bull Trout at the downstream array on the upper Kachess River (KACL and KACL2) during 2023. The top bar indicates KACL1 (upstream antenna) operation and the bottom bar indicates KACL2 (downstream antenna) operation.</w:t>
      </w:r>
    </w:p>
    <w:bookmarkEnd w:id="15"/>
    <w:p w14:paraId="3A1BD5E5" w14:textId="0101AAB3" w:rsidR="00DE6972" w:rsidRDefault="290D646A" w:rsidP="7CCAC4B2">
      <w:pPr>
        <w:rPr>
          <w:sz w:val="24"/>
          <w:szCs w:val="24"/>
        </w:rPr>
      </w:pPr>
      <w:r w:rsidRPr="3F8FC38F">
        <w:rPr>
          <w:sz w:val="24"/>
          <w:szCs w:val="24"/>
        </w:rPr>
        <w:t>Of the twenty-one Bull Trout detected at the Box Canyon Creek array (BOX1, BOX2), two released in 2024 were detected on July 10 and July 18, while the remaining fish were detected between October 8 and November 5.</w:t>
      </w:r>
      <w:r w:rsidR="43D6DF68" w:rsidRPr="3F8FC38F">
        <w:rPr>
          <w:sz w:val="24"/>
          <w:szCs w:val="24"/>
        </w:rPr>
        <w:t xml:space="preserve"> </w:t>
      </w:r>
      <w:r w:rsidR="00355AD3" w:rsidRPr="3F8FC38F">
        <w:rPr>
          <w:sz w:val="24"/>
          <w:szCs w:val="24"/>
        </w:rPr>
        <w:t xml:space="preserve">(Figure </w:t>
      </w:r>
      <w:r w:rsidR="007C184D" w:rsidRPr="3F8FC38F">
        <w:rPr>
          <w:sz w:val="24"/>
          <w:szCs w:val="24"/>
        </w:rPr>
        <w:t>16</w:t>
      </w:r>
      <w:r w:rsidR="00355AD3" w:rsidRPr="3F8FC38F">
        <w:rPr>
          <w:sz w:val="24"/>
          <w:szCs w:val="24"/>
        </w:rPr>
        <w:t>)</w:t>
      </w:r>
      <w:r w:rsidR="00D32E01" w:rsidRPr="3F8FC38F">
        <w:rPr>
          <w:sz w:val="24"/>
          <w:szCs w:val="24"/>
        </w:rPr>
        <w:t>.</w:t>
      </w:r>
      <w:r w:rsidR="0071219C" w:rsidRPr="3F8FC38F">
        <w:rPr>
          <w:sz w:val="24"/>
          <w:szCs w:val="24"/>
        </w:rPr>
        <w:t xml:space="preserve"> </w:t>
      </w:r>
      <w:r w:rsidR="05982D19" w:rsidRPr="3F8FC38F">
        <w:rPr>
          <w:sz w:val="24"/>
          <w:szCs w:val="24"/>
        </w:rPr>
        <w:t>Twenty of the</w:t>
      </w:r>
      <w:r w:rsidR="0071219C" w:rsidRPr="3F8FC38F">
        <w:rPr>
          <w:sz w:val="24"/>
          <w:szCs w:val="24"/>
        </w:rPr>
        <w:t xml:space="preserve"> </w:t>
      </w:r>
      <w:r w:rsidR="002749C0" w:rsidRPr="3F8FC38F">
        <w:rPr>
          <w:sz w:val="24"/>
          <w:szCs w:val="24"/>
        </w:rPr>
        <w:t>fish</w:t>
      </w:r>
      <w:r w:rsidR="000D58CE" w:rsidRPr="3F8FC38F">
        <w:rPr>
          <w:sz w:val="24"/>
          <w:szCs w:val="24"/>
        </w:rPr>
        <w:t xml:space="preserve"> </w:t>
      </w:r>
      <w:r w:rsidR="008D2B1B" w:rsidRPr="3F8FC38F">
        <w:rPr>
          <w:sz w:val="24"/>
          <w:szCs w:val="24"/>
        </w:rPr>
        <w:t xml:space="preserve">were </w:t>
      </w:r>
      <w:r w:rsidR="000D58CE" w:rsidRPr="3F8FC38F">
        <w:rPr>
          <w:sz w:val="24"/>
          <w:szCs w:val="24"/>
        </w:rPr>
        <w:t>rescued from the upper Kachess River</w:t>
      </w:r>
      <w:r w:rsidR="008D2B1B" w:rsidRPr="3F8FC38F">
        <w:rPr>
          <w:sz w:val="24"/>
          <w:szCs w:val="24"/>
        </w:rPr>
        <w:t xml:space="preserve"> and </w:t>
      </w:r>
      <w:r w:rsidR="0071219C" w:rsidRPr="3F8FC38F">
        <w:rPr>
          <w:sz w:val="24"/>
          <w:szCs w:val="24"/>
        </w:rPr>
        <w:t xml:space="preserve">reared </w:t>
      </w:r>
      <w:r w:rsidR="00A33301" w:rsidRPr="3F8FC38F">
        <w:rPr>
          <w:sz w:val="24"/>
          <w:szCs w:val="24"/>
        </w:rPr>
        <w:t xml:space="preserve">at </w:t>
      </w:r>
      <w:r w:rsidR="0071219C" w:rsidRPr="3F8FC38F">
        <w:rPr>
          <w:sz w:val="24"/>
          <w:szCs w:val="24"/>
        </w:rPr>
        <w:t>La Salle</w:t>
      </w:r>
      <w:r w:rsidR="00F80280" w:rsidRPr="3F8FC38F">
        <w:rPr>
          <w:sz w:val="24"/>
          <w:szCs w:val="24"/>
        </w:rPr>
        <w:t>; one</w:t>
      </w:r>
      <w:r w:rsidR="00FB549B" w:rsidRPr="3F8FC38F">
        <w:rPr>
          <w:sz w:val="24"/>
          <w:szCs w:val="24"/>
        </w:rPr>
        <w:t xml:space="preserve"> of the fish was released in </w:t>
      </w:r>
      <w:r w:rsidR="00516FCA" w:rsidRPr="3F8FC38F">
        <w:rPr>
          <w:sz w:val="24"/>
          <w:szCs w:val="24"/>
        </w:rPr>
        <w:t>2020, seven</w:t>
      </w:r>
      <w:r w:rsidR="3F2158BE" w:rsidRPr="3F8FC38F">
        <w:rPr>
          <w:sz w:val="24"/>
          <w:szCs w:val="24"/>
        </w:rPr>
        <w:t xml:space="preserve"> </w:t>
      </w:r>
      <w:r w:rsidR="001B70A4" w:rsidRPr="3F8FC38F">
        <w:rPr>
          <w:sz w:val="24"/>
          <w:szCs w:val="24"/>
        </w:rPr>
        <w:t>were</w:t>
      </w:r>
      <w:r w:rsidR="00F80280" w:rsidRPr="3F8FC38F">
        <w:rPr>
          <w:sz w:val="24"/>
          <w:szCs w:val="24"/>
        </w:rPr>
        <w:t xml:space="preserve"> </w:t>
      </w:r>
      <w:r w:rsidR="00880923" w:rsidRPr="3F8FC38F">
        <w:rPr>
          <w:sz w:val="24"/>
          <w:szCs w:val="24"/>
        </w:rPr>
        <w:t>released</w:t>
      </w:r>
      <w:r w:rsidR="0063622F" w:rsidRPr="3F8FC38F">
        <w:rPr>
          <w:sz w:val="24"/>
          <w:szCs w:val="24"/>
        </w:rPr>
        <w:t xml:space="preserve"> in 2021</w:t>
      </w:r>
      <w:r w:rsidR="00532F39">
        <w:rPr>
          <w:sz w:val="24"/>
          <w:szCs w:val="24"/>
        </w:rPr>
        <w:t>- two o</w:t>
      </w:r>
      <w:r w:rsidR="64F1D6FF" w:rsidRPr="3F8FC38F">
        <w:rPr>
          <w:sz w:val="24"/>
          <w:szCs w:val="24"/>
        </w:rPr>
        <w:t>f which were</w:t>
      </w:r>
      <w:r w:rsidR="70E716A3" w:rsidRPr="3F8FC38F">
        <w:rPr>
          <w:sz w:val="24"/>
          <w:szCs w:val="24"/>
        </w:rPr>
        <w:t xml:space="preserve"> </w:t>
      </w:r>
      <w:r w:rsidR="00FD6581" w:rsidRPr="3F8FC38F">
        <w:rPr>
          <w:sz w:val="24"/>
          <w:szCs w:val="24"/>
        </w:rPr>
        <w:t xml:space="preserve">acoustically </w:t>
      </w:r>
      <w:r w:rsidR="0071219C" w:rsidRPr="3F8FC38F">
        <w:rPr>
          <w:sz w:val="24"/>
          <w:szCs w:val="24"/>
        </w:rPr>
        <w:t>tagged by USFWS</w:t>
      </w:r>
      <w:r w:rsidR="53A4E089" w:rsidRPr="3F8FC38F">
        <w:rPr>
          <w:sz w:val="24"/>
          <w:szCs w:val="24"/>
        </w:rPr>
        <w:t>, ten were released in 2022</w:t>
      </w:r>
      <w:r w:rsidR="00532F39">
        <w:rPr>
          <w:sz w:val="24"/>
          <w:szCs w:val="24"/>
        </w:rPr>
        <w:t>-</w:t>
      </w:r>
      <w:r w:rsidR="53A4E089" w:rsidRPr="3F8FC38F">
        <w:rPr>
          <w:sz w:val="24"/>
          <w:szCs w:val="24"/>
        </w:rPr>
        <w:t xml:space="preserve"> </w:t>
      </w:r>
      <w:r w:rsidR="006708F6" w:rsidRPr="3F8FC38F">
        <w:rPr>
          <w:sz w:val="24"/>
          <w:szCs w:val="24"/>
        </w:rPr>
        <w:t>five</w:t>
      </w:r>
      <w:r w:rsidR="53A4E089" w:rsidRPr="3F8FC38F">
        <w:rPr>
          <w:sz w:val="24"/>
          <w:szCs w:val="24"/>
        </w:rPr>
        <w:t xml:space="preserve"> of which were acoustically tagged by USFWS, </w:t>
      </w:r>
      <w:r w:rsidR="57999F50" w:rsidRPr="3F8FC38F">
        <w:rPr>
          <w:sz w:val="24"/>
          <w:szCs w:val="24"/>
        </w:rPr>
        <w:t xml:space="preserve">and </w:t>
      </w:r>
      <w:r w:rsidR="604FDC8B" w:rsidRPr="3F8FC38F">
        <w:rPr>
          <w:sz w:val="24"/>
          <w:szCs w:val="24"/>
        </w:rPr>
        <w:t>two</w:t>
      </w:r>
      <w:r w:rsidR="57999F50" w:rsidRPr="3F8FC38F">
        <w:rPr>
          <w:sz w:val="24"/>
          <w:szCs w:val="24"/>
        </w:rPr>
        <w:t xml:space="preserve"> </w:t>
      </w:r>
      <w:r w:rsidR="006E2CEA">
        <w:rPr>
          <w:sz w:val="24"/>
          <w:szCs w:val="24"/>
        </w:rPr>
        <w:t xml:space="preserve">were </w:t>
      </w:r>
      <w:r w:rsidR="2538C367" w:rsidRPr="3F8FC38F">
        <w:rPr>
          <w:sz w:val="24"/>
          <w:szCs w:val="24"/>
        </w:rPr>
        <w:t xml:space="preserve">released </w:t>
      </w:r>
      <w:r w:rsidR="57999F50" w:rsidRPr="3F8FC38F">
        <w:rPr>
          <w:sz w:val="24"/>
          <w:szCs w:val="24"/>
        </w:rPr>
        <w:t xml:space="preserve">in 2024 </w:t>
      </w:r>
      <w:r w:rsidR="00355AD3" w:rsidRPr="3F8FC38F">
        <w:rPr>
          <w:sz w:val="24"/>
          <w:szCs w:val="24"/>
        </w:rPr>
        <w:t>(</w:t>
      </w:r>
      <w:r w:rsidR="00D30F79" w:rsidRPr="3F8FC38F">
        <w:rPr>
          <w:sz w:val="24"/>
          <w:szCs w:val="24"/>
        </w:rPr>
        <w:t>Table B</w:t>
      </w:r>
      <w:r w:rsidR="00D474B9" w:rsidRPr="3F8FC38F">
        <w:rPr>
          <w:sz w:val="24"/>
          <w:szCs w:val="24"/>
        </w:rPr>
        <w:t>7</w:t>
      </w:r>
      <w:r w:rsidR="00355AD3" w:rsidRPr="3F8FC38F">
        <w:rPr>
          <w:sz w:val="24"/>
          <w:szCs w:val="24"/>
        </w:rPr>
        <w:t>)</w:t>
      </w:r>
      <w:r w:rsidR="0071219C" w:rsidRPr="3F8FC38F">
        <w:rPr>
          <w:sz w:val="24"/>
          <w:szCs w:val="24"/>
        </w:rPr>
        <w:t xml:space="preserve">. </w:t>
      </w:r>
      <w:r w:rsidR="1E517024" w:rsidRPr="3F8FC38F">
        <w:rPr>
          <w:sz w:val="24"/>
          <w:szCs w:val="24"/>
        </w:rPr>
        <w:t xml:space="preserve">The </w:t>
      </w:r>
      <w:r w:rsidR="462B058C" w:rsidRPr="3F8FC38F">
        <w:rPr>
          <w:sz w:val="24"/>
          <w:szCs w:val="24"/>
        </w:rPr>
        <w:t>other</w:t>
      </w:r>
      <w:r w:rsidR="1E517024" w:rsidRPr="3F8FC38F">
        <w:rPr>
          <w:sz w:val="24"/>
          <w:szCs w:val="24"/>
        </w:rPr>
        <w:t xml:space="preserve"> fish was captured in 2023 below Keechelus </w:t>
      </w:r>
      <w:r w:rsidR="006E2CEA">
        <w:rPr>
          <w:sz w:val="24"/>
          <w:szCs w:val="24"/>
        </w:rPr>
        <w:t>D</w:t>
      </w:r>
      <w:r w:rsidR="006E2CEA" w:rsidRPr="3F8FC38F">
        <w:rPr>
          <w:sz w:val="24"/>
          <w:szCs w:val="24"/>
        </w:rPr>
        <w:t xml:space="preserve">am </w:t>
      </w:r>
      <w:r w:rsidR="1E517024" w:rsidRPr="3F8FC38F">
        <w:rPr>
          <w:sz w:val="24"/>
          <w:szCs w:val="24"/>
        </w:rPr>
        <w:t>and released into Little Kachess</w:t>
      </w:r>
      <w:r w:rsidR="00B10566">
        <w:rPr>
          <w:sz w:val="24"/>
          <w:szCs w:val="24"/>
        </w:rPr>
        <w:t xml:space="preserve"> Lake</w:t>
      </w:r>
      <w:r w:rsidR="1E517024" w:rsidRPr="3F8FC38F">
        <w:rPr>
          <w:sz w:val="24"/>
          <w:szCs w:val="24"/>
        </w:rPr>
        <w:t>.</w:t>
      </w:r>
      <w:r w:rsidR="0184A73F" w:rsidRPr="3F8FC38F">
        <w:rPr>
          <w:sz w:val="24"/>
          <w:szCs w:val="24"/>
        </w:rPr>
        <w:t xml:space="preserve"> </w:t>
      </w:r>
    </w:p>
    <w:p w14:paraId="1B89D96A" w14:textId="32CE3BEA" w:rsidR="00DE6972" w:rsidRDefault="00D72501" w:rsidP="3DCC8C64">
      <w:pPr>
        <w:rPr>
          <w:sz w:val="24"/>
          <w:szCs w:val="24"/>
        </w:rPr>
      </w:pPr>
      <w:r>
        <w:rPr>
          <w:sz w:val="24"/>
          <w:szCs w:val="24"/>
        </w:rPr>
        <w:t>We detected</w:t>
      </w:r>
      <w:r w:rsidR="002762D3">
        <w:rPr>
          <w:sz w:val="24"/>
          <w:szCs w:val="24"/>
        </w:rPr>
        <w:t xml:space="preserve"> five Bull Trout at t</w:t>
      </w:r>
      <w:r w:rsidR="05B3292C" w:rsidRPr="3F8FC38F">
        <w:rPr>
          <w:sz w:val="24"/>
          <w:szCs w:val="24"/>
        </w:rPr>
        <w:t>he Box Canyon Creek flume (BOX3) from September 26 to October 11. All except one fish (</w:t>
      </w:r>
      <w:r w:rsidR="43BE20EA" w:rsidRPr="3F8FC38F">
        <w:rPr>
          <w:sz w:val="24"/>
          <w:szCs w:val="24"/>
        </w:rPr>
        <w:t>3DD.003D481171</w:t>
      </w:r>
      <w:r w:rsidR="05B3292C" w:rsidRPr="3F8FC38F">
        <w:rPr>
          <w:sz w:val="24"/>
          <w:szCs w:val="24"/>
        </w:rPr>
        <w:t xml:space="preserve">) were </w:t>
      </w:r>
      <w:r w:rsidR="483144BC" w:rsidRPr="3F8FC38F">
        <w:rPr>
          <w:sz w:val="24"/>
          <w:szCs w:val="24"/>
        </w:rPr>
        <w:t xml:space="preserve">later </w:t>
      </w:r>
      <w:r w:rsidR="05B3292C" w:rsidRPr="3F8FC38F">
        <w:rPr>
          <w:sz w:val="24"/>
          <w:szCs w:val="24"/>
        </w:rPr>
        <w:t>detected at the</w:t>
      </w:r>
      <w:r w:rsidR="15B9F1D1" w:rsidRPr="3F8FC38F">
        <w:rPr>
          <w:sz w:val="24"/>
          <w:szCs w:val="24"/>
        </w:rPr>
        <w:t xml:space="preserve"> Box Canyon Creek array</w:t>
      </w:r>
      <w:r w:rsidR="002762D3">
        <w:rPr>
          <w:sz w:val="24"/>
          <w:szCs w:val="24"/>
        </w:rPr>
        <w:t xml:space="preserve"> (BOX1, BOX2)</w:t>
      </w:r>
      <w:r w:rsidR="15B9F1D1" w:rsidRPr="3F8FC38F">
        <w:rPr>
          <w:sz w:val="24"/>
          <w:szCs w:val="24"/>
        </w:rPr>
        <w:t>.</w:t>
      </w:r>
    </w:p>
    <w:p w14:paraId="74EE221C" w14:textId="6762BA8A" w:rsidR="00DE6972" w:rsidRPr="00477D4C" w:rsidRDefault="6773DEEB" w:rsidP="00DE0EF5">
      <w:pPr>
        <w:spacing w:before="240" w:after="240"/>
        <w:rPr>
          <w:sz w:val="24"/>
          <w:szCs w:val="24"/>
        </w:rPr>
      </w:pPr>
      <w:r w:rsidRPr="404CFF22">
        <w:rPr>
          <w:rFonts w:ascii="Calibri" w:eastAsia="Calibri" w:hAnsi="Calibri" w:cs="Calibri"/>
          <w:sz w:val="24"/>
          <w:szCs w:val="24"/>
        </w:rPr>
        <w:t>All 21 fish detected in Box Canyon Creek (BOX1</w:t>
      </w:r>
      <w:r w:rsidR="00435DED">
        <w:rPr>
          <w:rFonts w:ascii="Calibri" w:eastAsia="Calibri" w:hAnsi="Calibri" w:cs="Calibri"/>
          <w:sz w:val="24"/>
          <w:szCs w:val="24"/>
        </w:rPr>
        <w:t xml:space="preserve"> -</w:t>
      </w:r>
      <w:r w:rsidRPr="404CFF22">
        <w:rPr>
          <w:rFonts w:ascii="Calibri" w:eastAsia="Calibri" w:hAnsi="Calibri" w:cs="Calibri"/>
          <w:sz w:val="24"/>
          <w:szCs w:val="24"/>
        </w:rPr>
        <w:t xml:space="preserve"> BOX3) </w:t>
      </w:r>
      <w:r w:rsidR="006776FF">
        <w:rPr>
          <w:rFonts w:ascii="Calibri" w:eastAsia="Calibri" w:hAnsi="Calibri" w:cs="Calibri"/>
          <w:sz w:val="24"/>
          <w:szCs w:val="24"/>
        </w:rPr>
        <w:t>we</w:t>
      </w:r>
      <w:r w:rsidR="006776FF" w:rsidRPr="404CFF22">
        <w:rPr>
          <w:rFonts w:ascii="Calibri" w:eastAsia="Calibri" w:hAnsi="Calibri" w:cs="Calibri"/>
          <w:sz w:val="24"/>
          <w:szCs w:val="24"/>
        </w:rPr>
        <w:t xml:space="preserve">re </w:t>
      </w:r>
      <w:r w:rsidR="00E54756">
        <w:rPr>
          <w:rFonts w:ascii="Calibri" w:eastAsia="Calibri" w:hAnsi="Calibri" w:cs="Calibri"/>
          <w:sz w:val="24"/>
          <w:szCs w:val="24"/>
        </w:rPr>
        <w:t>assumed</w:t>
      </w:r>
      <w:r w:rsidR="00E54756" w:rsidRPr="404CFF22">
        <w:rPr>
          <w:rFonts w:ascii="Calibri" w:eastAsia="Calibri" w:hAnsi="Calibri" w:cs="Calibri"/>
          <w:sz w:val="24"/>
          <w:szCs w:val="24"/>
        </w:rPr>
        <w:t xml:space="preserve"> </w:t>
      </w:r>
      <w:r w:rsidRPr="404CFF22">
        <w:rPr>
          <w:rFonts w:ascii="Calibri" w:eastAsia="Calibri" w:hAnsi="Calibri" w:cs="Calibri"/>
          <w:sz w:val="24"/>
          <w:szCs w:val="24"/>
        </w:rPr>
        <w:t xml:space="preserve">to be of Kachess River origin. Seven Bull Trout that were detected in Box Canyon Creek were later detected in </w:t>
      </w:r>
      <w:r w:rsidR="002F39B0">
        <w:rPr>
          <w:rFonts w:ascii="Calibri" w:eastAsia="Calibri" w:hAnsi="Calibri" w:cs="Calibri"/>
          <w:sz w:val="24"/>
          <w:szCs w:val="24"/>
        </w:rPr>
        <w:t xml:space="preserve">the </w:t>
      </w:r>
      <w:r w:rsidRPr="404CFF22">
        <w:rPr>
          <w:rFonts w:ascii="Calibri" w:eastAsia="Calibri" w:hAnsi="Calibri" w:cs="Calibri"/>
          <w:sz w:val="24"/>
          <w:szCs w:val="24"/>
        </w:rPr>
        <w:t xml:space="preserve">Kachess River. One of these Bull trout (3DD.00774A62B7) was initially detected at BOX2 on November 5, later </w:t>
      </w:r>
      <w:r w:rsidR="002F39B0">
        <w:rPr>
          <w:rFonts w:ascii="Calibri" w:eastAsia="Calibri" w:hAnsi="Calibri" w:cs="Calibri"/>
          <w:sz w:val="24"/>
          <w:szCs w:val="24"/>
        </w:rPr>
        <w:t>was detected</w:t>
      </w:r>
      <w:r w:rsidR="002F39B0" w:rsidRPr="404CFF22">
        <w:rPr>
          <w:rFonts w:ascii="Calibri" w:eastAsia="Calibri" w:hAnsi="Calibri" w:cs="Calibri"/>
          <w:sz w:val="24"/>
          <w:szCs w:val="24"/>
        </w:rPr>
        <w:t xml:space="preserve"> </w:t>
      </w:r>
      <w:r w:rsidRPr="404CFF22">
        <w:rPr>
          <w:rFonts w:ascii="Calibri" w:eastAsia="Calibri" w:hAnsi="Calibri" w:cs="Calibri"/>
          <w:sz w:val="24"/>
          <w:szCs w:val="24"/>
        </w:rPr>
        <w:t xml:space="preserve">at KR1 on November 15, </w:t>
      </w:r>
      <w:r w:rsidR="002F39B0">
        <w:rPr>
          <w:rFonts w:ascii="Calibri" w:eastAsia="Calibri" w:hAnsi="Calibri" w:cs="Calibri"/>
          <w:sz w:val="24"/>
          <w:szCs w:val="24"/>
        </w:rPr>
        <w:t>but</w:t>
      </w:r>
      <w:r w:rsidR="002F39B0" w:rsidRPr="404CFF22">
        <w:rPr>
          <w:rFonts w:ascii="Calibri" w:eastAsia="Calibri" w:hAnsi="Calibri" w:cs="Calibri"/>
          <w:sz w:val="24"/>
          <w:szCs w:val="24"/>
        </w:rPr>
        <w:t xml:space="preserve"> </w:t>
      </w:r>
      <w:r w:rsidRPr="404CFF22">
        <w:rPr>
          <w:rFonts w:ascii="Calibri" w:eastAsia="Calibri" w:hAnsi="Calibri" w:cs="Calibri"/>
          <w:sz w:val="24"/>
          <w:szCs w:val="24"/>
        </w:rPr>
        <w:t xml:space="preserve">was not detected at KACL </w:t>
      </w:r>
      <w:r w:rsidR="007901FB">
        <w:rPr>
          <w:rFonts w:ascii="Calibri" w:eastAsia="Calibri" w:hAnsi="Calibri" w:cs="Calibri"/>
          <w:sz w:val="24"/>
          <w:szCs w:val="24"/>
        </w:rPr>
        <w:t>n</w:t>
      </w:r>
      <w:r w:rsidRPr="404CFF22">
        <w:rPr>
          <w:rFonts w:ascii="Calibri" w:eastAsia="Calibri" w:hAnsi="Calibri" w:cs="Calibri"/>
          <w:sz w:val="24"/>
          <w:szCs w:val="24"/>
        </w:rPr>
        <w:t xml:space="preserve">or KACL2. Six Bull </w:t>
      </w:r>
      <w:r w:rsidR="00CD7B4A">
        <w:rPr>
          <w:rFonts w:ascii="Calibri" w:eastAsia="Calibri" w:hAnsi="Calibri" w:cs="Calibri"/>
          <w:sz w:val="24"/>
          <w:szCs w:val="24"/>
        </w:rPr>
        <w:t>T</w:t>
      </w:r>
      <w:r w:rsidR="00CD7B4A" w:rsidRPr="404CFF22">
        <w:rPr>
          <w:rFonts w:ascii="Calibri" w:eastAsia="Calibri" w:hAnsi="Calibri" w:cs="Calibri"/>
          <w:sz w:val="24"/>
          <w:szCs w:val="24"/>
        </w:rPr>
        <w:t xml:space="preserve">rout </w:t>
      </w:r>
      <w:r w:rsidRPr="404CFF22">
        <w:rPr>
          <w:rFonts w:ascii="Calibri" w:eastAsia="Calibri" w:hAnsi="Calibri" w:cs="Calibri"/>
          <w:sz w:val="24"/>
          <w:szCs w:val="24"/>
        </w:rPr>
        <w:t xml:space="preserve">moved from Box Canyon Creek to KACL or KACL2. Among those, two later re-entered Box Canyon Creek. One fish (3DD.003D59D153) was first recorded at BOX1 and </w:t>
      </w:r>
      <w:r w:rsidRPr="404CFF22">
        <w:rPr>
          <w:rFonts w:ascii="Calibri" w:eastAsia="Calibri" w:hAnsi="Calibri" w:cs="Calibri"/>
          <w:sz w:val="24"/>
          <w:szCs w:val="24"/>
        </w:rPr>
        <w:lastRenderedPageBreak/>
        <w:t>BOX2 on October 21, then detected at KACL on October 28 and 29, and subsequently returned to Box Canyon Creek on November 2, where it remained until November 5. Similarly, fish 3DD.003D4811A9 was initially detected at BOX3 on October 5, followed by detections at BOX1 and BOX2 on October 21 and at NARN on October 22; it was later observed at KACL and KACL2 on October 28 and 29, re-entered Box Canyon Creek on October 30, and finally returned to the Kachess River with detections at KACL and KACL2 on November 5 and 6.</w:t>
      </w:r>
      <w:r w:rsidR="0079102B">
        <w:rPr>
          <w:sz w:val="24"/>
          <w:szCs w:val="24"/>
        </w:rPr>
        <w:t xml:space="preserve"> </w:t>
      </w:r>
      <w:r w:rsidR="7087B13C" w:rsidRPr="00477D4C">
        <w:rPr>
          <w:sz w:val="24"/>
          <w:szCs w:val="24"/>
        </w:rPr>
        <w:t xml:space="preserve">Mean daily water temperature at </w:t>
      </w:r>
      <w:r w:rsidR="00E4577C">
        <w:rPr>
          <w:sz w:val="24"/>
          <w:szCs w:val="24"/>
        </w:rPr>
        <w:t xml:space="preserve">the Box Canyon </w:t>
      </w:r>
      <w:r w:rsidR="00435DED">
        <w:rPr>
          <w:sz w:val="24"/>
          <w:szCs w:val="24"/>
        </w:rPr>
        <w:t xml:space="preserve">Creek </w:t>
      </w:r>
      <w:r w:rsidR="00E4577C">
        <w:rPr>
          <w:sz w:val="24"/>
          <w:szCs w:val="24"/>
        </w:rPr>
        <w:t>array</w:t>
      </w:r>
      <w:r w:rsidR="00E4577C" w:rsidRPr="00477D4C">
        <w:rPr>
          <w:sz w:val="24"/>
          <w:szCs w:val="24"/>
        </w:rPr>
        <w:t xml:space="preserve"> </w:t>
      </w:r>
      <w:r w:rsidR="7087B13C" w:rsidRPr="00477D4C">
        <w:rPr>
          <w:sz w:val="24"/>
          <w:szCs w:val="24"/>
        </w:rPr>
        <w:t>ranged from 1</w:t>
      </w:r>
      <w:r w:rsidR="0000251F">
        <w:rPr>
          <w:sz w:val="24"/>
          <w:szCs w:val="24"/>
        </w:rPr>
        <w:t>4</w:t>
      </w:r>
      <w:r w:rsidR="00000E5C">
        <w:rPr>
          <w:sz w:val="24"/>
          <w:szCs w:val="24"/>
        </w:rPr>
        <w:t>.7</w:t>
      </w:r>
      <w:r w:rsidR="7087B13C" w:rsidRPr="00477D4C">
        <w:rPr>
          <w:sz w:val="24"/>
          <w:szCs w:val="24"/>
        </w:rPr>
        <w:t xml:space="preserve">°C on August </w:t>
      </w:r>
      <w:r w:rsidR="00000E5C">
        <w:rPr>
          <w:sz w:val="24"/>
          <w:szCs w:val="24"/>
        </w:rPr>
        <w:t>3</w:t>
      </w:r>
      <w:r w:rsidR="00000E5C" w:rsidRPr="00477D4C">
        <w:rPr>
          <w:sz w:val="24"/>
          <w:szCs w:val="24"/>
        </w:rPr>
        <w:t xml:space="preserve"> </w:t>
      </w:r>
      <w:r w:rsidR="7087B13C" w:rsidRPr="00477D4C">
        <w:rPr>
          <w:sz w:val="24"/>
          <w:szCs w:val="24"/>
        </w:rPr>
        <w:t xml:space="preserve">to 0°C on </w:t>
      </w:r>
      <w:r w:rsidR="00D26003">
        <w:rPr>
          <w:sz w:val="24"/>
          <w:szCs w:val="24"/>
        </w:rPr>
        <w:t>January 12</w:t>
      </w:r>
      <w:r w:rsidR="63DC5154" w:rsidRPr="00477D4C">
        <w:rPr>
          <w:sz w:val="24"/>
          <w:szCs w:val="24"/>
        </w:rPr>
        <w:t xml:space="preserve"> (</w:t>
      </w:r>
      <w:hyperlink w:anchor="BOX">
        <w:r w:rsidR="00930947" w:rsidRPr="5D1125DF">
          <w:rPr>
            <w:rStyle w:val="Hyperlink"/>
            <w:rFonts w:asciiTheme="minorHAnsi" w:hAnsiTheme="minorHAnsi"/>
          </w:rPr>
          <w:t>Figure 16</w:t>
        </w:r>
      </w:hyperlink>
      <w:r w:rsidR="63DC5154" w:rsidRPr="5D1125DF">
        <w:rPr>
          <w:sz w:val="24"/>
          <w:szCs w:val="24"/>
        </w:rPr>
        <w:t>).</w:t>
      </w:r>
      <w:r w:rsidR="63DC5154" w:rsidRPr="00477D4C">
        <w:rPr>
          <w:sz w:val="24"/>
          <w:szCs w:val="24"/>
        </w:rPr>
        <w:t xml:space="preserve"> </w:t>
      </w:r>
      <w:r w:rsidR="00697444">
        <w:rPr>
          <w:sz w:val="24"/>
          <w:szCs w:val="24"/>
        </w:rPr>
        <w:t>Temperature data was not collected past November</w:t>
      </w:r>
      <w:r w:rsidR="00783259">
        <w:rPr>
          <w:sz w:val="24"/>
          <w:szCs w:val="24"/>
        </w:rPr>
        <w:t xml:space="preserve"> 5.</w:t>
      </w:r>
    </w:p>
    <w:p w14:paraId="25CB6120" w14:textId="77777777" w:rsidR="00031EE0" w:rsidRDefault="00031EE0" w:rsidP="23977ED4">
      <w:pPr>
        <w:rPr>
          <w:sz w:val="24"/>
          <w:szCs w:val="24"/>
        </w:rPr>
      </w:pPr>
    </w:p>
    <w:p w14:paraId="6B043D19" w14:textId="14D32211" w:rsidR="008A329C" w:rsidRPr="002554EF" w:rsidRDefault="008A329C" w:rsidP="0FF8E363">
      <w:pPr>
        <w:rPr>
          <w:sz w:val="24"/>
          <w:szCs w:val="24"/>
        </w:rPr>
      </w:pPr>
      <w:bookmarkStart w:id="16" w:name="BOX"/>
      <w:r>
        <w:rPr>
          <w:noProof/>
          <w:sz w:val="24"/>
          <w:szCs w:val="24"/>
        </w:rPr>
        <w:drawing>
          <wp:inline distT="0" distB="0" distL="0" distR="0" wp14:anchorId="02CE972F" wp14:editId="0CF6F689">
            <wp:extent cx="5943598" cy="3343274"/>
            <wp:effectExtent l="0" t="0" r="635" b="0"/>
            <wp:docPr id="29" name="Picture 29" descr="A figure showing PIT antenna operation (black bars), bull trout detections (orange points),  and daily water temperature (thin line) at the Box Canyon Creek site which includes two antennas (BOX1 and BOX2).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figure showing PIT antenna operation (black bars), bull trout detections (orange points),  and daily water temperature (thin line) at the Box Canyon Creek site which includes two antennas (BOX1 and BOX2). Water temperature is on the y-axis and time from January 2024 to January 2025 is on the x-axi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7C4ED8F9" w14:textId="519B3099" w:rsidR="0015274A" w:rsidRDefault="005055E8" w:rsidP="005055E8">
      <w:pPr>
        <w:pStyle w:val="Figurecaption"/>
      </w:pPr>
      <w:r>
        <w:t xml:space="preserve">Figure </w:t>
      </w:r>
      <w:r w:rsidR="00930947">
        <w:fldChar w:fldCharType="begin"/>
      </w:r>
      <w:r w:rsidR="00930947">
        <w:instrText xml:space="preserve"> SEQ Figure \* ARABIC </w:instrText>
      </w:r>
      <w:r w:rsidR="00930947">
        <w:fldChar w:fldCharType="separate"/>
      </w:r>
      <w:r w:rsidR="00930947" w:rsidRPr="1FBB318E">
        <w:rPr>
          <w:noProof/>
        </w:rPr>
        <w:t>1</w:t>
      </w:r>
      <w:r w:rsidR="00930947">
        <w:rPr>
          <w:noProof/>
        </w:rPr>
        <w:t>6</w:t>
      </w:r>
      <w:r w:rsidR="00930947">
        <w:fldChar w:fldCharType="end"/>
      </w:r>
      <w:r>
        <w:t xml:space="preserve">. </w:t>
      </w:r>
      <w:r w:rsidR="0015274A">
        <w:rPr>
          <w:b w:val="0"/>
        </w:rPr>
        <w:t xml:space="preserve">Seasonal change in water temperature, antenna operation, and detections of PIT-tagged Bull Trout at the </w:t>
      </w:r>
      <w:r w:rsidR="008238D6">
        <w:rPr>
          <w:b w:val="0"/>
        </w:rPr>
        <w:t>Box Canyon Creek array</w:t>
      </w:r>
      <w:r w:rsidR="0015274A">
        <w:rPr>
          <w:b w:val="0"/>
        </w:rPr>
        <w:t xml:space="preserve"> (</w:t>
      </w:r>
      <w:r w:rsidR="0053123D">
        <w:rPr>
          <w:b w:val="0"/>
        </w:rPr>
        <w:t>BOX1</w:t>
      </w:r>
      <w:r w:rsidR="00990643">
        <w:rPr>
          <w:b w:val="0"/>
        </w:rPr>
        <w:t xml:space="preserve">, </w:t>
      </w:r>
      <w:r w:rsidR="0053123D">
        <w:rPr>
          <w:b w:val="0"/>
        </w:rPr>
        <w:t>BOX</w:t>
      </w:r>
      <w:r w:rsidR="0015274A">
        <w:rPr>
          <w:b w:val="0"/>
        </w:rPr>
        <w:t xml:space="preserve">2) during 2023. The top bar indicates </w:t>
      </w:r>
      <w:r w:rsidR="008238D6">
        <w:rPr>
          <w:b w:val="0"/>
        </w:rPr>
        <w:t>BOX</w:t>
      </w:r>
      <w:r w:rsidR="0015274A">
        <w:rPr>
          <w:b w:val="0"/>
        </w:rPr>
        <w:t xml:space="preserve">1 (upstream antenna) operation, and the bottom bar indicates </w:t>
      </w:r>
      <w:r w:rsidR="008238D6">
        <w:rPr>
          <w:b w:val="0"/>
        </w:rPr>
        <w:t>BOX</w:t>
      </w:r>
      <w:r w:rsidR="0015274A">
        <w:rPr>
          <w:b w:val="0"/>
        </w:rPr>
        <w:t>2 (downstream antenna) operation.</w:t>
      </w:r>
    </w:p>
    <w:bookmarkEnd w:id="16"/>
    <w:p w14:paraId="51D6AB74" w14:textId="45E6E2A8" w:rsidR="23977ED4" w:rsidRDefault="6C8BFFEA" w:rsidP="5C6282EB">
      <w:pPr>
        <w:rPr>
          <w:sz w:val="24"/>
          <w:szCs w:val="24"/>
        </w:rPr>
      </w:pPr>
      <w:r w:rsidRPr="3F8FC38F">
        <w:rPr>
          <w:sz w:val="24"/>
          <w:szCs w:val="24"/>
        </w:rPr>
        <w:t>Eight fish were detected a</w:t>
      </w:r>
      <w:r w:rsidR="00BE70EA" w:rsidRPr="3F8FC38F">
        <w:rPr>
          <w:sz w:val="24"/>
          <w:szCs w:val="24"/>
        </w:rPr>
        <w:t xml:space="preserve">t The </w:t>
      </w:r>
      <w:r w:rsidR="000A0AB7" w:rsidRPr="3F8FC38F">
        <w:rPr>
          <w:sz w:val="24"/>
          <w:szCs w:val="24"/>
        </w:rPr>
        <w:t>Narrows</w:t>
      </w:r>
      <w:r w:rsidR="00C34D7A" w:rsidRPr="3F8FC38F">
        <w:rPr>
          <w:sz w:val="24"/>
          <w:szCs w:val="24"/>
        </w:rPr>
        <w:t xml:space="preserve"> submersible </w:t>
      </w:r>
      <w:r w:rsidR="00547A5A" w:rsidRPr="3F8FC38F">
        <w:rPr>
          <w:sz w:val="24"/>
          <w:szCs w:val="24"/>
        </w:rPr>
        <w:t>antenna</w:t>
      </w:r>
      <w:r w:rsidR="6E8F2A1B" w:rsidRPr="3F8FC38F">
        <w:rPr>
          <w:sz w:val="24"/>
          <w:szCs w:val="24"/>
        </w:rPr>
        <w:t xml:space="preserve"> </w:t>
      </w:r>
      <w:r w:rsidR="000A0AB7" w:rsidRPr="3F8FC38F">
        <w:rPr>
          <w:sz w:val="24"/>
          <w:szCs w:val="24"/>
        </w:rPr>
        <w:t>(NARN)</w:t>
      </w:r>
      <w:r w:rsidR="00C34D7A" w:rsidRPr="3F8FC38F">
        <w:rPr>
          <w:sz w:val="24"/>
          <w:szCs w:val="24"/>
        </w:rPr>
        <w:t xml:space="preserve"> </w:t>
      </w:r>
      <w:r w:rsidR="38CE5D9D" w:rsidRPr="3F8FC38F">
        <w:rPr>
          <w:sz w:val="24"/>
          <w:szCs w:val="24"/>
        </w:rPr>
        <w:t>between September 22 and October 27</w:t>
      </w:r>
      <w:r w:rsidR="6E8F2A1B" w:rsidRPr="3F8FC38F">
        <w:rPr>
          <w:sz w:val="24"/>
          <w:szCs w:val="24"/>
        </w:rPr>
        <w:t xml:space="preserve">. </w:t>
      </w:r>
      <w:r w:rsidR="00EA13ED" w:rsidRPr="3F8FC38F">
        <w:rPr>
          <w:sz w:val="24"/>
          <w:szCs w:val="24"/>
        </w:rPr>
        <w:t>All fish were reared at La Salle with one released in 2020</w:t>
      </w:r>
      <w:r w:rsidR="048E7F6D" w:rsidRPr="3F8FC38F">
        <w:rPr>
          <w:sz w:val="24"/>
          <w:szCs w:val="24"/>
        </w:rPr>
        <w:t>,</w:t>
      </w:r>
      <w:r w:rsidR="00EA13ED" w:rsidRPr="3F8FC38F">
        <w:rPr>
          <w:sz w:val="24"/>
          <w:szCs w:val="24"/>
        </w:rPr>
        <w:t xml:space="preserve"> two </w:t>
      </w:r>
      <w:r w:rsidR="00A447A3" w:rsidRPr="3F8FC38F">
        <w:rPr>
          <w:sz w:val="24"/>
          <w:szCs w:val="24"/>
        </w:rPr>
        <w:t>released in 2021</w:t>
      </w:r>
      <w:r w:rsidR="63700A49" w:rsidRPr="3F8FC38F">
        <w:rPr>
          <w:sz w:val="24"/>
          <w:szCs w:val="24"/>
        </w:rPr>
        <w:t xml:space="preserve">, and five </w:t>
      </w:r>
      <w:r w:rsidR="005672A6">
        <w:rPr>
          <w:sz w:val="24"/>
          <w:szCs w:val="24"/>
        </w:rPr>
        <w:t xml:space="preserve">released </w:t>
      </w:r>
      <w:r w:rsidR="63700A49" w:rsidRPr="3F8FC38F">
        <w:rPr>
          <w:sz w:val="24"/>
          <w:szCs w:val="24"/>
        </w:rPr>
        <w:t>in 2020, three of which were</w:t>
      </w:r>
      <w:r w:rsidR="00787689" w:rsidRPr="3F8FC38F">
        <w:rPr>
          <w:sz w:val="24"/>
          <w:szCs w:val="24"/>
        </w:rPr>
        <w:t xml:space="preserve"> </w:t>
      </w:r>
      <w:r w:rsidR="6E8F2A1B" w:rsidRPr="3F8FC38F">
        <w:rPr>
          <w:sz w:val="24"/>
          <w:szCs w:val="24"/>
        </w:rPr>
        <w:t>acoustically tagged by USFWS</w:t>
      </w:r>
      <w:r w:rsidR="3DC89B1F" w:rsidRPr="3F8FC38F">
        <w:rPr>
          <w:sz w:val="24"/>
          <w:szCs w:val="24"/>
        </w:rPr>
        <w:t xml:space="preserve">. </w:t>
      </w:r>
      <w:r w:rsidR="042B74C5" w:rsidRPr="3F8FC38F">
        <w:rPr>
          <w:sz w:val="24"/>
          <w:szCs w:val="24"/>
        </w:rPr>
        <w:t>Only one fish (</w:t>
      </w:r>
      <w:r w:rsidR="2216AAE0" w:rsidRPr="3F8FC38F">
        <w:rPr>
          <w:sz w:val="24"/>
          <w:szCs w:val="24"/>
        </w:rPr>
        <w:t>3DD.003D5A4443</w:t>
      </w:r>
      <w:r w:rsidR="042B74C5" w:rsidRPr="3F8FC38F">
        <w:rPr>
          <w:sz w:val="24"/>
          <w:szCs w:val="24"/>
        </w:rPr>
        <w:t xml:space="preserve">) was detected </w:t>
      </w:r>
      <w:r w:rsidR="00CE0253" w:rsidRPr="3F8FC38F">
        <w:rPr>
          <w:sz w:val="24"/>
          <w:szCs w:val="24"/>
        </w:rPr>
        <w:t>solely</w:t>
      </w:r>
      <w:r w:rsidR="042B74C5" w:rsidRPr="3F8FC38F">
        <w:rPr>
          <w:sz w:val="24"/>
          <w:szCs w:val="24"/>
        </w:rPr>
        <w:t xml:space="preserve"> at NARN</w:t>
      </w:r>
      <w:r w:rsidR="1E8F3883" w:rsidRPr="3F8FC38F">
        <w:rPr>
          <w:sz w:val="24"/>
          <w:szCs w:val="24"/>
        </w:rPr>
        <w:t>.</w:t>
      </w:r>
      <w:r w:rsidR="080A41FF" w:rsidRPr="3F8FC38F">
        <w:rPr>
          <w:sz w:val="24"/>
          <w:szCs w:val="24"/>
        </w:rPr>
        <w:t xml:space="preserve"> Of the </w:t>
      </w:r>
      <w:r w:rsidR="005672A6">
        <w:rPr>
          <w:sz w:val="24"/>
          <w:szCs w:val="24"/>
        </w:rPr>
        <w:t xml:space="preserve">other </w:t>
      </w:r>
      <w:r w:rsidR="080A41FF" w:rsidRPr="3F8FC38F">
        <w:rPr>
          <w:sz w:val="24"/>
          <w:szCs w:val="24"/>
        </w:rPr>
        <w:t>seven fish</w:t>
      </w:r>
      <w:r w:rsidR="00B3434A">
        <w:rPr>
          <w:sz w:val="24"/>
          <w:szCs w:val="24"/>
        </w:rPr>
        <w:t xml:space="preserve"> detected at NARN</w:t>
      </w:r>
      <w:r w:rsidR="080A41FF" w:rsidRPr="3F8FC38F">
        <w:rPr>
          <w:sz w:val="24"/>
          <w:szCs w:val="24"/>
        </w:rPr>
        <w:t>, three were detected</w:t>
      </w:r>
      <w:r w:rsidR="00B82ADC">
        <w:rPr>
          <w:sz w:val="24"/>
          <w:szCs w:val="24"/>
        </w:rPr>
        <w:t xml:space="preserve"> a</w:t>
      </w:r>
      <w:r w:rsidR="080A41FF" w:rsidRPr="3F8FC38F">
        <w:rPr>
          <w:sz w:val="24"/>
          <w:szCs w:val="24"/>
        </w:rPr>
        <w:t xml:space="preserve">t Box Canyon Creek, </w:t>
      </w:r>
      <w:r w:rsidR="19A7ED07" w:rsidRPr="3F8FC38F">
        <w:rPr>
          <w:sz w:val="24"/>
          <w:szCs w:val="24"/>
        </w:rPr>
        <w:t>one was detected at</w:t>
      </w:r>
      <w:r w:rsidR="00F2675B">
        <w:rPr>
          <w:sz w:val="24"/>
          <w:szCs w:val="24"/>
        </w:rPr>
        <w:t xml:space="preserve"> the</w:t>
      </w:r>
      <w:r w:rsidR="19A7ED07" w:rsidRPr="3F8FC38F">
        <w:rPr>
          <w:sz w:val="24"/>
          <w:szCs w:val="24"/>
        </w:rPr>
        <w:t xml:space="preserve"> Kachess River, and three were </w:t>
      </w:r>
      <w:r w:rsidR="46D41C10" w:rsidRPr="3F8FC38F">
        <w:rPr>
          <w:sz w:val="24"/>
          <w:szCs w:val="24"/>
        </w:rPr>
        <w:t xml:space="preserve">detected at both Box Canyon Creek and </w:t>
      </w:r>
      <w:r w:rsidR="00F2675B">
        <w:rPr>
          <w:sz w:val="24"/>
          <w:szCs w:val="24"/>
        </w:rPr>
        <w:t xml:space="preserve">the </w:t>
      </w:r>
      <w:r w:rsidR="46D41C10" w:rsidRPr="3F8FC38F">
        <w:rPr>
          <w:sz w:val="24"/>
          <w:szCs w:val="24"/>
        </w:rPr>
        <w:t>Kachess River.</w:t>
      </w:r>
    </w:p>
    <w:p w14:paraId="2769B1E7" w14:textId="1955A29F" w:rsidR="23977ED4" w:rsidRPr="0084140B" w:rsidRDefault="23977ED4" w:rsidP="220EAAC4">
      <w:pPr>
        <w:rPr>
          <w:sz w:val="24"/>
          <w:szCs w:val="24"/>
        </w:rPr>
      </w:pPr>
    </w:p>
    <w:p w14:paraId="781D07BA" w14:textId="449A4365" w:rsidR="0077040A" w:rsidRDefault="0077040A" w:rsidP="109E0C3F">
      <w:pPr>
        <w:rPr>
          <w:sz w:val="24"/>
          <w:szCs w:val="24"/>
          <w:highlight w:val="yellow"/>
        </w:rPr>
      </w:pPr>
    </w:p>
    <w:p w14:paraId="146D4634" w14:textId="7F22EF85" w:rsidR="00C757E4" w:rsidRPr="003E290D" w:rsidRDefault="009A2804" w:rsidP="008D10FE">
      <w:pPr>
        <w:pStyle w:val="Heading3"/>
      </w:pPr>
      <w:r>
        <w:t>Naches</w:t>
      </w:r>
      <w:r w:rsidR="00C757E4" w:rsidRPr="005454CC">
        <w:t xml:space="preserve"> River Basin</w:t>
      </w:r>
    </w:p>
    <w:p w14:paraId="64A031C7" w14:textId="762AE628" w:rsidR="00C757E4" w:rsidRDefault="3271BF45" w:rsidP="2AB07DBD">
      <w:pPr>
        <w:rPr>
          <w:sz w:val="24"/>
          <w:szCs w:val="24"/>
        </w:rPr>
      </w:pPr>
      <w:r w:rsidRPr="3F8FC38F">
        <w:rPr>
          <w:sz w:val="24"/>
          <w:szCs w:val="24"/>
        </w:rPr>
        <w:t xml:space="preserve">In total, we detected </w:t>
      </w:r>
      <w:r w:rsidR="1E00DF50" w:rsidRPr="3F8FC38F">
        <w:rPr>
          <w:sz w:val="24"/>
          <w:szCs w:val="24"/>
        </w:rPr>
        <w:t>31</w:t>
      </w:r>
      <w:r w:rsidRPr="3F8FC38F">
        <w:rPr>
          <w:sz w:val="24"/>
          <w:szCs w:val="24"/>
        </w:rPr>
        <w:t xml:space="preserve"> Bull Trout at the upper North Fork Tieton </w:t>
      </w:r>
      <w:r w:rsidR="009D6F2D" w:rsidRPr="3F8FC38F">
        <w:rPr>
          <w:sz w:val="24"/>
          <w:szCs w:val="24"/>
        </w:rPr>
        <w:t xml:space="preserve">River </w:t>
      </w:r>
      <w:r w:rsidRPr="3F8FC38F">
        <w:rPr>
          <w:sz w:val="24"/>
          <w:szCs w:val="24"/>
        </w:rPr>
        <w:t>antenna site (UPNFT</w:t>
      </w:r>
      <w:r w:rsidR="00B2754C" w:rsidRPr="3F8FC38F">
        <w:rPr>
          <w:sz w:val="24"/>
          <w:szCs w:val="24"/>
        </w:rPr>
        <w:t xml:space="preserve">; </w:t>
      </w:r>
      <w:hyperlink w:anchor="UPNFT">
        <w:r w:rsidR="00930947" w:rsidRPr="3F8FC38F">
          <w:rPr>
            <w:rStyle w:val="Hyperlink"/>
            <w:rFonts w:asciiTheme="minorHAnsi" w:hAnsiTheme="minorHAnsi"/>
          </w:rPr>
          <w:t>Figure 17</w:t>
        </w:r>
      </w:hyperlink>
      <w:r w:rsidRPr="3F8FC38F">
        <w:rPr>
          <w:sz w:val="24"/>
          <w:szCs w:val="24"/>
        </w:rPr>
        <w:t xml:space="preserve">) </w:t>
      </w:r>
      <w:r w:rsidR="5AF48FBE" w:rsidRPr="3F8FC38F">
        <w:rPr>
          <w:sz w:val="24"/>
          <w:szCs w:val="24"/>
        </w:rPr>
        <w:t>and</w:t>
      </w:r>
      <w:r w:rsidRPr="3F8FC38F">
        <w:rPr>
          <w:sz w:val="24"/>
          <w:szCs w:val="24"/>
        </w:rPr>
        <w:t xml:space="preserve"> </w:t>
      </w:r>
      <w:r w:rsidR="016AE3C6" w:rsidRPr="3F8FC38F">
        <w:rPr>
          <w:sz w:val="24"/>
          <w:szCs w:val="24"/>
        </w:rPr>
        <w:t>32</w:t>
      </w:r>
      <w:r w:rsidRPr="3F8FC38F">
        <w:rPr>
          <w:sz w:val="24"/>
          <w:szCs w:val="24"/>
        </w:rPr>
        <w:t xml:space="preserve"> Bull Trout at the lower North Fork </w:t>
      </w:r>
      <w:r w:rsidR="009D6F2D" w:rsidRPr="3F8FC38F">
        <w:rPr>
          <w:sz w:val="24"/>
          <w:szCs w:val="24"/>
        </w:rPr>
        <w:t xml:space="preserve">Tieton </w:t>
      </w:r>
      <w:r w:rsidR="00BB474F" w:rsidRPr="3F8FC38F">
        <w:rPr>
          <w:sz w:val="24"/>
          <w:szCs w:val="24"/>
        </w:rPr>
        <w:t xml:space="preserve">River </w:t>
      </w:r>
      <w:r w:rsidRPr="3F8FC38F">
        <w:rPr>
          <w:sz w:val="24"/>
          <w:szCs w:val="24"/>
        </w:rPr>
        <w:t>antenna site (NFT</w:t>
      </w:r>
      <w:r w:rsidR="00B2754C" w:rsidRPr="3F8FC38F">
        <w:rPr>
          <w:sz w:val="24"/>
          <w:szCs w:val="24"/>
        </w:rPr>
        <w:t xml:space="preserve">; </w:t>
      </w:r>
      <w:hyperlink w:anchor="NFT">
        <w:r w:rsidR="00930947" w:rsidRPr="3F8FC38F">
          <w:rPr>
            <w:rStyle w:val="Hyperlink"/>
            <w:rFonts w:asciiTheme="minorHAnsi" w:hAnsiTheme="minorHAnsi"/>
          </w:rPr>
          <w:t>Figure 18</w:t>
        </w:r>
      </w:hyperlink>
      <w:r w:rsidRPr="3F8FC38F">
        <w:rPr>
          <w:sz w:val="24"/>
          <w:szCs w:val="24"/>
        </w:rPr>
        <w:t xml:space="preserve">) in </w:t>
      </w:r>
      <w:r w:rsidR="00E17D70" w:rsidRPr="3F8FC38F">
        <w:rPr>
          <w:sz w:val="24"/>
          <w:szCs w:val="24"/>
        </w:rPr>
        <w:t>2024</w:t>
      </w:r>
      <w:r w:rsidRPr="3F8FC38F">
        <w:rPr>
          <w:sz w:val="24"/>
          <w:szCs w:val="24"/>
        </w:rPr>
        <w:t xml:space="preserve">. </w:t>
      </w:r>
      <w:r w:rsidR="00633BEC" w:rsidRPr="3F8FC38F">
        <w:rPr>
          <w:sz w:val="24"/>
          <w:szCs w:val="24"/>
        </w:rPr>
        <w:t>Detections at both sites include transports from 2019-2024 (Table 5</w:t>
      </w:r>
      <w:r w:rsidR="008C7C9F" w:rsidRPr="3F8FC38F">
        <w:rPr>
          <w:sz w:val="24"/>
          <w:szCs w:val="24"/>
        </w:rPr>
        <w:t>). The</w:t>
      </w:r>
      <w:r w:rsidR="002C18F8" w:rsidRPr="3F8FC38F">
        <w:rPr>
          <w:sz w:val="24"/>
          <w:szCs w:val="24"/>
        </w:rPr>
        <w:t xml:space="preserve"> </w:t>
      </w:r>
      <w:r w:rsidR="2155B270" w:rsidRPr="3F8FC38F">
        <w:rPr>
          <w:sz w:val="24"/>
          <w:szCs w:val="24"/>
        </w:rPr>
        <w:t>one</w:t>
      </w:r>
      <w:r w:rsidR="003A5B3A" w:rsidRPr="3F8FC38F">
        <w:rPr>
          <w:sz w:val="24"/>
          <w:szCs w:val="24"/>
        </w:rPr>
        <w:t xml:space="preserve"> fish detected at the lower </w:t>
      </w:r>
      <w:r w:rsidR="002C6EB7" w:rsidRPr="3F8FC38F">
        <w:rPr>
          <w:sz w:val="24"/>
          <w:szCs w:val="24"/>
        </w:rPr>
        <w:t xml:space="preserve">site </w:t>
      </w:r>
      <w:r w:rsidR="003A5B3A" w:rsidRPr="3F8FC38F">
        <w:rPr>
          <w:sz w:val="24"/>
          <w:szCs w:val="24"/>
        </w:rPr>
        <w:t xml:space="preserve">but not </w:t>
      </w:r>
      <w:r w:rsidR="00E903C9" w:rsidRPr="3F8FC38F">
        <w:rPr>
          <w:sz w:val="24"/>
          <w:szCs w:val="24"/>
        </w:rPr>
        <w:t xml:space="preserve">at </w:t>
      </w:r>
      <w:r w:rsidR="003A5B3A" w:rsidRPr="3F8FC38F">
        <w:rPr>
          <w:sz w:val="24"/>
          <w:szCs w:val="24"/>
        </w:rPr>
        <w:t xml:space="preserve">the upper site </w:t>
      </w:r>
      <w:r w:rsidR="29230C93" w:rsidRPr="3F8FC38F">
        <w:rPr>
          <w:sz w:val="24"/>
          <w:szCs w:val="24"/>
        </w:rPr>
        <w:t>was</w:t>
      </w:r>
      <w:r w:rsidR="00DC1FB4" w:rsidRPr="3F8FC38F">
        <w:rPr>
          <w:sz w:val="24"/>
          <w:szCs w:val="24"/>
        </w:rPr>
        <w:t xml:space="preserve"> </w:t>
      </w:r>
      <w:r w:rsidR="00E4324F" w:rsidRPr="3F8FC38F">
        <w:rPr>
          <w:sz w:val="24"/>
          <w:szCs w:val="24"/>
        </w:rPr>
        <w:t>transported in</w:t>
      </w:r>
      <w:r w:rsidR="00495911" w:rsidRPr="3F8FC38F">
        <w:rPr>
          <w:sz w:val="24"/>
          <w:szCs w:val="24"/>
        </w:rPr>
        <w:t xml:space="preserve"> </w:t>
      </w:r>
      <w:r w:rsidR="00C939DA" w:rsidRPr="3F8FC38F">
        <w:rPr>
          <w:sz w:val="24"/>
          <w:szCs w:val="24"/>
        </w:rPr>
        <w:t>20</w:t>
      </w:r>
      <w:r w:rsidR="71588C31" w:rsidRPr="3F8FC38F">
        <w:rPr>
          <w:sz w:val="24"/>
          <w:szCs w:val="24"/>
        </w:rPr>
        <w:t>2</w:t>
      </w:r>
      <w:r w:rsidR="71E02E5C" w:rsidRPr="3F8FC38F">
        <w:rPr>
          <w:sz w:val="24"/>
          <w:szCs w:val="24"/>
        </w:rPr>
        <w:t>0</w:t>
      </w:r>
      <w:r w:rsidR="003A5B3A" w:rsidRPr="3F8FC38F">
        <w:rPr>
          <w:sz w:val="24"/>
          <w:szCs w:val="24"/>
        </w:rPr>
        <w:t xml:space="preserve">. </w:t>
      </w:r>
      <w:r w:rsidR="00243C67" w:rsidRPr="3F8FC38F">
        <w:rPr>
          <w:sz w:val="24"/>
          <w:szCs w:val="24"/>
        </w:rPr>
        <w:t xml:space="preserve">Of </w:t>
      </w:r>
      <w:r w:rsidR="007273D3">
        <w:rPr>
          <w:sz w:val="24"/>
          <w:szCs w:val="24"/>
        </w:rPr>
        <w:t xml:space="preserve">the </w:t>
      </w:r>
      <w:r w:rsidR="00DE00C2" w:rsidRPr="3F8FC38F">
        <w:rPr>
          <w:sz w:val="24"/>
          <w:szCs w:val="24"/>
        </w:rPr>
        <w:t xml:space="preserve">fish detected at </w:t>
      </w:r>
      <w:r w:rsidR="00FD2B5E" w:rsidRPr="3F8FC38F">
        <w:rPr>
          <w:sz w:val="24"/>
          <w:szCs w:val="24"/>
        </w:rPr>
        <w:t>UPNFT</w:t>
      </w:r>
      <w:r w:rsidR="00093398" w:rsidRPr="3F8FC38F">
        <w:rPr>
          <w:sz w:val="24"/>
          <w:szCs w:val="24"/>
        </w:rPr>
        <w:t xml:space="preserve">, </w:t>
      </w:r>
      <w:r w:rsidR="4CAFD4B6" w:rsidRPr="3F8FC38F">
        <w:rPr>
          <w:sz w:val="24"/>
          <w:szCs w:val="24"/>
        </w:rPr>
        <w:t>9</w:t>
      </w:r>
      <w:r w:rsidR="48D41C6D" w:rsidRPr="3F8FC38F">
        <w:rPr>
          <w:sz w:val="24"/>
          <w:szCs w:val="24"/>
        </w:rPr>
        <w:t xml:space="preserve"> </w:t>
      </w:r>
      <w:r w:rsidR="00853566" w:rsidRPr="3F8FC38F">
        <w:rPr>
          <w:sz w:val="24"/>
          <w:szCs w:val="24"/>
        </w:rPr>
        <w:t>we</w:t>
      </w:r>
      <w:r w:rsidR="00B57821" w:rsidRPr="3F8FC38F">
        <w:rPr>
          <w:sz w:val="24"/>
          <w:szCs w:val="24"/>
        </w:rPr>
        <w:t>re</w:t>
      </w:r>
      <w:r w:rsidR="00853566" w:rsidRPr="3F8FC38F">
        <w:rPr>
          <w:sz w:val="24"/>
          <w:szCs w:val="24"/>
        </w:rPr>
        <w:t xml:space="preserve"> transported above Clear Creek Dam in 202</w:t>
      </w:r>
      <w:r w:rsidR="402CF20F" w:rsidRPr="3F8FC38F">
        <w:rPr>
          <w:sz w:val="24"/>
          <w:szCs w:val="24"/>
        </w:rPr>
        <w:t>4</w:t>
      </w:r>
      <w:r w:rsidR="00FA6400" w:rsidRPr="3F8FC38F">
        <w:rPr>
          <w:sz w:val="24"/>
          <w:szCs w:val="24"/>
        </w:rPr>
        <w:t xml:space="preserve">, </w:t>
      </w:r>
      <w:r w:rsidR="060C19BB" w:rsidRPr="3F8FC38F">
        <w:rPr>
          <w:sz w:val="24"/>
          <w:szCs w:val="24"/>
        </w:rPr>
        <w:t>35</w:t>
      </w:r>
      <w:r w:rsidR="00FA6400" w:rsidRPr="3F8FC38F">
        <w:rPr>
          <w:sz w:val="24"/>
          <w:szCs w:val="24"/>
        </w:rPr>
        <w:t xml:space="preserve">% of </w:t>
      </w:r>
      <w:r w:rsidR="003F3D65">
        <w:rPr>
          <w:sz w:val="24"/>
          <w:szCs w:val="24"/>
        </w:rPr>
        <w:t>the</w:t>
      </w:r>
      <w:r w:rsidR="003F3D65" w:rsidRPr="3F8FC38F">
        <w:rPr>
          <w:sz w:val="24"/>
          <w:szCs w:val="24"/>
        </w:rPr>
        <w:t xml:space="preserve"> </w:t>
      </w:r>
      <w:r w:rsidR="00FA6400" w:rsidRPr="3F8FC38F">
        <w:rPr>
          <w:sz w:val="24"/>
          <w:szCs w:val="24"/>
        </w:rPr>
        <w:t>Clear Creek Dam transports</w:t>
      </w:r>
      <w:r w:rsidR="003F3D65">
        <w:rPr>
          <w:sz w:val="24"/>
          <w:szCs w:val="24"/>
        </w:rPr>
        <w:t xml:space="preserve"> in 2024</w:t>
      </w:r>
      <w:r w:rsidR="00FA6400" w:rsidRPr="3F8FC38F">
        <w:rPr>
          <w:sz w:val="24"/>
          <w:szCs w:val="24"/>
        </w:rPr>
        <w:t>.</w:t>
      </w:r>
      <w:r w:rsidR="00B65383" w:rsidRPr="3F8FC38F">
        <w:rPr>
          <w:sz w:val="24"/>
          <w:szCs w:val="24"/>
        </w:rPr>
        <w:t xml:space="preserve"> </w:t>
      </w:r>
      <w:r w:rsidR="47190921" w:rsidRPr="3F8FC38F">
        <w:rPr>
          <w:sz w:val="24"/>
          <w:szCs w:val="24"/>
        </w:rPr>
        <w:t xml:space="preserve">Bull Trout were </w:t>
      </w:r>
      <w:r w:rsidR="005026A2" w:rsidRPr="3F8FC38F">
        <w:rPr>
          <w:sz w:val="24"/>
          <w:szCs w:val="24"/>
        </w:rPr>
        <w:t>detected</w:t>
      </w:r>
      <w:r w:rsidR="26F24B2D" w:rsidRPr="3F8FC38F">
        <w:rPr>
          <w:sz w:val="24"/>
          <w:szCs w:val="24"/>
        </w:rPr>
        <w:t xml:space="preserve"> </w:t>
      </w:r>
      <w:r w:rsidR="009E6B4E" w:rsidRPr="3F8FC38F">
        <w:rPr>
          <w:sz w:val="24"/>
          <w:szCs w:val="24"/>
        </w:rPr>
        <w:t xml:space="preserve">at </w:t>
      </w:r>
      <w:r w:rsidR="00374BAF" w:rsidRPr="3F8FC38F">
        <w:rPr>
          <w:sz w:val="24"/>
          <w:szCs w:val="24"/>
        </w:rPr>
        <w:t>the</w:t>
      </w:r>
      <w:r w:rsidR="009E6B4E" w:rsidRPr="3F8FC38F">
        <w:rPr>
          <w:sz w:val="24"/>
          <w:szCs w:val="24"/>
        </w:rPr>
        <w:t xml:space="preserve"> NFT site from</w:t>
      </w:r>
      <w:r w:rsidR="47190921" w:rsidRPr="3F8FC38F">
        <w:rPr>
          <w:sz w:val="24"/>
          <w:szCs w:val="24"/>
        </w:rPr>
        <w:t xml:space="preserve"> </w:t>
      </w:r>
      <w:r w:rsidR="62F9053C" w:rsidRPr="3F8FC38F">
        <w:rPr>
          <w:sz w:val="24"/>
          <w:szCs w:val="24"/>
        </w:rPr>
        <w:t xml:space="preserve">June </w:t>
      </w:r>
      <w:r w:rsidR="2F6A556B" w:rsidRPr="3F8FC38F">
        <w:rPr>
          <w:sz w:val="24"/>
          <w:szCs w:val="24"/>
        </w:rPr>
        <w:t>2</w:t>
      </w:r>
      <w:r w:rsidR="5268E666" w:rsidRPr="3F8FC38F">
        <w:rPr>
          <w:sz w:val="24"/>
          <w:szCs w:val="24"/>
        </w:rPr>
        <w:t>2</w:t>
      </w:r>
      <w:r w:rsidR="62F9053C" w:rsidRPr="3F8FC38F">
        <w:rPr>
          <w:sz w:val="24"/>
          <w:szCs w:val="24"/>
        </w:rPr>
        <w:t xml:space="preserve"> to </w:t>
      </w:r>
      <w:r w:rsidR="4FEA5CE5" w:rsidRPr="3F8FC38F">
        <w:rPr>
          <w:sz w:val="24"/>
          <w:szCs w:val="24"/>
        </w:rPr>
        <w:t>October 1</w:t>
      </w:r>
      <w:r w:rsidR="6F58D4A9" w:rsidRPr="3F8FC38F">
        <w:rPr>
          <w:sz w:val="24"/>
          <w:szCs w:val="24"/>
        </w:rPr>
        <w:t>8</w:t>
      </w:r>
      <w:r w:rsidR="00D04EA5" w:rsidRPr="3F8FC38F">
        <w:rPr>
          <w:sz w:val="24"/>
          <w:szCs w:val="24"/>
        </w:rPr>
        <w:t xml:space="preserve"> (Table C2)</w:t>
      </w:r>
      <w:r w:rsidR="009E6B4E" w:rsidRPr="3F8FC38F">
        <w:rPr>
          <w:sz w:val="24"/>
          <w:szCs w:val="24"/>
        </w:rPr>
        <w:t>. During this time,</w:t>
      </w:r>
      <w:r w:rsidR="47190921" w:rsidRPr="3F8FC38F">
        <w:rPr>
          <w:sz w:val="24"/>
          <w:szCs w:val="24"/>
        </w:rPr>
        <w:t xml:space="preserve"> </w:t>
      </w:r>
      <w:r w:rsidR="77DED9AF" w:rsidRPr="3F8FC38F">
        <w:rPr>
          <w:sz w:val="24"/>
          <w:szCs w:val="24"/>
        </w:rPr>
        <w:t xml:space="preserve">the </w:t>
      </w:r>
      <w:r w:rsidR="47190921" w:rsidRPr="3F8FC38F">
        <w:rPr>
          <w:sz w:val="24"/>
          <w:szCs w:val="24"/>
        </w:rPr>
        <w:t xml:space="preserve">mean </w:t>
      </w:r>
      <w:r w:rsidR="56905792" w:rsidRPr="3F8FC38F">
        <w:rPr>
          <w:sz w:val="24"/>
          <w:szCs w:val="24"/>
        </w:rPr>
        <w:t xml:space="preserve">daily </w:t>
      </w:r>
      <w:r w:rsidR="47190921" w:rsidRPr="3F8FC38F">
        <w:rPr>
          <w:sz w:val="24"/>
          <w:szCs w:val="24"/>
        </w:rPr>
        <w:t xml:space="preserve">water temperature ranged from </w:t>
      </w:r>
      <w:r w:rsidR="00AA7492" w:rsidRPr="3F8FC38F">
        <w:rPr>
          <w:sz w:val="24"/>
          <w:szCs w:val="24"/>
        </w:rPr>
        <w:t>5.3</w:t>
      </w:r>
      <w:r w:rsidR="47190921" w:rsidRPr="3F8FC38F">
        <w:rPr>
          <w:sz w:val="24"/>
          <w:szCs w:val="24"/>
        </w:rPr>
        <w:t xml:space="preserve"> to </w:t>
      </w:r>
      <w:r w:rsidR="77396ED5" w:rsidRPr="3F8FC38F">
        <w:rPr>
          <w:sz w:val="24"/>
          <w:szCs w:val="24"/>
        </w:rPr>
        <w:t>1</w:t>
      </w:r>
      <w:r w:rsidR="20E48CA2" w:rsidRPr="3F8FC38F">
        <w:rPr>
          <w:sz w:val="24"/>
          <w:szCs w:val="24"/>
        </w:rPr>
        <w:t>3</w:t>
      </w:r>
      <w:r w:rsidR="77396ED5" w:rsidRPr="3F8FC38F">
        <w:rPr>
          <w:sz w:val="24"/>
          <w:szCs w:val="24"/>
        </w:rPr>
        <w:t>.</w:t>
      </w:r>
      <w:r w:rsidR="00C17C89" w:rsidRPr="3F8FC38F">
        <w:rPr>
          <w:sz w:val="24"/>
          <w:szCs w:val="24"/>
        </w:rPr>
        <w:t>0</w:t>
      </w:r>
      <w:r w:rsidR="47190921" w:rsidRPr="3F8FC38F">
        <w:rPr>
          <w:sz w:val="24"/>
          <w:szCs w:val="24"/>
        </w:rPr>
        <w:t xml:space="preserve"> °</w:t>
      </w:r>
      <w:r w:rsidR="181B09F5" w:rsidRPr="3F8FC38F">
        <w:rPr>
          <w:sz w:val="24"/>
          <w:szCs w:val="24"/>
        </w:rPr>
        <w:t xml:space="preserve">C </w:t>
      </w:r>
      <w:r w:rsidR="006D315D" w:rsidRPr="3F8FC38F">
        <w:rPr>
          <w:sz w:val="24"/>
          <w:szCs w:val="24"/>
        </w:rPr>
        <w:t xml:space="preserve">with </w:t>
      </w:r>
      <w:r w:rsidR="410668A5" w:rsidRPr="3F8FC38F">
        <w:rPr>
          <w:sz w:val="24"/>
          <w:szCs w:val="24"/>
        </w:rPr>
        <w:t>a</w:t>
      </w:r>
      <w:r w:rsidR="47190921" w:rsidRPr="3F8FC38F">
        <w:rPr>
          <w:sz w:val="24"/>
          <w:szCs w:val="24"/>
        </w:rPr>
        <w:t xml:space="preserve"> maximum </w:t>
      </w:r>
      <w:r w:rsidR="006D315D" w:rsidRPr="3F8FC38F">
        <w:rPr>
          <w:sz w:val="24"/>
          <w:szCs w:val="24"/>
        </w:rPr>
        <w:t>of</w:t>
      </w:r>
      <w:r w:rsidR="47190921" w:rsidRPr="3F8FC38F">
        <w:rPr>
          <w:sz w:val="24"/>
          <w:szCs w:val="24"/>
        </w:rPr>
        <w:t xml:space="preserve"> </w:t>
      </w:r>
      <w:r w:rsidR="4944C70A" w:rsidRPr="3F8FC38F">
        <w:rPr>
          <w:sz w:val="24"/>
          <w:szCs w:val="24"/>
        </w:rPr>
        <w:t>1</w:t>
      </w:r>
      <w:r w:rsidR="00C5445E" w:rsidRPr="3F8FC38F">
        <w:rPr>
          <w:sz w:val="24"/>
          <w:szCs w:val="24"/>
        </w:rPr>
        <w:t>5</w:t>
      </w:r>
      <w:r w:rsidR="4944C70A" w:rsidRPr="3F8FC38F">
        <w:rPr>
          <w:sz w:val="24"/>
          <w:szCs w:val="24"/>
        </w:rPr>
        <w:t>.</w:t>
      </w:r>
      <w:r w:rsidR="69D98F82" w:rsidRPr="3F8FC38F">
        <w:rPr>
          <w:sz w:val="24"/>
          <w:szCs w:val="24"/>
        </w:rPr>
        <w:t>5</w:t>
      </w:r>
      <w:r w:rsidR="47190921" w:rsidRPr="3F8FC38F">
        <w:rPr>
          <w:sz w:val="24"/>
          <w:szCs w:val="24"/>
        </w:rPr>
        <w:t xml:space="preserve"> °C on August </w:t>
      </w:r>
      <w:r w:rsidR="00C5445E" w:rsidRPr="3F8FC38F">
        <w:rPr>
          <w:sz w:val="24"/>
          <w:szCs w:val="24"/>
        </w:rPr>
        <w:t xml:space="preserve">4 </w:t>
      </w:r>
      <w:r w:rsidR="47190921" w:rsidRPr="3F8FC38F">
        <w:rPr>
          <w:sz w:val="24"/>
          <w:szCs w:val="24"/>
        </w:rPr>
        <w:t>(</w:t>
      </w:r>
      <w:hyperlink w:anchor="NFT">
        <w:r w:rsidR="00930947" w:rsidRPr="3F8FC38F">
          <w:rPr>
            <w:rStyle w:val="Hyperlink"/>
            <w:rFonts w:asciiTheme="minorHAnsi" w:hAnsiTheme="minorHAnsi"/>
          </w:rPr>
          <w:t>Figure 18</w:t>
        </w:r>
      </w:hyperlink>
      <w:r w:rsidR="47190921" w:rsidRPr="3F8FC38F">
        <w:rPr>
          <w:sz w:val="24"/>
          <w:szCs w:val="24"/>
        </w:rPr>
        <w:t>).</w:t>
      </w:r>
      <w:r w:rsidR="00C44FBD" w:rsidRPr="3F8FC38F">
        <w:rPr>
          <w:sz w:val="24"/>
          <w:szCs w:val="24"/>
        </w:rPr>
        <w:t xml:space="preserve"> At the </w:t>
      </w:r>
      <w:r w:rsidR="000B37C3" w:rsidRPr="3F8FC38F">
        <w:rPr>
          <w:sz w:val="24"/>
          <w:szCs w:val="24"/>
        </w:rPr>
        <w:t>UPNFT</w:t>
      </w:r>
      <w:r w:rsidR="00374BAF" w:rsidRPr="3F8FC38F">
        <w:rPr>
          <w:sz w:val="24"/>
          <w:szCs w:val="24"/>
        </w:rPr>
        <w:t xml:space="preserve"> site</w:t>
      </w:r>
      <w:r w:rsidR="00C44FBD" w:rsidRPr="3F8FC38F">
        <w:rPr>
          <w:sz w:val="24"/>
          <w:szCs w:val="24"/>
        </w:rPr>
        <w:t xml:space="preserve">, </w:t>
      </w:r>
      <w:r w:rsidR="628840CC" w:rsidRPr="3F8FC38F">
        <w:rPr>
          <w:sz w:val="24"/>
          <w:szCs w:val="24"/>
        </w:rPr>
        <w:t>B</w:t>
      </w:r>
      <w:r w:rsidR="00C44FBD" w:rsidRPr="3F8FC38F">
        <w:rPr>
          <w:sz w:val="24"/>
          <w:szCs w:val="24"/>
        </w:rPr>
        <w:t xml:space="preserve">ull </w:t>
      </w:r>
      <w:r w:rsidR="3998860E" w:rsidRPr="3F8FC38F">
        <w:rPr>
          <w:sz w:val="24"/>
          <w:szCs w:val="24"/>
        </w:rPr>
        <w:t>T</w:t>
      </w:r>
      <w:r w:rsidR="00C44FBD" w:rsidRPr="3F8FC38F">
        <w:rPr>
          <w:sz w:val="24"/>
          <w:szCs w:val="24"/>
        </w:rPr>
        <w:t xml:space="preserve">rout were </w:t>
      </w:r>
      <w:r w:rsidR="002507FC" w:rsidRPr="3F8FC38F">
        <w:rPr>
          <w:sz w:val="24"/>
          <w:szCs w:val="24"/>
        </w:rPr>
        <w:t>detected</w:t>
      </w:r>
      <w:r w:rsidR="00C44FBD" w:rsidRPr="3F8FC38F">
        <w:rPr>
          <w:sz w:val="24"/>
          <w:szCs w:val="24"/>
        </w:rPr>
        <w:t xml:space="preserve"> from </w:t>
      </w:r>
      <w:r w:rsidR="006D542F" w:rsidRPr="3F8FC38F">
        <w:rPr>
          <w:sz w:val="24"/>
          <w:szCs w:val="24"/>
        </w:rPr>
        <w:t>Ju</w:t>
      </w:r>
      <w:r w:rsidR="56B62B24" w:rsidRPr="3F8FC38F">
        <w:rPr>
          <w:sz w:val="24"/>
          <w:szCs w:val="24"/>
        </w:rPr>
        <w:t>ly 3</w:t>
      </w:r>
      <w:r w:rsidR="00C757E4" w:rsidRPr="3F8FC38F">
        <w:rPr>
          <w:sz w:val="24"/>
          <w:szCs w:val="24"/>
        </w:rPr>
        <w:t xml:space="preserve"> to </w:t>
      </w:r>
      <w:r w:rsidR="006D542F" w:rsidRPr="3F8FC38F">
        <w:rPr>
          <w:sz w:val="24"/>
          <w:szCs w:val="24"/>
        </w:rPr>
        <w:t>October</w:t>
      </w:r>
      <w:r w:rsidR="00F95735" w:rsidRPr="3F8FC38F">
        <w:rPr>
          <w:sz w:val="24"/>
          <w:szCs w:val="24"/>
        </w:rPr>
        <w:t xml:space="preserve"> </w:t>
      </w:r>
      <w:r w:rsidR="4E7236B3" w:rsidRPr="3F8FC38F">
        <w:rPr>
          <w:sz w:val="24"/>
          <w:szCs w:val="24"/>
        </w:rPr>
        <w:t>17</w:t>
      </w:r>
      <w:r w:rsidR="00D04EA5" w:rsidRPr="3F8FC38F">
        <w:rPr>
          <w:sz w:val="24"/>
          <w:szCs w:val="24"/>
        </w:rPr>
        <w:t xml:space="preserve"> (Table C1).</w:t>
      </w:r>
      <w:r w:rsidR="000B37C3" w:rsidRPr="3F8FC38F">
        <w:rPr>
          <w:sz w:val="24"/>
          <w:szCs w:val="24"/>
        </w:rPr>
        <w:t xml:space="preserve"> During this time, the</w:t>
      </w:r>
      <w:r w:rsidR="006D542F" w:rsidRPr="3F8FC38F">
        <w:rPr>
          <w:sz w:val="24"/>
          <w:szCs w:val="24"/>
        </w:rPr>
        <w:t xml:space="preserve"> </w:t>
      </w:r>
      <w:r w:rsidR="00C757E4" w:rsidRPr="3F8FC38F">
        <w:rPr>
          <w:sz w:val="24"/>
          <w:szCs w:val="24"/>
        </w:rPr>
        <w:t>mean</w:t>
      </w:r>
      <w:r w:rsidR="00931841" w:rsidRPr="3F8FC38F">
        <w:rPr>
          <w:sz w:val="24"/>
          <w:szCs w:val="24"/>
        </w:rPr>
        <w:t xml:space="preserve"> daily</w:t>
      </w:r>
      <w:r w:rsidR="00C757E4" w:rsidRPr="3F8FC38F">
        <w:rPr>
          <w:sz w:val="24"/>
          <w:szCs w:val="24"/>
        </w:rPr>
        <w:t xml:space="preserve"> water temperature ranged from </w:t>
      </w:r>
      <w:r w:rsidR="00B40B21" w:rsidRPr="3F8FC38F">
        <w:rPr>
          <w:sz w:val="24"/>
          <w:szCs w:val="24"/>
        </w:rPr>
        <w:t>5.</w:t>
      </w:r>
      <w:r w:rsidR="00607269" w:rsidRPr="3F8FC38F">
        <w:rPr>
          <w:sz w:val="24"/>
          <w:szCs w:val="24"/>
        </w:rPr>
        <w:t>3</w:t>
      </w:r>
      <w:r w:rsidR="00C757E4" w:rsidRPr="3F8FC38F">
        <w:rPr>
          <w:sz w:val="24"/>
          <w:szCs w:val="24"/>
        </w:rPr>
        <w:t xml:space="preserve"> to </w:t>
      </w:r>
      <w:r w:rsidR="00516085" w:rsidRPr="3F8FC38F">
        <w:rPr>
          <w:sz w:val="24"/>
          <w:szCs w:val="24"/>
        </w:rPr>
        <w:t>11.9</w:t>
      </w:r>
      <w:r w:rsidR="00C757E4" w:rsidRPr="3F8FC38F">
        <w:rPr>
          <w:sz w:val="24"/>
          <w:szCs w:val="24"/>
        </w:rPr>
        <w:t xml:space="preserve"> °C </w:t>
      </w:r>
      <w:r w:rsidR="00725C8A" w:rsidRPr="3F8FC38F">
        <w:rPr>
          <w:sz w:val="24"/>
          <w:szCs w:val="24"/>
        </w:rPr>
        <w:t>with</w:t>
      </w:r>
      <w:r w:rsidR="006E03AA" w:rsidRPr="3F8FC38F">
        <w:rPr>
          <w:sz w:val="24"/>
          <w:szCs w:val="24"/>
        </w:rPr>
        <w:t xml:space="preserve"> </w:t>
      </w:r>
      <w:r w:rsidR="00BD2AD8">
        <w:rPr>
          <w:sz w:val="24"/>
          <w:szCs w:val="24"/>
        </w:rPr>
        <w:t>a</w:t>
      </w:r>
      <w:r w:rsidR="00BD2AD8" w:rsidRPr="3F8FC38F">
        <w:rPr>
          <w:sz w:val="24"/>
          <w:szCs w:val="24"/>
        </w:rPr>
        <w:t xml:space="preserve"> </w:t>
      </w:r>
      <w:r w:rsidR="00C757E4" w:rsidRPr="3F8FC38F">
        <w:rPr>
          <w:sz w:val="24"/>
          <w:szCs w:val="24"/>
        </w:rPr>
        <w:t xml:space="preserve">maximum </w:t>
      </w:r>
      <w:r w:rsidR="00725C8A" w:rsidRPr="3F8FC38F">
        <w:rPr>
          <w:sz w:val="24"/>
          <w:szCs w:val="24"/>
        </w:rPr>
        <w:t>of</w:t>
      </w:r>
      <w:r w:rsidR="00C757E4" w:rsidRPr="3F8FC38F">
        <w:rPr>
          <w:sz w:val="24"/>
          <w:szCs w:val="24"/>
        </w:rPr>
        <w:t xml:space="preserve"> </w:t>
      </w:r>
      <w:r w:rsidR="3DE0903C" w:rsidRPr="3F8FC38F">
        <w:rPr>
          <w:sz w:val="24"/>
          <w:szCs w:val="24"/>
        </w:rPr>
        <w:t>1</w:t>
      </w:r>
      <w:r w:rsidR="15194D16" w:rsidRPr="3F8FC38F">
        <w:rPr>
          <w:sz w:val="24"/>
          <w:szCs w:val="24"/>
        </w:rPr>
        <w:t>4.</w:t>
      </w:r>
      <w:r w:rsidR="00DB47C4" w:rsidRPr="3F8FC38F">
        <w:rPr>
          <w:sz w:val="24"/>
          <w:szCs w:val="24"/>
        </w:rPr>
        <w:t xml:space="preserve">2 </w:t>
      </w:r>
      <w:r w:rsidR="00C757E4" w:rsidRPr="3F8FC38F">
        <w:rPr>
          <w:sz w:val="24"/>
          <w:szCs w:val="24"/>
        </w:rPr>
        <w:t xml:space="preserve">°C on </w:t>
      </w:r>
      <w:r w:rsidR="006D542F" w:rsidRPr="3F8FC38F">
        <w:rPr>
          <w:sz w:val="24"/>
          <w:szCs w:val="24"/>
        </w:rPr>
        <w:t xml:space="preserve">August </w:t>
      </w:r>
      <w:r w:rsidR="002E4D01" w:rsidRPr="3F8FC38F">
        <w:rPr>
          <w:sz w:val="24"/>
          <w:szCs w:val="24"/>
        </w:rPr>
        <w:t xml:space="preserve">2 </w:t>
      </w:r>
      <w:r w:rsidR="00C757E4" w:rsidRPr="3F8FC38F">
        <w:rPr>
          <w:sz w:val="24"/>
          <w:szCs w:val="24"/>
        </w:rPr>
        <w:t>(</w:t>
      </w:r>
      <w:hyperlink w:anchor="UPNFT">
        <w:r w:rsidR="00930947" w:rsidRPr="3F8FC38F">
          <w:rPr>
            <w:rStyle w:val="Hyperlink"/>
            <w:rFonts w:asciiTheme="minorHAnsi" w:hAnsiTheme="minorHAnsi"/>
          </w:rPr>
          <w:t>Figure 17</w:t>
        </w:r>
      </w:hyperlink>
      <w:r w:rsidR="00C757E4" w:rsidRPr="3F8FC38F">
        <w:rPr>
          <w:sz w:val="24"/>
          <w:szCs w:val="24"/>
        </w:rPr>
        <w:t>).</w:t>
      </w:r>
    </w:p>
    <w:p w14:paraId="4C22C839" w14:textId="6BF0D6E7" w:rsidR="004544D3" w:rsidRDefault="004544D3" w:rsidP="00281A2D">
      <w:pPr>
        <w:shd w:val="clear" w:color="auto" w:fill="FFFFFF" w:themeFill="background1"/>
        <w:rPr>
          <w:sz w:val="24"/>
          <w:szCs w:val="24"/>
        </w:rPr>
      </w:pPr>
      <w:bookmarkStart w:id="17" w:name="UPNFT"/>
      <w:r>
        <w:rPr>
          <w:noProof/>
        </w:rPr>
        <w:drawing>
          <wp:inline distT="0" distB="0" distL="0" distR="0" wp14:anchorId="11715EE5" wp14:editId="504B0417">
            <wp:extent cx="5943598" cy="3343274"/>
            <wp:effectExtent l="0" t="0" r="635" b="0"/>
            <wp:docPr id="30" name="Picture 30" descr="A figure showing PIT antenna operation (black bars), bull trout detections (orange points), and daily water temperature (thin line) at the upper North Fork Tieton site (UPNFT).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figure showing PIT antenna operation (black bars), bull trout detections (orange points), and daily water temperature (thin line) at the upper North Fork Tieton site (UPNFT). Water temperature is on the y-axis and time from January 2024 to January 2025 is on the x-axi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1B553CC4" w14:textId="3A080947" w:rsidR="00C757E4" w:rsidRPr="000968C2" w:rsidRDefault="000968C2" w:rsidP="000968C2">
      <w:pPr>
        <w:pStyle w:val="Figurecaption"/>
        <w:rPr>
          <w:b w:val="0"/>
          <w:bCs/>
        </w:rPr>
      </w:pPr>
      <w:r>
        <w:t xml:space="preserve">Figure </w:t>
      </w:r>
      <w:r w:rsidR="00930947">
        <w:fldChar w:fldCharType="begin"/>
      </w:r>
      <w:r w:rsidR="00930947">
        <w:instrText xml:space="preserve"> SEQ Figure \* ARABIC </w:instrText>
      </w:r>
      <w:r w:rsidR="00930947">
        <w:fldChar w:fldCharType="separate"/>
      </w:r>
      <w:r w:rsidR="00930947">
        <w:rPr>
          <w:noProof/>
        </w:rPr>
        <w:t>17</w:t>
      </w:r>
      <w:r w:rsidR="00930947">
        <w:fldChar w:fldCharType="end"/>
      </w:r>
      <w:r>
        <w:t xml:space="preserve">. </w:t>
      </w:r>
      <w:r w:rsidR="00C757E4" w:rsidRPr="000968C2">
        <w:rPr>
          <w:b w:val="0"/>
          <w:bCs/>
        </w:rPr>
        <w:t xml:space="preserve">Seasonal change in water temperature, antenna operation, and detections of PIT-tagged Bull Trout at the </w:t>
      </w:r>
      <w:r w:rsidR="006116D5" w:rsidRPr="000968C2">
        <w:rPr>
          <w:b w:val="0"/>
          <w:bCs/>
        </w:rPr>
        <w:t xml:space="preserve">upper </w:t>
      </w:r>
      <w:r w:rsidR="00C757E4" w:rsidRPr="000968C2">
        <w:rPr>
          <w:b w:val="0"/>
          <w:bCs/>
        </w:rPr>
        <w:t xml:space="preserve">North Fork Tieton </w:t>
      </w:r>
      <w:r w:rsidR="00A91B53">
        <w:rPr>
          <w:b w:val="0"/>
          <w:bCs/>
        </w:rPr>
        <w:t xml:space="preserve">River </w:t>
      </w:r>
      <w:r w:rsidR="00C757E4" w:rsidRPr="000968C2">
        <w:rPr>
          <w:b w:val="0"/>
          <w:bCs/>
        </w:rPr>
        <w:t>antenna (UPNFT) during 202</w:t>
      </w:r>
      <w:r w:rsidR="0022087F">
        <w:rPr>
          <w:b w:val="0"/>
          <w:bCs/>
        </w:rPr>
        <w:t>4</w:t>
      </w:r>
      <w:r w:rsidR="00C757E4" w:rsidRPr="000968C2">
        <w:rPr>
          <w:b w:val="0"/>
          <w:bCs/>
        </w:rPr>
        <w:t>.</w:t>
      </w:r>
    </w:p>
    <w:p w14:paraId="5FCBE933" w14:textId="14EF83DE" w:rsidR="007800F0" w:rsidRDefault="007800F0" w:rsidP="00C757E4">
      <w:pPr>
        <w:rPr>
          <w:sz w:val="24"/>
          <w:szCs w:val="24"/>
        </w:rPr>
      </w:pPr>
      <w:bookmarkStart w:id="18" w:name="NFT"/>
      <w:bookmarkEnd w:id="17"/>
      <w:r>
        <w:rPr>
          <w:noProof/>
          <w:sz w:val="24"/>
          <w:szCs w:val="24"/>
        </w:rPr>
        <w:lastRenderedPageBreak/>
        <w:drawing>
          <wp:inline distT="0" distB="0" distL="0" distR="0" wp14:anchorId="43A295F1" wp14:editId="3C833662">
            <wp:extent cx="5943598" cy="3343274"/>
            <wp:effectExtent l="0" t="0" r="635" b="0"/>
            <wp:docPr id="31" name="Picture 31" descr="A figure showing PIT antenna operation (black bars), bull trout detections (orange points), and daily water temperature (thin line) at the lower North Fork Tieton site (NFT).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figure showing PIT antenna operation (black bars), bull trout detections (orange points), and daily water temperature (thin line) at the lower North Fork Tieton site (NFT). Water temperature is on the y-axis and time from January 2024 to January 2025 is on the x-axi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396F2DA1" w14:textId="171A9ED0" w:rsidR="00D617AD" w:rsidRPr="000B693C" w:rsidRDefault="0092415B" w:rsidP="0092415B">
      <w:pPr>
        <w:pStyle w:val="Figurecaption"/>
      </w:pPr>
      <w:r>
        <w:t xml:space="preserve">Figure </w:t>
      </w:r>
      <w:r w:rsidR="00930947">
        <w:fldChar w:fldCharType="begin"/>
      </w:r>
      <w:r w:rsidR="00930947">
        <w:instrText xml:space="preserve"> SEQ Figure \* ARABIC </w:instrText>
      </w:r>
      <w:r w:rsidR="00930947">
        <w:fldChar w:fldCharType="separate"/>
      </w:r>
      <w:r w:rsidR="00930947">
        <w:rPr>
          <w:noProof/>
        </w:rPr>
        <w:t>18</w:t>
      </w:r>
      <w:r w:rsidR="00930947">
        <w:fldChar w:fldCharType="end"/>
      </w:r>
      <w:r>
        <w:t xml:space="preserve">. </w:t>
      </w:r>
      <w:r w:rsidR="41FB3D3C" w:rsidRPr="0092415B">
        <w:rPr>
          <w:b w:val="0"/>
          <w:bCs/>
        </w:rPr>
        <w:t xml:space="preserve">Seasonal change in water temperature, antenna operation, and detections of PIT-tagged Bull Trout at the lower North Fork Tieton </w:t>
      </w:r>
      <w:r w:rsidR="00A91B53">
        <w:rPr>
          <w:b w:val="0"/>
          <w:bCs/>
        </w:rPr>
        <w:t xml:space="preserve">River </w:t>
      </w:r>
      <w:r w:rsidR="41FB3D3C" w:rsidRPr="0092415B">
        <w:rPr>
          <w:b w:val="0"/>
          <w:bCs/>
        </w:rPr>
        <w:t>antenna (NFT) during 202</w:t>
      </w:r>
      <w:r w:rsidR="0022087F">
        <w:rPr>
          <w:b w:val="0"/>
          <w:bCs/>
        </w:rPr>
        <w:t>4</w:t>
      </w:r>
      <w:r w:rsidR="41FB3D3C" w:rsidRPr="0092415B">
        <w:rPr>
          <w:b w:val="0"/>
          <w:bCs/>
        </w:rPr>
        <w:t>.</w:t>
      </w:r>
    </w:p>
    <w:bookmarkEnd w:id="18"/>
    <w:p w14:paraId="4BD6EC09" w14:textId="66499C98" w:rsidR="00B2754C" w:rsidRPr="00CF6191" w:rsidRDefault="00333EB9" w:rsidP="00333EB9">
      <w:pPr>
        <w:pStyle w:val="Tablecaptions"/>
        <w:rPr>
          <w:b w:val="0"/>
          <w:bCs w:val="0"/>
        </w:rPr>
      </w:pPr>
      <w:r>
        <w:t xml:space="preserve">Table </w:t>
      </w:r>
      <w:r>
        <w:fldChar w:fldCharType="begin"/>
      </w:r>
      <w:r>
        <w:instrText xml:space="preserve"> SEQ Table \* ARABIC </w:instrText>
      </w:r>
      <w:r>
        <w:fldChar w:fldCharType="separate"/>
      </w:r>
      <w:r w:rsidR="00FC1940" w:rsidRPr="7AA64222">
        <w:rPr>
          <w:noProof/>
        </w:rPr>
        <w:t>5</w:t>
      </w:r>
      <w:r>
        <w:fldChar w:fldCharType="end"/>
      </w:r>
      <w:r>
        <w:t xml:space="preserve">. </w:t>
      </w:r>
      <w:r w:rsidR="00B2754C">
        <w:rPr>
          <w:b w:val="0"/>
          <w:bCs w:val="0"/>
        </w:rPr>
        <w:t xml:space="preserve">Number of </w:t>
      </w:r>
      <w:r w:rsidR="3EFA0AF4">
        <w:rPr>
          <w:b w:val="0"/>
          <w:bCs w:val="0"/>
        </w:rPr>
        <w:t>B</w:t>
      </w:r>
      <w:r w:rsidR="00B2754C">
        <w:rPr>
          <w:b w:val="0"/>
          <w:bCs w:val="0"/>
        </w:rPr>
        <w:t xml:space="preserve">ull </w:t>
      </w:r>
      <w:r w:rsidR="3D4B7429">
        <w:rPr>
          <w:b w:val="0"/>
          <w:bCs w:val="0"/>
        </w:rPr>
        <w:t>T</w:t>
      </w:r>
      <w:r w:rsidR="00B2754C">
        <w:rPr>
          <w:b w:val="0"/>
          <w:bCs w:val="0"/>
        </w:rPr>
        <w:t xml:space="preserve">rout transported </w:t>
      </w:r>
      <w:r w:rsidR="3AB87086">
        <w:rPr>
          <w:b w:val="0"/>
          <w:bCs w:val="0"/>
        </w:rPr>
        <w:t xml:space="preserve">to </w:t>
      </w:r>
      <w:r w:rsidR="006A61B2">
        <w:rPr>
          <w:b w:val="0"/>
          <w:bCs w:val="0"/>
        </w:rPr>
        <w:t>Clear Creek Reservoir</w:t>
      </w:r>
      <w:r w:rsidR="3AB87086">
        <w:rPr>
          <w:b w:val="0"/>
          <w:bCs w:val="0"/>
        </w:rPr>
        <w:t xml:space="preserve"> </w:t>
      </w:r>
      <w:r w:rsidR="00B2754C">
        <w:rPr>
          <w:b w:val="0"/>
          <w:bCs w:val="0"/>
        </w:rPr>
        <w:t>by year</w:t>
      </w:r>
      <w:r w:rsidR="1A25C841">
        <w:rPr>
          <w:b w:val="0"/>
          <w:bCs w:val="0"/>
        </w:rPr>
        <w:t>,</w:t>
      </w:r>
      <w:r w:rsidR="00B2754C">
        <w:rPr>
          <w:b w:val="0"/>
          <w:bCs w:val="0"/>
        </w:rPr>
        <w:t xml:space="preserve"> and the number of </w:t>
      </w:r>
      <w:r w:rsidR="0D077E23">
        <w:rPr>
          <w:b w:val="0"/>
          <w:bCs w:val="0"/>
        </w:rPr>
        <w:t>those</w:t>
      </w:r>
      <w:r w:rsidR="00B2754C">
        <w:rPr>
          <w:b w:val="0"/>
          <w:bCs w:val="0"/>
        </w:rPr>
        <w:t xml:space="preserve"> Bull Trout </w:t>
      </w:r>
      <w:r w:rsidR="0D077E23">
        <w:rPr>
          <w:b w:val="0"/>
          <w:bCs w:val="0"/>
        </w:rPr>
        <w:t xml:space="preserve">that were </w:t>
      </w:r>
      <w:r w:rsidR="00B2754C">
        <w:rPr>
          <w:b w:val="0"/>
          <w:bCs w:val="0"/>
        </w:rPr>
        <w:t xml:space="preserve">detected at the North Fork Tieton </w:t>
      </w:r>
      <w:r w:rsidR="238B8534">
        <w:rPr>
          <w:b w:val="0"/>
          <w:bCs w:val="0"/>
        </w:rPr>
        <w:t xml:space="preserve">River </w:t>
      </w:r>
      <w:r w:rsidR="00B2754C">
        <w:rPr>
          <w:b w:val="0"/>
          <w:bCs w:val="0"/>
        </w:rPr>
        <w:t>antenna sites in 202</w:t>
      </w:r>
      <w:r w:rsidR="412D3E46">
        <w:rPr>
          <w:b w:val="0"/>
          <w:bCs w:val="0"/>
        </w:rPr>
        <w:t>4</w:t>
      </w:r>
      <w:r w:rsidR="74F6E367">
        <w:rPr>
          <w:b w:val="0"/>
          <w:bCs w:val="0"/>
        </w:rPr>
        <w:t>.</w:t>
      </w:r>
    </w:p>
    <w:tbl>
      <w:tblPr>
        <w:tblStyle w:val="TableGrid4"/>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070"/>
        <w:gridCol w:w="2250"/>
        <w:gridCol w:w="2520"/>
      </w:tblGrid>
      <w:tr w:rsidR="00B5178D" w:rsidRPr="00CF6191" w14:paraId="56CDE165" w14:textId="77777777" w:rsidTr="00B32960">
        <w:trPr>
          <w:trHeight w:val="300"/>
        </w:trPr>
        <w:tc>
          <w:tcPr>
            <w:tcW w:w="2070" w:type="dxa"/>
            <w:tcBorders>
              <w:top w:val="single" w:sz="4" w:space="0" w:color="auto"/>
            </w:tcBorders>
          </w:tcPr>
          <w:p w14:paraId="5FD8EC55" w14:textId="5C3D6E08" w:rsidR="00B5178D" w:rsidRPr="00E726D0" w:rsidRDefault="00B5178D" w:rsidP="006B535B">
            <w:pPr>
              <w:jc w:val="center"/>
              <w:rPr>
                <w:rFonts w:asciiTheme="minorHAnsi" w:hAnsiTheme="minorHAnsi" w:cstheme="minorHAnsi"/>
              </w:rPr>
            </w:pPr>
            <w:r w:rsidRPr="00E726D0">
              <w:rPr>
                <w:rFonts w:asciiTheme="minorHAnsi" w:hAnsiTheme="minorHAnsi" w:cstheme="minorHAnsi"/>
              </w:rPr>
              <w:t>Year Tagged</w:t>
            </w:r>
          </w:p>
        </w:tc>
        <w:tc>
          <w:tcPr>
            <w:tcW w:w="2070" w:type="dxa"/>
            <w:tcBorders>
              <w:top w:val="single" w:sz="4" w:space="0" w:color="auto"/>
            </w:tcBorders>
          </w:tcPr>
          <w:p w14:paraId="1FEF7350" w14:textId="114BAE61" w:rsidR="00B5178D" w:rsidRPr="00E726D0" w:rsidRDefault="00B5178D" w:rsidP="006B535B">
            <w:pPr>
              <w:jc w:val="center"/>
              <w:rPr>
                <w:rFonts w:asciiTheme="minorHAnsi" w:hAnsiTheme="minorHAnsi" w:cstheme="minorHAnsi"/>
              </w:rPr>
            </w:pPr>
            <w:r w:rsidRPr="00E726D0">
              <w:rPr>
                <w:rFonts w:asciiTheme="minorHAnsi" w:hAnsiTheme="minorHAnsi" w:cstheme="minorHAnsi"/>
              </w:rPr>
              <w:t>Total Number Transported</w:t>
            </w:r>
            <w:r w:rsidR="000403A5" w:rsidRPr="00E726D0">
              <w:rPr>
                <w:rFonts w:asciiTheme="minorHAnsi" w:hAnsiTheme="minorHAnsi" w:cstheme="minorHAnsi"/>
              </w:rPr>
              <w:t xml:space="preserve"> (Recaptures Inclusive)</w:t>
            </w:r>
          </w:p>
        </w:tc>
        <w:tc>
          <w:tcPr>
            <w:tcW w:w="2250" w:type="dxa"/>
            <w:tcBorders>
              <w:top w:val="single" w:sz="4" w:space="0" w:color="auto"/>
            </w:tcBorders>
          </w:tcPr>
          <w:p w14:paraId="40279642" w14:textId="09CE6955" w:rsidR="00B5178D" w:rsidRPr="00E726D0" w:rsidRDefault="000403A5" w:rsidP="006B535B">
            <w:pPr>
              <w:jc w:val="center"/>
              <w:rPr>
                <w:rFonts w:asciiTheme="minorHAnsi" w:hAnsiTheme="minorHAnsi" w:cstheme="minorHAnsi"/>
              </w:rPr>
            </w:pPr>
            <w:r w:rsidRPr="00E726D0">
              <w:rPr>
                <w:rFonts w:asciiTheme="minorHAnsi" w:hAnsiTheme="minorHAnsi" w:cstheme="minorHAnsi"/>
              </w:rPr>
              <w:t>Number detected at the lower North Fork Tieton River antenna in 2024</w:t>
            </w:r>
          </w:p>
        </w:tc>
        <w:tc>
          <w:tcPr>
            <w:tcW w:w="2520" w:type="dxa"/>
            <w:tcBorders>
              <w:top w:val="single" w:sz="4" w:space="0" w:color="auto"/>
            </w:tcBorders>
          </w:tcPr>
          <w:p w14:paraId="49BC45C8" w14:textId="36D062F5" w:rsidR="00B5178D" w:rsidRPr="00E726D0" w:rsidRDefault="000403A5" w:rsidP="006B535B">
            <w:pPr>
              <w:jc w:val="center"/>
              <w:rPr>
                <w:rFonts w:asciiTheme="minorHAnsi" w:hAnsiTheme="minorHAnsi" w:cstheme="minorHAnsi"/>
              </w:rPr>
            </w:pPr>
            <w:r w:rsidRPr="00E726D0">
              <w:rPr>
                <w:rFonts w:asciiTheme="minorHAnsi" w:hAnsiTheme="minorHAnsi" w:cstheme="minorHAnsi"/>
              </w:rPr>
              <w:t xml:space="preserve">Number detected at the upper </w:t>
            </w:r>
            <w:r w:rsidR="00E726D0" w:rsidRPr="00E726D0">
              <w:rPr>
                <w:rFonts w:asciiTheme="minorHAnsi" w:hAnsiTheme="minorHAnsi" w:cstheme="minorHAnsi"/>
              </w:rPr>
              <w:t>North Fork Tieton River antenna in 2024</w:t>
            </w:r>
          </w:p>
        </w:tc>
      </w:tr>
      <w:tr w:rsidR="006B535B" w:rsidRPr="00CF6191" w14:paraId="4F83EE26" w14:textId="77777777" w:rsidTr="00B32960">
        <w:trPr>
          <w:trHeight w:val="300"/>
        </w:trPr>
        <w:tc>
          <w:tcPr>
            <w:tcW w:w="2070" w:type="dxa"/>
            <w:tcBorders>
              <w:top w:val="single" w:sz="4" w:space="0" w:color="auto"/>
            </w:tcBorders>
          </w:tcPr>
          <w:p w14:paraId="55E7254C" w14:textId="6790CEF5"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016</w:t>
            </w:r>
          </w:p>
        </w:tc>
        <w:tc>
          <w:tcPr>
            <w:tcW w:w="2070" w:type="dxa"/>
            <w:tcBorders>
              <w:top w:val="single" w:sz="4" w:space="0" w:color="auto"/>
            </w:tcBorders>
          </w:tcPr>
          <w:p w14:paraId="1F8EC6F4" w14:textId="7DFAF05F" w:rsidR="006B535B" w:rsidRPr="00EA4C8F" w:rsidRDefault="00963B1B" w:rsidP="006B535B">
            <w:pPr>
              <w:jc w:val="center"/>
              <w:rPr>
                <w:rFonts w:asciiTheme="minorHAnsi" w:hAnsiTheme="minorHAnsi" w:cstheme="minorHAnsi"/>
                <w:sz w:val="22"/>
              </w:rPr>
            </w:pPr>
            <w:r>
              <w:rPr>
                <w:rFonts w:asciiTheme="minorHAnsi" w:hAnsiTheme="minorHAnsi" w:cstheme="minorHAnsi"/>
                <w:sz w:val="22"/>
              </w:rPr>
              <w:t>27</w:t>
            </w:r>
            <w:r w:rsidR="00A517F3" w:rsidRPr="00A517F3">
              <w:rPr>
                <w:rFonts w:asciiTheme="minorHAnsi" w:hAnsiTheme="minorHAnsi" w:cstheme="minorHAnsi"/>
                <w:sz w:val="22"/>
                <w:vertAlign w:val="superscript"/>
              </w:rPr>
              <w:t>#</w:t>
            </w:r>
          </w:p>
        </w:tc>
        <w:tc>
          <w:tcPr>
            <w:tcW w:w="2250" w:type="dxa"/>
            <w:tcBorders>
              <w:top w:val="single" w:sz="4" w:space="0" w:color="auto"/>
            </w:tcBorders>
          </w:tcPr>
          <w:p w14:paraId="43733929" w14:textId="13708528" w:rsidR="006B535B" w:rsidRPr="00EA4C8F" w:rsidRDefault="006B535B" w:rsidP="006B535B">
            <w:pPr>
              <w:spacing w:line="259" w:lineRule="auto"/>
              <w:jc w:val="center"/>
              <w:rPr>
                <w:rFonts w:asciiTheme="minorHAnsi" w:hAnsiTheme="minorHAnsi" w:cstheme="minorHAnsi"/>
                <w:sz w:val="22"/>
              </w:rPr>
            </w:pPr>
            <w:r w:rsidRPr="00EA4C8F">
              <w:rPr>
                <w:rFonts w:asciiTheme="minorHAnsi" w:hAnsiTheme="minorHAnsi" w:cstheme="minorHAnsi"/>
                <w:sz w:val="22"/>
              </w:rPr>
              <w:t>0</w:t>
            </w:r>
          </w:p>
        </w:tc>
        <w:tc>
          <w:tcPr>
            <w:tcW w:w="2520" w:type="dxa"/>
            <w:tcBorders>
              <w:top w:val="single" w:sz="4" w:space="0" w:color="auto"/>
            </w:tcBorders>
          </w:tcPr>
          <w:p w14:paraId="3664AE6A" w14:textId="384F3E3C" w:rsidR="006B535B" w:rsidRPr="00EA4C8F" w:rsidRDefault="006B535B" w:rsidP="006B535B">
            <w:pPr>
              <w:spacing w:line="259" w:lineRule="auto"/>
              <w:jc w:val="center"/>
              <w:rPr>
                <w:rFonts w:asciiTheme="minorHAnsi" w:hAnsiTheme="minorHAnsi" w:cstheme="minorHAnsi"/>
                <w:sz w:val="22"/>
              </w:rPr>
            </w:pPr>
            <w:r w:rsidRPr="00EA4C8F">
              <w:rPr>
                <w:rFonts w:asciiTheme="minorHAnsi" w:hAnsiTheme="minorHAnsi" w:cstheme="minorHAnsi"/>
                <w:sz w:val="22"/>
              </w:rPr>
              <w:t>0</w:t>
            </w:r>
          </w:p>
        </w:tc>
      </w:tr>
      <w:tr w:rsidR="006B535B" w:rsidRPr="00CF6191" w14:paraId="286847B6" w14:textId="77777777" w:rsidTr="00B32960">
        <w:trPr>
          <w:trHeight w:val="300"/>
        </w:trPr>
        <w:tc>
          <w:tcPr>
            <w:tcW w:w="2070" w:type="dxa"/>
          </w:tcPr>
          <w:p w14:paraId="0A488F05" w14:textId="1E87DF29"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017</w:t>
            </w:r>
          </w:p>
        </w:tc>
        <w:tc>
          <w:tcPr>
            <w:tcW w:w="2070" w:type="dxa"/>
          </w:tcPr>
          <w:p w14:paraId="1CA36219" w14:textId="502ED60D"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15</w:t>
            </w:r>
          </w:p>
        </w:tc>
        <w:tc>
          <w:tcPr>
            <w:tcW w:w="2250" w:type="dxa"/>
          </w:tcPr>
          <w:p w14:paraId="42F72429" w14:textId="43A87CDD"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0</w:t>
            </w:r>
          </w:p>
        </w:tc>
        <w:tc>
          <w:tcPr>
            <w:tcW w:w="2520" w:type="dxa"/>
          </w:tcPr>
          <w:p w14:paraId="1E3312E3" w14:textId="2A28B1D9"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0</w:t>
            </w:r>
          </w:p>
        </w:tc>
      </w:tr>
      <w:tr w:rsidR="006B535B" w:rsidRPr="00CF6191" w14:paraId="1525B2EC" w14:textId="77777777" w:rsidTr="00B32960">
        <w:trPr>
          <w:trHeight w:val="300"/>
        </w:trPr>
        <w:tc>
          <w:tcPr>
            <w:tcW w:w="2070" w:type="dxa"/>
          </w:tcPr>
          <w:p w14:paraId="3E0FEC32" w14:textId="5CFAE2DD"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018</w:t>
            </w:r>
          </w:p>
        </w:tc>
        <w:tc>
          <w:tcPr>
            <w:tcW w:w="2070" w:type="dxa"/>
          </w:tcPr>
          <w:p w14:paraId="03E50672" w14:textId="54012603"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2</w:t>
            </w:r>
            <w:r w:rsidR="000B5CC3">
              <w:rPr>
                <w:rFonts w:asciiTheme="minorHAnsi" w:hAnsiTheme="minorHAnsi" w:cstheme="minorHAnsi"/>
                <w:sz w:val="22"/>
              </w:rPr>
              <w:t>(</w:t>
            </w:r>
            <w:r w:rsidR="001C4913">
              <w:rPr>
                <w:rFonts w:asciiTheme="minorHAnsi" w:hAnsiTheme="minorHAnsi" w:cstheme="minorHAnsi"/>
                <w:sz w:val="22"/>
              </w:rPr>
              <w:t>2</w:t>
            </w:r>
            <w:r w:rsidR="000B5CC3">
              <w:rPr>
                <w:rFonts w:asciiTheme="minorHAnsi" w:hAnsiTheme="minorHAnsi" w:cstheme="minorHAnsi"/>
                <w:sz w:val="22"/>
              </w:rPr>
              <w:t>)</w:t>
            </w:r>
          </w:p>
        </w:tc>
        <w:tc>
          <w:tcPr>
            <w:tcW w:w="2250" w:type="dxa"/>
          </w:tcPr>
          <w:p w14:paraId="0434F372" w14:textId="3A29530E" w:rsidR="006B535B" w:rsidRPr="00EA4C8F" w:rsidRDefault="006B535B" w:rsidP="006B535B">
            <w:pPr>
              <w:spacing w:line="259" w:lineRule="auto"/>
              <w:jc w:val="center"/>
              <w:rPr>
                <w:rFonts w:asciiTheme="minorHAnsi" w:hAnsiTheme="minorHAnsi" w:cstheme="minorHAnsi"/>
                <w:sz w:val="22"/>
              </w:rPr>
            </w:pPr>
            <w:r w:rsidRPr="00EA4C8F">
              <w:rPr>
                <w:rFonts w:asciiTheme="minorHAnsi" w:hAnsiTheme="minorHAnsi" w:cstheme="minorHAnsi"/>
                <w:sz w:val="22"/>
              </w:rPr>
              <w:t>0</w:t>
            </w:r>
          </w:p>
        </w:tc>
        <w:tc>
          <w:tcPr>
            <w:tcW w:w="2520" w:type="dxa"/>
          </w:tcPr>
          <w:p w14:paraId="7E6C2072" w14:textId="36DE91C0"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0</w:t>
            </w:r>
          </w:p>
        </w:tc>
      </w:tr>
      <w:tr w:rsidR="006B535B" w:rsidRPr="00CF6191" w14:paraId="5B9C0AA3" w14:textId="77777777" w:rsidTr="00B32960">
        <w:trPr>
          <w:trHeight w:val="300"/>
        </w:trPr>
        <w:tc>
          <w:tcPr>
            <w:tcW w:w="2070" w:type="dxa"/>
          </w:tcPr>
          <w:p w14:paraId="13541940" w14:textId="77777777"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019</w:t>
            </w:r>
          </w:p>
        </w:tc>
        <w:tc>
          <w:tcPr>
            <w:tcW w:w="2070" w:type="dxa"/>
          </w:tcPr>
          <w:p w14:paraId="1C595FE1" w14:textId="3626C4FF"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19</w:t>
            </w:r>
            <w:r w:rsidR="00ED48A9">
              <w:rPr>
                <w:rFonts w:asciiTheme="minorHAnsi" w:hAnsiTheme="minorHAnsi" w:cstheme="minorHAnsi"/>
                <w:sz w:val="22"/>
              </w:rPr>
              <w:t>(3)</w:t>
            </w:r>
          </w:p>
        </w:tc>
        <w:tc>
          <w:tcPr>
            <w:tcW w:w="2250" w:type="dxa"/>
          </w:tcPr>
          <w:p w14:paraId="2BBFF3FC" w14:textId="74090CCF" w:rsidR="006B535B" w:rsidRPr="00EA4C8F" w:rsidRDefault="00CF1959" w:rsidP="006B535B">
            <w:pPr>
              <w:spacing w:line="259" w:lineRule="auto"/>
              <w:jc w:val="center"/>
              <w:rPr>
                <w:rFonts w:asciiTheme="minorHAnsi" w:hAnsiTheme="minorHAnsi" w:cstheme="minorHAnsi"/>
                <w:sz w:val="22"/>
              </w:rPr>
            </w:pPr>
            <w:r>
              <w:rPr>
                <w:rFonts w:asciiTheme="minorHAnsi" w:hAnsiTheme="minorHAnsi" w:cstheme="minorHAnsi"/>
                <w:sz w:val="22"/>
              </w:rPr>
              <w:t>1</w:t>
            </w:r>
          </w:p>
        </w:tc>
        <w:tc>
          <w:tcPr>
            <w:tcW w:w="2520" w:type="dxa"/>
          </w:tcPr>
          <w:p w14:paraId="7DFFDBB1" w14:textId="3DD774B9" w:rsidR="006B535B" w:rsidRPr="00EA4C8F" w:rsidRDefault="00CF1959" w:rsidP="006B535B">
            <w:pPr>
              <w:spacing w:line="259" w:lineRule="auto"/>
              <w:jc w:val="center"/>
              <w:rPr>
                <w:rFonts w:asciiTheme="minorHAnsi" w:hAnsiTheme="minorHAnsi" w:cstheme="minorHAnsi"/>
                <w:sz w:val="22"/>
              </w:rPr>
            </w:pPr>
            <w:r>
              <w:rPr>
                <w:rFonts w:asciiTheme="minorHAnsi" w:hAnsiTheme="minorHAnsi" w:cstheme="minorHAnsi"/>
                <w:sz w:val="22"/>
              </w:rPr>
              <w:t>1</w:t>
            </w:r>
          </w:p>
        </w:tc>
      </w:tr>
      <w:tr w:rsidR="006B535B" w:rsidRPr="00CF6191" w14:paraId="36AA62BC" w14:textId="77777777" w:rsidTr="00B32960">
        <w:trPr>
          <w:trHeight w:val="300"/>
        </w:trPr>
        <w:tc>
          <w:tcPr>
            <w:tcW w:w="2070" w:type="dxa"/>
            <w:tcBorders>
              <w:bottom w:val="none" w:sz="4" w:space="0" w:color="000000" w:themeColor="text1"/>
            </w:tcBorders>
          </w:tcPr>
          <w:p w14:paraId="0C50FA71" w14:textId="77777777"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020</w:t>
            </w:r>
          </w:p>
        </w:tc>
        <w:tc>
          <w:tcPr>
            <w:tcW w:w="2070" w:type="dxa"/>
            <w:tcBorders>
              <w:bottom w:val="none" w:sz="4" w:space="0" w:color="000000" w:themeColor="text1"/>
            </w:tcBorders>
          </w:tcPr>
          <w:p w14:paraId="19A471C2" w14:textId="77777777"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3</w:t>
            </w:r>
          </w:p>
        </w:tc>
        <w:tc>
          <w:tcPr>
            <w:tcW w:w="2250" w:type="dxa"/>
            <w:tcBorders>
              <w:bottom w:val="none" w:sz="4" w:space="0" w:color="000000" w:themeColor="text1"/>
            </w:tcBorders>
          </w:tcPr>
          <w:p w14:paraId="54ACD580" w14:textId="087F5920"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1</w:t>
            </w:r>
          </w:p>
        </w:tc>
        <w:tc>
          <w:tcPr>
            <w:tcW w:w="2520" w:type="dxa"/>
            <w:tcBorders>
              <w:bottom w:val="none" w:sz="4" w:space="0" w:color="000000" w:themeColor="text1"/>
            </w:tcBorders>
          </w:tcPr>
          <w:p w14:paraId="058767EB" w14:textId="0DA5AEE2" w:rsidR="006B535B" w:rsidRPr="00EA4C8F" w:rsidRDefault="00CF1959" w:rsidP="006B535B">
            <w:pPr>
              <w:spacing w:line="259" w:lineRule="auto"/>
              <w:jc w:val="center"/>
              <w:rPr>
                <w:rFonts w:asciiTheme="minorHAnsi" w:eastAsiaTheme="minorEastAsia" w:hAnsiTheme="minorHAnsi" w:cstheme="minorHAnsi"/>
                <w:sz w:val="22"/>
              </w:rPr>
            </w:pPr>
            <w:r>
              <w:rPr>
                <w:rFonts w:asciiTheme="minorHAnsi" w:eastAsiaTheme="minorEastAsia" w:hAnsiTheme="minorHAnsi" w:cstheme="minorHAnsi"/>
                <w:sz w:val="22"/>
              </w:rPr>
              <w:t>0</w:t>
            </w:r>
          </w:p>
        </w:tc>
      </w:tr>
      <w:tr w:rsidR="006B535B" w:rsidRPr="00CF6191" w14:paraId="274BBECF" w14:textId="77777777" w:rsidTr="00B32960">
        <w:trPr>
          <w:trHeight w:val="300"/>
        </w:trPr>
        <w:tc>
          <w:tcPr>
            <w:tcW w:w="207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419AA143" w14:textId="77777777"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021</w:t>
            </w:r>
          </w:p>
        </w:tc>
        <w:tc>
          <w:tcPr>
            <w:tcW w:w="2070" w:type="dxa"/>
            <w:tcBorders>
              <w:top w:val="none" w:sz="4" w:space="0" w:color="000000" w:themeColor="text1"/>
              <w:left w:val="none" w:sz="4" w:space="0" w:color="000000" w:themeColor="text1"/>
              <w:bottom w:val="none" w:sz="4" w:space="0" w:color="000000" w:themeColor="text1"/>
            </w:tcBorders>
          </w:tcPr>
          <w:p w14:paraId="64294E72" w14:textId="77777777"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15</w:t>
            </w:r>
          </w:p>
        </w:tc>
        <w:tc>
          <w:tcPr>
            <w:tcW w:w="2250" w:type="dxa"/>
            <w:tcBorders>
              <w:top w:val="none" w:sz="4" w:space="0" w:color="000000" w:themeColor="text1"/>
              <w:bottom w:val="none" w:sz="4" w:space="0" w:color="000000" w:themeColor="text1"/>
              <w:right w:val="none" w:sz="4" w:space="0" w:color="000000" w:themeColor="text1"/>
            </w:tcBorders>
          </w:tcPr>
          <w:p w14:paraId="1FB353B7" w14:textId="3F0E0B37" w:rsidR="006B535B" w:rsidRPr="00EA4C8F" w:rsidRDefault="00D07420" w:rsidP="006B535B">
            <w:pPr>
              <w:spacing w:line="259" w:lineRule="auto"/>
              <w:jc w:val="center"/>
              <w:rPr>
                <w:rFonts w:asciiTheme="minorHAnsi" w:hAnsiTheme="minorHAnsi" w:cstheme="minorHAnsi"/>
                <w:sz w:val="22"/>
              </w:rPr>
            </w:pPr>
            <w:r>
              <w:rPr>
                <w:rFonts w:asciiTheme="minorHAnsi" w:hAnsiTheme="minorHAnsi" w:cstheme="minorHAnsi"/>
                <w:sz w:val="22"/>
              </w:rPr>
              <w:t>4</w:t>
            </w:r>
          </w:p>
        </w:tc>
        <w:tc>
          <w:tcPr>
            <w:tcW w:w="252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3D9F6753" w14:textId="2648E047" w:rsidR="006B535B" w:rsidRPr="00EA4C8F" w:rsidRDefault="00D07420" w:rsidP="006B535B">
            <w:pPr>
              <w:spacing w:line="259" w:lineRule="auto"/>
              <w:jc w:val="center"/>
              <w:rPr>
                <w:rFonts w:asciiTheme="minorHAnsi" w:hAnsiTheme="minorHAnsi" w:cstheme="minorHAnsi"/>
                <w:sz w:val="22"/>
              </w:rPr>
            </w:pPr>
            <w:r>
              <w:rPr>
                <w:rFonts w:asciiTheme="minorHAnsi" w:hAnsiTheme="minorHAnsi" w:cstheme="minorHAnsi"/>
                <w:sz w:val="22"/>
              </w:rPr>
              <w:t>4</w:t>
            </w:r>
          </w:p>
        </w:tc>
      </w:tr>
      <w:tr w:rsidR="006B535B" w:rsidRPr="00CF6191" w14:paraId="66555FE3" w14:textId="77777777" w:rsidTr="00B32960">
        <w:trPr>
          <w:trHeight w:val="300"/>
        </w:trPr>
        <w:tc>
          <w:tcPr>
            <w:tcW w:w="207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1FE3D502" w14:textId="77777777"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022</w:t>
            </w:r>
          </w:p>
        </w:tc>
        <w:tc>
          <w:tcPr>
            <w:tcW w:w="2070" w:type="dxa"/>
            <w:tcBorders>
              <w:top w:val="none" w:sz="4" w:space="0" w:color="000000" w:themeColor="text1"/>
              <w:left w:val="none" w:sz="4" w:space="0" w:color="000000" w:themeColor="text1"/>
              <w:bottom w:val="none" w:sz="4" w:space="0" w:color="000000" w:themeColor="text1"/>
            </w:tcBorders>
          </w:tcPr>
          <w:p w14:paraId="026F5DFC" w14:textId="77777777"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8</w:t>
            </w:r>
          </w:p>
        </w:tc>
        <w:tc>
          <w:tcPr>
            <w:tcW w:w="2250" w:type="dxa"/>
            <w:tcBorders>
              <w:top w:val="none" w:sz="4" w:space="0" w:color="000000" w:themeColor="text1"/>
              <w:bottom w:val="none" w:sz="4" w:space="0" w:color="000000" w:themeColor="text1"/>
              <w:right w:val="none" w:sz="4" w:space="0" w:color="000000" w:themeColor="text1"/>
            </w:tcBorders>
          </w:tcPr>
          <w:p w14:paraId="05753F21" w14:textId="54D0BE50" w:rsidR="006B535B" w:rsidRPr="00EA4C8F" w:rsidRDefault="00886E73" w:rsidP="006B535B">
            <w:pPr>
              <w:jc w:val="center"/>
              <w:rPr>
                <w:rFonts w:asciiTheme="minorHAnsi" w:hAnsiTheme="minorHAnsi" w:cstheme="minorHAnsi"/>
                <w:sz w:val="22"/>
              </w:rPr>
            </w:pPr>
            <w:r>
              <w:rPr>
                <w:rFonts w:asciiTheme="minorHAnsi" w:hAnsiTheme="minorHAnsi" w:cstheme="minorHAnsi"/>
                <w:sz w:val="22"/>
              </w:rPr>
              <w:t>3</w:t>
            </w:r>
          </w:p>
        </w:tc>
        <w:tc>
          <w:tcPr>
            <w:tcW w:w="252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7E037967" w14:textId="207712C3"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3</w:t>
            </w:r>
          </w:p>
        </w:tc>
      </w:tr>
      <w:tr w:rsidR="006B535B" w:rsidRPr="00CF6191" w14:paraId="50F7F229" w14:textId="77777777" w:rsidTr="00B32960">
        <w:trPr>
          <w:trHeight w:val="300"/>
        </w:trPr>
        <w:tc>
          <w:tcPr>
            <w:tcW w:w="207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45A16FB2" w14:textId="4D938A39"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023</w:t>
            </w:r>
          </w:p>
        </w:tc>
        <w:tc>
          <w:tcPr>
            <w:tcW w:w="2070" w:type="dxa"/>
            <w:tcBorders>
              <w:top w:val="none" w:sz="4" w:space="0" w:color="000000" w:themeColor="text1"/>
              <w:left w:val="none" w:sz="4" w:space="0" w:color="000000" w:themeColor="text1"/>
              <w:bottom w:val="none" w:sz="4" w:space="0" w:color="000000" w:themeColor="text1"/>
            </w:tcBorders>
          </w:tcPr>
          <w:p w14:paraId="5D46EAE3" w14:textId="0D4785E4" w:rsidR="006B535B" w:rsidRPr="00EA4C8F" w:rsidRDefault="006B535B" w:rsidP="006B535B">
            <w:pPr>
              <w:jc w:val="center"/>
              <w:rPr>
                <w:rFonts w:asciiTheme="minorHAnsi" w:hAnsiTheme="minorHAnsi" w:cstheme="minorHAnsi"/>
                <w:sz w:val="22"/>
              </w:rPr>
            </w:pPr>
            <w:r w:rsidRPr="00EA4C8F">
              <w:rPr>
                <w:rFonts w:asciiTheme="minorHAnsi" w:hAnsiTheme="minorHAnsi" w:cstheme="minorHAnsi"/>
                <w:sz w:val="22"/>
              </w:rPr>
              <w:t>25</w:t>
            </w:r>
            <w:r w:rsidR="00921CF1">
              <w:rPr>
                <w:rFonts w:asciiTheme="minorHAnsi" w:hAnsiTheme="minorHAnsi" w:cstheme="minorHAnsi"/>
                <w:sz w:val="22"/>
              </w:rPr>
              <w:t>(2)</w:t>
            </w:r>
          </w:p>
        </w:tc>
        <w:tc>
          <w:tcPr>
            <w:tcW w:w="2250" w:type="dxa"/>
            <w:tcBorders>
              <w:top w:val="none" w:sz="4" w:space="0" w:color="000000" w:themeColor="text1"/>
              <w:bottom w:val="none" w:sz="4" w:space="0" w:color="000000" w:themeColor="text1"/>
              <w:right w:val="none" w:sz="4" w:space="0" w:color="000000" w:themeColor="text1"/>
            </w:tcBorders>
          </w:tcPr>
          <w:p w14:paraId="04ADDD89" w14:textId="6721D794" w:rsidR="006B535B" w:rsidRPr="00EA4C8F" w:rsidRDefault="00886E73" w:rsidP="006B535B">
            <w:pPr>
              <w:jc w:val="center"/>
              <w:rPr>
                <w:rFonts w:asciiTheme="minorHAnsi" w:hAnsiTheme="minorHAnsi" w:cstheme="minorHAnsi"/>
                <w:sz w:val="22"/>
              </w:rPr>
            </w:pPr>
            <w:r>
              <w:rPr>
                <w:rFonts w:asciiTheme="minorHAnsi" w:hAnsiTheme="minorHAnsi" w:cstheme="minorHAnsi"/>
                <w:sz w:val="22"/>
              </w:rPr>
              <w:t>14</w:t>
            </w:r>
          </w:p>
        </w:tc>
        <w:tc>
          <w:tcPr>
            <w:tcW w:w="252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1D1886CC" w14:textId="185844C6" w:rsidR="006B535B" w:rsidRPr="00EA4C8F" w:rsidRDefault="00886E73" w:rsidP="006B535B">
            <w:pPr>
              <w:jc w:val="center"/>
              <w:rPr>
                <w:rFonts w:asciiTheme="minorHAnsi" w:hAnsiTheme="minorHAnsi" w:cstheme="minorHAnsi"/>
                <w:sz w:val="22"/>
              </w:rPr>
            </w:pPr>
            <w:r w:rsidRPr="00EA4C8F">
              <w:rPr>
                <w:rFonts w:asciiTheme="minorHAnsi" w:hAnsiTheme="minorHAnsi" w:cstheme="minorHAnsi"/>
                <w:sz w:val="22"/>
              </w:rPr>
              <w:t>1</w:t>
            </w:r>
            <w:r>
              <w:rPr>
                <w:rFonts w:asciiTheme="minorHAnsi" w:hAnsiTheme="minorHAnsi" w:cstheme="minorHAnsi"/>
                <w:sz w:val="22"/>
              </w:rPr>
              <w:t>4</w:t>
            </w:r>
          </w:p>
        </w:tc>
      </w:tr>
      <w:tr w:rsidR="7D7F4017" w14:paraId="458A1334" w14:textId="77777777" w:rsidTr="00B32960">
        <w:trPr>
          <w:trHeight w:val="300"/>
        </w:trPr>
        <w:tc>
          <w:tcPr>
            <w:tcW w:w="207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36DD7FBA" w14:textId="6EC54FAA" w:rsidR="666EBB1C" w:rsidRDefault="697C7740" w:rsidP="109E0C3F">
            <w:pPr>
              <w:jc w:val="center"/>
              <w:rPr>
                <w:rFonts w:asciiTheme="minorHAnsi" w:hAnsiTheme="minorHAnsi"/>
                <w:sz w:val="22"/>
              </w:rPr>
            </w:pPr>
            <w:r w:rsidRPr="109E0C3F">
              <w:rPr>
                <w:rFonts w:asciiTheme="minorHAnsi" w:hAnsiTheme="minorHAnsi"/>
                <w:sz w:val="22"/>
              </w:rPr>
              <w:t>2024</w:t>
            </w:r>
          </w:p>
        </w:tc>
        <w:tc>
          <w:tcPr>
            <w:tcW w:w="2070" w:type="dxa"/>
            <w:tcBorders>
              <w:top w:val="none" w:sz="4" w:space="0" w:color="000000" w:themeColor="text1"/>
              <w:left w:val="none" w:sz="4" w:space="0" w:color="000000" w:themeColor="text1"/>
              <w:bottom w:val="none" w:sz="4" w:space="0" w:color="000000" w:themeColor="text1"/>
            </w:tcBorders>
          </w:tcPr>
          <w:p w14:paraId="20398AA6" w14:textId="02197F82" w:rsidR="7D7F4017" w:rsidRDefault="003F1878" w:rsidP="109E0C3F">
            <w:pPr>
              <w:jc w:val="center"/>
              <w:rPr>
                <w:rFonts w:asciiTheme="minorHAnsi" w:hAnsiTheme="minorHAnsi"/>
                <w:sz w:val="22"/>
              </w:rPr>
            </w:pPr>
            <w:r>
              <w:rPr>
                <w:rFonts w:asciiTheme="minorHAnsi" w:hAnsiTheme="minorHAnsi"/>
                <w:sz w:val="22"/>
              </w:rPr>
              <w:t>20</w:t>
            </w:r>
          </w:p>
        </w:tc>
        <w:tc>
          <w:tcPr>
            <w:tcW w:w="2250" w:type="dxa"/>
            <w:tcBorders>
              <w:top w:val="none" w:sz="4" w:space="0" w:color="000000" w:themeColor="text1"/>
              <w:bottom w:val="none" w:sz="4" w:space="0" w:color="000000" w:themeColor="text1"/>
              <w:right w:val="none" w:sz="4" w:space="0" w:color="000000" w:themeColor="text1"/>
            </w:tcBorders>
          </w:tcPr>
          <w:p w14:paraId="54D4768D" w14:textId="0D532B03" w:rsidR="666EBB1C" w:rsidRDefault="00886E73" w:rsidP="109E0C3F">
            <w:pPr>
              <w:jc w:val="center"/>
              <w:rPr>
                <w:rFonts w:asciiTheme="minorHAnsi" w:hAnsiTheme="minorHAnsi"/>
                <w:sz w:val="22"/>
              </w:rPr>
            </w:pPr>
            <w:r>
              <w:rPr>
                <w:rFonts w:asciiTheme="minorHAnsi" w:hAnsiTheme="minorHAnsi"/>
                <w:sz w:val="22"/>
              </w:rPr>
              <w:t>9</w:t>
            </w:r>
          </w:p>
        </w:tc>
        <w:tc>
          <w:tcPr>
            <w:tcW w:w="252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30618C87" w14:textId="4AA5C5B7" w:rsidR="666EBB1C" w:rsidRDefault="00886E73" w:rsidP="109E0C3F">
            <w:pPr>
              <w:jc w:val="center"/>
              <w:rPr>
                <w:rFonts w:asciiTheme="minorHAnsi" w:hAnsiTheme="minorHAnsi"/>
                <w:sz w:val="22"/>
              </w:rPr>
            </w:pPr>
            <w:r>
              <w:rPr>
                <w:rFonts w:asciiTheme="minorHAnsi" w:hAnsiTheme="minorHAnsi"/>
                <w:sz w:val="22"/>
              </w:rPr>
              <w:t>9</w:t>
            </w:r>
          </w:p>
        </w:tc>
      </w:tr>
      <w:tr w:rsidR="006B535B" w14:paraId="03EEFEB7" w14:textId="77777777" w:rsidTr="00B32960">
        <w:trPr>
          <w:trHeight w:val="300"/>
        </w:trPr>
        <w:tc>
          <w:tcPr>
            <w:tcW w:w="2070" w:type="dxa"/>
            <w:tcBorders>
              <w:top w:val="none" w:sz="4" w:space="0" w:color="000000" w:themeColor="text1"/>
              <w:bottom w:val="single" w:sz="4" w:space="0" w:color="auto"/>
            </w:tcBorders>
          </w:tcPr>
          <w:p w14:paraId="744C85B7" w14:textId="77777777" w:rsidR="006B535B" w:rsidRPr="00EA4C8F" w:rsidRDefault="006B535B" w:rsidP="006B535B">
            <w:pPr>
              <w:jc w:val="center"/>
              <w:rPr>
                <w:rFonts w:asciiTheme="minorHAnsi" w:hAnsiTheme="minorHAnsi"/>
                <w:b/>
                <w:sz w:val="22"/>
              </w:rPr>
            </w:pPr>
            <w:r w:rsidRPr="00EA4C8F">
              <w:rPr>
                <w:rFonts w:asciiTheme="minorHAnsi" w:hAnsiTheme="minorHAnsi"/>
                <w:b/>
                <w:sz w:val="22"/>
              </w:rPr>
              <w:t>Total</w:t>
            </w:r>
          </w:p>
        </w:tc>
        <w:tc>
          <w:tcPr>
            <w:tcW w:w="2070" w:type="dxa"/>
            <w:tcBorders>
              <w:top w:val="none" w:sz="4" w:space="0" w:color="000000" w:themeColor="text1"/>
              <w:bottom w:val="single" w:sz="4" w:space="0" w:color="auto"/>
            </w:tcBorders>
          </w:tcPr>
          <w:p w14:paraId="36B2C028" w14:textId="09080A55" w:rsidR="006B535B" w:rsidRPr="00EA4C8F" w:rsidRDefault="00A74BF5" w:rsidP="109E0C3F">
            <w:pPr>
              <w:jc w:val="center"/>
              <w:rPr>
                <w:rFonts w:asciiTheme="minorHAnsi" w:eastAsiaTheme="minorEastAsia" w:hAnsiTheme="minorHAnsi"/>
                <w:b/>
              </w:rPr>
            </w:pPr>
            <w:r>
              <w:rPr>
                <w:rFonts w:asciiTheme="minorHAnsi" w:eastAsiaTheme="minorEastAsia" w:hAnsiTheme="minorHAnsi"/>
                <w:b/>
              </w:rPr>
              <w:t>154</w:t>
            </w:r>
            <w:r w:rsidR="14D5A495" w:rsidRPr="109E0C3F">
              <w:rPr>
                <w:rFonts w:asciiTheme="minorHAnsi" w:eastAsiaTheme="minorEastAsia" w:hAnsiTheme="minorHAnsi"/>
                <w:b/>
              </w:rPr>
              <w:t>(7)</w:t>
            </w:r>
          </w:p>
        </w:tc>
        <w:tc>
          <w:tcPr>
            <w:tcW w:w="2250" w:type="dxa"/>
            <w:tcBorders>
              <w:top w:val="none" w:sz="4" w:space="0" w:color="000000" w:themeColor="text1"/>
              <w:bottom w:val="single" w:sz="4" w:space="0" w:color="auto"/>
            </w:tcBorders>
          </w:tcPr>
          <w:p w14:paraId="02828FFB" w14:textId="549EDD17" w:rsidR="006B535B" w:rsidRPr="00EA4C8F" w:rsidRDefault="00F5771F" w:rsidP="109E0C3F">
            <w:pPr>
              <w:jc w:val="center"/>
              <w:rPr>
                <w:rFonts w:asciiTheme="minorHAnsi" w:hAnsiTheme="minorHAnsi"/>
                <w:b/>
                <w:sz w:val="22"/>
              </w:rPr>
            </w:pPr>
            <w:r w:rsidRPr="109E0C3F">
              <w:rPr>
                <w:rFonts w:asciiTheme="minorHAnsi" w:hAnsiTheme="minorHAnsi"/>
                <w:b/>
                <w:sz w:val="22"/>
              </w:rPr>
              <w:t>3</w:t>
            </w:r>
            <w:r>
              <w:rPr>
                <w:rFonts w:asciiTheme="minorHAnsi" w:hAnsiTheme="minorHAnsi"/>
                <w:b/>
                <w:sz w:val="22"/>
              </w:rPr>
              <w:t>2</w:t>
            </w:r>
          </w:p>
        </w:tc>
        <w:tc>
          <w:tcPr>
            <w:tcW w:w="2520" w:type="dxa"/>
            <w:tcBorders>
              <w:top w:val="none" w:sz="4" w:space="0" w:color="000000" w:themeColor="text1"/>
              <w:bottom w:val="single" w:sz="4" w:space="0" w:color="auto"/>
            </w:tcBorders>
          </w:tcPr>
          <w:p w14:paraId="65DA54AB" w14:textId="6D948C80" w:rsidR="006B535B" w:rsidRPr="00EA4C8F" w:rsidRDefault="00D5782F" w:rsidP="109E0C3F">
            <w:pPr>
              <w:jc w:val="center"/>
              <w:rPr>
                <w:rFonts w:asciiTheme="minorHAnsi" w:hAnsiTheme="minorHAnsi"/>
                <w:b/>
                <w:sz w:val="22"/>
              </w:rPr>
            </w:pPr>
            <w:r>
              <w:rPr>
                <w:rFonts w:asciiTheme="minorHAnsi" w:hAnsiTheme="minorHAnsi"/>
                <w:b/>
                <w:sz w:val="22"/>
              </w:rPr>
              <w:t>31</w:t>
            </w:r>
          </w:p>
        </w:tc>
      </w:tr>
    </w:tbl>
    <w:p w14:paraId="3CACD455" w14:textId="492AF4B1" w:rsidR="00A517F3" w:rsidRPr="00283009" w:rsidRDefault="00A517F3" w:rsidP="00283009">
      <w:pPr>
        <w:spacing w:after="0" w:line="240" w:lineRule="auto"/>
        <w:rPr>
          <w:rFonts w:eastAsia="Times New Roman"/>
          <w:sz w:val="20"/>
          <w:szCs w:val="20"/>
        </w:rPr>
      </w:pPr>
      <w:r w:rsidRPr="00283009">
        <w:rPr>
          <w:rFonts w:eastAsia="Times New Roman"/>
          <w:sz w:val="24"/>
          <w:szCs w:val="24"/>
          <w:vertAlign w:val="superscript"/>
        </w:rPr>
        <w:t>#</w:t>
      </w:r>
      <w:r>
        <w:rPr>
          <w:rFonts w:eastAsia="Times New Roman"/>
          <w:sz w:val="24"/>
          <w:szCs w:val="24"/>
        </w:rPr>
        <w:t xml:space="preserve"> </w:t>
      </w:r>
      <w:r w:rsidR="00283009" w:rsidRPr="00283009">
        <w:rPr>
          <w:rFonts w:eastAsia="Times New Roman"/>
          <w:sz w:val="20"/>
          <w:szCs w:val="20"/>
        </w:rPr>
        <w:t xml:space="preserve">includes </w:t>
      </w:r>
      <w:r w:rsidR="00E17893">
        <w:rPr>
          <w:rFonts w:eastAsia="Times New Roman"/>
          <w:sz w:val="20"/>
          <w:szCs w:val="20"/>
        </w:rPr>
        <w:t xml:space="preserve">12 </w:t>
      </w:r>
      <w:r w:rsidR="00283009" w:rsidRPr="00283009">
        <w:rPr>
          <w:rFonts w:eastAsia="Times New Roman"/>
          <w:sz w:val="20"/>
          <w:szCs w:val="20"/>
        </w:rPr>
        <w:t>Indian</w:t>
      </w:r>
      <w:r w:rsidR="00962CD1">
        <w:rPr>
          <w:rFonts w:eastAsia="Times New Roman"/>
          <w:sz w:val="20"/>
          <w:szCs w:val="20"/>
        </w:rPr>
        <w:t xml:space="preserve"> Creek</w:t>
      </w:r>
      <w:r w:rsidR="00283009" w:rsidRPr="00283009">
        <w:rPr>
          <w:rFonts w:eastAsia="Times New Roman"/>
          <w:sz w:val="20"/>
          <w:szCs w:val="20"/>
        </w:rPr>
        <w:t xml:space="preserve"> and South Fork Tieton</w:t>
      </w:r>
      <w:r w:rsidR="00962CD1">
        <w:rPr>
          <w:rFonts w:eastAsia="Times New Roman"/>
          <w:sz w:val="20"/>
          <w:szCs w:val="20"/>
        </w:rPr>
        <w:t xml:space="preserve"> River-</w:t>
      </w:r>
      <w:r w:rsidR="00283009" w:rsidRPr="00283009">
        <w:rPr>
          <w:rFonts w:eastAsia="Times New Roman"/>
          <w:sz w:val="20"/>
          <w:szCs w:val="20"/>
        </w:rPr>
        <w:t>origin fish</w:t>
      </w:r>
      <w:r w:rsidR="00741587">
        <w:rPr>
          <w:rFonts w:eastAsia="Times New Roman"/>
          <w:sz w:val="20"/>
          <w:szCs w:val="20"/>
        </w:rPr>
        <w:t xml:space="preserve"> that were transported</w:t>
      </w:r>
    </w:p>
    <w:p w14:paraId="2C7C83E9" w14:textId="77777777" w:rsidR="00283009" w:rsidRDefault="00283009" w:rsidP="00283009">
      <w:pPr>
        <w:spacing w:after="0" w:line="240" w:lineRule="auto"/>
        <w:rPr>
          <w:rFonts w:eastAsia="Times New Roman"/>
          <w:sz w:val="20"/>
          <w:szCs w:val="20"/>
        </w:rPr>
      </w:pPr>
    </w:p>
    <w:p w14:paraId="25D2A659" w14:textId="77777777" w:rsidR="00283009" w:rsidRDefault="00283009" w:rsidP="00283009">
      <w:pPr>
        <w:spacing w:after="0" w:line="240" w:lineRule="auto"/>
        <w:rPr>
          <w:rFonts w:eastAsia="Times New Roman"/>
          <w:sz w:val="20"/>
          <w:szCs w:val="20"/>
        </w:rPr>
      </w:pPr>
    </w:p>
    <w:p w14:paraId="0BD7CF89" w14:textId="77777777" w:rsidR="00C97EB7" w:rsidRPr="00283009" w:rsidRDefault="00C97EB7" w:rsidP="00283009">
      <w:pPr>
        <w:spacing w:after="0" w:line="240" w:lineRule="auto"/>
        <w:rPr>
          <w:rFonts w:eastAsia="Times New Roman"/>
          <w:sz w:val="20"/>
          <w:szCs w:val="20"/>
        </w:rPr>
      </w:pPr>
    </w:p>
    <w:p w14:paraId="61B2B3B6" w14:textId="0A7334A2" w:rsidR="00944007" w:rsidRDefault="49E6CC51" w:rsidP="3F8FC38F">
      <w:pPr>
        <w:rPr>
          <w:sz w:val="24"/>
          <w:szCs w:val="24"/>
          <w:highlight w:val="yellow"/>
        </w:rPr>
      </w:pPr>
      <w:r w:rsidRPr="3F8FC38F">
        <w:rPr>
          <w:color w:val="222222"/>
          <w:sz w:val="24"/>
          <w:szCs w:val="24"/>
        </w:rPr>
        <w:lastRenderedPageBreak/>
        <w:t>W</w:t>
      </w:r>
      <w:r w:rsidR="00944007" w:rsidRPr="3F8FC38F">
        <w:rPr>
          <w:color w:val="222222"/>
          <w:sz w:val="24"/>
          <w:szCs w:val="24"/>
        </w:rPr>
        <w:t xml:space="preserve">e detected </w:t>
      </w:r>
      <w:r w:rsidR="7962D413" w:rsidRPr="3F8FC38F">
        <w:rPr>
          <w:color w:val="222222"/>
          <w:sz w:val="24"/>
          <w:szCs w:val="24"/>
        </w:rPr>
        <w:t>six</w:t>
      </w:r>
      <w:r w:rsidR="00944007" w:rsidRPr="3F8FC38F">
        <w:rPr>
          <w:color w:val="222222"/>
          <w:sz w:val="24"/>
          <w:szCs w:val="24"/>
        </w:rPr>
        <w:t xml:space="preserve"> </w:t>
      </w:r>
      <w:r w:rsidR="009B40AB" w:rsidRPr="3F8FC38F">
        <w:rPr>
          <w:color w:val="222222"/>
          <w:sz w:val="24"/>
          <w:szCs w:val="24"/>
        </w:rPr>
        <w:t>Bull Trout</w:t>
      </w:r>
      <w:r w:rsidR="00944007" w:rsidRPr="3F8FC38F">
        <w:rPr>
          <w:color w:val="222222"/>
          <w:sz w:val="24"/>
          <w:szCs w:val="24"/>
        </w:rPr>
        <w:t xml:space="preserve"> at the </w:t>
      </w:r>
      <w:r w:rsidR="00EF75F4" w:rsidRPr="3F8FC38F">
        <w:rPr>
          <w:color w:val="222222"/>
          <w:sz w:val="24"/>
          <w:szCs w:val="24"/>
        </w:rPr>
        <w:t xml:space="preserve">upper </w:t>
      </w:r>
      <w:r w:rsidR="00944007" w:rsidRPr="3F8FC38F">
        <w:rPr>
          <w:color w:val="222222"/>
          <w:sz w:val="24"/>
          <w:szCs w:val="24"/>
        </w:rPr>
        <w:t>Clear Creek Dam fish ladder site (ULD)</w:t>
      </w:r>
      <w:r w:rsidR="00AA7059" w:rsidRPr="3F8FC38F">
        <w:rPr>
          <w:color w:val="222222"/>
          <w:sz w:val="24"/>
          <w:szCs w:val="24"/>
        </w:rPr>
        <w:t xml:space="preserve"> between </w:t>
      </w:r>
      <w:r w:rsidR="12B31108" w:rsidRPr="3F8FC38F">
        <w:rPr>
          <w:color w:val="222222"/>
          <w:sz w:val="24"/>
          <w:szCs w:val="24"/>
        </w:rPr>
        <w:t>August</w:t>
      </w:r>
      <w:r w:rsidR="00AA7059" w:rsidRPr="3F8FC38F">
        <w:rPr>
          <w:color w:val="222222"/>
          <w:sz w:val="24"/>
          <w:szCs w:val="24"/>
        </w:rPr>
        <w:t xml:space="preserve"> 1</w:t>
      </w:r>
      <w:r w:rsidR="59860BD7" w:rsidRPr="3F8FC38F">
        <w:rPr>
          <w:color w:val="222222"/>
          <w:sz w:val="24"/>
          <w:szCs w:val="24"/>
        </w:rPr>
        <w:t>0</w:t>
      </w:r>
      <w:r w:rsidR="00AA7059" w:rsidRPr="3F8FC38F">
        <w:rPr>
          <w:color w:val="222222"/>
          <w:sz w:val="24"/>
          <w:szCs w:val="24"/>
        </w:rPr>
        <w:t xml:space="preserve"> and </w:t>
      </w:r>
      <w:r w:rsidR="00632484" w:rsidRPr="3F8FC38F">
        <w:rPr>
          <w:color w:val="222222"/>
          <w:sz w:val="24"/>
          <w:szCs w:val="24"/>
        </w:rPr>
        <w:t>November</w:t>
      </w:r>
      <w:r w:rsidR="00AA7059" w:rsidRPr="3F8FC38F">
        <w:rPr>
          <w:color w:val="222222"/>
          <w:sz w:val="24"/>
          <w:szCs w:val="24"/>
        </w:rPr>
        <w:t xml:space="preserve"> 1</w:t>
      </w:r>
      <w:r w:rsidR="3CCD28E3" w:rsidRPr="3F8FC38F">
        <w:rPr>
          <w:color w:val="222222"/>
          <w:sz w:val="24"/>
          <w:szCs w:val="24"/>
        </w:rPr>
        <w:t>9</w:t>
      </w:r>
      <w:r w:rsidR="00162DA3" w:rsidRPr="3F8FC38F">
        <w:rPr>
          <w:color w:val="222222"/>
          <w:sz w:val="24"/>
          <w:szCs w:val="24"/>
        </w:rPr>
        <w:t>,</w:t>
      </w:r>
      <w:r w:rsidR="00944007" w:rsidRPr="3F8FC38F">
        <w:rPr>
          <w:color w:val="222222"/>
          <w:sz w:val="24"/>
          <w:szCs w:val="24"/>
        </w:rPr>
        <w:t xml:space="preserve"> indicating that </w:t>
      </w:r>
      <w:r w:rsidR="6DAF13E3" w:rsidRPr="3F8FC38F">
        <w:rPr>
          <w:color w:val="222222"/>
          <w:sz w:val="24"/>
          <w:szCs w:val="24"/>
        </w:rPr>
        <w:t>some</w:t>
      </w:r>
      <w:r w:rsidR="4765A6A6" w:rsidRPr="3F8FC38F">
        <w:rPr>
          <w:color w:val="222222"/>
          <w:sz w:val="24"/>
          <w:szCs w:val="24"/>
        </w:rPr>
        <w:t xml:space="preserve"> fish</w:t>
      </w:r>
      <w:r w:rsidR="00944007" w:rsidRPr="3F8FC38F">
        <w:rPr>
          <w:color w:val="222222"/>
          <w:sz w:val="24"/>
          <w:szCs w:val="24"/>
        </w:rPr>
        <w:t xml:space="preserve"> may have exited </w:t>
      </w:r>
      <w:r w:rsidR="006A61B2" w:rsidRPr="3F8FC38F">
        <w:rPr>
          <w:color w:val="222222"/>
          <w:sz w:val="24"/>
          <w:szCs w:val="24"/>
        </w:rPr>
        <w:t>Clear Creek Reservoir</w:t>
      </w:r>
      <w:r w:rsidR="00AA7059" w:rsidRPr="3F8FC38F">
        <w:rPr>
          <w:color w:val="222222"/>
          <w:sz w:val="24"/>
          <w:szCs w:val="24"/>
        </w:rPr>
        <w:t xml:space="preserve"> during that time </w:t>
      </w:r>
      <w:r w:rsidR="00DF6F33" w:rsidRPr="3F8FC38F">
        <w:rPr>
          <w:color w:val="222222"/>
          <w:sz w:val="24"/>
          <w:szCs w:val="24"/>
        </w:rPr>
        <w:t>(Table C3)</w:t>
      </w:r>
      <w:r w:rsidR="00B55F48" w:rsidRPr="3F8FC38F">
        <w:rPr>
          <w:color w:val="222222"/>
          <w:sz w:val="24"/>
          <w:szCs w:val="24"/>
        </w:rPr>
        <w:t>.</w:t>
      </w:r>
      <w:r w:rsidR="005125FF" w:rsidRPr="3F8FC38F">
        <w:rPr>
          <w:color w:val="222222"/>
          <w:sz w:val="24"/>
          <w:szCs w:val="24"/>
        </w:rPr>
        <w:t xml:space="preserve"> </w:t>
      </w:r>
      <w:r w:rsidR="000542BE" w:rsidRPr="3F8FC38F">
        <w:rPr>
          <w:color w:val="222222"/>
          <w:sz w:val="24"/>
          <w:szCs w:val="24"/>
        </w:rPr>
        <w:t xml:space="preserve">One </w:t>
      </w:r>
      <w:r w:rsidR="00C07EF7" w:rsidRPr="3F8FC38F">
        <w:rPr>
          <w:color w:val="222222"/>
          <w:sz w:val="24"/>
          <w:szCs w:val="24"/>
        </w:rPr>
        <w:t xml:space="preserve">of the detected </w:t>
      </w:r>
      <w:r w:rsidR="000542BE" w:rsidRPr="3F8FC38F">
        <w:rPr>
          <w:color w:val="222222"/>
          <w:sz w:val="24"/>
          <w:szCs w:val="24"/>
        </w:rPr>
        <w:t>fish was transported in 202</w:t>
      </w:r>
      <w:r w:rsidR="36042ACC" w:rsidRPr="3F8FC38F">
        <w:rPr>
          <w:color w:val="222222"/>
          <w:sz w:val="24"/>
          <w:szCs w:val="24"/>
        </w:rPr>
        <w:t>2, four</w:t>
      </w:r>
      <w:r w:rsidR="000542BE" w:rsidRPr="3F8FC38F">
        <w:rPr>
          <w:color w:val="222222"/>
          <w:sz w:val="24"/>
          <w:szCs w:val="24"/>
        </w:rPr>
        <w:t xml:space="preserve"> were transported in 2023</w:t>
      </w:r>
      <w:r w:rsidR="740C05D1" w:rsidRPr="3F8FC38F">
        <w:rPr>
          <w:color w:val="222222"/>
          <w:sz w:val="24"/>
          <w:szCs w:val="24"/>
        </w:rPr>
        <w:t>, and one in 2024</w:t>
      </w:r>
      <w:r w:rsidR="00DF6F33" w:rsidRPr="3F8FC38F">
        <w:rPr>
          <w:color w:val="222222"/>
          <w:sz w:val="24"/>
          <w:szCs w:val="24"/>
        </w:rPr>
        <w:t>.</w:t>
      </w:r>
      <w:r w:rsidR="001B20DB" w:rsidRPr="3F8FC38F">
        <w:rPr>
          <w:color w:val="222222"/>
          <w:sz w:val="24"/>
          <w:szCs w:val="24"/>
        </w:rPr>
        <w:t xml:space="preserve"> </w:t>
      </w:r>
      <w:r w:rsidR="00C07EF7" w:rsidRPr="3F8FC38F">
        <w:rPr>
          <w:color w:val="222222"/>
          <w:sz w:val="24"/>
          <w:szCs w:val="24"/>
        </w:rPr>
        <w:t>Of</w:t>
      </w:r>
      <w:r w:rsidR="1469A2A9" w:rsidRPr="3F8FC38F">
        <w:rPr>
          <w:color w:val="222222"/>
          <w:sz w:val="24"/>
          <w:szCs w:val="24"/>
        </w:rPr>
        <w:t xml:space="preserve"> the </w:t>
      </w:r>
      <w:r w:rsidR="6C826BAF" w:rsidRPr="3F8FC38F">
        <w:rPr>
          <w:color w:val="222222"/>
          <w:sz w:val="24"/>
          <w:szCs w:val="24"/>
        </w:rPr>
        <w:t>six</w:t>
      </w:r>
      <w:r w:rsidR="00944007" w:rsidRPr="3F8FC38F">
        <w:rPr>
          <w:color w:val="222222"/>
          <w:sz w:val="24"/>
          <w:szCs w:val="24"/>
        </w:rPr>
        <w:t xml:space="preserve"> fish</w:t>
      </w:r>
      <w:r w:rsidR="00C07EF7" w:rsidRPr="3F8FC38F">
        <w:rPr>
          <w:color w:val="222222"/>
          <w:sz w:val="24"/>
          <w:szCs w:val="24"/>
        </w:rPr>
        <w:t xml:space="preserve"> detected in the ladder, </w:t>
      </w:r>
      <w:r w:rsidR="19E44A54" w:rsidRPr="3F8FC38F">
        <w:rPr>
          <w:color w:val="222222"/>
          <w:sz w:val="24"/>
          <w:szCs w:val="24"/>
        </w:rPr>
        <w:t>three</w:t>
      </w:r>
      <w:r w:rsidR="00944007" w:rsidRPr="3F8FC38F">
        <w:rPr>
          <w:color w:val="222222"/>
          <w:sz w:val="24"/>
          <w:szCs w:val="24"/>
        </w:rPr>
        <w:t xml:space="preserve"> were detected </w:t>
      </w:r>
      <w:r w:rsidR="001F42F5" w:rsidRPr="3F8FC38F">
        <w:rPr>
          <w:color w:val="222222"/>
          <w:sz w:val="24"/>
          <w:szCs w:val="24"/>
        </w:rPr>
        <w:t>exiting the</w:t>
      </w:r>
      <w:r w:rsidR="00944007" w:rsidRPr="3F8FC38F">
        <w:rPr>
          <w:color w:val="222222"/>
          <w:sz w:val="24"/>
          <w:szCs w:val="24"/>
        </w:rPr>
        <w:t xml:space="preserve"> </w:t>
      </w:r>
      <w:r w:rsidR="00D96577" w:rsidRPr="3F8FC38F">
        <w:rPr>
          <w:color w:val="222222"/>
          <w:sz w:val="24"/>
          <w:szCs w:val="24"/>
        </w:rPr>
        <w:t xml:space="preserve">lower </w:t>
      </w:r>
      <w:r w:rsidR="00944007" w:rsidRPr="3F8FC38F">
        <w:rPr>
          <w:color w:val="222222"/>
          <w:sz w:val="24"/>
          <w:szCs w:val="24"/>
        </w:rPr>
        <w:t xml:space="preserve">North Fork Tieton </w:t>
      </w:r>
      <w:r w:rsidR="001F42F5" w:rsidRPr="3F8FC38F">
        <w:rPr>
          <w:color w:val="222222"/>
          <w:sz w:val="24"/>
          <w:szCs w:val="24"/>
        </w:rPr>
        <w:t xml:space="preserve">River </w:t>
      </w:r>
      <w:r w:rsidR="00944007" w:rsidRPr="3F8FC38F">
        <w:rPr>
          <w:color w:val="222222"/>
          <w:sz w:val="24"/>
          <w:szCs w:val="24"/>
        </w:rPr>
        <w:t>site</w:t>
      </w:r>
      <w:r w:rsidR="3ACF3B82" w:rsidRPr="3F8FC38F">
        <w:rPr>
          <w:color w:val="222222"/>
          <w:sz w:val="24"/>
          <w:szCs w:val="24"/>
        </w:rPr>
        <w:t>, two</w:t>
      </w:r>
      <w:r w:rsidR="00944007" w:rsidRPr="3F8FC38F">
        <w:rPr>
          <w:color w:val="222222"/>
          <w:sz w:val="24"/>
          <w:szCs w:val="24"/>
        </w:rPr>
        <w:t xml:space="preserve"> </w:t>
      </w:r>
      <w:r w:rsidR="009E0941" w:rsidRPr="3F8FC38F">
        <w:rPr>
          <w:color w:val="222222"/>
          <w:sz w:val="24"/>
          <w:szCs w:val="24"/>
        </w:rPr>
        <w:t xml:space="preserve">on September </w:t>
      </w:r>
      <w:r w:rsidR="20EA34CF" w:rsidRPr="3F8FC38F">
        <w:rPr>
          <w:color w:val="222222"/>
          <w:sz w:val="24"/>
          <w:szCs w:val="24"/>
        </w:rPr>
        <w:t xml:space="preserve">21 </w:t>
      </w:r>
      <w:r w:rsidR="38B70048" w:rsidRPr="3F8FC38F">
        <w:rPr>
          <w:color w:val="222222"/>
          <w:sz w:val="24"/>
          <w:szCs w:val="24"/>
        </w:rPr>
        <w:t xml:space="preserve">and one on </w:t>
      </w:r>
      <w:r w:rsidR="20EA34CF" w:rsidRPr="3F8FC38F">
        <w:rPr>
          <w:color w:val="222222"/>
          <w:sz w:val="24"/>
          <w:szCs w:val="24"/>
        </w:rPr>
        <w:t>October 2</w:t>
      </w:r>
      <w:r w:rsidR="00F44052">
        <w:rPr>
          <w:color w:val="222222"/>
          <w:sz w:val="24"/>
          <w:szCs w:val="24"/>
        </w:rPr>
        <w:t>,</w:t>
      </w:r>
      <w:r w:rsidR="20EA34CF" w:rsidRPr="3F8FC38F">
        <w:rPr>
          <w:color w:val="222222"/>
          <w:sz w:val="24"/>
          <w:szCs w:val="24"/>
        </w:rPr>
        <w:t xml:space="preserve"> </w:t>
      </w:r>
      <w:r w:rsidR="00944007" w:rsidRPr="3F8FC38F">
        <w:rPr>
          <w:color w:val="222222"/>
          <w:sz w:val="24"/>
          <w:szCs w:val="24"/>
        </w:rPr>
        <w:t>prior to being detected at the fish</w:t>
      </w:r>
      <w:r w:rsidR="008E57EB" w:rsidRPr="3F8FC38F">
        <w:rPr>
          <w:color w:val="222222"/>
          <w:sz w:val="24"/>
          <w:szCs w:val="24"/>
        </w:rPr>
        <w:t xml:space="preserve"> ladder</w:t>
      </w:r>
      <w:r w:rsidR="00B34F9C" w:rsidRPr="3F8FC38F">
        <w:rPr>
          <w:color w:val="222222"/>
          <w:sz w:val="24"/>
          <w:szCs w:val="24"/>
        </w:rPr>
        <w:t xml:space="preserve"> on </w:t>
      </w:r>
      <w:r w:rsidR="085B4A10" w:rsidRPr="3F8FC38F">
        <w:rPr>
          <w:color w:val="222222"/>
          <w:sz w:val="24"/>
          <w:szCs w:val="24"/>
        </w:rPr>
        <w:t>September 22, September 26, and October 5</w:t>
      </w:r>
      <w:r w:rsidR="00B34F9C" w:rsidRPr="3F8FC38F">
        <w:rPr>
          <w:color w:val="222222"/>
          <w:sz w:val="24"/>
          <w:szCs w:val="24"/>
        </w:rPr>
        <w:t>, respectively</w:t>
      </w:r>
      <w:r w:rsidR="00944007" w:rsidRPr="3F8FC38F">
        <w:rPr>
          <w:color w:val="222222"/>
          <w:sz w:val="24"/>
          <w:szCs w:val="24"/>
        </w:rPr>
        <w:t xml:space="preserve">. </w:t>
      </w:r>
      <w:r w:rsidR="3F2224D6" w:rsidRPr="3F8FC38F">
        <w:rPr>
          <w:color w:val="222222"/>
          <w:sz w:val="24"/>
          <w:szCs w:val="24"/>
        </w:rPr>
        <w:t>One fish was detected at the upper North Fork Tieton River site on September 24 prior to being detected at the fish ladder on Sept</w:t>
      </w:r>
      <w:r w:rsidR="5035372A" w:rsidRPr="3F8FC38F">
        <w:rPr>
          <w:color w:val="222222"/>
          <w:sz w:val="24"/>
          <w:szCs w:val="24"/>
        </w:rPr>
        <w:t>ember 27.</w:t>
      </w:r>
      <w:r w:rsidR="562A9189" w:rsidRPr="3F8FC38F">
        <w:rPr>
          <w:color w:val="222222"/>
          <w:sz w:val="24"/>
          <w:szCs w:val="24"/>
        </w:rPr>
        <w:t xml:space="preserve"> However, two fish were detected traveling up the ladder </w:t>
      </w:r>
      <w:r w:rsidR="59E9468E" w:rsidRPr="3F8FC38F">
        <w:rPr>
          <w:color w:val="222222"/>
          <w:sz w:val="24"/>
          <w:szCs w:val="24"/>
        </w:rPr>
        <w:t>in 2024.</w:t>
      </w:r>
      <w:r w:rsidR="562A9189" w:rsidRPr="3F8FC38F">
        <w:rPr>
          <w:color w:val="222222"/>
          <w:sz w:val="24"/>
          <w:szCs w:val="24"/>
        </w:rPr>
        <w:t xml:space="preserve"> Th</w:t>
      </w:r>
      <w:r w:rsidR="017773FC" w:rsidRPr="3F8FC38F">
        <w:rPr>
          <w:color w:val="222222"/>
          <w:sz w:val="24"/>
          <w:szCs w:val="24"/>
        </w:rPr>
        <w:t>e first</w:t>
      </w:r>
      <w:r w:rsidR="562A9189" w:rsidRPr="3F8FC38F">
        <w:rPr>
          <w:color w:val="222222"/>
          <w:sz w:val="24"/>
          <w:szCs w:val="24"/>
        </w:rPr>
        <w:t xml:space="preserve"> fish was</w:t>
      </w:r>
      <w:r w:rsidR="7702C0B6" w:rsidRPr="3F8FC38F">
        <w:rPr>
          <w:color w:val="222222"/>
          <w:sz w:val="24"/>
          <w:szCs w:val="24"/>
        </w:rPr>
        <w:t xml:space="preserve"> of North Fork Tieton </w:t>
      </w:r>
      <w:r w:rsidR="007C6EFB">
        <w:rPr>
          <w:color w:val="222222"/>
          <w:sz w:val="24"/>
          <w:szCs w:val="24"/>
        </w:rPr>
        <w:t xml:space="preserve">River </w:t>
      </w:r>
      <w:r w:rsidR="7702C0B6" w:rsidRPr="3F8FC38F">
        <w:rPr>
          <w:color w:val="222222"/>
          <w:sz w:val="24"/>
          <w:szCs w:val="24"/>
        </w:rPr>
        <w:t>origin and</w:t>
      </w:r>
      <w:r w:rsidR="562A9189" w:rsidRPr="3F8FC38F">
        <w:rPr>
          <w:color w:val="222222"/>
          <w:sz w:val="24"/>
          <w:szCs w:val="24"/>
        </w:rPr>
        <w:t xml:space="preserve"> detected at OCH</w:t>
      </w:r>
      <w:r w:rsidR="1AB30ADD" w:rsidRPr="3F8FC38F">
        <w:rPr>
          <w:color w:val="222222"/>
          <w:sz w:val="24"/>
          <w:szCs w:val="24"/>
        </w:rPr>
        <w:t xml:space="preserve"> August 9</w:t>
      </w:r>
      <w:r w:rsidR="562A9189" w:rsidRPr="3F8FC38F">
        <w:rPr>
          <w:color w:val="222222"/>
          <w:sz w:val="24"/>
          <w:szCs w:val="24"/>
        </w:rPr>
        <w:t>, then ULD</w:t>
      </w:r>
      <w:r w:rsidR="1D67C594" w:rsidRPr="3F8FC38F">
        <w:rPr>
          <w:color w:val="222222"/>
          <w:sz w:val="24"/>
          <w:szCs w:val="24"/>
        </w:rPr>
        <w:t xml:space="preserve"> on August 10</w:t>
      </w:r>
      <w:r w:rsidR="562A9189" w:rsidRPr="3F8FC38F">
        <w:rPr>
          <w:color w:val="222222"/>
          <w:sz w:val="24"/>
          <w:szCs w:val="24"/>
        </w:rPr>
        <w:t>, then NFT</w:t>
      </w:r>
      <w:r w:rsidR="3A03EFC6" w:rsidRPr="3F8FC38F">
        <w:rPr>
          <w:color w:val="222222"/>
          <w:sz w:val="24"/>
          <w:szCs w:val="24"/>
        </w:rPr>
        <w:t xml:space="preserve"> August 13</w:t>
      </w:r>
      <w:r w:rsidR="562A9189" w:rsidRPr="3F8FC38F">
        <w:rPr>
          <w:color w:val="222222"/>
          <w:sz w:val="24"/>
          <w:szCs w:val="24"/>
        </w:rPr>
        <w:t>, and making up to UPNFT</w:t>
      </w:r>
      <w:r w:rsidR="6524875B" w:rsidRPr="3F8FC38F">
        <w:rPr>
          <w:color w:val="222222"/>
          <w:sz w:val="24"/>
          <w:szCs w:val="24"/>
        </w:rPr>
        <w:t xml:space="preserve"> on August 15</w:t>
      </w:r>
      <w:r w:rsidR="562A9189" w:rsidRPr="3F8FC38F">
        <w:rPr>
          <w:color w:val="222222"/>
          <w:sz w:val="24"/>
          <w:szCs w:val="24"/>
        </w:rPr>
        <w:t>, where it spent roughly a month before being detected at UPNFT</w:t>
      </w:r>
      <w:r w:rsidR="0014061D">
        <w:rPr>
          <w:color w:val="222222"/>
          <w:sz w:val="24"/>
          <w:szCs w:val="24"/>
        </w:rPr>
        <w:t xml:space="preserve"> and then</w:t>
      </w:r>
      <w:r w:rsidR="562A9189" w:rsidRPr="3F8FC38F">
        <w:rPr>
          <w:color w:val="222222"/>
          <w:sz w:val="24"/>
          <w:szCs w:val="24"/>
        </w:rPr>
        <w:t xml:space="preserve"> NFT</w:t>
      </w:r>
      <w:r w:rsidR="60ECA903" w:rsidRPr="3F8FC38F">
        <w:rPr>
          <w:color w:val="222222"/>
          <w:sz w:val="24"/>
          <w:szCs w:val="24"/>
        </w:rPr>
        <w:t xml:space="preserve"> on September 19</w:t>
      </w:r>
      <w:r w:rsidR="23FFAA26" w:rsidRPr="3F8FC38F">
        <w:rPr>
          <w:color w:val="222222"/>
          <w:sz w:val="24"/>
          <w:szCs w:val="24"/>
        </w:rPr>
        <w:t xml:space="preserve">, indicating that this fish </w:t>
      </w:r>
      <w:r w:rsidR="0014061D">
        <w:rPr>
          <w:color w:val="222222"/>
          <w:sz w:val="24"/>
          <w:szCs w:val="24"/>
        </w:rPr>
        <w:t xml:space="preserve">probably </w:t>
      </w:r>
      <w:r w:rsidR="23FFAA26" w:rsidRPr="3F8FC38F">
        <w:rPr>
          <w:color w:val="222222"/>
          <w:sz w:val="24"/>
          <w:szCs w:val="24"/>
        </w:rPr>
        <w:t>spawned</w:t>
      </w:r>
      <w:r w:rsidR="562A9189" w:rsidRPr="3F8FC38F">
        <w:rPr>
          <w:color w:val="222222"/>
          <w:sz w:val="24"/>
          <w:szCs w:val="24"/>
        </w:rPr>
        <w:t>.</w:t>
      </w:r>
      <w:r w:rsidR="1EDD4862" w:rsidRPr="3F8FC38F">
        <w:rPr>
          <w:color w:val="222222"/>
          <w:sz w:val="24"/>
          <w:szCs w:val="24"/>
        </w:rPr>
        <w:t xml:space="preserve"> The second fish was </w:t>
      </w:r>
      <w:r w:rsidR="3CB66B74" w:rsidRPr="3F8FC38F">
        <w:rPr>
          <w:color w:val="222222"/>
          <w:sz w:val="24"/>
          <w:szCs w:val="24"/>
        </w:rPr>
        <w:t xml:space="preserve">the only fish detected at the lower Clear Creek </w:t>
      </w:r>
      <w:r w:rsidR="008B2E25">
        <w:rPr>
          <w:color w:val="222222"/>
          <w:sz w:val="24"/>
          <w:szCs w:val="24"/>
        </w:rPr>
        <w:t>D</w:t>
      </w:r>
      <w:r w:rsidR="008B2E25" w:rsidRPr="3F8FC38F">
        <w:rPr>
          <w:color w:val="222222"/>
          <w:sz w:val="24"/>
          <w:szCs w:val="24"/>
        </w:rPr>
        <w:t xml:space="preserve">am </w:t>
      </w:r>
      <w:r w:rsidR="3CB66B74" w:rsidRPr="3F8FC38F">
        <w:rPr>
          <w:color w:val="222222"/>
          <w:sz w:val="24"/>
          <w:szCs w:val="24"/>
        </w:rPr>
        <w:t xml:space="preserve">fish ladder site (LLD). This fish was </w:t>
      </w:r>
      <w:r w:rsidR="1EDD4862" w:rsidRPr="3F8FC38F">
        <w:rPr>
          <w:color w:val="222222"/>
          <w:sz w:val="24"/>
          <w:szCs w:val="24"/>
        </w:rPr>
        <w:t xml:space="preserve">of South Fork Tieton </w:t>
      </w:r>
      <w:r w:rsidR="005A35FF">
        <w:rPr>
          <w:color w:val="222222"/>
          <w:sz w:val="24"/>
          <w:szCs w:val="24"/>
        </w:rPr>
        <w:t xml:space="preserve">River </w:t>
      </w:r>
      <w:r w:rsidR="1EDD4862" w:rsidRPr="3F8FC38F">
        <w:rPr>
          <w:color w:val="222222"/>
          <w:sz w:val="24"/>
          <w:szCs w:val="24"/>
        </w:rPr>
        <w:t xml:space="preserve">origin and released </w:t>
      </w:r>
      <w:r w:rsidR="00667D9D" w:rsidRPr="3F8FC38F">
        <w:rPr>
          <w:color w:val="222222"/>
          <w:sz w:val="24"/>
          <w:szCs w:val="24"/>
        </w:rPr>
        <w:t>downstream</w:t>
      </w:r>
      <w:r w:rsidR="1EDD4862" w:rsidRPr="3F8FC38F">
        <w:rPr>
          <w:color w:val="222222"/>
          <w:sz w:val="24"/>
          <w:szCs w:val="24"/>
        </w:rPr>
        <w:t xml:space="preserve"> of the stilling basin. </w:t>
      </w:r>
      <w:r w:rsidR="2DE9E975" w:rsidRPr="3F8FC38F">
        <w:rPr>
          <w:color w:val="222222"/>
          <w:sz w:val="24"/>
          <w:szCs w:val="24"/>
        </w:rPr>
        <w:t>It was detected at OCH, LLD, and ULD on November 19</w:t>
      </w:r>
      <w:r w:rsidR="7EF37305" w:rsidRPr="3F8FC38F">
        <w:rPr>
          <w:color w:val="222222"/>
          <w:sz w:val="24"/>
          <w:szCs w:val="24"/>
        </w:rPr>
        <w:t>.</w:t>
      </w:r>
      <w:r w:rsidR="00944007" w:rsidRPr="3F8FC38F">
        <w:rPr>
          <w:color w:val="222222"/>
          <w:sz w:val="24"/>
          <w:szCs w:val="24"/>
        </w:rPr>
        <w:t xml:space="preserve"> </w:t>
      </w:r>
      <w:r w:rsidR="45905690" w:rsidRPr="3F8FC38F">
        <w:rPr>
          <w:color w:val="222222"/>
          <w:sz w:val="24"/>
          <w:szCs w:val="24"/>
        </w:rPr>
        <w:t>Th</w:t>
      </w:r>
      <w:r w:rsidR="45905690" w:rsidRPr="3F8FC38F">
        <w:rPr>
          <w:sz w:val="24"/>
          <w:szCs w:val="24"/>
        </w:rPr>
        <w:t xml:space="preserve">e mean </w:t>
      </w:r>
      <w:r w:rsidR="1FCB3AE6" w:rsidRPr="3F8FC38F">
        <w:rPr>
          <w:sz w:val="24"/>
          <w:szCs w:val="24"/>
        </w:rPr>
        <w:t xml:space="preserve">daily </w:t>
      </w:r>
      <w:r w:rsidR="45905690" w:rsidRPr="3F8FC38F">
        <w:rPr>
          <w:sz w:val="24"/>
          <w:szCs w:val="24"/>
        </w:rPr>
        <w:t>water temperature</w:t>
      </w:r>
      <w:r w:rsidR="00DC1E82" w:rsidRPr="3F8FC38F">
        <w:rPr>
          <w:sz w:val="24"/>
          <w:szCs w:val="24"/>
        </w:rPr>
        <w:t xml:space="preserve"> in the Clear Creek</w:t>
      </w:r>
      <w:r w:rsidR="00836A1E" w:rsidRPr="3F8FC38F">
        <w:rPr>
          <w:sz w:val="24"/>
          <w:szCs w:val="24"/>
        </w:rPr>
        <w:t xml:space="preserve"> Dam</w:t>
      </w:r>
      <w:r w:rsidR="00DC1E82" w:rsidRPr="3F8FC38F">
        <w:rPr>
          <w:sz w:val="24"/>
          <w:szCs w:val="24"/>
        </w:rPr>
        <w:t xml:space="preserve"> fish ladder</w:t>
      </w:r>
      <w:r w:rsidR="45905690" w:rsidRPr="3F8FC38F">
        <w:rPr>
          <w:sz w:val="24"/>
          <w:szCs w:val="24"/>
        </w:rPr>
        <w:t xml:space="preserve"> </w:t>
      </w:r>
      <w:r w:rsidR="7CE4AA36" w:rsidRPr="3F8FC38F">
        <w:rPr>
          <w:sz w:val="24"/>
          <w:szCs w:val="24"/>
        </w:rPr>
        <w:t xml:space="preserve">during the time when Bull Trout were present </w:t>
      </w:r>
      <w:r w:rsidR="45905690" w:rsidRPr="3F8FC38F">
        <w:rPr>
          <w:sz w:val="24"/>
          <w:szCs w:val="24"/>
        </w:rPr>
        <w:t>ranged from</w:t>
      </w:r>
      <w:r w:rsidR="4618FC10" w:rsidRPr="3F8FC38F">
        <w:rPr>
          <w:color w:val="222222"/>
          <w:sz w:val="24"/>
          <w:szCs w:val="24"/>
        </w:rPr>
        <w:t xml:space="preserve"> </w:t>
      </w:r>
      <w:r w:rsidR="00F84AA3" w:rsidRPr="3F8FC38F">
        <w:rPr>
          <w:color w:val="222222"/>
          <w:sz w:val="24"/>
          <w:szCs w:val="24"/>
        </w:rPr>
        <w:t>18.9</w:t>
      </w:r>
      <w:r w:rsidR="008B2122" w:rsidRPr="3F8FC38F">
        <w:rPr>
          <w:sz w:val="24"/>
          <w:szCs w:val="24"/>
        </w:rPr>
        <w:t>°C</w:t>
      </w:r>
      <w:r w:rsidR="13102B7A" w:rsidRPr="3F8FC38F">
        <w:rPr>
          <w:color w:val="222222"/>
          <w:sz w:val="24"/>
          <w:szCs w:val="24"/>
        </w:rPr>
        <w:t xml:space="preserve"> on </w:t>
      </w:r>
      <w:r w:rsidR="00F84AA3" w:rsidRPr="3F8FC38F">
        <w:rPr>
          <w:color w:val="222222"/>
          <w:sz w:val="24"/>
          <w:szCs w:val="24"/>
        </w:rPr>
        <w:t xml:space="preserve">August </w:t>
      </w:r>
      <w:r w:rsidR="13102B7A" w:rsidRPr="3F8FC38F">
        <w:rPr>
          <w:color w:val="222222"/>
          <w:sz w:val="24"/>
          <w:szCs w:val="24"/>
        </w:rPr>
        <w:t>10</w:t>
      </w:r>
      <w:r w:rsidR="467688DB" w:rsidRPr="3F8FC38F">
        <w:rPr>
          <w:color w:val="222222"/>
          <w:sz w:val="24"/>
          <w:szCs w:val="24"/>
        </w:rPr>
        <w:t xml:space="preserve"> to </w:t>
      </w:r>
      <w:r w:rsidR="00152C29" w:rsidRPr="3F8FC38F">
        <w:rPr>
          <w:color w:val="222222"/>
          <w:sz w:val="24"/>
          <w:szCs w:val="24"/>
        </w:rPr>
        <w:t>11.1</w:t>
      </w:r>
      <w:r w:rsidR="00CBA974" w:rsidRPr="3F8FC38F">
        <w:rPr>
          <w:sz w:val="24"/>
          <w:szCs w:val="24"/>
        </w:rPr>
        <w:t>°C</w:t>
      </w:r>
      <w:r w:rsidR="60DC036C" w:rsidRPr="3F8FC38F">
        <w:rPr>
          <w:color w:val="222222"/>
          <w:sz w:val="24"/>
          <w:szCs w:val="24"/>
        </w:rPr>
        <w:t xml:space="preserve"> </w:t>
      </w:r>
      <w:r w:rsidR="00CBA974" w:rsidRPr="3F8FC38F">
        <w:rPr>
          <w:sz w:val="24"/>
          <w:szCs w:val="24"/>
        </w:rPr>
        <w:t xml:space="preserve">on </w:t>
      </w:r>
      <w:r w:rsidR="00152C29" w:rsidRPr="3F8FC38F">
        <w:rPr>
          <w:sz w:val="24"/>
          <w:szCs w:val="24"/>
        </w:rPr>
        <w:t>October 5</w:t>
      </w:r>
      <w:r w:rsidR="2C6B5266" w:rsidRPr="3F8FC38F">
        <w:rPr>
          <w:sz w:val="24"/>
          <w:szCs w:val="24"/>
        </w:rPr>
        <w:t>.</w:t>
      </w:r>
      <w:r w:rsidR="4CEA6E05" w:rsidRPr="3F8FC38F">
        <w:rPr>
          <w:sz w:val="24"/>
          <w:szCs w:val="24"/>
        </w:rPr>
        <w:t xml:space="preserve"> </w:t>
      </w:r>
      <w:r w:rsidR="00152C29" w:rsidRPr="3F8FC38F">
        <w:rPr>
          <w:sz w:val="24"/>
          <w:szCs w:val="24"/>
        </w:rPr>
        <w:t>T</w:t>
      </w:r>
      <w:r w:rsidR="46EC2943" w:rsidRPr="3F8FC38F">
        <w:rPr>
          <w:sz w:val="24"/>
          <w:szCs w:val="24"/>
        </w:rPr>
        <w:t xml:space="preserve">emperature data was not available </w:t>
      </w:r>
      <w:r w:rsidR="009D32B1" w:rsidRPr="3F8FC38F">
        <w:rPr>
          <w:sz w:val="24"/>
          <w:szCs w:val="24"/>
        </w:rPr>
        <w:t>for the November 1</w:t>
      </w:r>
      <w:r w:rsidR="00C039EE" w:rsidRPr="3F8FC38F">
        <w:rPr>
          <w:sz w:val="24"/>
          <w:szCs w:val="24"/>
        </w:rPr>
        <w:t>9</w:t>
      </w:r>
      <w:r w:rsidR="009D32B1" w:rsidRPr="3F8FC38F">
        <w:rPr>
          <w:sz w:val="24"/>
          <w:szCs w:val="24"/>
        </w:rPr>
        <w:t xml:space="preserve"> detection</w:t>
      </w:r>
      <w:r w:rsidR="00D24CBE" w:rsidRPr="3F8FC38F">
        <w:rPr>
          <w:sz w:val="24"/>
          <w:szCs w:val="24"/>
        </w:rPr>
        <w:t xml:space="preserve"> </w:t>
      </w:r>
      <w:r w:rsidR="16735C20" w:rsidRPr="3F8FC38F">
        <w:rPr>
          <w:sz w:val="24"/>
          <w:szCs w:val="24"/>
        </w:rPr>
        <w:t>(</w:t>
      </w:r>
      <w:hyperlink w:anchor="ULD">
        <w:r w:rsidR="00930947" w:rsidRPr="3F8FC38F">
          <w:rPr>
            <w:rStyle w:val="Hyperlink"/>
            <w:rFonts w:asciiTheme="minorHAnsi" w:hAnsiTheme="minorHAnsi"/>
          </w:rPr>
          <w:t>Figure 19</w:t>
        </w:r>
      </w:hyperlink>
      <w:r w:rsidR="16735C20" w:rsidRPr="3F8FC38F">
        <w:rPr>
          <w:sz w:val="24"/>
          <w:szCs w:val="24"/>
        </w:rPr>
        <w:t>)</w:t>
      </w:r>
      <w:r w:rsidR="46EC2943" w:rsidRPr="3F8FC38F">
        <w:rPr>
          <w:sz w:val="24"/>
          <w:szCs w:val="24"/>
        </w:rPr>
        <w:t>.</w:t>
      </w:r>
    </w:p>
    <w:p w14:paraId="6546BB49" w14:textId="275AAEAC" w:rsidR="000D3C5C" w:rsidRDefault="004C7EC9" w:rsidP="000D3C5C">
      <w:pPr>
        <w:rPr>
          <w:sz w:val="24"/>
          <w:szCs w:val="24"/>
          <w:highlight w:val="yellow"/>
        </w:rPr>
      </w:pPr>
      <w:bookmarkStart w:id="19" w:name="ULD"/>
      <w:r>
        <w:rPr>
          <w:noProof/>
          <w:sz w:val="24"/>
          <w:szCs w:val="24"/>
        </w:rPr>
        <w:drawing>
          <wp:inline distT="0" distB="0" distL="0" distR="0" wp14:anchorId="5CEBB3B5" wp14:editId="5E4B5E5C">
            <wp:extent cx="5943598" cy="3343273"/>
            <wp:effectExtent l="0" t="0" r="635" b="0"/>
            <wp:docPr id="32" name="Picture 32" descr="A figure showing PIT antenna operation (black bars), bull trout detections (orange points), and daily water temperature (thin line) at the upper (ULD) and lower (LLD) fish ladder antennas at Clear Creek Dam spillway.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figure showing PIT antenna operation (black bars), bull trout detections (orange points), and daily water temperature (thin line) at the upper (ULD) and lower (LLD) fish ladder antennas at Clear Creek Dam spillway. Water temperature is on the y-axis and time from January 2024 to January 2025 is on the x-axi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598" cy="3343273"/>
                    </a:xfrm>
                    <a:prstGeom prst="rect">
                      <a:avLst/>
                    </a:prstGeom>
                  </pic:spPr>
                </pic:pic>
              </a:graphicData>
            </a:graphic>
          </wp:inline>
        </w:drawing>
      </w:r>
    </w:p>
    <w:p w14:paraId="1ECEC8EA" w14:textId="00B6EC91" w:rsidR="000D3C5C" w:rsidRPr="001400BC" w:rsidRDefault="00503BB8" w:rsidP="00503BB8">
      <w:pPr>
        <w:pStyle w:val="Figurecaption"/>
      </w:pPr>
      <w:r w:rsidRPr="00867530">
        <w:t xml:space="preserve">Figure </w:t>
      </w:r>
      <w:r w:rsidR="00930947" w:rsidRPr="00867530">
        <w:fldChar w:fldCharType="begin"/>
      </w:r>
      <w:r w:rsidR="00930947" w:rsidRPr="00867530">
        <w:instrText xml:space="preserve"> SEQ Figure \* ARABIC </w:instrText>
      </w:r>
      <w:r w:rsidR="00930947" w:rsidRPr="00867530">
        <w:fldChar w:fldCharType="separate"/>
      </w:r>
      <w:r w:rsidR="00930947">
        <w:rPr>
          <w:noProof/>
        </w:rPr>
        <w:t>19</w:t>
      </w:r>
      <w:r w:rsidR="00930947" w:rsidRPr="00867530">
        <w:fldChar w:fldCharType="end"/>
      </w:r>
      <w:r w:rsidRPr="00867530">
        <w:t xml:space="preserve">. </w:t>
      </w:r>
      <w:r w:rsidR="000D3C5C" w:rsidRPr="00867530">
        <w:rPr>
          <w:b w:val="0"/>
          <w:bCs/>
        </w:rPr>
        <w:t xml:space="preserve">Seasonal change in water temperature, antenna operation, and detections of PIT-tagged Bull Trout at the </w:t>
      </w:r>
      <w:r w:rsidR="00CF378C" w:rsidRPr="00867530">
        <w:rPr>
          <w:b w:val="0"/>
          <w:bCs/>
        </w:rPr>
        <w:t xml:space="preserve">upper ladder antenna </w:t>
      </w:r>
      <w:r w:rsidR="000D3C5C" w:rsidRPr="00867530">
        <w:rPr>
          <w:b w:val="0"/>
          <w:bCs/>
        </w:rPr>
        <w:t>(</w:t>
      </w:r>
      <w:r w:rsidR="00937CD9" w:rsidRPr="00867530">
        <w:rPr>
          <w:b w:val="0"/>
          <w:bCs/>
        </w:rPr>
        <w:t>ULD</w:t>
      </w:r>
      <w:r w:rsidR="000D3C5C" w:rsidRPr="00867530">
        <w:rPr>
          <w:b w:val="0"/>
          <w:bCs/>
        </w:rPr>
        <w:t xml:space="preserve">) </w:t>
      </w:r>
      <w:r w:rsidR="00867530" w:rsidRPr="00867530">
        <w:rPr>
          <w:b w:val="0"/>
          <w:bCs/>
        </w:rPr>
        <w:t xml:space="preserve">and lower ladder antenna (LLD) of the Clear Creek Dam spillway </w:t>
      </w:r>
      <w:r w:rsidR="000D3C5C" w:rsidRPr="00867530">
        <w:rPr>
          <w:b w:val="0"/>
          <w:bCs/>
        </w:rPr>
        <w:t>during 202</w:t>
      </w:r>
      <w:r w:rsidRPr="00867530">
        <w:rPr>
          <w:b w:val="0"/>
          <w:bCs/>
        </w:rPr>
        <w:t>4</w:t>
      </w:r>
      <w:r w:rsidR="000D3C5C" w:rsidRPr="00867530">
        <w:rPr>
          <w:b w:val="0"/>
          <w:bCs/>
        </w:rPr>
        <w:t>.</w:t>
      </w:r>
      <w:r w:rsidR="00B21BDD" w:rsidRPr="00B21BDD">
        <w:t xml:space="preserve"> </w:t>
      </w:r>
      <w:r w:rsidR="00B21BDD" w:rsidRPr="00B21BDD">
        <w:rPr>
          <w:b w:val="0"/>
          <w:bCs/>
        </w:rPr>
        <w:t xml:space="preserve">The top bar indicates </w:t>
      </w:r>
      <w:r w:rsidR="00B21BDD">
        <w:rPr>
          <w:b w:val="0"/>
          <w:bCs/>
        </w:rPr>
        <w:t>ULD</w:t>
      </w:r>
      <w:r w:rsidR="00B21BDD" w:rsidRPr="00B21BDD">
        <w:rPr>
          <w:b w:val="0"/>
          <w:bCs/>
        </w:rPr>
        <w:t xml:space="preserve"> (upstream </w:t>
      </w:r>
      <w:r w:rsidR="00B21BDD">
        <w:rPr>
          <w:b w:val="0"/>
          <w:bCs/>
        </w:rPr>
        <w:t>site</w:t>
      </w:r>
      <w:r w:rsidR="00B21BDD" w:rsidRPr="00B21BDD">
        <w:rPr>
          <w:b w:val="0"/>
          <w:bCs/>
        </w:rPr>
        <w:t xml:space="preserve">) operation, and the bottom bar indicates </w:t>
      </w:r>
      <w:r w:rsidR="00B21BDD">
        <w:rPr>
          <w:b w:val="0"/>
          <w:bCs/>
        </w:rPr>
        <w:t>LLD</w:t>
      </w:r>
      <w:r w:rsidR="00B21BDD" w:rsidRPr="00B21BDD">
        <w:rPr>
          <w:b w:val="0"/>
          <w:bCs/>
        </w:rPr>
        <w:t xml:space="preserve"> (downstream </w:t>
      </w:r>
      <w:r w:rsidR="00B21BDD">
        <w:rPr>
          <w:b w:val="0"/>
          <w:bCs/>
        </w:rPr>
        <w:t>site</w:t>
      </w:r>
      <w:r w:rsidR="00B21BDD" w:rsidRPr="00B21BDD">
        <w:rPr>
          <w:b w:val="0"/>
          <w:bCs/>
        </w:rPr>
        <w:t>) operation.</w:t>
      </w:r>
      <w:r w:rsidR="00B21BDD">
        <w:rPr>
          <w:b w:val="0"/>
          <w:bCs/>
        </w:rPr>
        <w:t xml:space="preserve"> </w:t>
      </w:r>
      <w:r w:rsidR="00E73CF0">
        <w:rPr>
          <w:b w:val="0"/>
          <w:bCs/>
        </w:rPr>
        <w:t xml:space="preserve">Note that temperature was collected within the ladder, between the two </w:t>
      </w:r>
      <w:r w:rsidR="00F5526E">
        <w:rPr>
          <w:b w:val="0"/>
          <w:bCs/>
        </w:rPr>
        <w:t xml:space="preserve">antenna </w:t>
      </w:r>
      <w:r w:rsidR="00E73CF0">
        <w:rPr>
          <w:b w:val="0"/>
          <w:bCs/>
        </w:rPr>
        <w:t>sites.</w:t>
      </w:r>
    </w:p>
    <w:bookmarkEnd w:id="19"/>
    <w:p w14:paraId="352D94CD" w14:textId="14D308CB" w:rsidR="4CD3E175" w:rsidRDefault="519D20DA" w:rsidP="3F8FC38F">
      <w:pPr>
        <w:rPr>
          <w:sz w:val="24"/>
          <w:szCs w:val="24"/>
        </w:rPr>
      </w:pPr>
      <w:r w:rsidRPr="3F8FC38F">
        <w:rPr>
          <w:sz w:val="24"/>
          <w:szCs w:val="24"/>
        </w:rPr>
        <w:lastRenderedPageBreak/>
        <w:t xml:space="preserve">At </w:t>
      </w:r>
      <w:r w:rsidR="663181EE" w:rsidRPr="3F8FC38F">
        <w:rPr>
          <w:sz w:val="24"/>
          <w:szCs w:val="24"/>
        </w:rPr>
        <w:t xml:space="preserve">the </w:t>
      </w:r>
      <w:r w:rsidR="5B15DA10" w:rsidRPr="3F8FC38F">
        <w:rPr>
          <w:sz w:val="24"/>
          <w:szCs w:val="24"/>
        </w:rPr>
        <w:t>Clear Creek Dam outlet channel site</w:t>
      </w:r>
      <w:r w:rsidR="663181EE" w:rsidRPr="3F8FC38F">
        <w:rPr>
          <w:sz w:val="24"/>
          <w:szCs w:val="24"/>
        </w:rPr>
        <w:t xml:space="preserve">, </w:t>
      </w:r>
      <w:r w:rsidRPr="3F8FC38F">
        <w:rPr>
          <w:sz w:val="24"/>
          <w:szCs w:val="24"/>
        </w:rPr>
        <w:t xml:space="preserve">we detected </w:t>
      </w:r>
      <w:r w:rsidR="6CEB2F25" w:rsidRPr="3F8FC38F">
        <w:rPr>
          <w:sz w:val="24"/>
          <w:szCs w:val="24"/>
        </w:rPr>
        <w:t>56</w:t>
      </w:r>
      <w:r w:rsidR="37E2857A" w:rsidRPr="3F8FC38F">
        <w:rPr>
          <w:sz w:val="24"/>
          <w:szCs w:val="24"/>
        </w:rPr>
        <w:t xml:space="preserve"> </w:t>
      </w:r>
      <w:r w:rsidRPr="3F8FC38F">
        <w:rPr>
          <w:sz w:val="24"/>
          <w:szCs w:val="24"/>
        </w:rPr>
        <w:t xml:space="preserve">Bull Trout </w:t>
      </w:r>
      <w:r w:rsidR="67B9862E" w:rsidRPr="3F8FC38F">
        <w:rPr>
          <w:sz w:val="24"/>
          <w:szCs w:val="24"/>
        </w:rPr>
        <w:t xml:space="preserve">between </w:t>
      </w:r>
      <w:r w:rsidR="31953C55" w:rsidRPr="3F8FC38F">
        <w:rPr>
          <w:sz w:val="24"/>
          <w:szCs w:val="24"/>
        </w:rPr>
        <w:t>June</w:t>
      </w:r>
      <w:r w:rsidR="4D91EAB1" w:rsidRPr="3F8FC38F">
        <w:rPr>
          <w:sz w:val="24"/>
          <w:szCs w:val="24"/>
        </w:rPr>
        <w:t xml:space="preserve"> </w:t>
      </w:r>
      <w:r w:rsidR="071EB2CB" w:rsidRPr="3F8FC38F">
        <w:rPr>
          <w:sz w:val="24"/>
          <w:szCs w:val="24"/>
        </w:rPr>
        <w:t>1</w:t>
      </w:r>
      <w:r w:rsidR="25A8DF07" w:rsidRPr="3F8FC38F">
        <w:rPr>
          <w:sz w:val="24"/>
          <w:szCs w:val="24"/>
        </w:rPr>
        <w:t>0</w:t>
      </w:r>
      <w:r w:rsidR="0A7D0536" w:rsidRPr="3F8FC38F">
        <w:rPr>
          <w:sz w:val="24"/>
          <w:szCs w:val="24"/>
        </w:rPr>
        <w:t xml:space="preserve"> and November 1</w:t>
      </w:r>
      <w:r w:rsidR="4C262751" w:rsidRPr="3F8FC38F">
        <w:rPr>
          <w:sz w:val="24"/>
          <w:szCs w:val="24"/>
        </w:rPr>
        <w:t>9</w:t>
      </w:r>
      <w:r w:rsidR="17953B87" w:rsidRPr="3F8FC38F">
        <w:rPr>
          <w:sz w:val="24"/>
          <w:szCs w:val="24"/>
        </w:rPr>
        <w:t xml:space="preserve"> </w:t>
      </w:r>
      <w:r w:rsidR="0A7D0536" w:rsidRPr="3F8FC38F">
        <w:rPr>
          <w:sz w:val="24"/>
          <w:szCs w:val="24"/>
        </w:rPr>
        <w:t>(</w:t>
      </w:r>
      <w:hyperlink w:anchor="OCH">
        <w:r w:rsidR="00930947" w:rsidRPr="3F8FC38F">
          <w:rPr>
            <w:rStyle w:val="Hyperlink"/>
            <w:rFonts w:asciiTheme="minorHAnsi" w:hAnsiTheme="minorHAnsi"/>
          </w:rPr>
          <w:t>Figure 20</w:t>
        </w:r>
      </w:hyperlink>
      <w:r w:rsidR="0A7D0536" w:rsidRPr="3F8FC38F">
        <w:rPr>
          <w:sz w:val="24"/>
          <w:szCs w:val="24"/>
        </w:rPr>
        <w:t>)</w:t>
      </w:r>
      <w:r w:rsidR="5E595019" w:rsidRPr="3F8FC38F">
        <w:rPr>
          <w:sz w:val="24"/>
          <w:szCs w:val="24"/>
        </w:rPr>
        <w:t>.</w:t>
      </w:r>
      <w:r w:rsidR="7E1152DA" w:rsidRPr="3F8FC38F">
        <w:rPr>
          <w:sz w:val="24"/>
          <w:szCs w:val="24"/>
        </w:rPr>
        <w:t xml:space="preserve"> </w:t>
      </w:r>
      <w:r w:rsidR="00D24CBE" w:rsidRPr="3F8FC38F">
        <w:rPr>
          <w:sz w:val="24"/>
          <w:szCs w:val="24"/>
        </w:rPr>
        <w:t>Forty</w:t>
      </w:r>
      <w:r w:rsidR="1F44BD34" w:rsidRPr="3F8FC38F">
        <w:rPr>
          <w:sz w:val="24"/>
          <w:szCs w:val="24"/>
        </w:rPr>
        <w:t>-eight</w:t>
      </w:r>
      <w:r w:rsidR="37E2857A" w:rsidRPr="3F8FC38F">
        <w:rPr>
          <w:sz w:val="24"/>
          <w:szCs w:val="24"/>
        </w:rPr>
        <w:t xml:space="preserve"> </w:t>
      </w:r>
      <w:r w:rsidRPr="3F8FC38F">
        <w:rPr>
          <w:sz w:val="24"/>
          <w:szCs w:val="24"/>
        </w:rPr>
        <w:t xml:space="preserve">of these fish were </w:t>
      </w:r>
      <w:r w:rsidR="3E886FBF" w:rsidRPr="3F8FC38F">
        <w:rPr>
          <w:sz w:val="24"/>
          <w:szCs w:val="24"/>
        </w:rPr>
        <w:t>Indian</w:t>
      </w:r>
      <w:r w:rsidR="6246334D" w:rsidRPr="3F8FC38F">
        <w:rPr>
          <w:sz w:val="24"/>
          <w:szCs w:val="24"/>
        </w:rPr>
        <w:t xml:space="preserve"> Creek</w:t>
      </w:r>
      <w:r w:rsidR="00F23503">
        <w:rPr>
          <w:sz w:val="24"/>
          <w:szCs w:val="24"/>
        </w:rPr>
        <w:t>-</w:t>
      </w:r>
      <w:r w:rsidR="3E886FBF" w:rsidRPr="3F8FC38F">
        <w:rPr>
          <w:sz w:val="24"/>
          <w:szCs w:val="24"/>
        </w:rPr>
        <w:t xml:space="preserve"> </w:t>
      </w:r>
      <w:r w:rsidR="6854B7F0" w:rsidRPr="3F8FC38F">
        <w:rPr>
          <w:sz w:val="24"/>
          <w:szCs w:val="24"/>
        </w:rPr>
        <w:t>or</w:t>
      </w:r>
      <w:r w:rsidR="3E886FBF" w:rsidRPr="3F8FC38F">
        <w:rPr>
          <w:sz w:val="24"/>
          <w:szCs w:val="24"/>
        </w:rPr>
        <w:t xml:space="preserve"> South Fork Tieton</w:t>
      </w:r>
      <w:r w:rsidR="558134F0" w:rsidRPr="3F8FC38F">
        <w:rPr>
          <w:sz w:val="24"/>
          <w:szCs w:val="24"/>
        </w:rPr>
        <w:t xml:space="preserve"> River</w:t>
      </w:r>
      <w:r w:rsidR="7206142C" w:rsidRPr="3F8FC38F">
        <w:rPr>
          <w:sz w:val="24"/>
          <w:szCs w:val="24"/>
        </w:rPr>
        <w:t>-</w:t>
      </w:r>
      <w:r w:rsidR="0F2AF21F" w:rsidRPr="3F8FC38F">
        <w:rPr>
          <w:sz w:val="24"/>
          <w:szCs w:val="24"/>
        </w:rPr>
        <w:t xml:space="preserve">origin </w:t>
      </w:r>
      <w:r w:rsidR="3E886FBF" w:rsidRPr="3F8FC38F">
        <w:rPr>
          <w:sz w:val="24"/>
          <w:szCs w:val="24"/>
        </w:rPr>
        <w:t>fish</w:t>
      </w:r>
      <w:r w:rsidR="364F507F" w:rsidRPr="3F8FC38F">
        <w:rPr>
          <w:sz w:val="24"/>
          <w:szCs w:val="24"/>
        </w:rPr>
        <w:t>,</w:t>
      </w:r>
      <w:r w:rsidR="3E886FBF" w:rsidRPr="3F8FC38F">
        <w:rPr>
          <w:sz w:val="24"/>
          <w:szCs w:val="24"/>
        </w:rPr>
        <w:t xml:space="preserve"> </w:t>
      </w:r>
      <w:r w:rsidRPr="3F8FC38F">
        <w:rPr>
          <w:sz w:val="24"/>
          <w:szCs w:val="24"/>
        </w:rPr>
        <w:t xml:space="preserve">collected </w:t>
      </w:r>
      <w:r w:rsidR="23E3818B" w:rsidRPr="3F8FC38F">
        <w:rPr>
          <w:sz w:val="24"/>
          <w:szCs w:val="24"/>
        </w:rPr>
        <w:t xml:space="preserve">in the Clear Creek Dam stilling basin </w:t>
      </w:r>
      <w:r w:rsidRPr="3F8FC38F">
        <w:rPr>
          <w:sz w:val="24"/>
          <w:szCs w:val="24"/>
        </w:rPr>
        <w:t xml:space="preserve">and released </w:t>
      </w:r>
      <w:r w:rsidR="14AEE7CA" w:rsidRPr="3F8FC38F">
        <w:rPr>
          <w:sz w:val="24"/>
          <w:szCs w:val="24"/>
        </w:rPr>
        <w:t>downstream</w:t>
      </w:r>
      <w:r w:rsidR="1AF14CC6" w:rsidRPr="3F8FC38F">
        <w:rPr>
          <w:sz w:val="24"/>
          <w:szCs w:val="24"/>
        </w:rPr>
        <w:t>.</w:t>
      </w:r>
      <w:r w:rsidR="7E1152DA" w:rsidRPr="3F8FC38F">
        <w:rPr>
          <w:sz w:val="24"/>
          <w:szCs w:val="24"/>
        </w:rPr>
        <w:t xml:space="preserve"> </w:t>
      </w:r>
      <w:r w:rsidR="7E5C6802" w:rsidRPr="3F8FC38F">
        <w:rPr>
          <w:sz w:val="24"/>
          <w:szCs w:val="24"/>
        </w:rPr>
        <w:t xml:space="preserve">Of the Indian Creek fish, one was tagged in </w:t>
      </w:r>
      <w:r w:rsidR="2826C06D" w:rsidRPr="3F8FC38F">
        <w:rPr>
          <w:sz w:val="24"/>
          <w:szCs w:val="24"/>
        </w:rPr>
        <w:t>202</w:t>
      </w:r>
      <w:r w:rsidR="499F5E42" w:rsidRPr="3F8FC38F">
        <w:rPr>
          <w:sz w:val="24"/>
          <w:szCs w:val="24"/>
        </w:rPr>
        <w:t>2</w:t>
      </w:r>
      <w:r w:rsidR="2826C06D" w:rsidRPr="3F8FC38F">
        <w:rPr>
          <w:sz w:val="24"/>
          <w:szCs w:val="24"/>
        </w:rPr>
        <w:t xml:space="preserve">, </w:t>
      </w:r>
      <w:r w:rsidR="2B42C05E" w:rsidRPr="3F8FC38F">
        <w:rPr>
          <w:sz w:val="24"/>
          <w:szCs w:val="24"/>
        </w:rPr>
        <w:t>five</w:t>
      </w:r>
      <w:r w:rsidR="2826C06D" w:rsidRPr="3F8FC38F">
        <w:rPr>
          <w:sz w:val="24"/>
          <w:szCs w:val="24"/>
        </w:rPr>
        <w:t xml:space="preserve"> </w:t>
      </w:r>
      <w:r w:rsidR="63A6282B" w:rsidRPr="3F8FC38F">
        <w:rPr>
          <w:sz w:val="24"/>
          <w:szCs w:val="24"/>
        </w:rPr>
        <w:t>were</w:t>
      </w:r>
      <w:r w:rsidR="7E5C6802" w:rsidRPr="3F8FC38F">
        <w:rPr>
          <w:sz w:val="24"/>
          <w:szCs w:val="24"/>
        </w:rPr>
        <w:t xml:space="preserve"> tagged in </w:t>
      </w:r>
      <w:r w:rsidR="3A7929F6" w:rsidRPr="3F8FC38F">
        <w:rPr>
          <w:sz w:val="24"/>
          <w:szCs w:val="24"/>
        </w:rPr>
        <w:t>202</w:t>
      </w:r>
      <w:r w:rsidR="22D50BBB" w:rsidRPr="3F8FC38F">
        <w:rPr>
          <w:sz w:val="24"/>
          <w:szCs w:val="24"/>
        </w:rPr>
        <w:t>3</w:t>
      </w:r>
      <w:r w:rsidR="1208691B" w:rsidRPr="3F8FC38F">
        <w:rPr>
          <w:sz w:val="24"/>
          <w:szCs w:val="24"/>
        </w:rPr>
        <w:t>, and</w:t>
      </w:r>
      <w:r w:rsidR="7E5C6802" w:rsidRPr="3F8FC38F">
        <w:rPr>
          <w:sz w:val="24"/>
          <w:szCs w:val="24"/>
        </w:rPr>
        <w:t xml:space="preserve"> </w:t>
      </w:r>
      <w:r w:rsidR="00F048BF" w:rsidRPr="3F8FC38F">
        <w:rPr>
          <w:sz w:val="24"/>
          <w:szCs w:val="24"/>
        </w:rPr>
        <w:t>twenty-six</w:t>
      </w:r>
      <w:r w:rsidR="002FCFA8" w:rsidRPr="3F8FC38F">
        <w:rPr>
          <w:sz w:val="24"/>
          <w:szCs w:val="24"/>
        </w:rPr>
        <w:t xml:space="preserve"> </w:t>
      </w:r>
      <w:r w:rsidR="20A69159" w:rsidRPr="3F8FC38F">
        <w:rPr>
          <w:sz w:val="24"/>
          <w:szCs w:val="24"/>
        </w:rPr>
        <w:t>w</w:t>
      </w:r>
      <w:r w:rsidR="122AAF0F" w:rsidRPr="3F8FC38F">
        <w:rPr>
          <w:sz w:val="24"/>
          <w:szCs w:val="24"/>
        </w:rPr>
        <w:t>ere</w:t>
      </w:r>
      <w:r w:rsidR="62546226" w:rsidRPr="3F8FC38F">
        <w:rPr>
          <w:sz w:val="24"/>
          <w:szCs w:val="24"/>
        </w:rPr>
        <w:t xml:space="preserve"> </w:t>
      </w:r>
      <w:r w:rsidRPr="3F8FC38F">
        <w:rPr>
          <w:sz w:val="24"/>
          <w:szCs w:val="24"/>
        </w:rPr>
        <w:t xml:space="preserve">tagged </w:t>
      </w:r>
      <w:r w:rsidR="20A69159" w:rsidRPr="3F8FC38F">
        <w:rPr>
          <w:sz w:val="24"/>
          <w:szCs w:val="24"/>
        </w:rPr>
        <w:t xml:space="preserve">in </w:t>
      </w:r>
      <w:r w:rsidR="26F7F87F" w:rsidRPr="3F8FC38F">
        <w:rPr>
          <w:sz w:val="24"/>
          <w:szCs w:val="24"/>
        </w:rPr>
        <w:t>202</w:t>
      </w:r>
      <w:r w:rsidR="5AD5573F" w:rsidRPr="3F8FC38F">
        <w:rPr>
          <w:sz w:val="24"/>
          <w:szCs w:val="24"/>
        </w:rPr>
        <w:t>4</w:t>
      </w:r>
      <w:r w:rsidR="1DD7F7A4" w:rsidRPr="3F8FC38F">
        <w:rPr>
          <w:sz w:val="24"/>
          <w:szCs w:val="24"/>
        </w:rPr>
        <w:t>.</w:t>
      </w:r>
      <w:r w:rsidR="22BE29ED" w:rsidRPr="3F8FC38F">
        <w:rPr>
          <w:sz w:val="24"/>
          <w:szCs w:val="24"/>
        </w:rPr>
        <w:t xml:space="preserve"> O</w:t>
      </w:r>
      <w:r w:rsidR="459BED7E" w:rsidRPr="3F8FC38F">
        <w:rPr>
          <w:sz w:val="24"/>
          <w:szCs w:val="24"/>
        </w:rPr>
        <w:t>f the</w:t>
      </w:r>
      <w:r w:rsidR="772C9DF7" w:rsidRPr="3F8FC38F">
        <w:rPr>
          <w:sz w:val="24"/>
          <w:szCs w:val="24"/>
        </w:rPr>
        <w:t xml:space="preserve"> South Fork Tie</w:t>
      </w:r>
      <w:r w:rsidR="6A7290B3" w:rsidRPr="3F8FC38F">
        <w:rPr>
          <w:sz w:val="24"/>
          <w:szCs w:val="24"/>
        </w:rPr>
        <w:t xml:space="preserve">ton </w:t>
      </w:r>
      <w:r w:rsidR="00C0758C">
        <w:rPr>
          <w:sz w:val="24"/>
          <w:szCs w:val="24"/>
        </w:rPr>
        <w:t>River</w:t>
      </w:r>
      <w:r w:rsidR="00F23503">
        <w:rPr>
          <w:sz w:val="24"/>
          <w:szCs w:val="24"/>
        </w:rPr>
        <w:t>-origin</w:t>
      </w:r>
      <w:r w:rsidR="00C0758C">
        <w:rPr>
          <w:sz w:val="24"/>
          <w:szCs w:val="24"/>
        </w:rPr>
        <w:t xml:space="preserve"> </w:t>
      </w:r>
      <w:r w:rsidR="6A7290B3" w:rsidRPr="3F8FC38F">
        <w:rPr>
          <w:sz w:val="24"/>
          <w:szCs w:val="24"/>
        </w:rPr>
        <w:t xml:space="preserve">fish </w:t>
      </w:r>
      <w:r w:rsidR="1208691B" w:rsidRPr="3F8FC38F">
        <w:rPr>
          <w:sz w:val="24"/>
          <w:szCs w:val="24"/>
        </w:rPr>
        <w:t>detected</w:t>
      </w:r>
      <w:r w:rsidR="7EF06615" w:rsidRPr="3F8FC38F">
        <w:rPr>
          <w:sz w:val="24"/>
          <w:szCs w:val="24"/>
        </w:rPr>
        <w:t xml:space="preserve"> </w:t>
      </w:r>
      <w:r w:rsidR="220DC6D0" w:rsidRPr="3F8FC38F">
        <w:rPr>
          <w:sz w:val="24"/>
          <w:szCs w:val="24"/>
        </w:rPr>
        <w:t>at OCH</w:t>
      </w:r>
      <w:r w:rsidR="61ACE74D" w:rsidRPr="3F8FC38F">
        <w:rPr>
          <w:sz w:val="24"/>
          <w:szCs w:val="24"/>
        </w:rPr>
        <w:t xml:space="preserve"> </w:t>
      </w:r>
      <w:r w:rsidR="0DD6072B" w:rsidRPr="3F8FC38F">
        <w:rPr>
          <w:sz w:val="24"/>
          <w:szCs w:val="24"/>
        </w:rPr>
        <w:t>one</w:t>
      </w:r>
      <w:r w:rsidR="38575E48" w:rsidRPr="3F8FC38F">
        <w:rPr>
          <w:sz w:val="24"/>
          <w:szCs w:val="24"/>
        </w:rPr>
        <w:t xml:space="preserve"> w</w:t>
      </w:r>
      <w:r w:rsidR="651AA8FA" w:rsidRPr="3F8FC38F">
        <w:rPr>
          <w:sz w:val="24"/>
          <w:szCs w:val="24"/>
        </w:rPr>
        <w:t>as</w:t>
      </w:r>
      <w:r w:rsidR="38575E48" w:rsidRPr="3F8FC38F">
        <w:rPr>
          <w:sz w:val="24"/>
          <w:szCs w:val="24"/>
        </w:rPr>
        <w:t xml:space="preserve"> tagged in 2023</w:t>
      </w:r>
      <w:r w:rsidR="30F32F4D" w:rsidRPr="3F8FC38F">
        <w:rPr>
          <w:sz w:val="24"/>
          <w:szCs w:val="24"/>
        </w:rPr>
        <w:t>, and fifteen were tagged in 2024</w:t>
      </w:r>
      <w:r w:rsidR="241A576E" w:rsidRPr="3F8FC38F">
        <w:rPr>
          <w:sz w:val="24"/>
          <w:szCs w:val="24"/>
        </w:rPr>
        <w:t>.</w:t>
      </w:r>
      <w:r w:rsidR="6A7290B3" w:rsidRPr="3F8FC38F">
        <w:rPr>
          <w:sz w:val="24"/>
          <w:szCs w:val="24"/>
        </w:rPr>
        <w:t xml:space="preserve"> </w:t>
      </w:r>
      <w:r w:rsidR="78BC35A0" w:rsidRPr="3F8FC38F">
        <w:rPr>
          <w:sz w:val="24"/>
          <w:szCs w:val="24"/>
        </w:rPr>
        <w:t xml:space="preserve">The </w:t>
      </w:r>
      <w:r w:rsidR="73F3290E" w:rsidRPr="3F8FC38F">
        <w:rPr>
          <w:sz w:val="24"/>
          <w:szCs w:val="24"/>
        </w:rPr>
        <w:t>seven</w:t>
      </w:r>
      <w:r w:rsidR="218082DF" w:rsidRPr="3F8FC38F">
        <w:rPr>
          <w:sz w:val="24"/>
          <w:szCs w:val="24"/>
        </w:rPr>
        <w:t xml:space="preserve"> </w:t>
      </w:r>
      <w:r w:rsidR="562937B4" w:rsidRPr="3F8FC38F">
        <w:rPr>
          <w:sz w:val="24"/>
          <w:szCs w:val="24"/>
        </w:rPr>
        <w:t>North Fork Tieton</w:t>
      </w:r>
      <w:r w:rsidR="558134F0" w:rsidRPr="3F8FC38F">
        <w:rPr>
          <w:sz w:val="24"/>
          <w:szCs w:val="24"/>
        </w:rPr>
        <w:t xml:space="preserve"> R</w:t>
      </w:r>
      <w:r w:rsidR="663181EE" w:rsidRPr="3F8FC38F">
        <w:rPr>
          <w:sz w:val="24"/>
          <w:szCs w:val="24"/>
        </w:rPr>
        <w:t>i</w:t>
      </w:r>
      <w:r w:rsidR="558134F0" w:rsidRPr="3F8FC38F">
        <w:rPr>
          <w:sz w:val="24"/>
          <w:szCs w:val="24"/>
        </w:rPr>
        <w:t>ver</w:t>
      </w:r>
      <w:r w:rsidR="23FDB2A2" w:rsidRPr="3F8FC38F">
        <w:rPr>
          <w:sz w:val="24"/>
          <w:szCs w:val="24"/>
        </w:rPr>
        <w:t>-</w:t>
      </w:r>
      <w:r w:rsidR="562937B4" w:rsidRPr="3F8FC38F">
        <w:rPr>
          <w:sz w:val="24"/>
          <w:szCs w:val="24"/>
        </w:rPr>
        <w:t xml:space="preserve">origin </w:t>
      </w:r>
      <w:r w:rsidRPr="3F8FC38F">
        <w:rPr>
          <w:sz w:val="24"/>
          <w:szCs w:val="24"/>
        </w:rPr>
        <w:t>Bull Trout</w:t>
      </w:r>
      <w:r w:rsidR="002410CE" w:rsidRPr="3F8FC38F">
        <w:rPr>
          <w:sz w:val="24"/>
          <w:szCs w:val="24"/>
        </w:rPr>
        <w:t xml:space="preserve"> </w:t>
      </w:r>
      <w:r w:rsidRPr="3F8FC38F">
        <w:rPr>
          <w:sz w:val="24"/>
          <w:szCs w:val="24"/>
        </w:rPr>
        <w:t xml:space="preserve">detected </w:t>
      </w:r>
      <w:r w:rsidR="417CD1FB" w:rsidRPr="3F8FC38F">
        <w:rPr>
          <w:sz w:val="24"/>
          <w:szCs w:val="24"/>
        </w:rPr>
        <w:t xml:space="preserve">below Clear Creek Dam </w:t>
      </w:r>
      <w:r w:rsidR="1C2D1A19" w:rsidRPr="3F8FC38F">
        <w:rPr>
          <w:sz w:val="24"/>
          <w:szCs w:val="24"/>
        </w:rPr>
        <w:t xml:space="preserve">consisted of one fish tagged in </w:t>
      </w:r>
      <w:r w:rsidR="0F9C9485" w:rsidRPr="3F8FC38F">
        <w:rPr>
          <w:sz w:val="24"/>
          <w:szCs w:val="24"/>
        </w:rPr>
        <w:t>20</w:t>
      </w:r>
      <w:r w:rsidR="4C51E869" w:rsidRPr="3F8FC38F">
        <w:rPr>
          <w:sz w:val="24"/>
          <w:szCs w:val="24"/>
        </w:rPr>
        <w:t>23 and six</w:t>
      </w:r>
      <w:r w:rsidR="0F9C9485" w:rsidRPr="3F8FC38F">
        <w:rPr>
          <w:sz w:val="24"/>
          <w:szCs w:val="24"/>
        </w:rPr>
        <w:t xml:space="preserve"> </w:t>
      </w:r>
      <w:r w:rsidR="00F23503">
        <w:rPr>
          <w:sz w:val="24"/>
          <w:szCs w:val="24"/>
        </w:rPr>
        <w:t xml:space="preserve">that were tagged </w:t>
      </w:r>
      <w:r w:rsidR="0F9C9485" w:rsidRPr="3F8FC38F">
        <w:rPr>
          <w:sz w:val="24"/>
          <w:szCs w:val="24"/>
        </w:rPr>
        <w:t>in 202</w:t>
      </w:r>
      <w:r w:rsidR="668E6047" w:rsidRPr="3F8FC38F">
        <w:rPr>
          <w:sz w:val="24"/>
          <w:szCs w:val="24"/>
        </w:rPr>
        <w:t>4</w:t>
      </w:r>
      <w:r w:rsidR="40DBFB13" w:rsidRPr="3F8FC38F">
        <w:rPr>
          <w:sz w:val="24"/>
          <w:szCs w:val="24"/>
        </w:rPr>
        <w:t>.</w:t>
      </w:r>
      <w:r w:rsidR="3D264312" w:rsidRPr="3F8FC38F">
        <w:rPr>
          <w:sz w:val="24"/>
          <w:szCs w:val="24"/>
        </w:rPr>
        <w:t xml:space="preserve"> </w:t>
      </w:r>
      <w:r w:rsidR="01B19868" w:rsidRPr="3F8FC38F">
        <w:rPr>
          <w:sz w:val="24"/>
          <w:szCs w:val="24"/>
        </w:rPr>
        <w:t xml:space="preserve">The six </w:t>
      </w:r>
      <w:r w:rsidR="009B1269" w:rsidRPr="3F8FC38F">
        <w:rPr>
          <w:sz w:val="24"/>
          <w:szCs w:val="24"/>
        </w:rPr>
        <w:t>North Fork Tieton River-origin</w:t>
      </w:r>
      <w:r w:rsidR="01B19868" w:rsidRPr="3F8FC38F">
        <w:rPr>
          <w:sz w:val="24"/>
          <w:szCs w:val="24"/>
        </w:rPr>
        <w:t xml:space="preserve"> fish tagged and released </w:t>
      </w:r>
      <w:r w:rsidR="47207FD3" w:rsidRPr="3F8FC38F">
        <w:rPr>
          <w:sz w:val="24"/>
          <w:szCs w:val="24"/>
        </w:rPr>
        <w:t>above Clear Creek Dam</w:t>
      </w:r>
      <w:r w:rsidR="01B19868" w:rsidRPr="3F8FC38F">
        <w:rPr>
          <w:sz w:val="24"/>
          <w:szCs w:val="24"/>
        </w:rPr>
        <w:t xml:space="preserve"> in 2024 were </w:t>
      </w:r>
      <w:r w:rsidR="16AD79DB" w:rsidRPr="3F8FC38F">
        <w:rPr>
          <w:sz w:val="24"/>
          <w:szCs w:val="24"/>
        </w:rPr>
        <w:t xml:space="preserve">later </w:t>
      </w:r>
      <w:r w:rsidR="01B19868" w:rsidRPr="3F8FC38F">
        <w:rPr>
          <w:sz w:val="24"/>
          <w:szCs w:val="24"/>
        </w:rPr>
        <w:t xml:space="preserve">detected at OCH from August 28 to November 5. </w:t>
      </w:r>
      <w:r w:rsidR="5F5CE553" w:rsidRPr="3F8FC38F">
        <w:rPr>
          <w:sz w:val="24"/>
          <w:szCs w:val="24"/>
        </w:rPr>
        <w:t xml:space="preserve">Because they were not detected at either ladder site, they </w:t>
      </w:r>
      <w:r w:rsidR="00AE0EDF">
        <w:rPr>
          <w:sz w:val="24"/>
          <w:szCs w:val="24"/>
        </w:rPr>
        <w:t>likely</w:t>
      </w:r>
      <w:r w:rsidR="5F5CE553" w:rsidRPr="3F8FC38F">
        <w:rPr>
          <w:sz w:val="24"/>
          <w:szCs w:val="24"/>
        </w:rPr>
        <w:t xml:space="preserve"> entrained through the dam or the spillway.</w:t>
      </w:r>
      <w:r w:rsidR="70B6C732" w:rsidRPr="3F8FC38F">
        <w:rPr>
          <w:sz w:val="24"/>
          <w:szCs w:val="24"/>
        </w:rPr>
        <w:t xml:space="preserve"> </w:t>
      </w:r>
      <w:r w:rsidR="0B28A73A" w:rsidRPr="3F8FC38F">
        <w:rPr>
          <w:sz w:val="24"/>
          <w:szCs w:val="24"/>
        </w:rPr>
        <w:t xml:space="preserve">The fish released in 2023 </w:t>
      </w:r>
      <w:r w:rsidR="5F9FD2B3" w:rsidRPr="3F8FC38F">
        <w:rPr>
          <w:sz w:val="24"/>
          <w:szCs w:val="24"/>
        </w:rPr>
        <w:t>is the same fish that ascended the ladder in August to presumably spawn. It was first</w:t>
      </w:r>
      <w:r w:rsidR="0B28A73A" w:rsidRPr="3F8FC38F">
        <w:rPr>
          <w:sz w:val="24"/>
          <w:szCs w:val="24"/>
        </w:rPr>
        <w:t xml:space="preserve"> detected at ULD in </w:t>
      </w:r>
      <w:r w:rsidR="33405D02" w:rsidRPr="3F8FC38F">
        <w:rPr>
          <w:sz w:val="24"/>
          <w:szCs w:val="24"/>
        </w:rPr>
        <w:t>November</w:t>
      </w:r>
      <w:r w:rsidR="0B28A73A" w:rsidRPr="3F8FC38F">
        <w:rPr>
          <w:sz w:val="24"/>
          <w:szCs w:val="24"/>
        </w:rPr>
        <w:t xml:space="preserve"> of </w:t>
      </w:r>
      <w:r w:rsidR="002830FF">
        <w:rPr>
          <w:sz w:val="24"/>
          <w:szCs w:val="24"/>
        </w:rPr>
        <w:t>2023</w:t>
      </w:r>
      <w:r w:rsidR="2175F4BB" w:rsidRPr="3F8FC38F">
        <w:rPr>
          <w:sz w:val="24"/>
          <w:szCs w:val="24"/>
        </w:rPr>
        <w:t xml:space="preserve">, </w:t>
      </w:r>
      <w:r w:rsidR="75FC8F02" w:rsidRPr="3F8FC38F">
        <w:rPr>
          <w:sz w:val="24"/>
          <w:szCs w:val="24"/>
        </w:rPr>
        <w:t>being detected at</w:t>
      </w:r>
      <w:r w:rsidR="2175F4BB" w:rsidRPr="3F8FC38F">
        <w:rPr>
          <w:sz w:val="24"/>
          <w:szCs w:val="24"/>
        </w:rPr>
        <w:t xml:space="preserve"> OCH on June 14</w:t>
      </w:r>
      <w:r w:rsidR="322CE504" w:rsidRPr="3F8FC38F">
        <w:rPr>
          <w:sz w:val="24"/>
          <w:szCs w:val="24"/>
        </w:rPr>
        <w:t>, July 9, and August 9</w:t>
      </w:r>
      <w:r w:rsidR="3992F470" w:rsidRPr="3F8FC38F">
        <w:rPr>
          <w:sz w:val="24"/>
          <w:szCs w:val="24"/>
        </w:rPr>
        <w:t>.</w:t>
      </w:r>
      <w:r w:rsidR="05B3894D" w:rsidRPr="301CD285">
        <w:rPr>
          <w:sz w:val="24"/>
          <w:szCs w:val="24"/>
        </w:rPr>
        <w:t xml:space="preserve"> </w:t>
      </w:r>
      <w:r w:rsidR="05B3894D" w:rsidRPr="3F8FC38F">
        <w:rPr>
          <w:sz w:val="24"/>
          <w:szCs w:val="24"/>
        </w:rPr>
        <w:t>An additional Bull Trout was detected and recaptured at OCH</w:t>
      </w:r>
      <w:r w:rsidR="009911AA">
        <w:rPr>
          <w:sz w:val="24"/>
          <w:szCs w:val="24"/>
        </w:rPr>
        <w:t>,</w:t>
      </w:r>
      <w:r w:rsidR="009911AA" w:rsidRPr="3F8FC38F">
        <w:rPr>
          <w:sz w:val="24"/>
          <w:szCs w:val="24"/>
        </w:rPr>
        <w:t xml:space="preserve"> </w:t>
      </w:r>
      <w:r w:rsidR="05B3894D" w:rsidRPr="3F8FC38F">
        <w:rPr>
          <w:sz w:val="24"/>
          <w:szCs w:val="24"/>
        </w:rPr>
        <w:t>however this fish was not tagged by us and therefore</w:t>
      </w:r>
      <w:r w:rsidR="002830FF">
        <w:rPr>
          <w:sz w:val="24"/>
          <w:szCs w:val="24"/>
        </w:rPr>
        <w:t xml:space="preserve"> we</w:t>
      </w:r>
      <w:r w:rsidR="05B3894D" w:rsidRPr="3F8FC38F">
        <w:rPr>
          <w:sz w:val="24"/>
          <w:szCs w:val="24"/>
        </w:rPr>
        <w:t xml:space="preserve"> cannot confirm its origin.</w:t>
      </w:r>
    </w:p>
    <w:p w14:paraId="70361A17" w14:textId="7F050A11" w:rsidR="4CD3E175" w:rsidRDefault="67E2905B" w:rsidP="008A055A">
      <w:pPr>
        <w:rPr>
          <w:sz w:val="24"/>
          <w:szCs w:val="24"/>
        </w:rPr>
      </w:pPr>
      <w:r w:rsidRPr="3F8FC38F">
        <w:rPr>
          <w:sz w:val="24"/>
          <w:szCs w:val="24"/>
        </w:rPr>
        <w:t xml:space="preserve"> </w:t>
      </w:r>
      <w:r w:rsidR="67DEB7AA" w:rsidRPr="3F8FC38F">
        <w:rPr>
          <w:sz w:val="24"/>
          <w:szCs w:val="24"/>
        </w:rPr>
        <w:t>When Bull Trout were present at this site, m</w:t>
      </w:r>
      <w:r w:rsidR="3CCFA905" w:rsidRPr="3F8FC38F">
        <w:rPr>
          <w:sz w:val="24"/>
          <w:szCs w:val="24"/>
        </w:rPr>
        <w:t xml:space="preserve">ean </w:t>
      </w:r>
      <w:r w:rsidR="614F5478" w:rsidRPr="3F8FC38F">
        <w:rPr>
          <w:sz w:val="24"/>
          <w:szCs w:val="24"/>
        </w:rPr>
        <w:t xml:space="preserve">daily water temperature ranged </w:t>
      </w:r>
      <w:r w:rsidR="06AECC75" w:rsidRPr="3F8FC38F">
        <w:rPr>
          <w:sz w:val="24"/>
          <w:szCs w:val="24"/>
        </w:rPr>
        <w:t xml:space="preserve">from </w:t>
      </w:r>
      <w:r w:rsidR="006D54D5" w:rsidRPr="3F8FC38F">
        <w:rPr>
          <w:sz w:val="24"/>
          <w:szCs w:val="24"/>
        </w:rPr>
        <w:t>3.8</w:t>
      </w:r>
      <w:r w:rsidR="0F6886A6" w:rsidRPr="3F8FC38F">
        <w:rPr>
          <w:sz w:val="24"/>
          <w:szCs w:val="24"/>
        </w:rPr>
        <w:t xml:space="preserve"> </w:t>
      </w:r>
      <w:r w:rsidR="06AECC75" w:rsidRPr="3F8FC38F">
        <w:rPr>
          <w:sz w:val="24"/>
          <w:szCs w:val="24"/>
        </w:rPr>
        <w:t xml:space="preserve">to </w:t>
      </w:r>
      <w:r w:rsidR="773799C0" w:rsidRPr="3F8FC38F">
        <w:rPr>
          <w:sz w:val="24"/>
          <w:szCs w:val="24"/>
        </w:rPr>
        <w:t>1</w:t>
      </w:r>
      <w:r w:rsidR="35A251C9" w:rsidRPr="3F8FC38F">
        <w:rPr>
          <w:sz w:val="24"/>
          <w:szCs w:val="24"/>
        </w:rPr>
        <w:t>3.</w:t>
      </w:r>
      <w:r w:rsidR="00A262A2" w:rsidRPr="3F8FC38F">
        <w:rPr>
          <w:sz w:val="24"/>
          <w:szCs w:val="24"/>
        </w:rPr>
        <w:t>3</w:t>
      </w:r>
      <w:r w:rsidR="06AECC75" w:rsidRPr="3F8FC38F">
        <w:rPr>
          <w:sz w:val="24"/>
          <w:szCs w:val="24"/>
        </w:rPr>
        <w:t>°C</w:t>
      </w:r>
      <w:r w:rsidR="1D398AFB" w:rsidRPr="3F8FC38F">
        <w:rPr>
          <w:sz w:val="24"/>
          <w:szCs w:val="24"/>
        </w:rPr>
        <w:t xml:space="preserve"> </w:t>
      </w:r>
      <w:r w:rsidR="67DEB7AA" w:rsidRPr="3F8FC38F">
        <w:rPr>
          <w:sz w:val="24"/>
          <w:szCs w:val="24"/>
        </w:rPr>
        <w:t xml:space="preserve">with a maximum of </w:t>
      </w:r>
      <w:r w:rsidR="6ADF6927" w:rsidRPr="3F8FC38F">
        <w:rPr>
          <w:sz w:val="24"/>
          <w:szCs w:val="24"/>
        </w:rPr>
        <w:t>13.</w:t>
      </w:r>
      <w:r w:rsidR="00A262A2" w:rsidRPr="3F8FC38F">
        <w:rPr>
          <w:sz w:val="24"/>
          <w:szCs w:val="24"/>
        </w:rPr>
        <w:t>7</w:t>
      </w:r>
      <w:r w:rsidR="6ADF6927" w:rsidRPr="3F8FC38F">
        <w:rPr>
          <w:sz w:val="24"/>
          <w:szCs w:val="24"/>
        </w:rPr>
        <w:t xml:space="preserve">°C on </w:t>
      </w:r>
      <w:r w:rsidR="00A262A2" w:rsidRPr="3F8FC38F">
        <w:rPr>
          <w:sz w:val="24"/>
          <w:szCs w:val="24"/>
        </w:rPr>
        <w:t>August 12</w:t>
      </w:r>
      <w:r w:rsidR="08CBC374" w:rsidRPr="3F8FC38F">
        <w:rPr>
          <w:sz w:val="24"/>
          <w:szCs w:val="24"/>
        </w:rPr>
        <w:t xml:space="preserve"> </w:t>
      </w:r>
      <w:r w:rsidR="1D398AFB" w:rsidRPr="3F8FC38F">
        <w:rPr>
          <w:sz w:val="24"/>
          <w:szCs w:val="24"/>
        </w:rPr>
        <w:t>(</w:t>
      </w:r>
      <w:hyperlink w:anchor="OCH">
        <w:r w:rsidR="00930947" w:rsidRPr="3F8FC38F">
          <w:rPr>
            <w:rStyle w:val="Hyperlink"/>
            <w:rFonts w:asciiTheme="minorHAnsi" w:hAnsiTheme="minorHAnsi"/>
          </w:rPr>
          <w:t>Figure 20</w:t>
        </w:r>
      </w:hyperlink>
      <w:r w:rsidR="1D398AFB" w:rsidRPr="3F8FC38F">
        <w:rPr>
          <w:sz w:val="24"/>
          <w:szCs w:val="24"/>
        </w:rPr>
        <w:t>)</w:t>
      </w:r>
      <w:r w:rsidR="0990CC91" w:rsidRPr="3F8FC38F">
        <w:rPr>
          <w:sz w:val="24"/>
          <w:szCs w:val="24"/>
        </w:rPr>
        <w:t>.</w:t>
      </w:r>
      <w:r w:rsidR="064A1983" w:rsidRPr="3F8FC38F">
        <w:rPr>
          <w:sz w:val="24"/>
          <w:szCs w:val="24"/>
        </w:rPr>
        <w:t xml:space="preserve"> </w:t>
      </w:r>
    </w:p>
    <w:p w14:paraId="55F43AB0" w14:textId="4D2A37D5" w:rsidR="003E290D" w:rsidRPr="00B45B1F" w:rsidRDefault="002374AC" w:rsidP="4CD3E175">
      <w:pPr>
        <w:rPr>
          <w:sz w:val="24"/>
          <w:szCs w:val="24"/>
        </w:rPr>
      </w:pPr>
      <w:bookmarkStart w:id="20" w:name="OCH"/>
      <w:r>
        <w:rPr>
          <w:noProof/>
        </w:rPr>
        <w:drawing>
          <wp:inline distT="0" distB="0" distL="0" distR="0" wp14:anchorId="67ACC935" wp14:editId="6239ECCA">
            <wp:extent cx="5943598" cy="3343274"/>
            <wp:effectExtent l="0" t="0" r="635" b="0"/>
            <wp:docPr id="34" name="Picture 34" descr="A figure showing PIT antenna operation (black bars), bull trout detections (orange points), and daily water temperature (thin line) at the Clear Creek Dam outlet channel site (OCH).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figure showing PIT antenna operation (black bars), bull trout detections (orange points), and daily water temperature (thin line) at the Clear Creek Dam outlet channel site (OCH). Water temperature is on the y-axis and time from January 2024 to January 2025 is on the x-axi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5EE1097F" w14:textId="1D50A949" w:rsidR="4A2E9C18" w:rsidRDefault="002E2B0F" w:rsidP="002E2B0F">
      <w:pPr>
        <w:pStyle w:val="Figurecaption"/>
      </w:pPr>
      <w:r>
        <w:t xml:space="preserve">Figure </w:t>
      </w:r>
      <w:r w:rsidR="00930947">
        <w:t>20</w:t>
      </w:r>
      <w:r>
        <w:t xml:space="preserve">. </w:t>
      </w:r>
      <w:r w:rsidR="4A2E9C18" w:rsidRPr="002E2B0F">
        <w:rPr>
          <w:b w:val="0"/>
          <w:bCs/>
        </w:rPr>
        <w:t>Seasonal change in water temperature, antenna operation, and detections of PIT-tagged Bull Trout at the Clear Creek Dam Outlet Channel antenna (OCH) during 202</w:t>
      </w:r>
      <w:r>
        <w:rPr>
          <w:b w:val="0"/>
          <w:bCs/>
        </w:rPr>
        <w:t>4</w:t>
      </w:r>
      <w:r w:rsidR="4A2E9C18" w:rsidRPr="002E2B0F">
        <w:rPr>
          <w:b w:val="0"/>
          <w:bCs/>
        </w:rPr>
        <w:t>.</w:t>
      </w:r>
    </w:p>
    <w:bookmarkEnd w:id="20"/>
    <w:p w14:paraId="6FC850FF" w14:textId="1E2CE2E3" w:rsidR="006D56DE" w:rsidRDefault="2C05A56E" w:rsidP="2AB07DBD">
      <w:pPr>
        <w:rPr>
          <w:sz w:val="24"/>
          <w:szCs w:val="24"/>
        </w:rPr>
      </w:pPr>
      <w:r w:rsidRPr="3F8FC38F">
        <w:rPr>
          <w:sz w:val="24"/>
          <w:szCs w:val="24"/>
        </w:rPr>
        <w:t>In 202</w:t>
      </w:r>
      <w:r w:rsidR="1F74357B" w:rsidRPr="3F8FC38F">
        <w:rPr>
          <w:sz w:val="24"/>
          <w:szCs w:val="24"/>
        </w:rPr>
        <w:t>4</w:t>
      </w:r>
      <w:r w:rsidRPr="3F8FC38F">
        <w:rPr>
          <w:sz w:val="24"/>
          <w:szCs w:val="24"/>
        </w:rPr>
        <w:t xml:space="preserve"> we detected </w:t>
      </w:r>
      <w:r w:rsidR="6FB44BB6" w:rsidRPr="3F8FC38F">
        <w:rPr>
          <w:sz w:val="24"/>
          <w:szCs w:val="24"/>
        </w:rPr>
        <w:t>2</w:t>
      </w:r>
      <w:r w:rsidR="451AE1D9" w:rsidRPr="3F8FC38F">
        <w:rPr>
          <w:sz w:val="24"/>
          <w:szCs w:val="24"/>
        </w:rPr>
        <w:t>7</w:t>
      </w:r>
      <w:r w:rsidR="6FB44BB6" w:rsidRPr="3F8FC38F">
        <w:rPr>
          <w:sz w:val="24"/>
          <w:szCs w:val="24"/>
        </w:rPr>
        <w:t xml:space="preserve"> </w:t>
      </w:r>
      <w:r w:rsidR="00EA6DEB" w:rsidRPr="3F8FC38F">
        <w:rPr>
          <w:sz w:val="24"/>
          <w:szCs w:val="24"/>
        </w:rPr>
        <w:t xml:space="preserve">Indian Creek-origin </w:t>
      </w:r>
      <w:r w:rsidRPr="3F8FC38F">
        <w:rPr>
          <w:sz w:val="24"/>
          <w:szCs w:val="24"/>
        </w:rPr>
        <w:t xml:space="preserve">Bull Trout at </w:t>
      </w:r>
      <w:r w:rsidR="62C64297" w:rsidRPr="3F8FC38F">
        <w:rPr>
          <w:sz w:val="24"/>
          <w:szCs w:val="24"/>
        </w:rPr>
        <w:t>our</w:t>
      </w:r>
      <w:r w:rsidRPr="3F8FC38F">
        <w:rPr>
          <w:sz w:val="24"/>
          <w:szCs w:val="24"/>
        </w:rPr>
        <w:t xml:space="preserve"> Indian Creek </w:t>
      </w:r>
      <w:r w:rsidR="6FBB607B" w:rsidRPr="3F8FC38F">
        <w:rPr>
          <w:sz w:val="24"/>
          <w:szCs w:val="24"/>
        </w:rPr>
        <w:t xml:space="preserve">array </w:t>
      </w:r>
      <w:r w:rsidRPr="3F8FC38F">
        <w:rPr>
          <w:sz w:val="24"/>
          <w:szCs w:val="24"/>
        </w:rPr>
        <w:t>(IND1, IND2)</w:t>
      </w:r>
      <w:r w:rsidR="7BA9A67C" w:rsidRPr="3F8FC38F">
        <w:rPr>
          <w:sz w:val="24"/>
          <w:szCs w:val="24"/>
        </w:rPr>
        <w:t xml:space="preserve"> between </w:t>
      </w:r>
      <w:r w:rsidR="6AF8A82C" w:rsidRPr="3F8FC38F">
        <w:rPr>
          <w:sz w:val="24"/>
          <w:szCs w:val="24"/>
        </w:rPr>
        <w:t>Ju</w:t>
      </w:r>
      <w:r w:rsidR="23F5DBA6" w:rsidRPr="3F8FC38F">
        <w:rPr>
          <w:sz w:val="24"/>
          <w:szCs w:val="24"/>
        </w:rPr>
        <w:t xml:space="preserve">ne 10 </w:t>
      </w:r>
      <w:r w:rsidR="7BA9A67C" w:rsidRPr="3F8FC38F">
        <w:rPr>
          <w:sz w:val="24"/>
          <w:szCs w:val="24"/>
        </w:rPr>
        <w:t xml:space="preserve">and October </w:t>
      </w:r>
      <w:r w:rsidR="56BE51DE" w:rsidRPr="3F8FC38F">
        <w:rPr>
          <w:sz w:val="24"/>
          <w:szCs w:val="24"/>
        </w:rPr>
        <w:t>17</w:t>
      </w:r>
      <w:r w:rsidR="0F772474" w:rsidRPr="3F8FC38F">
        <w:rPr>
          <w:sz w:val="24"/>
          <w:szCs w:val="24"/>
        </w:rPr>
        <w:t xml:space="preserve"> </w:t>
      </w:r>
      <w:r w:rsidR="4311A407" w:rsidRPr="3F8FC38F">
        <w:rPr>
          <w:sz w:val="24"/>
          <w:szCs w:val="24"/>
        </w:rPr>
        <w:t>(</w:t>
      </w:r>
      <w:hyperlink w:anchor="IND">
        <w:r w:rsidR="00930947" w:rsidRPr="3F8FC38F">
          <w:rPr>
            <w:rStyle w:val="Hyperlink"/>
            <w:rFonts w:asciiTheme="minorHAnsi" w:hAnsiTheme="minorHAnsi"/>
          </w:rPr>
          <w:t>Figure 21</w:t>
        </w:r>
      </w:hyperlink>
      <w:r w:rsidR="4311A407" w:rsidRPr="3F8FC38F">
        <w:rPr>
          <w:sz w:val="24"/>
          <w:szCs w:val="24"/>
        </w:rPr>
        <w:t xml:space="preserve">). </w:t>
      </w:r>
      <w:r w:rsidR="1691979B" w:rsidRPr="3F8FC38F">
        <w:rPr>
          <w:sz w:val="24"/>
          <w:szCs w:val="24"/>
        </w:rPr>
        <w:t>All fish were</w:t>
      </w:r>
      <w:r w:rsidRPr="3F8FC38F">
        <w:rPr>
          <w:sz w:val="24"/>
          <w:szCs w:val="24"/>
        </w:rPr>
        <w:t xml:space="preserve"> </w:t>
      </w:r>
      <w:r w:rsidR="4FB71A96" w:rsidRPr="3F8FC38F">
        <w:rPr>
          <w:sz w:val="24"/>
          <w:szCs w:val="24"/>
        </w:rPr>
        <w:t xml:space="preserve">previously </w:t>
      </w:r>
      <w:r w:rsidR="3C38FF20" w:rsidRPr="3F8FC38F">
        <w:rPr>
          <w:sz w:val="24"/>
          <w:szCs w:val="24"/>
        </w:rPr>
        <w:t>tagg</w:t>
      </w:r>
      <w:r w:rsidRPr="3F8FC38F">
        <w:rPr>
          <w:sz w:val="24"/>
          <w:szCs w:val="24"/>
        </w:rPr>
        <w:t>ed and released below Clear Creek Dam</w:t>
      </w:r>
      <w:r w:rsidR="00086DB8" w:rsidRPr="3F8FC38F">
        <w:rPr>
          <w:sz w:val="24"/>
          <w:szCs w:val="24"/>
        </w:rPr>
        <w:t>,</w:t>
      </w:r>
      <w:r w:rsidR="45A71828" w:rsidRPr="3F8FC38F">
        <w:rPr>
          <w:sz w:val="24"/>
          <w:szCs w:val="24"/>
        </w:rPr>
        <w:t xml:space="preserve"> including </w:t>
      </w:r>
      <w:r w:rsidR="01D47548" w:rsidRPr="3F8FC38F">
        <w:rPr>
          <w:sz w:val="24"/>
          <w:szCs w:val="24"/>
        </w:rPr>
        <w:t>2</w:t>
      </w:r>
      <w:r w:rsidR="45A71828" w:rsidRPr="3F8FC38F">
        <w:rPr>
          <w:sz w:val="24"/>
          <w:szCs w:val="24"/>
        </w:rPr>
        <w:t xml:space="preserve"> in 202</w:t>
      </w:r>
      <w:r w:rsidR="669B47AD" w:rsidRPr="3F8FC38F">
        <w:rPr>
          <w:sz w:val="24"/>
          <w:szCs w:val="24"/>
        </w:rPr>
        <w:t>1</w:t>
      </w:r>
      <w:r w:rsidR="4D175871" w:rsidRPr="3F8FC38F">
        <w:rPr>
          <w:sz w:val="24"/>
          <w:szCs w:val="24"/>
        </w:rPr>
        <w:t xml:space="preserve">, </w:t>
      </w:r>
      <w:r w:rsidR="00FC10BA" w:rsidRPr="3F8FC38F">
        <w:rPr>
          <w:sz w:val="24"/>
          <w:szCs w:val="24"/>
        </w:rPr>
        <w:t>1</w:t>
      </w:r>
      <w:r w:rsidRPr="3F8FC38F">
        <w:rPr>
          <w:sz w:val="24"/>
          <w:szCs w:val="24"/>
        </w:rPr>
        <w:t xml:space="preserve"> in 2022</w:t>
      </w:r>
      <w:r w:rsidR="46B9E67A" w:rsidRPr="3F8FC38F">
        <w:rPr>
          <w:sz w:val="24"/>
          <w:szCs w:val="24"/>
        </w:rPr>
        <w:t>, 1</w:t>
      </w:r>
      <w:r w:rsidR="664D4639" w:rsidRPr="3F8FC38F">
        <w:rPr>
          <w:sz w:val="24"/>
          <w:szCs w:val="24"/>
        </w:rPr>
        <w:t>4</w:t>
      </w:r>
      <w:r w:rsidR="46B9E67A" w:rsidRPr="3F8FC38F">
        <w:rPr>
          <w:sz w:val="24"/>
          <w:szCs w:val="24"/>
        </w:rPr>
        <w:t xml:space="preserve"> in 2023</w:t>
      </w:r>
      <w:r w:rsidR="7914CE98" w:rsidRPr="3F8FC38F">
        <w:rPr>
          <w:sz w:val="24"/>
          <w:szCs w:val="24"/>
        </w:rPr>
        <w:t>, and 10 in 2024</w:t>
      </w:r>
      <w:r w:rsidR="008A6F25" w:rsidRPr="3F8FC38F">
        <w:rPr>
          <w:sz w:val="24"/>
          <w:szCs w:val="24"/>
        </w:rPr>
        <w:t xml:space="preserve"> (Table C</w:t>
      </w:r>
      <w:r w:rsidR="00FA09B6" w:rsidRPr="3F8FC38F">
        <w:rPr>
          <w:sz w:val="24"/>
          <w:szCs w:val="24"/>
        </w:rPr>
        <w:t>5)</w:t>
      </w:r>
      <w:r w:rsidRPr="3F8FC38F">
        <w:rPr>
          <w:sz w:val="24"/>
          <w:szCs w:val="24"/>
        </w:rPr>
        <w:t>.</w:t>
      </w:r>
      <w:r w:rsidR="00DA4D34" w:rsidRPr="3F8FC38F">
        <w:rPr>
          <w:sz w:val="24"/>
          <w:szCs w:val="24"/>
        </w:rPr>
        <w:t xml:space="preserve"> </w:t>
      </w:r>
      <w:r w:rsidR="02A8E445" w:rsidRPr="3F8FC38F">
        <w:rPr>
          <w:sz w:val="24"/>
          <w:szCs w:val="24"/>
        </w:rPr>
        <w:lastRenderedPageBreak/>
        <w:t>Ten</w:t>
      </w:r>
      <w:r w:rsidR="003B5D0F" w:rsidRPr="3F8FC38F">
        <w:rPr>
          <w:sz w:val="24"/>
          <w:szCs w:val="24"/>
        </w:rPr>
        <w:t xml:space="preserve"> </w:t>
      </w:r>
      <w:r w:rsidR="00015D11" w:rsidRPr="3F8FC38F">
        <w:rPr>
          <w:sz w:val="24"/>
          <w:szCs w:val="24"/>
        </w:rPr>
        <w:t xml:space="preserve">of </w:t>
      </w:r>
      <w:r w:rsidR="00666931" w:rsidRPr="3F8FC38F">
        <w:rPr>
          <w:sz w:val="24"/>
          <w:szCs w:val="24"/>
        </w:rPr>
        <w:t xml:space="preserve">the </w:t>
      </w:r>
      <w:r w:rsidR="336B352F" w:rsidRPr="3F8FC38F">
        <w:rPr>
          <w:sz w:val="24"/>
          <w:szCs w:val="24"/>
        </w:rPr>
        <w:t>thirty-three</w:t>
      </w:r>
      <w:r w:rsidR="003B5D0F" w:rsidRPr="3F8FC38F">
        <w:rPr>
          <w:sz w:val="24"/>
          <w:szCs w:val="24"/>
        </w:rPr>
        <w:t xml:space="preserve"> </w:t>
      </w:r>
      <w:r w:rsidR="00666931" w:rsidRPr="3F8FC38F">
        <w:rPr>
          <w:sz w:val="24"/>
          <w:szCs w:val="24"/>
        </w:rPr>
        <w:t>Indian Creek-origin Bull Trout captured at Clear Creek Dam in 202</w:t>
      </w:r>
      <w:r w:rsidR="30BFA874" w:rsidRPr="3F8FC38F">
        <w:rPr>
          <w:sz w:val="24"/>
          <w:szCs w:val="24"/>
        </w:rPr>
        <w:t>4</w:t>
      </w:r>
      <w:r w:rsidR="00234B6F" w:rsidRPr="3F8FC38F">
        <w:rPr>
          <w:sz w:val="24"/>
          <w:szCs w:val="24"/>
        </w:rPr>
        <w:t xml:space="preserve"> were </w:t>
      </w:r>
      <w:r w:rsidR="00015D11" w:rsidRPr="3F8FC38F">
        <w:rPr>
          <w:sz w:val="24"/>
          <w:szCs w:val="24"/>
        </w:rPr>
        <w:t xml:space="preserve">subsequently </w:t>
      </w:r>
      <w:r w:rsidR="00234B6F" w:rsidRPr="3F8FC38F">
        <w:rPr>
          <w:sz w:val="24"/>
          <w:szCs w:val="24"/>
        </w:rPr>
        <w:t xml:space="preserve">detected </w:t>
      </w:r>
      <w:r w:rsidR="000958F0" w:rsidRPr="3F8FC38F">
        <w:rPr>
          <w:sz w:val="24"/>
          <w:szCs w:val="24"/>
        </w:rPr>
        <w:t>in Indian Creek</w:t>
      </w:r>
      <w:r w:rsidR="0018374B" w:rsidRPr="3F8FC38F">
        <w:rPr>
          <w:sz w:val="24"/>
          <w:szCs w:val="24"/>
        </w:rPr>
        <w:t xml:space="preserve"> 1</w:t>
      </w:r>
      <w:r w:rsidR="1AB34CC4" w:rsidRPr="3F8FC38F">
        <w:rPr>
          <w:sz w:val="24"/>
          <w:szCs w:val="24"/>
        </w:rPr>
        <w:t xml:space="preserve">6 </w:t>
      </w:r>
      <w:r w:rsidR="00D573A2">
        <w:rPr>
          <w:sz w:val="24"/>
          <w:szCs w:val="24"/>
        </w:rPr>
        <w:t>to</w:t>
      </w:r>
      <w:r w:rsidR="00EA2847" w:rsidRPr="3F8FC38F">
        <w:rPr>
          <w:sz w:val="24"/>
          <w:szCs w:val="24"/>
        </w:rPr>
        <w:t xml:space="preserve"> </w:t>
      </w:r>
      <w:r w:rsidR="1C6119AC" w:rsidRPr="3F8FC38F">
        <w:rPr>
          <w:sz w:val="24"/>
          <w:szCs w:val="24"/>
        </w:rPr>
        <w:t>49</w:t>
      </w:r>
      <w:r w:rsidR="0018374B" w:rsidRPr="3F8FC38F">
        <w:rPr>
          <w:sz w:val="24"/>
          <w:szCs w:val="24"/>
        </w:rPr>
        <w:t xml:space="preserve"> days after they were captured at Clear Creek Dam. </w:t>
      </w:r>
      <w:r w:rsidR="00163FE7" w:rsidRPr="3F8FC38F">
        <w:rPr>
          <w:sz w:val="24"/>
          <w:szCs w:val="24"/>
        </w:rPr>
        <w:t>While Bull Trout were present at this site, m</w:t>
      </w:r>
      <w:r w:rsidR="40342B2F" w:rsidRPr="3F8FC38F">
        <w:rPr>
          <w:sz w:val="24"/>
          <w:szCs w:val="24"/>
        </w:rPr>
        <w:t>ean daily water temperature ranged from</w:t>
      </w:r>
      <w:r w:rsidR="46FA6454" w:rsidRPr="3F8FC38F">
        <w:rPr>
          <w:sz w:val="24"/>
          <w:szCs w:val="24"/>
        </w:rPr>
        <w:t xml:space="preserve"> </w:t>
      </w:r>
      <w:r w:rsidR="009D699A" w:rsidRPr="3F8FC38F">
        <w:rPr>
          <w:sz w:val="24"/>
          <w:szCs w:val="24"/>
        </w:rPr>
        <w:t>6.2</w:t>
      </w:r>
      <w:r w:rsidR="00E60A91" w:rsidRPr="3F8FC38F">
        <w:rPr>
          <w:sz w:val="24"/>
          <w:szCs w:val="24"/>
        </w:rPr>
        <w:t xml:space="preserve">°C </w:t>
      </w:r>
      <w:r w:rsidR="20A261CE" w:rsidRPr="3F8FC38F">
        <w:rPr>
          <w:sz w:val="24"/>
          <w:szCs w:val="24"/>
        </w:rPr>
        <w:t>to 10.</w:t>
      </w:r>
      <w:r w:rsidR="009D699A" w:rsidRPr="3F8FC38F">
        <w:rPr>
          <w:sz w:val="24"/>
          <w:szCs w:val="24"/>
        </w:rPr>
        <w:t>0</w:t>
      </w:r>
      <w:r w:rsidR="5868A0A0" w:rsidRPr="3F8FC38F">
        <w:rPr>
          <w:sz w:val="24"/>
          <w:szCs w:val="24"/>
        </w:rPr>
        <w:t>°C</w:t>
      </w:r>
      <w:r w:rsidR="39E9FC5F" w:rsidRPr="3F8FC38F">
        <w:rPr>
          <w:sz w:val="24"/>
          <w:szCs w:val="24"/>
        </w:rPr>
        <w:t xml:space="preserve"> </w:t>
      </w:r>
      <w:r w:rsidR="003D7718" w:rsidRPr="3F8FC38F">
        <w:rPr>
          <w:sz w:val="24"/>
          <w:szCs w:val="24"/>
        </w:rPr>
        <w:t xml:space="preserve">with a maximum of </w:t>
      </w:r>
      <w:r w:rsidR="004B5365" w:rsidRPr="3F8FC38F">
        <w:rPr>
          <w:sz w:val="24"/>
          <w:szCs w:val="24"/>
        </w:rPr>
        <w:t>13.</w:t>
      </w:r>
      <w:r w:rsidR="008F6696" w:rsidRPr="3F8FC38F">
        <w:rPr>
          <w:sz w:val="24"/>
          <w:szCs w:val="24"/>
        </w:rPr>
        <w:t>5</w:t>
      </w:r>
      <w:r w:rsidR="003D7718" w:rsidRPr="3F8FC38F">
        <w:rPr>
          <w:sz w:val="24"/>
          <w:szCs w:val="24"/>
        </w:rPr>
        <w:t xml:space="preserve">°C on </w:t>
      </w:r>
      <w:r w:rsidR="008F6696" w:rsidRPr="3F8FC38F">
        <w:rPr>
          <w:sz w:val="24"/>
          <w:szCs w:val="24"/>
        </w:rPr>
        <w:t>July 14</w:t>
      </w:r>
      <w:r w:rsidR="003D7718" w:rsidRPr="3F8FC38F">
        <w:rPr>
          <w:sz w:val="24"/>
          <w:szCs w:val="24"/>
        </w:rPr>
        <w:t>.</w:t>
      </w:r>
    </w:p>
    <w:p w14:paraId="20072BDB" w14:textId="77777777" w:rsidR="00997CA2" w:rsidRDefault="00997CA2" w:rsidP="006D56DE">
      <w:pPr>
        <w:rPr>
          <w:sz w:val="24"/>
          <w:szCs w:val="24"/>
        </w:rPr>
      </w:pPr>
    </w:p>
    <w:p w14:paraId="445020F0" w14:textId="65BAA6D1" w:rsidR="00997CA2" w:rsidRPr="00CA11B4" w:rsidRDefault="00997CA2" w:rsidP="006D56DE">
      <w:bookmarkStart w:id="21" w:name="IND"/>
      <w:r>
        <w:rPr>
          <w:noProof/>
        </w:rPr>
        <w:drawing>
          <wp:inline distT="0" distB="0" distL="0" distR="0" wp14:anchorId="449E86A7" wp14:editId="754326B9">
            <wp:extent cx="5943597" cy="3343273"/>
            <wp:effectExtent l="0" t="0" r="635" b="0"/>
            <wp:docPr id="35" name="Picture 35" descr="A figure showing PIT antenna operation (black bars), bull trout detections (orange points),  and daily water temperature (thin line) at the Indian Creek site which includes two antennas (IND1 and IND2).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figure showing PIT antenna operation (black bars), bull trout detections (orange points),  and daily water temperature (thin line) at the Indian Creek site which includes two antennas (IND1 and IND2). Water temperature is on the y-axis and time from January 2024 to January 2025 is on the x-axi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597" cy="3343273"/>
                    </a:xfrm>
                    <a:prstGeom prst="rect">
                      <a:avLst/>
                    </a:prstGeom>
                  </pic:spPr>
                </pic:pic>
              </a:graphicData>
            </a:graphic>
          </wp:inline>
        </w:drawing>
      </w:r>
    </w:p>
    <w:p w14:paraId="56CABCC7" w14:textId="7C95B874" w:rsidR="006D56DE" w:rsidRDefault="007E532B" w:rsidP="007E532B">
      <w:pPr>
        <w:pStyle w:val="Figurecaption"/>
      </w:pPr>
      <w:r>
        <w:t xml:space="preserve">Figure </w:t>
      </w:r>
      <w:r w:rsidR="00930947">
        <w:fldChar w:fldCharType="begin"/>
      </w:r>
      <w:r w:rsidR="00930947">
        <w:instrText xml:space="preserve"> SEQ Figure \* ARABIC </w:instrText>
      </w:r>
      <w:r w:rsidR="00930947">
        <w:fldChar w:fldCharType="separate"/>
      </w:r>
      <w:r w:rsidR="00930947">
        <w:rPr>
          <w:noProof/>
        </w:rPr>
        <w:t>21</w:t>
      </w:r>
      <w:r w:rsidR="00930947">
        <w:fldChar w:fldCharType="end"/>
      </w:r>
      <w:r>
        <w:t xml:space="preserve">. </w:t>
      </w:r>
      <w:r w:rsidR="00DB2600" w:rsidRPr="007E532B">
        <w:rPr>
          <w:b w:val="0"/>
          <w:bCs/>
        </w:rPr>
        <w:t>Seasonal change in water temperature, antenna operation, and detections of PIT-tagged Bull Trout at the Indian Creek array (IND1</w:t>
      </w:r>
      <w:r w:rsidR="008F11D8">
        <w:rPr>
          <w:b w:val="0"/>
          <w:bCs/>
        </w:rPr>
        <w:t xml:space="preserve">, </w:t>
      </w:r>
      <w:r w:rsidR="00DB2600" w:rsidRPr="007E532B">
        <w:rPr>
          <w:b w:val="0"/>
          <w:bCs/>
        </w:rPr>
        <w:t>IND2) during 202</w:t>
      </w:r>
      <w:r>
        <w:rPr>
          <w:b w:val="0"/>
          <w:bCs/>
        </w:rPr>
        <w:t>4</w:t>
      </w:r>
      <w:r w:rsidR="00DB2600" w:rsidRPr="007E532B">
        <w:rPr>
          <w:b w:val="0"/>
          <w:bCs/>
        </w:rPr>
        <w:t xml:space="preserve">. </w:t>
      </w:r>
      <w:bookmarkStart w:id="22" w:name="_Hlk193373353"/>
      <w:r w:rsidR="00DB2600" w:rsidRPr="007E532B">
        <w:rPr>
          <w:b w:val="0"/>
          <w:bCs/>
        </w:rPr>
        <w:t xml:space="preserve">The top bar indicates IND1 </w:t>
      </w:r>
      <w:r w:rsidR="00736F4E" w:rsidRPr="007E532B">
        <w:rPr>
          <w:b w:val="0"/>
          <w:bCs/>
        </w:rPr>
        <w:t xml:space="preserve">(upstream antenna) </w:t>
      </w:r>
      <w:r w:rsidR="005B3C3F" w:rsidRPr="007E532B">
        <w:rPr>
          <w:b w:val="0"/>
          <w:bCs/>
        </w:rPr>
        <w:t>operation,</w:t>
      </w:r>
      <w:r w:rsidR="00DB2600" w:rsidRPr="007E532B">
        <w:rPr>
          <w:b w:val="0"/>
          <w:bCs/>
        </w:rPr>
        <w:t xml:space="preserve"> and the bottom bar indicates IND2 </w:t>
      </w:r>
      <w:r w:rsidR="00736F4E" w:rsidRPr="007E532B">
        <w:rPr>
          <w:b w:val="0"/>
          <w:bCs/>
        </w:rPr>
        <w:t xml:space="preserve">(downstream antenna) </w:t>
      </w:r>
      <w:r w:rsidR="00DB2600" w:rsidRPr="007E532B">
        <w:rPr>
          <w:b w:val="0"/>
          <w:bCs/>
        </w:rPr>
        <w:t>operation.</w:t>
      </w:r>
    </w:p>
    <w:bookmarkEnd w:id="21"/>
    <w:bookmarkEnd w:id="22"/>
    <w:p w14:paraId="6C0D5356" w14:textId="1A5392B8" w:rsidR="00E773F0" w:rsidRPr="00736F4E" w:rsidRDefault="008C2177" w:rsidP="3F8FC38F">
      <w:pPr>
        <w:rPr>
          <w:sz w:val="24"/>
          <w:szCs w:val="24"/>
        </w:rPr>
      </w:pPr>
      <w:r w:rsidRPr="3F8FC38F">
        <w:rPr>
          <w:sz w:val="24"/>
          <w:szCs w:val="24"/>
        </w:rPr>
        <w:t xml:space="preserve">In </w:t>
      </w:r>
      <w:r w:rsidR="2E3F9712" w:rsidRPr="3F8FC38F">
        <w:rPr>
          <w:sz w:val="24"/>
          <w:szCs w:val="24"/>
        </w:rPr>
        <w:t>202</w:t>
      </w:r>
      <w:r w:rsidR="64DFF480" w:rsidRPr="3F8FC38F">
        <w:rPr>
          <w:sz w:val="24"/>
          <w:szCs w:val="24"/>
        </w:rPr>
        <w:t>4</w:t>
      </w:r>
      <w:r w:rsidRPr="3F8FC38F">
        <w:rPr>
          <w:sz w:val="24"/>
          <w:szCs w:val="24"/>
        </w:rPr>
        <w:t xml:space="preserve"> we detected</w:t>
      </w:r>
      <w:r w:rsidR="002B59E4" w:rsidRPr="3F8FC38F">
        <w:rPr>
          <w:sz w:val="24"/>
          <w:szCs w:val="24"/>
        </w:rPr>
        <w:t xml:space="preserve"> </w:t>
      </w:r>
      <w:r w:rsidR="635A63B1" w:rsidRPr="3F8FC38F">
        <w:rPr>
          <w:sz w:val="24"/>
          <w:szCs w:val="24"/>
        </w:rPr>
        <w:t>nine</w:t>
      </w:r>
      <w:r w:rsidR="67E57116" w:rsidRPr="3F8FC38F">
        <w:rPr>
          <w:sz w:val="24"/>
          <w:szCs w:val="24"/>
        </w:rPr>
        <w:t xml:space="preserve"> </w:t>
      </w:r>
      <w:r w:rsidRPr="3F8FC38F">
        <w:rPr>
          <w:sz w:val="24"/>
          <w:szCs w:val="24"/>
        </w:rPr>
        <w:t xml:space="preserve">Bull Trout at </w:t>
      </w:r>
      <w:r w:rsidR="227CC12F" w:rsidRPr="3F8FC38F">
        <w:rPr>
          <w:sz w:val="24"/>
          <w:szCs w:val="24"/>
        </w:rPr>
        <w:t xml:space="preserve">the </w:t>
      </w:r>
      <w:r w:rsidR="2F66EA51" w:rsidRPr="3F8FC38F">
        <w:rPr>
          <w:sz w:val="24"/>
          <w:szCs w:val="24"/>
        </w:rPr>
        <w:t>lower</w:t>
      </w:r>
      <w:r w:rsidRPr="3F8FC38F">
        <w:rPr>
          <w:sz w:val="24"/>
          <w:szCs w:val="24"/>
        </w:rPr>
        <w:t xml:space="preserve"> South Fork Tieton </w:t>
      </w:r>
      <w:r w:rsidR="00A426C5" w:rsidRPr="3F8FC38F">
        <w:rPr>
          <w:sz w:val="24"/>
          <w:szCs w:val="24"/>
        </w:rPr>
        <w:t xml:space="preserve">River </w:t>
      </w:r>
      <w:r w:rsidRPr="3F8FC38F">
        <w:rPr>
          <w:sz w:val="24"/>
          <w:szCs w:val="24"/>
        </w:rPr>
        <w:t>antenna site (</w:t>
      </w:r>
      <w:r w:rsidR="586BF36D" w:rsidRPr="3F8FC38F">
        <w:rPr>
          <w:sz w:val="24"/>
          <w:szCs w:val="24"/>
        </w:rPr>
        <w:t>L</w:t>
      </w:r>
      <w:r w:rsidR="4A0F3DC7" w:rsidRPr="3F8FC38F">
        <w:rPr>
          <w:sz w:val="24"/>
          <w:szCs w:val="24"/>
        </w:rPr>
        <w:t>SFT</w:t>
      </w:r>
      <w:r w:rsidR="00210783" w:rsidRPr="3F8FC38F">
        <w:rPr>
          <w:sz w:val="24"/>
          <w:szCs w:val="24"/>
        </w:rPr>
        <w:t xml:space="preserve">; </w:t>
      </w:r>
      <w:hyperlink w:anchor="LSFT">
        <w:r w:rsidR="00930947" w:rsidRPr="3F8FC38F">
          <w:t>Figure 2</w:t>
        </w:r>
        <w:r w:rsidR="007934C3" w:rsidRPr="3F8FC38F">
          <w:rPr>
            <w:rStyle w:val="Hyperlink"/>
            <w:rFonts w:asciiTheme="minorHAnsi" w:hAnsiTheme="minorHAnsi"/>
          </w:rPr>
          <w:t>2</w:t>
        </w:r>
      </w:hyperlink>
      <w:r w:rsidR="064E85D8" w:rsidRPr="3F8FC38F">
        <w:rPr>
          <w:sz w:val="24"/>
          <w:szCs w:val="24"/>
        </w:rPr>
        <w:t>)</w:t>
      </w:r>
      <w:r w:rsidR="00210783" w:rsidRPr="3F8FC38F">
        <w:rPr>
          <w:sz w:val="24"/>
          <w:szCs w:val="24"/>
        </w:rPr>
        <w:t xml:space="preserve"> and</w:t>
      </w:r>
      <w:r w:rsidR="00FD244A" w:rsidRPr="3F8FC38F">
        <w:rPr>
          <w:sz w:val="24"/>
          <w:szCs w:val="24"/>
        </w:rPr>
        <w:t xml:space="preserve"> </w:t>
      </w:r>
      <w:r w:rsidR="508EA86D" w:rsidRPr="3F8FC38F">
        <w:rPr>
          <w:sz w:val="24"/>
          <w:szCs w:val="24"/>
        </w:rPr>
        <w:t>five</w:t>
      </w:r>
      <w:r w:rsidR="59A4EE79" w:rsidRPr="3F8FC38F">
        <w:rPr>
          <w:sz w:val="24"/>
          <w:szCs w:val="24"/>
        </w:rPr>
        <w:t xml:space="preserve"> at the upper</w:t>
      </w:r>
      <w:r w:rsidR="00FD244A" w:rsidRPr="3F8FC38F">
        <w:rPr>
          <w:sz w:val="24"/>
          <w:szCs w:val="24"/>
        </w:rPr>
        <w:t xml:space="preserve"> South Fork</w:t>
      </w:r>
      <w:r w:rsidR="22717A80" w:rsidRPr="3F8FC38F">
        <w:rPr>
          <w:sz w:val="24"/>
          <w:szCs w:val="24"/>
        </w:rPr>
        <w:t xml:space="preserve"> Tieton</w:t>
      </w:r>
      <w:r w:rsidR="00FD244A" w:rsidRPr="3F8FC38F">
        <w:rPr>
          <w:sz w:val="24"/>
          <w:szCs w:val="24"/>
        </w:rPr>
        <w:t xml:space="preserve"> </w:t>
      </w:r>
      <w:r w:rsidR="00A426C5" w:rsidRPr="3F8FC38F">
        <w:rPr>
          <w:sz w:val="24"/>
          <w:szCs w:val="24"/>
        </w:rPr>
        <w:t xml:space="preserve">River </w:t>
      </w:r>
      <w:r w:rsidR="00FD244A" w:rsidRPr="3F8FC38F">
        <w:rPr>
          <w:sz w:val="24"/>
          <w:szCs w:val="24"/>
        </w:rPr>
        <w:t>antenna site (SFT</w:t>
      </w:r>
      <w:r w:rsidR="00360320" w:rsidRPr="3F8FC38F">
        <w:rPr>
          <w:sz w:val="24"/>
          <w:szCs w:val="24"/>
        </w:rPr>
        <w:t xml:space="preserve">; </w:t>
      </w:r>
      <w:hyperlink w:anchor="SFT">
        <w:r w:rsidR="007934C3" w:rsidRPr="3F8FC38F">
          <w:t>Figure 2</w:t>
        </w:r>
        <w:r w:rsidR="007934C3" w:rsidRPr="3F8FC38F">
          <w:rPr>
            <w:rStyle w:val="Hyperlink"/>
            <w:rFonts w:asciiTheme="minorHAnsi" w:hAnsiTheme="minorHAnsi"/>
          </w:rPr>
          <w:t>3</w:t>
        </w:r>
      </w:hyperlink>
      <w:r w:rsidR="7AE45A55" w:rsidRPr="3F8FC38F">
        <w:rPr>
          <w:sz w:val="24"/>
          <w:szCs w:val="24"/>
        </w:rPr>
        <w:t>)</w:t>
      </w:r>
      <w:r w:rsidR="33518E38" w:rsidRPr="3F8FC38F">
        <w:rPr>
          <w:sz w:val="24"/>
          <w:szCs w:val="24"/>
        </w:rPr>
        <w:t>.</w:t>
      </w:r>
      <w:r w:rsidR="00263872" w:rsidRPr="3F8FC38F">
        <w:rPr>
          <w:sz w:val="24"/>
          <w:szCs w:val="24"/>
        </w:rPr>
        <w:t xml:space="preserve"> </w:t>
      </w:r>
      <w:r w:rsidR="001B4DF7" w:rsidRPr="3F8FC38F">
        <w:rPr>
          <w:sz w:val="24"/>
          <w:szCs w:val="24"/>
        </w:rPr>
        <w:t xml:space="preserve">All fish </w:t>
      </w:r>
      <w:r w:rsidR="1878EB18" w:rsidRPr="3F8FC38F">
        <w:rPr>
          <w:sz w:val="24"/>
          <w:szCs w:val="24"/>
        </w:rPr>
        <w:t xml:space="preserve">detected at the upper site were also detected at the lower site. All </w:t>
      </w:r>
      <w:r w:rsidR="001B4DF7" w:rsidRPr="3F8FC38F">
        <w:rPr>
          <w:sz w:val="24"/>
          <w:szCs w:val="24"/>
        </w:rPr>
        <w:t>were South Fork Tieton</w:t>
      </w:r>
      <w:r w:rsidR="001D5944" w:rsidRPr="3F8FC38F">
        <w:rPr>
          <w:sz w:val="24"/>
          <w:szCs w:val="24"/>
        </w:rPr>
        <w:t xml:space="preserve"> </w:t>
      </w:r>
      <w:r w:rsidR="00A426C5" w:rsidRPr="3F8FC38F">
        <w:rPr>
          <w:sz w:val="24"/>
          <w:szCs w:val="24"/>
        </w:rPr>
        <w:t>River-</w:t>
      </w:r>
      <w:r w:rsidR="001B4DF7" w:rsidRPr="3F8FC38F">
        <w:rPr>
          <w:sz w:val="24"/>
          <w:szCs w:val="24"/>
        </w:rPr>
        <w:t>origin</w:t>
      </w:r>
      <w:r w:rsidR="70881995" w:rsidRPr="3F8FC38F">
        <w:rPr>
          <w:sz w:val="24"/>
          <w:szCs w:val="24"/>
        </w:rPr>
        <w:t xml:space="preserve"> </w:t>
      </w:r>
      <w:r w:rsidR="583DF15D" w:rsidRPr="3F8FC38F">
        <w:rPr>
          <w:sz w:val="24"/>
          <w:szCs w:val="24"/>
        </w:rPr>
        <w:t>fish</w:t>
      </w:r>
      <w:r w:rsidR="12B90F19" w:rsidRPr="3F8FC38F">
        <w:rPr>
          <w:sz w:val="24"/>
          <w:szCs w:val="24"/>
        </w:rPr>
        <w:t xml:space="preserve"> except one</w:t>
      </w:r>
      <w:r w:rsidR="7668331F" w:rsidRPr="3F8FC38F">
        <w:rPr>
          <w:sz w:val="24"/>
          <w:szCs w:val="24"/>
        </w:rPr>
        <w:t xml:space="preserve"> (</w:t>
      </w:r>
      <w:r w:rsidR="7668331F">
        <w:t>3DD.003D4811D4</w:t>
      </w:r>
      <w:r w:rsidR="7668331F" w:rsidRPr="3F8FC38F">
        <w:rPr>
          <w:sz w:val="24"/>
          <w:szCs w:val="24"/>
        </w:rPr>
        <w:t xml:space="preserve">) which </w:t>
      </w:r>
      <w:r w:rsidR="00614E44">
        <w:rPr>
          <w:sz w:val="24"/>
          <w:szCs w:val="24"/>
        </w:rPr>
        <w:t>wa</w:t>
      </w:r>
      <w:r w:rsidR="00614E44" w:rsidRPr="3F8FC38F">
        <w:rPr>
          <w:sz w:val="24"/>
          <w:szCs w:val="24"/>
        </w:rPr>
        <w:t xml:space="preserve">s </w:t>
      </w:r>
      <w:r w:rsidR="7668331F" w:rsidRPr="3F8FC38F">
        <w:rPr>
          <w:sz w:val="24"/>
          <w:szCs w:val="24"/>
        </w:rPr>
        <w:t>of Indian Creek-origin.</w:t>
      </w:r>
      <w:r w:rsidR="00CC215B" w:rsidRPr="3F8FC38F">
        <w:rPr>
          <w:sz w:val="24"/>
          <w:szCs w:val="24"/>
        </w:rPr>
        <w:t xml:space="preserve"> </w:t>
      </w:r>
      <w:r w:rsidR="4DFDBF3E" w:rsidRPr="3F8FC38F">
        <w:rPr>
          <w:sz w:val="24"/>
          <w:szCs w:val="24"/>
        </w:rPr>
        <w:t>Most</w:t>
      </w:r>
      <w:r w:rsidR="7668331F" w:rsidRPr="3F8FC38F">
        <w:rPr>
          <w:sz w:val="24"/>
          <w:szCs w:val="24"/>
        </w:rPr>
        <w:t xml:space="preserve"> South Fork Tieton </w:t>
      </w:r>
      <w:r w:rsidR="25ECFDC2" w:rsidRPr="3F8FC38F">
        <w:rPr>
          <w:sz w:val="24"/>
          <w:szCs w:val="24"/>
        </w:rPr>
        <w:t>River-origin fish</w:t>
      </w:r>
      <w:r w:rsidR="5D8105B6" w:rsidRPr="3F8FC38F">
        <w:rPr>
          <w:sz w:val="24"/>
          <w:szCs w:val="24"/>
        </w:rPr>
        <w:t xml:space="preserve"> </w:t>
      </w:r>
      <w:r w:rsidR="00502D64" w:rsidRPr="3F8FC38F">
        <w:rPr>
          <w:sz w:val="24"/>
          <w:szCs w:val="24"/>
        </w:rPr>
        <w:t>were originally captured and released downstream of Clear Creek Dam</w:t>
      </w:r>
      <w:r w:rsidR="004B77C9" w:rsidRPr="3F8FC38F">
        <w:rPr>
          <w:sz w:val="24"/>
          <w:szCs w:val="24"/>
        </w:rPr>
        <w:t>:</w:t>
      </w:r>
      <w:r w:rsidR="75264EE2" w:rsidRPr="3F8FC38F">
        <w:rPr>
          <w:sz w:val="24"/>
          <w:szCs w:val="24"/>
        </w:rPr>
        <w:t xml:space="preserve"> </w:t>
      </w:r>
      <w:r w:rsidR="37CB520D" w:rsidRPr="3F8FC38F">
        <w:rPr>
          <w:sz w:val="24"/>
          <w:szCs w:val="24"/>
        </w:rPr>
        <w:t>s</w:t>
      </w:r>
      <w:r w:rsidR="1FCB0BFC" w:rsidRPr="3F8FC38F">
        <w:rPr>
          <w:sz w:val="24"/>
          <w:szCs w:val="24"/>
        </w:rPr>
        <w:t>ix</w:t>
      </w:r>
      <w:r w:rsidR="0C75CC20" w:rsidRPr="3F8FC38F">
        <w:rPr>
          <w:sz w:val="24"/>
          <w:szCs w:val="24"/>
        </w:rPr>
        <w:t xml:space="preserve"> in 2023</w:t>
      </w:r>
      <w:r w:rsidR="2F1DAF42" w:rsidRPr="3F8FC38F">
        <w:rPr>
          <w:sz w:val="24"/>
          <w:szCs w:val="24"/>
        </w:rPr>
        <w:t>, and one in 2024</w:t>
      </w:r>
      <w:r w:rsidR="31D27087" w:rsidRPr="3F8FC38F">
        <w:rPr>
          <w:sz w:val="24"/>
          <w:szCs w:val="24"/>
        </w:rPr>
        <w:t>.</w:t>
      </w:r>
      <w:r w:rsidR="382FBFDF" w:rsidRPr="3F8FC38F">
        <w:rPr>
          <w:sz w:val="24"/>
          <w:szCs w:val="24"/>
        </w:rPr>
        <w:t xml:space="preserve"> </w:t>
      </w:r>
      <w:r w:rsidR="319AA748" w:rsidRPr="3F8FC38F">
        <w:rPr>
          <w:sz w:val="24"/>
          <w:szCs w:val="24"/>
        </w:rPr>
        <w:t>However, o</w:t>
      </w:r>
      <w:r w:rsidR="35B4F896" w:rsidRPr="3F8FC38F">
        <w:rPr>
          <w:sz w:val="24"/>
          <w:szCs w:val="24"/>
        </w:rPr>
        <w:t>ne</w:t>
      </w:r>
      <w:r w:rsidR="20124589" w:rsidRPr="3F8FC38F">
        <w:rPr>
          <w:sz w:val="24"/>
          <w:szCs w:val="24"/>
        </w:rPr>
        <w:t xml:space="preserve"> fish was captured during trap and haul operations in 2020 below Tieton Dam</w:t>
      </w:r>
      <w:r w:rsidR="7AC1D48B" w:rsidRPr="3F8FC38F">
        <w:rPr>
          <w:sz w:val="24"/>
          <w:szCs w:val="24"/>
        </w:rPr>
        <w:t xml:space="preserve"> and released </w:t>
      </w:r>
      <w:r w:rsidR="2F46FEC5" w:rsidRPr="3F8FC38F">
        <w:rPr>
          <w:sz w:val="24"/>
          <w:szCs w:val="24"/>
        </w:rPr>
        <w:t xml:space="preserve">directly </w:t>
      </w:r>
      <w:r w:rsidR="47D25935" w:rsidRPr="3F8FC38F">
        <w:rPr>
          <w:sz w:val="24"/>
          <w:szCs w:val="24"/>
        </w:rPr>
        <w:t>into</w:t>
      </w:r>
      <w:r w:rsidR="7AC1D48B" w:rsidRPr="3F8FC38F">
        <w:rPr>
          <w:sz w:val="24"/>
          <w:szCs w:val="24"/>
        </w:rPr>
        <w:t xml:space="preserve"> the South Fork Tieton</w:t>
      </w:r>
      <w:r w:rsidR="00644970">
        <w:rPr>
          <w:sz w:val="24"/>
          <w:szCs w:val="24"/>
        </w:rPr>
        <w:t xml:space="preserve"> River</w:t>
      </w:r>
      <w:r w:rsidR="20124589" w:rsidRPr="3F8FC38F">
        <w:rPr>
          <w:sz w:val="24"/>
          <w:szCs w:val="24"/>
        </w:rPr>
        <w:t>.</w:t>
      </w:r>
      <w:r w:rsidR="42EC174B" w:rsidRPr="3F8FC38F">
        <w:rPr>
          <w:sz w:val="24"/>
          <w:szCs w:val="24"/>
        </w:rPr>
        <w:t xml:space="preserve"> The </w:t>
      </w:r>
      <w:r w:rsidR="00A426C5" w:rsidRPr="3F8FC38F">
        <w:rPr>
          <w:sz w:val="24"/>
          <w:szCs w:val="24"/>
        </w:rPr>
        <w:t xml:space="preserve">other </w:t>
      </w:r>
      <w:r w:rsidR="409A2738" w:rsidRPr="3F8FC38F">
        <w:rPr>
          <w:sz w:val="24"/>
          <w:szCs w:val="24"/>
        </w:rPr>
        <w:t>ten</w:t>
      </w:r>
      <w:r w:rsidR="00A426C5" w:rsidRPr="3F8FC38F">
        <w:rPr>
          <w:sz w:val="24"/>
          <w:szCs w:val="24"/>
        </w:rPr>
        <w:t xml:space="preserve"> </w:t>
      </w:r>
      <w:r w:rsidR="00524805" w:rsidRPr="3F8FC38F">
        <w:rPr>
          <w:sz w:val="24"/>
          <w:szCs w:val="24"/>
        </w:rPr>
        <w:t>South Fork Tieton</w:t>
      </w:r>
      <w:r w:rsidR="00A426C5" w:rsidRPr="3F8FC38F">
        <w:rPr>
          <w:sz w:val="24"/>
          <w:szCs w:val="24"/>
        </w:rPr>
        <w:t xml:space="preserve"> River</w:t>
      </w:r>
      <w:r w:rsidR="001D5944" w:rsidRPr="3F8FC38F">
        <w:rPr>
          <w:sz w:val="24"/>
          <w:szCs w:val="24"/>
        </w:rPr>
        <w:t>-</w:t>
      </w:r>
      <w:r w:rsidR="00524805" w:rsidRPr="3F8FC38F">
        <w:rPr>
          <w:sz w:val="24"/>
          <w:szCs w:val="24"/>
        </w:rPr>
        <w:t xml:space="preserve">origin </w:t>
      </w:r>
      <w:r w:rsidR="00CA044C" w:rsidRPr="3F8FC38F">
        <w:rPr>
          <w:sz w:val="24"/>
          <w:szCs w:val="24"/>
        </w:rPr>
        <w:t xml:space="preserve">fish </w:t>
      </w:r>
      <w:r w:rsidR="00ED1CFE" w:rsidRPr="3F8FC38F">
        <w:rPr>
          <w:sz w:val="24"/>
          <w:szCs w:val="24"/>
        </w:rPr>
        <w:t>captured</w:t>
      </w:r>
      <w:r w:rsidR="00CA044C" w:rsidRPr="3F8FC38F">
        <w:rPr>
          <w:sz w:val="24"/>
          <w:szCs w:val="24"/>
        </w:rPr>
        <w:t xml:space="preserve"> </w:t>
      </w:r>
      <w:r w:rsidR="0078015B" w:rsidRPr="3F8FC38F">
        <w:rPr>
          <w:sz w:val="24"/>
          <w:szCs w:val="24"/>
        </w:rPr>
        <w:t>during</w:t>
      </w:r>
      <w:r w:rsidR="00CA044C" w:rsidRPr="3F8FC38F">
        <w:rPr>
          <w:sz w:val="24"/>
          <w:szCs w:val="24"/>
        </w:rPr>
        <w:t xml:space="preserve"> </w:t>
      </w:r>
      <w:r w:rsidR="508BD5C8" w:rsidRPr="3F8FC38F">
        <w:rPr>
          <w:sz w:val="24"/>
          <w:szCs w:val="24"/>
        </w:rPr>
        <w:t>202</w:t>
      </w:r>
      <w:r w:rsidR="47079DCF" w:rsidRPr="3F8FC38F">
        <w:rPr>
          <w:sz w:val="24"/>
          <w:szCs w:val="24"/>
        </w:rPr>
        <w:t>4</w:t>
      </w:r>
      <w:r w:rsidR="00CA044C" w:rsidRPr="3F8FC38F">
        <w:rPr>
          <w:sz w:val="24"/>
          <w:szCs w:val="24"/>
        </w:rPr>
        <w:t xml:space="preserve"> trap and haul </w:t>
      </w:r>
      <w:r w:rsidR="008F66BA" w:rsidRPr="3F8FC38F">
        <w:rPr>
          <w:sz w:val="24"/>
          <w:szCs w:val="24"/>
        </w:rPr>
        <w:t>below C</w:t>
      </w:r>
      <w:r w:rsidR="00B115E6" w:rsidRPr="3F8FC38F">
        <w:rPr>
          <w:sz w:val="24"/>
          <w:szCs w:val="24"/>
        </w:rPr>
        <w:t>lear Creek Dam</w:t>
      </w:r>
      <w:r w:rsidR="56D00C73" w:rsidRPr="3F8FC38F">
        <w:rPr>
          <w:sz w:val="24"/>
          <w:szCs w:val="24"/>
        </w:rPr>
        <w:t xml:space="preserve"> were not detected in the South Fork </w:t>
      </w:r>
      <w:r w:rsidR="4C20124E" w:rsidRPr="3F8FC38F">
        <w:rPr>
          <w:sz w:val="24"/>
          <w:szCs w:val="24"/>
        </w:rPr>
        <w:t>Tieton</w:t>
      </w:r>
      <w:r w:rsidR="00D02798" w:rsidRPr="3F8FC38F">
        <w:rPr>
          <w:sz w:val="24"/>
          <w:szCs w:val="24"/>
        </w:rPr>
        <w:t xml:space="preserve"> </w:t>
      </w:r>
      <w:r w:rsidR="00A426C5" w:rsidRPr="3F8FC38F">
        <w:rPr>
          <w:sz w:val="24"/>
          <w:szCs w:val="24"/>
        </w:rPr>
        <w:t xml:space="preserve">River </w:t>
      </w:r>
      <w:r w:rsidR="00D02798" w:rsidRPr="3F8FC38F">
        <w:rPr>
          <w:sz w:val="24"/>
          <w:szCs w:val="24"/>
        </w:rPr>
        <w:t xml:space="preserve">in </w:t>
      </w:r>
      <w:r w:rsidR="662D6DD3" w:rsidRPr="3F8FC38F">
        <w:rPr>
          <w:sz w:val="24"/>
          <w:szCs w:val="24"/>
        </w:rPr>
        <w:t>202</w:t>
      </w:r>
      <w:r w:rsidR="6CBB1585" w:rsidRPr="3F8FC38F">
        <w:rPr>
          <w:sz w:val="24"/>
          <w:szCs w:val="24"/>
        </w:rPr>
        <w:t>4</w:t>
      </w:r>
      <w:r w:rsidR="508BD5C8" w:rsidRPr="3F8FC38F">
        <w:rPr>
          <w:sz w:val="24"/>
          <w:szCs w:val="24"/>
        </w:rPr>
        <w:t>.</w:t>
      </w:r>
      <w:r w:rsidR="1993ACC4" w:rsidRPr="3F8FC38F">
        <w:rPr>
          <w:sz w:val="24"/>
          <w:szCs w:val="24"/>
        </w:rPr>
        <w:t xml:space="preserve"> </w:t>
      </w:r>
      <w:r w:rsidR="2CC06A35" w:rsidRPr="3F8FC38F">
        <w:rPr>
          <w:sz w:val="24"/>
          <w:szCs w:val="24"/>
        </w:rPr>
        <w:t>The Indian Creek-origin</w:t>
      </w:r>
      <w:r w:rsidR="1993ACC4" w:rsidRPr="3F8FC38F">
        <w:rPr>
          <w:sz w:val="24"/>
          <w:szCs w:val="24"/>
        </w:rPr>
        <w:t xml:space="preserve"> fish was detected at both the LSFT and SFT sites from July 17 until August </w:t>
      </w:r>
      <w:r w:rsidR="2739041D" w:rsidRPr="3F8FC38F">
        <w:rPr>
          <w:sz w:val="24"/>
          <w:szCs w:val="24"/>
        </w:rPr>
        <w:t>21</w:t>
      </w:r>
      <w:r w:rsidR="1993ACC4" w:rsidRPr="3F8FC38F">
        <w:rPr>
          <w:sz w:val="24"/>
          <w:szCs w:val="24"/>
        </w:rPr>
        <w:t xml:space="preserve"> </w:t>
      </w:r>
      <w:r w:rsidR="00706B94">
        <w:rPr>
          <w:sz w:val="24"/>
          <w:szCs w:val="24"/>
        </w:rPr>
        <w:t>and</w:t>
      </w:r>
      <w:r w:rsidR="1993ACC4" w:rsidRPr="3F8FC38F">
        <w:rPr>
          <w:sz w:val="24"/>
          <w:szCs w:val="24"/>
        </w:rPr>
        <w:t xml:space="preserve"> was then </w:t>
      </w:r>
      <w:r w:rsidR="584D5BC8" w:rsidRPr="3F8FC38F">
        <w:rPr>
          <w:sz w:val="24"/>
          <w:szCs w:val="24"/>
        </w:rPr>
        <w:t>detected on the Indian Creek array from August 25 to September 21</w:t>
      </w:r>
      <w:r w:rsidR="00CA044C" w:rsidRPr="3F8FC38F">
        <w:rPr>
          <w:sz w:val="24"/>
          <w:szCs w:val="24"/>
        </w:rPr>
        <w:t>.</w:t>
      </w:r>
    </w:p>
    <w:p w14:paraId="019F7485" w14:textId="152E05EB" w:rsidR="00E773F0" w:rsidRDefault="01B1E56A" w:rsidP="75C69DA8">
      <w:pPr>
        <w:rPr>
          <w:sz w:val="24"/>
          <w:szCs w:val="24"/>
        </w:rPr>
      </w:pPr>
      <w:r w:rsidRPr="3F8FC38F">
        <w:rPr>
          <w:sz w:val="24"/>
          <w:szCs w:val="24"/>
        </w:rPr>
        <w:lastRenderedPageBreak/>
        <w:t xml:space="preserve">At the </w:t>
      </w:r>
      <w:r w:rsidR="24FBFF46" w:rsidRPr="3F8FC38F">
        <w:rPr>
          <w:sz w:val="24"/>
          <w:szCs w:val="24"/>
        </w:rPr>
        <w:t>L</w:t>
      </w:r>
      <w:r w:rsidR="00A426C5" w:rsidRPr="3F8FC38F">
        <w:rPr>
          <w:sz w:val="24"/>
          <w:szCs w:val="24"/>
        </w:rPr>
        <w:t xml:space="preserve">SFT </w:t>
      </w:r>
      <w:r w:rsidR="00706B94">
        <w:rPr>
          <w:sz w:val="24"/>
          <w:szCs w:val="24"/>
        </w:rPr>
        <w:t xml:space="preserve">antenna </w:t>
      </w:r>
      <w:r w:rsidR="00A426C5" w:rsidRPr="3F8FC38F">
        <w:rPr>
          <w:sz w:val="24"/>
          <w:szCs w:val="24"/>
        </w:rPr>
        <w:t xml:space="preserve">site, </w:t>
      </w:r>
      <w:r w:rsidRPr="3F8FC38F">
        <w:rPr>
          <w:sz w:val="24"/>
          <w:szCs w:val="24"/>
        </w:rPr>
        <w:t xml:space="preserve">Bull Trout were detected from </w:t>
      </w:r>
      <w:r w:rsidR="47C97D0F" w:rsidRPr="3F8FC38F">
        <w:rPr>
          <w:sz w:val="24"/>
          <w:szCs w:val="24"/>
        </w:rPr>
        <w:t>May</w:t>
      </w:r>
      <w:r w:rsidRPr="3F8FC38F">
        <w:rPr>
          <w:sz w:val="24"/>
          <w:szCs w:val="24"/>
        </w:rPr>
        <w:t xml:space="preserve"> </w:t>
      </w:r>
      <w:r w:rsidR="682492B4" w:rsidRPr="3F8FC38F">
        <w:rPr>
          <w:sz w:val="24"/>
          <w:szCs w:val="24"/>
        </w:rPr>
        <w:t>9</w:t>
      </w:r>
      <w:r w:rsidRPr="3F8FC38F">
        <w:rPr>
          <w:sz w:val="24"/>
          <w:szCs w:val="24"/>
        </w:rPr>
        <w:t xml:space="preserve"> to September 2</w:t>
      </w:r>
      <w:r w:rsidR="6E7FF6A5" w:rsidRPr="3F8FC38F">
        <w:rPr>
          <w:sz w:val="24"/>
          <w:szCs w:val="24"/>
        </w:rPr>
        <w:t>5</w:t>
      </w:r>
      <w:r w:rsidRPr="3F8FC38F">
        <w:rPr>
          <w:sz w:val="24"/>
          <w:szCs w:val="24"/>
        </w:rPr>
        <w:t>. During this time, the mean daily water temperature ranged from 7.</w:t>
      </w:r>
      <w:r w:rsidR="00D210FF" w:rsidRPr="3F8FC38F">
        <w:rPr>
          <w:sz w:val="24"/>
          <w:szCs w:val="24"/>
        </w:rPr>
        <w:t>1</w:t>
      </w:r>
      <w:r w:rsidRPr="3F8FC38F">
        <w:rPr>
          <w:sz w:val="24"/>
          <w:szCs w:val="24"/>
        </w:rPr>
        <w:t xml:space="preserve"> to </w:t>
      </w:r>
      <w:r w:rsidR="004F0712" w:rsidRPr="3F8FC38F">
        <w:rPr>
          <w:sz w:val="24"/>
          <w:szCs w:val="24"/>
        </w:rPr>
        <w:t>16.6</w:t>
      </w:r>
      <w:r w:rsidRPr="3F8FC38F">
        <w:rPr>
          <w:sz w:val="24"/>
          <w:szCs w:val="24"/>
        </w:rPr>
        <w:t xml:space="preserve">°C with a maximum of </w:t>
      </w:r>
      <w:r w:rsidR="004F0712" w:rsidRPr="3F8FC38F">
        <w:rPr>
          <w:sz w:val="24"/>
          <w:szCs w:val="24"/>
        </w:rPr>
        <w:t>20.1</w:t>
      </w:r>
      <w:r w:rsidRPr="3F8FC38F">
        <w:rPr>
          <w:sz w:val="24"/>
          <w:szCs w:val="24"/>
        </w:rPr>
        <w:t xml:space="preserve">°C on August </w:t>
      </w:r>
      <w:r w:rsidR="004F0712" w:rsidRPr="3F8FC38F">
        <w:rPr>
          <w:sz w:val="24"/>
          <w:szCs w:val="24"/>
        </w:rPr>
        <w:t xml:space="preserve">4 </w:t>
      </w:r>
      <w:r w:rsidRPr="3F8FC38F">
        <w:rPr>
          <w:sz w:val="24"/>
          <w:szCs w:val="24"/>
        </w:rPr>
        <w:t>(</w:t>
      </w:r>
      <w:hyperlink w:anchor="LSFT">
        <w:r w:rsidR="00930947" w:rsidRPr="3F8FC38F">
          <w:rPr>
            <w:rStyle w:val="Hyperlink"/>
            <w:rFonts w:asciiTheme="minorHAnsi" w:hAnsiTheme="minorHAnsi"/>
          </w:rPr>
          <w:t>Figure 2</w:t>
        </w:r>
        <w:r w:rsidR="007934C3" w:rsidRPr="3F8FC38F">
          <w:rPr>
            <w:rStyle w:val="Hyperlink"/>
            <w:rFonts w:asciiTheme="minorHAnsi" w:hAnsiTheme="minorHAnsi"/>
          </w:rPr>
          <w:t>2</w:t>
        </w:r>
      </w:hyperlink>
      <w:r w:rsidRPr="3F8FC38F">
        <w:rPr>
          <w:sz w:val="24"/>
          <w:szCs w:val="24"/>
        </w:rPr>
        <w:t>).</w:t>
      </w:r>
      <w:r w:rsidR="007934C3" w:rsidRPr="3F8FC38F">
        <w:rPr>
          <w:sz w:val="24"/>
          <w:szCs w:val="24"/>
        </w:rPr>
        <w:t xml:space="preserve"> </w:t>
      </w:r>
      <w:r w:rsidR="00E773F0" w:rsidRPr="3F8FC38F">
        <w:rPr>
          <w:sz w:val="24"/>
          <w:szCs w:val="24"/>
        </w:rPr>
        <w:t xml:space="preserve">Bull Trout were </w:t>
      </w:r>
      <w:r w:rsidR="00DA58CB" w:rsidRPr="3F8FC38F">
        <w:rPr>
          <w:sz w:val="24"/>
          <w:szCs w:val="24"/>
        </w:rPr>
        <w:t>detected</w:t>
      </w:r>
      <w:r w:rsidR="00E773F0" w:rsidRPr="3F8FC38F">
        <w:rPr>
          <w:sz w:val="24"/>
          <w:szCs w:val="24"/>
        </w:rPr>
        <w:t xml:space="preserve"> at the </w:t>
      </w:r>
      <w:r w:rsidR="00A426C5" w:rsidRPr="3F8FC38F">
        <w:rPr>
          <w:sz w:val="24"/>
          <w:szCs w:val="24"/>
        </w:rPr>
        <w:t>SFT</w:t>
      </w:r>
      <w:r w:rsidR="00E773F0" w:rsidRPr="3F8FC38F">
        <w:rPr>
          <w:sz w:val="24"/>
          <w:szCs w:val="24"/>
        </w:rPr>
        <w:t xml:space="preserve"> </w:t>
      </w:r>
      <w:r w:rsidR="00764B07">
        <w:rPr>
          <w:sz w:val="24"/>
          <w:szCs w:val="24"/>
        </w:rPr>
        <w:t xml:space="preserve">antenna </w:t>
      </w:r>
      <w:r w:rsidR="00E773F0" w:rsidRPr="3F8FC38F">
        <w:rPr>
          <w:sz w:val="24"/>
          <w:szCs w:val="24"/>
        </w:rPr>
        <w:t>s</w:t>
      </w:r>
      <w:r w:rsidR="006E6592" w:rsidRPr="3F8FC38F">
        <w:rPr>
          <w:sz w:val="24"/>
          <w:szCs w:val="24"/>
        </w:rPr>
        <w:t xml:space="preserve">ite from </w:t>
      </w:r>
      <w:r w:rsidR="00A16536" w:rsidRPr="3F8FC38F">
        <w:rPr>
          <w:sz w:val="24"/>
          <w:szCs w:val="24"/>
        </w:rPr>
        <w:t>July</w:t>
      </w:r>
      <w:r w:rsidR="369446D8" w:rsidRPr="3F8FC38F">
        <w:rPr>
          <w:sz w:val="24"/>
          <w:szCs w:val="24"/>
        </w:rPr>
        <w:t xml:space="preserve"> 10</w:t>
      </w:r>
      <w:r w:rsidR="006E6592" w:rsidRPr="3F8FC38F">
        <w:rPr>
          <w:sz w:val="24"/>
          <w:szCs w:val="24"/>
        </w:rPr>
        <w:t xml:space="preserve"> to </w:t>
      </w:r>
      <w:r w:rsidR="17E2E3E2" w:rsidRPr="3F8FC38F">
        <w:rPr>
          <w:sz w:val="24"/>
          <w:szCs w:val="24"/>
        </w:rPr>
        <w:t>September</w:t>
      </w:r>
      <w:r w:rsidR="3DD9ADAF" w:rsidRPr="3F8FC38F">
        <w:rPr>
          <w:sz w:val="24"/>
          <w:szCs w:val="24"/>
        </w:rPr>
        <w:t xml:space="preserve"> </w:t>
      </w:r>
      <w:r w:rsidR="494C0F90" w:rsidRPr="3F8FC38F">
        <w:rPr>
          <w:sz w:val="24"/>
          <w:szCs w:val="24"/>
        </w:rPr>
        <w:t>24</w:t>
      </w:r>
      <w:r w:rsidR="3DD9ADAF" w:rsidRPr="3F8FC38F">
        <w:rPr>
          <w:sz w:val="24"/>
          <w:szCs w:val="24"/>
        </w:rPr>
        <w:t xml:space="preserve"> </w:t>
      </w:r>
      <w:r w:rsidR="00684C67" w:rsidRPr="3F8FC38F">
        <w:rPr>
          <w:sz w:val="24"/>
          <w:szCs w:val="24"/>
        </w:rPr>
        <w:t>(</w:t>
      </w:r>
      <w:hyperlink w:anchor="SFT">
        <w:r w:rsidR="00930947" w:rsidRPr="3F8FC38F">
          <w:rPr>
            <w:rStyle w:val="Hyperlink"/>
            <w:rFonts w:asciiTheme="minorHAnsi" w:hAnsiTheme="minorHAnsi"/>
          </w:rPr>
          <w:t>Figure 2</w:t>
        </w:r>
        <w:r w:rsidR="007934C3" w:rsidRPr="3F8FC38F">
          <w:rPr>
            <w:rStyle w:val="Hyperlink"/>
            <w:rFonts w:asciiTheme="minorHAnsi" w:hAnsiTheme="minorHAnsi"/>
          </w:rPr>
          <w:t>3</w:t>
        </w:r>
      </w:hyperlink>
      <w:r w:rsidR="00684C67" w:rsidRPr="3F8FC38F">
        <w:rPr>
          <w:sz w:val="24"/>
          <w:szCs w:val="24"/>
        </w:rPr>
        <w:t>)</w:t>
      </w:r>
      <w:r w:rsidR="006E6592" w:rsidRPr="3F8FC38F">
        <w:rPr>
          <w:sz w:val="24"/>
          <w:szCs w:val="24"/>
        </w:rPr>
        <w:t xml:space="preserve">. </w:t>
      </w:r>
      <w:r w:rsidR="005D5950" w:rsidRPr="3F8FC38F">
        <w:rPr>
          <w:sz w:val="24"/>
          <w:szCs w:val="24"/>
        </w:rPr>
        <w:t xml:space="preserve">However, this site </w:t>
      </w:r>
      <w:r w:rsidR="005D5654">
        <w:rPr>
          <w:sz w:val="24"/>
          <w:szCs w:val="24"/>
        </w:rPr>
        <w:t>experienced</w:t>
      </w:r>
      <w:r w:rsidR="187F5755" w:rsidRPr="3F8FC38F">
        <w:rPr>
          <w:sz w:val="24"/>
          <w:szCs w:val="24"/>
        </w:rPr>
        <w:t xml:space="preserve"> </w:t>
      </w:r>
      <w:r w:rsidR="00504B5D">
        <w:rPr>
          <w:sz w:val="24"/>
          <w:szCs w:val="24"/>
        </w:rPr>
        <w:t xml:space="preserve">a lapse in </w:t>
      </w:r>
      <w:r w:rsidR="187F5755" w:rsidRPr="3F8FC38F">
        <w:rPr>
          <w:sz w:val="24"/>
          <w:szCs w:val="24"/>
        </w:rPr>
        <w:t>operation</w:t>
      </w:r>
      <w:r w:rsidR="006421B8">
        <w:rPr>
          <w:sz w:val="24"/>
          <w:szCs w:val="24"/>
        </w:rPr>
        <w:t>s</w:t>
      </w:r>
      <w:r w:rsidR="007B4AE6">
        <w:rPr>
          <w:sz w:val="24"/>
          <w:szCs w:val="24"/>
        </w:rPr>
        <w:t xml:space="preserve"> and</w:t>
      </w:r>
      <w:r w:rsidR="00365746" w:rsidRPr="3F8FC38F">
        <w:rPr>
          <w:sz w:val="24"/>
          <w:szCs w:val="24"/>
        </w:rPr>
        <w:t xml:space="preserve"> likely </w:t>
      </w:r>
      <w:r w:rsidR="5C72D515" w:rsidRPr="3F8FC38F">
        <w:rPr>
          <w:sz w:val="24"/>
          <w:szCs w:val="24"/>
        </w:rPr>
        <w:t xml:space="preserve">missed </w:t>
      </w:r>
      <w:r w:rsidR="005D6892" w:rsidRPr="3F8FC38F">
        <w:rPr>
          <w:sz w:val="24"/>
          <w:szCs w:val="24"/>
        </w:rPr>
        <w:t xml:space="preserve">some </w:t>
      </w:r>
      <w:r w:rsidR="007B4AE6">
        <w:rPr>
          <w:sz w:val="24"/>
          <w:szCs w:val="24"/>
        </w:rPr>
        <w:t>fish detections</w:t>
      </w:r>
      <w:r w:rsidR="00957BF9" w:rsidRPr="3F8FC38F">
        <w:rPr>
          <w:sz w:val="24"/>
          <w:szCs w:val="24"/>
        </w:rPr>
        <w:t>.</w:t>
      </w:r>
      <w:r w:rsidR="014DF411" w:rsidRPr="3F8FC38F">
        <w:rPr>
          <w:sz w:val="24"/>
          <w:szCs w:val="24"/>
        </w:rPr>
        <w:t xml:space="preserve"> During this time, the mean daily water temperature ranged from </w:t>
      </w:r>
      <w:r w:rsidR="00260A25" w:rsidRPr="3F8FC38F">
        <w:rPr>
          <w:sz w:val="24"/>
          <w:szCs w:val="24"/>
        </w:rPr>
        <w:t>10.0</w:t>
      </w:r>
      <w:r w:rsidR="014DF411" w:rsidRPr="3F8FC38F">
        <w:rPr>
          <w:sz w:val="24"/>
          <w:szCs w:val="24"/>
        </w:rPr>
        <w:t xml:space="preserve"> to </w:t>
      </w:r>
      <w:r w:rsidR="00BA365A" w:rsidRPr="3F8FC38F">
        <w:rPr>
          <w:sz w:val="24"/>
          <w:szCs w:val="24"/>
        </w:rPr>
        <w:t>14.7</w:t>
      </w:r>
      <w:r w:rsidR="014DF411" w:rsidRPr="3F8FC38F">
        <w:rPr>
          <w:sz w:val="24"/>
          <w:szCs w:val="24"/>
        </w:rPr>
        <w:t xml:space="preserve">°C with a maximum of </w:t>
      </w:r>
      <w:r w:rsidR="00BA365A" w:rsidRPr="3F8FC38F">
        <w:rPr>
          <w:sz w:val="24"/>
          <w:szCs w:val="24"/>
        </w:rPr>
        <w:t>17</w:t>
      </w:r>
      <w:r w:rsidR="0B06A3A8" w:rsidRPr="3F8FC38F">
        <w:rPr>
          <w:sz w:val="24"/>
          <w:szCs w:val="24"/>
        </w:rPr>
        <w:t>.9</w:t>
      </w:r>
      <w:r w:rsidR="014DF411" w:rsidRPr="3F8FC38F">
        <w:rPr>
          <w:sz w:val="24"/>
          <w:szCs w:val="24"/>
        </w:rPr>
        <w:t xml:space="preserve">°C on August </w:t>
      </w:r>
      <w:r w:rsidR="236F4A19" w:rsidRPr="3F8FC38F">
        <w:rPr>
          <w:sz w:val="24"/>
          <w:szCs w:val="24"/>
        </w:rPr>
        <w:t>1</w:t>
      </w:r>
      <w:r w:rsidR="014DF411" w:rsidRPr="3F8FC38F">
        <w:rPr>
          <w:sz w:val="24"/>
          <w:szCs w:val="24"/>
        </w:rPr>
        <w:t>.</w:t>
      </w:r>
      <w:r w:rsidR="00BA365A" w:rsidRPr="3F8FC38F">
        <w:rPr>
          <w:sz w:val="24"/>
          <w:szCs w:val="24"/>
        </w:rPr>
        <w:t xml:space="preserve"> Temperature data was not</w:t>
      </w:r>
      <w:r w:rsidR="00367C6D">
        <w:rPr>
          <w:sz w:val="24"/>
          <w:szCs w:val="24"/>
        </w:rPr>
        <w:t xml:space="preserve"> </w:t>
      </w:r>
      <w:r w:rsidR="00BA365A" w:rsidRPr="3F8FC38F">
        <w:rPr>
          <w:sz w:val="24"/>
          <w:szCs w:val="24"/>
        </w:rPr>
        <w:t>collected</w:t>
      </w:r>
      <w:r w:rsidR="00FA62D1" w:rsidRPr="3F8FC38F">
        <w:rPr>
          <w:sz w:val="24"/>
          <w:szCs w:val="24"/>
        </w:rPr>
        <w:t xml:space="preserve"> after August 23.</w:t>
      </w:r>
    </w:p>
    <w:p w14:paraId="374B2069" w14:textId="77777777" w:rsidR="007934C3" w:rsidRDefault="007934C3" w:rsidP="75C69DA8">
      <w:pPr>
        <w:rPr>
          <w:sz w:val="24"/>
          <w:szCs w:val="24"/>
        </w:rPr>
      </w:pPr>
    </w:p>
    <w:p w14:paraId="4E56748F" w14:textId="3CADD74E" w:rsidR="007934C3" w:rsidRDefault="007934C3" w:rsidP="75C69DA8">
      <w:pPr>
        <w:rPr>
          <w:sz w:val="24"/>
          <w:szCs w:val="24"/>
        </w:rPr>
      </w:pPr>
      <w:r>
        <w:rPr>
          <w:noProof/>
        </w:rPr>
        <w:drawing>
          <wp:inline distT="0" distB="0" distL="0" distR="0" wp14:anchorId="742993CA" wp14:editId="7A179F05">
            <wp:extent cx="5943598" cy="3343274"/>
            <wp:effectExtent l="0" t="0" r="635" b="0"/>
            <wp:docPr id="1023904911" name="Picture 1023904911" descr="A figure showing PIT antenna operation (black bars), bull trout detections (orange points), and daily water temperature (thin line) at the lower South Fork Tieton site (LSFT).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figure showing PIT antenna operation (black bars), bull trout detections (orange points), and daily water temperature (thin line) at the lower South Fork Tieton site (LSFT). Water temperature is on the y-axis and time from January 2024 to January 2025 is on the x-axi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70B07EE7" w14:textId="77777777" w:rsidR="007934C3" w:rsidRPr="007934C3" w:rsidRDefault="007934C3" w:rsidP="75C69DA8">
      <w:pPr>
        <w:rPr>
          <w:sz w:val="24"/>
          <w:szCs w:val="24"/>
        </w:rPr>
      </w:pPr>
    </w:p>
    <w:p w14:paraId="0A375904" w14:textId="63B70E76" w:rsidR="007934C3" w:rsidRDefault="007934C3" w:rsidP="007934C3">
      <w:pPr>
        <w:pStyle w:val="Figurecaption"/>
      </w:pPr>
      <w:r>
        <w:t xml:space="preserve">Figure </w:t>
      </w:r>
      <w:r>
        <w:fldChar w:fldCharType="begin"/>
      </w:r>
      <w:r>
        <w:instrText xml:space="preserve"> SEQ Figure \* ARABIC </w:instrText>
      </w:r>
      <w:r>
        <w:fldChar w:fldCharType="separate"/>
      </w:r>
      <w:r>
        <w:rPr>
          <w:noProof/>
        </w:rPr>
        <w:t>22</w:t>
      </w:r>
      <w:r>
        <w:fldChar w:fldCharType="end"/>
      </w:r>
      <w:r>
        <w:t>.</w:t>
      </w:r>
      <w:r w:rsidRPr="00460D91">
        <w:t xml:space="preserve"> </w:t>
      </w:r>
      <w:r w:rsidRPr="00CA7328">
        <w:rPr>
          <w:b w:val="0"/>
          <w:bCs/>
        </w:rPr>
        <w:t>Seasonal change in water temperature, antenna operation, and detections of PIT-tagged Bull Trout at the lower South Fork Tieton River antenna (LSFT) during 202</w:t>
      </w:r>
      <w:r>
        <w:rPr>
          <w:b w:val="0"/>
          <w:bCs/>
        </w:rPr>
        <w:t>4</w:t>
      </w:r>
      <w:r w:rsidRPr="00CA7328">
        <w:rPr>
          <w:b w:val="0"/>
          <w:bCs/>
        </w:rPr>
        <w:t>.</w:t>
      </w:r>
    </w:p>
    <w:p w14:paraId="0AEE63B6" w14:textId="77777777" w:rsidR="009C43EF" w:rsidRPr="007934C3" w:rsidRDefault="009C43EF" w:rsidP="75C69DA8">
      <w:pPr>
        <w:rPr>
          <w:sz w:val="24"/>
          <w:szCs w:val="24"/>
          <w:highlight w:val="yellow"/>
        </w:rPr>
      </w:pPr>
    </w:p>
    <w:p w14:paraId="35A6B259" w14:textId="77777777" w:rsidR="009C43EF" w:rsidRDefault="00736F4E" w:rsidP="009C43EF">
      <w:pPr>
        <w:pStyle w:val="Figurecaption"/>
        <w:spacing w:after="240"/>
      </w:pPr>
      <w:bookmarkStart w:id="23" w:name="SFT"/>
      <w:r>
        <w:rPr>
          <w:noProof/>
        </w:rPr>
        <w:lastRenderedPageBreak/>
        <w:drawing>
          <wp:inline distT="0" distB="0" distL="0" distR="0" wp14:anchorId="67EBAED8" wp14:editId="59584312">
            <wp:extent cx="5943598" cy="3343274"/>
            <wp:effectExtent l="0" t="0" r="635" b="0"/>
            <wp:docPr id="36" name="Picture 36" descr="A figure showing PIT antenna operation (black bars), bull trout detections (orange points), and daily water temperature (thin line) at the upper South Fork Tieton site (SFT). Water temperature is on the y-axis and time from January 2024 to January 2025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figure showing PIT antenna operation (black bars), bull trout detections (orange points), and daily water temperature (thin line) at the upper South Fork Tieton site (SFT). Water temperature is on the y-axis and time from January 2024 to January 2025 is on the x-axi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40ABD705" w14:textId="32EACB7B" w:rsidR="00571AEA" w:rsidRDefault="009C43EF" w:rsidP="009C43EF">
      <w:pPr>
        <w:pStyle w:val="Figurecaption"/>
      </w:pPr>
      <w:r>
        <w:t xml:space="preserve">Figure </w:t>
      </w:r>
      <w:r w:rsidR="00930947">
        <w:fldChar w:fldCharType="begin"/>
      </w:r>
      <w:r w:rsidR="00930947">
        <w:instrText xml:space="preserve"> SEQ Figure \* ARABIC </w:instrText>
      </w:r>
      <w:r w:rsidR="00930947">
        <w:fldChar w:fldCharType="separate"/>
      </w:r>
      <w:r w:rsidR="00930947">
        <w:rPr>
          <w:noProof/>
        </w:rPr>
        <w:t>2</w:t>
      </w:r>
      <w:r w:rsidR="007934C3">
        <w:rPr>
          <w:noProof/>
        </w:rPr>
        <w:t>3</w:t>
      </w:r>
      <w:r w:rsidR="00930947">
        <w:fldChar w:fldCharType="end"/>
      </w:r>
      <w:r>
        <w:t>.</w:t>
      </w:r>
      <w:r w:rsidR="00EC0BCA" w:rsidRPr="74CE181D">
        <w:t xml:space="preserve"> </w:t>
      </w:r>
      <w:r w:rsidR="00EC0BCA" w:rsidRPr="009C43EF">
        <w:rPr>
          <w:b w:val="0"/>
          <w:bCs/>
        </w:rPr>
        <w:t xml:space="preserve">Seasonal change in water temperature, antenna operation, and detections of PIT-tagged Bull Trout at the upper South Fork Tieton </w:t>
      </w:r>
      <w:r w:rsidR="00EC39C2" w:rsidRPr="009C43EF">
        <w:rPr>
          <w:b w:val="0"/>
          <w:bCs/>
        </w:rPr>
        <w:t xml:space="preserve">River </w:t>
      </w:r>
      <w:r w:rsidR="00EC0BCA" w:rsidRPr="009C43EF">
        <w:rPr>
          <w:b w:val="0"/>
          <w:bCs/>
        </w:rPr>
        <w:t>antenna (SFT) during 202</w:t>
      </w:r>
      <w:r>
        <w:rPr>
          <w:b w:val="0"/>
          <w:bCs/>
        </w:rPr>
        <w:t>4</w:t>
      </w:r>
      <w:r w:rsidR="00EC0BCA" w:rsidRPr="009C43EF">
        <w:rPr>
          <w:b w:val="0"/>
          <w:bCs/>
        </w:rPr>
        <w:t>.</w:t>
      </w:r>
    </w:p>
    <w:bookmarkEnd w:id="23"/>
    <w:p w14:paraId="224F566F" w14:textId="7B59F114" w:rsidR="00B95D42" w:rsidRPr="002000A1" w:rsidRDefault="22D2CBF3" w:rsidP="00667D49">
      <w:pPr>
        <w:pStyle w:val="Heading2"/>
      </w:pPr>
      <w:r w:rsidRPr="002000A1">
        <w:t>Survival and Detection Probability</w:t>
      </w:r>
    </w:p>
    <w:p w14:paraId="0ECB4A07" w14:textId="716E7F9C" w:rsidR="003A6B5D" w:rsidRPr="00880C82" w:rsidRDefault="43C9E2F3" w:rsidP="647D84A0">
      <w:pPr>
        <w:rPr>
          <w:sz w:val="24"/>
          <w:szCs w:val="24"/>
        </w:rPr>
      </w:pPr>
      <w:r w:rsidRPr="1AAA9626">
        <w:rPr>
          <w:sz w:val="24"/>
          <w:szCs w:val="24"/>
        </w:rPr>
        <w:t>Survival</w:t>
      </w:r>
      <w:r w:rsidR="4F054C13" w:rsidRPr="1AAA9626">
        <w:rPr>
          <w:sz w:val="24"/>
          <w:szCs w:val="24"/>
        </w:rPr>
        <w:t xml:space="preserve"> analysis utilized detection histories of</w:t>
      </w:r>
      <w:r w:rsidR="7D2CC52A" w:rsidRPr="1AAA9626">
        <w:rPr>
          <w:sz w:val="24"/>
          <w:szCs w:val="24"/>
        </w:rPr>
        <w:t xml:space="preserve"> </w:t>
      </w:r>
      <w:r w:rsidR="7D2CC52A" w:rsidRPr="001835C2">
        <w:rPr>
          <w:sz w:val="24"/>
          <w:szCs w:val="24"/>
        </w:rPr>
        <w:t>1</w:t>
      </w:r>
      <w:r w:rsidR="001835C2" w:rsidRPr="001835C2">
        <w:rPr>
          <w:sz w:val="24"/>
          <w:szCs w:val="24"/>
        </w:rPr>
        <w:t>61</w:t>
      </w:r>
      <w:r w:rsidR="7D2CC52A" w:rsidRPr="001835C2">
        <w:rPr>
          <w:sz w:val="24"/>
          <w:szCs w:val="24"/>
        </w:rPr>
        <w:t xml:space="preserve"> </w:t>
      </w:r>
      <w:r w:rsidR="79ECD8C1" w:rsidRPr="001835C2">
        <w:rPr>
          <w:sz w:val="24"/>
          <w:szCs w:val="24"/>
        </w:rPr>
        <w:t>N</w:t>
      </w:r>
      <w:r w:rsidR="79ECD8C1" w:rsidRPr="1AAA9626">
        <w:rPr>
          <w:sz w:val="24"/>
          <w:szCs w:val="24"/>
        </w:rPr>
        <w:t>orth Fork Tieton</w:t>
      </w:r>
      <w:r w:rsidR="004E7997">
        <w:rPr>
          <w:sz w:val="24"/>
          <w:szCs w:val="24"/>
        </w:rPr>
        <w:t xml:space="preserve"> River</w:t>
      </w:r>
      <w:r w:rsidR="00CE3A30">
        <w:rPr>
          <w:sz w:val="24"/>
          <w:szCs w:val="24"/>
        </w:rPr>
        <w:t>-</w:t>
      </w:r>
      <w:r w:rsidR="79ECD8C1" w:rsidRPr="1AAA9626">
        <w:rPr>
          <w:sz w:val="24"/>
          <w:szCs w:val="24"/>
        </w:rPr>
        <w:t xml:space="preserve">origin </w:t>
      </w:r>
      <w:r w:rsidR="7D2CC52A" w:rsidRPr="1AAA9626">
        <w:rPr>
          <w:sz w:val="24"/>
          <w:szCs w:val="24"/>
        </w:rPr>
        <w:t>individuals marked between 2012-202</w:t>
      </w:r>
      <w:r w:rsidR="00592026">
        <w:rPr>
          <w:sz w:val="24"/>
          <w:szCs w:val="24"/>
        </w:rPr>
        <w:t>3</w:t>
      </w:r>
      <w:r w:rsidR="7304F490" w:rsidRPr="1AAA9626">
        <w:rPr>
          <w:sz w:val="24"/>
          <w:szCs w:val="24"/>
        </w:rPr>
        <w:t xml:space="preserve"> </w:t>
      </w:r>
      <w:r w:rsidR="000D35EC">
        <w:rPr>
          <w:sz w:val="24"/>
          <w:szCs w:val="24"/>
        </w:rPr>
        <w:t>from</w:t>
      </w:r>
      <w:r w:rsidR="000D35EC" w:rsidRPr="1AAA9626">
        <w:rPr>
          <w:sz w:val="24"/>
          <w:szCs w:val="24"/>
        </w:rPr>
        <w:t xml:space="preserve"> </w:t>
      </w:r>
      <w:r w:rsidR="7D2CC52A" w:rsidRPr="1AAA9626">
        <w:rPr>
          <w:sz w:val="24"/>
          <w:szCs w:val="24"/>
        </w:rPr>
        <w:t>1</w:t>
      </w:r>
      <w:r w:rsidR="00592026">
        <w:rPr>
          <w:sz w:val="24"/>
          <w:szCs w:val="24"/>
        </w:rPr>
        <w:t>2</w:t>
      </w:r>
      <w:r w:rsidR="4503326B" w:rsidRPr="1AAA9626">
        <w:rPr>
          <w:sz w:val="24"/>
          <w:szCs w:val="24"/>
        </w:rPr>
        <w:t xml:space="preserve"> </w:t>
      </w:r>
      <w:r w:rsidR="7D2CC52A" w:rsidRPr="1AAA9626">
        <w:rPr>
          <w:sz w:val="24"/>
          <w:szCs w:val="24"/>
        </w:rPr>
        <w:t>observation periods (</w:t>
      </w:r>
      <w:r w:rsidR="00F60BAD" w:rsidRPr="1AAA9626">
        <w:rPr>
          <w:sz w:val="24"/>
          <w:szCs w:val="24"/>
        </w:rPr>
        <w:t>i.e.</w:t>
      </w:r>
      <w:r w:rsidR="7D2CC52A" w:rsidRPr="1AAA9626">
        <w:rPr>
          <w:sz w:val="24"/>
          <w:szCs w:val="24"/>
        </w:rPr>
        <w:t>, recapture events) from 2013-202</w:t>
      </w:r>
      <w:r w:rsidR="008128E7">
        <w:rPr>
          <w:sz w:val="24"/>
          <w:szCs w:val="24"/>
        </w:rPr>
        <w:t>4</w:t>
      </w:r>
      <w:r w:rsidR="37ED5115" w:rsidRPr="1AAA9626">
        <w:rPr>
          <w:sz w:val="24"/>
          <w:szCs w:val="24"/>
        </w:rPr>
        <w:t xml:space="preserve">. </w:t>
      </w:r>
      <w:r w:rsidR="3DD7E029" w:rsidRPr="1AAA9626">
        <w:rPr>
          <w:sz w:val="24"/>
          <w:szCs w:val="24"/>
        </w:rPr>
        <w:t xml:space="preserve">Mean survival </w:t>
      </w:r>
      <w:r w:rsidR="53017AB0" w:rsidRPr="1AAA9626">
        <w:rPr>
          <w:sz w:val="24"/>
          <w:szCs w:val="24"/>
        </w:rPr>
        <w:t xml:space="preserve">probability </w:t>
      </w:r>
      <w:r w:rsidR="3DD7E029" w:rsidRPr="1AAA9626">
        <w:rPr>
          <w:sz w:val="24"/>
          <w:szCs w:val="24"/>
        </w:rPr>
        <w:t xml:space="preserve">across all study years </w:t>
      </w:r>
      <w:r w:rsidR="3DD7E029" w:rsidRPr="002C626B">
        <w:rPr>
          <w:sz w:val="24"/>
          <w:szCs w:val="24"/>
        </w:rPr>
        <w:t>was</w:t>
      </w:r>
      <w:r w:rsidR="3BB49864" w:rsidRPr="002C626B">
        <w:rPr>
          <w:sz w:val="24"/>
          <w:szCs w:val="24"/>
        </w:rPr>
        <w:t xml:space="preserve"> </w:t>
      </w:r>
      <w:r w:rsidR="005F6888" w:rsidRPr="002C626B">
        <w:rPr>
          <w:sz w:val="24"/>
          <w:szCs w:val="24"/>
        </w:rPr>
        <w:t>63</w:t>
      </w:r>
      <w:r w:rsidR="0069188A" w:rsidRPr="002C626B">
        <w:rPr>
          <w:sz w:val="24"/>
          <w:szCs w:val="24"/>
        </w:rPr>
        <w:t>.3% (95% CRI:</w:t>
      </w:r>
      <w:r w:rsidR="00F41FA1" w:rsidRPr="002C626B">
        <w:rPr>
          <w:sz w:val="24"/>
          <w:szCs w:val="24"/>
        </w:rPr>
        <w:t xml:space="preserve"> </w:t>
      </w:r>
      <w:r w:rsidR="00F41FA1" w:rsidRPr="00EE3845">
        <w:rPr>
          <w:sz w:val="24"/>
          <w:szCs w:val="24"/>
        </w:rPr>
        <w:t>56.</w:t>
      </w:r>
      <w:r w:rsidR="009E1E4C" w:rsidRPr="00EE3845">
        <w:rPr>
          <w:sz w:val="24"/>
          <w:szCs w:val="24"/>
        </w:rPr>
        <w:t>9</w:t>
      </w:r>
      <w:r w:rsidR="00DD78D1" w:rsidRPr="00EE3845">
        <w:rPr>
          <w:sz w:val="24"/>
          <w:szCs w:val="24"/>
        </w:rPr>
        <w:t xml:space="preserve"> – 70.</w:t>
      </w:r>
      <w:r w:rsidR="00EE3845" w:rsidRPr="00EE3845">
        <w:rPr>
          <w:sz w:val="24"/>
          <w:szCs w:val="24"/>
        </w:rPr>
        <w:t>3</w:t>
      </w:r>
      <w:r w:rsidR="00DD78D1" w:rsidRPr="00151BC1">
        <w:rPr>
          <w:sz w:val="24"/>
          <w:szCs w:val="24"/>
        </w:rPr>
        <w:t>%)</w:t>
      </w:r>
      <w:r w:rsidR="00270A58" w:rsidRPr="00151BC1">
        <w:rPr>
          <w:sz w:val="24"/>
          <w:szCs w:val="24"/>
        </w:rPr>
        <w:t xml:space="preserve">, which is </w:t>
      </w:r>
      <w:r w:rsidR="00151BC1" w:rsidRPr="00151BC1">
        <w:rPr>
          <w:sz w:val="24"/>
          <w:szCs w:val="24"/>
        </w:rPr>
        <w:t>the same as</w:t>
      </w:r>
      <w:r w:rsidR="00270A58" w:rsidRPr="00151BC1">
        <w:rPr>
          <w:sz w:val="24"/>
          <w:szCs w:val="24"/>
        </w:rPr>
        <w:t xml:space="preserve"> the previous </w:t>
      </w:r>
      <w:r w:rsidR="00191EA7" w:rsidRPr="00151BC1">
        <w:rPr>
          <w:sz w:val="24"/>
          <w:szCs w:val="24"/>
        </w:rPr>
        <w:t xml:space="preserve">estimated </w:t>
      </w:r>
      <w:r w:rsidR="00270A58" w:rsidRPr="00151BC1">
        <w:rPr>
          <w:sz w:val="24"/>
          <w:szCs w:val="24"/>
        </w:rPr>
        <w:t>mean survival probability</w:t>
      </w:r>
      <w:r w:rsidR="0094190A" w:rsidRPr="00151BC1">
        <w:rPr>
          <w:sz w:val="24"/>
          <w:szCs w:val="24"/>
        </w:rPr>
        <w:t xml:space="preserve"> </w:t>
      </w:r>
      <w:r w:rsidR="00151BC1" w:rsidRPr="00151BC1">
        <w:rPr>
          <w:sz w:val="24"/>
          <w:szCs w:val="24"/>
        </w:rPr>
        <w:t xml:space="preserve">for years </w:t>
      </w:r>
      <w:r w:rsidR="00270A58" w:rsidRPr="00151BC1">
        <w:rPr>
          <w:sz w:val="24"/>
          <w:szCs w:val="24"/>
        </w:rPr>
        <w:t>2013-202</w:t>
      </w:r>
      <w:r w:rsidR="00151BC1" w:rsidRPr="00151BC1">
        <w:rPr>
          <w:sz w:val="24"/>
          <w:szCs w:val="24"/>
        </w:rPr>
        <w:t>3</w:t>
      </w:r>
      <w:r w:rsidR="00191EA7" w:rsidRPr="00151BC1">
        <w:rPr>
          <w:sz w:val="24"/>
          <w:szCs w:val="24"/>
        </w:rPr>
        <w:t xml:space="preserve"> </w:t>
      </w:r>
      <w:r w:rsidR="004663AA" w:rsidRPr="00DE23A2">
        <w:rPr>
          <w:sz w:val="24"/>
          <w:szCs w:val="24"/>
        </w:rPr>
        <w:fldChar w:fldCharType="begin"/>
      </w:r>
      <w:r w:rsidR="003A037A">
        <w:rPr>
          <w:sz w:val="24"/>
          <w:szCs w:val="24"/>
        </w:rPr>
        <w:instrText xml:space="preserve"> ADDIN ZOTERO_ITEM CSL_CITATION {"citationID":"svhu7w8G","properties":{"formattedCitation":"(Beebe et al. 2025)","plainCitation":"(Beebe et al. 2025)","noteIndex":0},"citationItems":[{"id":20840,"uris":["http://zotero.org/groups/2555601/items/CMDUTJHH"],"itemData":{"id":20840,"type":"report","event-place":"Yakima, WA","genre":"2023 Progress Report","page":"54","publisher":"U.S. Fish and Wildlife Service","publisher-place":"Yakima, WA","title":"Yakima Bull Trout Trap, Transport, and Monitoring Project","author":[{"family":"Beebe","given":"Brittany"},{"family":"Cunningham","given":"Connor"},{"family":"Hamilton","given":"Blake"},{"family":"Haskell","given":"Craig"},{"family":"Romine","given":"Jason"},{"family":"Von Bargen","given":"Jennifer"}],"issued":{"date-parts":[["2025",1,17]]}}}],"schema":"https://github.com/citation-style-language/schema/raw/master/csl-citation.json"} </w:instrText>
      </w:r>
      <w:r w:rsidR="004663AA" w:rsidRPr="00DE23A2">
        <w:rPr>
          <w:sz w:val="24"/>
          <w:szCs w:val="24"/>
        </w:rPr>
        <w:fldChar w:fldCharType="separate"/>
      </w:r>
      <w:r w:rsidR="003A037A" w:rsidRPr="003A037A">
        <w:rPr>
          <w:rFonts w:ascii="Calibri" w:hAnsi="Calibri" w:cs="Calibri"/>
          <w:sz w:val="24"/>
        </w:rPr>
        <w:t>(Beebe et al. 2025)</w:t>
      </w:r>
      <w:r w:rsidR="004663AA" w:rsidRPr="00DE23A2">
        <w:rPr>
          <w:sz w:val="24"/>
          <w:szCs w:val="24"/>
        </w:rPr>
        <w:fldChar w:fldCharType="end"/>
      </w:r>
      <w:r w:rsidR="0094190A" w:rsidRPr="00DE23A2">
        <w:rPr>
          <w:sz w:val="24"/>
          <w:szCs w:val="24"/>
        </w:rPr>
        <w:t>.</w:t>
      </w:r>
      <w:r w:rsidR="00191EA7" w:rsidRPr="00DE23A2">
        <w:rPr>
          <w:sz w:val="24"/>
          <w:szCs w:val="24"/>
        </w:rPr>
        <w:t xml:space="preserve"> </w:t>
      </w:r>
      <w:r w:rsidR="00170F72" w:rsidRPr="00DE23A2">
        <w:rPr>
          <w:sz w:val="24"/>
          <w:szCs w:val="24"/>
        </w:rPr>
        <w:t>T</w:t>
      </w:r>
      <w:r w:rsidR="00DD78D1" w:rsidRPr="00DE23A2">
        <w:rPr>
          <w:sz w:val="24"/>
          <w:szCs w:val="24"/>
        </w:rPr>
        <w:t>he lowest annual survival probabilit</w:t>
      </w:r>
      <w:r w:rsidR="0041148C" w:rsidRPr="00DE23A2">
        <w:rPr>
          <w:sz w:val="24"/>
          <w:szCs w:val="24"/>
        </w:rPr>
        <w:t>ies</w:t>
      </w:r>
      <w:r w:rsidR="00DD78D1" w:rsidRPr="00DE23A2">
        <w:rPr>
          <w:sz w:val="24"/>
          <w:szCs w:val="24"/>
        </w:rPr>
        <w:t xml:space="preserve"> </w:t>
      </w:r>
      <w:r w:rsidR="00F86FB7" w:rsidRPr="00DE23A2">
        <w:rPr>
          <w:sz w:val="24"/>
          <w:szCs w:val="24"/>
        </w:rPr>
        <w:t xml:space="preserve">were </w:t>
      </w:r>
      <w:r w:rsidR="00DC108D" w:rsidRPr="00DE23A2">
        <w:rPr>
          <w:sz w:val="24"/>
          <w:szCs w:val="24"/>
        </w:rPr>
        <w:t>60.2% in</w:t>
      </w:r>
      <w:r w:rsidR="008942D6" w:rsidRPr="00DE23A2">
        <w:rPr>
          <w:sz w:val="24"/>
          <w:szCs w:val="24"/>
        </w:rPr>
        <w:t xml:space="preserve"> </w:t>
      </w:r>
      <w:r w:rsidR="00DD78D1" w:rsidRPr="00DE23A2">
        <w:rPr>
          <w:sz w:val="24"/>
          <w:szCs w:val="24"/>
        </w:rPr>
        <w:t>2017</w:t>
      </w:r>
      <w:r w:rsidR="008942D6" w:rsidRPr="00DE23A2">
        <w:rPr>
          <w:sz w:val="24"/>
          <w:szCs w:val="24"/>
        </w:rPr>
        <w:t xml:space="preserve">, </w:t>
      </w:r>
      <w:r w:rsidR="00C121EA" w:rsidRPr="00DE23A2">
        <w:rPr>
          <w:sz w:val="24"/>
          <w:szCs w:val="24"/>
        </w:rPr>
        <w:t>60.3</w:t>
      </w:r>
      <w:r w:rsidR="00D91471" w:rsidRPr="00DE23A2">
        <w:rPr>
          <w:sz w:val="24"/>
          <w:szCs w:val="24"/>
        </w:rPr>
        <w:t xml:space="preserve">% in </w:t>
      </w:r>
      <w:r w:rsidR="008E4117" w:rsidRPr="00DE23A2">
        <w:rPr>
          <w:sz w:val="24"/>
          <w:szCs w:val="24"/>
        </w:rPr>
        <w:t>20</w:t>
      </w:r>
      <w:r w:rsidR="00B74819" w:rsidRPr="00DE23A2">
        <w:rPr>
          <w:sz w:val="24"/>
          <w:szCs w:val="24"/>
        </w:rPr>
        <w:t>21</w:t>
      </w:r>
      <w:r w:rsidR="008942D6" w:rsidRPr="00DE23A2">
        <w:rPr>
          <w:sz w:val="24"/>
          <w:szCs w:val="24"/>
        </w:rPr>
        <w:t xml:space="preserve">, and </w:t>
      </w:r>
      <w:r w:rsidR="00D91471" w:rsidRPr="00DE23A2">
        <w:rPr>
          <w:sz w:val="24"/>
          <w:szCs w:val="24"/>
        </w:rPr>
        <w:t xml:space="preserve">60.4% in </w:t>
      </w:r>
      <w:r w:rsidR="003703AC" w:rsidRPr="00DE23A2">
        <w:rPr>
          <w:sz w:val="24"/>
          <w:szCs w:val="24"/>
        </w:rPr>
        <w:t>2022</w:t>
      </w:r>
      <w:r w:rsidR="004171FA" w:rsidRPr="00DE23A2">
        <w:rPr>
          <w:sz w:val="24"/>
          <w:szCs w:val="24"/>
        </w:rPr>
        <w:t xml:space="preserve"> while</w:t>
      </w:r>
      <w:r w:rsidR="00170F72" w:rsidRPr="00DE23A2">
        <w:rPr>
          <w:sz w:val="24"/>
          <w:szCs w:val="24"/>
        </w:rPr>
        <w:t xml:space="preserve"> </w:t>
      </w:r>
      <w:r w:rsidR="004171FA" w:rsidRPr="00DE23A2">
        <w:rPr>
          <w:sz w:val="24"/>
          <w:szCs w:val="24"/>
        </w:rPr>
        <w:t>t</w:t>
      </w:r>
      <w:r w:rsidR="00DD78D1" w:rsidRPr="00DE23A2">
        <w:rPr>
          <w:sz w:val="24"/>
          <w:szCs w:val="24"/>
        </w:rPr>
        <w:t>he highest annual survival probability of 6</w:t>
      </w:r>
      <w:r w:rsidR="00F15786" w:rsidRPr="00DE23A2">
        <w:rPr>
          <w:sz w:val="24"/>
          <w:szCs w:val="24"/>
        </w:rPr>
        <w:t>7</w:t>
      </w:r>
      <w:r w:rsidR="00DD78D1" w:rsidRPr="00DE23A2">
        <w:rPr>
          <w:sz w:val="24"/>
          <w:szCs w:val="24"/>
        </w:rPr>
        <w:t>.</w:t>
      </w:r>
      <w:r w:rsidR="00F15786" w:rsidRPr="00DE23A2">
        <w:rPr>
          <w:sz w:val="24"/>
          <w:szCs w:val="24"/>
        </w:rPr>
        <w:t>9</w:t>
      </w:r>
      <w:r w:rsidR="00DD78D1" w:rsidRPr="00DE23A2">
        <w:rPr>
          <w:sz w:val="24"/>
          <w:szCs w:val="24"/>
        </w:rPr>
        <w:t>% occurr</w:t>
      </w:r>
      <w:r w:rsidR="00306E40" w:rsidRPr="00DE23A2">
        <w:rPr>
          <w:sz w:val="24"/>
          <w:szCs w:val="24"/>
        </w:rPr>
        <w:t>ed</w:t>
      </w:r>
      <w:r w:rsidR="00DD78D1" w:rsidRPr="00DE23A2">
        <w:rPr>
          <w:sz w:val="24"/>
          <w:szCs w:val="24"/>
        </w:rPr>
        <w:t xml:space="preserve"> in 2018.</w:t>
      </w:r>
      <w:r w:rsidR="00F8332A" w:rsidRPr="00DE23A2">
        <w:rPr>
          <w:sz w:val="24"/>
          <w:szCs w:val="24"/>
        </w:rPr>
        <w:t xml:space="preserve"> </w:t>
      </w:r>
      <w:r w:rsidR="546217C0" w:rsidRPr="00DE23A2">
        <w:rPr>
          <w:sz w:val="24"/>
          <w:szCs w:val="24"/>
        </w:rPr>
        <w:t xml:space="preserve">The </w:t>
      </w:r>
      <w:r w:rsidR="00F8332A" w:rsidRPr="00DE23A2">
        <w:rPr>
          <w:sz w:val="24"/>
          <w:szCs w:val="24"/>
        </w:rPr>
        <w:t>202</w:t>
      </w:r>
      <w:r w:rsidR="004171FA" w:rsidRPr="00DE23A2">
        <w:rPr>
          <w:sz w:val="24"/>
          <w:szCs w:val="24"/>
        </w:rPr>
        <w:t>4</w:t>
      </w:r>
      <w:r w:rsidR="00F8332A" w:rsidRPr="00DE23A2">
        <w:rPr>
          <w:sz w:val="24"/>
          <w:szCs w:val="24"/>
        </w:rPr>
        <w:t xml:space="preserve"> </w:t>
      </w:r>
      <w:r w:rsidR="546217C0" w:rsidRPr="00DE23A2">
        <w:rPr>
          <w:sz w:val="24"/>
          <w:szCs w:val="24"/>
        </w:rPr>
        <w:t>annual survival probability was 6</w:t>
      </w:r>
      <w:r w:rsidR="008169AF" w:rsidRPr="00DE23A2">
        <w:rPr>
          <w:sz w:val="24"/>
          <w:szCs w:val="24"/>
        </w:rPr>
        <w:t>3</w:t>
      </w:r>
      <w:r w:rsidR="546217C0" w:rsidRPr="00DE23A2">
        <w:rPr>
          <w:sz w:val="24"/>
          <w:szCs w:val="24"/>
        </w:rPr>
        <w:t>.</w:t>
      </w:r>
      <w:r w:rsidR="008169AF" w:rsidRPr="00DE23A2">
        <w:rPr>
          <w:sz w:val="24"/>
          <w:szCs w:val="24"/>
        </w:rPr>
        <w:t>6</w:t>
      </w:r>
      <w:r w:rsidR="546217C0" w:rsidRPr="00DE23A2">
        <w:rPr>
          <w:sz w:val="24"/>
          <w:szCs w:val="24"/>
        </w:rPr>
        <w:t xml:space="preserve">% (95% CRI: </w:t>
      </w:r>
      <w:r w:rsidR="00C67C05" w:rsidRPr="00DE23A2">
        <w:rPr>
          <w:sz w:val="24"/>
          <w:szCs w:val="24"/>
        </w:rPr>
        <w:t>53.3</w:t>
      </w:r>
      <w:r w:rsidR="7F6D3FEC" w:rsidRPr="00DE23A2">
        <w:rPr>
          <w:sz w:val="24"/>
          <w:szCs w:val="24"/>
        </w:rPr>
        <w:t xml:space="preserve"> – 7</w:t>
      </w:r>
      <w:r w:rsidR="00DE23A2" w:rsidRPr="00DE23A2">
        <w:rPr>
          <w:sz w:val="24"/>
          <w:szCs w:val="24"/>
        </w:rPr>
        <w:t>3</w:t>
      </w:r>
      <w:r w:rsidR="7F6D3FEC" w:rsidRPr="00DE23A2">
        <w:rPr>
          <w:sz w:val="24"/>
          <w:szCs w:val="24"/>
        </w:rPr>
        <w:t>.</w:t>
      </w:r>
      <w:r w:rsidR="004B2FDE" w:rsidRPr="00DE23A2">
        <w:rPr>
          <w:sz w:val="24"/>
          <w:szCs w:val="24"/>
        </w:rPr>
        <w:t>8</w:t>
      </w:r>
      <w:r w:rsidR="7F6D3FEC" w:rsidRPr="00DE23A2">
        <w:rPr>
          <w:sz w:val="24"/>
          <w:szCs w:val="24"/>
        </w:rPr>
        <w:t>%</w:t>
      </w:r>
      <w:r w:rsidR="546217C0" w:rsidRPr="00DE23A2">
        <w:rPr>
          <w:sz w:val="24"/>
          <w:szCs w:val="24"/>
        </w:rPr>
        <w:t>)</w:t>
      </w:r>
      <w:r w:rsidR="0D775DB1" w:rsidRPr="00DE23A2">
        <w:rPr>
          <w:sz w:val="24"/>
          <w:szCs w:val="24"/>
        </w:rPr>
        <w:t>, which is</w:t>
      </w:r>
      <w:r w:rsidR="5BC11273" w:rsidRPr="00DE23A2">
        <w:rPr>
          <w:sz w:val="24"/>
          <w:szCs w:val="24"/>
        </w:rPr>
        <w:t xml:space="preserve"> </w:t>
      </w:r>
      <w:r w:rsidR="00DE23A2" w:rsidRPr="00DE23A2">
        <w:rPr>
          <w:sz w:val="24"/>
          <w:szCs w:val="24"/>
        </w:rPr>
        <w:t>slightly above</w:t>
      </w:r>
      <w:r w:rsidR="0D775DB1" w:rsidRPr="00DE23A2">
        <w:rPr>
          <w:sz w:val="24"/>
          <w:szCs w:val="24"/>
        </w:rPr>
        <w:t xml:space="preserve"> </w:t>
      </w:r>
      <w:r w:rsidR="633FABD0" w:rsidRPr="00DE23A2">
        <w:rPr>
          <w:sz w:val="24"/>
          <w:szCs w:val="24"/>
        </w:rPr>
        <w:t xml:space="preserve">the </w:t>
      </w:r>
      <w:r w:rsidR="0D775DB1" w:rsidRPr="00DE23A2">
        <w:rPr>
          <w:sz w:val="24"/>
          <w:szCs w:val="24"/>
        </w:rPr>
        <w:t>mean survival</w:t>
      </w:r>
      <w:r w:rsidR="115B25A2" w:rsidRPr="00DE23A2">
        <w:rPr>
          <w:sz w:val="24"/>
          <w:szCs w:val="24"/>
        </w:rPr>
        <w:t xml:space="preserve"> probability</w:t>
      </w:r>
      <w:r w:rsidR="0D775DB1" w:rsidRPr="00DE23A2">
        <w:rPr>
          <w:sz w:val="24"/>
          <w:szCs w:val="24"/>
        </w:rPr>
        <w:t xml:space="preserve"> (</w:t>
      </w:r>
      <w:hyperlink w:anchor="NFTsurvival" w:history="1">
        <w:r w:rsidR="00930947" w:rsidRPr="00046B7D">
          <w:rPr>
            <w:rStyle w:val="Hyperlink"/>
            <w:rFonts w:asciiTheme="minorHAnsi" w:hAnsiTheme="minorHAnsi"/>
            <w:szCs w:val="24"/>
          </w:rPr>
          <w:t>Figure 2</w:t>
        </w:r>
        <w:r w:rsidR="00930947">
          <w:rPr>
            <w:rStyle w:val="Hyperlink"/>
            <w:rFonts w:asciiTheme="minorHAnsi" w:hAnsiTheme="minorHAnsi"/>
            <w:szCs w:val="24"/>
          </w:rPr>
          <w:t>4</w:t>
        </w:r>
      </w:hyperlink>
      <w:r w:rsidR="0D775DB1" w:rsidRPr="00DC0D81">
        <w:rPr>
          <w:sz w:val="24"/>
          <w:szCs w:val="24"/>
        </w:rPr>
        <w:t>).</w:t>
      </w:r>
      <w:r w:rsidR="681572EB" w:rsidRPr="00DC0D81">
        <w:rPr>
          <w:sz w:val="24"/>
          <w:szCs w:val="24"/>
        </w:rPr>
        <w:t xml:space="preserve"> </w:t>
      </w:r>
      <w:r w:rsidR="01F7265F" w:rsidRPr="00DC0D81">
        <w:rPr>
          <w:sz w:val="24"/>
          <w:szCs w:val="24"/>
        </w:rPr>
        <w:t>Detection</w:t>
      </w:r>
      <w:r w:rsidR="681572EB" w:rsidRPr="00DC0D81">
        <w:rPr>
          <w:sz w:val="24"/>
          <w:szCs w:val="24"/>
        </w:rPr>
        <w:t xml:space="preserve"> probabilit</w:t>
      </w:r>
      <w:r w:rsidR="0CB83C14" w:rsidRPr="00DC0D81">
        <w:rPr>
          <w:sz w:val="24"/>
          <w:szCs w:val="24"/>
        </w:rPr>
        <w:t>ies</w:t>
      </w:r>
      <w:r w:rsidR="37D517D3" w:rsidRPr="00DC0D81">
        <w:rPr>
          <w:sz w:val="24"/>
          <w:szCs w:val="24"/>
        </w:rPr>
        <w:t xml:space="preserve"> (i.e., </w:t>
      </w:r>
      <w:r w:rsidR="2CB972DD" w:rsidRPr="00DC0D81">
        <w:rPr>
          <w:sz w:val="24"/>
          <w:szCs w:val="24"/>
        </w:rPr>
        <w:t xml:space="preserve">probability of </w:t>
      </w:r>
      <w:r w:rsidR="37D517D3" w:rsidRPr="00DC0D81">
        <w:rPr>
          <w:sz w:val="24"/>
          <w:szCs w:val="24"/>
        </w:rPr>
        <w:t>recapture</w:t>
      </w:r>
      <w:r w:rsidR="2CB972DD" w:rsidRPr="00DC0D81">
        <w:rPr>
          <w:sz w:val="24"/>
          <w:szCs w:val="24"/>
        </w:rPr>
        <w:t>)</w:t>
      </w:r>
      <w:r w:rsidR="37D517D3" w:rsidRPr="00DC0D81">
        <w:rPr>
          <w:sz w:val="24"/>
          <w:szCs w:val="24"/>
        </w:rPr>
        <w:t xml:space="preserve"> </w:t>
      </w:r>
      <w:r w:rsidR="0CB83C14" w:rsidRPr="00DC0D81">
        <w:rPr>
          <w:sz w:val="24"/>
          <w:szCs w:val="24"/>
        </w:rPr>
        <w:t>were</w:t>
      </w:r>
      <w:r w:rsidR="4D1B89B8" w:rsidRPr="00DC0D81">
        <w:rPr>
          <w:sz w:val="24"/>
          <w:szCs w:val="24"/>
        </w:rPr>
        <w:t xml:space="preserve"> </w:t>
      </w:r>
      <w:r w:rsidR="0CB83C14" w:rsidRPr="00DC0D81">
        <w:rPr>
          <w:sz w:val="24"/>
          <w:szCs w:val="24"/>
        </w:rPr>
        <w:t>between</w:t>
      </w:r>
      <w:r w:rsidR="4D1B89B8" w:rsidRPr="00DC0D81">
        <w:rPr>
          <w:sz w:val="24"/>
          <w:szCs w:val="24"/>
        </w:rPr>
        <w:t xml:space="preserve"> </w:t>
      </w:r>
      <w:r w:rsidR="01F90E41" w:rsidRPr="00DC0D81">
        <w:rPr>
          <w:sz w:val="24"/>
          <w:szCs w:val="24"/>
        </w:rPr>
        <w:t>8</w:t>
      </w:r>
      <w:r w:rsidR="00DE23A2" w:rsidRPr="00DC0D81">
        <w:rPr>
          <w:sz w:val="24"/>
          <w:szCs w:val="24"/>
        </w:rPr>
        <w:t>5</w:t>
      </w:r>
      <w:r w:rsidR="0CB83C14" w:rsidRPr="00DC0D81">
        <w:rPr>
          <w:sz w:val="24"/>
          <w:szCs w:val="24"/>
        </w:rPr>
        <w:t>.</w:t>
      </w:r>
      <w:r w:rsidR="005C77CC" w:rsidRPr="00DC0D81">
        <w:rPr>
          <w:sz w:val="24"/>
          <w:szCs w:val="24"/>
        </w:rPr>
        <w:t>5</w:t>
      </w:r>
      <w:r w:rsidR="0CB83C14" w:rsidRPr="00DC0D81">
        <w:rPr>
          <w:sz w:val="24"/>
          <w:szCs w:val="24"/>
        </w:rPr>
        <w:t>% and 99.</w:t>
      </w:r>
      <w:r w:rsidR="005C77CC" w:rsidRPr="00DC0D81">
        <w:rPr>
          <w:sz w:val="24"/>
          <w:szCs w:val="24"/>
        </w:rPr>
        <w:t>5</w:t>
      </w:r>
      <w:r w:rsidR="0CB83C14" w:rsidRPr="00DC0D81">
        <w:rPr>
          <w:sz w:val="24"/>
          <w:szCs w:val="24"/>
        </w:rPr>
        <w:t xml:space="preserve">% </w:t>
      </w:r>
      <w:r w:rsidR="55AB3041" w:rsidRPr="00DC0D81">
        <w:rPr>
          <w:sz w:val="24"/>
          <w:szCs w:val="24"/>
        </w:rPr>
        <w:t xml:space="preserve">across all simulations </w:t>
      </w:r>
      <w:r w:rsidR="2791217A" w:rsidRPr="00DC0D81">
        <w:rPr>
          <w:sz w:val="24"/>
          <w:szCs w:val="24"/>
        </w:rPr>
        <w:t>with a</w:t>
      </w:r>
      <w:r w:rsidR="00554060" w:rsidRPr="00DC0D81">
        <w:rPr>
          <w:sz w:val="24"/>
          <w:szCs w:val="24"/>
        </w:rPr>
        <w:t xml:space="preserve"> </w:t>
      </w:r>
      <w:r w:rsidR="009D5F77" w:rsidRPr="00DC0D81">
        <w:rPr>
          <w:sz w:val="24"/>
          <w:szCs w:val="24"/>
        </w:rPr>
        <w:t xml:space="preserve">grand </w:t>
      </w:r>
      <w:r w:rsidR="00554060" w:rsidRPr="00DC0D81">
        <w:rPr>
          <w:sz w:val="24"/>
          <w:szCs w:val="24"/>
        </w:rPr>
        <w:t>mean</w:t>
      </w:r>
      <w:r w:rsidR="2791217A" w:rsidRPr="00DC0D81">
        <w:rPr>
          <w:sz w:val="24"/>
          <w:szCs w:val="24"/>
        </w:rPr>
        <w:t xml:space="preserve"> detection probability of 9</w:t>
      </w:r>
      <w:r w:rsidR="00DC0D81" w:rsidRPr="00DC0D81">
        <w:rPr>
          <w:sz w:val="24"/>
          <w:szCs w:val="24"/>
        </w:rPr>
        <w:t>5</w:t>
      </w:r>
      <w:r w:rsidR="2791217A" w:rsidRPr="00DC0D81">
        <w:rPr>
          <w:sz w:val="24"/>
          <w:szCs w:val="24"/>
        </w:rPr>
        <w:t>.</w:t>
      </w:r>
      <w:r w:rsidR="00DC0D81" w:rsidRPr="00DC0D81">
        <w:rPr>
          <w:sz w:val="24"/>
          <w:szCs w:val="24"/>
        </w:rPr>
        <w:t>3</w:t>
      </w:r>
      <w:r w:rsidR="58C0EC66" w:rsidRPr="00DC0D81">
        <w:rPr>
          <w:sz w:val="24"/>
          <w:szCs w:val="24"/>
        </w:rPr>
        <w:t>%</w:t>
      </w:r>
      <w:r w:rsidR="2DBDC22A" w:rsidRPr="00DC0D81">
        <w:rPr>
          <w:sz w:val="24"/>
          <w:szCs w:val="24"/>
        </w:rPr>
        <w:t xml:space="preserve"> (</w:t>
      </w:r>
      <w:hyperlink w:anchor="NFTdetProb" w:history="1">
        <w:r w:rsidR="00930947" w:rsidRPr="00A10807">
          <w:rPr>
            <w:rStyle w:val="Hyperlink"/>
            <w:rFonts w:asciiTheme="minorHAnsi" w:hAnsiTheme="minorHAnsi"/>
            <w:szCs w:val="24"/>
          </w:rPr>
          <w:t>Figure 2</w:t>
        </w:r>
        <w:r w:rsidR="00930947">
          <w:rPr>
            <w:rStyle w:val="Hyperlink"/>
            <w:rFonts w:asciiTheme="minorHAnsi" w:hAnsiTheme="minorHAnsi"/>
            <w:szCs w:val="24"/>
          </w:rPr>
          <w:t>5</w:t>
        </w:r>
      </w:hyperlink>
      <w:r w:rsidR="2DBDC22A" w:rsidRPr="00DC0D81">
        <w:rPr>
          <w:sz w:val="24"/>
          <w:szCs w:val="24"/>
        </w:rPr>
        <w:t>).</w:t>
      </w:r>
    </w:p>
    <w:p w14:paraId="5F70680C" w14:textId="060B9B7B" w:rsidR="00B95D42" w:rsidRDefault="00B95D42" w:rsidP="00FF5344">
      <w:pPr>
        <w:jc w:val="center"/>
      </w:pPr>
    </w:p>
    <w:p w14:paraId="67AD650B" w14:textId="77777777" w:rsidR="00116592" w:rsidRDefault="00116592" w:rsidP="00116592"/>
    <w:p w14:paraId="0FEAEBDF" w14:textId="43DF9102" w:rsidR="002001B5" w:rsidRPr="00B95D42" w:rsidRDefault="00E842E0" w:rsidP="00FF5344">
      <w:pPr>
        <w:jc w:val="center"/>
      </w:pPr>
      <w:bookmarkStart w:id="24" w:name="NFTsurvival"/>
      <w:r>
        <w:rPr>
          <w:noProof/>
        </w:rPr>
        <w:lastRenderedPageBreak/>
        <w:drawing>
          <wp:inline distT="0" distB="0" distL="0" distR="0" wp14:anchorId="72CAD523" wp14:editId="00735068">
            <wp:extent cx="5000625" cy="4572000"/>
            <wp:effectExtent l="0" t="0" r="9525" b="0"/>
            <wp:docPr id="1507697615" name="Picture 2" descr="A line graph showing the annual survival of North Fork Tieton adult bull trout. Annual survival probability is on the y-axis and year from 2013 to 2024 is on the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697615" name="Picture 2" descr="A line graph showing the annual survival of North Fork Tieton adult bull trout. Annual survival probability is on the y-axis and year from 2013 to 2024 is on the x-axi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0625" cy="4572000"/>
                    </a:xfrm>
                    <a:prstGeom prst="rect">
                      <a:avLst/>
                    </a:prstGeom>
                  </pic:spPr>
                </pic:pic>
              </a:graphicData>
            </a:graphic>
          </wp:inline>
        </w:drawing>
      </w:r>
    </w:p>
    <w:p w14:paraId="298B0C78" w14:textId="5D6AD780" w:rsidR="00867FB4" w:rsidRDefault="00046B7D" w:rsidP="00046B7D">
      <w:pPr>
        <w:pStyle w:val="Figurecaption"/>
      </w:pPr>
      <w:r>
        <w:t xml:space="preserve">Figure </w:t>
      </w:r>
      <w:r w:rsidR="00930947">
        <w:fldChar w:fldCharType="begin"/>
      </w:r>
      <w:r w:rsidR="00930947">
        <w:instrText xml:space="preserve"> SEQ Figure \* ARABIC </w:instrText>
      </w:r>
      <w:r w:rsidR="00930947">
        <w:fldChar w:fldCharType="separate"/>
      </w:r>
      <w:r w:rsidR="00930947">
        <w:rPr>
          <w:noProof/>
        </w:rPr>
        <w:t>24</w:t>
      </w:r>
      <w:r w:rsidR="00930947">
        <w:fldChar w:fldCharType="end"/>
      </w:r>
      <w:r>
        <w:t xml:space="preserve">. </w:t>
      </w:r>
      <w:r w:rsidR="0020687F" w:rsidRPr="00046B7D">
        <w:rPr>
          <w:b w:val="0"/>
          <w:bCs/>
        </w:rPr>
        <w:t>A</w:t>
      </w:r>
      <w:r w:rsidR="00783FA5" w:rsidRPr="00046B7D">
        <w:rPr>
          <w:b w:val="0"/>
          <w:bCs/>
        </w:rPr>
        <w:t xml:space="preserve">nnual survival </w:t>
      </w:r>
      <w:r w:rsidR="00D61CF3" w:rsidRPr="00046B7D">
        <w:rPr>
          <w:b w:val="0"/>
          <w:bCs/>
        </w:rPr>
        <w:t xml:space="preserve">probabilities </w:t>
      </w:r>
      <w:r w:rsidR="00783FA5" w:rsidRPr="00046B7D">
        <w:rPr>
          <w:b w:val="0"/>
          <w:bCs/>
        </w:rPr>
        <w:t xml:space="preserve">of </w:t>
      </w:r>
      <w:r w:rsidR="00175CDE" w:rsidRPr="00046B7D">
        <w:rPr>
          <w:b w:val="0"/>
          <w:bCs/>
        </w:rPr>
        <w:t xml:space="preserve">North Fork Tieton River-origin </w:t>
      </w:r>
      <w:r w:rsidR="00783FA5" w:rsidRPr="00046B7D">
        <w:rPr>
          <w:b w:val="0"/>
          <w:bCs/>
        </w:rPr>
        <w:t xml:space="preserve">adult </w:t>
      </w:r>
      <w:r w:rsidR="5E3C0DFB" w:rsidRPr="00046B7D">
        <w:rPr>
          <w:b w:val="0"/>
          <w:bCs/>
        </w:rPr>
        <w:t>B</w:t>
      </w:r>
      <w:r w:rsidR="29832649" w:rsidRPr="00046B7D">
        <w:rPr>
          <w:b w:val="0"/>
          <w:bCs/>
        </w:rPr>
        <w:t xml:space="preserve">ull </w:t>
      </w:r>
      <w:r w:rsidR="6B343E63" w:rsidRPr="00046B7D">
        <w:rPr>
          <w:b w:val="0"/>
          <w:bCs/>
        </w:rPr>
        <w:t>T</w:t>
      </w:r>
      <w:r w:rsidR="00783FA5" w:rsidRPr="00046B7D">
        <w:rPr>
          <w:b w:val="0"/>
          <w:bCs/>
        </w:rPr>
        <w:t>rout (</w:t>
      </w:r>
      <w:r w:rsidR="00D61CF3" w:rsidRPr="00046B7D">
        <w:rPr>
          <w:b w:val="0"/>
          <w:bCs/>
        </w:rPr>
        <w:t xml:space="preserve">black </w:t>
      </w:r>
      <w:r w:rsidR="00783FA5" w:rsidRPr="00046B7D">
        <w:rPr>
          <w:b w:val="0"/>
          <w:bCs/>
        </w:rPr>
        <w:t>circles, with 95% CRIs) and mean survival (red line, with 95% CRI dotted)</w:t>
      </w:r>
      <w:r w:rsidR="00487F22" w:rsidRPr="00046B7D">
        <w:rPr>
          <w:b w:val="0"/>
          <w:bCs/>
        </w:rPr>
        <w:t xml:space="preserve"> across study years</w:t>
      </w:r>
      <w:r w:rsidR="00783FA5" w:rsidRPr="00046B7D">
        <w:rPr>
          <w:b w:val="0"/>
          <w:bCs/>
        </w:rPr>
        <w:t>.</w:t>
      </w:r>
    </w:p>
    <w:bookmarkEnd w:id="24"/>
    <w:p w14:paraId="14F97F12" w14:textId="77777777" w:rsidR="00300056" w:rsidRDefault="00300056" w:rsidP="00FF1E44">
      <w:pPr>
        <w:rPr>
          <w:rFonts w:cstheme="minorHAnsi"/>
          <w:sz w:val="24"/>
          <w:szCs w:val="24"/>
        </w:rPr>
      </w:pPr>
    </w:p>
    <w:p w14:paraId="255FC565" w14:textId="65E0634E" w:rsidR="00300056" w:rsidRDefault="00B7273F" w:rsidP="001A19FB">
      <w:pPr>
        <w:jc w:val="center"/>
        <w:rPr>
          <w:rFonts w:cstheme="minorHAnsi"/>
          <w:sz w:val="24"/>
          <w:szCs w:val="24"/>
        </w:rPr>
      </w:pPr>
      <w:bookmarkStart w:id="25" w:name="NFTdetProb"/>
      <w:r>
        <w:rPr>
          <w:rFonts w:cstheme="minorHAnsi"/>
          <w:noProof/>
          <w:sz w:val="24"/>
          <w:szCs w:val="24"/>
        </w:rPr>
        <w:lastRenderedPageBreak/>
        <w:drawing>
          <wp:inline distT="0" distB="0" distL="0" distR="0" wp14:anchorId="6C4E88E4" wp14:editId="0298F5B2">
            <wp:extent cx="4572000" cy="4572000"/>
            <wp:effectExtent l="0" t="0" r="0" b="0"/>
            <wp:docPr id="6" name="Picture 6" descr="A histogram of the posterior distribution of detection probabilities with frequency on the y-axis and detection probability from 0.85 to 1.00 on the x-axis. A red vertical line at 0.953 depicts the mean detection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histogram of the posterior distribution of detection probabilities with frequency on the y-axis and detection probability from 0.85 to 1.00 on the x-axis. A red vertical line at 0.953 depicts the mean detection probability."/>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3C8A5799" w14:textId="11239FD1" w:rsidR="00B95D42" w:rsidRDefault="00A10807" w:rsidP="00A10807">
      <w:pPr>
        <w:pStyle w:val="Figurecaption"/>
      </w:pPr>
      <w:r>
        <w:t xml:space="preserve">Figure </w:t>
      </w:r>
      <w:r w:rsidR="00930947">
        <w:fldChar w:fldCharType="begin"/>
      </w:r>
      <w:r w:rsidR="00930947">
        <w:instrText xml:space="preserve"> SEQ Figure \* ARABIC </w:instrText>
      </w:r>
      <w:r w:rsidR="00930947">
        <w:fldChar w:fldCharType="separate"/>
      </w:r>
      <w:r w:rsidR="00930947">
        <w:rPr>
          <w:noProof/>
        </w:rPr>
        <w:t>25</w:t>
      </w:r>
      <w:r w:rsidR="00930947">
        <w:fldChar w:fldCharType="end"/>
      </w:r>
      <w:r>
        <w:t xml:space="preserve">. </w:t>
      </w:r>
      <w:r w:rsidR="57FE70C9" w:rsidRPr="00A10807">
        <w:rPr>
          <w:b w:val="0"/>
          <w:bCs/>
        </w:rPr>
        <w:t xml:space="preserve">Posterior distribution of </w:t>
      </w:r>
      <w:r w:rsidR="07295AC2" w:rsidRPr="00A10807">
        <w:rPr>
          <w:b w:val="0"/>
          <w:bCs/>
        </w:rPr>
        <w:t>detection probabilit</w:t>
      </w:r>
      <w:r w:rsidR="672534A2" w:rsidRPr="00A10807">
        <w:rPr>
          <w:b w:val="0"/>
          <w:bCs/>
        </w:rPr>
        <w:t>ies</w:t>
      </w:r>
      <w:r w:rsidR="07295AC2" w:rsidRPr="00A10807">
        <w:rPr>
          <w:b w:val="0"/>
          <w:bCs/>
        </w:rPr>
        <w:t xml:space="preserve"> </w:t>
      </w:r>
      <w:r w:rsidR="3C222AEA" w:rsidRPr="00A10807">
        <w:rPr>
          <w:b w:val="0"/>
          <w:bCs/>
        </w:rPr>
        <w:t>from 2013-202</w:t>
      </w:r>
      <w:r w:rsidR="006B271C" w:rsidRPr="00A10807">
        <w:rPr>
          <w:b w:val="0"/>
          <w:bCs/>
        </w:rPr>
        <w:t>4</w:t>
      </w:r>
      <w:r w:rsidR="07295AC2" w:rsidRPr="00A10807">
        <w:rPr>
          <w:b w:val="0"/>
          <w:bCs/>
        </w:rPr>
        <w:t>.</w:t>
      </w:r>
      <w:r w:rsidR="0CE62A62" w:rsidRPr="00A10807">
        <w:rPr>
          <w:b w:val="0"/>
          <w:bCs/>
        </w:rPr>
        <w:t xml:space="preserve"> Red line indicates</w:t>
      </w:r>
      <w:r w:rsidR="249DACF9" w:rsidRPr="00A10807">
        <w:rPr>
          <w:b w:val="0"/>
          <w:bCs/>
        </w:rPr>
        <w:t xml:space="preserve"> </w:t>
      </w:r>
      <w:r w:rsidR="00FB5EB5" w:rsidRPr="00A10807">
        <w:rPr>
          <w:b w:val="0"/>
          <w:bCs/>
        </w:rPr>
        <w:t>grand</w:t>
      </w:r>
      <w:r w:rsidR="249DACF9" w:rsidRPr="00A10807">
        <w:rPr>
          <w:b w:val="0"/>
          <w:bCs/>
        </w:rPr>
        <w:t xml:space="preserve"> </w:t>
      </w:r>
      <w:r w:rsidR="00B23F6E" w:rsidRPr="00A10807">
        <w:rPr>
          <w:b w:val="0"/>
          <w:bCs/>
        </w:rPr>
        <w:t xml:space="preserve">mean </w:t>
      </w:r>
      <w:r w:rsidR="249DACF9" w:rsidRPr="00A10807">
        <w:rPr>
          <w:b w:val="0"/>
          <w:bCs/>
        </w:rPr>
        <w:t>detection probability.</w:t>
      </w:r>
    </w:p>
    <w:bookmarkEnd w:id="25"/>
    <w:p w14:paraId="4D63E627" w14:textId="2BB983E3" w:rsidR="00063E1D" w:rsidRPr="002000A1" w:rsidRDefault="7938A5C5" w:rsidP="00FA6642">
      <w:pPr>
        <w:pStyle w:val="Heading1"/>
      </w:pPr>
      <w:r>
        <w:t>Discussion</w:t>
      </w:r>
    </w:p>
    <w:p w14:paraId="302DD5FB" w14:textId="453EE95B" w:rsidR="003C60E4" w:rsidRDefault="00525ADA" w:rsidP="3F8FC38F">
      <w:pPr>
        <w:rPr>
          <w:rFonts w:ascii="Calibri" w:eastAsia="Calibri" w:hAnsi="Calibri" w:cs="Calibri"/>
          <w:sz w:val="24"/>
          <w:szCs w:val="24"/>
        </w:rPr>
      </w:pPr>
      <w:r>
        <w:rPr>
          <w:rFonts w:ascii="Calibri" w:eastAsia="Calibri" w:hAnsi="Calibri" w:cs="Calibri"/>
          <w:sz w:val="24"/>
          <w:szCs w:val="24"/>
        </w:rPr>
        <w:t>T</w:t>
      </w:r>
      <w:r w:rsidR="0031000C">
        <w:rPr>
          <w:rFonts w:ascii="Calibri" w:eastAsia="Calibri" w:hAnsi="Calibri" w:cs="Calibri"/>
          <w:sz w:val="24"/>
          <w:szCs w:val="24"/>
        </w:rPr>
        <w:t xml:space="preserve">he Gold Creek Bull Trout population is </w:t>
      </w:r>
      <w:r w:rsidR="00D37B6D">
        <w:rPr>
          <w:rFonts w:ascii="Calibri" w:eastAsia="Calibri" w:hAnsi="Calibri" w:cs="Calibri"/>
          <w:sz w:val="24"/>
          <w:szCs w:val="24"/>
        </w:rPr>
        <w:t>limit</w:t>
      </w:r>
      <w:r w:rsidR="0031000C">
        <w:rPr>
          <w:rFonts w:ascii="Calibri" w:eastAsia="Calibri" w:hAnsi="Calibri" w:cs="Calibri"/>
          <w:sz w:val="24"/>
          <w:szCs w:val="24"/>
        </w:rPr>
        <w:t xml:space="preserve">ed </w:t>
      </w:r>
      <w:r w:rsidR="007C6123">
        <w:rPr>
          <w:rFonts w:ascii="Calibri" w:eastAsia="Calibri" w:hAnsi="Calibri" w:cs="Calibri"/>
          <w:sz w:val="24"/>
          <w:szCs w:val="24"/>
        </w:rPr>
        <w:t xml:space="preserve">both </w:t>
      </w:r>
      <w:r w:rsidR="0031000C">
        <w:rPr>
          <w:rFonts w:ascii="Calibri" w:eastAsia="Calibri" w:hAnsi="Calibri" w:cs="Calibri"/>
          <w:sz w:val="24"/>
          <w:szCs w:val="24"/>
        </w:rPr>
        <w:t xml:space="preserve">by </w:t>
      </w:r>
      <w:r w:rsidR="00D55703">
        <w:rPr>
          <w:rFonts w:ascii="Calibri" w:eastAsia="Calibri" w:hAnsi="Calibri" w:cs="Calibri"/>
          <w:sz w:val="24"/>
          <w:szCs w:val="24"/>
        </w:rPr>
        <w:t>dewatering of lower Gold Creek and entrainment at Keechelus Dam</w:t>
      </w:r>
      <w:r w:rsidR="0031000C">
        <w:rPr>
          <w:rFonts w:ascii="Calibri" w:eastAsia="Calibri" w:hAnsi="Calibri" w:cs="Calibri"/>
          <w:sz w:val="24"/>
          <w:szCs w:val="24"/>
        </w:rPr>
        <w:t xml:space="preserve">. </w:t>
      </w:r>
      <w:r w:rsidR="00021501" w:rsidRPr="3F8FC38F">
        <w:rPr>
          <w:rFonts w:ascii="Calibri" w:eastAsia="Calibri" w:hAnsi="Calibri" w:cs="Calibri"/>
          <w:sz w:val="24"/>
          <w:szCs w:val="24"/>
        </w:rPr>
        <w:t>Of the</w:t>
      </w:r>
      <w:r w:rsidR="26B5C955" w:rsidRPr="3F8FC38F">
        <w:rPr>
          <w:rFonts w:ascii="Calibri" w:eastAsia="Calibri" w:hAnsi="Calibri" w:cs="Calibri"/>
          <w:sz w:val="24"/>
          <w:szCs w:val="24"/>
        </w:rPr>
        <w:t xml:space="preserve"> 19 fish</w:t>
      </w:r>
      <w:r w:rsidR="003F33BC" w:rsidRPr="3F8FC38F">
        <w:rPr>
          <w:rFonts w:ascii="Calibri" w:eastAsia="Calibri" w:hAnsi="Calibri" w:cs="Calibri"/>
          <w:sz w:val="24"/>
          <w:szCs w:val="24"/>
        </w:rPr>
        <w:t xml:space="preserve"> </w:t>
      </w:r>
      <w:r w:rsidR="26B5C955" w:rsidRPr="3F8FC38F">
        <w:rPr>
          <w:rFonts w:ascii="Calibri" w:eastAsia="Calibri" w:hAnsi="Calibri" w:cs="Calibri"/>
          <w:sz w:val="24"/>
          <w:szCs w:val="24"/>
        </w:rPr>
        <w:t>detected at our lower Gold Creek antenna</w:t>
      </w:r>
      <w:r w:rsidR="00116294" w:rsidRPr="3F8FC38F">
        <w:rPr>
          <w:rFonts w:ascii="Calibri" w:eastAsia="Calibri" w:hAnsi="Calibri" w:cs="Calibri"/>
          <w:sz w:val="24"/>
          <w:szCs w:val="24"/>
        </w:rPr>
        <w:t xml:space="preserve"> in 2024</w:t>
      </w:r>
      <w:r w:rsidR="26B5C955" w:rsidRPr="3F8FC38F">
        <w:rPr>
          <w:rFonts w:ascii="Calibri" w:eastAsia="Calibri" w:hAnsi="Calibri" w:cs="Calibri"/>
          <w:sz w:val="24"/>
          <w:szCs w:val="24"/>
        </w:rPr>
        <w:t>, only 1 was detected at the upstream array</w:t>
      </w:r>
      <w:r w:rsidR="00F136F3">
        <w:rPr>
          <w:rFonts w:ascii="Calibri" w:eastAsia="Calibri" w:hAnsi="Calibri" w:cs="Calibri"/>
          <w:sz w:val="24"/>
          <w:szCs w:val="24"/>
        </w:rPr>
        <w:t xml:space="preserve"> located</w:t>
      </w:r>
      <w:r w:rsidR="001C3D15">
        <w:rPr>
          <w:rFonts w:ascii="Calibri" w:eastAsia="Calibri" w:hAnsi="Calibri" w:cs="Calibri"/>
          <w:sz w:val="24"/>
          <w:szCs w:val="24"/>
        </w:rPr>
        <w:t xml:space="preserve"> upstream of the dewatering zone</w:t>
      </w:r>
      <w:r w:rsidR="26B5C955" w:rsidRPr="3F8FC38F">
        <w:rPr>
          <w:rFonts w:ascii="Calibri" w:eastAsia="Calibri" w:hAnsi="Calibri" w:cs="Calibri"/>
          <w:sz w:val="24"/>
          <w:szCs w:val="24"/>
        </w:rPr>
        <w:t xml:space="preserve">. </w:t>
      </w:r>
      <w:r w:rsidR="004E3FFB" w:rsidRPr="3F8FC38F">
        <w:rPr>
          <w:rFonts w:ascii="Calibri" w:eastAsia="Calibri" w:hAnsi="Calibri" w:cs="Calibri"/>
          <w:sz w:val="24"/>
          <w:szCs w:val="24"/>
        </w:rPr>
        <w:t xml:space="preserve">This fish was detected </w:t>
      </w:r>
      <w:r w:rsidR="00E81823">
        <w:rPr>
          <w:rFonts w:ascii="Calibri" w:eastAsia="Calibri" w:hAnsi="Calibri" w:cs="Calibri"/>
          <w:sz w:val="24"/>
          <w:szCs w:val="24"/>
        </w:rPr>
        <w:t>prior to</w:t>
      </w:r>
      <w:r w:rsidR="004E3FFB" w:rsidRPr="3F8FC38F">
        <w:rPr>
          <w:rFonts w:ascii="Calibri" w:eastAsia="Calibri" w:hAnsi="Calibri" w:cs="Calibri"/>
          <w:sz w:val="24"/>
          <w:szCs w:val="24"/>
        </w:rPr>
        <w:t xml:space="preserve"> (June 30-July 8) the regular spawning period and moving downstream, indicating it </w:t>
      </w:r>
      <w:r w:rsidR="004E3FFB">
        <w:rPr>
          <w:rFonts w:ascii="Calibri" w:eastAsia="Calibri" w:hAnsi="Calibri" w:cs="Calibri"/>
          <w:sz w:val="24"/>
          <w:szCs w:val="24"/>
        </w:rPr>
        <w:t xml:space="preserve">could </w:t>
      </w:r>
      <w:r w:rsidR="004E3FFB" w:rsidRPr="3F8FC38F">
        <w:rPr>
          <w:rFonts w:ascii="Calibri" w:eastAsia="Calibri" w:hAnsi="Calibri" w:cs="Calibri"/>
          <w:sz w:val="24"/>
          <w:szCs w:val="24"/>
        </w:rPr>
        <w:t xml:space="preserve">have overwintered in Gold Creek before moving downstream with spring flows. </w:t>
      </w:r>
      <w:r w:rsidR="007D111A">
        <w:rPr>
          <w:rFonts w:ascii="Calibri" w:eastAsia="Calibri" w:hAnsi="Calibri" w:cs="Calibri"/>
          <w:sz w:val="24"/>
          <w:szCs w:val="24"/>
        </w:rPr>
        <w:t>As comparison</w:t>
      </w:r>
      <w:r w:rsidR="0049778B">
        <w:rPr>
          <w:rFonts w:ascii="Calibri" w:eastAsia="Calibri" w:hAnsi="Calibri" w:cs="Calibri"/>
          <w:sz w:val="24"/>
          <w:szCs w:val="24"/>
        </w:rPr>
        <w:t xml:space="preserve"> </w:t>
      </w:r>
      <w:r w:rsidR="00843DFF">
        <w:rPr>
          <w:rFonts w:ascii="Calibri" w:eastAsia="Calibri" w:hAnsi="Calibri" w:cs="Calibri"/>
          <w:sz w:val="24"/>
          <w:szCs w:val="24"/>
        </w:rPr>
        <w:t>to</w:t>
      </w:r>
      <w:r w:rsidR="0049778B">
        <w:rPr>
          <w:rFonts w:ascii="Calibri" w:eastAsia="Calibri" w:hAnsi="Calibri" w:cs="Calibri"/>
          <w:sz w:val="24"/>
          <w:szCs w:val="24"/>
        </w:rPr>
        <w:t xml:space="preserve"> the North Fork Tieton River that does not have dewatering issues</w:t>
      </w:r>
      <w:r w:rsidR="0073435A">
        <w:rPr>
          <w:rFonts w:ascii="Calibri" w:eastAsia="Calibri" w:hAnsi="Calibri" w:cs="Calibri"/>
          <w:sz w:val="24"/>
          <w:szCs w:val="24"/>
        </w:rPr>
        <w:t xml:space="preserve"> near its mouth</w:t>
      </w:r>
      <w:r w:rsidR="007D111A">
        <w:rPr>
          <w:rFonts w:ascii="Calibri" w:eastAsia="Calibri" w:hAnsi="Calibri" w:cs="Calibri"/>
          <w:sz w:val="24"/>
          <w:szCs w:val="24"/>
        </w:rPr>
        <w:t xml:space="preserve">, </w:t>
      </w:r>
      <w:r w:rsidR="00E20309">
        <w:rPr>
          <w:rFonts w:ascii="Calibri" w:eastAsia="Calibri" w:hAnsi="Calibri" w:cs="Calibri"/>
          <w:sz w:val="24"/>
          <w:szCs w:val="24"/>
        </w:rPr>
        <w:t>3</w:t>
      </w:r>
      <w:r w:rsidR="00544DF3">
        <w:rPr>
          <w:rFonts w:ascii="Calibri" w:eastAsia="Calibri" w:hAnsi="Calibri" w:cs="Calibri"/>
          <w:sz w:val="24"/>
          <w:szCs w:val="24"/>
        </w:rPr>
        <w:t>1</w:t>
      </w:r>
      <w:r w:rsidR="00E20309">
        <w:rPr>
          <w:rFonts w:ascii="Calibri" w:eastAsia="Calibri" w:hAnsi="Calibri" w:cs="Calibri"/>
          <w:sz w:val="24"/>
          <w:szCs w:val="24"/>
        </w:rPr>
        <w:t xml:space="preserve"> of </w:t>
      </w:r>
      <w:r w:rsidR="00EE1826">
        <w:rPr>
          <w:rFonts w:ascii="Calibri" w:eastAsia="Calibri" w:hAnsi="Calibri" w:cs="Calibri"/>
          <w:sz w:val="24"/>
          <w:szCs w:val="24"/>
        </w:rPr>
        <w:t xml:space="preserve">the </w:t>
      </w:r>
      <w:r w:rsidR="00A4394B">
        <w:rPr>
          <w:rFonts w:ascii="Calibri" w:eastAsia="Calibri" w:hAnsi="Calibri" w:cs="Calibri"/>
          <w:sz w:val="24"/>
          <w:szCs w:val="24"/>
        </w:rPr>
        <w:t>3</w:t>
      </w:r>
      <w:r w:rsidR="00544DF3">
        <w:rPr>
          <w:rFonts w:ascii="Calibri" w:eastAsia="Calibri" w:hAnsi="Calibri" w:cs="Calibri"/>
          <w:sz w:val="24"/>
          <w:szCs w:val="24"/>
        </w:rPr>
        <w:t>2</w:t>
      </w:r>
      <w:r w:rsidR="00A4394B">
        <w:rPr>
          <w:rFonts w:ascii="Calibri" w:eastAsia="Calibri" w:hAnsi="Calibri" w:cs="Calibri"/>
          <w:sz w:val="24"/>
          <w:szCs w:val="24"/>
        </w:rPr>
        <w:t xml:space="preserve"> </w:t>
      </w:r>
      <w:r w:rsidR="00E20309">
        <w:rPr>
          <w:rFonts w:ascii="Calibri" w:eastAsia="Calibri" w:hAnsi="Calibri" w:cs="Calibri"/>
          <w:sz w:val="24"/>
          <w:szCs w:val="24"/>
        </w:rPr>
        <w:t xml:space="preserve">fish </w:t>
      </w:r>
      <w:r w:rsidR="00B71B6C">
        <w:rPr>
          <w:rFonts w:ascii="Calibri" w:eastAsia="Calibri" w:hAnsi="Calibri" w:cs="Calibri"/>
          <w:sz w:val="24"/>
          <w:szCs w:val="24"/>
        </w:rPr>
        <w:t xml:space="preserve">detected at our lower </w:t>
      </w:r>
      <w:r w:rsidR="00576F8B">
        <w:rPr>
          <w:rFonts w:ascii="Calibri" w:eastAsia="Calibri" w:hAnsi="Calibri" w:cs="Calibri"/>
          <w:sz w:val="24"/>
          <w:szCs w:val="24"/>
        </w:rPr>
        <w:t>antenna</w:t>
      </w:r>
      <w:r w:rsidR="00A4394B">
        <w:rPr>
          <w:rFonts w:ascii="Calibri" w:eastAsia="Calibri" w:hAnsi="Calibri" w:cs="Calibri"/>
          <w:sz w:val="24"/>
          <w:szCs w:val="24"/>
        </w:rPr>
        <w:t xml:space="preserve"> were also </w:t>
      </w:r>
      <w:r w:rsidR="00EE1826">
        <w:rPr>
          <w:rFonts w:ascii="Calibri" w:eastAsia="Calibri" w:hAnsi="Calibri" w:cs="Calibri"/>
          <w:sz w:val="24"/>
          <w:szCs w:val="24"/>
        </w:rPr>
        <w:t>detected</w:t>
      </w:r>
      <w:r w:rsidR="00A4394B">
        <w:rPr>
          <w:rFonts w:ascii="Calibri" w:eastAsia="Calibri" w:hAnsi="Calibri" w:cs="Calibri"/>
          <w:sz w:val="24"/>
          <w:szCs w:val="24"/>
        </w:rPr>
        <w:t xml:space="preserve"> at the upper </w:t>
      </w:r>
      <w:r w:rsidR="00EE1826">
        <w:rPr>
          <w:rFonts w:ascii="Calibri" w:eastAsia="Calibri" w:hAnsi="Calibri" w:cs="Calibri"/>
          <w:sz w:val="24"/>
          <w:szCs w:val="24"/>
        </w:rPr>
        <w:t>antenna site</w:t>
      </w:r>
      <w:r w:rsidR="001D309B">
        <w:rPr>
          <w:rFonts w:ascii="Calibri" w:eastAsia="Calibri" w:hAnsi="Calibri" w:cs="Calibri"/>
          <w:sz w:val="24"/>
          <w:szCs w:val="24"/>
        </w:rPr>
        <w:t xml:space="preserve"> (Table 5)</w:t>
      </w:r>
      <w:r w:rsidR="00EE1826">
        <w:rPr>
          <w:rFonts w:ascii="Calibri" w:eastAsia="Calibri" w:hAnsi="Calibri" w:cs="Calibri"/>
          <w:sz w:val="24"/>
          <w:szCs w:val="24"/>
        </w:rPr>
        <w:t xml:space="preserve">. </w:t>
      </w:r>
      <w:r w:rsidR="006D53F1">
        <w:rPr>
          <w:rFonts w:ascii="Calibri" w:eastAsia="Calibri" w:hAnsi="Calibri" w:cs="Calibri"/>
          <w:sz w:val="24"/>
          <w:szCs w:val="24"/>
        </w:rPr>
        <w:t>Similarly</w:t>
      </w:r>
      <w:r w:rsidR="0047250D">
        <w:rPr>
          <w:rFonts w:ascii="Calibri" w:eastAsia="Calibri" w:hAnsi="Calibri" w:cs="Calibri"/>
          <w:sz w:val="24"/>
          <w:szCs w:val="24"/>
        </w:rPr>
        <w:t xml:space="preserve"> i</w:t>
      </w:r>
      <w:r w:rsidR="009C2436">
        <w:rPr>
          <w:rFonts w:ascii="Calibri" w:eastAsia="Calibri" w:hAnsi="Calibri" w:cs="Calibri"/>
          <w:sz w:val="24"/>
          <w:szCs w:val="24"/>
        </w:rPr>
        <w:t xml:space="preserve">n 2023, </w:t>
      </w:r>
      <w:r w:rsidR="00663A01">
        <w:rPr>
          <w:rFonts w:ascii="Calibri" w:eastAsia="Calibri" w:hAnsi="Calibri" w:cs="Calibri"/>
          <w:sz w:val="24"/>
          <w:szCs w:val="24"/>
        </w:rPr>
        <w:t xml:space="preserve">24 of 27 </w:t>
      </w:r>
      <w:r w:rsidR="0025123F">
        <w:rPr>
          <w:rFonts w:ascii="Calibri" w:eastAsia="Calibri" w:hAnsi="Calibri" w:cs="Calibri"/>
          <w:sz w:val="24"/>
          <w:szCs w:val="24"/>
        </w:rPr>
        <w:t xml:space="preserve">fish </w:t>
      </w:r>
      <w:r w:rsidR="00ED4C0A">
        <w:rPr>
          <w:rFonts w:ascii="Calibri" w:eastAsia="Calibri" w:hAnsi="Calibri" w:cs="Calibri"/>
          <w:sz w:val="24"/>
          <w:szCs w:val="24"/>
        </w:rPr>
        <w:t xml:space="preserve">detected at </w:t>
      </w:r>
      <w:r w:rsidR="000D2129">
        <w:rPr>
          <w:rFonts w:ascii="Calibri" w:eastAsia="Calibri" w:hAnsi="Calibri" w:cs="Calibri"/>
          <w:sz w:val="24"/>
          <w:szCs w:val="24"/>
        </w:rPr>
        <w:t>our</w:t>
      </w:r>
      <w:r w:rsidR="0020336C">
        <w:rPr>
          <w:rFonts w:ascii="Calibri" w:eastAsia="Calibri" w:hAnsi="Calibri" w:cs="Calibri"/>
          <w:sz w:val="24"/>
          <w:szCs w:val="24"/>
        </w:rPr>
        <w:t xml:space="preserve"> lower </w:t>
      </w:r>
      <w:r w:rsidR="008767F7">
        <w:rPr>
          <w:rFonts w:ascii="Calibri" w:eastAsia="Calibri" w:hAnsi="Calibri" w:cs="Calibri"/>
          <w:sz w:val="24"/>
          <w:szCs w:val="24"/>
        </w:rPr>
        <w:t xml:space="preserve">North Fork Tieton </w:t>
      </w:r>
      <w:r w:rsidR="000808A8">
        <w:rPr>
          <w:rFonts w:ascii="Calibri" w:eastAsia="Calibri" w:hAnsi="Calibri" w:cs="Calibri"/>
          <w:sz w:val="24"/>
          <w:szCs w:val="24"/>
        </w:rPr>
        <w:t xml:space="preserve">River </w:t>
      </w:r>
      <w:r w:rsidR="0020336C">
        <w:rPr>
          <w:rFonts w:ascii="Calibri" w:eastAsia="Calibri" w:hAnsi="Calibri" w:cs="Calibri"/>
          <w:sz w:val="24"/>
          <w:szCs w:val="24"/>
        </w:rPr>
        <w:t>antenna site</w:t>
      </w:r>
      <w:r w:rsidR="00F63377">
        <w:rPr>
          <w:rFonts w:ascii="Calibri" w:eastAsia="Calibri" w:hAnsi="Calibri" w:cs="Calibri"/>
          <w:sz w:val="24"/>
          <w:szCs w:val="24"/>
        </w:rPr>
        <w:t xml:space="preserve"> were also de</w:t>
      </w:r>
      <w:r w:rsidR="009E3BB3">
        <w:rPr>
          <w:rFonts w:ascii="Calibri" w:eastAsia="Calibri" w:hAnsi="Calibri" w:cs="Calibri"/>
          <w:sz w:val="24"/>
          <w:szCs w:val="24"/>
        </w:rPr>
        <w:t>te</w:t>
      </w:r>
      <w:r w:rsidR="00F63377">
        <w:rPr>
          <w:rFonts w:ascii="Calibri" w:eastAsia="Calibri" w:hAnsi="Calibri" w:cs="Calibri"/>
          <w:sz w:val="24"/>
          <w:szCs w:val="24"/>
        </w:rPr>
        <w:t xml:space="preserve">cted </w:t>
      </w:r>
      <w:r w:rsidR="00D9649D">
        <w:rPr>
          <w:rFonts w:ascii="Calibri" w:eastAsia="Calibri" w:hAnsi="Calibri" w:cs="Calibri"/>
          <w:sz w:val="24"/>
          <w:szCs w:val="24"/>
        </w:rPr>
        <w:t>at our</w:t>
      </w:r>
      <w:r w:rsidR="00F63377">
        <w:rPr>
          <w:rFonts w:ascii="Calibri" w:eastAsia="Calibri" w:hAnsi="Calibri" w:cs="Calibri"/>
          <w:sz w:val="24"/>
          <w:szCs w:val="24"/>
        </w:rPr>
        <w:t xml:space="preserve"> </w:t>
      </w:r>
      <w:r w:rsidR="000D2129">
        <w:rPr>
          <w:rFonts w:ascii="Calibri" w:eastAsia="Calibri" w:hAnsi="Calibri" w:cs="Calibri"/>
          <w:sz w:val="24"/>
          <w:szCs w:val="24"/>
        </w:rPr>
        <w:t xml:space="preserve">upper antenna site (Beebe et al. 2025). </w:t>
      </w:r>
      <w:r w:rsidR="26B5C955" w:rsidRPr="3F8FC38F">
        <w:rPr>
          <w:rFonts w:ascii="Calibri" w:eastAsia="Calibri" w:hAnsi="Calibri" w:cs="Calibri"/>
          <w:sz w:val="24"/>
          <w:szCs w:val="24"/>
        </w:rPr>
        <w:t xml:space="preserve">Extensive dewatering </w:t>
      </w:r>
      <w:r w:rsidR="00C948EA">
        <w:rPr>
          <w:rFonts w:ascii="Calibri" w:eastAsia="Calibri" w:hAnsi="Calibri" w:cs="Calibri"/>
          <w:sz w:val="24"/>
          <w:szCs w:val="24"/>
        </w:rPr>
        <w:t>in lower Gold Creek</w:t>
      </w:r>
      <w:r w:rsidR="00327854">
        <w:rPr>
          <w:rFonts w:ascii="Calibri" w:eastAsia="Calibri" w:hAnsi="Calibri" w:cs="Calibri"/>
          <w:sz w:val="24"/>
          <w:szCs w:val="24"/>
        </w:rPr>
        <w:t>,</w:t>
      </w:r>
      <w:r w:rsidR="00C434CB">
        <w:rPr>
          <w:rFonts w:ascii="Calibri" w:eastAsia="Calibri" w:hAnsi="Calibri" w:cs="Calibri"/>
          <w:sz w:val="24"/>
          <w:szCs w:val="24"/>
        </w:rPr>
        <w:t xml:space="preserve"> </w:t>
      </w:r>
      <w:r w:rsidR="26B5C955" w:rsidRPr="3F8FC38F">
        <w:rPr>
          <w:rFonts w:ascii="Calibri" w:eastAsia="Calibri" w:hAnsi="Calibri" w:cs="Calibri"/>
          <w:sz w:val="24"/>
          <w:szCs w:val="24"/>
        </w:rPr>
        <w:t xml:space="preserve">downstream of the upper antenna </w:t>
      </w:r>
      <w:r w:rsidR="0031000C">
        <w:rPr>
          <w:rFonts w:ascii="Calibri" w:eastAsia="Calibri" w:hAnsi="Calibri" w:cs="Calibri"/>
          <w:sz w:val="24"/>
          <w:szCs w:val="24"/>
        </w:rPr>
        <w:t>array</w:t>
      </w:r>
      <w:r w:rsidR="0031000C" w:rsidRPr="3F8FC38F">
        <w:rPr>
          <w:rFonts w:ascii="Calibri" w:eastAsia="Calibri" w:hAnsi="Calibri" w:cs="Calibri"/>
          <w:sz w:val="24"/>
          <w:szCs w:val="24"/>
        </w:rPr>
        <w:t xml:space="preserve"> </w:t>
      </w:r>
      <w:r w:rsidR="26B5C955" w:rsidRPr="3F8FC38F">
        <w:rPr>
          <w:rFonts w:ascii="Calibri" w:eastAsia="Calibri" w:hAnsi="Calibri" w:cs="Calibri"/>
          <w:sz w:val="24"/>
          <w:szCs w:val="24"/>
        </w:rPr>
        <w:t>limit</w:t>
      </w:r>
      <w:r w:rsidR="00921977">
        <w:rPr>
          <w:rFonts w:ascii="Calibri" w:eastAsia="Calibri" w:hAnsi="Calibri" w:cs="Calibri"/>
          <w:sz w:val="24"/>
          <w:szCs w:val="24"/>
        </w:rPr>
        <w:t>s</w:t>
      </w:r>
      <w:r w:rsidR="26B5C955" w:rsidRPr="3F8FC38F">
        <w:rPr>
          <w:rFonts w:ascii="Calibri" w:eastAsia="Calibri" w:hAnsi="Calibri" w:cs="Calibri"/>
          <w:sz w:val="24"/>
          <w:szCs w:val="24"/>
        </w:rPr>
        <w:t xml:space="preserve"> upstream migration, resulting in </w:t>
      </w:r>
      <w:r w:rsidR="003F7B2E">
        <w:rPr>
          <w:rFonts w:ascii="Calibri" w:eastAsia="Calibri" w:hAnsi="Calibri" w:cs="Calibri"/>
          <w:sz w:val="24"/>
          <w:szCs w:val="24"/>
        </w:rPr>
        <w:t xml:space="preserve">relatively </w:t>
      </w:r>
      <w:r w:rsidR="26B5C955" w:rsidRPr="3F8FC38F">
        <w:rPr>
          <w:rFonts w:ascii="Calibri" w:eastAsia="Calibri" w:hAnsi="Calibri" w:cs="Calibri"/>
          <w:sz w:val="24"/>
          <w:szCs w:val="24"/>
        </w:rPr>
        <w:t xml:space="preserve">few fish </w:t>
      </w:r>
      <w:r w:rsidR="00394825">
        <w:rPr>
          <w:rFonts w:ascii="Calibri" w:eastAsia="Calibri" w:hAnsi="Calibri" w:cs="Calibri"/>
          <w:sz w:val="24"/>
          <w:szCs w:val="24"/>
        </w:rPr>
        <w:t xml:space="preserve">reaching the primary spawning grounds. </w:t>
      </w:r>
      <w:r w:rsidR="00B36C29">
        <w:rPr>
          <w:rFonts w:ascii="Calibri" w:eastAsia="Calibri" w:hAnsi="Calibri" w:cs="Calibri"/>
          <w:sz w:val="24"/>
          <w:szCs w:val="24"/>
        </w:rPr>
        <w:lastRenderedPageBreak/>
        <w:t xml:space="preserve">Extensive </w:t>
      </w:r>
      <w:r w:rsidR="00DA3A77">
        <w:rPr>
          <w:rFonts w:ascii="Calibri" w:eastAsia="Calibri" w:hAnsi="Calibri" w:cs="Calibri"/>
          <w:sz w:val="24"/>
          <w:szCs w:val="24"/>
        </w:rPr>
        <w:t xml:space="preserve">in-stream </w:t>
      </w:r>
      <w:r w:rsidR="00B36C29">
        <w:rPr>
          <w:rFonts w:ascii="Calibri" w:eastAsia="Calibri" w:hAnsi="Calibri" w:cs="Calibri"/>
          <w:sz w:val="24"/>
          <w:szCs w:val="24"/>
        </w:rPr>
        <w:t xml:space="preserve">restoration </w:t>
      </w:r>
      <w:r w:rsidR="00AA469A">
        <w:rPr>
          <w:rFonts w:ascii="Calibri" w:eastAsia="Calibri" w:hAnsi="Calibri" w:cs="Calibri"/>
          <w:sz w:val="24"/>
          <w:szCs w:val="24"/>
        </w:rPr>
        <w:t>in</w:t>
      </w:r>
      <w:r w:rsidR="00626A59">
        <w:rPr>
          <w:rFonts w:ascii="Calibri" w:eastAsia="Calibri" w:hAnsi="Calibri" w:cs="Calibri"/>
          <w:sz w:val="24"/>
          <w:szCs w:val="24"/>
        </w:rPr>
        <w:t xml:space="preserve"> the </w:t>
      </w:r>
      <w:r w:rsidR="00AA469A">
        <w:rPr>
          <w:rFonts w:ascii="Calibri" w:eastAsia="Calibri" w:hAnsi="Calibri" w:cs="Calibri"/>
          <w:sz w:val="24"/>
          <w:szCs w:val="24"/>
        </w:rPr>
        <w:t xml:space="preserve">lower </w:t>
      </w:r>
      <w:r w:rsidR="000C7C43">
        <w:rPr>
          <w:rFonts w:ascii="Calibri" w:eastAsia="Calibri" w:hAnsi="Calibri" w:cs="Calibri"/>
          <w:sz w:val="24"/>
          <w:szCs w:val="24"/>
        </w:rPr>
        <w:t xml:space="preserve">4.8 km (3 miles) of </w:t>
      </w:r>
      <w:r w:rsidR="00AA469A">
        <w:rPr>
          <w:rFonts w:ascii="Calibri" w:eastAsia="Calibri" w:hAnsi="Calibri" w:cs="Calibri"/>
          <w:sz w:val="24"/>
          <w:szCs w:val="24"/>
        </w:rPr>
        <w:t xml:space="preserve">Gold Creek </w:t>
      </w:r>
      <w:r w:rsidR="005D05C4">
        <w:rPr>
          <w:rFonts w:ascii="Calibri" w:eastAsia="Calibri" w:hAnsi="Calibri" w:cs="Calibri"/>
          <w:sz w:val="24"/>
          <w:szCs w:val="24"/>
        </w:rPr>
        <w:t>i</w:t>
      </w:r>
      <w:r w:rsidR="00AA469A">
        <w:rPr>
          <w:rFonts w:ascii="Calibri" w:eastAsia="Calibri" w:hAnsi="Calibri" w:cs="Calibri"/>
          <w:sz w:val="24"/>
          <w:szCs w:val="24"/>
        </w:rPr>
        <w:t xml:space="preserve">s expected to begin in 2025 </w:t>
      </w:r>
      <w:r w:rsidR="00AB2ADB">
        <w:rPr>
          <w:rFonts w:ascii="Calibri" w:eastAsia="Calibri" w:hAnsi="Calibri" w:cs="Calibri"/>
          <w:sz w:val="24"/>
          <w:szCs w:val="24"/>
        </w:rPr>
        <w:t>to alleviate</w:t>
      </w:r>
      <w:r w:rsidR="00C645F5">
        <w:rPr>
          <w:rFonts w:ascii="Calibri" w:eastAsia="Calibri" w:hAnsi="Calibri" w:cs="Calibri"/>
          <w:sz w:val="24"/>
          <w:szCs w:val="24"/>
        </w:rPr>
        <w:t xml:space="preserve"> dewatering</w:t>
      </w:r>
      <w:r w:rsidR="00501216">
        <w:rPr>
          <w:rFonts w:ascii="Calibri" w:eastAsia="Calibri" w:hAnsi="Calibri" w:cs="Calibri"/>
          <w:sz w:val="24"/>
          <w:szCs w:val="24"/>
        </w:rPr>
        <w:t xml:space="preserve">. </w:t>
      </w:r>
    </w:p>
    <w:p w14:paraId="07CD9801" w14:textId="5953A4A1" w:rsidR="00336188" w:rsidRDefault="00683BC0" w:rsidP="3F8FC38F">
      <w:pPr>
        <w:rPr>
          <w:rFonts w:ascii="Calibri" w:eastAsia="Calibri" w:hAnsi="Calibri" w:cs="Calibri"/>
          <w:sz w:val="24"/>
          <w:szCs w:val="24"/>
        </w:rPr>
      </w:pPr>
      <w:r>
        <w:rPr>
          <w:rFonts w:ascii="Calibri" w:eastAsia="Calibri" w:hAnsi="Calibri" w:cs="Calibri"/>
          <w:sz w:val="24"/>
          <w:szCs w:val="24"/>
        </w:rPr>
        <w:t>O</w:t>
      </w:r>
      <w:r w:rsidR="008D2808">
        <w:rPr>
          <w:rFonts w:ascii="Calibri" w:eastAsia="Calibri" w:hAnsi="Calibri" w:cs="Calibri"/>
          <w:sz w:val="24"/>
          <w:szCs w:val="24"/>
        </w:rPr>
        <w:t xml:space="preserve">ur data </w:t>
      </w:r>
      <w:r>
        <w:rPr>
          <w:rFonts w:ascii="Calibri" w:eastAsia="Calibri" w:hAnsi="Calibri" w:cs="Calibri"/>
          <w:sz w:val="24"/>
          <w:szCs w:val="24"/>
        </w:rPr>
        <w:t xml:space="preserve">also </w:t>
      </w:r>
      <w:r w:rsidR="008D2808">
        <w:rPr>
          <w:rFonts w:ascii="Calibri" w:eastAsia="Calibri" w:hAnsi="Calibri" w:cs="Calibri"/>
          <w:sz w:val="24"/>
          <w:szCs w:val="24"/>
        </w:rPr>
        <w:t>indicate</w:t>
      </w:r>
      <w:r w:rsidR="000446EA">
        <w:rPr>
          <w:rFonts w:ascii="Calibri" w:eastAsia="Calibri" w:hAnsi="Calibri" w:cs="Calibri"/>
          <w:sz w:val="24"/>
          <w:szCs w:val="24"/>
        </w:rPr>
        <w:t>d</w:t>
      </w:r>
      <w:r w:rsidR="008D2808">
        <w:rPr>
          <w:rFonts w:ascii="Calibri" w:eastAsia="Calibri" w:hAnsi="Calibri" w:cs="Calibri"/>
          <w:sz w:val="24"/>
          <w:szCs w:val="24"/>
        </w:rPr>
        <w:t xml:space="preserve"> that</w:t>
      </w:r>
      <w:r w:rsidR="00C84720">
        <w:rPr>
          <w:rFonts w:ascii="Calibri" w:eastAsia="Calibri" w:hAnsi="Calibri" w:cs="Calibri"/>
          <w:sz w:val="24"/>
          <w:szCs w:val="24"/>
        </w:rPr>
        <w:t xml:space="preserve"> </w:t>
      </w:r>
      <w:r w:rsidR="00294E76">
        <w:rPr>
          <w:rFonts w:ascii="Calibri" w:eastAsia="Calibri" w:hAnsi="Calibri" w:cs="Calibri"/>
          <w:sz w:val="24"/>
          <w:szCs w:val="24"/>
        </w:rPr>
        <w:t>34</w:t>
      </w:r>
      <w:r w:rsidR="00C84720">
        <w:rPr>
          <w:rFonts w:ascii="Calibri" w:eastAsia="Calibri" w:hAnsi="Calibri" w:cs="Calibri"/>
          <w:sz w:val="24"/>
          <w:szCs w:val="24"/>
        </w:rPr>
        <w:t xml:space="preserve"> </w:t>
      </w:r>
      <w:r w:rsidR="00B853A0">
        <w:rPr>
          <w:rFonts w:ascii="Calibri" w:eastAsia="Calibri" w:hAnsi="Calibri" w:cs="Calibri"/>
          <w:sz w:val="24"/>
          <w:szCs w:val="24"/>
        </w:rPr>
        <w:t xml:space="preserve">entrained </w:t>
      </w:r>
      <w:r w:rsidR="00F045AE">
        <w:rPr>
          <w:rFonts w:ascii="Calibri" w:eastAsia="Calibri" w:hAnsi="Calibri" w:cs="Calibri"/>
          <w:sz w:val="24"/>
          <w:szCs w:val="24"/>
        </w:rPr>
        <w:t>Gold Creek</w:t>
      </w:r>
      <w:r w:rsidR="00386CDA">
        <w:rPr>
          <w:rFonts w:ascii="Calibri" w:eastAsia="Calibri" w:hAnsi="Calibri" w:cs="Calibri"/>
          <w:sz w:val="24"/>
          <w:szCs w:val="24"/>
        </w:rPr>
        <w:t>-</w:t>
      </w:r>
      <w:r w:rsidR="00F045AE">
        <w:rPr>
          <w:rFonts w:ascii="Calibri" w:eastAsia="Calibri" w:hAnsi="Calibri" w:cs="Calibri"/>
          <w:sz w:val="24"/>
          <w:szCs w:val="24"/>
        </w:rPr>
        <w:t xml:space="preserve">origin </w:t>
      </w:r>
      <w:r w:rsidR="00C84720">
        <w:rPr>
          <w:rFonts w:ascii="Calibri" w:eastAsia="Calibri" w:hAnsi="Calibri" w:cs="Calibri"/>
          <w:sz w:val="24"/>
          <w:szCs w:val="24"/>
        </w:rPr>
        <w:t>Bull Trout</w:t>
      </w:r>
      <w:r w:rsidR="26B5C955" w:rsidRPr="3F8FC38F">
        <w:rPr>
          <w:rFonts w:ascii="Calibri" w:eastAsia="Calibri" w:hAnsi="Calibri" w:cs="Calibri"/>
          <w:sz w:val="24"/>
          <w:szCs w:val="24"/>
        </w:rPr>
        <w:t xml:space="preserve"> were either detected on our </w:t>
      </w:r>
      <w:r w:rsidR="00EA3854">
        <w:rPr>
          <w:rFonts w:ascii="Calibri" w:eastAsia="Calibri" w:hAnsi="Calibri" w:cs="Calibri"/>
          <w:sz w:val="24"/>
          <w:szCs w:val="24"/>
        </w:rPr>
        <w:t xml:space="preserve">PIT </w:t>
      </w:r>
      <w:r w:rsidR="000C7C43">
        <w:rPr>
          <w:rFonts w:ascii="Calibri" w:eastAsia="Calibri" w:hAnsi="Calibri" w:cs="Calibri"/>
          <w:sz w:val="24"/>
          <w:szCs w:val="24"/>
        </w:rPr>
        <w:t xml:space="preserve">antenna </w:t>
      </w:r>
      <w:r w:rsidR="26B5C955" w:rsidRPr="3F8FC38F">
        <w:rPr>
          <w:rFonts w:ascii="Calibri" w:eastAsia="Calibri" w:hAnsi="Calibri" w:cs="Calibri"/>
          <w:sz w:val="24"/>
          <w:szCs w:val="24"/>
        </w:rPr>
        <w:t>array</w:t>
      </w:r>
      <w:r w:rsidR="00217C66">
        <w:rPr>
          <w:rFonts w:ascii="Calibri" w:eastAsia="Calibri" w:hAnsi="Calibri" w:cs="Calibri"/>
          <w:sz w:val="24"/>
          <w:szCs w:val="24"/>
        </w:rPr>
        <w:t xml:space="preserve"> </w:t>
      </w:r>
      <w:r w:rsidR="000C7C43">
        <w:rPr>
          <w:rFonts w:ascii="Calibri" w:eastAsia="Calibri" w:hAnsi="Calibri" w:cs="Calibri"/>
          <w:sz w:val="24"/>
          <w:szCs w:val="24"/>
        </w:rPr>
        <w:t xml:space="preserve">below Keechelus Dam </w:t>
      </w:r>
      <w:r w:rsidR="26B5C955" w:rsidRPr="3F8FC38F">
        <w:rPr>
          <w:rFonts w:ascii="Calibri" w:eastAsia="Calibri" w:hAnsi="Calibri" w:cs="Calibri"/>
          <w:sz w:val="24"/>
          <w:szCs w:val="24"/>
        </w:rPr>
        <w:t xml:space="preserve">or </w:t>
      </w:r>
      <w:r w:rsidR="00217C66">
        <w:rPr>
          <w:rFonts w:ascii="Calibri" w:eastAsia="Calibri" w:hAnsi="Calibri" w:cs="Calibri"/>
          <w:sz w:val="24"/>
          <w:szCs w:val="24"/>
        </w:rPr>
        <w:t xml:space="preserve">were </w:t>
      </w:r>
      <w:r w:rsidR="26B5C955" w:rsidRPr="3F8FC38F">
        <w:rPr>
          <w:rFonts w:ascii="Calibri" w:eastAsia="Calibri" w:hAnsi="Calibri" w:cs="Calibri"/>
          <w:sz w:val="24"/>
          <w:szCs w:val="24"/>
        </w:rPr>
        <w:t xml:space="preserve">captured during trap </w:t>
      </w:r>
      <w:r w:rsidR="000808A8">
        <w:rPr>
          <w:rFonts w:ascii="Calibri" w:eastAsia="Calibri" w:hAnsi="Calibri" w:cs="Calibri"/>
          <w:sz w:val="24"/>
          <w:szCs w:val="24"/>
        </w:rPr>
        <w:t>and haul</w:t>
      </w:r>
      <w:r w:rsidR="00CD1F53">
        <w:rPr>
          <w:rFonts w:ascii="Calibri" w:eastAsia="Calibri" w:hAnsi="Calibri" w:cs="Calibri"/>
          <w:sz w:val="24"/>
          <w:szCs w:val="24"/>
        </w:rPr>
        <w:t>. S</w:t>
      </w:r>
      <w:r w:rsidR="26B5C955" w:rsidRPr="3F8FC38F">
        <w:rPr>
          <w:rFonts w:ascii="Calibri" w:eastAsia="Calibri" w:hAnsi="Calibri" w:cs="Calibri"/>
          <w:sz w:val="24"/>
          <w:szCs w:val="24"/>
        </w:rPr>
        <w:t>everal fish entrain</w:t>
      </w:r>
      <w:r w:rsidR="0079596F">
        <w:rPr>
          <w:rFonts w:ascii="Calibri" w:eastAsia="Calibri" w:hAnsi="Calibri" w:cs="Calibri"/>
          <w:sz w:val="24"/>
          <w:szCs w:val="24"/>
        </w:rPr>
        <w:t>ed</w:t>
      </w:r>
      <w:r w:rsidR="26B5C955" w:rsidRPr="3F8FC38F">
        <w:rPr>
          <w:rFonts w:ascii="Calibri" w:eastAsia="Calibri" w:hAnsi="Calibri" w:cs="Calibri"/>
          <w:sz w:val="24"/>
          <w:szCs w:val="24"/>
        </w:rPr>
        <w:t xml:space="preserve"> more than once. </w:t>
      </w:r>
      <w:r w:rsidR="009D3EDE">
        <w:rPr>
          <w:rFonts w:ascii="Calibri" w:eastAsia="Calibri" w:hAnsi="Calibri" w:cs="Calibri"/>
          <w:sz w:val="24"/>
          <w:szCs w:val="24"/>
        </w:rPr>
        <w:t>Although</w:t>
      </w:r>
      <w:r w:rsidR="0087389C">
        <w:rPr>
          <w:rFonts w:ascii="Calibri" w:eastAsia="Calibri" w:hAnsi="Calibri" w:cs="Calibri"/>
          <w:sz w:val="24"/>
          <w:szCs w:val="24"/>
        </w:rPr>
        <w:t xml:space="preserve"> we captured and relocated</w:t>
      </w:r>
      <w:r w:rsidR="26B5C955" w:rsidRPr="3F8FC38F">
        <w:rPr>
          <w:rFonts w:ascii="Calibri" w:eastAsia="Calibri" w:hAnsi="Calibri" w:cs="Calibri"/>
          <w:sz w:val="24"/>
          <w:szCs w:val="24"/>
        </w:rPr>
        <w:t xml:space="preserve"> </w:t>
      </w:r>
      <w:r w:rsidR="009822C0">
        <w:rPr>
          <w:rFonts w:ascii="Calibri" w:eastAsia="Calibri" w:hAnsi="Calibri" w:cs="Calibri"/>
          <w:sz w:val="24"/>
          <w:szCs w:val="24"/>
        </w:rPr>
        <w:t>20</w:t>
      </w:r>
      <w:r w:rsidR="009822C0" w:rsidRPr="3F8FC38F">
        <w:rPr>
          <w:rFonts w:ascii="Calibri" w:eastAsia="Calibri" w:hAnsi="Calibri" w:cs="Calibri"/>
          <w:sz w:val="24"/>
          <w:szCs w:val="24"/>
        </w:rPr>
        <w:t xml:space="preserve"> </w:t>
      </w:r>
      <w:r w:rsidR="26B5C955" w:rsidRPr="3F8FC38F">
        <w:rPr>
          <w:rFonts w:ascii="Calibri" w:eastAsia="Calibri" w:hAnsi="Calibri" w:cs="Calibri"/>
          <w:sz w:val="24"/>
          <w:szCs w:val="24"/>
        </w:rPr>
        <w:t xml:space="preserve">fish </w:t>
      </w:r>
      <w:r w:rsidR="0054247F">
        <w:rPr>
          <w:rFonts w:ascii="Calibri" w:eastAsia="Calibri" w:hAnsi="Calibri" w:cs="Calibri"/>
          <w:sz w:val="24"/>
          <w:szCs w:val="24"/>
        </w:rPr>
        <w:t>to Keec</w:t>
      </w:r>
      <w:r w:rsidR="005A2C88">
        <w:rPr>
          <w:rFonts w:ascii="Calibri" w:eastAsia="Calibri" w:hAnsi="Calibri" w:cs="Calibri"/>
          <w:sz w:val="24"/>
          <w:szCs w:val="24"/>
        </w:rPr>
        <w:t>he</w:t>
      </w:r>
      <w:r w:rsidR="0054247F">
        <w:rPr>
          <w:rFonts w:ascii="Calibri" w:eastAsia="Calibri" w:hAnsi="Calibri" w:cs="Calibri"/>
          <w:sz w:val="24"/>
          <w:szCs w:val="24"/>
        </w:rPr>
        <w:t>lus</w:t>
      </w:r>
      <w:r w:rsidR="009822C0" w:rsidRPr="3F8FC38F">
        <w:rPr>
          <w:rFonts w:ascii="Calibri" w:eastAsia="Calibri" w:hAnsi="Calibri" w:cs="Calibri"/>
          <w:sz w:val="24"/>
          <w:szCs w:val="24"/>
        </w:rPr>
        <w:t xml:space="preserve"> </w:t>
      </w:r>
      <w:r w:rsidR="0054247F">
        <w:rPr>
          <w:rFonts w:ascii="Calibri" w:eastAsia="Calibri" w:hAnsi="Calibri" w:cs="Calibri"/>
          <w:sz w:val="24"/>
          <w:szCs w:val="24"/>
        </w:rPr>
        <w:t xml:space="preserve">Reservoir (19 </w:t>
      </w:r>
      <w:r w:rsidR="26B5C955" w:rsidRPr="3F8FC38F">
        <w:rPr>
          <w:rFonts w:ascii="Calibri" w:eastAsia="Calibri" w:hAnsi="Calibri" w:cs="Calibri"/>
          <w:sz w:val="24"/>
          <w:szCs w:val="24"/>
        </w:rPr>
        <w:t xml:space="preserve">from </w:t>
      </w:r>
      <w:r w:rsidR="008E78E3">
        <w:rPr>
          <w:rFonts w:ascii="Calibri" w:eastAsia="Calibri" w:hAnsi="Calibri" w:cs="Calibri"/>
          <w:sz w:val="24"/>
          <w:szCs w:val="24"/>
        </w:rPr>
        <w:t>below</w:t>
      </w:r>
      <w:r w:rsidR="26B5C955" w:rsidRPr="3F8FC38F">
        <w:rPr>
          <w:rFonts w:ascii="Calibri" w:eastAsia="Calibri" w:hAnsi="Calibri" w:cs="Calibri"/>
          <w:sz w:val="24"/>
          <w:szCs w:val="24"/>
        </w:rPr>
        <w:t xml:space="preserve"> </w:t>
      </w:r>
      <w:r w:rsidR="00E06B4D">
        <w:rPr>
          <w:rFonts w:ascii="Calibri" w:eastAsia="Calibri" w:hAnsi="Calibri" w:cs="Calibri"/>
          <w:sz w:val="24"/>
          <w:szCs w:val="24"/>
        </w:rPr>
        <w:t xml:space="preserve">Keechelus </w:t>
      </w:r>
      <w:r w:rsidR="00051571">
        <w:rPr>
          <w:rFonts w:ascii="Calibri" w:eastAsia="Calibri" w:hAnsi="Calibri" w:cs="Calibri"/>
          <w:sz w:val="24"/>
          <w:szCs w:val="24"/>
        </w:rPr>
        <w:t>Dam</w:t>
      </w:r>
      <w:r w:rsidR="0054247F">
        <w:rPr>
          <w:rFonts w:ascii="Calibri" w:eastAsia="Calibri" w:hAnsi="Calibri" w:cs="Calibri"/>
          <w:sz w:val="24"/>
          <w:szCs w:val="24"/>
        </w:rPr>
        <w:t>,</w:t>
      </w:r>
      <w:r w:rsidR="00E06B4D">
        <w:rPr>
          <w:rFonts w:ascii="Calibri" w:eastAsia="Calibri" w:hAnsi="Calibri" w:cs="Calibri"/>
          <w:sz w:val="24"/>
          <w:szCs w:val="24"/>
        </w:rPr>
        <w:t xml:space="preserve"> </w:t>
      </w:r>
      <w:r w:rsidR="008B421A">
        <w:rPr>
          <w:rFonts w:ascii="Calibri" w:eastAsia="Calibri" w:hAnsi="Calibri" w:cs="Calibri"/>
          <w:sz w:val="24"/>
          <w:szCs w:val="24"/>
        </w:rPr>
        <w:t xml:space="preserve">one from </w:t>
      </w:r>
      <w:r w:rsidR="008E78E3">
        <w:rPr>
          <w:rFonts w:ascii="Calibri" w:eastAsia="Calibri" w:hAnsi="Calibri" w:cs="Calibri"/>
          <w:sz w:val="24"/>
          <w:szCs w:val="24"/>
        </w:rPr>
        <w:t xml:space="preserve">below </w:t>
      </w:r>
      <w:r w:rsidR="008B421A">
        <w:rPr>
          <w:rFonts w:ascii="Calibri" w:eastAsia="Calibri" w:hAnsi="Calibri" w:cs="Calibri"/>
          <w:sz w:val="24"/>
          <w:szCs w:val="24"/>
        </w:rPr>
        <w:t>Kachess</w:t>
      </w:r>
      <w:r w:rsidR="5C16751C" w:rsidRPr="3F8FC38F" w:rsidDel="00A36916">
        <w:rPr>
          <w:rFonts w:ascii="Calibri" w:eastAsia="Calibri" w:hAnsi="Calibri" w:cs="Calibri"/>
          <w:sz w:val="24"/>
          <w:szCs w:val="24"/>
        </w:rPr>
        <w:t xml:space="preserve"> </w:t>
      </w:r>
      <w:r w:rsidR="00051571">
        <w:rPr>
          <w:rFonts w:ascii="Calibri" w:eastAsia="Calibri" w:hAnsi="Calibri" w:cs="Calibri"/>
          <w:sz w:val="24"/>
          <w:szCs w:val="24"/>
        </w:rPr>
        <w:t>Dam</w:t>
      </w:r>
      <w:r w:rsidR="00CC2A2B">
        <w:rPr>
          <w:rFonts w:ascii="Calibri" w:eastAsia="Calibri" w:hAnsi="Calibri" w:cs="Calibri"/>
          <w:sz w:val="24"/>
          <w:szCs w:val="24"/>
        </w:rPr>
        <w:t>)</w:t>
      </w:r>
      <w:r w:rsidR="26B5C955" w:rsidRPr="3F8FC38F">
        <w:rPr>
          <w:rFonts w:ascii="Calibri" w:eastAsia="Calibri" w:hAnsi="Calibri" w:cs="Calibri"/>
          <w:sz w:val="24"/>
          <w:szCs w:val="24"/>
        </w:rPr>
        <w:t>, none access</w:t>
      </w:r>
      <w:r w:rsidR="0087389C">
        <w:rPr>
          <w:rFonts w:ascii="Calibri" w:eastAsia="Calibri" w:hAnsi="Calibri" w:cs="Calibri"/>
          <w:sz w:val="24"/>
          <w:szCs w:val="24"/>
        </w:rPr>
        <w:t>ed</w:t>
      </w:r>
      <w:r w:rsidR="26B5C955" w:rsidRPr="3F8FC38F">
        <w:rPr>
          <w:rFonts w:ascii="Calibri" w:eastAsia="Calibri" w:hAnsi="Calibri" w:cs="Calibri"/>
          <w:sz w:val="24"/>
          <w:szCs w:val="24"/>
        </w:rPr>
        <w:t xml:space="preserve"> Gold Creek</w:t>
      </w:r>
      <w:r w:rsidR="00447B9A">
        <w:rPr>
          <w:rFonts w:ascii="Calibri" w:eastAsia="Calibri" w:hAnsi="Calibri" w:cs="Calibri"/>
          <w:sz w:val="24"/>
          <w:szCs w:val="24"/>
        </w:rPr>
        <w:t xml:space="preserve">. </w:t>
      </w:r>
      <w:r w:rsidR="00E252B0">
        <w:rPr>
          <w:rFonts w:ascii="Calibri" w:eastAsia="Calibri" w:hAnsi="Calibri" w:cs="Calibri"/>
          <w:sz w:val="24"/>
          <w:szCs w:val="24"/>
        </w:rPr>
        <w:t>A</w:t>
      </w:r>
      <w:r w:rsidR="00E31A84">
        <w:rPr>
          <w:rFonts w:ascii="Calibri" w:eastAsia="Calibri" w:hAnsi="Calibri" w:cs="Calibri"/>
          <w:sz w:val="24"/>
          <w:szCs w:val="24"/>
        </w:rPr>
        <w:t xml:space="preserve">t </w:t>
      </w:r>
      <w:r w:rsidR="26B5C955" w:rsidRPr="3F8FC38F">
        <w:rPr>
          <w:rFonts w:ascii="Calibri" w:eastAsia="Calibri" w:hAnsi="Calibri" w:cs="Calibri"/>
          <w:sz w:val="24"/>
          <w:szCs w:val="24"/>
        </w:rPr>
        <w:t xml:space="preserve">least 14 </w:t>
      </w:r>
      <w:r w:rsidR="00777E7E">
        <w:rPr>
          <w:rFonts w:ascii="Calibri" w:eastAsia="Calibri" w:hAnsi="Calibri" w:cs="Calibri"/>
          <w:sz w:val="24"/>
          <w:szCs w:val="24"/>
        </w:rPr>
        <w:t>Bull Trout</w:t>
      </w:r>
      <w:r w:rsidR="00317FE9">
        <w:rPr>
          <w:rFonts w:ascii="Calibri" w:eastAsia="Calibri" w:hAnsi="Calibri" w:cs="Calibri"/>
          <w:sz w:val="24"/>
          <w:szCs w:val="24"/>
        </w:rPr>
        <w:t xml:space="preserve"> </w:t>
      </w:r>
      <w:r w:rsidR="00E96522">
        <w:rPr>
          <w:rFonts w:ascii="Calibri" w:eastAsia="Calibri" w:hAnsi="Calibri" w:cs="Calibri"/>
          <w:sz w:val="24"/>
          <w:szCs w:val="24"/>
        </w:rPr>
        <w:t>ultimately</w:t>
      </w:r>
      <w:r w:rsidR="00E96522" w:rsidRPr="3F8FC38F">
        <w:rPr>
          <w:rFonts w:ascii="Calibri" w:eastAsia="Calibri" w:hAnsi="Calibri" w:cs="Calibri"/>
          <w:sz w:val="24"/>
          <w:szCs w:val="24"/>
        </w:rPr>
        <w:t xml:space="preserve"> </w:t>
      </w:r>
      <w:r w:rsidR="26B5C955" w:rsidRPr="3F8FC38F">
        <w:rPr>
          <w:rFonts w:ascii="Calibri" w:eastAsia="Calibri" w:hAnsi="Calibri" w:cs="Calibri"/>
          <w:sz w:val="24"/>
          <w:szCs w:val="24"/>
        </w:rPr>
        <w:t>avoid</w:t>
      </w:r>
      <w:r w:rsidR="002972B3">
        <w:rPr>
          <w:rFonts w:ascii="Calibri" w:eastAsia="Calibri" w:hAnsi="Calibri" w:cs="Calibri"/>
          <w:sz w:val="24"/>
          <w:szCs w:val="24"/>
        </w:rPr>
        <w:t>ed</w:t>
      </w:r>
      <w:r w:rsidR="26B5C955" w:rsidRPr="3F8FC38F">
        <w:rPr>
          <w:rFonts w:ascii="Calibri" w:eastAsia="Calibri" w:hAnsi="Calibri" w:cs="Calibri"/>
          <w:sz w:val="24"/>
          <w:szCs w:val="24"/>
        </w:rPr>
        <w:t xml:space="preserve"> capture</w:t>
      </w:r>
      <w:r w:rsidR="002972B3">
        <w:rPr>
          <w:rFonts w:ascii="Calibri" w:eastAsia="Calibri" w:hAnsi="Calibri" w:cs="Calibri"/>
          <w:sz w:val="24"/>
          <w:szCs w:val="24"/>
        </w:rPr>
        <w:t xml:space="preserve"> and remain</w:t>
      </w:r>
      <w:r w:rsidR="00EB4C4F">
        <w:rPr>
          <w:rFonts w:ascii="Calibri" w:eastAsia="Calibri" w:hAnsi="Calibri" w:cs="Calibri"/>
          <w:sz w:val="24"/>
          <w:szCs w:val="24"/>
        </w:rPr>
        <w:t>ed</w:t>
      </w:r>
      <w:r w:rsidR="002972B3">
        <w:rPr>
          <w:rFonts w:ascii="Calibri" w:eastAsia="Calibri" w:hAnsi="Calibri" w:cs="Calibri"/>
          <w:sz w:val="24"/>
          <w:szCs w:val="24"/>
        </w:rPr>
        <w:t xml:space="preserve"> </w:t>
      </w:r>
      <w:r w:rsidR="00E23B96">
        <w:rPr>
          <w:rFonts w:ascii="Calibri" w:eastAsia="Calibri" w:hAnsi="Calibri" w:cs="Calibri"/>
          <w:sz w:val="24"/>
          <w:szCs w:val="24"/>
        </w:rPr>
        <w:t>below</w:t>
      </w:r>
      <w:r w:rsidR="002972B3">
        <w:rPr>
          <w:rFonts w:ascii="Calibri" w:eastAsia="Calibri" w:hAnsi="Calibri" w:cs="Calibri"/>
          <w:sz w:val="24"/>
          <w:szCs w:val="24"/>
        </w:rPr>
        <w:t xml:space="preserve"> </w:t>
      </w:r>
      <w:r w:rsidR="000D2DFA">
        <w:rPr>
          <w:rFonts w:ascii="Calibri" w:eastAsia="Calibri" w:hAnsi="Calibri" w:cs="Calibri"/>
          <w:sz w:val="24"/>
          <w:szCs w:val="24"/>
        </w:rPr>
        <w:t>Keechel</w:t>
      </w:r>
      <w:r w:rsidR="00421117">
        <w:rPr>
          <w:rFonts w:ascii="Calibri" w:eastAsia="Calibri" w:hAnsi="Calibri" w:cs="Calibri"/>
          <w:sz w:val="24"/>
          <w:szCs w:val="24"/>
        </w:rPr>
        <w:t>us D</w:t>
      </w:r>
      <w:r w:rsidR="001B37C5">
        <w:rPr>
          <w:rFonts w:ascii="Calibri" w:eastAsia="Calibri" w:hAnsi="Calibri" w:cs="Calibri"/>
          <w:sz w:val="24"/>
          <w:szCs w:val="24"/>
        </w:rPr>
        <w:t>am</w:t>
      </w:r>
      <w:r w:rsidR="002972B3">
        <w:rPr>
          <w:rFonts w:ascii="Calibri" w:eastAsia="Calibri" w:hAnsi="Calibri" w:cs="Calibri"/>
          <w:sz w:val="24"/>
          <w:szCs w:val="24"/>
        </w:rPr>
        <w:t>.</w:t>
      </w:r>
      <w:r w:rsidR="26B5C955" w:rsidRPr="3F8FC38F">
        <w:rPr>
          <w:rFonts w:ascii="Calibri" w:eastAsia="Calibri" w:hAnsi="Calibri" w:cs="Calibri"/>
          <w:sz w:val="24"/>
          <w:szCs w:val="24"/>
        </w:rPr>
        <w:t xml:space="preserve"> </w:t>
      </w:r>
      <w:r w:rsidR="00BB60B6">
        <w:rPr>
          <w:rFonts w:ascii="Calibri" w:eastAsia="Calibri" w:hAnsi="Calibri" w:cs="Calibri"/>
          <w:sz w:val="24"/>
          <w:szCs w:val="24"/>
        </w:rPr>
        <w:t xml:space="preserve">In 2025 we will </w:t>
      </w:r>
      <w:r w:rsidR="00412E3C">
        <w:rPr>
          <w:rFonts w:ascii="Calibri" w:eastAsia="Calibri" w:hAnsi="Calibri" w:cs="Calibri"/>
          <w:sz w:val="24"/>
          <w:szCs w:val="24"/>
        </w:rPr>
        <w:t xml:space="preserve">continue </w:t>
      </w:r>
      <w:r w:rsidR="00701764">
        <w:rPr>
          <w:rFonts w:ascii="Calibri" w:eastAsia="Calibri" w:hAnsi="Calibri" w:cs="Calibri"/>
          <w:sz w:val="24"/>
          <w:szCs w:val="24"/>
        </w:rPr>
        <w:t xml:space="preserve">trap and haul using the methods described here </w:t>
      </w:r>
      <w:r w:rsidR="00595A80">
        <w:rPr>
          <w:rFonts w:ascii="Calibri" w:eastAsia="Calibri" w:hAnsi="Calibri" w:cs="Calibri"/>
          <w:sz w:val="24"/>
          <w:szCs w:val="24"/>
        </w:rPr>
        <w:t xml:space="preserve">but will </w:t>
      </w:r>
      <w:r w:rsidR="000D2FF1">
        <w:rPr>
          <w:rFonts w:ascii="Calibri" w:eastAsia="Calibri" w:hAnsi="Calibri" w:cs="Calibri"/>
          <w:sz w:val="24"/>
          <w:szCs w:val="24"/>
        </w:rPr>
        <w:t>also deploy</w:t>
      </w:r>
      <w:r w:rsidR="00AD2774">
        <w:rPr>
          <w:rFonts w:ascii="Calibri" w:eastAsia="Calibri" w:hAnsi="Calibri" w:cs="Calibri"/>
          <w:sz w:val="24"/>
          <w:szCs w:val="24"/>
        </w:rPr>
        <w:t xml:space="preserve"> a picket </w:t>
      </w:r>
      <w:r w:rsidR="00805B65">
        <w:rPr>
          <w:rFonts w:ascii="Calibri" w:eastAsia="Calibri" w:hAnsi="Calibri" w:cs="Calibri"/>
          <w:sz w:val="24"/>
          <w:szCs w:val="24"/>
        </w:rPr>
        <w:t>weir</w:t>
      </w:r>
      <w:r w:rsidR="00AD2774">
        <w:rPr>
          <w:rFonts w:ascii="Calibri" w:eastAsia="Calibri" w:hAnsi="Calibri" w:cs="Calibri"/>
          <w:sz w:val="24"/>
          <w:szCs w:val="24"/>
        </w:rPr>
        <w:t xml:space="preserve"> trap in the Keechelus</w:t>
      </w:r>
      <w:r w:rsidR="00F9511F">
        <w:rPr>
          <w:rFonts w:ascii="Calibri" w:eastAsia="Calibri" w:hAnsi="Calibri" w:cs="Calibri"/>
          <w:sz w:val="24"/>
          <w:szCs w:val="24"/>
        </w:rPr>
        <w:t xml:space="preserve"> Dam outlet channel</w:t>
      </w:r>
      <w:r w:rsidR="000D2FF1">
        <w:rPr>
          <w:rFonts w:ascii="Calibri" w:eastAsia="Calibri" w:hAnsi="Calibri" w:cs="Calibri"/>
          <w:sz w:val="24"/>
          <w:szCs w:val="24"/>
        </w:rPr>
        <w:t xml:space="preserve"> in hopes of increasing our </w:t>
      </w:r>
      <w:r w:rsidR="00727A89">
        <w:rPr>
          <w:rFonts w:ascii="Calibri" w:eastAsia="Calibri" w:hAnsi="Calibri" w:cs="Calibri"/>
          <w:sz w:val="24"/>
          <w:szCs w:val="24"/>
        </w:rPr>
        <w:t>collection numbers</w:t>
      </w:r>
      <w:r w:rsidR="00127A8E">
        <w:rPr>
          <w:rFonts w:ascii="Calibri" w:eastAsia="Calibri" w:hAnsi="Calibri" w:cs="Calibri"/>
          <w:sz w:val="24"/>
          <w:szCs w:val="24"/>
        </w:rPr>
        <w:t xml:space="preserve">. This trap was </w:t>
      </w:r>
      <w:r w:rsidR="0092719D">
        <w:rPr>
          <w:rFonts w:ascii="Calibri" w:eastAsia="Calibri" w:hAnsi="Calibri" w:cs="Calibri"/>
          <w:sz w:val="24"/>
          <w:szCs w:val="24"/>
        </w:rPr>
        <w:t xml:space="preserve">previously </w:t>
      </w:r>
      <w:r w:rsidR="00127A8E">
        <w:rPr>
          <w:rFonts w:ascii="Calibri" w:eastAsia="Calibri" w:hAnsi="Calibri" w:cs="Calibri"/>
          <w:sz w:val="24"/>
          <w:szCs w:val="24"/>
        </w:rPr>
        <w:t xml:space="preserve">used </w:t>
      </w:r>
      <w:r w:rsidR="0033314C">
        <w:rPr>
          <w:rFonts w:ascii="Calibri" w:eastAsia="Calibri" w:hAnsi="Calibri" w:cs="Calibri"/>
          <w:sz w:val="24"/>
          <w:szCs w:val="24"/>
        </w:rPr>
        <w:t>to collect Bull Trout in the lower North Fork Tieton River</w:t>
      </w:r>
      <w:r w:rsidR="00CF717B">
        <w:rPr>
          <w:rFonts w:ascii="Calibri" w:eastAsia="Calibri" w:hAnsi="Calibri" w:cs="Calibri"/>
          <w:sz w:val="24"/>
          <w:szCs w:val="24"/>
        </w:rPr>
        <w:t xml:space="preserve"> (Thomas et al. 2014).</w:t>
      </w:r>
      <w:r w:rsidR="003C60E4">
        <w:rPr>
          <w:rFonts w:ascii="Calibri" w:eastAsia="Calibri" w:hAnsi="Calibri" w:cs="Calibri"/>
          <w:sz w:val="24"/>
          <w:szCs w:val="24"/>
        </w:rPr>
        <w:t xml:space="preserve"> </w:t>
      </w:r>
      <w:r w:rsidR="363C3F9E" w:rsidRPr="3F8FC38F">
        <w:rPr>
          <w:rFonts w:ascii="Calibri" w:eastAsia="Calibri" w:hAnsi="Calibri" w:cs="Calibri"/>
          <w:sz w:val="24"/>
          <w:szCs w:val="24"/>
        </w:rPr>
        <w:t xml:space="preserve">The acoustic </w:t>
      </w:r>
      <w:r w:rsidR="00727A89">
        <w:rPr>
          <w:rFonts w:ascii="Calibri" w:eastAsia="Calibri" w:hAnsi="Calibri" w:cs="Calibri"/>
          <w:sz w:val="24"/>
          <w:szCs w:val="24"/>
        </w:rPr>
        <w:t xml:space="preserve">telemetry </w:t>
      </w:r>
      <w:r w:rsidR="363C3F9E" w:rsidRPr="3F8FC38F">
        <w:rPr>
          <w:rFonts w:ascii="Calibri" w:eastAsia="Calibri" w:hAnsi="Calibri" w:cs="Calibri"/>
          <w:sz w:val="24"/>
          <w:szCs w:val="24"/>
        </w:rPr>
        <w:t xml:space="preserve">data indicated that </w:t>
      </w:r>
      <w:r w:rsidR="00635397">
        <w:rPr>
          <w:rFonts w:ascii="Calibri" w:eastAsia="Calibri" w:hAnsi="Calibri" w:cs="Calibri"/>
          <w:sz w:val="24"/>
          <w:szCs w:val="24"/>
        </w:rPr>
        <w:t xml:space="preserve">while </w:t>
      </w:r>
      <w:r w:rsidR="00495F12">
        <w:rPr>
          <w:rFonts w:ascii="Calibri" w:eastAsia="Calibri" w:hAnsi="Calibri" w:cs="Calibri"/>
          <w:sz w:val="24"/>
          <w:szCs w:val="24"/>
        </w:rPr>
        <w:t>B</w:t>
      </w:r>
      <w:r w:rsidR="00495F12" w:rsidRPr="3F8FC38F">
        <w:rPr>
          <w:rFonts w:ascii="Calibri" w:eastAsia="Calibri" w:hAnsi="Calibri" w:cs="Calibri"/>
          <w:sz w:val="24"/>
          <w:szCs w:val="24"/>
        </w:rPr>
        <w:t xml:space="preserve">ull </w:t>
      </w:r>
      <w:r w:rsidR="00495F12">
        <w:rPr>
          <w:rFonts w:ascii="Calibri" w:eastAsia="Calibri" w:hAnsi="Calibri" w:cs="Calibri"/>
          <w:sz w:val="24"/>
          <w:szCs w:val="24"/>
        </w:rPr>
        <w:t>T</w:t>
      </w:r>
      <w:r w:rsidR="00495F12" w:rsidRPr="3F8FC38F">
        <w:rPr>
          <w:rFonts w:ascii="Calibri" w:eastAsia="Calibri" w:hAnsi="Calibri" w:cs="Calibri"/>
          <w:sz w:val="24"/>
          <w:szCs w:val="24"/>
        </w:rPr>
        <w:t xml:space="preserve">rout </w:t>
      </w:r>
      <w:r w:rsidR="363C3F9E" w:rsidRPr="3F8FC38F">
        <w:rPr>
          <w:rFonts w:ascii="Calibri" w:eastAsia="Calibri" w:hAnsi="Calibri" w:cs="Calibri"/>
          <w:sz w:val="24"/>
          <w:szCs w:val="24"/>
        </w:rPr>
        <w:t xml:space="preserve">traversed </w:t>
      </w:r>
      <w:r w:rsidR="007C0915">
        <w:rPr>
          <w:rFonts w:ascii="Calibri" w:eastAsia="Calibri" w:hAnsi="Calibri" w:cs="Calibri"/>
          <w:sz w:val="24"/>
          <w:szCs w:val="24"/>
        </w:rPr>
        <w:t>Keechelus R</w:t>
      </w:r>
      <w:r w:rsidR="363C3F9E" w:rsidRPr="3F8FC38F">
        <w:rPr>
          <w:rFonts w:ascii="Calibri" w:eastAsia="Calibri" w:hAnsi="Calibri" w:cs="Calibri"/>
          <w:sz w:val="24"/>
          <w:szCs w:val="24"/>
        </w:rPr>
        <w:t xml:space="preserve">eservoir, they spent a disproportionate amount of time in the </w:t>
      </w:r>
      <w:r w:rsidR="00127B04">
        <w:rPr>
          <w:rFonts w:ascii="Calibri" w:eastAsia="Calibri" w:hAnsi="Calibri" w:cs="Calibri"/>
          <w:sz w:val="24"/>
          <w:szCs w:val="24"/>
        </w:rPr>
        <w:t>forebay</w:t>
      </w:r>
      <w:r w:rsidR="006E1B34">
        <w:rPr>
          <w:rFonts w:ascii="Calibri" w:eastAsia="Calibri" w:hAnsi="Calibri" w:cs="Calibri"/>
          <w:sz w:val="24"/>
          <w:szCs w:val="24"/>
        </w:rPr>
        <w:t xml:space="preserve"> which</w:t>
      </w:r>
      <w:r w:rsidR="363C3F9E" w:rsidRPr="3F8FC38F">
        <w:rPr>
          <w:rFonts w:ascii="Calibri" w:eastAsia="Calibri" w:hAnsi="Calibri" w:cs="Calibri"/>
          <w:sz w:val="24"/>
          <w:szCs w:val="24"/>
        </w:rPr>
        <w:t xml:space="preserve"> likely </w:t>
      </w:r>
      <w:r w:rsidR="002E4354" w:rsidRPr="3F8FC38F">
        <w:rPr>
          <w:rFonts w:ascii="Calibri" w:eastAsia="Calibri" w:hAnsi="Calibri" w:cs="Calibri"/>
          <w:sz w:val="24"/>
          <w:szCs w:val="24"/>
        </w:rPr>
        <w:t>increas</w:t>
      </w:r>
      <w:r w:rsidR="002E4354">
        <w:rPr>
          <w:rFonts w:ascii="Calibri" w:eastAsia="Calibri" w:hAnsi="Calibri" w:cs="Calibri"/>
          <w:sz w:val="24"/>
          <w:szCs w:val="24"/>
        </w:rPr>
        <w:t>ed</w:t>
      </w:r>
      <w:r w:rsidR="002E4354" w:rsidRPr="3F8FC38F">
        <w:rPr>
          <w:rFonts w:ascii="Calibri" w:eastAsia="Calibri" w:hAnsi="Calibri" w:cs="Calibri"/>
          <w:sz w:val="24"/>
          <w:szCs w:val="24"/>
        </w:rPr>
        <w:t xml:space="preserve"> </w:t>
      </w:r>
      <w:r w:rsidR="363C3F9E" w:rsidRPr="3F8FC38F">
        <w:rPr>
          <w:rFonts w:ascii="Calibri" w:eastAsia="Calibri" w:hAnsi="Calibri" w:cs="Calibri"/>
          <w:sz w:val="24"/>
          <w:szCs w:val="24"/>
        </w:rPr>
        <w:t>the</w:t>
      </w:r>
      <w:r w:rsidR="00516FCA">
        <w:rPr>
          <w:rFonts w:ascii="Calibri" w:eastAsia="Calibri" w:hAnsi="Calibri" w:cs="Calibri"/>
          <w:sz w:val="24"/>
          <w:szCs w:val="24"/>
        </w:rPr>
        <w:t>ir entrainment</w:t>
      </w:r>
      <w:r w:rsidR="363C3F9E" w:rsidRPr="3F8FC38F">
        <w:rPr>
          <w:rFonts w:ascii="Calibri" w:eastAsia="Calibri" w:hAnsi="Calibri" w:cs="Calibri"/>
          <w:sz w:val="24"/>
          <w:szCs w:val="24"/>
        </w:rPr>
        <w:t xml:space="preserve"> </w:t>
      </w:r>
      <w:r w:rsidR="00516FCA" w:rsidRPr="3F8FC38F">
        <w:rPr>
          <w:rFonts w:ascii="Calibri" w:eastAsia="Calibri" w:hAnsi="Calibri" w:cs="Calibri"/>
          <w:sz w:val="24"/>
          <w:szCs w:val="24"/>
        </w:rPr>
        <w:t>probabilit</w:t>
      </w:r>
      <w:r w:rsidR="00516FCA">
        <w:rPr>
          <w:rFonts w:ascii="Calibri" w:eastAsia="Calibri" w:hAnsi="Calibri" w:cs="Calibri"/>
          <w:sz w:val="24"/>
          <w:szCs w:val="24"/>
        </w:rPr>
        <w:t>y</w:t>
      </w:r>
      <w:r w:rsidR="363C3F9E" w:rsidRPr="3F8FC38F">
        <w:rPr>
          <w:rFonts w:ascii="Calibri" w:eastAsia="Calibri" w:hAnsi="Calibri" w:cs="Calibri"/>
          <w:sz w:val="24"/>
          <w:szCs w:val="24"/>
        </w:rPr>
        <w:t xml:space="preserve">. </w:t>
      </w:r>
      <w:r w:rsidR="00C97813">
        <w:rPr>
          <w:rFonts w:ascii="Calibri" w:eastAsia="Calibri" w:hAnsi="Calibri" w:cs="Calibri"/>
          <w:sz w:val="24"/>
          <w:szCs w:val="24"/>
        </w:rPr>
        <w:t>For La Salle</w:t>
      </w:r>
      <w:r w:rsidR="0085321A">
        <w:rPr>
          <w:rFonts w:ascii="Calibri" w:eastAsia="Calibri" w:hAnsi="Calibri" w:cs="Calibri"/>
          <w:sz w:val="24"/>
          <w:szCs w:val="24"/>
        </w:rPr>
        <w:t xml:space="preserve"> implanted with acoustic tags</w:t>
      </w:r>
      <w:r w:rsidR="001A408A">
        <w:rPr>
          <w:rFonts w:ascii="Calibri" w:eastAsia="Calibri" w:hAnsi="Calibri" w:cs="Calibri"/>
          <w:sz w:val="24"/>
          <w:szCs w:val="24"/>
        </w:rPr>
        <w:t>,</w:t>
      </w:r>
      <w:r w:rsidR="00C97813">
        <w:rPr>
          <w:rFonts w:ascii="Calibri" w:eastAsia="Calibri" w:hAnsi="Calibri" w:cs="Calibri"/>
          <w:sz w:val="24"/>
          <w:szCs w:val="24"/>
        </w:rPr>
        <w:t xml:space="preserve"> we estimated an entrainment </w:t>
      </w:r>
      <w:r w:rsidR="00B104F1">
        <w:rPr>
          <w:rFonts w:ascii="Calibri" w:eastAsia="Calibri" w:hAnsi="Calibri" w:cs="Calibri"/>
          <w:sz w:val="24"/>
          <w:szCs w:val="24"/>
        </w:rPr>
        <w:t>probability</w:t>
      </w:r>
      <w:r w:rsidR="00C97813">
        <w:rPr>
          <w:rFonts w:ascii="Calibri" w:eastAsia="Calibri" w:hAnsi="Calibri" w:cs="Calibri"/>
          <w:sz w:val="24"/>
          <w:szCs w:val="24"/>
        </w:rPr>
        <w:t xml:space="preserve"> of nearly 23% </w:t>
      </w:r>
      <w:r w:rsidR="00B104F1">
        <w:rPr>
          <w:rFonts w:ascii="Calibri" w:eastAsia="Calibri" w:hAnsi="Calibri" w:cs="Calibri"/>
          <w:sz w:val="24"/>
          <w:szCs w:val="24"/>
        </w:rPr>
        <w:t xml:space="preserve">over </w:t>
      </w:r>
      <w:r w:rsidR="001A408A">
        <w:rPr>
          <w:rFonts w:ascii="Calibri" w:eastAsia="Calibri" w:hAnsi="Calibri" w:cs="Calibri"/>
          <w:sz w:val="24"/>
          <w:szCs w:val="24"/>
        </w:rPr>
        <w:t xml:space="preserve">the </w:t>
      </w:r>
      <w:r w:rsidR="00F60FA2">
        <w:rPr>
          <w:rFonts w:ascii="Calibri" w:eastAsia="Calibri" w:hAnsi="Calibri" w:cs="Calibri"/>
          <w:sz w:val="24"/>
          <w:szCs w:val="24"/>
        </w:rPr>
        <w:t>five-month</w:t>
      </w:r>
      <w:r w:rsidR="00B104F1">
        <w:rPr>
          <w:rFonts w:ascii="Calibri" w:eastAsia="Calibri" w:hAnsi="Calibri" w:cs="Calibri"/>
          <w:sz w:val="24"/>
          <w:szCs w:val="24"/>
        </w:rPr>
        <w:t xml:space="preserve"> period</w:t>
      </w:r>
      <w:r w:rsidR="0034766C">
        <w:rPr>
          <w:rFonts w:ascii="Calibri" w:eastAsia="Calibri" w:hAnsi="Calibri" w:cs="Calibri"/>
          <w:sz w:val="24"/>
          <w:szCs w:val="24"/>
        </w:rPr>
        <w:t xml:space="preserve"> </w:t>
      </w:r>
      <w:r w:rsidR="0056526A">
        <w:rPr>
          <w:rFonts w:ascii="Calibri" w:eastAsia="Calibri" w:hAnsi="Calibri" w:cs="Calibri"/>
          <w:sz w:val="24"/>
          <w:szCs w:val="24"/>
        </w:rPr>
        <w:t>from release</w:t>
      </w:r>
      <w:r w:rsidR="0034766C">
        <w:rPr>
          <w:rFonts w:ascii="Calibri" w:eastAsia="Calibri" w:hAnsi="Calibri" w:cs="Calibri"/>
          <w:sz w:val="24"/>
          <w:szCs w:val="24"/>
        </w:rPr>
        <w:t xml:space="preserve"> until our last download</w:t>
      </w:r>
      <w:r w:rsidR="00F60FA2">
        <w:rPr>
          <w:rFonts w:ascii="Calibri" w:eastAsia="Calibri" w:hAnsi="Calibri" w:cs="Calibri"/>
          <w:sz w:val="24"/>
          <w:szCs w:val="24"/>
        </w:rPr>
        <w:t xml:space="preserve"> in early December</w:t>
      </w:r>
      <w:r w:rsidR="00AD2C65">
        <w:rPr>
          <w:rFonts w:ascii="Calibri" w:eastAsia="Calibri" w:hAnsi="Calibri" w:cs="Calibri"/>
          <w:sz w:val="24"/>
          <w:szCs w:val="24"/>
        </w:rPr>
        <w:t xml:space="preserve">. </w:t>
      </w:r>
      <w:r w:rsidR="00A80F6C">
        <w:rPr>
          <w:rFonts w:ascii="Calibri" w:eastAsia="Calibri" w:hAnsi="Calibri" w:cs="Calibri"/>
          <w:sz w:val="24"/>
          <w:szCs w:val="24"/>
        </w:rPr>
        <w:t xml:space="preserve">While </w:t>
      </w:r>
      <w:r w:rsidR="00A571D0">
        <w:rPr>
          <w:rFonts w:ascii="Calibri" w:eastAsia="Calibri" w:hAnsi="Calibri" w:cs="Calibri"/>
          <w:sz w:val="24"/>
          <w:szCs w:val="24"/>
        </w:rPr>
        <w:t>i</w:t>
      </w:r>
      <w:r w:rsidR="26B5C955" w:rsidRPr="3F8FC38F">
        <w:rPr>
          <w:rFonts w:ascii="Calibri" w:eastAsia="Calibri" w:hAnsi="Calibri" w:cs="Calibri"/>
          <w:sz w:val="24"/>
          <w:szCs w:val="24"/>
        </w:rPr>
        <w:t xml:space="preserve">t </w:t>
      </w:r>
      <w:r w:rsidR="004C5046">
        <w:rPr>
          <w:rFonts w:ascii="Calibri" w:eastAsia="Calibri" w:hAnsi="Calibri" w:cs="Calibri"/>
          <w:sz w:val="24"/>
          <w:szCs w:val="24"/>
        </w:rPr>
        <w:t>i</w:t>
      </w:r>
      <w:r w:rsidR="000D303F">
        <w:rPr>
          <w:rFonts w:ascii="Calibri" w:eastAsia="Calibri" w:hAnsi="Calibri" w:cs="Calibri"/>
          <w:sz w:val="24"/>
          <w:szCs w:val="24"/>
        </w:rPr>
        <w:t>s</w:t>
      </w:r>
      <w:r w:rsidR="26B5C955" w:rsidRPr="3F8FC38F">
        <w:rPr>
          <w:rFonts w:ascii="Calibri" w:eastAsia="Calibri" w:hAnsi="Calibri" w:cs="Calibri"/>
          <w:sz w:val="24"/>
          <w:szCs w:val="24"/>
        </w:rPr>
        <w:t xml:space="preserve"> unclear what factors </w:t>
      </w:r>
      <w:r w:rsidR="00CD1F53">
        <w:rPr>
          <w:rFonts w:ascii="Calibri" w:eastAsia="Calibri" w:hAnsi="Calibri" w:cs="Calibri"/>
          <w:sz w:val="24"/>
          <w:szCs w:val="24"/>
        </w:rPr>
        <w:t>contribute</w:t>
      </w:r>
      <w:r w:rsidR="26B5C955" w:rsidRPr="3F8FC38F">
        <w:rPr>
          <w:rFonts w:ascii="Calibri" w:eastAsia="Calibri" w:hAnsi="Calibri" w:cs="Calibri"/>
          <w:sz w:val="24"/>
          <w:szCs w:val="24"/>
        </w:rPr>
        <w:t xml:space="preserve"> to entrainment, </w:t>
      </w:r>
      <w:r w:rsidR="00F20767">
        <w:rPr>
          <w:rFonts w:ascii="Calibri" w:eastAsia="Calibri" w:hAnsi="Calibri" w:cs="Calibri"/>
          <w:sz w:val="24"/>
          <w:szCs w:val="24"/>
        </w:rPr>
        <w:t>the</w:t>
      </w:r>
      <w:r w:rsidR="008A02EA">
        <w:rPr>
          <w:rFonts w:ascii="Calibri" w:eastAsia="Calibri" w:hAnsi="Calibri" w:cs="Calibri"/>
          <w:sz w:val="24"/>
          <w:szCs w:val="24"/>
        </w:rPr>
        <w:t xml:space="preserve"> </w:t>
      </w:r>
      <w:r w:rsidR="009918F9">
        <w:rPr>
          <w:rFonts w:ascii="Calibri" w:eastAsia="Calibri" w:hAnsi="Calibri" w:cs="Calibri"/>
          <w:sz w:val="24"/>
          <w:szCs w:val="24"/>
        </w:rPr>
        <w:t xml:space="preserve">relative </w:t>
      </w:r>
      <w:r w:rsidR="008A02EA">
        <w:rPr>
          <w:rFonts w:ascii="Calibri" w:eastAsia="Calibri" w:hAnsi="Calibri" w:cs="Calibri"/>
          <w:sz w:val="24"/>
          <w:szCs w:val="24"/>
        </w:rPr>
        <w:t xml:space="preserve">number of fish collected </w:t>
      </w:r>
      <w:r w:rsidR="002E253B">
        <w:rPr>
          <w:rFonts w:ascii="Calibri" w:eastAsia="Calibri" w:hAnsi="Calibri" w:cs="Calibri"/>
          <w:sz w:val="24"/>
          <w:szCs w:val="24"/>
        </w:rPr>
        <w:t>annually suggest</w:t>
      </w:r>
      <w:r w:rsidR="00024969">
        <w:rPr>
          <w:rFonts w:ascii="Calibri" w:eastAsia="Calibri" w:hAnsi="Calibri" w:cs="Calibri"/>
          <w:sz w:val="24"/>
          <w:szCs w:val="24"/>
        </w:rPr>
        <w:t>s</w:t>
      </w:r>
      <w:r w:rsidR="002E253B">
        <w:rPr>
          <w:rFonts w:ascii="Calibri" w:eastAsia="Calibri" w:hAnsi="Calibri" w:cs="Calibri"/>
          <w:sz w:val="24"/>
          <w:szCs w:val="24"/>
        </w:rPr>
        <w:t xml:space="preserve"> entrainment is related to Keechelus Reservoir water elevation</w:t>
      </w:r>
      <w:r w:rsidR="00D71375">
        <w:rPr>
          <w:rFonts w:ascii="Calibri" w:eastAsia="Calibri" w:hAnsi="Calibri" w:cs="Calibri"/>
          <w:sz w:val="24"/>
          <w:szCs w:val="24"/>
        </w:rPr>
        <w:t xml:space="preserve"> </w:t>
      </w:r>
      <w:r w:rsidR="00A80567">
        <w:rPr>
          <w:rFonts w:ascii="Calibri" w:eastAsia="Calibri" w:hAnsi="Calibri" w:cs="Calibri"/>
          <w:sz w:val="24"/>
          <w:szCs w:val="24"/>
        </w:rPr>
        <w:t>with a</w:t>
      </w:r>
      <w:r w:rsidR="008A02EA">
        <w:rPr>
          <w:rFonts w:ascii="Calibri" w:eastAsia="Calibri" w:hAnsi="Calibri" w:cs="Calibri"/>
          <w:sz w:val="24"/>
          <w:szCs w:val="24"/>
        </w:rPr>
        <w:t xml:space="preserve"> </w:t>
      </w:r>
      <w:r w:rsidR="00763372">
        <w:rPr>
          <w:rFonts w:ascii="Calibri" w:eastAsia="Calibri" w:hAnsi="Calibri" w:cs="Calibri"/>
          <w:sz w:val="24"/>
          <w:szCs w:val="24"/>
        </w:rPr>
        <w:t>greater</w:t>
      </w:r>
      <w:r w:rsidR="008A02EA">
        <w:rPr>
          <w:rFonts w:ascii="Calibri" w:eastAsia="Calibri" w:hAnsi="Calibri" w:cs="Calibri"/>
          <w:sz w:val="24"/>
          <w:szCs w:val="24"/>
        </w:rPr>
        <w:t xml:space="preserve"> </w:t>
      </w:r>
      <w:r w:rsidR="00A80567">
        <w:rPr>
          <w:rFonts w:ascii="Calibri" w:eastAsia="Calibri" w:hAnsi="Calibri" w:cs="Calibri"/>
          <w:sz w:val="24"/>
          <w:szCs w:val="24"/>
        </w:rPr>
        <w:t xml:space="preserve">number collected </w:t>
      </w:r>
      <w:r w:rsidR="008A02EA">
        <w:rPr>
          <w:rFonts w:ascii="Calibri" w:eastAsia="Calibri" w:hAnsi="Calibri" w:cs="Calibri"/>
          <w:sz w:val="24"/>
          <w:szCs w:val="24"/>
        </w:rPr>
        <w:t>during low water year</w:t>
      </w:r>
      <w:r w:rsidR="00763372">
        <w:rPr>
          <w:rFonts w:ascii="Calibri" w:eastAsia="Calibri" w:hAnsi="Calibri" w:cs="Calibri"/>
          <w:sz w:val="24"/>
          <w:szCs w:val="24"/>
        </w:rPr>
        <w:t>s</w:t>
      </w:r>
      <w:r w:rsidR="00FF3A94">
        <w:rPr>
          <w:rFonts w:ascii="Calibri" w:eastAsia="Calibri" w:hAnsi="Calibri" w:cs="Calibri"/>
          <w:sz w:val="24"/>
          <w:szCs w:val="24"/>
        </w:rPr>
        <w:t xml:space="preserve"> (2019, 2023, 2024)</w:t>
      </w:r>
      <w:r w:rsidR="00A80567">
        <w:rPr>
          <w:rFonts w:ascii="Calibri" w:eastAsia="Calibri" w:hAnsi="Calibri" w:cs="Calibri"/>
          <w:sz w:val="24"/>
          <w:szCs w:val="24"/>
        </w:rPr>
        <w:t>.</w:t>
      </w:r>
      <w:r w:rsidR="00A85129">
        <w:rPr>
          <w:rFonts w:ascii="Calibri" w:eastAsia="Calibri" w:hAnsi="Calibri" w:cs="Calibri"/>
          <w:sz w:val="24"/>
          <w:szCs w:val="24"/>
        </w:rPr>
        <w:t xml:space="preserve"> </w:t>
      </w:r>
      <w:r w:rsidR="26B5C955" w:rsidRPr="3F8FC38F">
        <w:rPr>
          <w:rFonts w:ascii="Calibri" w:eastAsia="Calibri" w:hAnsi="Calibri" w:cs="Calibri"/>
          <w:sz w:val="24"/>
          <w:szCs w:val="24"/>
        </w:rPr>
        <w:t xml:space="preserve"> </w:t>
      </w:r>
    </w:p>
    <w:p w14:paraId="70E7E208" w14:textId="6766ED20" w:rsidR="00336188" w:rsidRDefault="00E4565E" w:rsidP="3F8FC38F">
      <w:pPr>
        <w:rPr>
          <w:rFonts w:ascii="Calibri" w:eastAsia="Calibri" w:hAnsi="Calibri" w:cs="Calibri"/>
          <w:sz w:val="24"/>
          <w:szCs w:val="24"/>
        </w:rPr>
      </w:pPr>
      <w:r>
        <w:rPr>
          <w:rFonts w:ascii="Calibri" w:eastAsia="Calibri" w:hAnsi="Calibri" w:cs="Calibri"/>
          <w:sz w:val="24"/>
          <w:szCs w:val="24"/>
        </w:rPr>
        <w:t>T</w:t>
      </w:r>
      <w:r w:rsidR="26B5C955" w:rsidRPr="3F8FC38F">
        <w:rPr>
          <w:rFonts w:ascii="Calibri" w:eastAsia="Calibri" w:hAnsi="Calibri" w:cs="Calibri"/>
          <w:sz w:val="24"/>
          <w:szCs w:val="24"/>
        </w:rPr>
        <w:t xml:space="preserve">he Kachess River population </w:t>
      </w:r>
      <w:r w:rsidR="005878CD">
        <w:rPr>
          <w:rFonts w:ascii="Calibri" w:eastAsia="Calibri" w:hAnsi="Calibri" w:cs="Calibri"/>
          <w:sz w:val="24"/>
          <w:szCs w:val="24"/>
        </w:rPr>
        <w:t xml:space="preserve">faces dewatering issues </w:t>
      </w:r>
      <w:r w:rsidR="003A1A22">
        <w:rPr>
          <w:rFonts w:ascii="Calibri" w:eastAsia="Calibri" w:hAnsi="Calibri" w:cs="Calibri"/>
          <w:sz w:val="24"/>
          <w:szCs w:val="24"/>
        </w:rPr>
        <w:t>like</w:t>
      </w:r>
      <w:r w:rsidR="005878CD">
        <w:rPr>
          <w:rFonts w:ascii="Calibri" w:eastAsia="Calibri" w:hAnsi="Calibri" w:cs="Calibri"/>
          <w:sz w:val="24"/>
          <w:szCs w:val="24"/>
        </w:rPr>
        <w:t xml:space="preserve"> other upper Yakima River populations</w:t>
      </w:r>
      <w:r w:rsidR="26B5C955" w:rsidRPr="3F8FC38F">
        <w:rPr>
          <w:rFonts w:ascii="Calibri" w:eastAsia="Calibri" w:hAnsi="Calibri" w:cs="Calibri"/>
          <w:sz w:val="24"/>
          <w:szCs w:val="24"/>
        </w:rPr>
        <w:t xml:space="preserve">. </w:t>
      </w:r>
      <w:r w:rsidR="005878CD">
        <w:rPr>
          <w:rFonts w:ascii="Calibri" w:eastAsia="Calibri" w:hAnsi="Calibri" w:cs="Calibri"/>
          <w:sz w:val="24"/>
          <w:szCs w:val="24"/>
        </w:rPr>
        <w:t>We</w:t>
      </w:r>
      <w:r w:rsidR="26B5C955" w:rsidRPr="3F8FC38F">
        <w:rPr>
          <w:rFonts w:ascii="Calibri" w:eastAsia="Calibri" w:hAnsi="Calibri" w:cs="Calibri"/>
          <w:sz w:val="24"/>
          <w:szCs w:val="24"/>
        </w:rPr>
        <w:t xml:space="preserve"> detected </w:t>
      </w:r>
      <w:r w:rsidR="005878CD">
        <w:rPr>
          <w:rFonts w:ascii="Calibri" w:eastAsia="Calibri" w:hAnsi="Calibri" w:cs="Calibri"/>
          <w:sz w:val="24"/>
          <w:szCs w:val="24"/>
        </w:rPr>
        <w:t xml:space="preserve">eight Bull Trout </w:t>
      </w:r>
      <w:r w:rsidR="26B5C955" w:rsidRPr="3F8FC38F">
        <w:rPr>
          <w:rFonts w:ascii="Calibri" w:eastAsia="Calibri" w:hAnsi="Calibri" w:cs="Calibri"/>
          <w:sz w:val="24"/>
          <w:szCs w:val="24"/>
        </w:rPr>
        <w:t xml:space="preserve">at </w:t>
      </w:r>
      <w:r w:rsidR="005878CD">
        <w:rPr>
          <w:rFonts w:ascii="Calibri" w:eastAsia="Calibri" w:hAnsi="Calibri" w:cs="Calibri"/>
          <w:sz w:val="24"/>
          <w:szCs w:val="24"/>
        </w:rPr>
        <w:t>our</w:t>
      </w:r>
      <w:r w:rsidR="005878CD" w:rsidRPr="3F8FC38F">
        <w:rPr>
          <w:rFonts w:ascii="Calibri" w:eastAsia="Calibri" w:hAnsi="Calibri" w:cs="Calibri"/>
          <w:sz w:val="24"/>
          <w:szCs w:val="24"/>
        </w:rPr>
        <w:t xml:space="preserve"> </w:t>
      </w:r>
      <w:r w:rsidR="26B5C955" w:rsidRPr="3F8FC38F">
        <w:rPr>
          <w:rFonts w:ascii="Calibri" w:eastAsia="Calibri" w:hAnsi="Calibri" w:cs="Calibri"/>
          <w:sz w:val="24"/>
          <w:szCs w:val="24"/>
        </w:rPr>
        <w:t xml:space="preserve">downstream antenna </w:t>
      </w:r>
      <w:r w:rsidR="005878CD">
        <w:rPr>
          <w:rFonts w:ascii="Calibri" w:eastAsia="Calibri" w:hAnsi="Calibri" w:cs="Calibri"/>
          <w:sz w:val="24"/>
          <w:szCs w:val="24"/>
        </w:rPr>
        <w:t xml:space="preserve">near the Kachess River Mouth </w:t>
      </w:r>
      <w:r w:rsidR="00355D6B">
        <w:rPr>
          <w:rFonts w:ascii="Calibri" w:eastAsia="Calibri" w:hAnsi="Calibri" w:cs="Calibri"/>
          <w:sz w:val="24"/>
          <w:szCs w:val="24"/>
        </w:rPr>
        <w:t xml:space="preserve">from </w:t>
      </w:r>
      <w:r w:rsidR="26B5C955" w:rsidRPr="3F8FC38F">
        <w:rPr>
          <w:rFonts w:ascii="Calibri" w:eastAsia="Calibri" w:hAnsi="Calibri" w:cs="Calibri"/>
          <w:sz w:val="24"/>
          <w:szCs w:val="24"/>
        </w:rPr>
        <w:t>October 27</w:t>
      </w:r>
      <w:r w:rsidR="00957FF7">
        <w:rPr>
          <w:rFonts w:ascii="Calibri" w:eastAsia="Calibri" w:hAnsi="Calibri" w:cs="Calibri"/>
          <w:sz w:val="24"/>
          <w:szCs w:val="24"/>
        </w:rPr>
        <w:t>-</w:t>
      </w:r>
      <w:r w:rsidR="26B5C955" w:rsidRPr="3F8FC38F">
        <w:rPr>
          <w:rFonts w:ascii="Calibri" w:eastAsia="Calibri" w:hAnsi="Calibri" w:cs="Calibri"/>
          <w:sz w:val="24"/>
          <w:szCs w:val="24"/>
        </w:rPr>
        <w:t xml:space="preserve">28 and </w:t>
      </w:r>
      <w:r w:rsidR="00C11F0A">
        <w:rPr>
          <w:rFonts w:ascii="Calibri" w:eastAsia="Calibri" w:hAnsi="Calibri" w:cs="Calibri"/>
          <w:sz w:val="24"/>
          <w:szCs w:val="24"/>
        </w:rPr>
        <w:t xml:space="preserve">again on </w:t>
      </w:r>
      <w:r w:rsidR="26B5C955" w:rsidRPr="3F8FC38F">
        <w:rPr>
          <w:rFonts w:ascii="Calibri" w:eastAsia="Calibri" w:hAnsi="Calibri" w:cs="Calibri"/>
          <w:sz w:val="24"/>
          <w:szCs w:val="24"/>
        </w:rPr>
        <w:t xml:space="preserve">November 14, yet none of these fish were detected at the upstream antenna. Three </w:t>
      </w:r>
      <w:r w:rsidR="2BFFB5FD" w:rsidRPr="3F8FC38F">
        <w:rPr>
          <w:rFonts w:ascii="Calibri" w:eastAsia="Calibri" w:hAnsi="Calibri" w:cs="Calibri"/>
          <w:sz w:val="24"/>
          <w:szCs w:val="24"/>
        </w:rPr>
        <w:t xml:space="preserve">different </w:t>
      </w:r>
      <w:r w:rsidR="26B5C955" w:rsidRPr="3F8FC38F">
        <w:rPr>
          <w:rFonts w:ascii="Calibri" w:eastAsia="Calibri" w:hAnsi="Calibri" w:cs="Calibri"/>
          <w:sz w:val="24"/>
          <w:szCs w:val="24"/>
        </w:rPr>
        <w:t>fish were later detected at the upstream antenna from November 15</w:t>
      </w:r>
      <w:r w:rsidR="00957FF7">
        <w:rPr>
          <w:rFonts w:ascii="Calibri" w:eastAsia="Calibri" w:hAnsi="Calibri" w:cs="Calibri"/>
          <w:sz w:val="24"/>
          <w:szCs w:val="24"/>
        </w:rPr>
        <w:t>-</w:t>
      </w:r>
      <w:r w:rsidR="26B5C955" w:rsidRPr="3F8FC38F">
        <w:rPr>
          <w:rFonts w:ascii="Calibri" w:eastAsia="Calibri" w:hAnsi="Calibri" w:cs="Calibri"/>
          <w:sz w:val="24"/>
          <w:szCs w:val="24"/>
        </w:rPr>
        <w:t>22</w:t>
      </w:r>
      <w:r w:rsidR="000D02FB">
        <w:rPr>
          <w:rFonts w:ascii="Calibri" w:eastAsia="Calibri" w:hAnsi="Calibri" w:cs="Calibri"/>
          <w:sz w:val="24"/>
          <w:szCs w:val="24"/>
        </w:rPr>
        <w:t>.</w:t>
      </w:r>
      <w:r w:rsidR="000D02FB" w:rsidRPr="3F8FC38F">
        <w:rPr>
          <w:rFonts w:ascii="Calibri" w:eastAsia="Calibri" w:hAnsi="Calibri" w:cs="Calibri"/>
          <w:sz w:val="24"/>
          <w:szCs w:val="24"/>
        </w:rPr>
        <w:t xml:space="preserve"> </w:t>
      </w:r>
      <w:r w:rsidR="26B5C955" w:rsidRPr="3F8FC38F">
        <w:rPr>
          <w:rFonts w:ascii="Calibri" w:eastAsia="Calibri" w:hAnsi="Calibri" w:cs="Calibri"/>
          <w:sz w:val="24"/>
          <w:szCs w:val="24"/>
        </w:rPr>
        <w:t xml:space="preserve">Unfortunately, the removal of the downstream </w:t>
      </w:r>
      <w:r w:rsidR="000D02FB">
        <w:rPr>
          <w:rFonts w:ascii="Calibri" w:eastAsia="Calibri" w:hAnsi="Calibri" w:cs="Calibri"/>
          <w:sz w:val="24"/>
          <w:szCs w:val="24"/>
        </w:rPr>
        <w:t>antennas</w:t>
      </w:r>
      <w:r w:rsidR="000D02FB" w:rsidRPr="3F8FC38F">
        <w:rPr>
          <w:rFonts w:ascii="Calibri" w:eastAsia="Calibri" w:hAnsi="Calibri" w:cs="Calibri"/>
          <w:sz w:val="24"/>
          <w:szCs w:val="24"/>
        </w:rPr>
        <w:t xml:space="preserve"> </w:t>
      </w:r>
      <w:r w:rsidR="26B5C955" w:rsidRPr="3F8FC38F">
        <w:rPr>
          <w:rFonts w:ascii="Calibri" w:eastAsia="Calibri" w:hAnsi="Calibri" w:cs="Calibri"/>
          <w:sz w:val="24"/>
          <w:szCs w:val="24"/>
        </w:rPr>
        <w:t xml:space="preserve">on November 14 </w:t>
      </w:r>
      <w:r w:rsidR="002159D1">
        <w:rPr>
          <w:rFonts w:ascii="Calibri" w:eastAsia="Calibri" w:hAnsi="Calibri" w:cs="Calibri"/>
          <w:sz w:val="24"/>
          <w:szCs w:val="24"/>
        </w:rPr>
        <w:t>makes</w:t>
      </w:r>
      <w:r w:rsidR="002159D1" w:rsidRPr="3F8FC38F">
        <w:rPr>
          <w:rFonts w:ascii="Calibri" w:eastAsia="Calibri" w:hAnsi="Calibri" w:cs="Calibri"/>
          <w:sz w:val="24"/>
          <w:szCs w:val="24"/>
        </w:rPr>
        <w:t xml:space="preserve"> </w:t>
      </w:r>
      <w:r w:rsidR="26B5C955" w:rsidRPr="3F8FC38F">
        <w:rPr>
          <w:rFonts w:ascii="Calibri" w:eastAsia="Calibri" w:hAnsi="Calibri" w:cs="Calibri"/>
          <w:sz w:val="24"/>
          <w:szCs w:val="24"/>
        </w:rPr>
        <w:t xml:space="preserve">the timing </w:t>
      </w:r>
      <w:r w:rsidR="004B71B6">
        <w:rPr>
          <w:rFonts w:ascii="Calibri" w:eastAsia="Calibri" w:hAnsi="Calibri" w:cs="Calibri"/>
          <w:sz w:val="24"/>
          <w:szCs w:val="24"/>
        </w:rPr>
        <w:t xml:space="preserve">of </w:t>
      </w:r>
      <w:r w:rsidR="26B5C955" w:rsidRPr="3F8FC38F">
        <w:rPr>
          <w:rFonts w:ascii="Calibri" w:eastAsia="Calibri" w:hAnsi="Calibri" w:cs="Calibri"/>
          <w:sz w:val="24"/>
          <w:szCs w:val="24"/>
        </w:rPr>
        <w:t xml:space="preserve">entry into the </w:t>
      </w:r>
      <w:r w:rsidR="004B71B6">
        <w:rPr>
          <w:rFonts w:ascii="Calibri" w:eastAsia="Calibri" w:hAnsi="Calibri" w:cs="Calibri"/>
          <w:sz w:val="24"/>
          <w:szCs w:val="24"/>
        </w:rPr>
        <w:t xml:space="preserve">river and </w:t>
      </w:r>
      <w:r w:rsidR="00DC442B">
        <w:rPr>
          <w:rFonts w:ascii="Calibri" w:eastAsia="Calibri" w:hAnsi="Calibri" w:cs="Calibri"/>
          <w:sz w:val="24"/>
          <w:szCs w:val="24"/>
        </w:rPr>
        <w:t>re-entry into Kachess Reservoir</w:t>
      </w:r>
      <w:r w:rsidR="000D02FB" w:rsidRPr="3F8FC38F">
        <w:rPr>
          <w:rFonts w:ascii="Calibri" w:eastAsia="Calibri" w:hAnsi="Calibri" w:cs="Calibri"/>
          <w:sz w:val="24"/>
          <w:szCs w:val="24"/>
        </w:rPr>
        <w:t xml:space="preserve"> </w:t>
      </w:r>
      <w:r w:rsidR="26B5C955" w:rsidRPr="3F8FC38F">
        <w:rPr>
          <w:rFonts w:ascii="Calibri" w:eastAsia="Calibri" w:hAnsi="Calibri" w:cs="Calibri"/>
          <w:sz w:val="24"/>
          <w:szCs w:val="24"/>
        </w:rPr>
        <w:t xml:space="preserve">uncertain. Regardless, </w:t>
      </w:r>
      <w:r w:rsidR="00DC442B">
        <w:rPr>
          <w:rFonts w:ascii="Calibri" w:eastAsia="Calibri" w:hAnsi="Calibri" w:cs="Calibri"/>
          <w:sz w:val="24"/>
          <w:szCs w:val="24"/>
        </w:rPr>
        <w:t xml:space="preserve">the </w:t>
      </w:r>
      <w:r w:rsidR="26B5C955" w:rsidRPr="3F8FC38F">
        <w:rPr>
          <w:rFonts w:ascii="Calibri" w:eastAsia="Calibri" w:hAnsi="Calibri" w:cs="Calibri"/>
          <w:sz w:val="24"/>
          <w:szCs w:val="24"/>
        </w:rPr>
        <w:t xml:space="preserve">Kachess River </w:t>
      </w:r>
      <w:r w:rsidR="003A19F6">
        <w:rPr>
          <w:rFonts w:ascii="Calibri" w:eastAsia="Calibri" w:hAnsi="Calibri" w:cs="Calibri"/>
          <w:sz w:val="24"/>
          <w:szCs w:val="24"/>
        </w:rPr>
        <w:t xml:space="preserve">Mouth </w:t>
      </w:r>
      <w:r w:rsidR="26B5C955" w:rsidRPr="3F8FC38F">
        <w:rPr>
          <w:rFonts w:ascii="Calibri" w:eastAsia="Calibri" w:hAnsi="Calibri" w:cs="Calibri"/>
          <w:sz w:val="24"/>
          <w:szCs w:val="24"/>
        </w:rPr>
        <w:t xml:space="preserve">dewaters and remains dewatered throughout critical periods when Bull Trout would typically migrate </w:t>
      </w:r>
      <w:r w:rsidR="007916C8">
        <w:rPr>
          <w:rFonts w:ascii="Calibri" w:eastAsia="Calibri" w:hAnsi="Calibri" w:cs="Calibri"/>
          <w:sz w:val="24"/>
          <w:szCs w:val="24"/>
        </w:rPr>
        <w:t xml:space="preserve">into </w:t>
      </w:r>
      <w:r w:rsidR="00461309">
        <w:rPr>
          <w:rFonts w:ascii="Calibri" w:eastAsia="Calibri" w:hAnsi="Calibri" w:cs="Calibri"/>
          <w:sz w:val="24"/>
          <w:szCs w:val="24"/>
        </w:rPr>
        <w:t>the river</w:t>
      </w:r>
      <w:r w:rsidR="00597B2D">
        <w:rPr>
          <w:rFonts w:ascii="Calibri" w:eastAsia="Calibri" w:hAnsi="Calibri" w:cs="Calibri"/>
          <w:sz w:val="24"/>
          <w:szCs w:val="24"/>
        </w:rPr>
        <w:t xml:space="preserve"> to spawn</w:t>
      </w:r>
      <w:r w:rsidR="26B5C955" w:rsidRPr="3F8FC38F">
        <w:rPr>
          <w:rFonts w:ascii="Calibri" w:eastAsia="Calibri" w:hAnsi="Calibri" w:cs="Calibri"/>
          <w:sz w:val="24"/>
          <w:szCs w:val="24"/>
        </w:rPr>
        <w:t xml:space="preserve">. The delay, disruption, and contraction of the spawning period </w:t>
      </w:r>
      <w:r w:rsidR="008E4A95">
        <w:rPr>
          <w:rFonts w:ascii="Calibri" w:eastAsia="Calibri" w:hAnsi="Calibri" w:cs="Calibri"/>
          <w:sz w:val="24"/>
          <w:szCs w:val="24"/>
        </w:rPr>
        <w:t>could cause</w:t>
      </w:r>
      <w:r w:rsidR="26B5C955" w:rsidRPr="3F8FC38F">
        <w:rPr>
          <w:rFonts w:ascii="Calibri" w:eastAsia="Calibri" w:hAnsi="Calibri" w:cs="Calibri"/>
          <w:sz w:val="24"/>
          <w:szCs w:val="24"/>
        </w:rPr>
        <w:t xml:space="preserve"> deleterious effects to the Kachess River population. While entrainment of Bull Trout at Kachess</w:t>
      </w:r>
      <w:r w:rsidR="00EA7044">
        <w:rPr>
          <w:rFonts w:ascii="Calibri" w:eastAsia="Calibri" w:hAnsi="Calibri" w:cs="Calibri"/>
          <w:sz w:val="24"/>
          <w:szCs w:val="24"/>
        </w:rPr>
        <w:t xml:space="preserve"> Dam has been </w:t>
      </w:r>
      <w:r w:rsidR="00FF4D52">
        <w:rPr>
          <w:rFonts w:ascii="Calibri" w:eastAsia="Calibri" w:hAnsi="Calibri" w:cs="Calibri"/>
          <w:sz w:val="24"/>
          <w:szCs w:val="24"/>
        </w:rPr>
        <w:t>documented</w:t>
      </w:r>
      <w:r w:rsidR="26B5C955" w:rsidRPr="3F8FC38F">
        <w:rPr>
          <w:rFonts w:ascii="Calibri" w:eastAsia="Calibri" w:hAnsi="Calibri" w:cs="Calibri"/>
          <w:sz w:val="24"/>
          <w:szCs w:val="24"/>
        </w:rPr>
        <w:t xml:space="preserve">, </w:t>
      </w:r>
      <w:r w:rsidR="00361FA2">
        <w:rPr>
          <w:rFonts w:ascii="Calibri" w:eastAsia="Calibri" w:hAnsi="Calibri" w:cs="Calibri"/>
          <w:sz w:val="24"/>
          <w:szCs w:val="24"/>
        </w:rPr>
        <w:t>occurrences</w:t>
      </w:r>
      <w:r w:rsidR="26B5C955" w:rsidRPr="3F8FC38F">
        <w:rPr>
          <w:rFonts w:ascii="Calibri" w:eastAsia="Calibri" w:hAnsi="Calibri" w:cs="Calibri"/>
          <w:sz w:val="24"/>
          <w:szCs w:val="24"/>
        </w:rPr>
        <w:t xml:space="preserve"> appear to be less frequent</w:t>
      </w:r>
      <w:r w:rsidR="00EA7044">
        <w:rPr>
          <w:rFonts w:ascii="Calibri" w:eastAsia="Calibri" w:hAnsi="Calibri" w:cs="Calibri"/>
          <w:sz w:val="24"/>
          <w:szCs w:val="24"/>
        </w:rPr>
        <w:t xml:space="preserve"> than at Keechelus or Clear Creek dams.</w:t>
      </w:r>
      <w:r w:rsidR="00C97F43">
        <w:rPr>
          <w:rFonts w:ascii="Calibri" w:eastAsia="Calibri" w:hAnsi="Calibri" w:cs="Calibri"/>
          <w:sz w:val="24"/>
          <w:szCs w:val="24"/>
        </w:rPr>
        <w:t xml:space="preserve"> </w:t>
      </w:r>
      <w:r w:rsidR="00E54DAB">
        <w:rPr>
          <w:rFonts w:ascii="Calibri" w:eastAsia="Calibri" w:hAnsi="Calibri" w:cs="Calibri"/>
          <w:sz w:val="24"/>
          <w:szCs w:val="24"/>
        </w:rPr>
        <w:t xml:space="preserve">Completed </w:t>
      </w:r>
      <w:r w:rsidR="00BE01C7">
        <w:rPr>
          <w:rFonts w:ascii="Calibri" w:eastAsia="Calibri" w:hAnsi="Calibri" w:cs="Calibri"/>
          <w:sz w:val="24"/>
          <w:szCs w:val="24"/>
        </w:rPr>
        <w:t>r</w:t>
      </w:r>
      <w:r w:rsidR="00320E7D">
        <w:rPr>
          <w:rFonts w:ascii="Calibri" w:eastAsia="Calibri" w:hAnsi="Calibri" w:cs="Calibri"/>
          <w:sz w:val="24"/>
          <w:szCs w:val="24"/>
        </w:rPr>
        <w:t>e</w:t>
      </w:r>
      <w:r w:rsidR="00C97F43">
        <w:rPr>
          <w:rFonts w:ascii="Calibri" w:eastAsia="Calibri" w:hAnsi="Calibri" w:cs="Calibri"/>
          <w:sz w:val="24"/>
          <w:szCs w:val="24"/>
        </w:rPr>
        <w:t xml:space="preserve">storation of the </w:t>
      </w:r>
      <w:r w:rsidR="00FF7E12">
        <w:rPr>
          <w:rFonts w:ascii="Calibri" w:eastAsia="Calibri" w:hAnsi="Calibri" w:cs="Calibri"/>
          <w:sz w:val="24"/>
          <w:szCs w:val="24"/>
        </w:rPr>
        <w:t xml:space="preserve">upper </w:t>
      </w:r>
      <w:r w:rsidR="00C97F43">
        <w:rPr>
          <w:rFonts w:ascii="Calibri" w:eastAsia="Calibri" w:hAnsi="Calibri" w:cs="Calibri"/>
          <w:sz w:val="24"/>
          <w:szCs w:val="24"/>
        </w:rPr>
        <w:t>Kachess River</w:t>
      </w:r>
      <w:r w:rsidR="00DE0110">
        <w:rPr>
          <w:rFonts w:ascii="Calibri" w:eastAsia="Calibri" w:hAnsi="Calibri" w:cs="Calibri"/>
          <w:sz w:val="24"/>
          <w:szCs w:val="24"/>
        </w:rPr>
        <w:t xml:space="preserve"> </w:t>
      </w:r>
      <w:r w:rsidR="00621AC9">
        <w:rPr>
          <w:rFonts w:ascii="Calibri" w:eastAsia="Calibri" w:hAnsi="Calibri" w:cs="Calibri"/>
          <w:sz w:val="24"/>
          <w:szCs w:val="24"/>
        </w:rPr>
        <w:t>between</w:t>
      </w:r>
      <w:r w:rsidR="00A32870">
        <w:rPr>
          <w:rFonts w:ascii="Calibri" w:eastAsia="Calibri" w:hAnsi="Calibri" w:cs="Calibri"/>
          <w:sz w:val="24"/>
          <w:szCs w:val="24"/>
        </w:rPr>
        <w:t xml:space="preserve"> </w:t>
      </w:r>
      <w:r w:rsidR="00BE01C7">
        <w:rPr>
          <w:rFonts w:ascii="Calibri" w:eastAsia="Calibri" w:hAnsi="Calibri" w:cs="Calibri"/>
          <w:sz w:val="24"/>
          <w:szCs w:val="24"/>
        </w:rPr>
        <w:t>river kilometer</w:t>
      </w:r>
      <w:r w:rsidR="00B93477">
        <w:rPr>
          <w:rFonts w:ascii="Calibri" w:eastAsia="Calibri" w:hAnsi="Calibri" w:cs="Calibri"/>
          <w:sz w:val="24"/>
          <w:szCs w:val="24"/>
        </w:rPr>
        <w:t xml:space="preserve"> </w:t>
      </w:r>
      <w:r w:rsidR="004811FD">
        <w:rPr>
          <w:rFonts w:ascii="Calibri" w:eastAsia="Calibri" w:hAnsi="Calibri" w:cs="Calibri"/>
          <w:sz w:val="24"/>
          <w:szCs w:val="24"/>
        </w:rPr>
        <w:t>1</w:t>
      </w:r>
      <w:r w:rsidR="00B57158">
        <w:rPr>
          <w:rFonts w:ascii="Calibri" w:eastAsia="Calibri" w:hAnsi="Calibri" w:cs="Calibri"/>
          <w:sz w:val="24"/>
          <w:szCs w:val="24"/>
        </w:rPr>
        <w:t>-</w:t>
      </w:r>
      <w:r w:rsidR="00DE0110">
        <w:rPr>
          <w:rFonts w:ascii="Calibri" w:eastAsia="Calibri" w:hAnsi="Calibri" w:cs="Calibri"/>
          <w:sz w:val="24"/>
          <w:szCs w:val="24"/>
        </w:rPr>
        <w:t xml:space="preserve">3 </w:t>
      </w:r>
      <w:r w:rsidR="00C97F43">
        <w:rPr>
          <w:rFonts w:ascii="Calibri" w:eastAsia="Calibri" w:hAnsi="Calibri" w:cs="Calibri"/>
          <w:sz w:val="24"/>
          <w:szCs w:val="24"/>
        </w:rPr>
        <w:t xml:space="preserve">should reduce </w:t>
      </w:r>
      <w:r w:rsidR="00FF4D52">
        <w:rPr>
          <w:rFonts w:ascii="Calibri" w:eastAsia="Calibri" w:hAnsi="Calibri" w:cs="Calibri"/>
          <w:sz w:val="24"/>
          <w:szCs w:val="24"/>
        </w:rPr>
        <w:t>dewatering and help the Kachess River population navigate this section.</w:t>
      </w:r>
    </w:p>
    <w:p w14:paraId="1E3F5981" w14:textId="799C522B" w:rsidR="00D97B6F" w:rsidRDefault="00654BAE" w:rsidP="00D97B6F">
      <w:pPr>
        <w:rPr>
          <w:rFonts w:ascii="Calibri" w:eastAsia="Calibri" w:hAnsi="Calibri" w:cs="Calibri"/>
          <w:sz w:val="24"/>
          <w:szCs w:val="24"/>
        </w:rPr>
      </w:pPr>
      <w:r>
        <w:rPr>
          <w:rFonts w:ascii="Calibri" w:eastAsia="Calibri" w:hAnsi="Calibri" w:cs="Calibri"/>
          <w:sz w:val="24"/>
          <w:szCs w:val="24"/>
        </w:rPr>
        <w:t>Although</w:t>
      </w:r>
      <w:r w:rsidR="00FF4D52">
        <w:rPr>
          <w:rFonts w:ascii="Calibri" w:eastAsia="Calibri" w:hAnsi="Calibri" w:cs="Calibri"/>
          <w:sz w:val="24"/>
          <w:szCs w:val="24"/>
        </w:rPr>
        <w:t xml:space="preserve"> we </w:t>
      </w:r>
      <w:r>
        <w:rPr>
          <w:rFonts w:ascii="Calibri" w:eastAsia="Calibri" w:hAnsi="Calibri" w:cs="Calibri"/>
          <w:sz w:val="24"/>
          <w:szCs w:val="24"/>
        </w:rPr>
        <w:t>did not detect any</w:t>
      </w:r>
      <w:r w:rsidR="26B5C955" w:rsidRPr="3F8FC38F">
        <w:rPr>
          <w:rFonts w:ascii="Calibri" w:eastAsia="Calibri" w:hAnsi="Calibri" w:cs="Calibri"/>
          <w:sz w:val="24"/>
          <w:szCs w:val="24"/>
        </w:rPr>
        <w:t xml:space="preserve"> Box Canyon Creek</w:t>
      </w:r>
      <w:r w:rsidR="00AF537C">
        <w:rPr>
          <w:rFonts w:ascii="Calibri" w:eastAsia="Calibri" w:hAnsi="Calibri" w:cs="Calibri"/>
          <w:sz w:val="24"/>
          <w:szCs w:val="24"/>
        </w:rPr>
        <w:t>-origin Bull Trout in Box C</w:t>
      </w:r>
      <w:r>
        <w:rPr>
          <w:rFonts w:ascii="Calibri" w:eastAsia="Calibri" w:hAnsi="Calibri" w:cs="Calibri"/>
          <w:sz w:val="24"/>
          <w:szCs w:val="24"/>
        </w:rPr>
        <w:t>a</w:t>
      </w:r>
      <w:r w:rsidR="00AF537C">
        <w:rPr>
          <w:rFonts w:ascii="Calibri" w:eastAsia="Calibri" w:hAnsi="Calibri" w:cs="Calibri"/>
          <w:sz w:val="24"/>
          <w:szCs w:val="24"/>
        </w:rPr>
        <w:t>nyon Creek, we</w:t>
      </w:r>
      <w:r w:rsidR="00601D77">
        <w:rPr>
          <w:rFonts w:ascii="Calibri" w:eastAsia="Calibri" w:hAnsi="Calibri" w:cs="Calibri"/>
          <w:sz w:val="24"/>
          <w:szCs w:val="24"/>
        </w:rPr>
        <w:t xml:space="preserve"> </w:t>
      </w:r>
      <w:r w:rsidR="00AF537C">
        <w:rPr>
          <w:rFonts w:ascii="Calibri" w:eastAsia="Calibri" w:hAnsi="Calibri" w:cs="Calibri"/>
          <w:sz w:val="24"/>
          <w:szCs w:val="24"/>
        </w:rPr>
        <w:t>detect</w:t>
      </w:r>
      <w:r w:rsidR="00D958F1">
        <w:rPr>
          <w:rFonts w:ascii="Calibri" w:eastAsia="Calibri" w:hAnsi="Calibri" w:cs="Calibri"/>
          <w:sz w:val="24"/>
          <w:szCs w:val="24"/>
        </w:rPr>
        <w:t>ed</w:t>
      </w:r>
      <w:r w:rsidR="002E4EE9">
        <w:rPr>
          <w:rFonts w:ascii="Calibri" w:eastAsia="Calibri" w:hAnsi="Calibri" w:cs="Calibri"/>
          <w:sz w:val="24"/>
          <w:szCs w:val="24"/>
        </w:rPr>
        <w:t xml:space="preserve"> </w:t>
      </w:r>
      <w:r w:rsidR="26B5C955" w:rsidRPr="3F8FC38F">
        <w:rPr>
          <w:rFonts w:ascii="Calibri" w:eastAsia="Calibri" w:hAnsi="Calibri" w:cs="Calibri"/>
          <w:sz w:val="24"/>
          <w:szCs w:val="24"/>
        </w:rPr>
        <w:t xml:space="preserve">21 Kachess River-origin fish. </w:t>
      </w:r>
      <w:r w:rsidR="00601D77">
        <w:rPr>
          <w:rFonts w:ascii="Calibri" w:eastAsia="Calibri" w:hAnsi="Calibri" w:cs="Calibri"/>
          <w:sz w:val="24"/>
          <w:szCs w:val="24"/>
        </w:rPr>
        <w:t>T</w:t>
      </w:r>
      <w:r w:rsidR="26B5C955" w:rsidRPr="3F8FC38F">
        <w:rPr>
          <w:rFonts w:ascii="Calibri" w:eastAsia="Calibri" w:hAnsi="Calibri" w:cs="Calibri"/>
          <w:sz w:val="24"/>
          <w:szCs w:val="24"/>
        </w:rPr>
        <w:t xml:space="preserve">his disparity </w:t>
      </w:r>
      <w:r w:rsidR="009639C5">
        <w:rPr>
          <w:rFonts w:ascii="Calibri" w:eastAsia="Calibri" w:hAnsi="Calibri" w:cs="Calibri"/>
          <w:sz w:val="24"/>
          <w:szCs w:val="24"/>
        </w:rPr>
        <w:t xml:space="preserve">is </w:t>
      </w:r>
      <w:r w:rsidR="007A78F9">
        <w:rPr>
          <w:rFonts w:ascii="Calibri" w:eastAsia="Calibri" w:hAnsi="Calibri" w:cs="Calibri"/>
          <w:sz w:val="24"/>
          <w:szCs w:val="24"/>
        </w:rPr>
        <w:t xml:space="preserve">partly </w:t>
      </w:r>
      <w:r w:rsidR="00D93B90">
        <w:rPr>
          <w:rFonts w:ascii="Calibri" w:eastAsia="Calibri" w:hAnsi="Calibri" w:cs="Calibri"/>
          <w:sz w:val="24"/>
          <w:szCs w:val="24"/>
        </w:rPr>
        <w:t>because</w:t>
      </w:r>
      <w:r w:rsidR="009639C5">
        <w:rPr>
          <w:rFonts w:ascii="Calibri" w:eastAsia="Calibri" w:hAnsi="Calibri" w:cs="Calibri"/>
          <w:sz w:val="24"/>
          <w:szCs w:val="24"/>
        </w:rPr>
        <w:t xml:space="preserve"> we have </w:t>
      </w:r>
      <w:r w:rsidR="002D17DA">
        <w:rPr>
          <w:rFonts w:ascii="Calibri" w:eastAsia="Calibri" w:hAnsi="Calibri" w:cs="Calibri"/>
          <w:sz w:val="24"/>
          <w:szCs w:val="24"/>
        </w:rPr>
        <w:t xml:space="preserve">relatively </w:t>
      </w:r>
      <w:r w:rsidR="009639C5">
        <w:rPr>
          <w:rFonts w:ascii="Calibri" w:eastAsia="Calibri" w:hAnsi="Calibri" w:cs="Calibri"/>
          <w:sz w:val="24"/>
          <w:szCs w:val="24"/>
        </w:rPr>
        <w:t>few Box Canyon Creek-origin fish tagged</w:t>
      </w:r>
      <w:r w:rsidR="26B5C955" w:rsidRPr="3F8FC38F">
        <w:rPr>
          <w:rFonts w:ascii="Calibri" w:eastAsia="Calibri" w:hAnsi="Calibri" w:cs="Calibri"/>
          <w:sz w:val="24"/>
          <w:szCs w:val="24"/>
        </w:rPr>
        <w:t xml:space="preserve">. </w:t>
      </w:r>
      <w:r w:rsidR="007A78F9">
        <w:rPr>
          <w:rFonts w:ascii="Calibri" w:eastAsia="Calibri" w:hAnsi="Calibri" w:cs="Calibri"/>
          <w:sz w:val="24"/>
          <w:szCs w:val="24"/>
        </w:rPr>
        <w:t>But</w:t>
      </w:r>
      <w:r w:rsidR="26B5C955" w:rsidRPr="3F8FC38F">
        <w:rPr>
          <w:rFonts w:ascii="Calibri" w:eastAsia="Calibri" w:hAnsi="Calibri" w:cs="Calibri"/>
          <w:sz w:val="24"/>
          <w:szCs w:val="24"/>
        </w:rPr>
        <w:t xml:space="preserve"> it remains unclear why Kachess River</w:t>
      </w:r>
      <w:r w:rsidR="00957FF7">
        <w:rPr>
          <w:rFonts w:ascii="Calibri" w:eastAsia="Calibri" w:hAnsi="Calibri" w:cs="Calibri"/>
          <w:sz w:val="24"/>
          <w:szCs w:val="24"/>
        </w:rPr>
        <w:t>-</w:t>
      </w:r>
      <w:r w:rsidR="26B5C955" w:rsidRPr="3F8FC38F">
        <w:rPr>
          <w:rFonts w:ascii="Calibri" w:eastAsia="Calibri" w:hAnsi="Calibri" w:cs="Calibri"/>
          <w:sz w:val="24"/>
          <w:szCs w:val="24"/>
        </w:rPr>
        <w:t xml:space="preserve">origin fish are entering Box Canyon Creek. </w:t>
      </w:r>
      <w:r w:rsidR="00FD190C">
        <w:rPr>
          <w:rFonts w:ascii="Calibri" w:eastAsia="Calibri" w:hAnsi="Calibri" w:cs="Calibri"/>
          <w:sz w:val="24"/>
          <w:szCs w:val="24"/>
        </w:rPr>
        <w:t>G</w:t>
      </w:r>
      <w:r w:rsidR="26B5C955" w:rsidRPr="3F8FC38F">
        <w:rPr>
          <w:rFonts w:ascii="Calibri" w:eastAsia="Calibri" w:hAnsi="Calibri" w:cs="Calibri"/>
          <w:sz w:val="24"/>
          <w:szCs w:val="24"/>
        </w:rPr>
        <w:t>enetic testing</w:t>
      </w:r>
      <w:r w:rsidR="00FD190C">
        <w:rPr>
          <w:rFonts w:ascii="Calibri" w:eastAsia="Calibri" w:hAnsi="Calibri" w:cs="Calibri"/>
          <w:sz w:val="24"/>
          <w:szCs w:val="24"/>
        </w:rPr>
        <w:t xml:space="preserve"> revealed</w:t>
      </w:r>
      <w:r w:rsidR="26B5C955" w:rsidRPr="3F8FC38F">
        <w:rPr>
          <w:rFonts w:ascii="Calibri" w:eastAsia="Calibri" w:hAnsi="Calibri" w:cs="Calibri"/>
          <w:sz w:val="24"/>
          <w:szCs w:val="24"/>
        </w:rPr>
        <w:t xml:space="preserve"> some introgression between these populations, however, the </w:t>
      </w:r>
      <w:r w:rsidR="00FD190C">
        <w:rPr>
          <w:rFonts w:ascii="Calibri" w:eastAsia="Calibri" w:hAnsi="Calibri" w:cs="Calibri"/>
          <w:sz w:val="24"/>
          <w:szCs w:val="24"/>
        </w:rPr>
        <w:t>extent that it occurs</w:t>
      </w:r>
      <w:r w:rsidR="26B5C955" w:rsidRPr="3F8FC38F">
        <w:rPr>
          <w:rFonts w:ascii="Calibri" w:eastAsia="Calibri" w:hAnsi="Calibri" w:cs="Calibri"/>
          <w:sz w:val="24"/>
          <w:szCs w:val="24"/>
        </w:rPr>
        <w:t xml:space="preserve"> is unknown. Severe dewatering events in the Kachess River may have compelled fish to enter Box Canyon Creek. During drought conditions, a flume constructed </w:t>
      </w:r>
      <w:r w:rsidR="00EE6601">
        <w:rPr>
          <w:rFonts w:ascii="Calibri" w:eastAsia="Calibri" w:hAnsi="Calibri" w:cs="Calibri"/>
          <w:sz w:val="24"/>
          <w:szCs w:val="24"/>
        </w:rPr>
        <w:t xml:space="preserve">of </w:t>
      </w:r>
      <w:r w:rsidR="00BB5372">
        <w:rPr>
          <w:rFonts w:ascii="Calibri" w:eastAsia="Calibri" w:hAnsi="Calibri" w:cs="Calibri"/>
          <w:sz w:val="24"/>
          <w:szCs w:val="24"/>
        </w:rPr>
        <w:t>hay bales, T-posts, and Visqueen plast</w:t>
      </w:r>
      <w:r w:rsidR="00EE6601">
        <w:rPr>
          <w:rFonts w:ascii="Calibri" w:eastAsia="Calibri" w:hAnsi="Calibri" w:cs="Calibri"/>
          <w:sz w:val="24"/>
          <w:szCs w:val="24"/>
        </w:rPr>
        <w:t>ic c</w:t>
      </w:r>
      <w:r w:rsidR="26B5C955" w:rsidRPr="3F8FC38F">
        <w:rPr>
          <w:rFonts w:ascii="Calibri" w:eastAsia="Calibri" w:hAnsi="Calibri" w:cs="Calibri"/>
          <w:sz w:val="24"/>
          <w:szCs w:val="24"/>
        </w:rPr>
        <w:t>onsolidates the water of Box Canyon Creek into a single channel</w:t>
      </w:r>
      <w:r w:rsidR="00EE6601">
        <w:rPr>
          <w:rFonts w:ascii="Calibri" w:eastAsia="Calibri" w:hAnsi="Calibri" w:cs="Calibri"/>
          <w:sz w:val="24"/>
          <w:szCs w:val="24"/>
        </w:rPr>
        <w:t xml:space="preserve"> and provides</w:t>
      </w:r>
      <w:r w:rsidR="26B5C955" w:rsidRPr="3F8FC38F">
        <w:rPr>
          <w:rFonts w:ascii="Calibri" w:eastAsia="Calibri" w:hAnsi="Calibri" w:cs="Calibri"/>
          <w:sz w:val="24"/>
          <w:szCs w:val="24"/>
        </w:rPr>
        <w:t xml:space="preserve"> fish passage during </w:t>
      </w:r>
      <w:r w:rsidR="00EE6601">
        <w:rPr>
          <w:rFonts w:ascii="Calibri" w:eastAsia="Calibri" w:hAnsi="Calibri" w:cs="Calibri"/>
          <w:sz w:val="24"/>
          <w:szCs w:val="24"/>
        </w:rPr>
        <w:t>at low water</w:t>
      </w:r>
      <w:r w:rsidR="26B5C955" w:rsidRPr="3F8FC38F">
        <w:rPr>
          <w:rFonts w:ascii="Calibri" w:eastAsia="Calibri" w:hAnsi="Calibri" w:cs="Calibri"/>
          <w:sz w:val="24"/>
          <w:szCs w:val="24"/>
        </w:rPr>
        <w:t xml:space="preserve">. Further, 20 </w:t>
      </w:r>
      <w:r w:rsidR="26B5C955" w:rsidRPr="3F8FC38F">
        <w:rPr>
          <w:rFonts w:ascii="Calibri" w:eastAsia="Calibri" w:hAnsi="Calibri" w:cs="Calibri"/>
          <w:sz w:val="24"/>
          <w:szCs w:val="24"/>
        </w:rPr>
        <w:lastRenderedPageBreak/>
        <w:t xml:space="preserve">of the 21 fish </w:t>
      </w:r>
      <w:r w:rsidR="0009745F">
        <w:rPr>
          <w:rFonts w:ascii="Calibri" w:eastAsia="Calibri" w:hAnsi="Calibri" w:cs="Calibri"/>
          <w:sz w:val="24"/>
          <w:szCs w:val="24"/>
        </w:rPr>
        <w:t xml:space="preserve">detected </w:t>
      </w:r>
      <w:r w:rsidR="26B5C955" w:rsidRPr="3F8FC38F">
        <w:rPr>
          <w:rFonts w:ascii="Calibri" w:eastAsia="Calibri" w:hAnsi="Calibri" w:cs="Calibri"/>
          <w:sz w:val="24"/>
          <w:szCs w:val="24"/>
        </w:rPr>
        <w:t>were La Salle</w:t>
      </w:r>
      <w:r w:rsidR="0009745F">
        <w:rPr>
          <w:rFonts w:ascii="Calibri" w:eastAsia="Calibri" w:hAnsi="Calibri" w:cs="Calibri"/>
          <w:sz w:val="24"/>
          <w:szCs w:val="24"/>
        </w:rPr>
        <w:t xml:space="preserve"> fish</w:t>
      </w:r>
      <w:r w:rsidR="00C15D8A">
        <w:rPr>
          <w:rFonts w:ascii="Calibri" w:eastAsia="Calibri" w:hAnsi="Calibri" w:cs="Calibri"/>
          <w:sz w:val="24"/>
          <w:szCs w:val="24"/>
        </w:rPr>
        <w:t>, the rearing of which could result in</w:t>
      </w:r>
      <w:r w:rsidR="26B5C955" w:rsidRPr="3F8FC38F">
        <w:rPr>
          <w:rFonts w:ascii="Calibri" w:eastAsia="Calibri" w:hAnsi="Calibri" w:cs="Calibri"/>
          <w:sz w:val="24"/>
          <w:szCs w:val="24"/>
        </w:rPr>
        <w:t xml:space="preserve"> </w:t>
      </w:r>
      <w:r w:rsidR="00C15D8A" w:rsidRPr="3F8FC38F">
        <w:rPr>
          <w:rFonts w:ascii="Calibri" w:eastAsia="Calibri" w:hAnsi="Calibri" w:cs="Calibri"/>
          <w:sz w:val="24"/>
          <w:szCs w:val="24"/>
        </w:rPr>
        <w:t xml:space="preserve">reduced </w:t>
      </w:r>
      <w:r w:rsidR="00B5761E" w:rsidRPr="3F8FC38F">
        <w:rPr>
          <w:rFonts w:ascii="Calibri" w:eastAsia="Calibri" w:hAnsi="Calibri" w:cs="Calibri"/>
          <w:sz w:val="24"/>
          <w:szCs w:val="24"/>
        </w:rPr>
        <w:t xml:space="preserve">imprinting </w:t>
      </w:r>
      <w:r w:rsidR="00B5761E">
        <w:rPr>
          <w:rFonts w:ascii="Calibri" w:eastAsia="Calibri" w:hAnsi="Calibri" w:cs="Calibri"/>
          <w:sz w:val="24"/>
          <w:szCs w:val="24"/>
        </w:rPr>
        <w:t>and</w:t>
      </w:r>
      <w:r w:rsidR="00C15D8A">
        <w:rPr>
          <w:rFonts w:ascii="Calibri" w:eastAsia="Calibri" w:hAnsi="Calibri" w:cs="Calibri"/>
          <w:sz w:val="24"/>
          <w:szCs w:val="24"/>
        </w:rPr>
        <w:t xml:space="preserve"> </w:t>
      </w:r>
      <w:r w:rsidR="26B5C955" w:rsidRPr="3F8FC38F">
        <w:rPr>
          <w:rFonts w:ascii="Calibri" w:eastAsia="Calibri" w:hAnsi="Calibri" w:cs="Calibri"/>
          <w:sz w:val="24"/>
          <w:szCs w:val="24"/>
        </w:rPr>
        <w:t>higher straying rates</w:t>
      </w:r>
      <w:r w:rsidR="00A324FB">
        <w:rPr>
          <w:rFonts w:ascii="Calibri" w:eastAsia="Calibri" w:hAnsi="Calibri" w:cs="Calibri"/>
          <w:sz w:val="24"/>
          <w:szCs w:val="24"/>
        </w:rPr>
        <w:t xml:space="preserve"> (Quinn 1993)</w:t>
      </w:r>
      <w:r w:rsidR="26B5C955" w:rsidRPr="3F8FC38F">
        <w:rPr>
          <w:rFonts w:ascii="Calibri" w:eastAsia="Calibri" w:hAnsi="Calibri" w:cs="Calibri"/>
          <w:sz w:val="24"/>
          <w:szCs w:val="24"/>
        </w:rPr>
        <w:t xml:space="preserve">. </w:t>
      </w:r>
      <w:r w:rsidR="00C15D8A">
        <w:rPr>
          <w:rFonts w:ascii="Calibri" w:eastAsia="Calibri" w:hAnsi="Calibri" w:cs="Calibri"/>
          <w:sz w:val="24"/>
          <w:szCs w:val="24"/>
        </w:rPr>
        <w:t>E</w:t>
      </w:r>
      <w:r w:rsidR="26B5C955" w:rsidRPr="3F8FC38F">
        <w:rPr>
          <w:rFonts w:ascii="Calibri" w:eastAsia="Calibri" w:hAnsi="Calibri" w:cs="Calibri"/>
          <w:sz w:val="24"/>
          <w:szCs w:val="24"/>
        </w:rPr>
        <w:t xml:space="preserve">ight of these fish were later detected in the Kachess River, suggesting </w:t>
      </w:r>
      <w:r w:rsidR="00FD7489">
        <w:rPr>
          <w:rFonts w:ascii="Calibri" w:eastAsia="Calibri" w:hAnsi="Calibri" w:cs="Calibri"/>
          <w:sz w:val="24"/>
          <w:szCs w:val="24"/>
        </w:rPr>
        <w:t xml:space="preserve">that </w:t>
      </w:r>
      <w:r w:rsidR="26B5C955" w:rsidRPr="3F8FC38F">
        <w:rPr>
          <w:rFonts w:ascii="Calibri" w:eastAsia="Calibri" w:hAnsi="Calibri" w:cs="Calibri"/>
          <w:sz w:val="24"/>
          <w:szCs w:val="24"/>
        </w:rPr>
        <w:t xml:space="preserve">their movement into Box Canyon Creek may have been exploratory rather than for spawning. </w:t>
      </w:r>
      <w:r w:rsidR="00FD7489">
        <w:rPr>
          <w:rFonts w:ascii="Calibri" w:eastAsia="Calibri" w:hAnsi="Calibri" w:cs="Calibri"/>
          <w:sz w:val="24"/>
          <w:szCs w:val="24"/>
        </w:rPr>
        <w:t>T</w:t>
      </w:r>
      <w:r w:rsidR="26B5C955" w:rsidRPr="3F8FC38F">
        <w:rPr>
          <w:rFonts w:ascii="Calibri" w:eastAsia="Calibri" w:hAnsi="Calibri" w:cs="Calibri"/>
          <w:sz w:val="24"/>
          <w:szCs w:val="24"/>
        </w:rPr>
        <w:t>wo fish repeatedly traveled between Box Canyon Creek and the Kachess River</w:t>
      </w:r>
      <w:r w:rsidR="00CF7D5E">
        <w:rPr>
          <w:rFonts w:ascii="Calibri" w:eastAsia="Calibri" w:hAnsi="Calibri" w:cs="Calibri"/>
          <w:sz w:val="24"/>
          <w:szCs w:val="24"/>
        </w:rPr>
        <w:t xml:space="preserve"> for unknown reasons</w:t>
      </w:r>
      <w:r w:rsidR="26B5C955" w:rsidRPr="3F8FC38F">
        <w:rPr>
          <w:rFonts w:ascii="Calibri" w:eastAsia="Calibri" w:hAnsi="Calibri" w:cs="Calibri"/>
          <w:sz w:val="24"/>
          <w:szCs w:val="24"/>
        </w:rPr>
        <w:t>.</w:t>
      </w:r>
      <w:r w:rsidR="00CF7D5E">
        <w:rPr>
          <w:rFonts w:ascii="Calibri" w:eastAsia="Calibri" w:hAnsi="Calibri" w:cs="Calibri"/>
          <w:sz w:val="24"/>
          <w:szCs w:val="24"/>
        </w:rPr>
        <w:t xml:space="preserve"> Further monitoring should help elucidate whether fish are limited by </w:t>
      </w:r>
      <w:r w:rsidR="00B5761E">
        <w:rPr>
          <w:rFonts w:ascii="Calibri" w:eastAsia="Calibri" w:hAnsi="Calibri" w:cs="Calibri"/>
          <w:sz w:val="24"/>
          <w:szCs w:val="24"/>
        </w:rPr>
        <w:t>dewatering</w:t>
      </w:r>
      <w:r w:rsidR="00E540A0">
        <w:rPr>
          <w:rFonts w:ascii="Calibri" w:eastAsia="Calibri" w:hAnsi="Calibri" w:cs="Calibri"/>
          <w:sz w:val="24"/>
          <w:szCs w:val="24"/>
        </w:rPr>
        <w:t xml:space="preserve"> and physical passage barriers or are facing other challenges which limit their access to their natal tributary.</w:t>
      </w:r>
    </w:p>
    <w:p w14:paraId="3C90A6BC" w14:textId="200B0F83" w:rsidR="005338DF" w:rsidRDefault="68C978F5" w:rsidP="00D97B6F">
      <w:pPr>
        <w:rPr>
          <w:rFonts w:ascii="Calibri" w:eastAsia="Calibri" w:hAnsi="Calibri" w:cs="Calibri"/>
          <w:sz w:val="24"/>
          <w:szCs w:val="24"/>
        </w:rPr>
      </w:pPr>
      <w:r w:rsidRPr="30734D2E">
        <w:rPr>
          <w:rFonts w:ascii="Calibri" w:eastAsia="Calibri" w:hAnsi="Calibri" w:cs="Calibri"/>
          <w:sz w:val="24"/>
          <w:szCs w:val="24"/>
        </w:rPr>
        <w:t xml:space="preserve">Since trap and haul began in 2016, 154 Bull Trout have been transported into Clear Creek Reservoir, enabling access into the North Fork Tieton River. </w:t>
      </w:r>
      <w:r w:rsidR="1CE07988" w:rsidRPr="30734D2E">
        <w:rPr>
          <w:rFonts w:ascii="Calibri" w:eastAsia="Calibri" w:hAnsi="Calibri" w:cs="Calibri"/>
          <w:sz w:val="24"/>
          <w:szCs w:val="24"/>
        </w:rPr>
        <w:t xml:space="preserve">In nine years (2016-2024) of PIT tag monitoring at Clear Creek Dam, we had previously detected only one </w:t>
      </w:r>
      <w:r w:rsidR="6D3020C3" w:rsidRPr="30734D2E">
        <w:rPr>
          <w:rFonts w:ascii="Calibri" w:eastAsia="Calibri" w:hAnsi="Calibri" w:cs="Calibri"/>
          <w:sz w:val="24"/>
          <w:szCs w:val="24"/>
        </w:rPr>
        <w:t>fish</w:t>
      </w:r>
      <w:r w:rsidR="1CE07988" w:rsidRPr="30734D2E">
        <w:rPr>
          <w:rFonts w:ascii="Calibri" w:eastAsia="Calibri" w:hAnsi="Calibri" w:cs="Calibri"/>
          <w:sz w:val="24"/>
          <w:szCs w:val="24"/>
        </w:rPr>
        <w:t xml:space="preserve"> (a Brook</w:t>
      </w:r>
      <w:r w:rsidR="079CB37E" w:rsidRPr="30734D2E">
        <w:rPr>
          <w:rFonts w:ascii="Calibri" w:eastAsia="Calibri" w:hAnsi="Calibri" w:cs="Calibri"/>
          <w:sz w:val="24"/>
          <w:szCs w:val="24"/>
        </w:rPr>
        <w:t xml:space="preserve"> Trout</w:t>
      </w:r>
      <w:r w:rsidR="1CE07988" w:rsidRPr="30734D2E">
        <w:rPr>
          <w:rFonts w:ascii="Calibri" w:eastAsia="Calibri" w:hAnsi="Calibri" w:cs="Calibri"/>
          <w:sz w:val="24"/>
          <w:szCs w:val="24"/>
        </w:rPr>
        <w:t>/Bull Trout hybrid) ascending the ladder. This year, we detected two, one in August and another in November. The August fish, a North Fork Tieton River-origin Bull Trout, subsequently moved into the North Fork Tieton River where it likely spawned. Water temperature in the ladder at the time was 18.9</w:t>
      </w:r>
      <w:r w:rsidR="1CE07988" w:rsidRPr="30734D2E">
        <w:rPr>
          <w:rFonts w:ascii="Calibri" w:eastAsia="Calibri" w:hAnsi="Calibri" w:cs="Calibri"/>
          <w:color w:val="000000" w:themeColor="text1"/>
          <w:sz w:val="24"/>
          <w:szCs w:val="24"/>
        </w:rPr>
        <w:t>°</w:t>
      </w:r>
      <w:r w:rsidR="1CE07988" w:rsidRPr="30734D2E">
        <w:rPr>
          <w:rFonts w:ascii="Calibri" w:eastAsia="Calibri" w:hAnsi="Calibri" w:cs="Calibri"/>
          <w:sz w:val="24"/>
          <w:szCs w:val="24"/>
        </w:rPr>
        <w:t xml:space="preserve"> C, warmer than typical Bull Trout preference </w:t>
      </w:r>
      <w:r w:rsidR="11335B2A" w:rsidRPr="30734D2E">
        <w:rPr>
          <w:rFonts w:ascii="Calibri" w:eastAsia="Calibri" w:hAnsi="Calibri" w:cs="Calibri"/>
          <w:sz w:val="24"/>
          <w:szCs w:val="24"/>
        </w:rPr>
        <w:t xml:space="preserve">(Gutowski et al. </w:t>
      </w:r>
      <w:r w:rsidR="1DFAD48C" w:rsidRPr="30734D2E">
        <w:rPr>
          <w:rFonts w:ascii="Calibri" w:eastAsia="Calibri" w:hAnsi="Calibri" w:cs="Calibri"/>
          <w:sz w:val="24"/>
          <w:szCs w:val="24"/>
        </w:rPr>
        <w:t>2017)</w:t>
      </w:r>
      <w:r w:rsidR="1CE07988" w:rsidRPr="30734D2E">
        <w:rPr>
          <w:rFonts w:ascii="Calibri" w:eastAsia="Calibri" w:hAnsi="Calibri" w:cs="Calibri"/>
          <w:sz w:val="24"/>
          <w:szCs w:val="24"/>
        </w:rPr>
        <w:t xml:space="preserve">. The second Bull Trout, of South Fork Tieton River origin, ascended the ladder after the spawning season when water temperature in the ladder was cooler. It did not enter the North Fork Tieton River. </w:t>
      </w:r>
      <w:r w:rsidR="7FA993C0" w:rsidRPr="30734D2E">
        <w:rPr>
          <w:rFonts w:ascii="Calibri" w:eastAsia="Calibri" w:hAnsi="Calibri" w:cs="Calibri"/>
          <w:sz w:val="24"/>
          <w:szCs w:val="24"/>
        </w:rPr>
        <w:t>Nevertheless</w:t>
      </w:r>
      <w:r w:rsidR="01A10202" w:rsidRPr="30734D2E">
        <w:rPr>
          <w:rFonts w:ascii="Calibri" w:eastAsia="Calibri" w:hAnsi="Calibri" w:cs="Calibri"/>
          <w:sz w:val="24"/>
          <w:szCs w:val="24"/>
        </w:rPr>
        <w:t>, w</w:t>
      </w:r>
      <w:r w:rsidRPr="30734D2E">
        <w:rPr>
          <w:rFonts w:ascii="Calibri" w:eastAsia="Calibri" w:hAnsi="Calibri" w:cs="Calibri"/>
          <w:sz w:val="24"/>
          <w:szCs w:val="24"/>
        </w:rPr>
        <w:t xml:space="preserve">e continue to observe fish exiting Clear Creek Reservoir, entraining via the spillway channel </w:t>
      </w:r>
      <w:r w:rsidR="7E563329" w:rsidRPr="30734D2E">
        <w:rPr>
          <w:rFonts w:ascii="Calibri" w:eastAsia="Calibri" w:hAnsi="Calibri" w:cs="Calibri"/>
          <w:sz w:val="24"/>
          <w:szCs w:val="24"/>
        </w:rPr>
        <w:t>or</w:t>
      </w:r>
      <w:r w:rsidRPr="30734D2E">
        <w:rPr>
          <w:rFonts w:ascii="Calibri" w:eastAsia="Calibri" w:hAnsi="Calibri" w:cs="Calibri"/>
          <w:sz w:val="24"/>
          <w:szCs w:val="24"/>
        </w:rPr>
        <w:t xml:space="preserve"> the dam itself. This year, we detected four fish at the upper North Fork Tieton </w:t>
      </w:r>
      <w:r w:rsidR="00656507">
        <w:rPr>
          <w:rFonts w:ascii="Calibri" w:eastAsia="Calibri" w:hAnsi="Calibri" w:cs="Calibri"/>
          <w:sz w:val="24"/>
          <w:szCs w:val="24"/>
        </w:rPr>
        <w:t xml:space="preserve">River </w:t>
      </w:r>
      <w:r w:rsidRPr="30734D2E">
        <w:rPr>
          <w:rFonts w:ascii="Calibri" w:eastAsia="Calibri" w:hAnsi="Calibri" w:cs="Calibri"/>
          <w:sz w:val="24"/>
          <w:szCs w:val="24"/>
        </w:rPr>
        <w:t xml:space="preserve">antenna (which presumably spawned), but that exited Clear Creek Reservoir via the fish ladder. </w:t>
      </w:r>
      <w:r w:rsidR="726FAE4B" w:rsidRPr="30734D2E">
        <w:rPr>
          <w:rFonts w:ascii="Calibri" w:eastAsia="Calibri" w:hAnsi="Calibri" w:cs="Calibri"/>
          <w:sz w:val="24"/>
          <w:szCs w:val="24"/>
        </w:rPr>
        <w:t>W</w:t>
      </w:r>
      <w:r w:rsidRPr="30734D2E">
        <w:rPr>
          <w:rFonts w:ascii="Calibri" w:eastAsia="Calibri" w:hAnsi="Calibri" w:cs="Calibri"/>
          <w:sz w:val="24"/>
          <w:szCs w:val="24"/>
        </w:rPr>
        <w:t xml:space="preserve">e also detected seven North Fork Tieton River-origin Bull Trout in the outlet channel but at neither of the ladder sites, </w:t>
      </w:r>
      <w:r w:rsidR="00CA11FA">
        <w:rPr>
          <w:rFonts w:ascii="Calibri" w:eastAsia="Calibri" w:hAnsi="Calibri" w:cs="Calibri"/>
          <w:sz w:val="24"/>
          <w:szCs w:val="24"/>
        </w:rPr>
        <w:t>indicat</w:t>
      </w:r>
      <w:r w:rsidR="00CA11FA" w:rsidRPr="30734D2E">
        <w:rPr>
          <w:rFonts w:ascii="Calibri" w:eastAsia="Calibri" w:hAnsi="Calibri" w:cs="Calibri"/>
          <w:sz w:val="24"/>
          <w:szCs w:val="24"/>
        </w:rPr>
        <w:t xml:space="preserve">ing </w:t>
      </w:r>
      <w:r w:rsidRPr="30734D2E">
        <w:rPr>
          <w:rFonts w:ascii="Calibri" w:eastAsia="Calibri" w:hAnsi="Calibri" w:cs="Calibri"/>
          <w:sz w:val="24"/>
          <w:szCs w:val="24"/>
        </w:rPr>
        <w:t>entrainment over the spillway</w:t>
      </w:r>
      <w:r w:rsidR="009F54D1">
        <w:rPr>
          <w:rFonts w:ascii="Calibri" w:eastAsia="Calibri" w:hAnsi="Calibri" w:cs="Calibri"/>
          <w:sz w:val="24"/>
          <w:szCs w:val="24"/>
        </w:rPr>
        <w:t xml:space="preserve"> or through the dam itself</w:t>
      </w:r>
      <w:r w:rsidRPr="30734D2E">
        <w:rPr>
          <w:rFonts w:ascii="Calibri" w:eastAsia="Calibri" w:hAnsi="Calibri" w:cs="Calibri"/>
          <w:sz w:val="24"/>
          <w:szCs w:val="24"/>
        </w:rPr>
        <w:t xml:space="preserve">. </w:t>
      </w:r>
      <w:r w:rsidR="575D6AC0" w:rsidRPr="30734D2E">
        <w:rPr>
          <w:rFonts w:ascii="Calibri" w:eastAsia="Calibri" w:hAnsi="Calibri" w:cs="Calibri"/>
          <w:sz w:val="24"/>
          <w:szCs w:val="24"/>
        </w:rPr>
        <w:t xml:space="preserve">Whatever the means of </w:t>
      </w:r>
      <w:r w:rsidR="4193F7D9" w:rsidRPr="30734D2E">
        <w:rPr>
          <w:rFonts w:ascii="Calibri" w:eastAsia="Calibri" w:hAnsi="Calibri" w:cs="Calibri"/>
          <w:sz w:val="24"/>
          <w:szCs w:val="24"/>
        </w:rPr>
        <w:t>entrainment,</w:t>
      </w:r>
      <w:r w:rsidR="575D6AC0" w:rsidRPr="30734D2E">
        <w:rPr>
          <w:rFonts w:ascii="Calibri" w:eastAsia="Calibri" w:hAnsi="Calibri" w:cs="Calibri"/>
          <w:sz w:val="24"/>
          <w:szCs w:val="24"/>
        </w:rPr>
        <w:t xml:space="preserve"> our data underscore</w:t>
      </w:r>
      <w:r w:rsidR="1AEF70C9" w:rsidRPr="30734D2E">
        <w:rPr>
          <w:rFonts w:ascii="Calibri" w:eastAsia="Calibri" w:hAnsi="Calibri" w:cs="Calibri"/>
          <w:sz w:val="24"/>
          <w:szCs w:val="24"/>
        </w:rPr>
        <w:t xml:space="preserve"> </w:t>
      </w:r>
      <w:r w:rsidR="1EB8E8C0" w:rsidRPr="30734D2E">
        <w:rPr>
          <w:rFonts w:ascii="Calibri" w:eastAsia="Calibri" w:hAnsi="Calibri" w:cs="Calibri"/>
          <w:sz w:val="24"/>
          <w:szCs w:val="24"/>
        </w:rPr>
        <w:t xml:space="preserve">the need for </w:t>
      </w:r>
      <w:r w:rsidR="4ACC32C6" w:rsidRPr="30734D2E">
        <w:rPr>
          <w:rFonts w:ascii="Calibri" w:eastAsia="Calibri" w:hAnsi="Calibri" w:cs="Calibri"/>
          <w:sz w:val="24"/>
          <w:szCs w:val="24"/>
        </w:rPr>
        <w:t>wholly functional</w:t>
      </w:r>
      <w:r w:rsidR="69867411" w:rsidRPr="30734D2E">
        <w:rPr>
          <w:rFonts w:ascii="Calibri" w:eastAsia="Calibri" w:hAnsi="Calibri" w:cs="Calibri"/>
          <w:sz w:val="24"/>
          <w:szCs w:val="24"/>
        </w:rPr>
        <w:t xml:space="preserve"> upstream </w:t>
      </w:r>
      <w:r w:rsidR="1EB8E8C0" w:rsidRPr="30734D2E">
        <w:rPr>
          <w:rFonts w:ascii="Calibri" w:eastAsia="Calibri" w:hAnsi="Calibri" w:cs="Calibri"/>
          <w:sz w:val="24"/>
          <w:szCs w:val="24"/>
        </w:rPr>
        <w:t xml:space="preserve">fish </w:t>
      </w:r>
      <w:r w:rsidR="4193F7D9" w:rsidRPr="30734D2E">
        <w:rPr>
          <w:rFonts w:ascii="Calibri" w:eastAsia="Calibri" w:hAnsi="Calibri" w:cs="Calibri"/>
          <w:sz w:val="24"/>
          <w:szCs w:val="24"/>
        </w:rPr>
        <w:t>passage</w:t>
      </w:r>
      <w:r w:rsidR="1EB8E8C0" w:rsidRPr="30734D2E">
        <w:rPr>
          <w:rFonts w:ascii="Calibri" w:eastAsia="Calibri" w:hAnsi="Calibri" w:cs="Calibri"/>
          <w:sz w:val="24"/>
          <w:szCs w:val="24"/>
        </w:rPr>
        <w:t xml:space="preserve"> </w:t>
      </w:r>
      <w:r w:rsidR="69867411" w:rsidRPr="30734D2E">
        <w:rPr>
          <w:rFonts w:ascii="Calibri" w:eastAsia="Calibri" w:hAnsi="Calibri" w:cs="Calibri"/>
          <w:sz w:val="24"/>
          <w:szCs w:val="24"/>
        </w:rPr>
        <w:t xml:space="preserve">at Clear Creek Dam. With construction of </w:t>
      </w:r>
      <w:r w:rsidR="1EB93CDC" w:rsidRPr="30734D2E">
        <w:rPr>
          <w:rFonts w:ascii="Calibri" w:eastAsia="Calibri" w:hAnsi="Calibri" w:cs="Calibri"/>
          <w:sz w:val="24"/>
          <w:szCs w:val="24"/>
        </w:rPr>
        <w:t xml:space="preserve">a new </w:t>
      </w:r>
      <w:r w:rsidR="79159696" w:rsidRPr="30734D2E">
        <w:rPr>
          <w:rFonts w:ascii="Calibri" w:eastAsia="Calibri" w:hAnsi="Calibri" w:cs="Calibri"/>
          <w:sz w:val="24"/>
          <w:szCs w:val="24"/>
        </w:rPr>
        <w:t xml:space="preserve">fish </w:t>
      </w:r>
      <w:r w:rsidR="1EB93CDC" w:rsidRPr="30734D2E">
        <w:rPr>
          <w:rFonts w:ascii="Calibri" w:eastAsia="Calibri" w:hAnsi="Calibri" w:cs="Calibri"/>
          <w:sz w:val="24"/>
          <w:szCs w:val="24"/>
        </w:rPr>
        <w:t xml:space="preserve">ladder and </w:t>
      </w:r>
      <w:r w:rsidR="47F6350C" w:rsidRPr="30734D2E">
        <w:rPr>
          <w:rFonts w:ascii="Calibri" w:eastAsia="Calibri" w:hAnsi="Calibri" w:cs="Calibri"/>
          <w:sz w:val="24"/>
          <w:szCs w:val="24"/>
        </w:rPr>
        <w:t>cold-water</w:t>
      </w:r>
      <w:r w:rsidR="1EB93CDC" w:rsidRPr="30734D2E">
        <w:rPr>
          <w:rFonts w:ascii="Calibri" w:eastAsia="Calibri" w:hAnsi="Calibri" w:cs="Calibri"/>
          <w:sz w:val="24"/>
          <w:szCs w:val="24"/>
        </w:rPr>
        <w:t xml:space="preserve"> intake now underway, we expect</w:t>
      </w:r>
      <w:r w:rsidR="79159696" w:rsidRPr="30734D2E">
        <w:rPr>
          <w:rFonts w:ascii="Calibri" w:eastAsia="Calibri" w:hAnsi="Calibri" w:cs="Calibri"/>
          <w:sz w:val="24"/>
          <w:szCs w:val="24"/>
        </w:rPr>
        <w:t xml:space="preserve"> </w:t>
      </w:r>
      <w:r w:rsidR="4F333F34" w:rsidRPr="30734D2E">
        <w:rPr>
          <w:rFonts w:ascii="Calibri" w:eastAsia="Calibri" w:hAnsi="Calibri" w:cs="Calibri"/>
          <w:sz w:val="24"/>
          <w:szCs w:val="24"/>
        </w:rPr>
        <w:t xml:space="preserve">that </w:t>
      </w:r>
      <w:r w:rsidR="7B5A93FE" w:rsidRPr="30734D2E">
        <w:rPr>
          <w:rFonts w:ascii="Calibri" w:eastAsia="Calibri" w:hAnsi="Calibri" w:cs="Calibri"/>
          <w:sz w:val="24"/>
          <w:szCs w:val="24"/>
        </w:rPr>
        <w:t>once complete</w:t>
      </w:r>
      <w:r w:rsidR="03E17D58" w:rsidRPr="30734D2E">
        <w:rPr>
          <w:rFonts w:ascii="Calibri" w:eastAsia="Calibri" w:hAnsi="Calibri" w:cs="Calibri"/>
          <w:sz w:val="24"/>
          <w:szCs w:val="24"/>
        </w:rPr>
        <w:t>,</w:t>
      </w:r>
      <w:r w:rsidR="6F2ACA88" w:rsidRPr="30734D2E">
        <w:rPr>
          <w:rFonts w:ascii="Calibri" w:eastAsia="Calibri" w:hAnsi="Calibri" w:cs="Calibri"/>
          <w:sz w:val="24"/>
          <w:szCs w:val="24"/>
        </w:rPr>
        <w:t xml:space="preserve"> </w:t>
      </w:r>
      <w:r w:rsidR="22A0DA24" w:rsidRPr="30734D2E">
        <w:rPr>
          <w:rFonts w:ascii="Calibri" w:eastAsia="Calibri" w:hAnsi="Calibri" w:cs="Calibri"/>
          <w:sz w:val="24"/>
          <w:szCs w:val="24"/>
        </w:rPr>
        <w:t xml:space="preserve">Rimrock </w:t>
      </w:r>
      <w:r w:rsidR="1B9FD288" w:rsidRPr="30734D2E">
        <w:rPr>
          <w:rFonts w:ascii="Calibri" w:eastAsia="Calibri" w:hAnsi="Calibri" w:cs="Calibri"/>
          <w:sz w:val="24"/>
          <w:szCs w:val="24"/>
        </w:rPr>
        <w:t>Bull Trout populations</w:t>
      </w:r>
      <w:r w:rsidR="4FA5FD43" w:rsidRPr="30734D2E">
        <w:rPr>
          <w:rFonts w:ascii="Calibri" w:eastAsia="Calibri" w:hAnsi="Calibri" w:cs="Calibri"/>
          <w:sz w:val="24"/>
          <w:szCs w:val="24"/>
        </w:rPr>
        <w:t xml:space="preserve"> will </w:t>
      </w:r>
      <w:r w:rsidR="03B7A773" w:rsidRPr="30734D2E">
        <w:rPr>
          <w:rFonts w:ascii="Calibri" w:eastAsia="Calibri" w:hAnsi="Calibri" w:cs="Calibri"/>
          <w:sz w:val="24"/>
          <w:szCs w:val="24"/>
        </w:rPr>
        <w:t>volitionally</w:t>
      </w:r>
      <w:r w:rsidR="5EFD5A33" w:rsidRPr="30734D2E">
        <w:rPr>
          <w:rFonts w:ascii="Calibri" w:eastAsia="Calibri" w:hAnsi="Calibri" w:cs="Calibri"/>
          <w:sz w:val="24"/>
          <w:szCs w:val="24"/>
        </w:rPr>
        <w:t xml:space="preserve"> pass up </w:t>
      </w:r>
      <w:r w:rsidR="00CA11FA">
        <w:rPr>
          <w:rFonts w:ascii="Calibri" w:eastAsia="Calibri" w:hAnsi="Calibri" w:cs="Calibri"/>
          <w:sz w:val="24"/>
          <w:szCs w:val="24"/>
        </w:rPr>
        <w:t>and</w:t>
      </w:r>
      <w:r w:rsidR="00CA11FA" w:rsidRPr="30734D2E">
        <w:rPr>
          <w:rFonts w:ascii="Calibri" w:eastAsia="Calibri" w:hAnsi="Calibri" w:cs="Calibri"/>
          <w:sz w:val="24"/>
          <w:szCs w:val="24"/>
        </w:rPr>
        <w:t xml:space="preserve"> </w:t>
      </w:r>
      <w:r w:rsidR="5EFD5A33" w:rsidRPr="30734D2E">
        <w:rPr>
          <w:rFonts w:ascii="Calibri" w:eastAsia="Calibri" w:hAnsi="Calibri" w:cs="Calibri"/>
          <w:sz w:val="24"/>
          <w:szCs w:val="24"/>
        </w:rPr>
        <w:t>downstream</w:t>
      </w:r>
      <w:r w:rsidR="00652D75">
        <w:rPr>
          <w:rFonts w:ascii="Calibri" w:eastAsia="Calibri" w:hAnsi="Calibri" w:cs="Calibri"/>
          <w:sz w:val="24"/>
          <w:szCs w:val="24"/>
        </w:rPr>
        <w:t xml:space="preserve"> and</w:t>
      </w:r>
      <w:r w:rsidR="00652D75" w:rsidRPr="30734D2E">
        <w:rPr>
          <w:rFonts w:ascii="Calibri" w:eastAsia="Calibri" w:hAnsi="Calibri" w:cs="Calibri"/>
          <w:sz w:val="24"/>
          <w:szCs w:val="24"/>
        </w:rPr>
        <w:t xml:space="preserve"> </w:t>
      </w:r>
      <w:r w:rsidR="00486C27">
        <w:rPr>
          <w:rFonts w:ascii="Calibri" w:eastAsia="Calibri" w:hAnsi="Calibri" w:cs="Calibri"/>
          <w:sz w:val="24"/>
          <w:szCs w:val="24"/>
        </w:rPr>
        <w:t>promot</w:t>
      </w:r>
      <w:r w:rsidR="000A01CF">
        <w:rPr>
          <w:rFonts w:ascii="Calibri" w:eastAsia="Calibri" w:hAnsi="Calibri" w:cs="Calibri"/>
          <w:sz w:val="24"/>
          <w:szCs w:val="24"/>
        </w:rPr>
        <w:t>e</w:t>
      </w:r>
      <w:r w:rsidR="08261576" w:rsidRPr="30734D2E">
        <w:rPr>
          <w:rFonts w:ascii="Calibri" w:eastAsia="Calibri" w:hAnsi="Calibri" w:cs="Calibri"/>
          <w:sz w:val="24"/>
          <w:szCs w:val="24"/>
        </w:rPr>
        <w:t xml:space="preserve"> </w:t>
      </w:r>
      <w:r w:rsidR="03E17D58" w:rsidRPr="30734D2E">
        <w:rPr>
          <w:rFonts w:ascii="Calibri" w:eastAsia="Calibri" w:hAnsi="Calibri" w:cs="Calibri"/>
          <w:sz w:val="24"/>
          <w:szCs w:val="24"/>
        </w:rPr>
        <w:t>genetic exchange between populations</w:t>
      </w:r>
      <w:r w:rsidR="634AA532" w:rsidRPr="30734D2E">
        <w:rPr>
          <w:rFonts w:ascii="Calibri" w:eastAsia="Calibri" w:hAnsi="Calibri" w:cs="Calibri"/>
          <w:sz w:val="24"/>
          <w:szCs w:val="24"/>
        </w:rPr>
        <w:t>.</w:t>
      </w:r>
    </w:p>
    <w:p w14:paraId="47A09D45" w14:textId="7CD06703" w:rsidR="00336188" w:rsidRDefault="00606FD7" w:rsidP="605E29E9">
      <w:pPr>
        <w:rPr>
          <w:rFonts w:ascii="Calibri" w:eastAsia="Calibri" w:hAnsi="Calibri" w:cs="Calibri"/>
          <w:sz w:val="24"/>
          <w:szCs w:val="24"/>
        </w:rPr>
      </w:pPr>
      <w:r w:rsidRPr="30734D2E">
        <w:rPr>
          <w:rFonts w:ascii="Calibri" w:eastAsia="Calibri" w:hAnsi="Calibri" w:cs="Calibri"/>
          <w:sz w:val="24"/>
          <w:szCs w:val="24"/>
        </w:rPr>
        <w:t xml:space="preserve">This year we </w:t>
      </w:r>
      <w:r w:rsidR="00246747" w:rsidRPr="30734D2E">
        <w:rPr>
          <w:rFonts w:ascii="Calibri" w:eastAsia="Calibri" w:hAnsi="Calibri" w:cs="Calibri"/>
          <w:sz w:val="24"/>
          <w:szCs w:val="24"/>
        </w:rPr>
        <w:t>attempted to collect fish</w:t>
      </w:r>
      <w:r w:rsidR="00DE4C45" w:rsidRPr="30734D2E">
        <w:rPr>
          <w:rFonts w:ascii="Calibri" w:eastAsia="Calibri" w:hAnsi="Calibri" w:cs="Calibri"/>
          <w:sz w:val="24"/>
          <w:szCs w:val="24"/>
        </w:rPr>
        <w:t xml:space="preserve"> outside of </w:t>
      </w:r>
      <w:r w:rsidR="00C1255B" w:rsidRPr="30734D2E">
        <w:rPr>
          <w:rFonts w:ascii="Calibri" w:eastAsia="Calibri" w:hAnsi="Calibri" w:cs="Calibri"/>
          <w:sz w:val="24"/>
          <w:szCs w:val="24"/>
        </w:rPr>
        <w:t xml:space="preserve">the </w:t>
      </w:r>
      <w:r w:rsidR="00364127" w:rsidRPr="30734D2E">
        <w:rPr>
          <w:rFonts w:ascii="Calibri" w:eastAsia="Calibri" w:hAnsi="Calibri" w:cs="Calibri"/>
          <w:sz w:val="24"/>
          <w:szCs w:val="24"/>
        </w:rPr>
        <w:t xml:space="preserve">seasonal </w:t>
      </w:r>
      <w:r w:rsidR="005B3DB2" w:rsidRPr="30734D2E">
        <w:rPr>
          <w:rFonts w:ascii="Calibri" w:eastAsia="Calibri" w:hAnsi="Calibri" w:cs="Calibri"/>
          <w:sz w:val="24"/>
          <w:szCs w:val="24"/>
        </w:rPr>
        <w:t xml:space="preserve">timeframes </w:t>
      </w:r>
      <w:r w:rsidR="007B76C2" w:rsidRPr="30734D2E">
        <w:rPr>
          <w:rFonts w:ascii="Calibri" w:eastAsia="Calibri" w:hAnsi="Calibri" w:cs="Calibri"/>
          <w:sz w:val="24"/>
          <w:szCs w:val="24"/>
        </w:rPr>
        <w:t xml:space="preserve">that we </w:t>
      </w:r>
      <w:r w:rsidR="009A2829" w:rsidRPr="30734D2E">
        <w:rPr>
          <w:rFonts w:ascii="Calibri" w:eastAsia="Calibri" w:hAnsi="Calibri" w:cs="Calibri"/>
          <w:sz w:val="24"/>
          <w:szCs w:val="24"/>
        </w:rPr>
        <w:t xml:space="preserve">typically </w:t>
      </w:r>
      <w:r w:rsidR="005F3F56" w:rsidRPr="30734D2E">
        <w:rPr>
          <w:rFonts w:ascii="Calibri" w:eastAsia="Calibri" w:hAnsi="Calibri" w:cs="Calibri"/>
          <w:sz w:val="24"/>
          <w:szCs w:val="24"/>
        </w:rPr>
        <w:t xml:space="preserve">work and </w:t>
      </w:r>
      <w:r w:rsidR="00531A4E" w:rsidRPr="30734D2E">
        <w:rPr>
          <w:rFonts w:ascii="Calibri" w:eastAsia="Calibri" w:hAnsi="Calibri" w:cs="Calibri"/>
          <w:sz w:val="24"/>
          <w:szCs w:val="24"/>
        </w:rPr>
        <w:t xml:space="preserve">found </w:t>
      </w:r>
      <w:r w:rsidR="004A3D0C" w:rsidRPr="30734D2E">
        <w:rPr>
          <w:rFonts w:ascii="Calibri" w:eastAsia="Calibri" w:hAnsi="Calibri" w:cs="Calibri"/>
          <w:sz w:val="24"/>
          <w:szCs w:val="24"/>
        </w:rPr>
        <w:t xml:space="preserve">that Bull Trout were </w:t>
      </w:r>
      <w:r w:rsidR="00AE28EF">
        <w:rPr>
          <w:rFonts w:ascii="Calibri" w:eastAsia="Calibri" w:hAnsi="Calibri" w:cs="Calibri"/>
          <w:sz w:val="24"/>
          <w:szCs w:val="24"/>
        </w:rPr>
        <w:t xml:space="preserve">often </w:t>
      </w:r>
      <w:r w:rsidR="004A3D0C" w:rsidRPr="30734D2E">
        <w:rPr>
          <w:rFonts w:ascii="Calibri" w:eastAsia="Calibri" w:hAnsi="Calibri" w:cs="Calibri"/>
          <w:sz w:val="24"/>
          <w:szCs w:val="24"/>
        </w:rPr>
        <w:t>present.</w:t>
      </w:r>
      <w:r w:rsidR="00A45C63" w:rsidRPr="30734D2E">
        <w:rPr>
          <w:rFonts w:ascii="Calibri" w:eastAsia="Calibri" w:hAnsi="Calibri" w:cs="Calibri"/>
          <w:sz w:val="24"/>
          <w:szCs w:val="24"/>
        </w:rPr>
        <w:t xml:space="preserve"> </w:t>
      </w:r>
      <w:r w:rsidR="26B5C955" w:rsidRPr="30734D2E">
        <w:rPr>
          <w:rFonts w:ascii="Calibri" w:eastAsia="Calibri" w:hAnsi="Calibri" w:cs="Calibri"/>
          <w:sz w:val="24"/>
          <w:szCs w:val="24"/>
        </w:rPr>
        <w:t xml:space="preserve">Previously, </w:t>
      </w:r>
      <w:r w:rsidR="002D6ABD" w:rsidRPr="30734D2E">
        <w:rPr>
          <w:rFonts w:ascii="Calibri" w:eastAsia="Calibri" w:hAnsi="Calibri" w:cs="Calibri"/>
          <w:sz w:val="24"/>
          <w:szCs w:val="24"/>
        </w:rPr>
        <w:t>we collected Bull Trout below Clear Creek Dam</w:t>
      </w:r>
      <w:r w:rsidR="26B5C955" w:rsidRPr="30734D2E">
        <w:rPr>
          <w:rFonts w:ascii="Calibri" w:eastAsia="Calibri" w:hAnsi="Calibri" w:cs="Calibri"/>
          <w:sz w:val="24"/>
          <w:szCs w:val="24"/>
        </w:rPr>
        <w:t xml:space="preserve"> only in summer</w:t>
      </w:r>
      <w:r w:rsidR="00D17B4A" w:rsidRPr="30734D2E">
        <w:rPr>
          <w:rFonts w:ascii="Calibri" w:eastAsia="Calibri" w:hAnsi="Calibri" w:cs="Calibri"/>
          <w:sz w:val="24"/>
          <w:szCs w:val="24"/>
        </w:rPr>
        <w:t xml:space="preserve"> (June-</w:t>
      </w:r>
      <w:r w:rsidR="00D84A56" w:rsidRPr="30734D2E">
        <w:rPr>
          <w:rFonts w:ascii="Calibri" w:eastAsia="Calibri" w:hAnsi="Calibri" w:cs="Calibri"/>
          <w:sz w:val="24"/>
          <w:szCs w:val="24"/>
        </w:rPr>
        <w:t>Aug</w:t>
      </w:r>
      <w:r w:rsidR="00D17B4A" w:rsidRPr="30734D2E">
        <w:rPr>
          <w:rFonts w:ascii="Calibri" w:eastAsia="Calibri" w:hAnsi="Calibri" w:cs="Calibri"/>
          <w:sz w:val="24"/>
          <w:szCs w:val="24"/>
        </w:rPr>
        <w:t>)</w:t>
      </w:r>
      <w:r w:rsidR="002D6ABD" w:rsidRPr="30734D2E">
        <w:rPr>
          <w:rFonts w:ascii="Calibri" w:eastAsia="Calibri" w:hAnsi="Calibri" w:cs="Calibri"/>
          <w:sz w:val="24"/>
          <w:szCs w:val="24"/>
        </w:rPr>
        <w:t>, h</w:t>
      </w:r>
      <w:r w:rsidR="26B5C955" w:rsidRPr="30734D2E">
        <w:rPr>
          <w:rFonts w:ascii="Calibri" w:eastAsia="Calibri" w:hAnsi="Calibri" w:cs="Calibri"/>
          <w:sz w:val="24"/>
          <w:szCs w:val="24"/>
        </w:rPr>
        <w:t xml:space="preserve">owever </w:t>
      </w:r>
      <w:r w:rsidR="002D6ABD" w:rsidRPr="30734D2E">
        <w:rPr>
          <w:rFonts w:ascii="Calibri" w:eastAsia="Calibri" w:hAnsi="Calibri" w:cs="Calibri"/>
          <w:sz w:val="24"/>
          <w:szCs w:val="24"/>
        </w:rPr>
        <w:t>in 2024</w:t>
      </w:r>
      <w:r w:rsidR="00D17B4A" w:rsidRPr="30734D2E">
        <w:rPr>
          <w:rFonts w:ascii="Calibri" w:eastAsia="Calibri" w:hAnsi="Calibri" w:cs="Calibri"/>
          <w:sz w:val="24"/>
          <w:szCs w:val="24"/>
        </w:rPr>
        <w:t xml:space="preserve">, </w:t>
      </w:r>
      <w:r w:rsidR="26B5C955" w:rsidRPr="30734D2E">
        <w:rPr>
          <w:rFonts w:ascii="Calibri" w:eastAsia="Calibri" w:hAnsi="Calibri" w:cs="Calibri"/>
          <w:sz w:val="24"/>
          <w:szCs w:val="24"/>
        </w:rPr>
        <w:t xml:space="preserve">staff successfully captured and tagged fish as late as </w:t>
      </w:r>
      <w:r w:rsidR="2D63C6E8" w:rsidRPr="30734D2E">
        <w:rPr>
          <w:rFonts w:ascii="Calibri" w:eastAsia="Calibri" w:hAnsi="Calibri" w:cs="Calibri"/>
          <w:sz w:val="24"/>
          <w:szCs w:val="24"/>
        </w:rPr>
        <w:t>November 5</w:t>
      </w:r>
      <w:r w:rsidR="26B5C955" w:rsidRPr="30734D2E">
        <w:rPr>
          <w:rFonts w:ascii="Calibri" w:eastAsia="Calibri" w:hAnsi="Calibri" w:cs="Calibri"/>
          <w:sz w:val="24"/>
          <w:szCs w:val="24"/>
        </w:rPr>
        <w:t xml:space="preserve">, </w:t>
      </w:r>
      <w:r w:rsidR="001625F3" w:rsidRPr="30734D2E">
        <w:rPr>
          <w:rFonts w:ascii="Calibri" w:eastAsia="Calibri" w:hAnsi="Calibri" w:cs="Calibri"/>
          <w:sz w:val="24"/>
          <w:szCs w:val="24"/>
        </w:rPr>
        <w:t xml:space="preserve">indicating that </w:t>
      </w:r>
      <w:r w:rsidR="009F2D0A" w:rsidRPr="30734D2E">
        <w:rPr>
          <w:rFonts w:ascii="Calibri" w:eastAsia="Calibri" w:hAnsi="Calibri" w:cs="Calibri"/>
          <w:sz w:val="24"/>
          <w:szCs w:val="24"/>
        </w:rPr>
        <w:t xml:space="preserve">some </w:t>
      </w:r>
      <w:r w:rsidR="001625F3" w:rsidRPr="30734D2E">
        <w:rPr>
          <w:rFonts w:ascii="Calibri" w:eastAsia="Calibri" w:hAnsi="Calibri" w:cs="Calibri"/>
          <w:sz w:val="24"/>
          <w:szCs w:val="24"/>
        </w:rPr>
        <w:t xml:space="preserve">fish </w:t>
      </w:r>
      <w:r w:rsidR="009F2D0A" w:rsidRPr="30734D2E">
        <w:rPr>
          <w:rFonts w:ascii="Calibri" w:eastAsia="Calibri" w:hAnsi="Calibri" w:cs="Calibri"/>
          <w:sz w:val="24"/>
          <w:szCs w:val="24"/>
        </w:rPr>
        <w:t>move</w:t>
      </w:r>
      <w:r w:rsidR="0089040D" w:rsidRPr="30734D2E">
        <w:rPr>
          <w:rFonts w:ascii="Calibri" w:eastAsia="Calibri" w:hAnsi="Calibri" w:cs="Calibri"/>
          <w:sz w:val="24"/>
          <w:szCs w:val="24"/>
        </w:rPr>
        <w:t xml:space="preserve"> upstream from </w:t>
      </w:r>
      <w:r w:rsidR="009F2D0A" w:rsidRPr="30734D2E">
        <w:rPr>
          <w:rFonts w:ascii="Calibri" w:eastAsia="Calibri" w:hAnsi="Calibri" w:cs="Calibri"/>
          <w:sz w:val="24"/>
          <w:szCs w:val="24"/>
        </w:rPr>
        <w:t>Rimrock Reservoir during this time and that we should extend</w:t>
      </w:r>
      <w:r w:rsidR="001625F3" w:rsidRPr="30734D2E">
        <w:rPr>
          <w:rFonts w:ascii="Calibri" w:eastAsia="Calibri" w:hAnsi="Calibri" w:cs="Calibri"/>
          <w:sz w:val="24"/>
          <w:szCs w:val="24"/>
        </w:rPr>
        <w:t xml:space="preserve"> </w:t>
      </w:r>
      <w:r w:rsidR="26B5C955" w:rsidRPr="30734D2E">
        <w:rPr>
          <w:rFonts w:ascii="Calibri" w:eastAsia="Calibri" w:hAnsi="Calibri" w:cs="Calibri"/>
          <w:sz w:val="24"/>
          <w:szCs w:val="24"/>
        </w:rPr>
        <w:t xml:space="preserve">the window </w:t>
      </w:r>
      <w:r w:rsidR="009F2D0A" w:rsidRPr="30734D2E">
        <w:rPr>
          <w:rFonts w:ascii="Calibri" w:eastAsia="Calibri" w:hAnsi="Calibri" w:cs="Calibri"/>
          <w:sz w:val="24"/>
          <w:szCs w:val="24"/>
        </w:rPr>
        <w:t>for</w:t>
      </w:r>
      <w:r w:rsidR="001625F3" w:rsidRPr="30734D2E">
        <w:rPr>
          <w:rFonts w:ascii="Calibri" w:eastAsia="Calibri" w:hAnsi="Calibri" w:cs="Calibri"/>
          <w:sz w:val="24"/>
          <w:szCs w:val="24"/>
        </w:rPr>
        <w:t xml:space="preserve"> </w:t>
      </w:r>
      <w:r w:rsidR="26B5C955" w:rsidRPr="30734D2E">
        <w:rPr>
          <w:rFonts w:ascii="Calibri" w:eastAsia="Calibri" w:hAnsi="Calibri" w:cs="Calibri"/>
          <w:sz w:val="24"/>
          <w:szCs w:val="24"/>
        </w:rPr>
        <w:t xml:space="preserve">trap and haul </w:t>
      </w:r>
      <w:r w:rsidR="009F2D0A" w:rsidRPr="30734D2E">
        <w:rPr>
          <w:rFonts w:ascii="Calibri" w:eastAsia="Calibri" w:hAnsi="Calibri" w:cs="Calibri"/>
          <w:sz w:val="24"/>
          <w:szCs w:val="24"/>
        </w:rPr>
        <w:t>in future years</w:t>
      </w:r>
      <w:r w:rsidR="26B5C955" w:rsidRPr="30734D2E">
        <w:rPr>
          <w:rFonts w:ascii="Calibri" w:eastAsia="Calibri" w:hAnsi="Calibri" w:cs="Calibri"/>
          <w:sz w:val="24"/>
          <w:szCs w:val="24"/>
        </w:rPr>
        <w:t xml:space="preserve">. During one of these events, staff captured a previously tagged Bull Trout, yet no record of this tag exists in our database or those maintained by our partners. </w:t>
      </w:r>
      <w:r w:rsidR="00BD1D84" w:rsidRPr="30734D2E">
        <w:rPr>
          <w:rFonts w:ascii="Calibri" w:eastAsia="Calibri" w:hAnsi="Calibri" w:cs="Calibri"/>
          <w:sz w:val="24"/>
          <w:szCs w:val="24"/>
        </w:rPr>
        <w:t>Since 2019 we had only collected one fish</w:t>
      </w:r>
      <w:r w:rsidR="009F2D0A" w:rsidRPr="30734D2E">
        <w:rPr>
          <w:rFonts w:ascii="Calibri" w:eastAsia="Calibri" w:hAnsi="Calibri" w:cs="Calibri"/>
          <w:sz w:val="24"/>
          <w:szCs w:val="24"/>
        </w:rPr>
        <w:t xml:space="preserve"> </w:t>
      </w:r>
      <w:r w:rsidR="26B5C955" w:rsidRPr="30734D2E">
        <w:rPr>
          <w:rFonts w:ascii="Calibri" w:eastAsia="Calibri" w:hAnsi="Calibri" w:cs="Calibri"/>
          <w:sz w:val="24"/>
          <w:szCs w:val="24"/>
        </w:rPr>
        <w:t xml:space="preserve">at Bumping </w:t>
      </w:r>
      <w:r w:rsidR="009F2D0A" w:rsidRPr="30734D2E">
        <w:rPr>
          <w:rFonts w:ascii="Calibri" w:eastAsia="Calibri" w:hAnsi="Calibri" w:cs="Calibri"/>
          <w:sz w:val="24"/>
          <w:szCs w:val="24"/>
        </w:rPr>
        <w:t>Dam</w:t>
      </w:r>
      <w:r w:rsidR="26B5C955" w:rsidRPr="30734D2E">
        <w:rPr>
          <w:rFonts w:ascii="Calibri" w:eastAsia="Calibri" w:hAnsi="Calibri" w:cs="Calibri"/>
          <w:sz w:val="24"/>
          <w:szCs w:val="24"/>
        </w:rPr>
        <w:t xml:space="preserve"> with </w:t>
      </w:r>
      <w:r w:rsidR="00490DD1" w:rsidRPr="30734D2E">
        <w:rPr>
          <w:rFonts w:ascii="Calibri" w:eastAsia="Calibri" w:hAnsi="Calibri" w:cs="Calibri"/>
          <w:sz w:val="24"/>
          <w:szCs w:val="24"/>
        </w:rPr>
        <w:t xml:space="preserve">all </w:t>
      </w:r>
      <w:r w:rsidR="00C07CFC" w:rsidRPr="30734D2E">
        <w:rPr>
          <w:rFonts w:ascii="Calibri" w:eastAsia="Calibri" w:hAnsi="Calibri" w:cs="Calibri"/>
          <w:sz w:val="24"/>
          <w:szCs w:val="24"/>
        </w:rPr>
        <w:t xml:space="preserve">events </w:t>
      </w:r>
      <w:r w:rsidR="26B5C955" w:rsidRPr="30734D2E">
        <w:rPr>
          <w:rFonts w:ascii="Calibri" w:eastAsia="Calibri" w:hAnsi="Calibri" w:cs="Calibri"/>
          <w:sz w:val="24"/>
          <w:szCs w:val="24"/>
        </w:rPr>
        <w:t xml:space="preserve">occurring </w:t>
      </w:r>
      <w:r w:rsidR="00490DD1" w:rsidRPr="30734D2E">
        <w:rPr>
          <w:rFonts w:ascii="Calibri" w:eastAsia="Calibri" w:hAnsi="Calibri" w:cs="Calibri"/>
          <w:sz w:val="24"/>
          <w:szCs w:val="24"/>
        </w:rPr>
        <w:t>before</w:t>
      </w:r>
      <w:r w:rsidR="26B5C955" w:rsidRPr="30734D2E">
        <w:rPr>
          <w:rFonts w:ascii="Calibri" w:eastAsia="Calibri" w:hAnsi="Calibri" w:cs="Calibri"/>
          <w:sz w:val="24"/>
          <w:szCs w:val="24"/>
        </w:rPr>
        <w:t xml:space="preserve"> </w:t>
      </w:r>
      <w:r w:rsidR="430300BD" w:rsidRPr="30734D2E">
        <w:rPr>
          <w:rFonts w:ascii="Calibri" w:eastAsia="Calibri" w:hAnsi="Calibri" w:cs="Calibri"/>
          <w:sz w:val="24"/>
          <w:szCs w:val="24"/>
        </w:rPr>
        <w:t>September 30</w:t>
      </w:r>
      <w:r w:rsidR="26B5C955" w:rsidRPr="30734D2E">
        <w:rPr>
          <w:rFonts w:ascii="Calibri" w:eastAsia="Calibri" w:hAnsi="Calibri" w:cs="Calibri"/>
          <w:sz w:val="24"/>
          <w:szCs w:val="24"/>
        </w:rPr>
        <w:t xml:space="preserve">. However, during a tagging event below the dam </w:t>
      </w:r>
      <w:r w:rsidR="6CCDE4AD" w:rsidRPr="30734D2E">
        <w:rPr>
          <w:rFonts w:ascii="Calibri" w:eastAsia="Calibri" w:hAnsi="Calibri" w:cs="Calibri"/>
          <w:sz w:val="24"/>
          <w:szCs w:val="24"/>
        </w:rPr>
        <w:t>on November 7</w:t>
      </w:r>
      <w:r w:rsidR="26B5C955" w:rsidRPr="30734D2E">
        <w:rPr>
          <w:rFonts w:ascii="Calibri" w:eastAsia="Calibri" w:hAnsi="Calibri" w:cs="Calibri"/>
          <w:sz w:val="24"/>
          <w:szCs w:val="24"/>
        </w:rPr>
        <w:t xml:space="preserve">, </w:t>
      </w:r>
      <w:r w:rsidR="6B560271" w:rsidRPr="30734D2E">
        <w:rPr>
          <w:rFonts w:ascii="Calibri" w:eastAsia="Calibri" w:hAnsi="Calibri" w:cs="Calibri"/>
          <w:sz w:val="24"/>
          <w:szCs w:val="24"/>
        </w:rPr>
        <w:t>seven</w:t>
      </w:r>
      <w:r w:rsidR="26B5C955" w:rsidRPr="30734D2E">
        <w:rPr>
          <w:rFonts w:ascii="Calibri" w:eastAsia="Calibri" w:hAnsi="Calibri" w:cs="Calibri"/>
          <w:sz w:val="24"/>
          <w:szCs w:val="24"/>
        </w:rPr>
        <w:t xml:space="preserve"> Bull Trout were captured. </w:t>
      </w:r>
      <w:r w:rsidR="00337DFC" w:rsidRPr="30734D2E">
        <w:rPr>
          <w:rFonts w:ascii="Calibri" w:eastAsia="Calibri" w:hAnsi="Calibri" w:cs="Calibri"/>
          <w:sz w:val="24"/>
          <w:szCs w:val="24"/>
        </w:rPr>
        <w:t>T</w:t>
      </w:r>
      <w:r w:rsidR="3DEDAFA6" w:rsidRPr="30734D2E">
        <w:rPr>
          <w:rFonts w:ascii="Calibri" w:eastAsia="Calibri" w:hAnsi="Calibri" w:cs="Calibri"/>
          <w:sz w:val="24"/>
          <w:szCs w:val="24"/>
        </w:rPr>
        <w:t>wo</w:t>
      </w:r>
      <w:r w:rsidR="26B5C955" w:rsidRPr="30734D2E">
        <w:rPr>
          <w:rFonts w:ascii="Calibri" w:eastAsia="Calibri" w:hAnsi="Calibri" w:cs="Calibri"/>
          <w:sz w:val="24"/>
          <w:szCs w:val="24"/>
        </w:rPr>
        <w:t xml:space="preserve"> were of Deep Creek</w:t>
      </w:r>
      <w:r w:rsidR="005121CD" w:rsidRPr="30734D2E">
        <w:rPr>
          <w:rFonts w:ascii="Calibri" w:eastAsia="Calibri" w:hAnsi="Calibri" w:cs="Calibri"/>
          <w:sz w:val="24"/>
          <w:szCs w:val="24"/>
        </w:rPr>
        <w:t xml:space="preserve"> </w:t>
      </w:r>
      <w:r w:rsidR="26B5C955" w:rsidRPr="30734D2E">
        <w:rPr>
          <w:rFonts w:ascii="Calibri" w:eastAsia="Calibri" w:hAnsi="Calibri" w:cs="Calibri"/>
          <w:sz w:val="24"/>
          <w:szCs w:val="24"/>
        </w:rPr>
        <w:t>origin</w:t>
      </w:r>
      <w:r w:rsidR="00337DFC" w:rsidRPr="30734D2E">
        <w:rPr>
          <w:rFonts w:ascii="Calibri" w:eastAsia="Calibri" w:hAnsi="Calibri" w:cs="Calibri"/>
          <w:sz w:val="24"/>
          <w:szCs w:val="24"/>
        </w:rPr>
        <w:t xml:space="preserve"> and</w:t>
      </w:r>
      <w:r w:rsidR="26B5C955" w:rsidRPr="30734D2E">
        <w:rPr>
          <w:rFonts w:ascii="Calibri" w:eastAsia="Calibri" w:hAnsi="Calibri" w:cs="Calibri"/>
          <w:sz w:val="24"/>
          <w:szCs w:val="24"/>
        </w:rPr>
        <w:t xml:space="preserve"> </w:t>
      </w:r>
      <w:r w:rsidR="072EB332" w:rsidRPr="30734D2E">
        <w:rPr>
          <w:rFonts w:ascii="Calibri" w:eastAsia="Calibri" w:hAnsi="Calibri" w:cs="Calibri"/>
          <w:sz w:val="24"/>
          <w:szCs w:val="24"/>
        </w:rPr>
        <w:t xml:space="preserve">five </w:t>
      </w:r>
      <w:r w:rsidR="13432C99" w:rsidRPr="30734D2E">
        <w:rPr>
          <w:rFonts w:ascii="Calibri" w:eastAsia="Calibri" w:hAnsi="Calibri" w:cs="Calibri"/>
          <w:sz w:val="24"/>
          <w:szCs w:val="24"/>
        </w:rPr>
        <w:t>were</w:t>
      </w:r>
      <w:r w:rsidR="26B5C955" w:rsidRPr="30734D2E">
        <w:rPr>
          <w:rFonts w:ascii="Calibri" w:eastAsia="Calibri" w:hAnsi="Calibri" w:cs="Calibri"/>
          <w:sz w:val="24"/>
          <w:szCs w:val="24"/>
        </w:rPr>
        <w:t xml:space="preserve"> </w:t>
      </w:r>
      <w:r w:rsidR="00337DFC" w:rsidRPr="30734D2E">
        <w:rPr>
          <w:rFonts w:ascii="Calibri" w:eastAsia="Calibri" w:hAnsi="Calibri" w:cs="Calibri"/>
          <w:sz w:val="24"/>
          <w:szCs w:val="24"/>
        </w:rPr>
        <w:t xml:space="preserve">of </w:t>
      </w:r>
      <w:r w:rsidR="26B5C955" w:rsidRPr="30734D2E">
        <w:rPr>
          <w:rFonts w:ascii="Calibri" w:eastAsia="Calibri" w:hAnsi="Calibri" w:cs="Calibri"/>
          <w:sz w:val="24"/>
          <w:szCs w:val="24"/>
        </w:rPr>
        <w:t>American</w:t>
      </w:r>
      <w:r w:rsidR="00337DFC" w:rsidRPr="30734D2E">
        <w:rPr>
          <w:rFonts w:ascii="Calibri" w:eastAsia="Calibri" w:hAnsi="Calibri" w:cs="Calibri"/>
          <w:sz w:val="24"/>
          <w:szCs w:val="24"/>
        </w:rPr>
        <w:t xml:space="preserve"> River</w:t>
      </w:r>
      <w:r w:rsidR="26B5C955" w:rsidRPr="30734D2E">
        <w:rPr>
          <w:rFonts w:ascii="Calibri" w:eastAsia="Calibri" w:hAnsi="Calibri" w:cs="Calibri"/>
          <w:sz w:val="24"/>
          <w:szCs w:val="24"/>
        </w:rPr>
        <w:t>/Union</w:t>
      </w:r>
      <w:r w:rsidR="00337DFC" w:rsidRPr="30734D2E">
        <w:rPr>
          <w:rFonts w:ascii="Calibri" w:eastAsia="Calibri" w:hAnsi="Calibri" w:cs="Calibri"/>
          <w:sz w:val="24"/>
          <w:szCs w:val="24"/>
        </w:rPr>
        <w:t xml:space="preserve"> Creek origin</w:t>
      </w:r>
      <w:r w:rsidR="26B5C955" w:rsidRPr="30734D2E">
        <w:rPr>
          <w:rFonts w:ascii="Calibri" w:eastAsia="Calibri" w:hAnsi="Calibri" w:cs="Calibri"/>
          <w:sz w:val="24"/>
          <w:szCs w:val="24"/>
        </w:rPr>
        <w:t xml:space="preserve">. </w:t>
      </w:r>
      <w:r w:rsidR="001B08BF" w:rsidRPr="30734D2E">
        <w:rPr>
          <w:rFonts w:ascii="Calibri" w:eastAsia="Calibri" w:hAnsi="Calibri" w:cs="Calibri"/>
          <w:sz w:val="24"/>
          <w:szCs w:val="24"/>
        </w:rPr>
        <w:t>Unfortunately,</w:t>
      </w:r>
      <w:r w:rsidR="0063566F" w:rsidRPr="30734D2E">
        <w:rPr>
          <w:rFonts w:ascii="Calibri" w:eastAsia="Calibri" w:hAnsi="Calibri" w:cs="Calibri"/>
          <w:sz w:val="24"/>
          <w:szCs w:val="24"/>
        </w:rPr>
        <w:t xml:space="preserve"> we were unable to perform rapid response</w:t>
      </w:r>
      <w:r w:rsidR="00347966" w:rsidRPr="30734D2E">
        <w:rPr>
          <w:rFonts w:ascii="Calibri" w:eastAsia="Calibri" w:hAnsi="Calibri" w:cs="Calibri"/>
          <w:sz w:val="24"/>
          <w:szCs w:val="24"/>
        </w:rPr>
        <w:t xml:space="preserve"> genetics due to la</w:t>
      </w:r>
      <w:r w:rsidR="0084024F" w:rsidRPr="30734D2E">
        <w:rPr>
          <w:rFonts w:ascii="Calibri" w:eastAsia="Calibri" w:hAnsi="Calibri" w:cs="Calibri"/>
          <w:sz w:val="24"/>
          <w:szCs w:val="24"/>
        </w:rPr>
        <w:t xml:space="preserve">boratory equipment </w:t>
      </w:r>
      <w:r w:rsidR="000E3484" w:rsidRPr="30734D2E">
        <w:rPr>
          <w:rFonts w:ascii="Calibri" w:eastAsia="Calibri" w:hAnsi="Calibri" w:cs="Calibri"/>
          <w:sz w:val="24"/>
          <w:szCs w:val="24"/>
        </w:rPr>
        <w:t>malfunctioning,</w:t>
      </w:r>
      <w:r w:rsidR="00040860" w:rsidRPr="30734D2E">
        <w:rPr>
          <w:rFonts w:ascii="Calibri" w:eastAsia="Calibri" w:hAnsi="Calibri" w:cs="Calibri"/>
          <w:sz w:val="24"/>
          <w:szCs w:val="24"/>
        </w:rPr>
        <w:t xml:space="preserve"> but </w:t>
      </w:r>
      <w:r w:rsidR="005648CA" w:rsidRPr="30734D2E">
        <w:rPr>
          <w:rFonts w:ascii="Calibri" w:eastAsia="Calibri" w:hAnsi="Calibri" w:cs="Calibri"/>
          <w:sz w:val="24"/>
          <w:szCs w:val="24"/>
        </w:rPr>
        <w:t xml:space="preserve">we </w:t>
      </w:r>
      <w:r w:rsidR="008765C2" w:rsidRPr="30734D2E">
        <w:rPr>
          <w:rFonts w:ascii="Calibri" w:eastAsia="Calibri" w:hAnsi="Calibri" w:cs="Calibri"/>
          <w:sz w:val="24"/>
          <w:szCs w:val="24"/>
        </w:rPr>
        <w:t xml:space="preserve">learned that </w:t>
      </w:r>
      <w:r w:rsidR="0060481B" w:rsidRPr="30734D2E">
        <w:rPr>
          <w:rFonts w:ascii="Calibri" w:eastAsia="Calibri" w:hAnsi="Calibri" w:cs="Calibri"/>
          <w:sz w:val="24"/>
          <w:szCs w:val="24"/>
        </w:rPr>
        <w:t xml:space="preserve">future </w:t>
      </w:r>
      <w:r w:rsidR="00580EE5" w:rsidRPr="30734D2E">
        <w:rPr>
          <w:rFonts w:ascii="Calibri" w:eastAsia="Calibri" w:hAnsi="Calibri" w:cs="Calibri"/>
          <w:sz w:val="24"/>
          <w:szCs w:val="24"/>
        </w:rPr>
        <w:t>year’s</w:t>
      </w:r>
      <w:r w:rsidR="0060481B" w:rsidRPr="30734D2E">
        <w:rPr>
          <w:rFonts w:ascii="Calibri" w:eastAsia="Calibri" w:hAnsi="Calibri" w:cs="Calibri"/>
          <w:sz w:val="24"/>
          <w:szCs w:val="24"/>
        </w:rPr>
        <w:t xml:space="preserve"> efforts might be more successful later in the fall at Bumping Dam.</w:t>
      </w:r>
      <w:r w:rsidR="006F62F6" w:rsidRPr="30734D2E">
        <w:rPr>
          <w:rFonts w:ascii="Calibri" w:eastAsia="Calibri" w:hAnsi="Calibri" w:cs="Calibri"/>
          <w:sz w:val="24"/>
          <w:szCs w:val="24"/>
        </w:rPr>
        <w:t xml:space="preserve"> Kachess Safety of Dam</w:t>
      </w:r>
      <w:r w:rsidR="005F3D71" w:rsidRPr="30734D2E">
        <w:rPr>
          <w:rFonts w:ascii="Calibri" w:eastAsia="Calibri" w:hAnsi="Calibri" w:cs="Calibri"/>
          <w:sz w:val="24"/>
          <w:szCs w:val="24"/>
        </w:rPr>
        <w:t>s</w:t>
      </w:r>
      <w:r w:rsidR="000F5892" w:rsidRPr="30734D2E">
        <w:rPr>
          <w:rFonts w:ascii="Calibri" w:eastAsia="Calibri" w:hAnsi="Calibri" w:cs="Calibri"/>
          <w:sz w:val="24"/>
          <w:szCs w:val="24"/>
        </w:rPr>
        <w:t xml:space="preserve"> work </w:t>
      </w:r>
      <w:r w:rsidR="00417E20">
        <w:rPr>
          <w:rFonts w:ascii="Calibri" w:eastAsia="Calibri" w:hAnsi="Calibri" w:cs="Calibri"/>
          <w:sz w:val="24"/>
          <w:szCs w:val="24"/>
        </w:rPr>
        <w:t>disconnected</w:t>
      </w:r>
      <w:r w:rsidR="00417E20" w:rsidRPr="30734D2E">
        <w:rPr>
          <w:rFonts w:ascii="Calibri" w:eastAsia="Calibri" w:hAnsi="Calibri" w:cs="Calibri"/>
          <w:sz w:val="24"/>
          <w:szCs w:val="24"/>
        </w:rPr>
        <w:t xml:space="preserve"> </w:t>
      </w:r>
      <w:r w:rsidR="000F5892" w:rsidRPr="30734D2E">
        <w:rPr>
          <w:rFonts w:ascii="Calibri" w:eastAsia="Calibri" w:hAnsi="Calibri" w:cs="Calibri"/>
          <w:sz w:val="24"/>
          <w:szCs w:val="24"/>
        </w:rPr>
        <w:t xml:space="preserve">the </w:t>
      </w:r>
      <w:r w:rsidR="000A3069" w:rsidRPr="30734D2E">
        <w:rPr>
          <w:rFonts w:ascii="Calibri" w:eastAsia="Calibri" w:hAnsi="Calibri" w:cs="Calibri"/>
          <w:sz w:val="24"/>
          <w:szCs w:val="24"/>
        </w:rPr>
        <w:t>Kachess Dam S</w:t>
      </w:r>
      <w:r w:rsidR="000F5892" w:rsidRPr="30734D2E">
        <w:rPr>
          <w:rFonts w:ascii="Calibri" w:eastAsia="Calibri" w:hAnsi="Calibri" w:cs="Calibri"/>
          <w:sz w:val="24"/>
          <w:szCs w:val="24"/>
        </w:rPr>
        <w:t xml:space="preserve">tilling </w:t>
      </w:r>
      <w:r w:rsidR="000A3069" w:rsidRPr="30734D2E">
        <w:rPr>
          <w:rFonts w:ascii="Calibri" w:eastAsia="Calibri" w:hAnsi="Calibri" w:cs="Calibri"/>
          <w:sz w:val="24"/>
          <w:szCs w:val="24"/>
        </w:rPr>
        <w:t>B</w:t>
      </w:r>
      <w:r w:rsidR="000F5892" w:rsidRPr="30734D2E">
        <w:rPr>
          <w:rFonts w:ascii="Calibri" w:eastAsia="Calibri" w:hAnsi="Calibri" w:cs="Calibri"/>
          <w:sz w:val="24"/>
          <w:szCs w:val="24"/>
        </w:rPr>
        <w:t>asin and allowed st</w:t>
      </w:r>
      <w:r w:rsidR="26B5C955" w:rsidRPr="30734D2E">
        <w:rPr>
          <w:rFonts w:ascii="Calibri" w:eastAsia="Calibri" w:hAnsi="Calibri" w:cs="Calibri"/>
          <w:sz w:val="24"/>
          <w:szCs w:val="24"/>
        </w:rPr>
        <w:t>aff to conduct trap</w:t>
      </w:r>
      <w:r w:rsidR="000F5892" w:rsidRPr="30734D2E">
        <w:rPr>
          <w:rFonts w:ascii="Calibri" w:eastAsia="Calibri" w:hAnsi="Calibri" w:cs="Calibri"/>
          <w:sz w:val="24"/>
          <w:szCs w:val="24"/>
        </w:rPr>
        <w:t xml:space="preserve"> </w:t>
      </w:r>
      <w:r w:rsidR="26B5C955" w:rsidRPr="30734D2E">
        <w:rPr>
          <w:rFonts w:ascii="Calibri" w:eastAsia="Calibri" w:hAnsi="Calibri" w:cs="Calibri"/>
          <w:sz w:val="24"/>
          <w:szCs w:val="24"/>
        </w:rPr>
        <w:t>and</w:t>
      </w:r>
      <w:r w:rsidR="000F5892" w:rsidRPr="30734D2E">
        <w:rPr>
          <w:rFonts w:ascii="Calibri" w:eastAsia="Calibri" w:hAnsi="Calibri" w:cs="Calibri"/>
          <w:sz w:val="24"/>
          <w:szCs w:val="24"/>
        </w:rPr>
        <w:t xml:space="preserve"> </w:t>
      </w:r>
      <w:r w:rsidR="26B5C955" w:rsidRPr="30734D2E">
        <w:rPr>
          <w:rFonts w:ascii="Calibri" w:eastAsia="Calibri" w:hAnsi="Calibri" w:cs="Calibri"/>
          <w:sz w:val="24"/>
          <w:szCs w:val="24"/>
        </w:rPr>
        <w:t>haul</w:t>
      </w:r>
      <w:r w:rsidR="005F3D71" w:rsidRPr="30734D2E">
        <w:rPr>
          <w:rFonts w:ascii="Calibri" w:eastAsia="Calibri" w:hAnsi="Calibri" w:cs="Calibri"/>
          <w:sz w:val="24"/>
          <w:szCs w:val="24"/>
        </w:rPr>
        <w:t xml:space="preserve">. </w:t>
      </w:r>
      <w:r w:rsidR="00E57350" w:rsidRPr="30734D2E">
        <w:rPr>
          <w:rFonts w:ascii="Calibri" w:eastAsia="Calibri" w:hAnsi="Calibri" w:cs="Calibri"/>
          <w:sz w:val="24"/>
          <w:szCs w:val="24"/>
        </w:rPr>
        <w:t>We cap</w:t>
      </w:r>
      <w:r w:rsidR="26B5C955" w:rsidRPr="30734D2E">
        <w:rPr>
          <w:rFonts w:ascii="Calibri" w:eastAsia="Calibri" w:hAnsi="Calibri" w:cs="Calibri"/>
          <w:sz w:val="24"/>
          <w:szCs w:val="24"/>
        </w:rPr>
        <w:t>ture</w:t>
      </w:r>
      <w:r w:rsidR="000E7B33" w:rsidRPr="30734D2E">
        <w:rPr>
          <w:rFonts w:ascii="Calibri" w:eastAsia="Calibri" w:hAnsi="Calibri" w:cs="Calibri"/>
          <w:sz w:val="24"/>
          <w:szCs w:val="24"/>
        </w:rPr>
        <w:t>d</w:t>
      </w:r>
      <w:r w:rsidR="26B5C955" w:rsidRPr="30734D2E">
        <w:rPr>
          <w:rFonts w:ascii="Calibri" w:eastAsia="Calibri" w:hAnsi="Calibri" w:cs="Calibri"/>
          <w:sz w:val="24"/>
          <w:szCs w:val="24"/>
        </w:rPr>
        <w:t xml:space="preserve"> </w:t>
      </w:r>
      <w:r w:rsidR="006F5D00">
        <w:rPr>
          <w:rFonts w:ascii="Calibri" w:eastAsia="Calibri" w:hAnsi="Calibri" w:cs="Calibri"/>
          <w:sz w:val="24"/>
          <w:szCs w:val="24"/>
        </w:rPr>
        <w:t>three</w:t>
      </w:r>
      <w:r w:rsidR="006F5D00" w:rsidRPr="30734D2E">
        <w:rPr>
          <w:rFonts w:ascii="Calibri" w:eastAsia="Calibri" w:hAnsi="Calibri" w:cs="Calibri"/>
          <w:sz w:val="24"/>
          <w:szCs w:val="24"/>
        </w:rPr>
        <w:t xml:space="preserve"> </w:t>
      </w:r>
      <w:r w:rsidR="26B5C955" w:rsidRPr="30734D2E">
        <w:rPr>
          <w:rFonts w:ascii="Calibri" w:eastAsia="Calibri" w:hAnsi="Calibri" w:cs="Calibri"/>
          <w:sz w:val="24"/>
          <w:szCs w:val="24"/>
        </w:rPr>
        <w:t xml:space="preserve">Bull Trout, including one of Gold </w:t>
      </w:r>
      <w:r w:rsidR="26B5C955" w:rsidRPr="30734D2E">
        <w:rPr>
          <w:rFonts w:ascii="Calibri" w:eastAsia="Calibri" w:hAnsi="Calibri" w:cs="Calibri"/>
          <w:sz w:val="24"/>
          <w:szCs w:val="24"/>
        </w:rPr>
        <w:lastRenderedPageBreak/>
        <w:t>Creek origin</w:t>
      </w:r>
      <w:r w:rsidR="000E7B33" w:rsidRPr="30734D2E">
        <w:rPr>
          <w:rFonts w:ascii="Calibri" w:eastAsia="Calibri" w:hAnsi="Calibri" w:cs="Calibri"/>
          <w:sz w:val="24"/>
          <w:szCs w:val="24"/>
        </w:rPr>
        <w:t xml:space="preserve"> that </w:t>
      </w:r>
      <w:r w:rsidR="00905FC0" w:rsidRPr="30734D2E">
        <w:rPr>
          <w:rFonts w:ascii="Calibri" w:eastAsia="Calibri" w:hAnsi="Calibri" w:cs="Calibri"/>
          <w:sz w:val="24"/>
          <w:szCs w:val="24"/>
        </w:rPr>
        <w:t>w</w:t>
      </w:r>
      <w:r w:rsidR="00905FC0">
        <w:rPr>
          <w:rFonts w:ascii="Calibri" w:eastAsia="Calibri" w:hAnsi="Calibri" w:cs="Calibri"/>
          <w:sz w:val="24"/>
          <w:szCs w:val="24"/>
        </w:rPr>
        <w:t>e</w:t>
      </w:r>
      <w:r w:rsidR="00905FC0" w:rsidRPr="30734D2E">
        <w:rPr>
          <w:rFonts w:ascii="Calibri" w:eastAsia="Calibri" w:hAnsi="Calibri" w:cs="Calibri"/>
          <w:sz w:val="24"/>
          <w:szCs w:val="24"/>
        </w:rPr>
        <w:t xml:space="preserve"> </w:t>
      </w:r>
      <w:r w:rsidR="000E7B33" w:rsidRPr="30734D2E">
        <w:rPr>
          <w:rFonts w:ascii="Calibri" w:eastAsia="Calibri" w:hAnsi="Calibri" w:cs="Calibri"/>
          <w:sz w:val="24"/>
          <w:szCs w:val="24"/>
        </w:rPr>
        <w:t xml:space="preserve">transported to Keechelus </w:t>
      </w:r>
      <w:r w:rsidR="00674F9D" w:rsidRPr="30734D2E">
        <w:rPr>
          <w:rFonts w:ascii="Calibri" w:eastAsia="Calibri" w:hAnsi="Calibri" w:cs="Calibri"/>
          <w:sz w:val="24"/>
          <w:szCs w:val="24"/>
        </w:rPr>
        <w:t>Reservoir.</w:t>
      </w:r>
      <w:r w:rsidR="26B5C955" w:rsidRPr="30734D2E">
        <w:rPr>
          <w:rFonts w:ascii="Calibri" w:eastAsia="Calibri" w:hAnsi="Calibri" w:cs="Calibri"/>
          <w:sz w:val="24"/>
          <w:szCs w:val="24"/>
        </w:rPr>
        <w:t xml:space="preserve"> Despite conducting </w:t>
      </w:r>
      <w:r w:rsidR="38F22146" w:rsidRPr="30734D2E">
        <w:rPr>
          <w:rFonts w:ascii="Calibri" w:eastAsia="Calibri" w:hAnsi="Calibri" w:cs="Calibri"/>
          <w:sz w:val="24"/>
          <w:szCs w:val="24"/>
        </w:rPr>
        <w:t>1</w:t>
      </w:r>
      <w:r w:rsidR="5A1546FB" w:rsidRPr="30734D2E">
        <w:rPr>
          <w:rFonts w:ascii="Calibri" w:eastAsia="Calibri" w:hAnsi="Calibri" w:cs="Calibri"/>
          <w:sz w:val="24"/>
          <w:szCs w:val="24"/>
        </w:rPr>
        <w:t>4</w:t>
      </w:r>
      <w:r w:rsidR="26B5C955" w:rsidRPr="30734D2E">
        <w:rPr>
          <w:rFonts w:ascii="Calibri" w:eastAsia="Calibri" w:hAnsi="Calibri" w:cs="Calibri"/>
          <w:sz w:val="24"/>
          <w:szCs w:val="24"/>
        </w:rPr>
        <w:t xml:space="preserve"> trap</w:t>
      </w:r>
      <w:r w:rsidR="0036656A" w:rsidRPr="30734D2E">
        <w:rPr>
          <w:rFonts w:ascii="Calibri" w:eastAsia="Calibri" w:hAnsi="Calibri" w:cs="Calibri"/>
          <w:sz w:val="24"/>
          <w:szCs w:val="24"/>
        </w:rPr>
        <w:t xml:space="preserve"> </w:t>
      </w:r>
      <w:r w:rsidR="26B5C955" w:rsidRPr="30734D2E">
        <w:rPr>
          <w:rFonts w:ascii="Calibri" w:eastAsia="Calibri" w:hAnsi="Calibri" w:cs="Calibri"/>
          <w:sz w:val="24"/>
          <w:szCs w:val="24"/>
        </w:rPr>
        <w:t>and</w:t>
      </w:r>
      <w:r w:rsidR="0036656A" w:rsidRPr="30734D2E">
        <w:rPr>
          <w:rFonts w:ascii="Calibri" w:eastAsia="Calibri" w:hAnsi="Calibri" w:cs="Calibri"/>
          <w:sz w:val="24"/>
          <w:szCs w:val="24"/>
        </w:rPr>
        <w:t xml:space="preserve"> </w:t>
      </w:r>
      <w:r w:rsidR="26B5C955" w:rsidRPr="30734D2E">
        <w:rPr>
          <w:rFonts w:ascii="Calibri" w:eastAsia="Calibri" w:hAnsi="Calibri" w:cs="Calibri"/>
          <w:sz w:val="24"/>
          <w:szCs w:val="24"/>
        </w:rPr>
        <w:t xml:space="preserve">haul events </w:t>
      </w:r>
      <w:r w:rsidR="00766C35" w:rsidRPr="30734D2E">
        <w:rPr>
          <w:rFonts w:ascii="Calibri" w:eastAsia="Calibri" w:hAnsi="Calibri" w:cs="Calibri"/>
          <w:sz w:val="24"/>
          <w:szCs w:val="24"/>
        </w:rPr>
        <w:t xml:space="preserve">below Kachess Dam </w:t>
      </w:r>
      <w:r w:rsidR="1854BD56" w:rsidRPr="30734D2E">
        <w:rPr>
          <w:rFonts w:ascii="Calibri" w:eastAsia="Calibri" w:hAnsi="Calibri" w:cs="Calibri"/>
          <w:sz w:val="24"/>
          <w:szCs w:val="24"/>
        </w:rPr>
        <w:t>since 20</w:t>
      </w:r>
      <w:r w:rsidR="1E3C3728" w:rsidRPr="30734D2E">
        <w:rPr>
          <w:rFonts w:ascii="Calibri" w:eastAsia="Calibri" w:hAnsi="Calibri" w:cs="Calibri"/>
          <w:sz w:val="24"/>
          <w:szCs w:val="24"/>
        </w:rPr>
        <w:t>19</w:t>
      </w:r>
      <w:r w:rsidR="26B5C955" w:rsidRPr="30734D2E">
        <w:rPr>
          <w:rFonts w:ascii="Calibri" w:eastAsia="Calibri" w:hAnsi="Calibri" w:cs="Calibri"/>
          <w:sz w:val="24"/>
          <w:szCs w:val="24"/>
        </w:rPr>
        <w:t xml:space="preserve">, only one Bull Trout had been </w:t>
      </w:r>
      <w:r w:rsidR="00957FF7" w:rsidRPr="30734D2E">
        <w:rPr>
          <w:rFonts w:ascii="Calibri" w:eastAsia="Calibri" w:hAnsi="Calibri" w:cs="Calibri"/>
          <w:sz w:val="24"/>
          <w:szCs w:val="24"/>
        </w:rPr>
        <w:t xml:space="preserve">previously </w:t>
      </w:r>
      <w:r w:rsidR="26B5C955" w:rsidRPr="30734D2E">
        <w:rPr>
          <w:rFonts w:ascii="Calibri" w:eastAsia="Calibri" w:hAnsi="Calibri" w:cs="Calibri"/>
          <w:sz w:val="24"/>
          <w:szCs w:val="24"/>
        </w:rPr>
        <w:t xml:space="preserve">captured. These exploratory efforts have provided valuable insights into optimizing </w:t>
      </w:r>
      <w:r w:rsidR="00BB2F7A">
        <w:rPr>
          <w:rFonts w:ascii="Calibri" w:eastAsia="Calibri" w:hAnsi="Calibri" w:cs="Calibri"/>
          <w:sz w:val="24"/>
          <w:szCs w:val="24"/>
        </w:rPr>
        <w:t xml:space="preserve">our </w:t>
      </w:r>
      <w:r w:rsidR="26B5C955" w:rsidRPr="30734D2E">
        <w:rPr>
          <w:rFonts w:ascii="Calibri" w:eastAsia="Calibri" w:hAnsi="Calibri" w:cs="Calibri"/>
          <w:sz w:val="24"/>
          <w:szCs w:val="24"/>
        </w:rPr>
        <w:t>trap</w:t>
      </w:r>
      <w:r w:rsidR="00FA312B" w:rsidRPr="30734D2E">
        <w:rPr>
          <w:rFonts w:ascii="Calibri" w:eastAsia="Calibri" w:hAnsi="Calibri" w:cs="Calibri"/>
          <w:sz w:val="24"/>
          <w:szCs w:val="24"/>
        </w:rPr>
        <w:t xml:space="preserve"> </w:t>
      </w:r>
      <w:r w:rsidR="26B5C955" w:rsidRPr="30734D2E">
        <w:rPr>
          <w:rFonts w:ascii="Calibri" w:eastAsia="Calibri" w:hAnsi="Calibri" w:cs="Calibri"/>
          <w:sz w:val="24"/>
          <w:szCs w:val="24"/>
        </w:rPr>
        <w:t>and</w:t>
      </w:r>
      <w:r w:rsidR="00FA312B" w:rsidRPr="30734D2E">
        <w:rPr>
          <w:rFonts w:ascii="Calibri" w:eastAsia="Calibri" w:hAnsi="Calibri" w:cs="Calibri"/>
          <w:sz w:val="24"/>
          <w:szCs w:val="24"/>
        </w:rPr>
        <w:t xml:space="preserve"> </w:t>
      </w:r>
      <w:r w:rsidR="26B5C955" w:rsidRPr="30734D2E">
        <w:rPr>
          <w:rFonts w:ascii="Calibri" w:eastAsia="Calibri" w:hAnsi="Calibri" w:cs="Calibri"/>
          <w:sz w:val="24"/>
          <w:szCs w:val="24"/>
        </w:rPr>
        <w:t xml:space="preserve">haul </w:t>
      </w:r>
      <w:r w:rsidR="00BB2F7A">
        <w:rPr>
          <w:rFonts w:ascii="Calibri" w:eastAsia="Calibri" w:hAnsi="Calibri" w:cs="Calibri"/>
          <w:sz w:val="24"/>
          <w:szCs w:val="24"/>
        </w:rPr>
        <w:t>work</w:t>
      </w:r>
      <w:r w:rsidR="26B5C955" w:rsidRPr="30734D2E">
        <w:rPr>
          <w:rFonts w:ascii="Calibri" w:eastAsia="Calibri" w:hAnsi="Calibri" w:cs="Calibri"/>
          <w:sz w:val="24"/>
          <w:szCs w:val="24"/>
        </w:rPr>
        <w:t>.</w:t>
      </w:r>
    </w:p>
    <w:p w14:paraId="05438F16" w14:textId="61D5E652" w:rsidR="00336188" w:rsidRDefault="00146331" w:rsidP="3F8FC38F">
      <w:pPr>
        <w:rPr>
          <w:rFonts w:ascii="Calibri" w:eastAsia="Calibri" w:hAnsi="Calibri" w:cs="Calibri"/>
          <w:sz w:val="24"/>
          <w:szCs w:val="24"/>
        </w:rPr>
      </w:pPr>
      <w:r w:rsidRPr="30734D2E">
        <w:rPr>
          <w:rFonts w:ascii="Calibri" w:eastAsia="Calibri" w:hAnsi="Calibri" w:cs="Calibri"/>
          <w:sz w:val="24"/>
          <w:szCs w:val="24"/>
        </w:rPr>
        <w:t xml:space="preserve">Recovery of Bull Trout populations in the Yakima River Basin is limited by two persistent stressors, entrainment without the ability to return upstream and extensive dewatering in the lower portion of spawning tributaries.  While different Bull Trout populations face different threats, dewatering of </w:t>
      </w:r>
      <w:r w:rsidR="00F639A4" w:rsidRPr="30734D2E">
        <w:rPr>
          <w:rFonts w:ascii="Calibri" w:eastAsia="Calibri" w:hAnsi="Calibri" w:cs="Calibri"/>
          <w:sz w:val="24"/>
          <w:szCs w:val="24"/>
        </w:rPr>
        <w:t xml:space="preserve">downstream stretches of </w:t>
      </w:r>
      <w:r w:rsidR="00B21A9D" w:rsidRPr="30734D2E">
        <w:rPr>
          <w:rFonts w:ascii="Calibri" w:eastAsia="Calibri" w:hAnsi="Calibri" w:cs="Calibri"/>
          <w:sz w:val="24"/>
          <w:szCs w:val="24"/>
        </w:rPr>
        <w:t xml:space="preserve">spawning </w:t>
      </w:r>
      <w:r w:rsidRPr="30734D2E">
        <w:rPr>
          <w:rFonts w:ascii="Calibri" w:eastAsia="Calibri" w:hAnsi="Calibri" w:cs="Calibri"/>
          <w:sz w:val="24"/>
          <w:szCs w:val="24"/>
        </w:rPr>
        <w:t>tributar</w:t>
      </w:r>
      <w:r w:rsidR="00F639A4" w:rsidRPr="30734D2E">
        <w:rPr>
          <w:rFonts w:ascii="Calibri" w:eastAsia="Calibri" w:hAnsi="Calibri" w:cs="Calibri"/>
          <w:sz w:val="24"/>
          <w:szCs w:val="24"/>
        </w:rPr>
        <w:t>ies</w:t>
      </w:r>
      <w:r w:rsidRPr="30734D2E">
        <w:rPr>
          <w:rFonts w:ascii="Calibri" w:eastAsia="Calibri" w:hAnsi="Calibri" w:cs="Calibri"/>
          <w:sz w:val="24"/>
          <w:szCs w:val="24"/>
        </w:rPr>
        <w:t xml:space="preserve"> is a generally a greater threat to upper Yakima River populations (Gold Creek, Kachess River, Box Canyon Creek) while lack of upstream fish passage effects all Bull Trout populations located upstream of dams. </w:t>
      </w:r>
      <w:r w:rsidR="006C5AEE" w:rsidRPr="30734D2E">
        <w:rPr>
          <w:rFonts w:ascii="Calibri" w:eastAsia="Calibri" w:hAnsi="Calibri" w:cs="Calibri"/>
          <w:sz w:val="24"/>
          <w:szCs w:val="24"/>
        </w:rPr>
        <w:t xml:space="preserve">Ultimately, successful recovery of Bull Trout populations in the Yakima </w:t>
      </w:r>
      <w:r w:rsidR="00AD243E">
        <w:rPr>
          <w:rFonts w:ascii="Calibri" w:eastAsia="Calibri" w:hAnsi="Calibri" w:cs="Calibri"/>
          <w:sz w:val="24"/>
          <w:szCs w:val="24"/>
        </w:rPr>
        <w:t xml:space="preserve">River </w:t>
      </w:r>
      <w:r w:rsidR="006C5AEE" w:rsidRPr="30734D2E">
        <w:rPr>
          <w:rFonts w:ascii="Calibri" w:eastAsia="Calibri" w:hAnsi="Calibri" w:cs="Calibri"/>
          <w:sz w:val="24"/>
          <w:szCs w:val="24"/>
        </w:rPr>
        <w:t xml:space="preserve">Basin depends on addressing tributary passage challenges and </w:t>
      </w:r>
      <w:r w:rsidR="00133DD7">
        <w:rPr>
          <w:rFonts w:ascii="Calibri" w:eastAsia="Calibri" w:hAnsi="Calibri" w:cs="Calibri"/>
          <w:sz w:val="24"/>
          <w:szCs w:val="24"/>
        </w:rPr>
        <w:t>mitigating</w:t>
      </w:r>
      <w:r w:rsidR="006C5AEE" w:rsidRPr="30734D2E">
        <w:rPr>
          <w:rFonts w:ascii="Calibri" w:eastAsia="Calibri" w:hAnsi="Calibri" w:cs="Calibri"/>
          <w:sz w:val="24"/>
          <w:szCs w:val="24"/>
        </w:rPr>
        <w:t xml:space="preserve"> dam-related entrainment. </w:t>
      </w:r>
      <w:r w:rsidR="495833EE" w:rsidRPr="30734D2E">
        <w:rPr>
          <w:rFonts w:ascii="Calibri" w:eastAsia="Calibri" w:hAnsi="Calibri" w:cs="Calibri"/>
          <w:sz w:val="24"/>
          <w:szCs w:val="24"/>
        </w:rPr>
        <w:t xml:space="preserve">Our data </w:t>
      </w:r>
      <w:r w:rsidR="00821DF5">
        <w:rPr>
          <w:rFonts w:ascii="Calibri" w:eastAsia="Calibri" w:hAnsi="Calibri" w:cs="Calibri"/>
          <w:sz w:val="24"/>
          <w:szCs w:val="24"/>
        </w:rPr>
        <w:t>underscore</w:t>
      </w:r>
      <w:r w:rsidR="495833EE" w:rsidRPr="30734D2E">
        <w:rPr>
          <w:rFonts w:ascii="Calibri" w:eastAsia="Calibri" w:hAnsi="Calibri" w:cs="Calibri"/>
          <w:sz w:val="24"/>
          <w:szCs w:val="24"/>
        </w:rPr>
        <w:t xml:space="preserve"> the importance of removing fish passage barriers through projects like the new fish ladder currently under construction at Clear Creek</w:t>
      </w:r>
      <w:r w:rsidR="008016C9">
        <w:rPr>
          <w:rFonts w:ascii="Calibri" w:eastAsia="Calibri" w:hAnsi="Calibri" w:cs="Calibri"/>
          <w:sz w:val="24"/>
          <w:szCs w:val="24"/>
        </w:rPr>
        <w:t xml:space="preserve"> Dam</w:t>
      </w:r>
      <w:r w:rsidR="495833EE" w:rsidRPr="30734D2E">
        <w:rPr>
          <w:rFonts w:ascii="Calibri" w:eastAsia="Calibri" w:hAnsi="Calibri" w:cs="Calibri"/>
          <w:sz w:val="24"/>
          <w:szCs w:val="24"/>
        </w:rPr>
        <w:t>, as well as large-scale restoration aimed at mitigating stream dewatering, such as those underway in the Gold Creek Valley.</w:t>
      </w:r>
      <w:r w:rsidRPr="30734D2E">
        <w:rPr>
          <w:rFonts w:ascii="Calibri" w:eastAsia="Calibri" w:hAnsi="Calibri" w:cs="Calibri"/>
          <w:sz w:val="24"/>
          <w:szCs w:val="24"/>
        </w:rPr>
        <w:t xml:space="preserve"> </w:t>
      </w:r>
      <w:r w:rsidR="00DA1B03" w:rsidRPr="30734D2E">
        <w:rPr>
          <w:rFonts w:ascii="Calibri" w:eastAsia="Calibri" w:hAnsi="Calibri" w:cs="Calibri"/>
          <w:sz w:val="24"/>
          <w:szCs w:val="24"/>
        </w:rPr>
        <w:t>Continued</w:t>
      </w:r>
      <w:r w:rsidR="26B5C955" w:rsidRPr="30734D2E">
        <w:rPr>
          <w:rFonts w:ascii="Calibri" w:eastAsia="Calibri" w:hAnsi="Calibri" w:cs="Calibri"/>
          <w:sz w:val="24"/>
          <w:szCs w:val="24"/>
        </w:rPr>
        <w:t xml:space="preserve"> monitoring</w:t>
      </w:r>
      <w:r w:rsidR="00DA1B03" w:rsidRPr="30734D2E">
        <w:rPr>
          <w:rFonts w:ascii="Calibri" w:eastAsia="Calibri" w:hAnsi="Calibri" w:cs="Calibri"/>
          <w:sz w:val="24"/>
          <w:szCs w:val="24"/>
        </w:rPr>
        <w:t xml:space="preserve"> and adaptive management </w:t>
      </w:r>
      <w:r w:rsidR="006F62F6" w:rsidRPr="30734D2E">
        <w:rPr>
          <w:rFonts w:ascii="Calibri" w:eastAsia="Calibri" w:hAnsi="Calibri" w:cs="Calibri"/>
          <w:sz w:val="24"/>
          <w:szCs w:val="24"/>
        </w:rPr>
        <w:t>will be critical for recognizing threats and evaluating potential solutions</w:t>
      </w:r>
      <w:r w:rsidR="26B5C955" w:rsidRPr="30734D2E">
        <w:rPr>
          <w:rFonts w:ascii="Calibri" w:eastAsia="Calibri" w:hAnsi="Calibri" w:cs="Calibri"/>
          <w:sz w:val="24"/>
          <w:szCs w:val="24"/>
        </w:rPr>
        <w:t xml:space="preserve">. </w:t>
      </w:r>
    </w:p>
    <w:p w14:paraId="25500FC3" w14:textId="2561B21D" w:rsidR="00336188" w:rsidRDefault="00336188" w:rsidP="00450911">
      <w:pPr>
        <w:rPr>
          <w:rFonts w:ascii="Calibri" w:eastAsia="Calibri" w:hAnsi="Calibri" w:cs="Calibri"/>
          <w:sz w:val="24"/>
          <w:szCs w:val="24"/>
        </w:rPr>
      </w:pPr>
    </w:p>
    <w:p w14:paraId="02DC24F6" w14:textId="795E4BFE" w:rsidR="003D215B" w:rsidRDefault="004D3029" w:rsidP="3F8FC38F">
      <w:pPr>
        <w:pStyle w:val="Heading1"/>
        <w:rPr>
          <w:rFonts w:ascii="Calibri" w:eastAsia="Calibri" w:hAnsi="Calibri" w:cs="Calibri"/>
          <w:color w:val="808080" w:themeColor="background1" w:themeShade="80"/>
          <w:sz w:val="24"/>
          <w:szCs w:val="24"/>
        </w:rPr>
      </w:pPr>
      <w:r>
        <w:t>Acknowledgements</w:t>
      </w:r>
    </w:p>
    <w:p w14:paraId="55FDC459" w14:textId="53E57255" w:rsidR="0059609C" w:rsidRPr="001400BC" w:rsidRDefault="4696D9F2" w:rsidP="29D94FD1">
      <w:pPr>
        <w:rPr>
          <w:sz w:val="24"/>
          <w:szCs w:val="24"/>
        </w:rPr>
      </w:pPr>
      <w:r w:rsidRPr="1705EFA4">
        <w:rPr>
          <w:sz w:val="24"/>
          <w:szCs w:val="24"/>
        </w:rPr>
        <w:t xml:space="preserve">We thank </w:t>
      </w:r>
      <w:r w:rsidR="00223913" w:rsidRPr="1705EFA4">
        <w:rPr>
          <w:sz w:val="24"/>
          <w:szCs w:val="24"/>
        </w:rPr>
        <w:t xml:space="preserve">Patrick Monk </w:t>
      </w:r>
      <w:r w:rsidR="00BF336E" w:rsidRPr="1705EFA4">
        <w:rPr>
          <w:sz w:val="24"/>
          <w:szCs w:val="24"/>
        </w:rPr>
        <w:t>(</w:t>
      </w:r>
      <w:r w:rsidR="00223913" w:rsidRPr="1705EFA4">
        <w:rPr>
          <w:sz w:val="24"/>
          <w:szCs w:val="24"/>
        </w:rPr>
        <w:t xml:space="preserve">USBR) </w:t>
      </w:r>
      <w:r w:rsidR="08E4EF8D" w:rsidRPr="1705EFA4">
        <w:rPr>
          <w:sz w:val="24"/>
          <w:szCs w:val="24"/>
        </w:rPr>
        <w:t xml:space="preserve">for coordination </w:t>
      </w:r>
      <w:r w:rsidR="00223913" w:rsidRPr="1705EFA4">
        <w:rPr>
          <w:sz w:val="24"/>
          <w:szCs w:val="24"/>
        </w:rPr>
        <w:t xml:space="preserve">with the USBR Yakima </w:t>
      </w:r>
      <w:r w:rsidR="197B014D" w:rsidRPr="1705EFA4">
        <w:rPr>
          <w:sz w:val="24"/>
          <w:szCs w:val="24"/>
        </w:rPr>
        <w:t>Field Office</w:t>
      </w:r>
      <w:r w:rsidR="041C4362" w:rsidRPr="1705EFA4">
        <w:rPr>
          <w:sz w:val="24"/>
          <w:szCs w:val="24"/>
        </w:rPr>
        <w:t xml:space="preserve"> and assist</w:t>
      </w:r>
      <w:r w:rsidR="376792B6" w:rsidRPr="1705EFA4">
        <w:rPr>
          <w:sz w:val="24"/>
          <w:szCs w:val="24"/>
        </w:rPr>
        <w:t>ance</w:t>
      </w:r>
      <w:r w:rsidR="041C4362" w:rsidRPr="1705EFA4">
        <w:rPr>
          <w:sz w:val="24"/>
          <w:szCs w:val="24"/>
        </w:rPr>
        <w:t xml:space="preserve"> with fish collection</w:t>
      </w:r>
      <w:r w:rsidR="00223913" w:rsidRPr="1705EFA4">
        <w:rPr>
          <w:sz w:val="24"/>
          <w:szCs w:val="24"/>
        </w:rPr>
        <w:t xml:space="preserve">. </w:t>
      </w:r>
      <w:r w:rsidR="25BCCB95" w:rsidRPr="1705EFA4">
        <w:rPr>
          <w:sz w:val="24"/>
          <w:szCs w:val="24"/>
        </w:rPr>
        <w:t xml:space="preserve">We also thank </w:t>
      </w:r>
      <w:r w:rsidR="00263003" w:rsidRPr="1705EFA4">
        <w:rPr>
          <w:sz w:val="24"/>
          <w:szCs w:val="24"/>
        </w:rPr>
        <w:t>T</w:t>
      </w:r>
      <w:r w:rsidR="007E1BC7" w:rsidRPr="1705EFA4">
        <w:rPr>
          <w:sz w:val="24"/>
          <w:szCs w:val="24"/>
        </w:rPr>
        <w:t xml:space="preserve">revor </w:t>
      </w:r>
      <w:r w:rsidR="00263003" w:rsidRPr="1705EFA4">
        <w:rPr>
          <w:sz w:val="24"/>
          <w:szCs w:val="24"/>
        </w:rPr>
        <w:t>H</w:t>
      </w:r>
      <w:r w:rsidR="007E1BC7" w:rsidRPr="1705EFA4">
        <w:rPr>
          <w:sz w:val="24"/>
          <w:szCs w:val="24"/>
        </w:rPr>
        <w:t>utton</w:t>
      </w:r>
      <w:r w:rsidR="000F6C74" w:rsidRPr="1705EFA4">
        <w:rPr>
          <w:sz w:val="24"/>
          <w:szCs w:val="24"/>
        </w:rPr>
        <w:t xml:space="preserve"> </w:t>
      </w:r>
      <w:r w:rsidR="00E56142" w:rsidRPr="1705EFA4">
        <w:rPr>
          <w:sz w:val="24"/>
          <w:szCs w:val="24"/>
        </w:rPr>
        <w:t>and</w:t>
      </w:r>
      <w:r w:rsidR="00263003" w:rsidRPr="1705EFA4">
        <w:rPr>
          <w:sz w:val="24"/>
          <w:szCs w:val="24"/>
        </w:rPr>
        <w:t xml:space="preserve"> </w:t>
      </w:r>
      <w:r w:rsidR="007E1C7F" w:rsidRPr="1705EFA4">
        <w:rPr>
          <w:sz w:val="24"/>
          <w:szCs w:val="24"/>
        </w:rPr>
        <w:t xml:space="preserve">Marc Divens </w:t>
      </w:r>
      <w:r w:rsidR="00A91F51">
        <w:rPr>
          <w:sz w:val="24"/>
          <w:szCs w:val="24"/>
        </w:rPr>
        <w:t>(</w:t>
      </w:r>
      <w:r w:rsidR="00E56142" w:rsidRPr="1705EFA4">
        <w:rPr>
          <w:sz w:val="24"/>
          <w:szCs w:val="24"/>
        </w:rPr>
        <w:t>WDFW</w:t>
      </w:r>
      <w:r w:rsidR="00A91F51">
        <w:rPr>
          <w:sz w:val="24"/>
          <w:szCs w:val="24"/>
        </w:rPr>
        <w:t>)</w:t>
      </w:r>
      <w:r w:rsidR="00EA25C2" w:rsidRPr="1705EFA4">
        <w:rPr>
          <w:sz w:val="24"/>
          <w:szCs w:val="24"/>
        </w:rPr>
        <w:t>,</w:t>
      </w:r>
      <w:r w:rsidR="007E1C7F" w:rsidRPr="1705EFA4">
        <w:rPr>
          <w:sz w:val="24"/>
          <w:szCs w:val="24"/>
        </w:rPr>
        <w:t xml:space="preserve"> Zac Zacavish</w:t>
      </w:r>
      <w:r w:rsidR="00DF5F62" w:rsidRPr="1705EFA4">
        <w:rPr>
          <w:sz w:val="24"/>
          <w:szCs w:val="24"/>
        </w:rPr>
        <w:t xml:space="preserve"> </w:t>
      </w:r>
      <w:r w:rsidR="00E56142" w:rsidRPr="1705EFA4">
        <w:rPr>
          <w:sz w:val="24"/>
          <w:szCs w:val="24"/>
        </w:rPr>
        <w:t>and</w:t>
      </w:r>
      <w:r w:rsidR="007E1C7F" w:rsidRPr="1705EFA4">
        <w:rPr>
          <w:sz w:val="24"/>
          <w:szCs w:val="24"/>
        </w:rPr>
        <w:t xml:space="preserve"> </w:t>
      </w:r>
      <w:r w:rsidR="009A6903" w:rsidRPr="1705EFA4">
        <w:rPr>
          <w:sz w:val="24"/>
          <w:szCs w:val="24"/>
        </w:rPr>
        <w:t>Aimee Taylor</w:t>
      </w:r>
      <w:r w:rsidR="00E56142" w:rsidRPr="1705EFA4">
        <w:rPr>
          <w:sz w:val="24"/>
          <w:szCs w:val="24"/>
        </w:rPr>
        <w:t xml:space="preserve"> from the </w:t>
      </w:r>
      <w:r w:rsidR="1CCDA9BC" w:rsidRPr="1705EFA4">
        <w:rPr>
          <w:sz w:val="24"/>
          <w:szCs w:val="24"/>
        </w:rPr>
        <w:t xml:space="preserve">Mid-Columbia Fisheries </w:t>
      </w:r>
      <w:r w:rsidR="35FB9F0A" w:rsidRPr="1705EFA4">
        <w:rPr>
          <w:sz w:val="24"/>
          <w:szCs w:val="24"/>
        </w:rPr>
        <w:t>Enhancement</w:t>
      </w:r>
      <w:r w:rsidR="1CCDA9BC" w:rsidRPr="1705EFA4">
        <w:rPr>
          <w:sz w:val="24"/>
          <w:szCs w:val="24"/>
        </w:rPr>
        <w:t xml:space="preserve"> Group</w:t>
      </w:r>
      <w:r w:rsidR="00EA25C2" w:rsidRPr="1705EFA4">
        <w:rPr>
          <w:sz w:val="24"/>
          <w:szCs w:val="24"/>
        </w:rPr>
        <w:t>,</w:t>
      </w:r>
      <w:r w:rsidR="00E56142" w:rsidRPr="1705EFA4">
        <w:rPr>
          <w:sz w:val="24"/>
          <w:szCs w:val="24"/>
        </w:rPr>
        <w:t xml:space="preserve"> </w:t>
      </w:r>
      <w:r w:rsidR="00EA25C2" w:rsidRPr="1705EFA4">
        <w:rPr>
          <w:sz w:val="24"/>
          <w:szCs w:val="24"/>
        </w:rPr>
        <w:t xml:space="preserve">and </w:t>
      </w:r>
      <w:r w:rsidR="00BC0BEF" w:rsidRPr="1705EFA4">
        <w:rPr>
          <w:sz w:val="24"/>
          <w:szCs w:val="24"/>
        </w:rPr>
        <w:t xml:space="preserve">Ken </w:t>
      </w:r>
      <w:r w:rsidR="00263003" w:rsidRPr="1705EFA4">
        <w:rPr>
          <w:sz w:val="24"/>
          <w:szCs w:val="24"/>
        </w:rPr>
        <w:t>Meinhart</w:t>
      </w:r>
      <w:r w:rsidR="00F500E6">
        <w:rPr>
          <w:sz w:val="24"/>
          <w:szCs w:val="24"/>
        </w:rPr>
        <w:t xml:space="preserve"> and William</w:t>
      </w:r>
      <w:r w:rsidR="00EA25C2" w:rsidRPr="1705EFA4">
        <w:rPr>
          <w:sz w:val="24"/>
          <w:szCs w:val="24"/>
        </w:rPr>
        <w:t xml:space="preserve"> </w:t>
      </w:r>
      <w:r w:rsidR="00E342D1" w:rsidRPr="1705EFA4">
        <w:rPr>
          <w:sz w:val="24"/>
          <w:szCs w:val="24"/>
        </w:rPr>
        <w:t>G</w:t>
      </w:r>
      <w:r w:rsidR="00EA25C2" w:rsidRPr="1705EFA4">
        <w:rPr>
          <w:sz w:val="24"/>
          <w:szCs w:val="24"/>
        </w:rPr>
        <w:t xml:space="preserve">ale </w:t>
      </w:r>
      <w:r w:rsidR="00A91F51">
        <w:rPr>
          <w:sz w:val="24"/>
          <w:szCs w:val="24"/>
        </w:rPr>
        <w:t>(</w:t>
      </w:r>
      <w:r w:rsidR="00EA25C2" w:rsidRPr="1705EFA4">
        <w:rPr>
          <w:sz w:val="24"/>
          <w:szCs w:val="24"/>
        </w:rPr>
        <w:t>USFWS</w:t>
      </w:r>
      <w:r w:rsidR="00A91F51">
        <w:rPr>
          <w:sz w:val="24"/>
          <w:szCs w:val="24"/>
        </w:rPr>
        <w:t>)</w:t>
      </w:r>
      <w:r w:rsidR="00EA25C2" w:rsidRPr="1705EFA4">
        <w:rPr>
          <w:sz w:val="24"/>
          <w:szCs w:val="24"/>
        </w:rPr>
        <w:t xml:space="preserve"> </w:t>
      </w:r>
      <w:r w:rsidR="00C73452" w:rsidRPr="1705EFA4">
        <w:rPr>
          <w:sz w:val="24"/>
          <w:szCs w:val="24"/>
        </w:rPr>
        <w:t>with fish collection and tagging.</w:t>
      </w:r>
      <w:r w:rsidR="00285824" w:rsidRPr="1705EFA4">
        <w:rPr>
          <w:sz w:val="24"/>
          <w:szCs w:val="24"/>
        </w:rPr>
        <w:t xml:space="preserve"> </w:t>
      </w:r>
      <w:r w:rsidR="0063625C" w:rsidRPr="1705EFA4">
        <w:rPr>
          <w:sz w:val="24"/>
          <w:szCs w:val="24"/>
        </w:rPr>
        <w:t>W</w:t>
      </w:r>
      <w:r w:rsidR="00910E39" w:rsidRPr="1705EFA4">
        <w:rPr>
          <w:sz w:val="24"/>
          <w:szCs w:val="24"/>
        </w:rPr>
        <w:t xml:space="preserve">e appreciate the continued cooperation of </w:t>
      </w:r>
      <w:r w:rsidR="007D2B02" w:rsidRPr="1705EFA4">
        <w:rPr>
          <w:sz w:val="24"/>
          <w:szCs w:val="24"/>
        </w:rPr>
        <w:t>Zac</w:t>
      </w:r>
      <w:r w:rsidR="00734770" w:rsidRPr="1705EFA4">
        <w:rPr>
          <w:sz w:val="24"/>
          <w:szCs w:val="24"/>
        </w:rPr>
        <w:t>k</w:t>
      </w:r>
      <w:r w:rsidR="007D2B02" w:rsidRPr="1705EFA4">
        <w:rPr>
          <w:sz w:val="24"/>
          <w:szCs w:val="24"/>
        </w:rPr>
        <w:t xml:space="preserve"> Mays</w:t>
      </w:r>
      <w:r w:rsidR="00EE4EB0" w:rsidRPr="1705EFA4">
        <w:rPr>
          <w:sz w:val="24"/>
          <w:szCs w:val="24"/>
        </w:rPr>
        <w:t xml:space="preserve"> and</w:t>
      </w:r>
      <w:r w:rsidR="4D0D6133" w:rsidRPr="1705EFA4">
        <w:rPr>
          <w:sz w:val="24"/>
          <w:szCs w:val="24"/>
        </w:rPr>
        <w:t xml:space="preserve"> Russ Byington</w:t>
      </w:r>
      <w:r w:rsidR="00EE4EB0" w:rsidRPr="1705EFA4">
        <w:rPr>
          <w:sz w:val="24"/>
          <w:szCs w:val="24"/>
        </w:rPr>
        <w:t xml:space="preserve"> </w:t>
      </w:r>
      <w:r w:rsidR="00285824" w:rsidRPr="1705EFA4">
        <w:rPr>
          <w:sz w:val="24"/>
          <w:szCs w:val="24"/>
        </w:rPr>
        <w:t xml:space="preserve">from </w:t>
      </w:r>
      <w:r w:rsidR="00910E39" w:rsidRPr="1705EFA4">
        <w:rPr>
          <w:sz w:val="24"/>
          <w:szCs w:val="24"/>
        </w:rPr>
        <w:t>Yakama Nation</w:t>
      </w:r>
      <w:r w:rsidR="00285824" w:rsidRPr="1705EFA4">
        <w:rPr>
          <w:sz w:val="24"/>
          <w:szCs w:val="24"/>
        </w:rPr>
        <w:t xml:space="preserve"> Fisheries</w:t>
      </w:r>
      <w:r w:rsidR="006937D5" w:rsidRPr="1705EFA4">
        <w:rPr>
          <w:sz w:val="24"/>
          <w:szCs w:val="24"/>
        </w:rPr>
        <w:t xml:space="preserve"> with fish collection</w:t>
      </w:r>
      <w:r w:rsidR="00295026">
        <w:rPr>
          <w:sz w:val="24"/>
          <w:szCs w:val="24"/>
        </w:rPr>
        <w:t>,</w:t>
      </w:r>
      <w:r w:rsidR="006937D5" w:rsidRPr="1705EFA4">
        <w:rPr>
          <w:sz w:val="24"/>
          <w:szCs w:val="24"/>
        </w:rPr>
        <w:t xml:space="preserve"> </w:t>
      </w:r>
      <w:r w:rsidR="0049651D" w:rsidRPr="1705EFA4">
        <w:rPr>
          <w:sz w:val="24"/>
          <w:szCs w:val="24"/>
        </w:rPr>
        <w:t xml:space="preserve">antenna construction, </w:t>
      </w:r>
      <w:r w:rsidR="0046642B" w:rsidRPr="1705EFA4">
        <w:rPr>
          <w:sz w:val="24"/>
          <w:szCs w:val="24"/>
        </w:rPr>
        <w:t>monitoring</w:t>
      </w:r>
      <w:r w:rsidR="0049651D" w:rsidRPr="1705EFA4">
        <w:rPr>
          <w:sz w:val="24"/>
          <w:szCs w:val="24"/>
        </w:rPr>
        <w:t>,</w:t>
      </w:r>
      <w:r w:rsidR="0046642B" w:rsidRPr="1705EFA4">
        <w:rPr>
          <w:sz w:val="24"/>
          <w:szCs w:val="24"/>
        </w:rPr>
        <w:t xml:space="preserve"> and </w:t>
      </w:r>
      <w:r w:rsidR="00910E39" w:rsidRPr="1705EFA4">
        <w:rPr>
          <w:sz w:val="24"/>
          <w:szCs w:val="24"/>
        </w:rPr>
        <w:t>data collection</w:t>
      </w:r>
      <w:r w:rsidR="000C1A62" w:rsidRPr="1705EFA4">
        <w:rPr>
          <w:sz w:val="24"/>
          <w:szCs w:val="24"/>
        </w:rPr>
        <w:t>.</w:t>
      </w:r>
      <w:r w:rsidR="00910E39" w:rsidRPr="1705EFA4">
        <w:rPr>
          <w:sz w:val="24"/>
          <w:szCs w:val="24"/>
        </w:rPr>
        <w:t xml:space="preserve"> </w:t>
      </w:r>
      <w:r w:rsidR="0063625C" w:rsidRPr="1705EFA4">
        <w:rPr>
          <w:sz w:val="24"/>
          <w:szCs w:val="24"/>
        </w:rPr>
        <w:t xml:space="preserve">We thank Scott Wiley (USBR) </w:t>
      </w:r>
      <w:r w:rsidR="3AA59078" w:rsidRPr="1705EFA4">
        <w:rPr>
          <w:sz w:val="24"/>
          <w:szCs w:val="24"/>
        </w:rPr>
        <w:t xml:space="preserve">and Malenna Jordan (USFWS) </w:t>
      </w:r>
      <w:r w:rsidR="0063625C" w:rsidRPr="1705EFA4">
        <w:rPr>
          <w:sz w:val="24"/>
          <w:szCs w:val="24"/>
        </w:rPr>
        <w:t xml:space="preserve">for obtaining permits for this work which was </w:t>
      </w:r>
      <w:r w:rsidR="00734770" w:rsidRPr="1705EFA4">
        <w:rPr>
          <w:sz w:val="24"/>
          <w:szCs w:val="24"/>
        </w:rPr>
        <w:t>conducted under USFWS Section 10 recovery permit</w:t>
      </w:r>
      <w:r w:rsidR="43455AB5" w:rsidRPr="1705EFA4">
        <w:rPr>
          <w:sz w:val="24"/>
          <w:szCs w:val="24"/>
        </w:rPr>
        <w:t>s</w:t>
      </w:r>
      <w:r w:rsidR="00734770" w:rsidRPr="1705EFA4">
        <w:rPr>
          <w:sz w:val="24"/>
          <w:szCs w:val="24"/>
        </w:rPr>
        <w:t xml:space="preserve"> </w:t>
      </w:r>
      <w:r w:rsidR="00A21B8A" w:rsidRPr="1705EFA4">
        <w:rPr>
          <w:sz w:val="24"/>
          <w:szCs w:val="24"/>
        </w:rPr>
        <w:t>PER0019854</w:t>
      </w:r>
      <w:r w:rsidR="182E740E" w:rsidRPr="1705EFA4">
        <w:rPr>
          <w:sz w:val="24"/>
          <w:szCs w:val="24"/>
        </w:rPr>
        <w:t xml:space="preserve"> (granted to USBR)</w:t>
      </w:r>
      <w:r w:rsidR="00A21B8A" w:rsidRPr="1705EFA4">
        <w:rPr>
          <w:sz w:val="24"/>
          <w:szCs w:val="24"/>
        </w:rPr>
        <w:t xml:space="preserve"> </w:t>
      </w:r>
      <w:r w:rsidR="001F1AD4" w:rsidRPr="1705EFA4">
        <w:rPr>
          <w:sz w:val="24"/>
          <w:szCs w:val="24"/>
        </w:rPr>
        <w:t xml:space="preserve">for work at Bumping, Kachess, Keechelus, and Tieton dams </w:t>
      </w:r>
      <w:r w:rsidR="00BA0E82" w:rsidRPr="1705EFA4">
        <w:rPr>
          <w:sz w:val="24"/>
          <w:szCs w:val="24"/>
        </w:rPr>
        <w:t>and TE-702</w:t>
      </w:r>
      <w:r w:rsidR="001F1AD4" w:rsidRPr="1705EFA4">
        <w:rPr>
          <w:sz w:val="24"/>
          <w:szCs w:val="24"/>
        </w:rPr>
        <w:t>63</w:t>
      </w:r>
      <w:r w:rsidR="00BA0E82" w:rsidRPr="1705EFA4">
        <w:rPr>
          <w:sz w:val="24"/>
          <w:szCs w:val="24"/>
        </w:rPr>
        <w:t xml:space="preserve">1 </w:t>
      </w:r>
      <w:r w:rsidR="5AD61C1B" w:rsidRPr="1705EFA4">
        <w:rPr>
          <w:sz w:val="24"/>
          <w:szCs w:val="24"/>
        </w:rPr>
        <w:t>(</w:t>
      </w:r>
      <w:r w:rsidR="00BA0E82" w:rsidRPr="1705EFA4">
        <w:rPr>
          <w:sz w:val="24"/>
          <w:szCs w:val="24"/>
        </w:rPr>
        <w:t>granted to the USFWS</w:t>
      </w:r>
      <w:r w:rsidR="0BA25588" w:rsidRPr="1705EFA4">
        <w:rPr>
          <w:sz w:val="24"/>
          <w:szCs w:val="24"/>
        </w:rPr>
        <w:t xml:space="preserve"> MCFWCO</w:t>
      </w:r>
      <w:r w:rsidR="34BB39F2" w:rsidRPr="1705EFA4">
        <w:rPr>
          <w:sz w:val="24"/>
          <w:szCs w:val="24"/>
        </w:rPr>
        <w:t>)</w:t>
      </w:r>
      <w:r w:rsidR="001F1AD4" w:rsidRPr="1705EFA4">
        <w:rPr>
          <w:sz w:val="24"/>
          <w:szCs w:val="24"/>
        </w:rPr>
        <w:t xml:space="preserve"> for work at Clear Creek Dam. Fish were </w:t>
      </w:r>
      <w:r w:rsidR="006F70D1" w:rsidRPr="1705EFA4">
        <w:rPr>
          <w:sz w:val="24"/>
          <w:szCs w:val="24"/>
        </w:rPr>
        <w:t xml:space="preserve">collected under permit# 21-187 and </w:t>
      </w:r>
      <w:r w:rsidR="001F1AD4" w:rsidRPr="1705EFA4">
        <w:rPr>
          <w:sz w:val="24"/>
          <w:szCs w:val="24"/>
        </w:rPr>
        <w:t>transported under permit</w:t>
      </w:r>
      <w:r w:rsidR="00E339AC" w:rsidRPr="1705EFA4">
        <w:rPr>
          <w:sz w:val="24"/>
          <w:szCs w:val="24"/>
        </w:rPr>
        <w:t>#</w:t>
      </w:r>
      <w:r w:rsidR="006F70D1" w:rsidRPr="1705EFA4">
        <w:rPr>
          <w:sz w:val="24"/>
          <w:szCs w:val="24"/>
        </w:rPr>
        <w:t xml:space="preserve"> </w:t>
      </w:r>
      <w:r w:rsidR="001F1AD4" w:rsidRPr="1705EFA4">
        <w:rPr>
          <w:sz w:val="24"/>
          <w:szCs w:val="24"/>
        </w:rPr>
        <w:t>8537-03-22-21</w:t>
      </w:r>
      <w:r w:rsidR="006F70D1" w:rsidRPr="1705EFA4">
        <w:rPr>
          <w:sz w:val="24"/>
          <w:szCs w:val="24"/>
        </w:rPr>
        <w:t xml:space="preserve"> granted by WDFW</w:t>
      </w:r>
      <w:r w:rsidR="004B2775" w:rsidRPr="1705EFA4">
        <w:rPr>
          <w:sz w:val="24"/>
          <w:szCs w:val="24"/>
        </w:rPr>
        <w:t>.</w:t>
      </w:r>
      <w:r w:rsidR="003E12AB" w:rsidRPr="1705EFA4">
        <w:rPr>
          <w:sz w:val="24"/>
          <w:szCs w:val="24"/>
        </w:rPr>
        <w:t xml:space="preserve"> Funding for this program was provided by the USBR Yakima River Basin Water Enhancement Project administered by Wendy Christensen and is a fulfillment of our contractual obligations under Interagency Agreement</w:t>
      </w:r>
      <w:r w:rsidR="00187D1D" w:rsidRPr="1705EFA4">
        <w:rPr>
          <w:sz w:val="24"/>
          <w:szCs w:val="24"/>
        </w:rPr>
        <w:t xml:space="preserve"> </w:t>
      </w:r>
      <w:r w:rsidR="001C5C5C" w:rsidRPr="1705EFA4">
        <w:rPr>
          <w:sz w:val="24"/>
          <w:szCs w:val="24"/>
        </w:rPr>
        <w:t xml:space="preserve">#R17PG00108 </w:t>
      </w:r>
      <w:r w:rsidR="003E12AB" w:rsidRPr="1705EFA4">
        <w:rPr>
          <w:sz w:val="24"/>
          <w:szCs w:val="24"/>
        </w:rPr>
        <w:t>between the USBR and the USFWS</w:t>
      </w:r>
      <w:r w:rsidR="001C5C5C" w:rsidRPr="1705EFA4">
        <w:rPr>
          <w:sz w:val="24"/>
          <w:szCs w:val="24"/>
        </w:rPr>
        <w:t xml:space="preserve"> Mid-Columbia Fish and Wildlife Conservation Office</w:t>
      </w:r>
      <w:r w:rsidR="003E12AB" w:rsidRPr="1705EFA4">
        <w:rPr>
          <w:sz w:val="24"/>
          <w:szCs w:val="24"/>
        </w:rPr>
        <w:t>.</w:t>
      </w:r>
      <w:r w:rsidR="003F4D78">
        <w:rPr>
          <w:sz w:val="24"/>
          <w:szCs w:val="24"/>
        </w:rPr>
        <w:t xml:space="preserve"> Three of the acoustic tags for this study were purchased </w:t>
      </w:r>
      <w:r w:rsidR="00B80F80">
        <w:rPr>
          <w:sz w:val="24"/>
          <w:szCs w:val="24"/>
        </w:rPr>
        <w:t>by Roza Irrigation District administered by Scott Revell.</w:t>
      </w:r>
      <w:r w:rsidR="00B54D42">
        <w:rPr>
          <w:sz w:val="24"/>
          <w:szCs w:val="24"/>
        </w:rPr>
        <w:t xml:space="preserve"> Lastly, we </w:t>
      </w:r>
      <w:r w:rsidR="005156C5">
        <w:rPr>
          <w:sz w:val="24"/>
          <w:szCs w:val="24"/>
        </w:rPr>
        <w:t xml:space="preserve">collectively </w:t>
      </w:r>
      <w:r w:rsidR="00B54D42">
        <w:rPr>
          <w:sz w:val="24"/>
          <w:szCs w:val="24"/>
        </w:rPr>
        <w:t xml:space="preserve">recognize the </w:t>
      </w:r>
      <w:r w:rsidR="00846C5F">
        <w:rPr>
          <w:sz w:val="24"/>
          <w:szCs w:val="24"/>
        </w:rPr>
        <w:t xml:space="preserve">contributions of </w:t>
      </w:r>
      <w:r w:rsidR="009F66F9">
        <w:rPr>
          <w:sz w:val="24"/>
          <w:szCs w:val="24"/>
        </w:rPr>
        <w:t>Wendy Christ</w:t>
      </w:r>
      <w:r w:rsidR="006D7569">
        <w:rPr>
          <w:sz w:val="24"/>
          <w:szCs w:val="24"/>
        </w:rPr>
        <w:t>e</w:t>
      </w:r>
      <w:r w:rsidR="009F66F9">
        <w:rPr>
          <w:sz w:val="24"/>
          <w:szCs w:val="24"/>
        </w:rPr>
        <w:t xml:space="preserve">nsen, </w:t>
      </w:r>
      <w:r w:rsidR="00846C5F">
        <w:rPr>
          <w:sz w:val="24"/>
          <w:szCs w:val="24"/>
        </w:rPr>
        <w:t>Richard Viss</w:t>
      </w:r>
      <w:r w:rsidR="00E219E2">
        <w:rPr>
          <w:sz w:val="24"/>
          <w:szCs w:val="24"/>
        </w:rPr>
        <w:t>e</w:t>
      </w:r>
      <w:r w:rsidR="00846C5F">
        <w:rPr>
          <w:sz w:val="24"/>
          <w:szCs w:val="24"/>
        </w:rPr>
        <w:t>r, and Scott Willey</w:t>
      </w:r>
      <w:r w:rsidR="005156C5">
        <w:rPr>
          <w:sz w:val="24"/>
          <w:szCs w:val="24"/>
        </w:rPr>
        <w:t>, now retired</w:t>
      </w:r>
      <w:r w:rsidR="008C753A">
        <w:rPr>
          <w:sz w:val="24"/>
          <w:szCs w:val="24"/>
        </w:rPr>
        <w:t>,</w:t>
      </w:r>
      <w:r w:rsidR="005156C5">
        <w:rPr>
          <w:sz w:val="24"/>
          <w:szCs w:val="24"/>
        </w:rPr>
        <w:t xml:space="preserve"> </w:t>
      </w:r>
      <w:r w:rsidR="009A03C3">
        <w:rPr>
          <w:sz w:val="24"/>
          <w:szCs w:val="24"/>
        </w:rPr>
        <w:t>who</w:t>
      </w:r>
      <w:r w:rsidR="00C47E04">
        <w:rPr>
          <w:sz w:val="24"/>
          <w:szCs w:val="24"/>
        </w:rPr>
        <w:t xml:space="preserve"> </w:t>
      </w:r>
      <w:r w:rsidR="00F343EE">
        <w:rPr>
          <w:sz w:val="24"/>
          <w:szCs w:val="24"/>
        </w:rPr>
        <w:t>helped build</w:t>
      </w:r>
      <w:r w:rsidR="00DD24B1">
        <w:rPr>
          <w:sz w:val="24"/>
          <w:szCs w:val="24"/>
        </w:rPr>
        <w:t xml:space="preserve"> </w:t>
      </w:r>
      <w:r w:rsidR="00DF02BE">
        <w:rPr>
          <w:sz w:val="24"/>
          <w:szCs w:val="24"/>
        </w:rPr>
        <w:t>the</w:t>
      </w:r>
      <w:r w:rsidR="00DD24B1">
        <w:rPr>
          <w:sz w:val="24"/>
          <w:szCs w:val="24"/>
        </w:rPr>
        <w:t xml:space="preserve"> Bull Trout </w:t>
      </w:r>
      <w:r w:rsidR="00DF02BE">
        <w:rPr>
          <w:sz w:val="24"/>
          <w:szCs w:val="24"/>
        </w:rPr>
        <w:t>program</w:t>
      </w:r>
      <w:r w:rsidR="00DD24B1">
        <w:rPr>
          <w:sz w:val="24"/>
          <w:szCs w:val="24"/>
        </w:rPr>
        <w:t xml:space="preserve"> in the Yakima Basin. </w:t>
      </w:r>
      <w:r w:rsidR="00205251">
        <w:rPr>
          <w:sz w:val="24"/>
          <w:szCs w:val="24"/>
        </w:rPr>
        <w:t>You will be missed.</w:t>
      </w:r>
    </w:p>
    <w:p w14:paraId="11F7AA0A" w14:textId="15F611A2" w:rsidR="00BD44F9" w:rsidRDefault="004D3029" w:rsidP="00FA6642">
      <w:pPr>
        <w:pStyle w:val="Heading1"/>
      </w:pPr>
      <w:r w:rsidRPr="00947C2A">
        <w:lastRenderedPageBreak/>
        <w:t>References</w:t>
      </w:r>
    </w:p>
    <w:p w14:paraId="21679FD1" w14:textId="77777777" w:rsidR="009B320B" w:rsidRPr="009B320B" w:rsidRDefault="54866A96" w:rsidP="009F24B6">
      <w:pPr>
        <w:pStyle w:val="Bibliography"/>
        <w:contextualSpacing/>
        <w:rPr>
          <w:rFonts w:ascii="Calibri" w:hAnsi="Calibri" w:cs="Calibri"/>
        </w:rPr>
      </w:pPr>
      <w:r w:rsidRPr="54866A96">
        <w:rPr>
          <w:rFonts w:cstheme="minorHAnsi"/>
          <w:color w:val="2B579A"/>
          <w:shd w:val="clear" w:color="auto" w:fill="E6E6E6"/>
        </w:rPr>
        <w:fldChar w:fldCharType="begin"/>
      </w:r>
      <w:r w:rsidR="007F4704">
        <w:rPr>
          <w:rFonts w:cstheme="minorHAnsi"/>
        </w:rPr>
        <w:instrText xml:space="preserve"> ADDIN ZOTERO_BIBL {"uncited":[],"omitted":[],"custom":[]} CSL_BIBLIOGRAPHY </w:instrText>
      </w:r>
      <w:r w:rsidRPr="54866A96">
        <w:rPr>
          <w:rFonts w:cstheme="minorHAnsi"/>
          <w:color w:val="2B579A"/>
          <w:shd w:val="clear" w:color="auto" w:fill="E6E6E6"/>
        </w:rPr>
        <w:fldChar w:fldCharType="separate"/>
      </w:r>
      <w:r w:rsidR="009B320B" w:rsidRPr="009B320B">
        <w:rPr>
          <w:rFonts w:ascii="Calibri" w:hAnsi="Calibri" w:cs="Calibri"/>
        </w:rPr>
        <w:t>Angers, B., L. Bernatchez, A. Angers, and L. Desgroseillers. 1995. Specific microsatellite loci for brook charr reveal strong population subdivision on a microgeographic scale. Journal of Fish Biology 47:177–185.</w:t>
      </w:r>
    </w:p>
    <w:p w14:paraId="1F6AE853" w14:textId="3A9C51D7" w:rsidR="009B320B" w:rsidRPr="009B320B" w:rsidRDefault="009B320B" w:rsidP="009F24B6">
      <w:pPr>
        <w:pStyle w:val="Bibliography"/>
        <w:contextualSpacing/>
        <w:rPr>
          <w:rFonts w:ascii="Calibri" w:hAnsi="Calibri" w:cs="Calibri"/>
        </w:rPr>
      </w:pPr>
      <w:r w:rsidRPr="009B320B">
        <w:rPr>
          <w:rFonts w:ascii="Calibri" w:hAnsi="Calibri" w:cs="Calibri"/>
        </w:rPr>
        <w:t xml:space="preserve">Beebe, B., C. Cunningham, B. Hamilton, C. Haskell, J. Romine, and J. Von Bargen. 2025. Yakima Bull Trout Trap, Transport, and Monitoring Project. U.S. Fish and Wildlife Service, 2023 Progress Report, Yakima, </w:t>
      </w:r>
      <w:r w:rsidR="00553625" w:rsidRPr="009B320B">
        <w:rPr>
          <w:rFonts w:ascii="Calibri" w:hAnsi="Calibri" w:cs="Calibri"/>
        </w:rPr>
        <w:t>W</w:t>
      </w:r>
      <w:r w:rsidR="00553625">
        <w:rPr>
          <w:rFonts w:ascii="Calibri" w:hAnsi="Calibri" w:cs="Calibri"/>
        </w:rPr>
        <w:t>ashington</w:t>
      </w:r>
      <w:r w:rsidRPr="009B320B">
        <w:rPr>
          <w:rFonts w:ascii="Calibri" w:hAnsi="Calibri" w:cs="Calibri"/>
        </w:rPr>
        <w:t>.</w:t>
      </w:r>
      <w:r w:rsidR="001308FD">
        <w:rPr>
          <w:rFonts w:ascii="Calibri" w:hAnsi="Calibri" w:cs="Calibri"/>
        </w:rPr>
        <w:t xml:space="preserve"> </w:t>
      </w:r>
    </w:p>
    <w:p w14:paraId="635F71FF" w14:textId="07DA235C" w:rsidR="009B320B" w:rsidRPr="009B320B" w:rsidRDefault="009B320B" w:rsidP="009F24B6">
      <w:pPr>
        <w:pStyle w:val="Bibliography"/>
        <w:contextualSpacing/>
        <w:rPr>
          <w:rFonts w:ascii="Calibri" w:hAnsi="Calibri" w:cs="Calibri"/>
        </w:rPr>
      </w:pPr>
      <w:r w:rsidRPr="009B320B">
        <w:rPr>
          <w:rFonts w:ascii="Calibri" w:hAnsi="Calibri" w:cs="Calibri"/>
        </w:rPr>
        <w:t>Cormack, R. M. 1964. Estimates of survival from the sighting of marked animals. Biometrika 51:429–438.</w:t>
      </w:r>
    </w:p>
    <w:p w14:paraId="5FA5262A" w14:textId="568B28BB" w:rsidR="009B320B" w:rsidRPr="009B320B" w:rsidRDefault="009B320B" w:rsidP="009F24B6">
      <w:pPr>
        <w:pStyle w:val="Bibliography"/>
        <w:contextualSpacing/>
        <w:rPr>
          <w:rFonts w:ascii="Calibri" w:hAnsi="Calibri" w:cs="Calibri"/>
        </w:rPr>
      </w:pPr>
      <w:r w:rsidRPr="009B320B">
        <w:rPr>
          <w:rFonts w:ascii="Calibri" w:hAnsi="Calibri" w:cs="Calibri"/>
        </w:rPr>
        <w:t xml:space="preserve">Crane, P. A., C. J. Lewis, E. J. Kretschmer, S. J. Miller, W. J. Spearman, A. L. DeCicco, M. J. Lisac, and J. K. Wenburg. 2004. Characterization and inheritance of seven microsatellite loci from Dolly Varden, </w:t>
      </w:r>
      <w:r w:rsidRPr="009B320B">
        <w:rPr>
          <w:rFonts w:ascii="Calibri" w:hAnsi="Calibri" w:cs="Calibri"/>
          <w:i/>
          <w:iCs/>
        </w:rPr>
        <w:t>Salvelinus malma</w:t>
      </w:r>
      <w:r w:rsidRPr="009B320B">
        <w:rPr>
          <w:rFonts w:ascii="Calibri" w:hAnsi="Calibri" w:cs="Calibri"/>
        </w:rPr>
        <w:t xml:space="preserve">, and cross-species amplification in Arctic char, </w:t>
      </w:r>
      <w:r w:rsidRPr="009B320B">
        <w:rPr>
          <w:rFonts w:ascii="Calibri" w:hAnsi="Calibri" w:cs="Calibri"/>
          <w:i/>
          <w:iCs/>
        </w:rPr>
        <w:t>S. alpinus</w:t>
      </w:r>
      <w:r w:rsidRPr="009B320B">
        <w:rPr>
          <w:rFonts w:ascii="Calibri" w:hAnsi="Calibri" w:cs="Calibri"/>
        </w:rPr>
        <w:t>. Conservation Genetics 5:737–741.</w:t>
      </w:r>
    </w:p>
    <w:p w14:paraId="5DB613FD" w14:textId="33A6837F" w:rsidR="009B320B" w:rsidRPr="009B320B" w:rsidRDefault="009B320B" w:rsidP="009F24B6">
      <w:pPr>
        <w:pStyle w:val="Bibliography"/>
        <w:contextualSpacing/>
        <w:rPr>
          <w:rFonts w:ascii="Calibri" w:hAnsi="Calibri" w:cs="Calibri"/>
        </w:rPr>
      </w:pPr>
      <w:r w:rsidRPr="009B320B">
        <w:rPr>
          <w:rFonts w:ascii="Calibri" w:hAnsi="Calibri" w:cs="Calibri"/>
        </w:rPr>
        <w:t>Dehaan, P. W., and W. R. Ardren. 2005. Characterization of 20 highly variable tetranucleotide microsatellite loci for Bull Trout (</w:t>
      </w:r>
      <w:r w:rsidRPr="009B320B">
        <w:rPr>
          <w:rFonts w:ascii="Calibri" w:hAnsi="Calibri" w:cs="Calibri"/>
          <w:i/>
          <w:iCs/>
        </w:rPr>
        <w:t>Salvelinus confluentus</w:t>
      </w:r>
      <w:r w:rsidRPr="009B320B">
        <w:rPr>
          <w:rFonts w:ascii="Calibri" w:hAnsi="Calibri" w:cs="Calibri"/>
        </w:rPr>
        <w:t>) and cross-amplification in other Salvelinus species. Molecular Ecology Notes 5:582–585.</w:t>
      </w:r>
    </w:p>
    <w:p w14:paraId="2D29BEFB" w14:textId="160F78C1" w:rsidR="009B320B" w:rsidRDefault="009B320B" w:rsidP="009F24B6">
      <w:pPr>
        <w:pStyle w:val="Bibliography"/>
        <w:contextualSpacing/>
        <w:rPr>
          <w:rFonts w:ascii="Calibri" w:hAnsi="Calibri" w:cs="Calibri"/>
        </w:rPr>
      </w:pPr>
      <w:r w:rsidRPr="009B320B">
        <w:rPr>
          <w:rFonts w:ascii="Calibri" w:hAnsi="Calibri" w:cs="Calibri"/>
        </w:rPr>
        <w:t>DeHaan, P. W., S. R. Bernall, J. M. DosSantos, L. L. Lockard, and W. R. Ardren. 2011. Use of genetic markers to aid in re-establishing migratory connectivity in a fragmented metapopulation of Bull Trout (</w:t>
      </w:r>
      <w:r w:rsidRPr="009B320B">
        <w:rPr>
          <w:rFonts w:ascii="Calibri" w:hAnsi="Calibri" w:cs="Calibri"/>
          <w:i/>
          <w:iCs/>
        </w:rPr>
        <w:t>Salvelinus confluentus</w:t>
      </w:r>
      <w:r w:rsidRPr="009B320B">
        <w:rPr>
          <w:rFonts w:ascii="Calibri" w:hAnsi="Calibri" w:cs="Calibri"/>
        </w:rPr>
        <w:t>). Canadian Journal of Fisheries and Aquatic Sciences 68:1952–1969.</w:t>
      </w:r>
    </w:p>
    <w:p w14:paraId="6A3B7F8A" w14:textId="7B9FA947" w:rsidR="009F24B6" w:rsidRDefault="00A753BC" w:rsidP="009F24B6">
      <w:pPr>
        <w:spacing w:line="240" w:lineRule="auto"/>
        <w:ind w:left="720" w:hanging="720"/>
        <w:contextualSpacing/>
        <w:rPr>
          <w:rFonts w:ascii="Calibri" w:hAnsi="Calibri" w:cs="Calibri"/>
        </w:rPr>
      </w:pPr>
      <w:r>
        <w:t>Gutowsky</w:t>
      </w:r>
      <w:r w:rsidR="00751BF2">
        <w:t>, L</w:t>
      </w:r>
      <w:r>
        <w:t>.</w:t>
      </w:r>
      <w:r w:rsidR="00CB3F64">
        <w:t xml:space="preserve"> </w:t>
      </w:r>
      <w:r w:rsidR="00751BF2">
        <w:t>F.</w:t>
      </w:r>
      <w:r w:rsidR="00CB3F64">
        <w:t xml:space="preserve"> </w:t>
      </w:r>
      <w:r w:rsidR="00751BF2">
        <w:t>G., P.</w:t>
      </w:r>
      <w:r w:rsidR="00CB3F64">
        <w:t xml:space="preserve"> </w:t>
      </w:r>
      <w:r w:rsidR="00751BF2">
        <w:t>M. Harrison, E.</w:t>
      </w:r>
      <w:r w:rsidR="00CB3F64">
        <w:t xml:space="preserve"> </w:t>
      </w:r>
      <w:r w:rsidR="00751BF2">
        <w:t>G. Martins, A. Leake</w:t>
      </w:r>
      <w:r w:rsidR="00D571F2">
        <w:t>, D.</w:t>
      </w:r>
      <w:r w:rsidR="00CB3F64">
        <w:t xml:space="preserve"> </w:t>
      </w:r>
      <w:r w:rsidR="00D571F2">
        <w:t>A. Patterson, D.</w:t>
      </w:r>
      <w:r w:rsidR="00CB3F64">
        <w:t xml:space="preserve"> </w:t>
      </w:r>
      <w:r w:rsidR="00D571F2">
        <w:t>Z. Zhu, M. Power, and S.</w:t>
      </w:r>
      <w:r w:rsidR="00CB3F64">
        <w:t xml:space="preserve"> </w:t>
      </w:r>
      <w:r w:rsidR="00D571F2">
        <w:t>J. Cooke</w:t>
      </w:r>
      <w:r w:rsidR="00CD5EF9">
        <w:t xml:space="preserve">. 2017. </w:t>
      </w:r>
      <w:r w:rsidR="00CD5EF9" w:rsidRPr="00CD5EF9">
        <w:t>Daily temperature experience and selection by adfluvial bull trout (</w:t>
      </w:r>
      <w:r w:rsidR="00CD5EF9" w:rsidRPr="009F24B6">
        <w:rPr>
          <w:i/>
          <w:iCs/>
        </w:rPr>
        <w:t>Salvelinus confluentus</w:t>
      </w:r>
      <w:r w:rsidR="00CD5EF9" w:rsidRPr="00CD5EF9">
        <w:t>)</w:t>
      </w:r>
      <w:r w:rsidR="00CD5EF9">
        <w:t xml:space="preserve">. </w:t>
      </w:r>
      <w:r w:rsidR="00B75531">
        <w:t>Environmental Biology of Fishes 100:167-1180</w:t>
      </w:r>
      <w:r w:rsidR="009F24B6">
        <w:t>.</w:t>
      </w:r>
    </w:p>
    <w:p w14:paraId="182CD106" w14:textId="3F26F7E0" w:rsidR="00A753BC" w:rsidRDefault="009B320B" w:rsidP="009F24B6">
      <w:pPr>
        <w:spacing w:line="240" w:lineRule="auto"/>
        <w:ind w:left="720" w:hanging="720"/>
        <w:contextualSpacing/>
        <w:rPr>
          <w:rFonts w:ascii="Calibri" w:hAnsi="Calibri" w:cs="Calibri"/>
        </w:rPr>
      </w:pPr>
      <w:r w:rsidRPr="009B320B">
        <w:rPr>
          <w:rFonts w:ascii="Calibri" w:hAnsi="Calibri" w:cs="Calibri"/>
        </w:rPr>
        <w:t>Hansen, A. G., M. Polacek, K. A. Connelly, J. R. Gardner, and D. A. Beauchamp. 2017. Food web interactions in Kachess and Keechelus Reservoirs, Washington: implications for threatened adfluvial bull trout and management of water storage. Washington Cooperative Fish and Wildlife Research Unit, Final Report to the Washington Department of Ecology, Seattle.</w:t>
      </w:r>
    </w:p>
    <w:p w14:paraId="4A3867A7" w14:textId="550022C4" w:rsidR="00A753BC" w:rsidRDefault="009B320B" w:rsidP="00A753BC">
      <w:pPr>
        <w:spacing w:line="240" w:lineRule="auto"/>
        <w:ind w:left="720" w:hanging="720"/>
        <w:contextualSpacing/>
        <w:rPr>
          <w:rFonts w:ascii="Calibri" w:hAnsi="Calibri" w:cs="Calibri"/>
        </w:rPr>
      </w:pPr>
      <w:r w:rsidRPr="009B320B">
        <w:rPr>
          <w:rFonts w:ascii="Calibri" w:hAnsi="Calibri" w:cs="Calibri"/>
        </w:rPr>
        <w:t>Johnson, D. S., J. M. London, M.-A. Lea, and J. W. Durban. 2008. Continuous‐time correlated random walk model for animal telemetry data. Ecology 89:1208–1215.</w:t>
      </w:r>
    </w:p>
    <w:p w14:paraId="6AA20A84" w14:textId="0142A39B" w:rsidR="00A753BC" w:rsidRDefault="009B320B" w:rsidP="00A753BC">
      <w:pPr>
        <w:spacing w:line="240" w:lineRule="auto"/>
        <w:ind w:left="720" w:hanging="720"/>
        <w:contextualSpacing/>
        <w:rPr>
          <w:rFonts w:ascii="Calibri" w:hAnsi="Calibri" w:cs="Calibri"/>
        </w:rPr>
      </w:pPr>
      <w:r w:rsidRPr="009B320B">
        <w:rPr>
          <w:rFonts w:ascii="Calibri" w:hAnsi="Calibri" w:cs="Calibri"/>
        </w:rPr>
        <w:t>Jolly, G. M. 1965. Explicit estimates from capture-recapture data with both death and immigration-stochastic model. Biometrika 52:225–247.</w:t>
      </w:r>
    </w:p>
    <w:p w14:paraId="0949B066" w14:textId="5FFC5244" w:rsidR="00A753BC" w:rsidRDefault="009B320B" w:rsidP="00A753BC">
      <w:pPr>
        <w:spacing w:line="240" w:lineRule="auto"/>
        <w:ind w:left="720" w:hanging="720"/>
        <w:contextualSpacing/>
        <w:rPr>
          <w:rFonts w:ascii="Calibri" w:hAnsi="Calibri" w:cs="Calibri"/>
        </w:rPr>
      </w:pPr>
      <w:r w:rsidRPr="009B320B">
        <w:rPr>
          <w:rFonts w:ascii="Calibri" w:hAnsi="Calibri" w:cs="Calibri"/>
        </w:rPr>
        <w:t>Kalinowski, S. T., K. R. Manlove, and M. L. Taper. 2007. ONCOR: A computer program for genetic stock identification.</w:t>
      </w:r>
    </w:p>
    <w:p w14:paraId="501D174F" w14:textId="748B2216" w:rsidR="00A753BC" w:rsidRDefault="009B320B" w:rsidP="00A753BC">
      <w:pPr>
        <w:spacing w:line="240" w:lineRule="auto"/>
        <w:ind w:left="720" w:hanging="720"/>
        <w:contextualSpacing/>
        <w:rPr>
          <w:rFonts w:ascii="Calibri" w:hAnsi="Calibri" w:cs="Calibri"/>
        </w:rPr>
      </w:pPr>
      <w:r w:rsidRPr="009B320B">
        <w:rPr>
          <w:rFonts w:ascii="Calibri" w:hAnsi="Calibri" w:cs="Calibri"/>
        </w:rPr>
        <w:t>Kéry, M., and M. Schaub. 2012. Combining information in hierarchical models improves inferences in population ecology and demographic population analyses. Animal Conservation 15:125–126.</w:t>
      </w:r>
    </w:p>
    <w:p w14:paraId="2E9337D9" w14:textId="79A7683C" w:rsidR="00A753BC" w:rsidRDefault="009B320B" w:rsidP="00A753BC">
      <w:pPr>
        <w:spacing w:line="240" w:lineRule="auto"/>
        <w:ind w:left="720" w:hanging="720"/>
        <w:contextualSpacing/>
        <w:rPr>
          <w:rFonts w:ascii="Calibri" w:hAnsi="Calibri" w:cs="Calibri"/>
        </w:rPr>
      </w:pPr>
      <w:r w:rsidRPr="009B320B">
        <w:rPr>
          <w:rFonts w:ascii="Calibri" w:hAnsi="Calibri" w:cs="Calibri"/>
        </w:rPr>
        <w:t>Lebreton, J.-D., J. D. Nichols, R. J. Barker, R. Pradel, and J. A. Spendelow. 2009. Modeling individual animal histories with multistate capture-recapture models. Advances in Ecological Research 41:87–173.</w:t>
      </w:r>
    </w:p>
    <w:p w14:paraId="52E46EFA" w14:textId="75501DE6" w:rsidR="00F2317E" w:rsidRDefault="009B320B" w:rsidP="00FE424E">
      <w:pPr>
        <w:spacing w:line="240" w:lineRule="auto"/>
        <w:ind w:left="720" w:hanging="720"/>
        <w:contextualSpacing/>
        <w:rPr>
          <w:rFonts w:ascii="Calibri" w:hAnsi="Calibri" w:cs="Calibri"/>
        </w:rPr>
      </w:pPr>
      <w:r w:rsidRPr="009B320B">
        <w:rPr>
          <w:rFonts w:ascii="Calibri" w:hAnsi="Calibri" w:cs="Calibri"/>
        </w:rPr>
        <w:t>Miller, L. M., and A. R. Kapuscinski. 1996. Microsatellite DNA markers reveal new levels of genetic variation in Northern Pike. Transactions of the American Fisheries Society 126:971–977.</w:t>
      </w:r>
    </w:p>
    <w:p w14:paraId="297CE58F" w14:textId="1559D12D" w:rsidR="00F2317E" w:rsidRDefault="009B320B" w:rsidP="00FE424E">
      <w:pPr>
        <w:spacing w:line="240" w:lineRule="auto"/>
        <w:ind w:left="720" w:hanging="720"/>
        <w:contextualSpacing/>
        <w:rPr>
          <w:rFonts w:ascii="Calibri" w:hAnsi="Calibri" w:cs="Calibri"/>
        </w:rPr>
      </w:pPr>
      <w:r w:rsidRPr="009B320B">
        <w:rPr>
          <w:rFonts w:ascii="Calibri" w:hAnsi="Calibri" w:cs="Calibri"/>
        </w:rPr>
        <w:t>Plummer, M. 2003. JAGS: A program for analysis of Bayesian graphical models using Gibbs sampling. Working Papers.</w:t>
      </w:r>
    </w:p>
    <w:p w14:paraId="0B9D235D" w14:textId="36CD113E" w:rsidR="00646E12" w:rsidRDefault="009B320B" w:rsidP="00FE424E">
      <w:pPr>
        <w:spacing w:line="240" w:lineRule="auto"/>
        <w:ind w:left="720" w:hanging="720"/>
        <w:contextualSpacing/>
        <w:rPr>
          <w:rFonts w:ascii="Calibri" w:hAnsi="Calibri" w:cs="Calibri"/>
        </w:rPr>
      </w:pPr>
      <w:r w:rsidRPr="009B320B">
        <w:rPr>
          <w:rFonts w:ascii="Calibri" w:hAnsi="Calibri" w:cs="Calibri"/>
        </w:rPr>
        <w:t>Plummer, M., A. Stukalov, and M. Denwood. 2022</w:t>
      </w:r>
      <w:r w:rsidR="005E16C2">
        <w:rPr>
          <w:rFonts w:ascii="Calibri" w:hAnsi="Calibri" w:cs="Calibri"/>
        </w:rPr>
        <w:t>.</w:t>
      </w:r>
      <w:r w:rsidRPr="009B320B">
        <w:rPr>
          <w:rFonts w:ascii="Calibri" w:hAnsi="Calibri" w:cs="Calibri"/>
        </w:rPr>
        <w:t xml:space="preserve"> Bayesian Graphical Models using MCMC. </w:t>
      </w:r>
    </w:p>
    <w:p w14:paraId="25B4ABDB" w14:textId="3451AE41" w:rsidR="00833EE3" w:rsidRDefault="00EE0FD5" w:rsidP="00FE424E">
      <w:pPr>
        <w:spacing w:line="240" w:lineRule="auto"/>
        <w:ind w:left="720" w:hanging="720"/>
        <w:contextualSpacing/>
        <w:rPr>
          <w:rFonts w:ascii="Calibri" w:hAnsi="Calibri" w:cs="Calibri"/>
        </w:rPr>
      </w:pPr>
      <w:r>
        <w:rPr>
          <w:rFonts w:ascii="Calibri" w:hAnsi="Calibri" w:cs="Calibri"/>
        </w:rPr>
        <w:t>Quinn, T.</w:t>
      </w:r>
      <w:r w:rsidR="00D42976">
        <w:rPr>
          <w:rFonts w:ascii="Calibri" w:hAnsi="Calibri" w:cs="Calibri"/>
        </w:rPr>
        <w:t xml:space="preserve"> </w:t>
      </w:r>
      <w:r>
        <w:rPr>
          <w:rFonts w:ascii="Calibri" w:hAnsi="Calibri" w:cs="Calibri"/>
        </w:rPr>
        <w:t>P</w:t>
      </w:r>
      <w:r w:rsidR="00442E32">
        <w:rPr>
          <w:rFonts w:ascii="Calibri" w:hAnsi="Calibri" w:cs="Calibri"/>
        </w:rPr>
        <w:t xml:space="preserve">. 1993. </w:t>
      </w:r>
      <w:r w:rsidR="00E16584">
        <w:rPr>
          <w:rFonts w:ascii="Calibri" w:hAnsi="Calibri" w:cs="Calibri"/>
        </w:rPr>
        <w:t>A review of homing and straying</w:t>
      </w:r>
      <w:r w:rsidR="00A07310">
        <w:rPr>
          <w:rFonts w:ascii="Calibri" w:hAnsi="Calibri" w:cs="Calibri"/>
        </w:rPr>
        <w:t xml:space="preserve"> of wild and </w:t>
      </w:r>
      <w:r w:rsidR="005E610F">
        <w:rPr>
          <w:rFonts w:ascii="Calibri" w:hAnsi="Calibri" w:cs="Calibri"/>
        </w:rPr>
        <w:t>hatchery</w:t>
      </w:r>
      <w:r w:rsidR="00841306">
        <w:rPr>
          <w:rFonts w:ascii="Calibri" w:hAnsi="Calibri" w:cs="Calibri"/>
        </w:rPr>
        <w:t>-produced salmon</w:t>
      </w:r>
      <w:r w:rsidR="005E610F">
        <w:rPr>
          <w:rFonts w:ascii="Calibri" w:hAnsi="Calibri" w:cs="Calibri"/>
        </w:rPr>
        <w:t>.</w:t>
      </w:r>
      <w:r w:rsidR="00DB0C83">
        <w:rPr>
          <w:rFonts w:ascii="Calibri" w:hAnsi="Calibri" w:cs="Calibri"/>
        </w:rPr>
        <w:t xml:space="preserve"> Fisheries </w:t>
      </w:r>
      <w:r w:rsidR="00F136F3">
        <w:rPr>
          <w:rFonts w:ascii="Calibri" w:hAnsi="Calibri" w:cs="Calibri"/>
        </w:rPr>
        <w:t>Research 18:29-44.</w:t>
      </w:r>
    </w:p>
    <w:p w14:paraId="34CF20DB" w14:textId="42D2047D" w:rsidR="009B320B" w:rsidRPr="009B320B" w:rsidRDefault="009B320B" w:rsidP="00AA570F">
      <w:pPr>
        <w:spacing w:line="240" w:lineRule="auto"/>
        <w:ind w:left="720" w:hanging="720"/>
        <w:contextualSpacing/>
        <w:rPr>
          <w:rFonts w:ascii="Calibri" w:hAnsi="Calibri" w:cs="Calibri"/>
        </w:rPr>
      </w:pPr>
      <w:r w:rsidRPr="009B320B">
        <w:rPr>
          <w:rFonts w:ascii="Calibri" w:hAnsi="Calibri" w:cs="Calibri"/>
        </w:rPr>
        <w:t>R Core Team. 2022. R: A language and environment for statistical computing. R Foundation for Statistical Computing, Vienna, Austria.</w:t>
      </w:r>
    </w:p>
    <w:p w14:paraId="092C488E" w14:textId="77777777" w:rsidR="009B320B" w:rsidRPr="009B320B" w:rsidRDefault="009B320B" w:rsidP="009F24B6">
      <w:pPr>
        <w:pStyle w:val="Bibliography"/>
        <w:contextualSpacing/>
        <w:rPr>
          <w:rFonts w:ascii="Calibri" w:hAnsi="Calibri" w:cs="Calibri"/>
        </w:rPr>
      </w:pPr>
      <w:r w:rsidRPr="009B320B">
        <w:rPr>
          <w:rFonts w:ascii="Calibri" w:hAnsi="Calibri" w:cs="Calibri"/>
        </w:rPr>
        <w:lastRenderedPageBreak/>
        <w:t>R Core Team. 2024. R: A language and environment for statistical computing. R Foundation for Statistical Computing, Vienna, Austria.</w:t>
      </w:r>
    </w:p>
    <w:p w14:paraId="02E81EA5" w14:textId="18A7895A" w:rsidR="009B320B" w:rsidRPr="009B320B" w:rsidRDefault="009B320B" w:rsidP="009F24B6">
      <w:pPr>
        <w:pStyle w:val="Bibliography"/>
        <w:contextualSpacing/>
        <w:rPr>
          <w:rFonts w:ascii="Calibri" w:hAnsi="Calibri" w:cs="Calibri"/>
        </w:rPr>
      </w:pPr>
      <w:r w:rsidRPr="009B320B">
        <w:rPr>
          <w:rFonts w:ascii="Calibri" w:hAnsi="Calibri" w:cs="Calibri"/>
        </w:rPr>
        <w:t>Rannala, B., and J. L. Mountain. 1997. Detecting immigration by using multilocus genotypes. Proceedings of the National Academy of Sciences 94:9197–9201.</w:t>
      </w:r>
    </w:p>
    <w:p w14:paraId="1DEC561E" w14:textId="6E4CFB2A" w:rsidR="009B320B" w:rsidRPr="009B320B" w:rsidRDefault="009B320B" w:rsidP="009F24B6">
      <w:pPr>
        <w:pStyle w:val="Bibliography"/>
        <w:contextualSpacing/>
        <w:rPr>
          <w:rFonts w:ascii="Calibri" w:hAnsi="Calibri" w:cs="Calibri"/>
        </w:rPr>
      </w:pPr>
      <w:r w:rsidRPr="009B320B">
        <w:rPr>
          <w:rFonts w:ascii="Calibri" w:hAnsi="Calibri" w:cs="Calibri"/>
        </w:rPr>
        <w:t>Rexroad, C. E., R. L. Coleman, A. M. Martin, W. K. Hershberger, and J. Killefer. 2001. Thirty-five polymorphic microsatellite markers for Rainbow Trout (</w:t>
      </w:r>
      <w:r w:rsidRPr="009B320B">
        <w:rPr>
          <w:rFonts w:ascii="Calibri" w:hAnsi="Calibri" w:cs="Calibri"/>
          <w:i/>
          <w:iCs/>
        </w:rPr>
        <w:t>Oncorhynchus mykiss</w:t>
      </w:r>
      <w:r w:rsidRPr="009B320B">
        <w:rPr>
          <w:rFonts w:ascii="Calibri" w:hAnsi="Calibri" w:cs="Calibri"/>
        </w:rPr>
        <w:t>). Animal Genetics 32:317–319.</w:t>
      </w:r>
    </w:p>
    <w:p w14:paraId="0EB07CE5" w14:textId="1A4C6050" w:rsidR="009B320B" w:rsidRPr="009B320B" w:rsidRDefault="009B320B" w:rsidP="009F24B6">
      <w:pPr>
        <w:pStyle w:val="Bibliography"/>
        <w:contextualSpacing/>
        <w:rPr>
          <w:rFonts w:ascii="Calibri" w:hAnsi="Calibri" w:cs="Calibri"/>
        </w:rPr>
      </w:pPr>
      <w:r w:rsidRPr="009B320B">
        <w:rPr>
          <w:rFonts w:ascii="Calibri" w:hAnsi="Calibri" w:cs="Calibri"/>
        </w:rPr>
        <w:t>Seber, G. A. F. 1965. A note on the multiple-recapture census. Biometrika 52:249–259.</w:t>
      </w:r>
    </w:p>
    <w:p w14:paraId="23B405F4" w14:textId="77777777" w:rsidR="009B320B" w:rsidRPr="009B320B" w:rsidRDefault="009B320B" w:rsidP="009F24B6">
      <w:pPr>
        <w:pStyle w:val="Bibliography"/>
        <w:contextualSpacing/>
        <w:rPr>
          <w:rFonts w:ascii="Calibri" w:hAnsi="Calibri" w:cs="Calibri"/>
        </w:rPr>
      </w:pPr>
      <w:r w:rsidRPr="009B320B">
        <w:rPr>
          <w:rFonts w:ascii="Calibri" w:hAnsi="Calibri" w:cs="Calibri"/>
        </w:rPr>
        <w:t>Seber, G. A. F. 1982. The estimation of animal abundance and related parameters, 2nd edition. Macmillan Publishing Company, New York.</w:t>
      </w:r>
    </w:p>
    <w:p w14:paraId="4C553449" w14:textId="77777777" w:rsidR="009B320B" w:rsidRPr="009B320B" w:rsidRDefault="009B320B" w:rsidP="009F24B6">
      <w:pPr>
        <w:pStyle w:val="Bibliography"/>
        <w:contextualSpacing/>
        <w:rPr>
          <w:rFonts w:ascii="Calibri" w:hAnsi="Calibri" w:cs="Calibri"/>
        </w:rPr>
      </w:pPr>
      <w:r w:rsidRPr="009B320B">
        <w:rPr>
          <w:rFonts w:ascii="Calibri" w:hAnsi="Calibri" w:cs="Calibri"/>
        </w:rPr>
        <w:t>Small, M. P., J. A. Thomas, P. A. Monk, and C. Bowman. 2016. 2016 North Fork Tieton Bull Trout Transport Project. Page 9. U.S. Fish and Wildlife Service, Mid-Columbia Fish and Wildlife Conservation Office, Yakima, Washington.</w:t>
      </w:r>
    </w:p>
    <w:p w14:paraId="7BC3BBC4" w14:textId="77777777" w:rsidR="009B320B" w:rsidRPr="009B320B" w:rsidRDefault="009B320B" w:rsidP="009F24B6">
      <w:pPr>
        <w:pStyle w:val="Bibliography"/>
        <w:contextualSpacing/>
        <w:rPr>
          <w:rFonts w:ascii="Calibri" w:hAnsi="Calibri" w:cs="Calibri"/>
        </w:rPr>
      </w:pPr>
      <w:r w:rsidRPr="009B320B">
        <w:rPr>
          <w:rFonts w:ascii="Calibri" w:hAnsi="Calibri" w:cs="Calibri"/>
        </w:rPr>
        <w:t>Stephenson, J. J., M. R. Campbell, J. E. Hess, C. Kozfkay, A. P. Matala, M. V. McPhee, P. Moran, S. R. Narum, M. M. Paquin, O. Schlei, M. P. Small, D. M. Van Doornik, and J. K. Wenburg. 2009. A centralized model for creating shared, standardized, microsatellite data that simplifies inter-laboratory collaboration. Conservation Genetics 10(4):1145–1149.</w:t>
      </w:r>
    </w:p>
    <w:p w14:paraId="1F0759F2" w14:textId="6DE0F97C" w:rsidR="009B320B" w:rsidRPr="009B320B" w:rsidRDefault="009B320B" w:rsidP="009F24B6">
      <w:pPr>
        <w:pStyle w:val="Bibliography"/>
        <w:contextualSpacing/>
        <w:rPr>
          <w:rFonts w:ascii="Calibri" w:hAnsi="Calibri" w:cs="Calibri"/>
        </w:rPr>
      </w:pPr>
      <w:r w:rsidRPr="009B320B">
        <w:rPr>
          <w:rFonts w:ascii="Calibri" w:hAnsi="Calibri" w:cs="Calibri"/>
        </w:rPr>
        <w:t xml:space="preserve">Taylor, A. 2022. Spatio-temporal movement patterns of sub-adult adfluvial Bull Trout. Master’s Thesis, Central Washington University, Ellensburg, </w:t>
      </w:r>
      <w:r w:rsidR="00147C9F" w:rsidRPr="009B320B">
        <w:rPr>
          <w:rFonts w:ascii="Calibri" w:hAnsi="Calibri" w:cs="Calibri"/>
        </w:rPr>
        <w:t>W</w:t>
      </w:r>
      <w:r w:rsidR="00147C9F">
        <w:rPr>
          <w:rFonts w:ascii="Calibri" w:hAnsi="Calibri" w:cs="Calibri"/>
        </w:rPr>
        <w:t>ashington</w:t>
      </w:r>
      <w:r w:rsidRPr="009B320B">
        <w:rPr>
          <w:rFonts w:ascii="Calibri" w:hAnsi="Calibri" w:cs="Calibri"/>
        </w:rPr>
        <w:t>.</w:t>
      </w:r>
    </w:p>
    <w:p w14:paraId="7812699C" w14:textId="7F179FD2" w:rsidR="009B320B" w:rsidRPr="009B320B" w:rsidRDefault="009B320B" w:rsidP="009F24B6">
      <w:pPr>
        <w:pStyle w:val="Bibliography"/>
        <w:contextualSpacing/>
        <w:rPr>
          <w:rFonts w:ascii="Calibri" w:hAnsi="Calibri" w:cs="Calibri"/>
        </w:rPr>
      </w:pPr>
      <w:r w:rsidRPr="009B320B">
        <w:rPr>
          <w:rFonts w:ascii="Calibri" w:hAnsi="Calibri" w:cs="Calibri"/>
        </w:rPr>
        <w:t>Thomas, J. A., and P. A. Monk. 2015. Clear Creek Dam Fish Passage Assessment. U.S. Fish and Wildlife Service, Third Annual Progress Report, Yakima, Washington.</w:t>
      </w:r>
    </w:p>
    <w:p w14:paraId="756A778F" w14:textId="485B356C" w:rsidR="009B320B" w:rsidRPr="009B320B" w:rsidRDefault="009B320B" w:rsidP="009F24B6">
      <w:pPr>
        <w:pStyle w:val="Bibliography"/>
        <w:contextualSpacing/>
        <w:rPr>
          <w:rFonts w:ascii="Calibri" w:hAnsi="Calibri" w:cs="Calibri"/>
        </w:rPr>
      </w:pPr>
      <w:r w:rsidRPr="009B320B">
        <w:rPr>
          <w:rFonts w:ascii="Calibri" w:hAnsi="Calibri" w:cs="Calibri"/>
        </w:rPr>
        <w:t>Thomas, J. A., and P. A. Monk. 2016. Clear Creek Dam Fish Passage Assessment. Final Report, Yakima, Washington.</w:t>
      </w:r>
    </w:p>
    <w:p w14:paraId="1079ACC0" w14:textId="77777777" w:rsidR="009B320B" w:rsidRPr="009B320B" w:rsidRDefault="009B320B" w:rsidP="009F24B6">
      <w:pPr>
        <w:pStyle w:val="Bibliography"/>
        <w:contextualSpacing/>
        <w:rPr>
          <w:rFonts w:ascii="Calibri" w:hAnsi="Calibri" w:cs="Calibri"/>
        </w:rPr>
      </w:pPr>
      <w:r w:rsidRPr="009B320B">
        <w:rPr>
          <w:rFonts w:ascii="Calibri" w:hAnsi="Calibri" w:cs="Calibri"/>
        </w:rPr>
        <w:t>Thomas, J. A., P. A. Monk, and A. Thomas. 2013. Clear Creek Dam fish passage assessment. U.S. Fish and Wildlife Service, First Annual Progress Report, Yakima, Washington.</w:t>
      </w:r>
    </w:p>
    <w:p w14:paraId="26E508B5" w14:textId="77777777" w:rsidR="009B320B" w:rsidRPr="009B320B" w:rsidRDefault="009B320B" w:rsidP="009F24B6">
      <w:pPr>
        <w:pStyle w:val="Bibliography"/>
        <w:contextualSpacing/>
        <w:rPr>
          <w:rFonts w:ascii="Calibri" w:hAnsi="Calibri" w:cs="Calibri"/>
        </w:rPr>
      </w:pPr>
      <w:r w:rsidRPr="009B320B">
        <w:rPr>
          <w:rFonts w:ascii="Calibri" w:hAnsi="Calibri" w:cs="Calibri"/>
        </w:rPr>
        <w:t>Thomas, J. A., P. A. Monk, and A. Thomas. 2014. Clear Creek Dam fish passage assessment. U.S. Fish and Wildlife Service, Second Annual Progress Report, Yakima, Washington.</w:t>
      </w:r>
    </w:p>
    <w:p w14:paraId="3B8BE21E" w14:textId="77777777" w:rsidR="009B320B" w:rsidRPr="009B320B" w:rsidRDefault="009B320B" w:rsidP="009F24B6">
      <w:pPr>
        <w:pStyle w:val="Bibliography"/>
        <w:contextualSpacing/>
        <w:rPr>
          <w:rFonts w:ascii="Calibri" w:hAnsi="Calibri" w:cs="Calibri"/>
        </w:rPr>
      </w:pPr>
      <w:r w:rsidRPr="009B320B">
        <w:rPr>
          <w:rFonts w:ascii="Calibri" w:hAnsi="Calibri" w:cs="Calibri"/>
        </w:rPr>
        <w:t>Thomas, J. A., P. Monk, and R. Randall. 2017. NF Tieton Bull Trout transport project. U.S. Fish and Wildlife Service, 2016 Progress Report, Yakima, Washington.</w:t>
      </w:r>
    </w:p>
    <w:p w14:paraId="006E74FD" w14:textId="77777777" w:rsidR="009B320B" w:rsidRPr="009B320B" w:rsidRDefault="009B320B" w:rsidP="009F24B6">
      <w:pPr>
        <w:pStyle w:val="Bibliography"/>
        <w:contextualSpacing/>
        <w:rPr>
          <w:rFonts w:ascii="Calibri" w:hAnsi="Calibri" w:cs="Calibri"/>
        </w:rPr>
      </w:pPr>
      <w:r w:rsidRPr="009B320B">
        <w:rPr>
          <w:rFonts w:ascii="Calibri" w:hAnsi="Calibri" w:cs="Calibri"/>
        </w:rPr>
        <w:t>Thomas, J. A., R. Randall, J. Romine, P. Monk, and J. Von Bargen. 2018. North Fork Tieton Bull Trout Transport Project. U.S. Fish and Wildlife Service, 2017 Progress Report, Yakima, Washington.</w:t>
      </w:r>
    </w:p>
    <w:p w14:paraId="288ACA74" w14:textId="77777777" w:rsidR="009B320B" w:rsidRPr="009B320B" w:rsidRDefault="009B320B" w:rsidP="009F24B6">
      <w:pPr>
        <w:pStyle w:val="Bibliography"/>
        <w:contextualSpacing/>
        <w:rPr>
          <w:rFonts w:ascii="Calibri" w:hAnsi="Calibri" w:cs="Calibri"/>
        </w:rPr>
      </w:pPr>
      <w:r w:rsidRPr="009B320B">
        <w:rPr>
          <w:rFonts w:ascii="Calibri" w:hAnsi="Calibri" w:cs="Calibri"/>
        </w:rPr>
        <w:t>Thurow, R. F., and D. J. Schill. 1996. Comparison of day snorkeling, night snorkeling, and electrofishing to estimate bull trout abundance and size structure in a second-order Idaho stream. North American Journal of Fisheries Management 16:314–323.</w:t>
      </w:r>
    </w:p>
    <w:p w14:paraId="6F8594FD" w14:textId="77777777" w:rsidR="009B320B" w:rsidRPr="009B320B" w:rsidRDefault="009B320B" w:rsidP="009F24B6">
      <w:pPr>
        <w:pStyle w:val="Bibliography"/>
        <w:contextualSpacing/>
        <w:rPr>
          <w:rFonts w:ascii="Calibri" w:hAnsi="Calibri" w:cs="Calibri"/>
        </w:rPr>
      </w:pPr>
      <w:r w:rsidRPr="009B320B">
        <w:rPr>
          <w:rFonts w:ascii="Calibri" w:hAnsi="Calibri" w:cs="Calibri"/>
        </w:rPr>
        <w:t>U.S. Fish and Wildlife Service. 2015. Mid-Columbia Recovery Unit Implementation Plan for Bull Trout (</w:t>
      </w:r>
      <w:r w:rsidRPr="009B320B">
        <w:rPr>
          <w:rFonts w:ascii="Calibri" w:hAnsi="Calibri" w:cs="Calibri"/>
          <w:i/>
          <w:iCs/>
        </w:rPr>
        <w:t>Salvelinus confluentus</w:t>
      </w:r>
      <w:r w:rsidRPr="009B320B">
        <w:rPr>
          <w:rFonts w:ascii="Calibri" w:hAnsi="Calibri" w:cs="Calibri"/>
        </w:rPr>
        <w:t>). Portland, Oregon.</w:t>
      </w:r>
    </w:p>
    <w:p w14:paraId="7D0A7698" w14:textId="748ABF65" w:rsidR="54866A96" w:rsidRDefault="54866A96" w:rsidP="54866A96">
      <w:pPr>
        <w:pStyle w:val="Bibliography"/>
        <w:ind w:left="0" w:firstLine="0"/>
        <w:rPr>
          <w:rFonts w:ascii="Cambria" w:hAnsi="Cambria"/>
          <w:b/>
          <w:bCs/>
        </w:rPr>
      </w:pPr>
      <w:r w:rsidRPr="54866A96">
        <w:rPr>
          <w:color w:val="2B579A"/>
          <w:sz w:val="24"/>
          <w:szCs w:val="24"/>
        </w:rPr>
        <w:fldChar w:fldCharType="end"/>
      </w:r>
    </w:p>
    <w:p w14:paraId="4ECA2753" w14:textId="77777777" w:rsidR="00BC119E" w:rsidRDefault="00BC119E">
      <w:pPr>
        <w:rPr>
          <w:rFonts w:ascii="Cambria" w:eastAsiaTheme="majorEastAsia" w:hAnsi="Cambria" w:cstheme="majorBidi"/>
          <w:b/>
          <w:bCs/>
          <w:sz w:val="26"/>
          <w:szCs w:val="26"/>
        </w:rPr>
      </w:pPr>
      <w:r>
        <w:rPr>
          <w:rFonts w:ascii="Cambria" w:hAnsi="Cambria"/>
          <w:b/>
          <w:bCs/>
        </w:rPr>
        <w:br w:type="page"/>
      </w:r>
    </w:p>
    <w:p w14:paraId="4583B878" w14:textId="09CB13FB" w:rsidR="004D3DBD" w:rsidRDefault="004363B1" w:rsidP="00FA6642">
      <w:pPr>
        <w:pStyle w:val="Heading1"/>
      </w:pPr>
      <w:r w:rsidRPr="004363B1">
        <w:lastRenderedPageBreak/>
        <w:t>Appendix</w:t>
      </w:r>
      <w:r>
        <w:t xml:space="preserve"> A</w:t>
      </w:r>
    </w:p>
    <w:p w14:paraId="51D24CE1" w14:textId="79D6ECD7" w:rsidR="004363B1" w:rsidRPr="002620F8" w:rsidRDefault="00275756" w:rsidP="00E907E8">
      <w:pPr>
        <w:pStyle w:val="Heading2"/>
      </w:pPr>
      <w:r>
        <w:t xml:space="preserve">Bull </w:t>
      </w:r>
      <w:r w:rsidR="007C184D">
        <w:t xml:space="preserve">Tout captured during </w:t>
      </w:r>
      <w:r w:rsidR="00016278" w:rsidRPr="002620F8">
        <w:t>T</w:t>
      </w:r>
      <w:r w:rsidR="00354B4E" w:rsidRPr="002620F8">
        <w:t xml:space="preserve">rap and </w:t>
      </w:r>
      <w:r w:rsidR="00AC7397" w:rsidRPr="002620F8">
        <w:t>h</w:t>
      </w:r>
      <w:r w:rsidR="00354B4E" w:rsidRPr="002620F8">
        <w:t>aul</w:t>
      </w:r>
    </w:p>
    <w:p w14:paraId="0E743AD5" w14:textId="77777777" w:rsidR="00354B4E" w:rsidRDefault="00354B4E" w:rsidP="00354B4E"/>
    <w:p w14:paraId="09210544" w14:textId="32D00145" w:rsidR="00354B4E" w:rsidRPr="00354B4E" w:rsidRDefault="00354B4E" w:rsidP="00354B4E">
      <w:r w:rsidRPr="00D20E09">
        <w:rPr>
          <w:b/>
          <w:bCs/>
        </w:rPr>
        <w:t xml:space="preserve">Table </w:t>
      </w:r>
      <w:r w:rsidR="006B7D7D" w:rsidRPr="00D20E09">
        <w:rPr>
          <w:b/>
          <w:bCs/>
        </w:rPr>
        <w:t>A</w:t>
      </w:r>
      <w:r w:rsidR="006B7D7D">
        <w:rPr>
          <w:b/>
          <w:bCs/>
        </w:rPr>
        <w:t>1</w:t>
      </w:r>
      <w:r w:rsidRPr="00AC0289">
        <w:t>:</w:t>
      </w:r>
      <w:r w:rsidR="00FC7C12" w:rsidRPr="00AC0289">
        <w:t xml:space="preserve"> </w:t>
      </w:r>
      <w:r w:rsidR="00317438" w:rsidRPr="00AC0289">
        <w:t xml:space="preserve">Stilling basin, </w:t>
      </w:r>
      <w:r w:rsidR="00104851" w:rsidRPr="00AC0289">
        <w:t>capture</w:t>
      </w:r>
      <w:r w:rsidR="00317438" w:rsidRPr="00AC0289">
        <w:t xml:space="preserve"> date, PIT</w:t>
      </w:r>
      <w:r w:rsidR="00B84F06">
        <w:t xml:space="preserve"> </w:t>
      </w:r>
      <w:r w:rsidR="00104851" w:rsidRPr="00AC0289">
        <w:t>t</w:t>
      </w:r>
      <w:r w:rsidR="00317438" w:rsidRPr="00AC0289">
        <w:t xml:space="preserve">ag ID, total length, </w:t>
      </w:r>
      <w:r w:rsidR="00B84F06">
        <w:t xml:space="preserve">event, </w:t>
      </w:r>
      <w:r w:rsidR="00317438" w:rsidRPr="00AC0289">
        <w:t>and stock of Bull Trout collected.</w:t>
      </w:r>
    </w:p>
    <w:tbl>
      <w:tblPr>
        <w:tblStyle w:val="BBBasic"/>
        <w:tblW w:w="9630" w:type="dxa"/>
        <w:tblLayout w:type="fixed"/>
        <w:tblLook w:val="04A0" w:firstRow="1" w:lastRow="0" w:firstColumn="1" w:lastColumn="0" w:noHBand="0" w:noVBand="1"/>
      </w:tblPr>
      <w:tblGrid>
        <w:gridCol w:w="1620"/>
        <w:gridCol w:w="1440"/>
        <w:gridCol w:w="1800"/>
        <w:gridCol w:w="1350"/>
        <w:gridCol w:w="1530"/>
        <w:gridCol w:w="1890"/>
      </w:tblGrid>
      <w:tr w:rsidR="004D724E" w:rsidRPr="0019744E" w14:paraId="1684306F" w14:textId="77777777" w:rsidTr="00893AA2">
        <w:trPr>
          <w:cnfStyle w:val="100000000000" w:firstRow="1" w:lastRow="0" w:firstColumn="0" w:lastColumn="0" w:oddVBand="0" w:evenVBand="0" w:oddHBand="0" w:evenHBand="0" w:firstRowFirstColumn="0" w:firstRowLastColumn="0" w:lastRowFirstColumn="0" w:lastRowLastColumn="0"/>
          <w:trHeight w:val="345"/>
        </w:trPr>
        <w:tc>
          <w:tcPr>
            <w:tcW w:w="1620" w:type="dxa"/>
          </w:tcPr>
          <w:p w14:paraId="13D558F0" w14:textId="0CDC7ECD" w:rsidR="004D724E" w:rsidRPr="0019744E" w:rsidRDefault="004D724E" w:rsidP="00404EBE">
            <w:pPr>
              <w:spacing w:after="20"/>
              <w:rPr>
                <w:rFonts w:cstheme="minorHAnsi"/>
              </w:rPr>
            </w:pPr>
            <w:r w:rsidRPr="0019744E">
              <w:rPr>
                <w:rFonts w:eastAsia="Calibri" w:cstheme="minorHAnsi"/>
                <w:color w:val="000000" w:themeColor="text1"/>
              </w:rPr>
              <w:t>Stilling Basin</w:t>
            </w:r>
          </w:p>
        </w:tc>
        <w:tc>
          <w:tcPr>
            <w:tcW w:w="1440" w:type="dxa"/>
          </w:tcPr>
          <w:p w14:paraId="7AC1BC49" w14:textId="12B13CEE" w:rsidR="004D724E" w:rsidRPr="0019744E" w:rsidRDefault="004D724E" w:rsidP="00404EBE">
            <w:pPr>
              <w:spacing w:after="20"/>
              <w:rPr>
                <w:rFonts w:cstheme="minorHAnsi"/>
              </w:rPr>
            </w:pPr>
            <w:r w:rsidRPr="0019744E">
              <w:rPr>
                <w:rFonts w:eastAsia="Calibri" w:cstheme="minorHAnsi"/>
                <w:color w:val="000000" w:themeColor="text1"/>
              </w:rPr>
              <w:t>Capture Date</w:t>
            </w:r>
          </w:p>
        </w:tc>
        <w:tc>
          <w:tcPr>
            <w:tcW w:w="1800" w:type="dxa"/>
          </w:tcPr>
          <w:p w14:paraId="75613933" w14:textId="279A8850" w:rsidR="004D724E" w:rsidRPr="0019744E" w:rsidRDefault="004D724E" w:rsidP="00404EBE">
            <w:pPr>
              <w:spacing w:after="20"/>
              <w:rPr>
                <w:rFonts w:eastAsia="Calibri" w:cstheme="minorHAnsi"/>
                <w:color w:val="000000" w:themeColor="text1"/>
              </w:rPr>
            </w:pPr>
            <w:r w:rsidRPr="0019744E">
              <w:rPr>
                <w:rFonts w:eastAsia="Calibri" w:cstheme="minorHAnsi"/>
                <w:color w:val="000000" w:themeColor="text1"/>
              </w:rPr>
              <w:t>PIT</w:t>
            </w:r>
            <w:r>
              <w:rPr>
                <w:rFonts w:eastAsia="Calibri" w:cstheme="minorHAnsi"/>
                <w:color w:val="000000" w:themeColor="text1"/>
              </w:rPr>
              <w:t xml:space="preserve"> </w:t>
            </w:r>
            <w:r w:rsidRPr="0019744E">
              <w:rPr>
                <w:rFonts w:eastAsia="Calibri" w:cstheme="minorHAnsi"/>
                <w:color w:val="000000" w:themeColor="text1"/>
              </w:rPr>
              <w:t>Tag</w:t>
            </w:r>
          </w:p>
        </w:tc>
        <w:tc>
          <w:tcPr>
            <w:tcW w:w="1350" w:type="dxa"/>
          </w:tcPr>
          <w:p w14:paraId="49456C8E" w14:textId="68435061" w:rsidR="00544675" w:rsidRDefault="004D724E" w:rsidP="00404EBE">
            <w:pPr>
              <w:spacing w:after="20"/>
              <w:rPr>
                <w:rFonts w:eastAsia="Calibri" w:cstheme="minorHAnsi"/>
                <w:color w:val="000000" w:themeColor="text1"/>
              </w:rPr>
            </w:pPr>
            <w:r w:rsidRPr="0019744E">
              <w:rPr>
                <w:rFonts w:eastAsia="Calibri" w:cstheme="minorHAnsi"/>
                <w:color w:val="000000" w:themeColor="text1"/>
              </w:rPr>
              <w:t>Total Length</w:t>
            </w:r>
          </w:p>
          <w:p w14:paraId="751B5E57" w14:textId="113C16DA" w:rsidR="004D724E" w:rsidRPr="0019744E" w:rsidRDefault="004D724E" w:rsidP="00404EBE">
            <w:pPr>
              <w:spacing w:after="20"/>
              <w:rPr>
                <w:rFonts w:eastAsia="Calibri" w:cstheme="minorHAnsi"/>
                <w:color w:val="000000" w:themeColor="text1"/>
              </w:rPr>
            </w:pPr>
            <w:r w:rsidRPr="0019744E">
              <w:rPr>
                <w:rFonts w:eastAsia="Calibri" w:cstheme="minorHAnsi"/>
                <w:color w:val="000000" w:themeColor="text1"/>
              </w:rPr>
              <w:t>(mm)</w:t>
            </w:r>
          </w:p>
        </w:tc>
        <w:tc>
          <w:tcPr>
            <w:tcW w:w="1530" w:type="dxa"/>
          </w:tcPr>
          <w:p w14:paraId="6558FCBD" w14:textId="796F7506" w:rsidR="00544675" w:rsidRDefault="00544675" w:rsidP="00404EBE">
            <w:pPr>
              <w:spacing w:after="20"/>
              <w:rPr>
                <w:rFonts w:eastAsia="Calibri" w:cstheme="minorHAnsi"/>
                <w:color w:val="000000" w:themeColor="text1"/>
              </w:rPr>
            </w:pPr>
            <w:r w:rsidRPr="00544675">
              <w:rPr>
                <w:rFonts w:eastAsia="Calibri" w:cstheme="minorHAnsi"/>
                <w:color w:val="000000" w:themeColor="text1"/>
              </w:rPr>
              <w:t>Event</w:t>
            </w:r>
          </w:p>
          <w:p w14:paraId="0D1C0BB8" w14:textId="076268BE" w:rsidR="004D724E" w:rsidRPr="0019744E" w:rsidRDefault="00544675" w:rsidP="00404EBE">
            <w:pPr>
              <w:spacing w:after="20"/>
              <w:rPr>
                <w:rFonts w:eastAsia="Calibri" w:cstheme="minorHAnsi"/>
                <w:color w:val="000000" w:themeColor="text1"/>
              </w:rPr>
            </w:pPr>
            <w:r w:rsidRPr="00544675">
              <w:rPr>
                <w:rFonts w:eastAsia="Calibri" w:cstheme="minorHAnsi"/>
                <w:color w:val="000000" w:themeColor="text1"/>
              </w:rPr>
              <w:t>(Release Year)</w:t>
            </w:r>
          </w:p>
        </w:tc>
        <w:tc>
          <w:tcPr>
            <w:tcW w:w="1890" w:type="dxa"/>
          </w:tcPr>
          <w:p w14:paraId="35FF198E" w14:textId="06AF45F9" w:rsidR="004D724E" w:rsidRPr="0019744E" w:rsidRDefault="004D724E" w:rsidP="00404EBE">
            <w:pPr>
              <w:spacing w:after="20"/>
              <w:rPr>
                <w:rFonts w:cstheme="minorHAnsi"/>
              </w:rPr>
            </w:pPr>
            <w:r w:rsidRPr="0019744E">
              <w:rPr>
                <w:rFonts w:eastAsia="Calibri" w:cstheme="minorHAnsi"/>
                <w:color w:val="000000" w:themeColor="text1"/>
              </w:rPr>
              <w:t>Stock</w:t>
            </w:r>
          </w:p>
        </w:tc>
      </w:tr>
      <w:tr w:rsidR="00133B19" w:rsidRPr="0019744E" w14:paraId="37E609B7" w14:textId="77777777" w:rsidTr="00893AA2">
        <w:trPr>
          <w:trHeight w:val="389"/>
        </w:trPr>
        <w:tc>
          <w:tcPr>
            <w:tcW w:w="1620" w:type="dxa"/>
          </w:tcPr>
          <w:p w14:paraId="6842CF9D" w14:textId="7126DAAF"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6623AA33" w14:textId="76900BD5" w:rsidR="00133B19" w:rsidRPr="00684B88" w:rsidRDefault="00133B19" w:rsidP="00133B19">
            <w:pPr>
              <w:spacing w:after="120"/>
              <w:jc w:val="center"/>
              <w:rPr>
                <w:rFonts w:cstheme="minorHAnsi"/>
                <w:sz w:val="20"/>
                <w:szCs w:val="20"/>
              </w:rPr>
            </w:pPr>
            <w:r>
              <w:rPr>
                <w:rFonts w:ascii="Calibri" w:hAnsi="Calibri"/>
                <w:sz w:val="20"/>
              </w:rPr>
              <w:t>07/01/2024</w:t>
            </w:r>
          </w:p>
        </w:tc>
        <w:tc>
          <w:tcPr>
            <w:tcW w:w="1800" w:type="dxa"/>
          </w:tcPr>
          <w:p w14:paraId="01456383" w14:textId="468BCA89"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1C7</w:t>
            </w:r>
          </w:p>
        </w:tc>
        <w:tc>
          <w:tcPr>
            <w:tcW w:w="1350" w:type="dxa"/>
          </w:tcPr>
          <w:p w14:paraId="58DB7B66" w14:textId="3851AC0F" w:rsidR="00133B19" w:rsidRPr="00684B88" w:rsidRDefault="00133B19" w:rsidP="00133B19">
            <w:pPr>
              <w:spacing w:after="120"/>
              <w:jc w:val="center"/>
              <w:rPr>
                <w:rFonts w:cstheme="minorHAnsi"/>
                <w:sz w:val="20"/>
                <w:szCs w:val="20"/>
              </w:rPr>
            </w:pPr>
            <w:r>
              <w:rPr>
                <w:rFonts w:ascii="Calibri" w:hAnsi="Calibri"/>
                <w:sz w:val="20"/>
              </w:rPr>
              <w:t>356</w:t>
            </w:r>
          </w:p>
        </w:tc>
        <w:tc>
          <w:tcPr>
            <w:tcW w:w="1530" w:type="dxa"/>
          </w:tcPr>
          <w:p w14:paraId="6EC6146E" w14:textId="06D03943"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7719E7FF" w14:textId="6FA96F97" w:rsidR="00133B19" w:rsidRPr="00684B88" w:rsidRDefault="00133B19" w:rsidP="00133B19">
            <w:pPr>
              <w:spacing w:after="120"/>
              <w:jc w:val="center"/>
              <w:rPr>
                <w:rFonts w:cstheme="minorHAnsi"/>
                <w:sz w:val="20"/>
                <w:szCs w:val="20"/>
              </w:rPr>
            </w:pPr>
            <w:r>
              <w:rPr>
                <w:rFonts w:ascii="Calibri" w:hAnsi="Calibri"/>
                <w:sz w:val="20"/>
              </w:rPr>
              <w:t>Indian Creek</w:t>
            </w:r>
          </w:p>
        </w:tc>
      </w:tr>
      <w:tr w:rsidR="00133B19" w:rsidRPr="0019744E" w14:paraId="3CAC5FBD" w14:textId="77777777" w:rsidTr="00893AA2">
        <w:trPr>
          <w:trHeight w:val="389"/>
        </w:trPr>
        <w:tc>
          <w:tcPr>
            <w:tcW w:w="1620" w:type="dxa"/>
          </w:tcPr>
          <w:p w14:paraId="0F0F7080" w14:textId="5549308A"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5E5B88C2" w14:textId="410E6915"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789A6565" w14:textId="60920AC3" w:rsidR="00133B19" w:rsidRPr="00684B88" w:rsidRDefault="00133B19" w:rsidP="00133B19">
            <w:pPr>
              <w:spacing w:after="120"/>
              <w:jc w:val="center"/>
              <w:rPr>
                <w:rFonts w:cstheme="minorHAnsi"/>
                <w:color w:val="000000"/>
                <w:sz w:val="20"/>
                <w:szCs w:val="20"/>
              </w:rPr>
            </w:pPr>
            <w:r>
              <w:rPr>
                <w:rFonts w:ascii="Calibri" w:hAnsi="Calibri"/>
                <w:sz w:val="20"/>
              </w:rPr>
              <w:t>3DD.003D4811DA*</w:t>
            </w:r>
          </w:p>
        </w:tc>
        <w:tc>
          <w:tcPr>
            <w:tcW w:w="1350" w:type="dxa"/>
          </w:tcPr>
          <w:p w14:paraId="2B65DCB2" w14:textId="53DC3539" w:rsidR="00133B19" w:rsidRPr="00684B88" w:rsidRDefault="00133B19" w:rsidP="00133B19">
            <w:pPr>
              <w:spacing w:after="120"/>
              <w:jc w:val="center"/>
              <w:rPr>
                <w:rFonts w:cstheme="minorHAnsi"/>
                <w:color w:val="000000"/>
                <w:sz w:val="20"/>
                <w:szCs w:val="20"/>
              </w:rPr>
            </w:pPr>
            <w:r>
              <w:rPr>
                <w:rFonts w:ascii="Calibri" w:hAnsi="Calibri"/>
                <w:sz w:val="20"/>
              </w:rPr>
              <w:t>580</w:t>
            </w:r>
          </w:p>
        </w:tc>
        <w:tc>
          <w:tcPr>
            <w:tcW w:w="1530" w:type="dxa"/>
          </w:tcPr>
          <w:p w14:paraId="501897A4" w14:textId="189151D2"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7DD05727" w14:textId="0E65BBDF" w:rsidR="00133B19" w:rsidRPr="00684B88" w:rsidRDefault="00133B19" w:rsidP="00133B19">
            <w:pPr>
              <w:spacing w:after="120"/>
              <w:jc w:val="center"/>
              <w:rPr>
                <w:rFonts w:cstheme="minorHAnsi"/>
                <w:color w:val="000000"/>
                <w:sz w:val="20"/>
                <w:szCs w:val="20"/>
              </w:rPr>
            </w:pPr>
            <w:r>
              <w:rPr>
                <w:rFonts w:ascii="Calibri" w:hAnsi="Calibri"/>
                <w:sz w:val="20"/>
              </w:rPr>
              <w:t>Indian Creek</w:t>
            </w:r>
          </w:p>
        </w:tc>
      </w:tr>
      <w:tr w:rsidR="00133B19" w:rsidRPr="0019744E" w14:paraId="1B39BB81" w14:textId="77777777" w:rsidTr="00893AA2">
        <w:trPr>
          <w:trHeight w:val="389"/>
        </w:trPr>
        <w:tc>
          <w:tcPr>
            <w:tcW w:w="1620" w:type="dxa"/>
          </w:tcPr>
          <w:p w14:paraId="3BE1B724" w14:textId="44BE5DFE"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5D3BC5FB" w14:textId="70A045E6"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59270938" w14:textId="3E1C42CD" w:rsidR="00133B19" w:rsidRPr="00684B88" w:rsidRDefault="00133B19" w:rsidP="00133B19">
            <w:pPr>
              <w:spacing w:after="120"/>
              <w:jc w:val="center"/>
              <w:rPr>
                <w:rFonts w:cstheme="minorHAnsi"/>
                <w:color w:val="000000"/>
                <w:sz w:val="20"/>
                <w:szCs w:val="20"/>
              </w:rPr>
            </w:pPr>
            <w:r>
              <w:rPr>
                <w:rFonts w:ascii="Calibri" w:hAnsi="Calibri"/>
                <w:sz w:val="20"/>
              </w:rPr>
              <w:t>3DD.003D4811F0*</w:t>
            </w:r>
          </w:p>
        </w:tc>
        <w:tc>
          <w:tcPr>
            <w:tcW w:w="1350" w:type="dxa"/>
          </w:tcPr>
          <w:p w14:paraId="2546E5D6" w14:textId="4DA5ABB6" w:rsidR="00133B19" w:rsidRPr="00684B88" w:rsidRDefault="00133B19" w:rsidP="00133B19">
            <w:pPr>
              <w:spacing w:after="120"/>
              <w:jc w:val="center"/>
              <w:rPr>
                <w:rFonts w:cstheme="minorHAnsi"/>
                <w:color w:val="000000"/>
                <w:sz w:val="20"/>
                <w:szCs w:val="20"/>
              </w:rPr>
            </w:pPr>
            <w:r>
              <w:rPr>
                <w:rFonts w:ascii="Calibri" w:hAnsi="Calibri"/>
                <w:sz w:val="20"/>
              </w:rPr>
              <w:t>539</w:t>
            </w:r>
          </w:p>
        </w:tc>
        <w:tc>
          <w:tcPr>
            <w:tcW w:w="1530" w:type="dxa"/>
          </w:tcPr>
          <w:p w14:paraId="3226A96F" w14:textId="4AE19575"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2BEC16F7" w14:textId="790AF5EC" w:rsidR="00133B19" w:rsidRPr="00684B88" w:rsidRDefault="00133B19" w:rsidP="00133B19">
            <w:pPr>
              <w:spacing w:after="120"/>
              <w:jc w:val="center"/>
              <w:rPr>
                <w:rFonts w:cstheme="minorHAnsi"/>
                <w:color w:val="000000"/>
                <w:sz w:val="20"/>
                <w:szCs w:val="20"/>
              </w:rPr>
            </w:pPr>
            <w:r>
              <w:rPr>
                <w:rFonts w:ascii="Calibri" w:hAnsi="Calibri"/>
                <w:sz w:val="20"/>
              </w:rPr>
              <w:t>Indian Creek</w:t>
            </w:r>
          </w:p>
        </w:tc>
      </w:tr>
      <w:tr w:rsidR="00133B19" w:rsidRPr="0019744E" w14:paraId="1D41E30A" w14:textId="77777777" w:rsidTr="00893AA2">
        <w:trPr>
          <w:trHeight w:val="389"/>
        </w:trPr>
        <w:tc>
          <w:tcPr>
            <w:tcW w:w="1620" w:type="dxa"/>
          </w:tcPr>
          <w:p w14:paraId="10DAF911" w14:textId="138220BB"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3B91B34E" w14:textId="478D7E4A"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5F987EAB" w14:textId="27E910C1" w:rsidR="00133B19" w:rsidRPr="00684B88" w:rsidRDefault="00133B19" w:rsidP="00133B19">
            <w:pPr>
              <w:spacing w:after="120"/>
              <w:jc w:val="center"/>
              <w:rPr>
                <w:rFonts w:cstheme="minorHAnsi"/>
                <w:color w:val="000000"/>
                <w:sz w:val="20"/>
                <w:szCs w:val="20"/>
              </w:rPr>
            </w:pPr>
            <w:r>
              <w:rPr>
                <w:rFonts w:ascii="Calibri" w:hAnsi="Calibri"/>
                <w:sz w:val="20"/>
              </w:rPr>
              <w:t>3DD.003D4811FF*</w:t>
            </w:r>
          </w:p>
        </w:tc>
        <w:tc>
          <w:tcPr>
            <w:tcW w:w="1350" w:type="dxa"/>
          </w:tcPr>
          <w:p w14:paraId="536F9736" w14:textId="7EB7F95E" w:rsidR="00133B19" w:rsidRPr="00684B88" w:rsidRDefault="00133B19" w:rsidP="00133B19">
            <w:pPr>
              <w:spacing w:after="120"/>
              <w:jc w:val="center"/>
              <w:rPr>
                <w:rFonts w:cstheme="minorHAnsi"/>
                <w:color w:val="000000"/>
                <w:sz w:val="20"/>
                <w:szCs w:val="20"/>
              </w:rPr>
            </w:pPr>
            <w:r>
              <w:rPr>
                <w:rFonts w:ascii="Calibri" w:hAnsi="Calibri"/>
                <w:sz w:val="20"/>
              </w:rPr>
              <w:t>568</w:t>
            </w:r>
          </w:p>
        </w:tc>
        <w:tc>
          <w:tcPr>
            <w:tcW w:w="1530" w:type="dxa"/>
          </w:tcPr>
          <w:p w14:paraId="6EDBF3CC" w14:textId="10DBD4B0"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7B08D78B" w14:textId="7A5202C3" w:rsidR="00133B19" w:rsidRPr="00684B88" w:rsidRDefault="00133B19" w:rsidP="00133B19">
            <w:pPr>
              <w:spacing w:after="120"/>
              <w:jc w:val="center"/>
              <w:rPr>
                <w:rFonts w:cstheme="minorHAnsi"/>
                <w:color w:val="000000"/>
                <w:sz w:val="20"/>
                <w:szCs w:val="20"/>
              </w:rPr>
            </w:pPr>
            <w:r>
              <w:rPr>
                <w:rFonts w:ascii="Calibri" w:hAnsi="Calibri"/>
                <w:sz w:val="20"/>
              </w:rPr>
              <w:t>Indian Creek</w:t>
            </w:r>
          </w:p>
        </w:tc>
      </w:tr>
      <w:tr w:rsidR="00133B19" w:rsidRPr="0019744E" w14:paraId="06A16C8C" w14:textId="77777777" w:rsidTr="00893AA2">
        <w:trPr>
          <w:trHeight w:val="389"/>
        </w:trPr>
        <w:tc>
          <w:tcPr>
            <w:tcW w:w="1620" w:type="dxa"/>
          </w:tcPr>
          <w:p w14:paraId="03AFADB6" w14:textId="4FDB9436"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05A7BFA4" w14:textId="492DFB0C"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0F6FA39D" w14:textId="47C47F17" w:rsidR="00133B19" w:rsidRPr="00684B88" w:rsidRDefault="00133B19" w:rsidP="00133B19">
            <w:pPr>
              <w:spacing w:after="120"/>
              <w:jc w:val="center"/>
              <w:rPr>
                <w:rFonts w:cstheme="minorHAnsi"/>
                <w:color w:val="000000"/>
                <w:sz w:val="20"/>
                <w:szCs w:val="20"/>
              </w:rPr>
            </w:pPr>
            <w:r>
              <w:rPr>
                <w:rFonts w:ascii="Calibri" w:hAnsi="Calibri"/>
                <w:sz w:val="20"/>
              </w:rPr>
              <w:t>3DD.003D48121A*</w:t>
            </w:r>
          </w:p>
        </w:tc>
        <w:tc>
          <w:tcPr>
            <w:tcW w:w="1350" w:type="dxa"/>
          </w:tcPr>
          <w:p w14:paraId="7FD7D544" w14:textId="04AF213B" w:rsidR="00133B19" w:rsidRPr="00684B88" w:rsidRDefault="00133B19" w:rsidP="00133B19">
            <w:pPr>
              <w:spacing w:after="120"/>
              <w:jc w:val="center"/>
              <w:rPr>
                <w:rFonts w:cstheme="minorHAnsi"/>
                <w:color w:val="000000"/>
                <w:sz w:val="20"/>
                <w:szCs w:val="20"/>
              </w:rPr>
            </w:pPr>
            <w:r>
              <w:rPr>
                <w:rFonts w:ascii="Calibri" w:hAnsi="Calibri"/>
                <w:sz w:val="20"/>
              </w:rPr>
              <w:t>507</w:t>
            </w:r>
          </w:p>
        </w:tc>
        <w:tc>
          <w:tcPr>
            <w:tcW w:w="1530" w:type="dxa"/>
          </w:tcPr>
          <w:p w14:paraId="495A73EF" w14:textId="3DB2D7ED"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161D8C70" w14:textId="0DE43349" w:rsidR="00133B19" w:rsidRPr="00684B88" w:rsidRDefault="00133B19" w:rsidP="00133B19">
            <w:pPr>
              <w:spacing w:after="120"/>
              <w:jc w:val="center"/>
              <w:rPr>
                <w:rFonts w:cstheme="minorHAnsi"/>
                <w:color w:val="000000"/>
                <w:sz w:val="20"/>
                <w:szCs w:val="20"/>
              </w:rPr>
            </w:pPr>
            <w:r>
              <w:rPr>
                <w:rFonts w:ascii="Calibri" w:hAnsi="Calibri"/>
                <w:sz w:val="20"/>
              </w:rPr>
              <w:t>Indian Creek</w:t>
            </w:r>
          </w:p>
        </w:tc>
      </w:tr>
      <w:tr w:rsidR="00133B19" w:rsidRPr="0019744E" w14:paraId="48F64195" w14:textId="77777777" w:rsidTr="00893AA2">
        <w:trPr>
          <w:trHeight w:val="389"/>
        </w:trPr>
        <w:tc>
          <w:tcPr>
            <w:tcW w:w="1620" w:type="dxa"/>
          </w:tcPr>
          <w:p w14:paraId="79CDF1C0" w14:textId="6221FD94"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6CC04A1C" w14:textId="11579C5F"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27E7FBA6" w14:textId="25341605" w:rsidR="00133B19" w:rsidRPr="00684B88" w:rsidRDefault="00133B19" w:rsidP="00133B19">
            <w:pPr>
              <w:spacing w:after="120"/>
              <w:jc w:val="center"/>
              <w:rPr>
                <w:rFonts w:cstheme="minorHAnsi"/>
                <w:color w:val="000000"/>
                <w:sz w:val="20"/>
                <w:szCs w:val="20"/>
              </w:rPr>
            </w:pPr>
            <w:r>
              <w:rPr>
                <w:rFonts w:ascii="Calibri" w:hAnsi="Calibri"/>
                <w:sz w:val="20"/>
              </w:rPr>
              <w:t>3DD.003D48121E*</w:t>
            </w:r>
          </w:p>
        </w:tc>
        <w:tc>
          <w:tcPr>
            <w:tcW w:w="1350" w:type="dxa"/>
          </w:tcPr>
          <w:p w14:paraId="6EF5CC33" w14:textId="0768BFC9" w:rsidR="00133B19" w:rsidRPr="00684B88" w:rsidRDefault="00133B19" w:rsidP="00133B19">
            <w:pPr>
              <w:spacing w:after="120"/>
              <w:jc w:val="center"/>
              <w:rPr>
                <w:rFonts w:cstheme="minorHAnsi"/>
                <w:color w:val="000000"/>
                <w:sz w:val="20"/>
                <w:szCs w:val="20"/>
              </w:rPr>
            </w:pPr>
            <w:r>
              <w:rPr>
                <w:rFonts w:ascii="Calibri" w:hAnsi="Calibri"/>
                <w:sz w:val="20"/>
              </w:rPr>
              <w:t>719</w:t>
            </w:r>
          </w:p>
        </w:tc>
        <w:tc>
          <w:tcPr>
            <w:tcW w:w="1530" w:type="dxa"/>
          </w:tcPr>
          <w:p w14:paraId="37D5A458" w14:textId="7C51B859"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66A7A873" w14:textId="152A72F0" w:rsidR="00133B19" w:rsidRPr="00684B88" w:rsidRDefault="00133B19" w:rsidP="00133B19">
            <w:pPr>
              <w:spacing w:after="120"/>
              <w:jc w:val="center"/>
              <w:rPr>
                <w:rFonts w:cstheme="minorHAnsi"/>
                <w:color w:val="000000"/>
                <w:sz w:val="20"/>
                <w:szCs w:val="20"/>
              </w:rPr>
            </w:pPr>
            <w:r>
              <w:rPr>
                <w:rFonts w:ascii="Calibri" w:hAnsi="Calibri"/>
                <w:sz w:val="20"/>
              </w:rPr>
              <w:t>Indian Creek</w:t>
            </w:r>
          </w:p>
        </w:tc>
      </w:tr>
      <w:tr w:rsidR="00133B19" w:rsidRPr="0019744E" w14:paraId="23AE5833" w14:textId="77777777" w:rsidTr="00893AA2">
        <w:trPr>
          <w:trHeight w:val="389"/>
        </w:trPr>
        <w:tc>
          <w:tcPr>
            <w:tcW w:w="1620" w:type="dxa"/>
          </w:tcPr>
          <w:p w14:paraId="2A3EC9FF" w14:textId="36E9B6CD"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45D7FF72" w14:textId="651A975C"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0A6FA104" w14:textId="194B08B9" w:rsidR="00133B19" w:rsidRPr="00684B88" w:rsidRDefault="00133B19" w:rsidP="00133B19">
            <w:pPr>
              <w:spacing w:after="120"/>
              <w:jc w:val="center"/>
              <w:rPr>
                <w:rFonts w:cstheme="minorHAnsi"/>
                <w:color w:val="000000"/>
                <w:sz w:val="20"/>
                <w:szCs w:val="20"/>
              </w:rPr>
            </w:pPr>
            <w:r>
              <w:rPr>
                <w:rFonts w:ascii="Calibri" w:hAnsi="Calibri"/>
                <w:sz w:val="20"/>
              </w:rPr>
              <w:t>3DD.003D481224</w:t>
            </w:r>
          </w:p>
        </w:tc>
        <w:tc>
          <w:tcPr>
            <w:tcW w:w="1350" w:type="dxa"/>
          </w:tcPr>
          <w:p w14:paraId="2616DB5F" w14:textId="33FCD4BC" w:rsidR="00133B19" w:rsidRPr="00684B88" w:rsidRDefault="00133B19" w:rsidP="00133B19">
            <w:pPr>
              <w:spacing w:after="120"/>
              <w:jc w:val="center"/>
              <w:rPr>
                <w:rFonts w:cstheme="minorHAnsi"/>
                <w:color w:val="000000"/>
                <w:sz w:val="20"/>
                <w:szCs w:val="20"/>
              </w:rPr>
            </w:pPr>
            <w:r>
              <w:rPr>
                <w:rFonts w:ascii="Calibri" w:hAnsi="Calibri"/>
                <w:sz w:val="20"/>
              </w:rPr>
              <w:t>455</w:t>
            </w:r>
          </w:p>
        </w:tc>
        <w:tc>
          <w:tcPr>
            <w:tcW w:w="1530" w:type="dxa"/>
          </w:tcPr>
          <w:p w14:paraId="5678AD1F" w14:textId="35B5B475"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5EA96F7" w14:textId="138EC30B" w:rsidR="00133B19" w:rsidRPr="00684B88" w:rsidRDefault="00133B19" w:rsidP="00133B19">
            <w:pPr>
              <w:spacing w:after="120"/>
              <w:jc w:val="center"/>
              <w:rPr>
                <w:rFonts w:cstheme="minorHAnsi"/>
                <w:color w:val="000000"/>
                <w:sz w:val="20"/>
                <w:szCs w:val="20"/>
              </w:rPr>
            </w:pPr>
            <w:r>
              <w:rPr>
                <w:rFonts w:ascii="Calibri" w:hAnsi="Calibri"/>
                <w:sz w:val="20"/>
              </w:rPr>
              <w:t>Indian Creek</w:t>
            </w:r>
          </w:p>
        </w:tc>
      </w:tr>
      <w:tr w:rsidR="00133B19" w:rsidRPr="0019744E" w14:paraId="6B4B2C9F" w14:textId="77777777" w:rsidTr="00893AA2">
        <w:trPr>
          <w:trHeight w:val="389"/>
        </w:trPr>
        <w:tc>
          <w:tcPr>
            <w:tcW w:w="1620" w:type="dxa"/>
          </w:tcPr>
          <w:p w14:paraId="727A6787" w14:textId="4F2EDCE7"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5CE29F6D" w14:textId="71990081"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7D0AFC53" w14:textId="67BE483B" w:rsidR="00133B19" w:rsidRPr="00684B88" w:rsidRDefault="00133B19" w:rsidP="00133B19">
            <w:pPr>
              <w:spacing w:after="120"/>
              <w:jc w:val="center"/>
              <w:rPr>
                <w:rFonts w:cstheme="minorHAnsi"/>
                <w:color w:val="000000"/>
                <w:sz w:val="20"/>
                <w:szCs w:val="20"/>
              </w:rPr>
            </w:pPr>
            <w:r>
              <w:rPr>
                <w:rFonts w:ascii="Calibri" w:hAnsi="Calibri"/>
                <w:sz w:val="20"/>
              </w:rPr>
              <w:t>3DD.003D4811CE</w:t>
            </w:r>
          </w:p>
        </w:tc>
        <w:tc>
          <w:tcPr>
            <w:tcW w:w="1350" w:type="dxa"/>
          </w:tcPr>
          <w:p w14:paraId="06483088" w14:textId="57000839" w:rsidR="00133B19" w:rsidRPr="00684B88" w:rsidRDefault="00133B19" w:rsidP="00133B19">
            <w:pPr>
              <w:spacing w:after="120"/>
              <w:jc w:val="center"/>
              <w:rPr>
                <w:rFonts w:cstheme="minorHAnsi"/>
                <w:color w:val="000000"/>
                <w:sz w:val="20"/>
                <w:szCs w:val="20"/>
              </w:rPr>
            </w:pPr>
            <w:r>
              <w:rPr>
                <w:rFonts w:ascii="Calibri" w:hAnsi="Calibri"/>
                <w:sz w:val="20"/>
              </w:rPr>
              <w:t>331</w:t>
            </w:r>
          </w:p>
        </w:tc>
        <w:tc>
          <w:tcPr>
            <w:tcW w:w="1530" w:type="dxa"/>
          </w:tcPr>
          <w:p w14:paraId="2B88197E" w14:textId="6D2037D9"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1A7A924C" w14:textId="373C84A4" w:rsidR="00133B19" w:rsidRPr="00684B88" w:rsidRDefault="00133B19" w:rsidP="00133B19">
            <w:pPr>
              <w:spacing w:after="120"/>
              <w:jc w:val="center"/>
              <w:rPr>
                <w:rFonts w:cstheme="minorHAnsi"/>
                <w:color w:val="000000"/>
                <w:sz w:val="20"/>
                <w:szCs w:val="20"/>
              </w:rPr>
            </w:pPr>
            <w:r>
              <w:rPr>
                <w:rFonts w:ascii="Calibri" w:hAnsi="Calibri"/>
                <w:sz w:val="20"/>
              </w:rPr>
              <w:t>NF Tieton</w:t>
            </w:r>
          </w:p>
        </w:tc>
      </w:tr>
      <w:tr w:rsidR="00133B19" w:rsidRPr="0019744E" w14:paraId="155654DA" w14:textId="77777777" w:rsidTr="00893AA2">
        <w:trPr>
          <w:trHeight w:val="389"/>
        </w:trPr>
        <w:tc>
          <w:tcPr>
            <w:tcW w:w="1620" w:type="dxa"/>
          </w:tcPr>
          <w:p w14:paraId="3DFBC6C0" w14:textId="0EBE2D54"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7F04784E" w14:textId="44A57AB5"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69885041" w14:textId="00CE5EAD" w:rsidR="00133B19" w:rsidRPr="00684B88" w:rsidRDefault="00133B19" w:rsidP="00133B19">
            <w:pPr>
              <w:spacing w:after="120"/>
              <w:jc w:val="center"/>
              <w:rPr>
                <w:rFonts w:cstheme="minorHAnsi"/>
                <w:color w:val="000000"/>
                <w:sz w:val="20"/>
                <w:szCs w:val="20"/>
              </w:rPr>
            </w:pPr>
            <w:r>
              <w:rPr>
                <w:rFonts w:ascii="Calibri" w:hAnsi="Calibri"/>
                <w:sz w:val="20"/>
              </w:rPr>
              <w:t>3DD.003D4811F6</w:t>
            </w:r>
          </w:p>
        </w:tc>
        <w:tc>
          <w:tcPr>
            <w:tcW w:w="1350" w:type="dxa"/>
          </w:tcPr>
          <w:p w14:paraId="7EB3BDB4" w14:textId="538B8D1C" w:rsidR="00133B19" w:rsidRPr="00684B88" w:rsidRDefault="00133B19" w:rsidP="00133B19">
            <w:pPr>
              <w:spacing w:after="120"/>
              <w:jc w:val="center"/>
              <w:rPr>
                <w:rFonts w:cstheme="minorHAnsi"/>
                <w:color w:val="000000"/>
                <w:sz w:val="20"/>
                <w:szCs w:val="20"/>
              </w:rPr>
            </w:pPr>
            <w:r>
              <w:rPr>
                <w:rFonts w:ascii="Calibri" w:hAnsi="Calibri"/>
                <w:sz w:val="20"/>
              </w:rPr>
              <w:t>375</w:t>
            </w:r>
          </w:p>
        </w:tc>
        <w:tc>
          <w:tcPr>
            <w:tcW w:w="1530" w:type="dxa"/>
          </w:tcPr>
          <w:p w14:paraId="0F2FA74C" w14:textId="4AE0C397"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0818EF6" w14:textId="734EE30E" w:rsidR="00133B19" w:rsidRPr="00684B88" w:rsidRDefault="00133B19" w:rsidP="00133B19">
            <w:pPr>
              <w:spacing w:after="120"/>
              <w:jc w:val="center"/>
              <w:rPr>
                <w:rFonts w:cstheme="minorHAnsi"/>
                <w:color w:val="000000"/>
                <w:sz w:val="20"/>
                <w:szCs w:val="20"/>
              </w:rPr>
            </w:pPr>
            <w:r>
              <w:rPr>
                <w:rFonts w:ascii="Calibri" w:hAnsi="Calibri"/>
                <w:sz w:val="20"/>
              </w:rPr>
              <w:t>NF Tieton</w:t>
            </w:r>
          </w:p>
        </w:tc>
      </w:tr>
      <w:tr w:rsidR="00133B19" w:rsidRPr="0019744E" w14:paraId="3B96C3E9" w14:textId="77777777" w:rsidTr="00893AA2">
        <w:trPr>
          <w:trHeight w:val="389"/>
        </w:trPr>
        <w:tc>
          <w:tcPr>
            <w:tcW w:w="1620" w:type="dxa"/>
          </w:tcPr>
          <w:p w14:paraId="2C01EEBC" w14:textId="5177F121"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61307D55" w14:textId="678572B2"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1C451A52" w14:textId="3324ECEC" w:rsidR="00133B19" w:rsidRPr="00684B88" w:rsidRDefault="00133B19" w:rsidP="00133B19">
            <w:pPr>
              <w:spacing w:after="120"/>
              <w:jc w:val="center"/>
              <w:rPr>
                <w:rFonts w:cstheme="minorHAnsi"/>
                <w:color w:val="000000"/>
                <w:sz w:val="20"/>
                <w:szCs w:val="20"/>
              </w:rPr>
            </w:pPr>
            <w:r>
              <w:rPr>
                <w:rFonts w:ascii="Calibri" w:hAnsi="Calibri"/>
                <w:sz w:val="20"/>
              </w:rPr>
              <w:t>3DD.003D481207</w:t>
            </w:r>
          </w:p>
        </w:tc>
        <w:tc>
          <w:tcPr>
            <w:tcW w:w="1350" w:type="dxa"/>
          </w:tcPr>
          <w:p w14:paraId="46B90387" w14:textId="1DD71072" w:rsidR="00133B19" w:rsidRPr="00684B88" w:rsidRDefault="00133B19" w:rsidP="00133B19">
            <w:pPr>
              <w:spacing w:after="120"/>
              <w:jc w:val="center"/>
              <w:rPr>
                <w:rFonts w:cstheme="minorHAnsi"/>
                <w:color w:val="000000"/>
                <w:sz w:val="20"/>
                <w:szCs w:val="20"/>
              </w:rPr>
            </w:pPr>
            <w:r>
              <w:rPr>
                <w:rFonts w:ascii="Calibri" w:hAnsi="Calibri"/>
                <w:sz w:val="20"/>
              </w:rPr>
              <w:t>480</w:t>
            </w:r>
          </w:p>
        </w:tc>
        <w:tc>
          <w:tcPr>
            <w:tcW w:w="1530" w:type="dxa"/>
          </w:tcPr>
          <w:p w14:paraId="22EC84A6" w14:textId="064DA9A4"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42C9322D" w14:textId="5FAEA916" w:rsidR="00133B19" w:rsidRPr="00684B88" w:rsidRDefault="00133B19" w:rsidP="00133B19">
            <w:pPr>
              <w:spacing w:after="120"/>
              <w:jc w:val="center"/>
              <w:rPr>
                <w:rFonts w:cstheme="minorHAnsi"/>
                <w:color w:val="000000"/>
                <w:sz w:val="20"/>
                <w:szCs w:val="20"/>
              </w:rPr>
            </w:pPr>
            <w:r>
              <w:rPr>
                <w:rFonts w:ascii="Calibri" w:hAnsi="Calibri"/>
                <w:sz w:val="20"/>
              </w:rPr>
              <w:t>NF Tieton</w:t>
            </w:r>
          </w:p>
        </w:tc>
      </w:tr>
      <w:tr w:rsidR="00133B19" w:rsidRPr="0019744E" w14:paraId="49A37493" w14:textId="77777777" w:rsidTr="00893AA2">
        <w:trPr>
          <w:trHeight w:val="389"/>
        </w:trPr>
        <w:tc>
          <w:tcPr>
            <w:tcW w:w="1620" w:type="dxa"/>
          </w:tcPr>
          <w:p w14:paraId="21E69A23" w14:textId="7EFCE438"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26B3F80C" w14:textId="2545D1BA"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613FBB33" w14:textId="3F87DDD4" w:rsidR="00133B19" w:rsidRPr="00684B88" w:rsidRDefault="00133B19" w:rsidP="00133B19">
            <w:pPr>
              <w:spacing w:after="120"/>
              <w:jc w:val="center"/>
              <w:rPr>
                <w:rFonts w:cstheme="minorHAnsi"/>
                <w:color w:val="000000"/>
                <w:sz w:val="20"/>
                <w:szCs w:val="20"/>
              </w:rPr>
            </w:pPr>
            <w:r>
              <w:rPr>
                <w:rFonts w:ascii="Calibri" w:hAnsi="Calibri"/>
                <w:sz w:val="20"/>
              </w:rPr>
              <w:t>3DD.003D48120D</w:t>
            </w:r>
          </w:p>
        </w:tc>
        <w:tc>
          <w:tcPr>
            <w:tcW w:w="1350" w:type="dxa"/>
          </w:tcPr>
          <w:p w14:paraId="6C58FE4A" w14:textId="2E0E3554" w:rsidR="00133B19" w:rsidRPr="00684B88" w:rsidRDefault="00133B19" w:rsidP="00133B19">
            <w:pPr>
              <w:spacing w:after="120"/>
              <w:jc w:val="center"/>
              <w:rPr>
                <w:rFonts w:cstheme="minorHAnsi"/>
                <w:color w:val="000000"/>
                <w:sz w:val="20"/>
                <w:szCs w:val="20"/>
              </w:rPr>
            </w:pPr>
            <w:r>
              <w:rPr>
                <w:rFonts w:ascii="Calibri" w:hAnsi="Calibri"/>
                <w:sz w:val="20"/>
              </w:rPr>
              <w:t>492</w:t>
            </w:r>
          </w:p>
        </w:tc>
        <w:tc>
          <w:tcPr>
            <w:tcW w:w="1530" w:type="dxa"/>
          </w:tcPr>
          <w:p w14:paraId="2A28E29A" w14:textId="689A6040"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2D20427D" w14:textId="030C9A45" w:rsidR="00133B19" w:rsidRPr="00684B88" w:rsidRDefault="00133B19" w:rsidP="00133B19">
            <w:pPr>
              <w:spacing w:after="120"/>
              <w:jc w:val="center"/>
              <w:rPr>
                <w:rFonts w:cstheme="minorHAnsi"/>
                <w:color w:val="000000"/>
                <w:sz w:val="20"/>
                <w:szCs w:val="20"/>
              </w:rPr>
            </w:pPr>
            <w:r>
              <w:rPr>
                <w:rFonts w:ascii="Calibri" w:hAnsi="Calibri"/>
                <w:sz w:val="20"/>
              </w:rPr>
              <w:t>NF Tieton</w:t>
            </w:r>
          </w:p>
        </w:tc>
      </w:tr>
      <w:tr w:rsidR="00133B19" w:rsidRPr="0019744E" w14:paraId="5BC33508" w14:textId="77777777" w:rsidTr="00893AA2">
        <w:trPr>
          <w:trHeight w:val="389"/>
        </w:trPr>
        <w:tc>
          <w:tcPr>
            <w:tcW w:w="1620" w:type="dxa"/>
          </w:tcPr>
          <w:p w14:paraId="1EBC09F7" w14:textId="770BECBC"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2ED7050D" w14:textId="6FA56347"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09E97FAB" w14:textId="101BD1F1" w:rsidR="00133B19" w:rsidRPr="00684B88" w:rsidRDefault="00133B19" w:rsidP="00133B19">
            <w:pPr>
              <w:spacing w:after="120"/>
              <w:jc w:val="center"/>
              <w:rPr>
                <w:rFonts w:cstheme="minorHAnsi"/>
                <w:color w:val="000000"/>
                <w:sz w:val="20"/>
                <w:szCs w:val="20"/>
              </w:rPr>
            </w:pPr>
            <w:r>
              <w:rPr>
                <w:rFonts w:ascii="Calibri" w:hAnsi="Calibri"/>
                <w:sz w:val="20"/>
              </w:rPr>
              <w:t>3DD.003D48121D</w:t>
            </w:r>
          </w:p>
        </w:tc>
        <w:tc>
          <w:tcPr>
            <w:tcW w:w="1350" w:type="dxa"/>
          </w:tcPr>
          <w:p w14:paraId="16458891" w14:textId="5B74E760" w:rsidR="00133B19" w:rsidRPr="00684B88" w:rsidRDefault="00133B19" w:rsidP="00133B19">
            <w:pPr>
              <w:spacing w:after="120"/>
              <w:jc w:val="center"/>
              <w:rPr>
                <w:rFonts w:cstheme="minorHAnsi"/>
                <w:color w:val="000000"/>
                <w:sz w:val="20"/>
                <w:szCs w:val="20"/>
              </w:rPr>
            </w:pPr>
            <w:r>
              <w:rPr>
                <w:rFonts w:ascii="Calibri" w:hAnsi="Calibri"/>
                <w:sz w:val="20"/>
              </w:rPr>
              <w:t>498</w:t>
            </w:r>
          </w:p>
        </w:tc>
        <w:tc>
          <w:tcPr>
            <w:tcW w:w="1530" w:type="dxa"/>
          </w:tcPr>
          <w:p w14:paraId="5740E962" w14:textId="757A46F3"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0494CE83" w14:textId="0F6C4DC6" w:rsidR="00133B19" w:rsidRPr="00684B88" w:rsidRDefault="00133B19" w:rsidP="00133B19">
            <w:pPr>
              <w:spacing w:after="120"/>
              <w:jc w:val="center"/>
              <w:rPr>
                <w:rFonts w:cstheme="minorHAnsi"/>
                <w:color w:val="000000"/>
                <w:sz w:val="20"/>
                <w:szCs w:val="20"/>
              </w:rPr>
            </w:pPr>
            <w:r>
              <w:rPr>
                <w:rFonts w:ascii="Calibri" w:hAnsi="Calibri"/>
                <w:sz w:val="20"/>
              </w:rPr>
              <w:t>NF Tieton</w:t>
            </w:r>
          </w:p>
        </w:tc>
      </w:tr>
      <w:tr w:rsidR="00133B19" w:rsidRPr="0019744E" w14:paraId="69237A4F" w14:textId="77777777" w:rsidTr="00893AA2">
        <w:trPr>
          <w:trHeight w:val="389"/>
        </w:trPr>
        <w:tc>
          <w:tcPr>
            <w:tcW w:w="1620" w:type="dxa"/>
          </w:tcPr>
          <w:p w14:paraId="6AD64BA5" w14:textId="4A00427C"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3A20EDAE" w14:textId="286E630E"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1C4B060D" w14:textId="3CF4B854" w:rsidR="00133B19" w:rsidRPr="00684B88" w:rsidRDefault="00133B19" w:rsidP="00133B19">
            <w:pPr>
              <w:spacing w:after="120"/>
              <w:jc w:val="center"/>
              <w:rPr>
                <w:rFonts w:cstheme="minorHAnsi"/>
                <w:color w:val="000000"/>
                <w:sz w:val="20"/>
                <w:szCs w:val="20"/>
              </w:rPr>
            </w:pPr>
            <w:r>
              <w:rPr>
                <w:rFonts w:ascii="Calibri" w:hAnsi="Calibri"/>
                <w:sz w:val="20"/>
              </w:rPr>
              <w:t>3DD.003D4811F2</w:t>
            </w:r>
          </w:p>
        </w:tc>
        <w:tc>
          <w:tcPr>
            <w:tcW w:w="1350" w:type="dxa"/>
          </w:tcPr>
          <w:p w14:paraId="34E6E615" w14:textId="0AA6D4B7" w:rsidR="00133B19" w:rsidRPr="00684B88" w:rsidRDefault="00133B19" w:rsidP="00133B19">
            <w:pPr>
              <w:spacing w:after="120"/>
              <w:jc w:val="center"/>
              <w:rPr>
                <w:rFonts w:cstheme="minorHAnsi"/>
                <w:color w:val="000000"/>
                <w:sz w:val="20"/>
                <w:szCs w:val="20"/>
              </w:rPr>
            </w:pPr>
            <w:r>
              <w:rPr>
                <w:rFonts w:ascii="Calibri" w:hAnsi="Calibri"/>
                <w:sz w:val="20"/>
              </w:rPr>
              <w:t>386</w:t>
            </w:r>
          </w:p>
        </w:tc>
        <w:tc>
          <w:tcPr>
            <w:tcW w:w="1530" w:type="dxa"/>
          </w:tcPr>
          <w:p w14:paraId="115E3651" w14:textId="22C229F3"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191581DB" w14:textId="056FF974" w:rsidR="00133B19" w:rsidRPr="00684B88" w:rsidRDefault="00133B19" w:rsidP="00133B19">
            <w:pPr>
              <w:spacing w:after="120"/>
              <w:jc w:val="center"/>
              <w:rPr>
                <w:rFonts w:cstheme="minorHAnsi"/>
                <w:color w:val="000000"/>
                <w:sz w:val="20"/>
                <w:szCs w:val="20"/>
              </w:rPr>
            </w:pPr>
            <w:r>
              <w:rPr>
                <w:rFonts w:ascii="Calibri" w:hAnsi="Calibri"/>
                <w:sz w:val="20"/>
              </w:rPr>
              <w:t>SF Tieton</w:t>
            </w:r>
          </w:p>
        </w:tc>
      </w:tr>
      <w:tr w:rsidR="00133B19" w:rsidRPr="0019744E" w14:paraId="48B5441F" w14:textId="77777777" w:rsidTr="00893AA2">
        <w:trPr>
          <w:trHeight w:val="389"/>
        </w:trPr>
        <w:tc>
          <w:tcPr>
            <w:tcW w:w="1620" w:type="dxa"/>
          </w:tcPr>
          <w:p w14:paraId="11181B0B" w14:textId="2426131B"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64D22F83" w14:textId="19AC3696"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6E75AF78" w14:textId="49DD8B2C" w:rsidR="00133B19" w:rsidRPr="00684B88" w:rsidRDefault="00133B19" w:rsidP="00133B19">
            <w:pPr>
              <w:spacing w:after="120"/>
              <w:jc w:val="center"/>
              <w:rPr>
                <w:rFonts w:cstheme="minorHAnsi"/>
                <w:color w:val="000000"/>
                <w:sz w:val="20"/>
                <w:szCs w:val="20"/>
              </w:rPr>
            </w:pPr>
            <w:r>
              <w:rPr>
                <w:rFonts w:ascii="Calibri" w:hAnsi="Calibri"/>
                <w:sz w:val="20"/>
              </w:rPr>
              <w:t>3DD.003D481209</w:t>
            </w:r>
          </w:p>
        </w:tc>
        <w:tc>
          <w:tcPr>
            <w:tcW w:w="1350" w:type="dxa"/>
          </w:tcPr>
          <w:p w14:paraId="3BA70119" w14:textId="1A3A01CE" w:rsidR="00133B19" w:rsidRPr="00684B88" w:rsidRDefault="00133B19" w:rsidP="00133B19">
            <w:pPr>
              <w:spacing w:after="120"/>
              <w:jc w:val="center"/>
              <w:rPr>
                <w:rFonts w:cstheme="minorHAnsi"/>
                <w:color w:val="000000"/>
                <w:sz w:val="20"/>
                <w:szCs w:val="20"/>
              </w:rPr>
            </w:pPr>
            <w:r>
              <w:rPr>
                <w:rFonts w:ascii="Calibri" w:hAnsi="Calibri"/>
                <w:sz w:val="20"/>
              </w:rPr>
              <w:t>343</w:t>
            </w:r>
          </w:p>
        </w:tc>
        <w:tc>
          <w:tcPr>
            <w:tcW w:w="1530" w:type="dxa"/>
          </w:tcPr>
          <w:p w14:paraId="7BA1E23B" w14:textId="1E89B794"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10E1FD0B" w14:textId="53358A43" w:rsidR="00133B19" w:rsidRPr="00684B88" w:rsidRDefault="00133B19" w:rsidP="00133B19">
            <w:pPr>
              <w:spacing w:after="120"/>
              <w:jc w:val="center"/>
              <w:rPr>
                <w:rFonts w:cstheme="minorHAnsi"/>
                <w:color w:val="000000"/>
                <w:sz w:val="20"/>
                <w:szCs w:val="20"/>
              </w:rPr>
            </w:pPr>
            <w:r>
              <w:rPr>
                <w:rFonts w:ascii="Calibri" w:hAnsi="Calibri"/>
                <w:sz w:val="20"/>
              </w:rPr>
              <w:t>SF Tieton</w:t>
            </w:r>
          </w:p>
        </w:tc>
      </w:tr>
      <w:tr w:rsidR="00133B19" w:rsidRPr="0019744E" w14:paraId="57CBAC02" w14:textId="77777777" w:rsidTr="00893AA2">
        <w:trPr>
          <w:trHeight w:val="389"/>
        </w:trPr>
        <w:tc>
          <w:tcPr>
            <w:tcW w:w="1620" w:type="dxa"/>
          </w:tcPr>
          <w:p w14:paraId="6D032AC8" w14:textId="2E387591"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2D8D2C79" w14:textId="5CF2B3E6" w:rsidR="00133B19" w:rsidRPr="00684B88" w:rsidRDefault="00133B19" w:rsidP="00133B19">
            <w:pPr>
              <w:spacing w:after="120"/>
              <w:jc w:val="center"/>
              <w:rPr>
                <w:rFonts w:cstheme="minorHAnsi"/>
                <w:color w:val="000000"/>
                <w:sz w:val="20"/>
                <w:szCs w:val="20"/>
              </w:rPr>
            </w:pPr>
            <w:r>
              <w:rPr>
                <w:rFonts w:ascii="Calibri" w:hAnsi="Calibri"/>
                <w:sz w:val="20"/>
              </w:rPr>
              <w:t>07/01/2024</w:t>
            </w:r>
          </w:p>
        </w:tc>
        <w:tc>
          <w:tcPr>
            <w:tcW w:w="1800" w:type="dxa"/>
          </w:tcPr>
          <w:p w14:paraId="1BEFF480" w14:textId="395811B9" w:rsidR="00133B19" w:rsidRPr="00684B88" w:rsidRDefault="00133B19" w:rsidP="00133B19">
            <w:pPr>
              <w:spacing w:after="120"/>
              <w:jc w:val="center"/>
              <w:rPr>
                <w:rFonts w:cstheme="minorHAnsi"/>
                <w:color w:val="000000"/>
                <w:sz w:val="20"/>
                <w:szCs w:val="20"/>
              </w:rPr>
            </w:pPr>
            <w:r>
              <w:rPr>
                <w:rFonts w:ascii="Calibri" w:hAnsi="Calibri"/>
                <w:sz w:val="20"/>
              </w:rPr>
              <w:t>mort</w:t>
            </w:r>
          </w:p>
        </w:tc>
        <w:tc>
          <w:tcPr>
            <w:tcW w:w="1350" w:type="dxa"/>
          </w:tcPr>
          <w:p w14:paraId="584984DB" w14:textId="37816758" w:rsidR="00133B19" w:rsidRPr="00684B88" w:rsidRDefault="00133B19" w:rsidP="00133B19">
            <w:pPr>
              <w:spacing w:after="120"/>
              <w:jc w:val="center"/>
              <w:rPr>
                <w:rFonts w:cstheme="minorHAnsi"/>
                <w:color w:val="000000"/>
                <w:sz w:val="20"/>
                <w:szCs w:val="20"/>
              </w:rPr>
            </w:pPr>
            <w:r>
              <w:rPr>
                <w:rFonts w:ascii="Calibri" w:hAnsi="Calibri"/>
                <w:sz w:val="20"/>
              </w:rPr>
              <w:t>513</w:t>
            </w:r>
          </w:p>
        </w:tc>
        <w:tc>
          <w:tcPr>
            <w:tcW w:w="1530" w:type="dxa"/>
          </w:tcPr>
          <w:p w14:paraId="6D6474C9" w14:textId="4603E43D" w:rsidR="00133B19" w:rsidRPr="00684B88" w:rsidRDefault="00133B19" w:rsidP="00133B19">
            <w:pPr>
              <w:spacing w:after="120"/>
              <w:jc w:val="center"/>
              <w:rPr>
                <w:rFonts w:cstheme="minorHAnsi"/>
                <w:sz w:val="20"/>
                <w:szCs w:val="20"/>
              </w:rPr>
            </w:pPr>
            <w:r>
              <w:rPr>
                <w:rFonts w:ascii="Calibri" w:hAnsi="Calibri"/>
                <w:sz w:val="20"/>
              </w:rPr>
              <w:t>MORT</w:t>
            </w:r>
          </w:p>
        </w:tc>
        <w:tc>
          <w:tcPr>
            <w:tcW w:w="1890" w:type="dxa"/>
          </w:tcPr>
          <w:p w14:paraId="177AA9AA" w14:textId="2A2B9B28" w:rsidR="00133B19" w:rsidRPr="00684B88" w:rsidRDefault="00133B19" w:rsidP="00133B19">
            <w:pPr>
              <w:spacing w:after="120"/>
              <w:jc w:val="center"/>
              <w:rPr>
                <w:rFonts w:cstheme="minorHAnsi"/>
                <w:color w:val="000000"/>
                <w:sz w:val="20"/>
                <w:szCs w:val="20"/>
              </w:rPr>
            </w:pPr>
            <w:r>
              <w:rPr>
                <w:rFonts w:ascii="Calibri" w:hAnsi="Calibri"/>
                <w:sz w:val="20"/>
              </w:rPr>
              <w:t>NF Tieton</w:t>
            </w:r>
          </w:p>
        </w:tc>
      </w:tr>
      <w:tr w:rsidR="00133B19" w:rsidRPr="0019744E" w14:paraId="76D40DDF" w14:textId="77777777" w:rsidTr="00893AA2">
        <w:trPr>
          <w:trHeight w:val="389"/>
        </w:trPr>
        <w:tc>
          <w:tcPr>
            <w:tcW w:w="1620" w:type="dxa"/>
          </w:tcPr>
          <w:p w14:paraId="3B92ACFB" w14:textId="2D25966A"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0502F460" w14:textId="507A6AA1" w:rsidR="00133B19" w:rsidRPr="00684B88" w:rsidRDefault="00133B19" w:rsidP="00133B19">
            <w:pPr>
              <w:spacing w:after="120"/>
              <w:jc w:val="center"/>
              <w:rPr>
                <w:rFonts w:cstheme="minorHAnsi"/>
                <w:color w:val="000000"/>
                <w:sz w:val="20"/>
                <w:szCs w:val="20"/>
              </w:rPr>
            </w:pPr>
            <w:r>
              <w:rPr>
                <w:rFonts w:ascii="Calibri" w:hAnsi="Calibri"/>
                <w:sz w:val="20"/>
              </w:rPr>
              <w:t>07/08/2024</w:t>
            </w:r>
          </w:p>
        </w:tc>
        <w:tc>
          <w:tcPr>
            <w:tcW w:w="1800" w:type="dxa"/>
          </w:tcPr>
          <w:p w14:paraId="5D65BC86" w14:textId="1D311B1A" w:rsidR="00133B19" w:rsidRPr="00684B88" w:rsidRDefault="00133B19" w:rsidP="00133B19">
            <w:pPr>
              <w:spacing w:after="120"/>
              <w:jc w:val="center"/>
              <w:rPr>
                <w:rFonts w:cstheme="minorHAnsi"/>
                <w:color w:val="000000"/>
                <w:sz w:val="20"/>
                <w:szCs w:val="20"/>
              </w:rPr>
            </w:pPr>
            <w:r>
              <w:rPr>
                <w:rFonts w:ascii="Calibri" w:hAnsi="Calibri"/>
                <w:sz w:val="20"/>
              </w:rPr>
              <w:t>3DD.003D4811D0</w:t>
            </w:r>
          </w:p>
        </w:tc>
        <w:tc>
          <w:tcPr>
            <w:tcW w:w="1350" w:type="dxa"/>
          </w:tcPr>
          <w:p w14:paraId="0E684E5F" w14:textId="391F1094" w:rsidR="00133B19" w:rsidRPr="00684B88" w:rsidRDefault="00133B19" w:rsidP="00133B19">
            <w:pPr>
              <w:spacing w:after="120"/>
              <w:jc w:val="center"/>
              <w:rPr>
                <w:rFonts w:cstheme="minorHAnsi"/>
                <w:color w:val="000000"/>
                <w:sz w:val="20"/>
                <w:szCs w:val="20"/>
              </w:rPr>
            </w:pPr>
            <w:r>
              <w:rPr>
                <w:rFonts w:ascii="Calibri" w:hAnsi="Calibri"/>
                <w:sz w:val="20"/>
              </w:rPr>
              <w:t>559</w:t>
            </w:r>
          </w:p>
        </w:tc>
        <w:tc>
          <w:tcPr>
            <w:tcW w:w="1530" w:type="dxa"/>
          </w:tcPr>
          <w:p w14:paraId="4DC1E5B0" w14:textId="611E325C"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293453D" w14:textId="4424B787" w:rsidR="00133B19" w:rsidRPr="00684B88" w:rsidRDefault="00133B19" w:rsidP="00133B19">
            <w:pPr>
              <w:spacing w:after="120"/>
              <w:jc w:val="center"/>
              <w:rPr>
                <w:rFonts w:cstheme="minorHAnsi"/>
                <w:color w:val="000000"/>
                <w:sz w:val="20"/>
                <w:szCs w:val="20"/>
              </w:rPr>
            </w:pPr>
            <w:r>
              <w:rPr>
                <w:rFonts w:ascii="Calibri" w:hAnsi="Calibri"/>
                <w:sz w:val="20"/>
              </w:rPr>
              <w:t>Indian Creek</w:t>
            </w:r>
          </w:p>
        </w:tc>
      </w:tr>
      <w:tr w:rsidR="00133B19" w:rsidRPr="0019744E" w14:paraId="615093C3" w14:textId="77777777" w:rsidTr="00893AA2">
        <w:trPr>
          <w:trHeight w:val="389"/>
        </w:trPr>
        <w:tc>
          <w:tcPr>
            <w:tcW w:w="1620" w:type="dxa"/>
          </w:tcPr>
          <w:p w14:paraId="4025269D" w14:textId="01340425" w:rsidR="00133B19" w:rsidRPr="00684B88" w:rsidRDefault="00133B19" w:rsidP="00133B19">
            <w:pPr>
              <w:spacing w:after="120"/>
              <w:jc w:val="center"/>
              <w:rPr>
                <w:rFonts w:cstheme="minorHAnsi"/>
                <w:color w:val="000000"/>
                <w:sz w:val="20"/>
                <w:szCs w:val="20"/>
              </w:rPr>
            </w:pPr>
            <w:r>
              <w:rPr>
                <w:rFonts w:ascii="Calibri" w:hAnsi="Calibri"/>
                <w:sz w:val="20"/>
              </w:rPr>
              <w:t>Clear Creek Dam</w:t>
            </w:r>
          </w:p>
        </w:tc>
        <w:tc>
          <w:tcPr>
            <w:tcW w:w="1440" w:type="dxa"/>
          </w:tcPr>
          <w:p w14:paraId="6C471F96" w14:textId="791AC6B3" w:rsidR="00133B19" w:rsidRPr="00684B88" w:rsidRDefault="00133B19" w:rsidP="00133B19">
            <w:pPr>
              <w:spacing w:after="120"/>
              <w:jc w:val="center"/>
              <w:rPr>
                <w:rFonts w:cstheme="minorHAnsi"/>
                <w:color w:val="000000"/>
                <w:sz w:val="20"/>
                <w:szCs w:val="20"/>
              </w:rPr>
            </w:pPr>
            <w:r>
              <w:rPr>
                <w:rFonts w:ascii="Calibri" w:hAnsi="Calibri"/>
                <w:sz w:val="20"/>
              </w:rPr>
              <w:t>07/08/2024</w:t>
            </w:r>
          </w:p>
        </w:tc>
        <w:tc>
          <w:tcPr>
            <w:tcW w:w="1800" w:type="dxa"/>
          </w:tcPr>
          <w:p w14:paraId="7F93B36D" w14:textId="73DC7FBB" w:rsidR="00133B19" w:rsidRPr="00684B88" w:rsidRDefault="00133B19" w:rsidP="00133B19">
            <w:pPr>
              <w:spacing w:after="120"/>
              <w:jc w:val="center"/>
              <w:rPr>
                <w:rFonts w:cstheme="minorHAnsi"/>
                <w:color w:val="000000"/>
                <w:sz w:val="20"/>
                <w:szCs w:val="20"/>
              </w:rPr>
            </w:pPr>
            <w:r>
              <w:rPr>
                <w:rFonts w:ascii="Calibri" w:hAnsi="Calibri"/>
                <w:sz w:val="20"/>
              </w:rPr>
              <w:t>3DD.003D4811F9</w:t>
            </w:r>
          </w:p>
        </w:tc>
        <w:tc>
          <w:tcPr>
            <w:tcW w:w="1350" w:type="dxa"/>
          </w:tcPr>
          <w:p w14:paraId="1205FC6E" w14:textId="0FF435BE" w:rsidR="00133B19" w:rsidRPr="00684B88" w:rsidRDefault="00133B19" w:rsidP="00133B19">
            <w:pPr>
              <w:spacing w:after="120"/>
              <w:jc w:val="center"/>
              <w:rPr>
                <w:rFonts w:cstheme="minorHAnsi"/>
                <w:color w:val="000000"/>
                <w:sz w:val="20"/>
                <w:szCs w:val="20"/>
              </w:rPr>
            </w:pPr>
            <w:r>
              <w:rPr>
                <w:rFonts w:ascii="Calibri" w:hAnsi="Calibri"/>
                <w:sz w:val="20"/>
              </w:rPr>
              <w:t>581</w:t>
            </w:r>
          </w:p>
        </w:tc>
        <w:tc>
          <w:tcPr>
            <w:tcW w:w="1530" w:type="dxa"/>
          </w:tcPr>
          <w:p w14:paraId="71E9078F" w14:textId="73111272"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0AB1C7F4" w14:textId="4971A9B8" w:rsidR="00133B19" w:rsidRPr="00684B88" w:rsidRDefault="00133B19" w:rsidP="00133B19">
            <w:pPr>
              <w:spacing w:after="120"/>
              <w:jc w:val="center"/>
              <w:rPr>
                <w:rFonts w:cstheme="minorHAnsi"/>
                <w:color w:val="000000"/>
                <w:sz w:val="20"/>
                <w:szCs w:val="20"/>
              </w:rPr>
            </w:pPr>
            <w:r>
              <w:rPr>
                <w:rFonts w:ascii="Calibri" w:hAnsi="Calibri"/>
                <w:sz w:val="20"/>
              </w:rPr>
              <w:t>Indian Creek</w:t>
            </w:r>
          </w:p>
        </w:tc>
      </w:tr>
      <w:tr w:rsidR="00133B19" w:rsidRPr="0019744E" w14:paraId="4322E578" w14:textId="77777777" w:rsidTr="00893AA2">
        <w:trPr>
          <w:trHeight w:val="389"/>
        </w:trPr>
        <w:tc>
          <w:tcPr>
            <w:tcW w:w="1620" w:type="dxa"/>
          </w:tcPr>
          <w:p w14:paraId="6B417B8D" w14:textId="24203567"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4A2DB6A6" w14:textId="5475F07A" w:rsidR="00133B19" w:rsidRPr="00684B88" w:rsidRDefault="00133B19" w:rsidP="00133B19">
            <w:pPr>
              <w:spacing w:after="120"/>
              <w:jc w:val="center"/>
              <w:rPr>
                <w:rFonts w:cstheme="minorHAnsi"/>
                <w:sz w:val="20"/>
                <w:szCs w:val="20"/>
              </w:rPr>
            </w:pPr>
            <w:r>
              <w:rPr>
                <w:rFonts w:ascii="Calibri" w:hAnsi="Calibri"/>
                <w:sz w:val="20"/>
              </w:rPr>
              <w:t>07/08/2024</w:t>
            </w:r>
          </w:p>
        </w:tc>
        <w:tc>
          <w:tcPr>
            <w:tcW w:w="1800" w:type="dxa"/>
          </w:tcPr>
          <w:p w14:paraId="56C4E3D5" w14:textId="0ABE6EF7"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1E3</w:t>
            </w:r>
          </w:p>
        </w:tc>
        <w:tc>
          <w:tcPr>
            <w:tcW w:w="1350" w:type="dxa"/>
          </w:tcPr>
          <w:p w14:paraId="797919DD" w14:textId="76283A80" w:rsidR="00133B19" w:rsidRPr="00684B88" w:rsidRDefault="00133B19" w:rsidP="00133B19">
            <w:pPr>
              <w:spacing w:after="120"/>
              <w:jc w:val="center"/>
              <w:rPr>
                <w:rFonts w:cstheme="minorHAnsi"/>
                <w:sz w:val="20"/>
                <w:szCs w:val="20"/>
              </w:rPr>
            </w:pPr>
            <w:r>
              <w:rPr>
                <w:rFonts w:ascii="Calibri" w:hAnsi="Calibri"/>
                <w:sz w:val="20"/>
              </w:rPr>
              <w:t>426</w:t>
            </w:r>
          </w:p>
        </w:tc>
        <w:tc>
          <w:tcPr>
            <w:tcW w:w="1530" w:type="dxa"/>
          </w:tcPr>
          <w:p w14:paraId="1921F65A" w14:textId="79F777DD"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35E23BF5" w14:textId="1051296E"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657B7715" w14:textId="77777777" w:rsidTr="00893AA2">
        <w:trPr>
          <w:trHeight w:val="389"/>
        </w:trPr>
        <w:tc>
          <w:tcPr>
            <w:tcW w:w="1620" w:type="dxa"/>
          </w:tcPr>
          <w:p w14:paraId="2CCA00AA" w14:textId="1F1C96EB"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5C884BF4" w14:textId="0BCBAFA3" w:rsidR="00133B19" w:rsidRPr="00684B88" w:rsidRDefault="00133B19" w:rsidP="00133B19">
            <w:pPr>
              <w:spacing w:after="120"/>
              <w:jc w:val="center"/>
              <w:rPr>
                <w:rFonts w:cstheme="minorHAnsi"/>
                <w:sz w:val="20"/>
                <w:szCs w:val="20"/>
              </w:rPr>
            </w:pPr>
            <w:r>
              <w:rPr>
                <w:rFonts w:ascii="Calibri" w:hAnsi="Calibri"/>
                <w:sz w:val="20"/>
              </w:rPr>
              <w:t>07/08/2024</w:t>
            </w:r>
          </w:p>
        </w:tc>
        <w:tc>
          <w:tcPr>
            <w:tcW w:w="1800" w:type="dxa"/>
          </w:tcPr>
          <w:p w14:paraId="73D6B371" w14:textId="2C69D728"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1E9*</w:t>
            </w:r>
          </w:p>
        </w:tc>
        <w:tc>
          <w:tcPr>
            <w:tcW w:w="1350" w:type="dxa"/>
          </w:tcPr>
          <w:p w14:paraId="68D970FB" w14:textId="29487024" w:rsidR="00133B19" w:rsidRPr="00684B88" w:rsidRDefault="00133B19" w:rsidP="00133B19">
            <w:pPr>
              <w:spacing w:after="120"/>
              <w:jc w:val="center"/>
              <w:rPr>
                <w:rFonts w:cstheme="minorHAnsi"/>
                <w:sz w:val="20"/>
                <w:szCs w:val="20"/>
              </w:rPr>
            </w:pPr>
            <w:r>
              <w:rPr>
                <w:rFonts w:ascii="Calibri" w:hAnsi="Calibri"/>
                <w:sz w:val="20"/>
              </w:rPr>
              <w:t>350</w:t>
            </w:r>
          </w:p>
        </w:tc>
        <w:tc>
          <w:tcPr>
            <w:tcW w:w="1530" w:type="dxa"/>
          </w:tcPr>
          <w:p w14:paraId="54A676C1" w14:textId="196F4C3D"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78D02DD7" w14:textId="072C8983"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7C5D1F3B" w14:textId="77777777" w:rsidTr="00893AA2">
        <w:trPr>
          <w:trHeight w:val="389"/>
        </w:trPr>
        <w:tc>
          <w:tcPr>
            <w:tcW w:w="1620" w:type="dxa"/>
          </w:tcPr>
          <w:p w14:paraId="4C9442B6" w14:textId="7C83101A"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6ED0110A" w14:textId="69296599" w:rsidR="00133B19" w:rsidRPr="00684B88" w:rsidRDefault="00133B19" w:rsidP="00133B19">
            <w:pPr>
              <w:spacing w:after="120"/>
              <w:jc w:val="center"/>
              <w:rPr>
                <w:rFonts w:cstheme="minorHAnsi"/>
                <w:sz w:val="20"/>
                <w:szCs w:val="20"/>
              </w:rPr>
            </w:pPr>
            <w:r>
              <w:rPr>
                <w:rFonts w:ascii="Calibri" w:hAnsi="Calibri"/>
                <w:sz w:val="20"/>
              </w:rPr>
              <w:t>07/08/2024</w:t>
            </w:r>
          </w:p>
        </w:tc>
        <w:tc>
          <w:tcPr>
            <w:tcW w:w="1800" w:type="dxa"/>
          </w:tcPr>
          <w:p w14:paraId="3F2A8D11" w14:textId="487476D2"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03</w:t>
            </w:r>
          </w:p>
        </w:tc>
        <w:tc>
          <w:tcPr>
            <w:tcW w:w="1350" w:type="dxa"/>
          </w:tcPr>
          <w:p w14:paraId="6CFDBD20" w14:textId="7775ED31" w:rsidR="00133B19" w:rsidRPr="00684B88" w:rsidRDefault="00133B19" w:rsidP="00133B19">
            <w:pPr>
              <w:spacing w:after="120"/>
              <w:jc w:val="center"/>
              <w:rPr>
                <w:rFonts w:cstheme="minorHAnsi"/>
                <w:sz w:val="20"/>
                <w:szCs w:val="20"/>
              </w:rPr>
            </w:pPr>
            <w:r>
              <w:rPr>
                <w:rFonts w:ascii="Calibri" w:hAnsi="Calibri"/>
                <w:sz w:val="20"/>
              </w:rPr>
              <w:t>556</w:t>
            </w:r>
          </w:p>
        </w:tc>
        <w:tc>
          <w:tcPr>
            <w:tcW w:w="1530" w:type="dxa"/>
          </w:tcPr>
          <w:p w14:paraId="41D55440" w14:textId="22DD9E76" w:rsidR="00133B19" w:rsidRPr="00684B88" w:rsidRDefault="00133B19" w:rsidP="00133B19">
            <w:pPr>
              <w:spacing w:after="120"/>
              <w:jc w:val="center"/>
              <w:rPr>
                <w:rFonts w:cstheme="minorHAnsi"/>
                <w:sz w:val="20"/>
                <w:szCs w:val="20"/>
              </w:rPr>
            </w:pPr>
            <w:r>
              <w:rPr>
                <w:rFonts w:ascii="Calibri" w:hAnsi="Calibri"/>
                <w:sz w:val="20"/>
              </w:rPr>
              <w:t>RECAP (2023)</w:t>
            </w:r>
          </w:p>
        </w:tc>
        <w:tc>
          <w:tcPr>
            <w:tcW w:w="1890" w:type="dxa"/>
          </w:tcPr>
          <w:p w14:paraId="5D4D5FB2" w14:textId="58A151C5"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Indian Creek</w:t>
            </w:r>
          </w:p>
        </w:tc>
      </w:tr>
      <w:tr w:rsidR="00133B19" w:rsidRPr="0019744E" w14:paraId="34C2A7B0" w14:textId="77777777" w:rsidTr="00893AA2">
        <w:trPr>
          <w:trHeight w:val="389"/>
        </w:trPr>
        <w:tc>
          <w:tcPr>
            <w:tcW w:w="1620" w:type="dxa"/>
          </w:tcPr>
          <w:p w14:paraId="1B840608" w14:textId="645AE912"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32E83474" w14:textId="7F5C62FE" w:rsidR="00133B19" w:rsidRPr="00684B88" w:rsidRDefault="00133B19" w:rsidP="00133B19">
            <w:pPr>
              <w:spacing w:after="120"/>
              <w:jc w:val="center"/>
              <w:rPr>
                <w:rFonts w:cstheme="minorHAnsi"/>
                <w:sz w:val="20"/>
                <w:szCs w:val="20"/>
              </w:rPr>
            </w:pPr>
            <w:r>
              <w:rPr>
                <w:rFonts w:ascii="Calibri" w:hAnsi="Calibri"/>
                <w:sz w:val="20"/>
              </w:rPr>
              <w:t>07/15/2024</w:t>
            </w:r>
          </w:p>
        </w:tc>
        <w:tc>
          <w:tcPr>
            <w:tcW w:w="1800" w:type="dxa"/>
          </w:tcPr>
          <w:p w14:paraId="11310DED" w14:textId="6264E246"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4F</w:t>
            </w:r>
          </w:p>
        </w:tc>
        <w:tc>
          <w:tcPr>
            <w:tcW w:w="1350" w:type="dxa"/>
          </w:tcPr>
          <w:p w14:paraId="0CFE484D" w14:textId="456B4024" w:rsidR="00133B19" w:rsidRPr="00684B88" w:rsidRDefault="00133B19" w:rsidP="00133B19">
            <w:pPr>
              <w:spacing w:after="120"/>
              <w:jc w:val="center"/>
              <w:rPr>
                <w:rFonts w:cstheme="minorHAnsi"/>
                <w:sz w:val="20"/>
                <w:szCs w:val="20"/>
              </w:rPr>
            </w:pPr>
            <w:r>
              <w:rPr>
                <w:rFonts w:ascii="Calibri" w:hAnsi="Calibri"/>
                <w:sz w:val="20"/>
              </w:rPr>
              <w:t>389</w:t>
            </w:r>
          </w:p>
        </w:tc>
        <w:tc>
          <w:tcPr>
            <w:tcW w:w="1530" w:type="dxa"/>
          </w:tcPr>
          <w:p w14:paraId="70027F80" w14:textId="15C1ABD0"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122872A4" w14:textId="24242343" w:rsidR="00133B19" w:rsidRPr="00684B88" w:rsidRDefault="00133B19" w:rsidP="00133B19">
            <w:pPr>
              <w:spacing w:after="120"/>
              <w:jc w:val="center"/>
              <w:rPr>
                <w:rFonts w:cstheme="minorHAnsi"/>
                <w:sz w:val="20"/>
                <w:szCs w:val="20"/>
              </w:rPr>
            </w:pPr>
            <w:r>
              <w:rPr>
                <w:rFonts w:ascii="Calibri" w:hAnsi="Calibri"/>
                <w:sz w:val="20"/>
              </w:rPr>
              <w:t>Indian Creek</w:t>
            </w:r>
          </w:p>
        </w:tc>
      </w:tr>
      <w:tr w:rsidR="00133B19" w:rsidRPr="0019744E" w14:paraId="3D7169F3" w14:textId="77777777" w:rsidTr="00893AA2">
        <w:trPr>
          <w:trHeight w:val="389"/>
        </w:trPr>
        <w:tc>
          <w:tcPr>
            <w:tcW w:w="1620" w:type="dxa"/>
          </w:tcPr>
          <w:p w14:paraId="2AA7E7ED" w14:textId="7FA49138"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Clear Creek Dam</w:t>
            </w:r>
          </w:p>
        </w:tc>
        <w:tc>
          <w:tcPr>
            <w:tcW w:w="1440" w:type="dxa"/>
          </w:tcPr>
          <w:p w14:paraId="06793289" w14:textId="0754FEEA"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07/15/2024</w:t>
            </w:r>
          </w:p>
        </w:tc>
        <w:tc>
          <w:tcPr>
            <w:tcW w:w="1800" w:type="dxa"/>
          </w:tcPr>
          <w:p w14:paraId="72947786" w14:textId="167CA117" w:rsidR="00133B19" w:rsidRPr="00684B88" w:rsidRDefault="00133B19" w:rsidP="00133B19">
            <w:pPr>
              <w:spacing w:after="120"/>
              <w:jc w:val="center"/>
              <w:rPr>
                <w:rFonts w:cstheme="minorHAnsi"/>
                <w:color w:val="000000"/>
                <w:sz w:val="20"/>
                <w:szCs w:val="20"/>
              </w:rPr>
            </w:pPr>
            <w:r>
              <w:rPr>
                <w:rFonts w:ascii="Calibri" w:hAnsi="Calibri"/>
                <w:sz w:val="20"/>
              </w:rPr>
              <w:t>3DD.003D48126D</w:t>
            </w:r>
          </w:p>
        </w:tc>
        <w:tc>
          <w:tcPr>
            <w:tcW w:w="1350" w:type="dxa"/>
          </w:tcPr>
          <w:p w14:paraId="3B357BD0" w14:textId="22FCCBFD" w:rsidR="00133B19" w:rsidRPr="00684B88" w:rsidRDefault="00133B19" w:rsidP="00133B19">
            <w:pPr>
              <w:spacing w:after="120"/>
              <w:jc w:val="center"/>
              <w:rPr>
                <w:rFonts w:cstheme="minorHAnsi"/>
                <w:color w:val="000000"/>
                <w:sz w:val="20"/>
                <w:szCs w:val="20"/>
              </w:rPr>
            </w:pPr>
            <w:r>
              <w:rPr>
                <w:rFonts w:ascii="Calibri" w:hAnsi="Calibri"/>
                <w:sz w:val="20"/>
              </w:rPr>
              <w:t>549</w:t>
            </w:r>
          </w:p>
        </w:tc>
        <w:tc>
          <w:tcPr>
            <w:tcW w:w="1530" w:type="dxa"/>
          </w:tcPr>
          <w:p w14:paraId="5F56AD13" w14:textId="10662549"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0DDB9F0D" w14:textId="59DE280A" w:rsidR="00133B19" w:rsidRPr="00684B88" w:rsidRDefault="00133B19" w:rsidP="00133B19">
            <w:pPr>
              <w:spacing w:after="120"/>
              <w:jc w:val="center"/>
              <w:rPr>
                <w:rFonts w:cstheme="minorHAnsi"/>
                <w:color w:val="000000"/>
                <w:sz w:val="20"/>
                <w:szCs w:val="20"/>
              </w:rPr>
            </w:pPr>
            <w:r>
              <w:rPr>
                <w:rFonts w:ascii="Calibri" w:hAnsi="Calibri"/>
                <w:sz w:val="20"/>
              </w:rPr>
              <w:t>Indian Creek</w:t>
            </w:r>
          </w:p>
        </w:tc>
      </w:tr>
      <w:tr w:rsidR="00133B19" w:rsidRPr="0019744E" w14:paraId="16D14CD3" w14:textId="77777777" w:rsidTr="00893AA2">
        <w:trPr>
          <w:trHeight w:val="389"/>
        </w:trPr>
        <w:tc>
          <w:tcPr>
            <w:tcW w:w="1620" w:type="dxa"/>
          </w:tcPr>
          <w:p w14:paraId="42FA59E8" w14:textId="7E0D3345"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Clear Creek Dam</w:t>
            </w:r>
          </w:p>
        </w:tc>
        <w:tc>
          <w:tcPr>
            <w:tcW w:w="1440" w:type="dxa"/>
          </w:tcPr>
          <w:p w14:paraId="1957EFD3" w14:textId="2B3848FE"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07/15/2024</w:t>
            </w:r>
          </w:p>
        </w:tc>
        <w:tc>
          <w:tcPr>
            <w:tcW w:w="1800" w:type="dxa"/>
          </w:tcPr>
          <w:p w14:paraId="5D98439F" w14:textId="3E76E1C9" w:rsidR="00133B19" w:rsidRPr="00684B88" w:rsidRDefault="00133B19" w:rsidP="00133B19">
            <w:pPr>
              <w:spacing w:after="120"/>
              <w:jc w:val="center"/>
              <w:rPr>
                <w:rFonts w:cstheme="minorHAnsi"/>
                <w:color w:val="000000"/>
                <w:sz w:val="20"/>
                <w:szCs w:val="20"/>
              </w:rPr>
            </w:pPr>
            <w:r>
              <w:rPr>
                <w:rFonts w:ascii="Calibri" w:hAnsi="Calibri"/>
                <w:sz w:val="20"/>
              </w:rPr>
              <w:t>3DD.003D481206</w:t>
            </w:r>
          </w:p>
        </w:tc>
        <w:tc>
          <w:tcPr>
            <w:tcW w:w="1350" w:type="dxa"/>
          </w:tcPr>
          <w:p w14:paraId="50446A49" w14:textId="0A9758E1" w:rsidR="00133B19" w:rsidRPr="00684B88" w:rsidRDefault="00133B19" w:rsidP="00133B19">
            <w:pPr>
              <w:spacing w:after="120"/>
              <w:jc w:val="center"/>
              <w:rPr>
                <w:rFonts w:cstheme="minorHAnsi"/>
                <w:color w:val="000000"/>
                <w:sz w:val="20"/>
                <w:szCs w:val="20"/>
              </w:rPr>
            </w:pPr>
            <w:r>
              <w:rPr>
                <w:rFonts w:ascii="Calibri" w:hAnsi="Calibri"/>
                <w:sz w:val="20"/>
              </w:rPr>
              <w:t>632</w:t>
            </w:r>
          </w:p>
        </w:tc>
        <w:tc>
          <w:tcPr>
            <w:tcW w:w="1530" w:type="dxa"/>
          </w:tcPr>
          <w:p w14:paraId="2848ACDB" w14:textId="1532748D"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6BAE3FC5" w14:textId="6BE5BFCD" w:rsidR="00133B19" w:rsidRPr="00684B88" w:rsidRDefault="00133B19" w:rsidP="00133B19">
            <w:pPr>
              <w:spacing w:after="120"/>
              <w:jc w:val="center"/>
              <w:rPr>
                <w:rFonts w:cstheme="minorHAnsi"/>
                <w:color w:val="000000"/>
                <w:sz w:val="20"/>
                <w:szCs w:val="20"/>
              </w:rPr>
            </w:pPr>
            <w:r>
              <w:rPr>
                <w:rFonts w:ascii="Calibri" w:hAnsi="Calibri"/>
                <w:sz w:val="20"/>
              </w:rPr>
              <w:t>NF Tieton</w:t>
            </w:r>
          </w:p>
        </w:tc>
      </w:tr>
      <w:tr w:rsidR="00133B19" w:rsidRPr="0019744E" w14:paraId="6D86CB4B" w14:textId="77777777" w:rsidTr="00893AA2">
        <w:trPr>
          <w:trHeight w:val="389"/>
        </w:trPr>
        <w:tc>
          <w:tcPr>
            <w:tcW w:w="1620" w:type="dxa"/>
          </w:tcPr>
          <w:p w14:paraId="767CEFA0" w14:textId="4B406A4E"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Clear Creek Dam</w:t>
            </w:r>
          </w:p>
        </w:tc>
        <w:tc>
          <w:tcPr>
            <w:tcW w:w="1440" w:type="dxa"/>
          </w:tcPr>
          <w:p w14:paraId="3201B713" w14:textId="5168CADB"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07/15/2024</w:t>
            </w:r>
          </w:p>
        </w:tc>
        <w:tc>
          <w:tcPr>
            <w:tcW w:w="1800" w:type="dxa"/>
          </w:tcPr>
          <w:p w14:paraId="06D927C0" w14:textId="409D7DC5" w:rsidR="00133B19" w:rsidRPr="00684B88" w:rsidRDefault="00133B19" w:rsidP="00133B19">
            <w:pPr>
              <w:spacing w:after="120"/>
              <w:jc w:val="center"/>
              <w:rPr>
                <w:rFonts w:cstheme="minorHAnsi"/>
                <w:color w:val="000000"/>
                <w:sz w:val="20"/>
                <w:szCs w:val="20"/>
              </w:rPr>
            </w:pPr>
            <w:r>
              <w:rPr>
                <w:rFonts w:ascii="Calibri" w:hAnsi="Calibri"/>
                <w:sz w:val="20"/>
              </w:rPr>
              <w:t>3DD.003D48120E</w:t>
            </w:r>
          </w:p>
        </w:tc>
        <w:tc>
          <w:tcPr>
            <w:tcW w:w="1350" w:type="dxa"/>
          </w:tcPr>
          <w:p w14:paraId="6DDFA5CC" w14:textId="053AEA19" w:rsidR="00133B19" w:rsidRPr="00684B88" w:rsidRDefault="00133B19" w:rsidP="00133B19">
            <w:pPr>
              <w:spacing w:after="120"/>
              <w:jc w:val="center"/>
              <w:rPr>
                <w:rFonts w:cstheme="minorHAnsi"/>
                <w:color w:val="000000"/>
                <w:sz w:val="20"/>
                <w:szCs w:val="20"/>
              </w:rPr>
            </w:pPr>
            <w:r>
              <w:rPr>
                <w:rFonts w:ascii="Calibri" w:hAnsi="Calibri"/>
                <w:sz w:val="20"/>
              </w:rPr>
              <w:t>418</w:t>
            </w:r>
          </w:p>
        </w:tc>
        <w:tc>
          <w:tcPr>
            <w:tcW w:w="1530" w:type="dxa"/>
          </w:tcPr>
          <w:p w14:paraId="5355FA4E" w14:textId="11B7DBDD"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37E88017" w14:textId="55FE068F" w:rsidR="00133B19" w:rsidRPr="00684B88" w:rsidRDefault="00133B19" w:rsidP="00133B19">
            <w:pPr>
              <w:spacing w:after="120"/>
              <w:jc w:val="center"/>
              <w:rPr>
                <w:rFonts w:cstheme="minorHAnsi"/>
                <w:color w:val="000000"/>
                <w:sz w:val="20"/>
                <w:szCs w:val="20"/>
              </w:rPr>
            </w:pPr>
            <w:r>
              <w:rPr>
                <w:rFonts w:ascii="Calibri" w:hAnsi="Calibri"/>
                <w:sz w:val="20"/>
              </w:rPr>
              <w:t>NF Tieton</w:t>
            </w:r>
          </w:p>
        </w:tc>
      </w:tr>
      <w:tr w:rsidR="00133B19" w:rsidRPr="0019744E" w14:paraId="7E280F83" w14:textId="77777777" w:rsidTr="00893AA2">
        <w:trPr>
          <w:trHeight w:val="389"/>
        </w:trPr>
        <w:tc>
          <w:tcPr>
            <w:tcW w:w="1620" w:type="dxa"/>
          </w:tcPr>
          <w:p w14:paraId="6731ED63" w14:textId="16C18FC8"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Clear Creek Dam</w:t>
            </w:r>
          </w:p>
        </w:tc>
        <w:tc>
          <w:tcPr>
            <w:tcW w:w="1440" w:type="dxa"/>
          </w:tcPr>
          <w:p w14:paraId="016CD399" w14:textId="454D6586"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07/15/2024</w:t>
            </w:r>
          </w:p>
        </w:tc>
        <w:tc>
          <w:tcPr>
            <w:tcW w:w="1800" w:type="dxa"/>
          </w:tcPr>
          <w:p w14:paraId="46FE45E2" w14:textId="405C1306" w:rsidR="00133B19" w:rsidRPr="00684B88" w:rsidRDefault="00133B19" w:rsidP="00133B19">
            <w:pPr>
              <w:spacing w:after="120"/>
              <w:jc w:val="center"/>
              <w:rPr>
                <w:rFonts w:cstheme="minorHAnsi"/>
                <w:color w:val="000000"/>
                <w:sz w:val="20"/>
                <w:szCs w:val="20"/>
              </w:rPr>
            </w:pPr>
            <w:r>
              <w:rPr>
                <w:rFonts w:ascii="Calibri" w:hAnsi="Calibri"/>
                <w:sz w:val="20"/>
              </w:rPr>
              <w:t>3DD.003D481212</w:t>
            </w:r>
          </w:p>
        </w:tc>
        <w:tc>
          <w:tcPr>
            <w:tcW w:w="1350" w:type="dxa"/>
          </w:tcPr>
          <w:p w14:paraId="5EE54049" w14:textId="2AA4680E" w:rsidR="00133B19" w:rsidRPr="00684B88" w:rsidRDefault="00133B19" w:rsidP="00133B19">
            <w:pPr>
              <w:spacing w:after="120"/>
              <w:jc w:val="center"/>
              <w:rPr>
                <w:rFonts w:cstheme="minorHAnsi"/>
                <w:color w:val="000000"/>
                <w:sz w:val="20"/>
                <w:szCs w:val="20"/>
              </w:rPr>
            </w:pPr>
            <w:r>
              <w:rPr>
                <w:rFonts w:ascii="Calibri" w:hAnsi="Calibri"/>
                <w:sz w:val="20"/>
              </w:rPr>
              <w:t>505</w:t>
            </w:r>
          </w:p>
        </w:tc>
        <w:tc>
          <w:tcPr>
            <w:tcW w:w="1530" w:type="dxa"/>
          </w:tcPr>
          <w:p w14:paraId="1181F229" w14:textId="1B7EE6BD"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1BE0123B" w14:textId="710B9A3C" w:rsidR="00133B19" w:rsidRPr="00684B88" w:rsidRDefault="00133B19" w:rsidP="00133B19">
            <w:pPr>
              <w:spacing w:after="120"/>
              <w:jc w:val="center"/>
              <w:rPr>
                <w:rFonts w:cstheme="minorHAnsi"/>
                <w:color w:val="000000"/>
                <w:sz w:val="20"/>
                <w:szCs w:val="20"/>
              </w:rPr>
            </w:pPr>
            <w:r>
              <w:rPr>
                <w:rFonts w:ascii="Calibri" w:hAnsi="Calibri"/>
                <w:sz w:val="20"/>
              </w:rPr>
              <w:t>NF Tieton</w:t>
            </w:r>
          </w:p>
        </w:tc>
      </w:tr>
      <w:tr w:rsidR="00133B19" w:rsidRPr="0019744E" w14:paraId="4B91AEDE" w14:textId="77777777" w:rsidTr="00893AA2">
        <w:trPr>
          <w:trHeight w:val="389"/>
        </w:trPr>
        <w:tc>
          <w:tcPr>
            <w:tcW w:w="1620" w:type="dxa"/>
          </w:tcPr>
          <w:p w14:paraId="61E809A0" w14:textId="6D3E90BF"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1DC634D7" w14:textId="0B2BFE20" w:rsidR="00133B19" w:rsidRPr="00684B88" w:rsidRDefault="00133B19" w:rsidP="00133B19">
            <w:pPr>
              <w:spacing w:after="120"/>
              <w:jc w:val="center"/>
              <w:rPr>
                <w:rFonts w:cstheme="minorHAnsi"/>
                <w:sz w:val="20"/>
                <w:szCs w:val="20"/>
              </w:rPr>
            </w:pPr>
            <w:r>
              <w:rPr>
                <w:rFonts w:ascii="Calibri" w:hAnsi="Calibri"/>
                <w:sz w:val="20"/>
              </w:rPr>
              <w:t>07/15/2024</w:t>
            </w:r>
          </w:p>
        </w:tc>
        <w:tc>
          <w:tcPr>
            <w:tcW w:w="1800" w:type="dxa"/>
          </w:tcPr>
          <w:p w14:paraId="57E5DD4B" w14:textId="49597F02"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65</w:t>
            </w:r>
          </w:p>
        </w:tc>
        <w:tc>
          <w:tcPr>
            <w:tcW w:w="1350" w:type="dxa"/>
          </w:tcPr>
          <w:p w14:paraId="21063BDB" w14:textId="4D97F138" w:rsidR="00133B19" w:rsidRPr="00684B88" w:rsidRDefault="00133B19" w:rsidP="00133B19">
            <w:pPr>
              <w:spacing w:after="120"/>
              <w:jc w:val="center"/>
              <w:rPr>
                <w:rFonts w:cstheme="minorHAnsi"/>
                <w:sz w:val="20"/>
                <w:szCs w:val="20"/>
              </w:rPr>
            </w:pPr>
            <w:r>
              <w:rPr>
                <w:rFonts w:ascii="Calibri" w:hAnsi="Calibri"/>
                <w:sz w:val="20"/>
              </w:rPr>
              <w:t>459</w:t>
            </w:r>
          </w:p>
        </w:tc>
        <w:tc>
          <w:tcPr>
            <w:tcW w:w="1530" w:type="dxa"/>
          </w:tcPr>
          <w:p w14:paraId="251A1E69" w14:textId="008943A4"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0733069F" w14:textId="3CBCCF27"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7B1D73F1" w14:textId="77777777" w:rsidTr="00893AA2">
        <w:trPr>
          <w:trHeight w:val="389"/>
        </w:trPr>
        <w:tc>
          <w:tcPr>
            <w:tcW w:w="1620" w:type="dxa"/>
          </w:tcPr>
          <w:p w14:paraId="2EEE61D3" w14:textId="3AA4DE56" w:rsidR="00133B19" w:rsidRPr="00684B88" w:rsidRDefault="00133B19" w:rsidP="00133B19">
            <w:pPr>
              <w:spacing w:after="120"/>
              <w:jc w:val="center"/>
              <w:rPr>
                <w:rFonts w:cstheme="minorHAnsi"/>
                <w:sz w:val="20"/>
                <w:szCs w:val="20"/>
              </w:rPr>
            </w:pPr>
            <w:r>
              <w:rPr>
                <w:rFonts w:ascii="Calibri" w:hAnsi="Calibri"/>
                <w:sz w:val="20"/>
              </w:rPr>
              <w:lastRenderedPageBreak/>
              <w:t>Clear Creek Dam</w:t>
            </w:r>
          </w:p>
        </w:tc>
        <w:tc>
          <w:tcPr>
            <w:tcW w:w="1440" w:type="dxa"/>
          </w:tcPr>
          <w:p w14:paraId="0A2BBA11" w14:textId="28A80722" w:rsidR="00133B19" w:rsidRPr="00684B88" w:rsidRDefault="00133B19" w:rsidP="00133B19">
            <w:pPr>
              <w:spacing w:after="120"/>
              <w:jc w:val="center"/>
              <w:rPr>
                <w:rFonts w:cstheme="minorHAnsi"/>
                <w:sz w:val="20"/>
                <w:szCs w:val="20"/>
              </w:rPr>
            </w:pPr>
            <w:r>
              <w:rPr>
                <w:rFonts w:ascii="Calibri" w:hAnsi="Calibri"/>
                <w:sz w:val="20"/>
              </w:rPr>
              <w:t>07/15/2024</w:t>
            </w:r>
          </w:p>
        </w:tc>
        <w:tc>
          <w:tcPr>
            <w:tcW w:w="1800" w:type="dxa"/>
          </w:tcPr>
          <w:p w14:paraId="4A8DCC8E" w14:textId="4A646C14"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7D</w:t>
            </w:r>
          </w:p>
        </w:tc>
        <w:tc>
          <w:tcPr>
            <w:tcW w:w="1350" w:type="dxa"/>
          </w:tcPr>
          <w:p w14:paraId="76DB536D" w14:textId="6C18ED68" w:rsidR="00133B19" w:rsidRPr="00684B88" w:rsidRDefault="00133B19" w:rsidP="00133B19">
            <w:pPr>
              <w:spacing w:after="120"/>
              <w:jc w:val="center"/>
              <w:rPr>
                <w:rFonts w:cstheme="minorHAnsi"/>
                <w:sz w:val="20"/>
                <w:szCs w:val="20"/>
              </w:rPr>
            </w:pPr>
            <w:r>
              <w:rPr>
                <w:rFonts w:ascii="Calibri" w:hAnsi="Calibri"/>
                <w:sz w:val="20"/>
              </w:rPr>
              <w:t>414</w:t>
            </w:r>
          </w:p>
        </w:tc>
        <w:tc>
          <w:tcPr>
            <w:tcW w:w="1530" w:type="dxa"/>
          </w:tcPr>
          <w:p w14:paraId="07674E46" w14:textId="4B2417F8"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71C7E13" w14:textId="34613C8B"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2C1D61E0" w14:textId="77777777" w:rsidTr="00893AA2">
        <w:trPr>
          <w:trHeight w:val="389"/>
        </w:trPr>
        <w:tc>
          <w:tcPr>
            <w:tcW w:w="1620" w:type="dxa"/>
          </w:tcPr>
          <w:p w14:paraId="33F5EAF9" w14:textId="21BA3ED7"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7C442733" w14:textId="674AD9C4" w:rsidR="00133B19" w:rsidRPr="00684B88" w:rsidRDefault="00133B19" w:rsidP="00133B19">
            <w:pPr>
              <w:spacing w:after="120"/>
              <w:jc w:val="center"/>
              <w:rPr>
                <w:rFonts w:cstheme="minorHAnsi"/>
                <w:sz w:val="20"/>
                <w:szCs w:val="20"/>
              </w:rPr>
            </w:pPr>
            <w:r>
              <w:rPr>
                <w:rFonts w:ascii="Calibri" w:hAnsi="Calibri"/>
                <w:sz w:val="20"/>
              </w:rPr>
              <w:t>07/15/2024</w:t>
            </w:r>
          </w:p>
        </w:tc>
        <w:tc>
          <w:tcPr>
            <w:tcW w:w="1800" w:type="dxa"/>
          </w:tcPr>
          <w:p w14:paraId="5DA0BA13" w14:textId="045E1066"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8A</w:t>
            </w:r>
          </w:p>
        </w:tc>
        <w:tc>
          <w:tcPr>
            <w:tcW w:w="1350" w:type="dxa"/>
          </w:tcPr>
          <w:p w14:paraId="3881EB0A" w14:textId="6B0812F5" w:rsidR="00133B19" w:rsidRPr="00684B88" w:rsidRDefault="00133B19" w:rsidP="00133B19">
            <w:pPr>
              <w:spacing w:after="120"/>
              <w:jc w:val="center"/>
              <w:rPr>
                <w:rFonts w:cstheme="minorHAnsi"/>
                <w:sz w:val="20"/>
                <w:szCs w:val="20"/>
              </w:rPr>
            </w:pPr>
            <w:r>
              <w:rPr>
                <w:rFonts w:ascii="Calibri" w:hAnsi="Calibri"/>
                <w:sz w:val="20"/>
              </w:rPr>
              <w:t>400</w:t>
            </w:r>
          </w:p>
        </w:tc>
        <w:tc>
          <w:tcPr>
            <w:tcW w:w="1530" w:type="dxa"/>
          </w:tcPr>
          <w:p w14:paraId="023A5E1E" w14:textId="45651440"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6B22AB95" w14:textId="4CA2C19C"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554145A8" w14:textId="77777777" w:rsidTr="00893AA2">
        <w:trPr>
          <w:trHeight w:val="389"/>
        </w:trPr>
        <w:tc>
          <w:tcPr>
            <w:tcW w:w="1620" w:type="dxa"/>
          </w:tcPr>
          <w:p w14:paraId="176EA096" w14:textId="299C803D"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0A1365CC" w14:textId="6BA8BCF9" w:rsidR="00133B19" w:rsidRPr="00684B88" w:rsidRDefault="00133B19" w:rsidP="00133B19">
            <w:pPr>
              <w:spacing w:after="120"/>
              <w:jc w:val="center"/>
              <w:rPr>
                <w:rFonts w:cstheme="minorHAnsi"/>
                <w:sz w:val="20"/>
                <w:szCs w:val="20"/>
              </w:rPr>
            </w:pPr>
            <w:r>
              <w:rPr>
                <w:rFonts w:ascii="Calibri" w:hAnsi="Calibri"/>
                <w:sz w:val="20"/>
              </w:rPr>
              <w:t>07/15/2024</w:t>
            </w:r>
          </w:p>
        </w:tc>
        <w:tc>
          <w:tcPr>
            <w:tcW w:w="1800" w:type="dxa"/>
          </w:tcPr>
          <w:p w14:paraId="25350BA4" w14:textId="4F19B93B"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1E8</w:t>
            </w:r>
          </w:p>
        </w:tc>
        <w:tc>
          <w:tcPr>
            <w:tcW w:w="1350" w:type="dxa"/>
          </w:tcPr>
          <w:p w14:paraId="7F0C65D2" w14:textId="4CBA9DEF" w:rsidR="00133B19" w:rsidRPr="00684B88" w:rsidRDefault="00133B19" w:rsidP="00133B19">
            <w:pPr>
              <w:spacing w:after="120"/>
              <w:jc w:val="center"/>
              <w:rPr>
                <w:rFonts w:cstheme="minorHAnsi"/>
                <w:sz w:val="20"/>
                <w:szCs w:val="20"/>
              </w:rPr>
            </w:pPr>
            <w:r>
              <w:rPr>
                <w:rFonts w:ascii="Calibri" w:hAnsi="Calibri"/>
                <w:sz w:val="20"/>
              </w:rPr>
              <w:t>326</w:t>
            </w:r>
          </w:p>
        </w:tc>
        <w:tc>
          <w:tcPr>
            <w:tcW w:w="1530" w:type="dxa"/>
          </w:tcPr>
          <w:p w14:paraId="2052F1E3" w14:textId="5D10EBD5"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19AB21ED" w14:textId="074C8844"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5DF2D837" w14:textId="77777777" w:rsidTr="00893AA2">
        <w:trPr>
          <w:trHeight w:val="389"/>
        </w:trPr>
        <w:tc>
          <w:tcPr>
            <w:tcW w:w="1620" w:type="dxa"/>
          </w:tcPr>
          <w:p w14:paraId="0CC2BDD3" w14:textId="0B76557D"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25F8F3F0" w14:textId="6AD923A1" w:rsidR="00133B19" w:rsidRPr="00684B88" w:rsidRDefault="00133B19" w:rsidP="00133B19">
            <w:pPr>
              <w:spacing w:after="120"/>
              <w:jc w:val="center"/>
              <w:rPr>
                <w:rFonts w:cstheme="minorHAnsi"/>
                <w:sz w:val="20"/>
                <w:szCs w:val="20"/>
              </w:rPr>
            </w:pPr>
            <w:r>
              <w:rPr>
                <w:rFonts w:ascii="Calibri" w:hAnsi="Calibri"/>
                <w:sz w:val="20"/>
              </w:rPr>
              <w:t>07/15/2024</w:t>
            </w:r>
          </w:p>
        </w:tc>
        <w:tc>
          <w:tcPr>
            <w:tcW w:w="1800" w:type="dxa"/>
          </w:tcPr>
          <w:p w14:paraId="5AB2FF13" w14:textId="49C5FDE9"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1EC*</w:t>
            </w:r>
          </w:p>
        </w:tc>
        <w:tc>
          <w:tcPr>
            <w:tcW w:w="1350" w:type="dxa"/>
          </w:tcPr>
          <w:p w14:paraId="1FF06148" w14:textId="6EEAD2EA" w:rsidR="00133B19" w:rsidRPr="00684B88" w:rsidRDefault="00133B19" w:rsidP="00133B19">
            <w:pPr>
              <w:spacing w:after="120"/>
              <w:jc w:val="center"/>
              <w:rPr>
                <w:rFonts w:cstheme="minorHAnsi"/>
                <w:sz w:val="20"/>
                <w:szCs w:val="20"/>
              </w:rPr>
            </w:pPr>
            <w:r>
              <w:rPr>
                <w:rFonts w:ascii="Calibri" w:hAnsi="Calibri"/>
                <w:sz w:val="20"/>
              </w:rPr>
              <w:t>399</w:t>
            </w:r>
          </w:p>
        </w:tc>
        <w:tc>
          <w:tcPr>
            <w:tcW w:w="1530" w:type="dxa"/>
          </w:tcPr>
          <w:p w14:paraId="54DC96AA" w14:textId="3BC28319"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63D0D7C7" w14:textId="2799808A"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4A8B63A4" w14:textId="77777777" w:rsidTr="00893AA2">
        <w:trPr>
          <w:trHeight w:val="389"/>
        </w:trPr>
        <w:tc>
          <w:tcPr>
            <w:tcW w:w="1620" w:type="dxa"/>
          </w:tcPr>
          <w:p w14:paraId="45794949" w14:textId="5B898BF7"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58FD3FCF" w14:textId="02CABD4B" w:rsidR="00133B19" w:rsidRPr="00684B88" w:rsidRDefault="00133B19" w:rsidP="00133B19">
            <w:pPr>
              <w:spacing w:after="120"/>
              <w:jc w:val="center"/>
              <w:rPr>
                <w:rFonts w:cstheme="minorHAnsi"/>
                <w:sz w:val="20"/>
                <w:szCs w:val="20"/>
              </w:rPr>
            </w:pPr>
            <w:r>
              <w:rPr>
                <w:rFonts w:ascii="Calibri" w:hAnsi="Calibri"/>
                <w:sz w:val="20"/>
              </w:rPr>
              <w:t>07/15/2024</w:t>
            </w:r>
          </w:p>
        </w:tc>
        <w:tc>
          <w:tcPr>
            <w:tcW w:w="1800" w:type="dxa"/>
          </w:tcPr>
          <w:p w14:paraId="0685D8E5" w14:textId="61158CAF"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2C*</w:t>
            </w:r>
          </w:p>
        </w:tc>
        <w:tc>
          <w:tcPr>
            <w:tcW w:w="1350" w:type="dxa"/>
          </w:tcPr>
          <w:p w14:paraId="57DE83DC" w14:textId="5CAF386F" w:rsidR="00133B19" w:rsidRPr="00684B88" w:rsidRDefault="00133B19" w:rsidP="00133B19">
            <w:pPr>
              <w:spacing w:after="120"/>
              <w:jc w:val="center"/>
              <w:rPr>
                <w:rFonts w:cstheme="minorHAnsi"/>
                <w:sz w:val="20"/>
                <w:szCs w:val="20"/>
              </w:rPr>
            </w:pPr>
            <w:r>
              <w:rPr>
                <w:rFonts w:ascii="Calibri" w:hAnsi="Calibri"/>
                <w:sz w:val="20"/>
              </w:rPr>
              <w:t>390</w:t>
            </w:r>
          </w:p>
        </w:tc>
        <w:tc>
          <w:tcPr>
            <w:tcW w:w="1530" w:type="dxa"/>
          </w:tcPr>
          <w:p w14:paraId="4780042E" w14:textId="43606FC9"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0E757162" w14:textId="453B3D79"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162E07A7" w14:textId="77777777" w:rsidTr="00893AA2">
        <w:trPr>
          <w:trHeight w:val="389"/>
        </w:trPr>
        <w:tc>
          <w:tcPr>
            <w:tcW w:w="1620" w:type="dxa"/>
          </w:tcPr>
          <w:p w14:paraId="1970A090" w14:textId="27CA8856"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10CC69D1" w14:textId="006339A2" w:rsidR="00133B19" w:rsidRPr="00684B88" w:rsidRDefault="00133B19" w:rsidP="00133B19">
            <w:pPr>
              <w:spacing w:after="120"/>
              <w:jc w:val="center"/>
              <w:rPr>
                <w:rFonts w:cstheme="minorHAnsi"/>
                <w:sz w:val="20"/>
                <w:szCs w:val="20"/>
              </w:rPr>
            </w:pPr>
            <w:r>
              <w:rPr>
                <w:rFonts w:ascii="Calibri" w:hAnsi="Calibri"/>
                <w:sz w:val="20"/>
              </w:rPr>
              <w:t>07/15/2024</w:t>
            </w:r>
          </w:p>
        </w:tc>
        <w:tc>
          <w:tcPr>
            <w:tcW w:w="1800" w:type="dxa"/>
          </w:tcPr>
          <w:p w14:paraId="0D041E91" w14:textId="0CD461D8"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4E*</w:t>
            </w:r>
          </w:p>
        </w:tc>
        <w:tc>
          <w:tcPr>
            <w:tcW w:w="1350" w:type="dxa"/>
          </w:tcPr>
          <w:p w14:paraId="72155785" w14:textId="6A399726" w:rsidR="00133B19" w:rsidRPr="00684B88" w:rsidRDefault="00133B19" w:rsidP="00133B19">
            <w:pPr>
              <w:spacing w:after="120"/>
              <w:jc w:val="center"/>
              <w:rPr>
                <w:rFonts w:cstheme="minorHAnsi"/>
                <w:sz w:val="20"/>
                <w:szCs w:val="20"/>
              </w:rPr>
            </w:pPr>
            <w:r>
              <w:rPr>
                <w:rFonts w:ascii="Calibri" w:hAnsi="Calibri"/>
                <w:sz w:val="20"/>
              </w:rPr>
              <w:t>423</w:t>
            </w:r>
          </w:p>
        </w:tc>
        <w:tc>
          <w:tcPr>
            <w:tcW w:w="1530" w:type="dxa"/>
          </w:tcPr>
          <w:p w14:paraId="5097686E" w14:textId="4C0D565D"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37CB8805" w14:textId="276A0E43"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75DCBF04" w14:textId="77777777" w:rsidTr="00893AA2">
        <w:trPr>
          <w:trHeight w:val="389"/>
        </w:trPr>
        <w:tc>
          <w:tcPr>
            <w:tcW w:w="1620" w:type="dxa"/>
          </w:tcPr>
          <w:p w14:paraId="6DBA0E35" w14:textId="08420F1D"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15C00968" w14:textId="6784C3F4" w:rsidR="00133B19" w:rsidRPr="00684B88" w:rsidRDefault="00133B19" w:rsidP="00133B19">
            <w:pPr>
              <w:spacing w:after="120"/>
              <w:jc w:val="center"/>
              <w:rPr>
                <w:rFonts w:cstheme="minorHAnsi"/>
                <w:sz w:val="20"/>
                <w:szCs w:val="20"/>
              </w:rPr>
            </w:pPr>
            <w:r>
              <w:rPr>
                <w:rFonts w:ascii="Calibri" w:hAnsi="Calibri"/>
                <w:sz w:val="20"/>
              </w:rPr>
              <w:t>07/15/2024</w:t>
            </w:r>
          </w:p>
        </w:tc>
        <w:tc>
          <w:tcPr>
            <w:tcW w:w="1800" w:type="dxa"/>
          </w:tcPr>
          <w:p w14:paraId="0335A1E4" w14:textId="1C58C275"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mort</w:t>
            </w:r>
          </w:p>
        </w:tc>
        <w:tc>
          <w:tcPr>
            <w:tcW w:w="1350" w:type="dxa"/>
          </w:tcPr>
          <w:p w14:paraId="3B9069C4" w14:textId="7C9484EA" w:rsidR="00133B19" w:rsidRPr="00684B88" w:rsidRDefault="00133B19" w:rsidP="00133B19">
            <w:pPr>
              <w:spacing w:after="120"/>
              <w:jc w:val="center"/>
              <w:rPr>
                <w:rFonts w:cstheme="minorHAnsi"/>
                <w:sz w:val="20"/>
                <w:szCs w:val="20"/>
              </w:rPr>
            </w:pPr>
            <w:r>
              <w:rPr>
                <w:rFonts w:ascii="Calibri" w:hAnsi="Calibri"/>
                <w:sz w:val="20"/>
              </w:rPr>
              <w:t>372</w:t>
            </w:r>
          </w:p>
        </w:tc>
        <w:tc>
          <w:tcPr>
            <w:tcW w:w="1530" w:type="dxa"/>
          </w:tcPr>
          <w:p w14:paraId="476D6059" w14:textId="11FDE4E6" w:rsidR="00133B19" w:rsidRPr="00684B88" w:rsidRDefault="00133B19" w:rsidP="00133B19">
            <w:pPr>
              <w:spacing w:after="120"/>
              <w:jc w:val="center"/>
              <w:rPr>
                <w:rFonts w:cstheme="minorHAnsi"/>
                <w:sz w:val="20"/>
                <w:szCs w:val="20"/>
              </w:rPr>
            </w:pPr>
            <w:r>
              <w:rPr>
                <w:rFonts w:ascii="Calibri" w:hAnsi="Calibri"/>
                <w:sz w:val="20"/>
              </w:rPr>
              <w:t>MORT</w:t>
            </w:r>
          </w:p>
        </w:tc>
        <w:tc>
          <w:tcPr>
            <w:tcW w:w="1890" w:type="dxa"/>
          </w:tcPr>
          <w:p w14:paraId="2E36580D" w14:textId="2B2FF135"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63F904D5" w14:textId="77777777" w:rsidTr="00893AA2">
        <w:trPr>
          <w:trHeight w:val="389"/>
        </w:trPr>
        <w:tc>
          <w:tcPr>
            <w:tcW w:w="1620" w:type="dxa"/>
          </w:tcPr>
          <w:p w14:paraId="35776288" w14:textId="20E4A9D6"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400BCB35" w14:textId="5F372639" w:rsidR="00133B19" w:rsidRPr="00684B88" w:rsidRDefault="00133B19" w:rsidP="00133B19">
            <w:pPr>
              <w:spacing w:after="120"/>
              <w:jc w:val="center"/>
              <w:rPr>
                <w:rFonts w:cstheme="minorHAnsi"/>
                <w:sz w:val="20"/>
                <w:szCs w:val="20"/>
              </w:rPr>
            </w:pPr>
            <w:r>
              <w:rPr>
                <w:rFonts w:ascii="Calibri" w:hAnsi="Calibri"/>
                <w:sz w:val="20"/>
              </w:rPr>
              <w:t>07/22/2024</w:t>
            </w:r>
          </w:p>
        </w:tc>
        <w:tc>
          <w:tcPr>
            <w:tcW w:w="1800" w:type="dxa"/>
          </w:tcPr>
          <w:p w14:paraId="1F7F74E4" w14:textId="75BD4CA0"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43</w:t>
            </w:r>
          </w:p>
        </w:tc>
        <w:tc>
          <w:tcPr>
            <w:tcW w:w="1350" w:type="dxa"/>
          </w:tcPr>
          <w:p w14:paraId="77B410FD" w14:textId="5C6F1A1B" w:rsidR="00133B19" w:rsidRPr="00684B88" w:rsidRDefault="00133B19" w:rsidP="00133B19">
            <w:pPr>
              <w:spacing w:after="120"/>
              <w:jc w:val="center"/>
              <w:rPr>
                <w:rFonts w:cstheme="minorHAnsi"/>
                <w:sz w:val="20"/>
                <w:szCs w:val="20"/>
              </w:rPr>
            </w:pPr>
            <w:r>
              <w:rPr>
                <w:rFonts w:ascii="Calibri" w:hAnsi="Calibri"/>
                <w:sz w:val="20"/>
              </w:rPr>
              <w:t>390</w:t>
            </w:r>
          </w:p>
        </w:tc>
        <w:tc>
          <w:tcPr>
            <w:tcW w:w="1530" w:type="dxa"/>
          </w:tcPr>
          <w:p w14:paraId="4A92AAD2" w14:textId="7221880F"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1FCA2A9" w14:textId="083B89A0"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Indian Creek</w:t>
            </w:r>
          </w:p>
        </w:tc>
      </w:tr>
      <w:tr w:rsidR="00133B19" w:rsidRPr="0019744E" w14:paraId="319468F2" w14:textId="77777777" w:rsidTr="00893AA2">
        <w:trPr>
          <w:trHeight w:val="389"/>
        </w:trPr>
        <w:tc>
          <w:tcPr>
            <w:tcW w:w="1620" w:type="dxa"/>
          </w:tcPr>
          <w:p w14:paraId="74997829" w14:textId="0CE85A06"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3EA3ABCA" w14:textId="46F7FA57" w:rsidR="00133B19" w:rsidRPr="00684B88" w:rsidRDefault="00133B19" w:rsidP="00133B19">
            <w:pPr>
              <w:spacing w:after="120"/>
              <w:jc w:val="center"/>
              <w:rPr>
                <w:rFonts w:cstheme="minorHAnsi"/>
                <w:sz w:val="20"/>
                <w:szCs w:val="20"/>
              </w:rPr>
            </w:pPr>
            <w:r>
              <w:rPr>
                <w:rFonts w:ascii="Calibri" w:hAnsi="Calibri"/>
                <w:sz w:val="20"/>
              </w:rPr>
              <w:t>07/22/2024</w:t>
            </w:r>
          </w:p>
        </w:tc>
        <w:tc>
          <w:tcPr>
            <w:tcW w:w="1800" w:type="dxa"/>
          </w:tcPr>
          <w:p w14:paraId="280237A1" w14:textId="1E9C1B28"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7B</w:t>
            </w:r>
          </w:p>
        </w:tc>
        <w:tc>
          <w:tcPr>
            <w:tcW w:w="1350" w:type="dxa"/>
          </w:tcPr>
          <w:p w14:paraId="781CEDC2" w14:textId="262E2B1B" w:rsidR="00133B19" w:rsidRPr="00684B88" w:rsidRDefault="00133B19" w:rsidP="00133B19">
            <w:pPr>
              <w:spacing w:after="120"/>
              <w:jc w:val="center"/>
              <w:rPr>
                <w:rFonts w:cstheme="minorHAnsi"/>
                <w:sz w:val="20"/>
                <w:szCs w:val="20"/>
              </w:rPr>
            </w:pPr>
            <w:r>
              <w:rPr>
                <w:rFonts w:ascii="Calibri" w:hAnsi="Calibri"/>
                <w:sz w:val="20"/>
              </w:rPr>
              <w:t>497</w:t>
            </w:r>
          </w:p>
        </w:tc>
        <w:tc>
          <w:tcPr>
            <w:tcW w:w="1530" w:type="dxa"/>
          </w:tcPr>
          <w:p w14:paraId="5C6C3093" w14:textId="1420CA31"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08DA1641" w14:textId="2443CA12"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Indian Creek</w:t>
            </w:r>
          </w:p>
        </w:tc>
      </w:tr>
      <w:tr w:rsidR="00133B19" w:rsidRPr="0019744E" w14:paraId="16E551E7" w14:textId="77777777" w:rsidTr="00893AA2">
        <w:trPr>
          <w:trHeight w:val="389"/>
        </w:trPr>
        <w:tc>
          <w:tcPr>
            <w:tcW w:w="1620" w:type="dxa"/>
          </w:tcPr>
          <w:p w14:paraId="3BE204D4" w14:textId="76137CE1"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68DFFFAC" w14:textId="035D26A2" w:rsidR="00133B19" w:rsidRPr="00684B88" w:rsidRDefault="00133B19" w:rsidP="00133B19">
            <w:pPr>
              <w:spacing w:after="120"/>
              <w:jc w:val="center"/>
              <w:rPr>
                <w:rFonts w:cstheme="minorHAnsi"/>
                <w:sz w:val="20"/>
                <w:szCs w:val="20"/>
              </w:rPr>
            </w:pPr>
            <w:r>
              <w:rPr>
                <w:rFonts w:ascii="Calibri" w:hAnsi="Calibri"/>
                <w:sz w:val="20"/>
              </w:rPr>
              <w:t>07/22/2024</w:t>
            </w:r>
          </w:p>
        </w:tc>
        <w:tc>
          <w:tcPr>
            <w:tcW w:w="1800" w:type="dxa"/>
          </w:tcPr>
          <w:p w14:paraId="74604E56" w14:textId="37FA6E82"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42</w:t>
            </w:r>
          </w:p>
        </w:tc>
        <w:tc>
          <w:tcPr>
            <w:tcW w:w="1350" w:type="dxa"/>
          </w:tcPr>
          <w:p w14:paraId="2DAA25D1" w14:textId="28E9D7E1" w:rsidR="00133B19" w:rsidRPr="00684B88" w:rsidRDefault="00133B19" w:rsidP="00133B19">
            <w:pPr>
              <w:spacing w:after="120"/>
              <w:jc w:val="center"/>
              <w:rPr>
                <w:rFonts w:cstheme="minorHAnsi"/>
                <w:sz w:val="20"/>
                <w:szCs w:val="20"/>
              </w:rPr>
            </w:pPr>
            <w:r>
              <w:rPr>
                <w:rFonts w:ascii="Calibri" w:hAnsi="Calibri"/>
                <w:sz w:val="20"/>
              </w:rPr>
              <w:t>499</w:t>
            </w:r>
          </w:p>
        </w:tc>
        <w:tc>
          <w:tcPr>
            <w:tcW w:w="1530" w:type="dxa"/>
          </w:tcPr>
          <w:p w14:paraId="7D262E6B" w14:textId="0DAF808F"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73797E0B" w14:textId="56A9504C"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1FFA49C1" w14:textId="77777777" w:rsidTr="00893AA2">
        <w:trPr>
          <w:trHeight w:val="389"/>
        </w:trPr>
        <w:tc>
          <w:tcPr>
            <w:tcW w:w="1620" w:type="dxa"/>
          </w:tcPr>
          <w:p w14:paraId="6FC8337D" w14:textId="46DA67DF"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6E6C4130" w14:textId="1294249E" w:rsidR="00133B19" w:rsidRPr="00684B88" w:rsidRDefault="00133B19" w:rsidP="00133B19">
            <w:pPr>
              <w:spacing w:after="120"/>
              <w:jc w:val="center"/>
              <w:rPr>
                <w:rFonts w:cstheme="minorHAnsi"/>
                <w:sz w:val="20"/>
                <w:szCs w:val="20"/>
              </w:rPr>
            </w:pPr>
            <w:r>
              <w:rPr>
                <w:rFonts w:ascii="Calibri" w:hAnsi="Calibri"/>
                <w:sz w:val="20"/>
              </w:rPr>
              <w:t>07/22/2024</w:t>
            </w:r>
          </w:p>
        </w:tc>
        <w:tc>
          <w:tcPr>
            <w:tcW w:w="1800" w:type="dxa"/>
          </w:tcPr>
          <w:p w14:paraId="4A0DB52A" w14:textId="323B3C80"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5C</w:t>
            </w:r>
          </w:p>
        </w:tc>
        <w:tc>
          <w:tcPr>
            <w:tcW w:w="1350" w:type="dxa"/>
          </w:tcPr>
          <w:p w14:paraId="0AEBE74D" w14:textId="24B296B0" w:rsidR="00133B19" w:rsidRPr="00684B88" w:rsidRDefault="00133B19" w:rsidP="00133B19">
            <w:pPr>
              <w:spacing w:after="120"/>
              <w:jc w:val="center"/>
              <w:rPr>
                <w:rFonts w:cstheme="minorHAnsi"/>
                <w:sz w:val="20"/>
                <w:szCs w:val="20"/>
              </w:rPr>
            </w:pPr>
            <w:r>
              <w:rPr>
                <w:rFonts w:ascii="Calibri" w:hAnsi="Calibri"/>
                <w:sz w:val="20"/>
              </w:rPr>
              <w:t>310</w:t>
            </w:r>
          </w:p>
        </w:tc>
        <w:tc>
          <w:tcPr>
            <w:tcW w:w="1530" w:type="dxa"/>
          </w:tcPr>
          <w:p w14:paraId="6C97FE76" w14:textId="5A91A499"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17151CB0" w14:textId="4683FF5A"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6B9D519B" w14:textId="77777777" w:rsidTr="00893AA2">
        <w:trPr>
          <w:trHeight w:val="389"/>
        </w:trPr>
        <w:tc>
          <w:tcPr>
            <w:tcW w:w="1620" w:type="dxa"/>
          </w:tcPr>
          <w:p w14:paraId="620DCEC8" w14:textId="6FBB7EA9"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46C2B861" w14:textId="4FF15C16" w:rsidR="00133B19" w:rsidRPr="00684B88" w:rsidRDefault="00133B19" w:rsidP="00133B19">
            <w:pPr>
              <w:spacing w:after="120"/>
              <w:jc w:val="center"/>
              <w:rPr>
                <w:rFonts w:cstheme="minorHAnsi"/>
                <w:sz w:val="20"/>
                <w:szCs w:val="20"/>
              </w:rPr>
            </w:pPr>
            <w:r>
              <w:rPr>
                <w:rFonts w:ascii="Calibri" w:hAnsi="Calibri"/>
                <w:sz w:val="20"/>
              </w:rPr>
              <w:t>07/22/2024</w:t>
            </w:r>
          </w:p>
        </w:tc>
        <w:tc>
          <w:tcPr>
            <w:tcW w:w="1800" w:type="dxa"/>
          </w:tcPr>
          <w:p w14:paraId="37284664" w14:textId="727EE14F"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60</w:t>
            </w:r>
          </w:p>
        </w:tc>
        <w:tc>
          <w:tcPr>
            <w:tcW w:w="1350" w:type="dxa"/>
          </w:tcPr>
          <w:p w14:paraId="1F214C69" w14:textId="14950C95" w:rsidR="00133B19" w:rsidRPr="00684B88" w:rsidRDefault="00133B19" w:rsidP="00133B19">
            <w:pPr>
              <w:spacing w:after="120"/>
              <w:jc w:val="center"/>
              <w:rPr>
                <w:rFonts w:cstheme="minorHAnsi"/>
                <w:sz w:val="20"/>
                <w:szCs w:val="20"/>
              </w:rPr>
            </w:pPr>
            <w:r>
              <w:rPr>
                <w:rFonts w:ascii="Calibri" w:hAnsi="Calibri"/>
                <w:sz w:val="20"/>
              </w:rPr>
              <w:t>511</w:t>
            </w:r>
          </w:p>
        </w:tc>
        <w:tc>
          <w:tcPr>
            <w:tcW w:w="1530" w:type="dxa"/>
          </w:tcPr>
          <w:p w14:paraId="10E3ED6B" w14:textId="4F9670D1"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B7D2911" w14:textId="292BBFEF"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740FF21A" w14:textId="77777777" w:rsidTr="00893AA2">
        <w:trPr>
          <w:trHeight w:val="389"/>
        </w:trPr>
        <w:tc>
          <w:tcPr>
            <w:tcW w:w="1620" w:type="dxa"/>
          </w:tcPr>
          <w:p w14:paraId="009D37D7" w14:textId="524A0883"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2A73F1AC" w14:textId="03F7E75A" w:rsidR="00133B19" w:rsidRPr="00684B88" w:rsidRDefault="00133B19" w:rsidP="00133B19">
            <w:pPr>
              <w:spacing w:after="120"/>
              <w:jc w:val="center"/>
              <w:rPr>
                <w:rFonts w:cstheme="minorHAnsi"/>
                <w:sz w:val="20"/>
                <w:szCs w:val="20"/>
              </w:rPr>
            </w:pPr>
            <w:r>
              <w:rPr>
                <w:rFonts w:ascii="Calibri" w:hAnsi="Calibri"/>
                <w:sz w:val="20"/>
              </w:rPr>
              <w:t>07/22/2024</w:t>
            </w:r>
          </w:p>
        </w:tc>
        <w:tc>
          <w:tcPr>
            <w:tcW w:w="1800" w:type="dxa"/>
          </w:tcPr>
          <w:p w14:paraId="3D0B20AA" w14:textId="5450685C"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3B</w:t>
            </w:r>
          </w:p>
        </w:tc>
        <w:tc>
          <w:tcPr>
            <w:tcW w:w="1350" w:type="dxa"/>
          </w:tcPr>
          <w:p w14:paraId="6EF0DC2E" w14:textId="127A9D03" w:rsidR="00133B19" w:rsidRPr="00684B88" w:rsidRDefault="00133B19" w:rsidP="00133B19">
            <w:pPr>
              <w:spacing w:after="120"/>
              <w:jc w:val="center"/>
              <w:rPr>
                <w:rFonts w:cstheme="minorHAnsi"/>
                <w:sz w:val="20"/>
                <w:szCs w:val="20"/>
              </w:rPr>
            </w:pPr>
            <w:r>
              <w:rPr>
                <w:rFonts w:ascii="Calibri" w:hAnsi="Calibri"/>
                <w:sz w:val="20"/>
              </w:rPr>
              <w:t>265</w:t>
            </w:r>
          </w:p>
        </w:tc>
        <w:tc>
          <w:tcPr>
            <w:tcW w:w="1530" w:type="dxa"/>
          </w:tcPr>
          <w:p w14:paraId="61263677" w14:textId="0E1D5AF4"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293BBEB5" w14:textId="347B1854"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43541FBC" w14:textId="77777777" w:rsidTr="00893AA2">
        <w:trPr>
          <w:trHeight w:val="389"/>
        </w:trPr>
        <w:tc>
          <w:tcPr>
            <w:tcW w:w="1620" w:type="dxa"/>
          </w:tcPr>
          <w:p w14:paraId="6DB11106" w14:textId="34875D10"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3CE6FC9B" w14:textId="4314CAB0" w:rsidR="00133B19" w:rsidRPr="00684B88" w:rsidRDefault="00133B19" w:rsidP="00133B19">
            <w:pPr>
              <w:spacing w:after="120"/>
              <w:jc w:val="center"/>
              <w:rPr>
                <w:rFonts w:cstheme="minorHAnsi"/>
                <w:sz w:val="20"/>
                <w:szCs w:val="20"/>
              </w:rPr>
            </w:pPr>
            <w:r>
              <w:rPr>
                <w:rFonts w:ascii="Calibri" w:hAnsi="Calibri"/>
                <w:sz w:val="20"/>
              </w:rPr>
              <w:t>07/22/2024</w:t>
            </w:r>
          </w:p>
        </w:tc>
        <w:tc>
          <w:tcPr>
            <w:tcW w:w="1800" w:type="dxa"/>
          </w:tcPr>
          <w:p w14:paraId="04758FAB" w14:textId="02EDCEA5"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76*</w:t>
            </w:r>
          </w:p>
        </w:tc>
        <w:tc>
          <w:tcPr>
            <w:tcW w:w="1350" w:type="dxa"/>
          </w:tcPr>
          <w:p w14:paraId="2D153FEE" w14:textId="158DB31A" w:rsidR="00133B19" w:rsidRPr="00684B88" w:rsidRDefault="00133B19" w:rsidP="00133B19">
            <w:pPr>
              <w:spacing w:after="120"/>
              <w:jc w:val="center"/>
              <w:rPr>
                <w:rFonts w:cstheme="minorHAnsi"/>
                <w:sz w:val="20"/>
                <w:szCs w:val="20"/>
              </w:rPr>
            </w:pPr>
            <w:r>
              <w:rPr>
                <w:rFonts w:ascii="Calibri" w:hAnsi="Calibri"/>
                <w:sz w:val="20"/>
              </w:rPr>
              <w:t>426</w:t>
            </w:r>
          </w:p>
        </w:tc>
        <w:tc>
          <w:tcPr>
            <w:tcW w:w="1530" w:type="dxa"/>
          </w:tcPr>
          <w:p w14:paraId="1784868F" w14:textId="7C7DBA6C"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234258C4" w14:textId="1EB54EB7"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66F0EAA6" w14:textId="77777777" w:rsidTr="00893AA2">
        <w:trPr>
          <w:trHeight w:val="389"/>
        </w:trPr>
        <w:tc>
          <w:tcPr>
            <w:tcW w:w="1620" w:type="dxa"/>
          </w:tcPr>
          <w:p w14:paraId="55E25EA4" w14:textId="193A680E"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68558F12" w14:textId="27C4661B" w:rsidR="00133B19" w:rsidRPr="00684B88" w:rsidRDefault="00133B19" w:rsidP="00133B19">
            <w:pPr>
              <w:spacing w:after="120"/>
              <w:jc w:val="center"/>
              <w:rPr>
                <w:rFonts w:cstheme="minorHAnsi"/>
                <w:sz w:val="20"/>
                <w:szCs w:val="20"/>
              </w:rPr>
            </w:pPr>
            <w:r>
              <w:rPr>
                <w:rFonts w:ascii="Calibri" w:hAnsi="Calibri"/>
                <w:sz w:val="20"/>
              </w:rPr>
              <w:t>07/22/2024</w:t>
            </w:r>
          </w:p>
        </w:tc>
        <w:tc>
          <w:tcPr>
            <w:tcW w:w="1800" w:type="dxa"/>
          </w:tcPr>
          <w:p w14:paraId="355E890B" w14:textId="4370087F"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mort</w:t>
            </w:r>
          </w:p>
        </w:tc>
        <w:tc>
          <w:tcPr>
            <w:tcW w:w="1350" w:type="dxa"/>
          </w:tcPr>
          <w:p w14:paraId="06BC4D3B" w14:textId="51591582" w:rsidR="00133B19" w:rsidRPr="00684B88" w:rsidRDefault="00133B19" w:rsidP="00133B19">
            <w:pPr>
              <w:spacing w:after="120"/>
              <w:jc w:val="center"/>
              <w:rPr>
                <w:rFonts w:cstheme="minorHAnsi"/>
                <w:sz w:val="20"/>
                <w:szCs w:val="20"/>
              </w:rPr>
            </w:pPr>
            <w:r>
              <w:rPr>
                <w:rFonts w:ascii="Calibri" w:hAnsi="Calibri"/>
                <w:sz w:val="20"/>
              </w:rPr>
              <w:t>391</w:t>
            </w:r>
          </w:p>
        </w:tc>
        <w:tc>
          <w:tcPr>
            <w:tcW w:w="1530" w:type="dxa"/>
          </w:tcPr>
          <w:p w14:paraId="024D40F9" w14:textId="149910EA" w:rsidR="00133B19" w:rsidRPr="00684B88" w:rsidRDefault="00133B19" w:rsidP="00133B19">
            <w:pPr>
              <w:spacing w:after="120"/>
              <w:jc w:val="center"/>
              <w:rPr>
                <w:rFonts w:cstheme="minorHAnsi"/>
                <w:sz w:val="20"/>
                <w:szCs w:val="20"/>
              </w:rPr>
            </w:pPr>
            <w:r>
              <w:rPr>
                <w:rFonts w:ascii="Calibri" w:hAnsi="Calibri"/>
                <w:sz w:val="20"/>
              </w:rPr>
              <w:t>MORT</w:t>
            </w:r>
          </w:p>
        </w:tc>
        <w:tc>
          <w:tcPr>
            <w:tcW w:w="1890" w:type="dxa"/>
          </w:tcPr>
          <w:p w14:paraId="00EB88EF" w14:textId="316C5540"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0F69928F" w14:textId="77777777" w:rsidTr="00893AA2">
        <w:trPr>
          <w:trHeight w:val="389"/>
        </w:trPr>
        <w:tc>
          <w:tcPr>
            <w:tcW w:w="1620" w:type="dxa"/>
          </w:tcPr>
          <w:p w14:paraId="7BB1DFD2" w14:textId="7BB303AE"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71E47319" w14:textId="4769DE58" w:rsidR="00133B19" w:rsidRPr="00684B88" w:rsidRDefault="00133B19" w:rsidP="00133B19">
            <w:pPr>
              <w:spacing w:after="120"/>
              <w:jc w:val="center"/>
              <w:rPr>
                <w:rFonts w:cstheme="minorHAnsi"/>
                <w:sz w:val="20"/>
                <w:szCs w:val="20"/>
              </w:rPr>
            </w:pPr>
            <w:r>
              <w:rPr>
                <w:rFonts w:ascii="Calibri" w:hAnsi="Calibri"/>
                <w:sz w:val="20"/>
              </w:rPr>
              <w:t>07/22/2024</w:t>
            </w:r>
          </w:p>
        </w:tc>
        <w:tc>
          <w:tcPr>
            <w:tcW w:w="1800" w:type="dxa"/>
          </w:tcPr>
          <w:p w14:paraId="64207C8B" w14:textId="30B12AB4"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1E8</w:t>
            </w:r>
          </w:p>
        </w:tc>
        <w:tc>
          <w:tcPr>
            <w:tcW w:w="1350" w:type="dxa"/>
          </w:tcPr>
          <w:p w14:paraId="4D56C114" w14:textId="3F8DE383" w:rsidR="00133B19" w:rsidRPr="00684B88" w:rsidRDefault="00133B19" w:rsidP="00133B19">
            <w:pPr>
              <w:spacing w:after="120"/>
              <w:jc w:val="center"/>
              <w:rPr>
                <w:rFonts w:cstheme="minorHAnsi"/>
                <w:sz w:val="20"/>
                <w:szCs w:val="20"/>
              </w:rPr>
            </w:pPr>
            <w:r>
              <w:rPr>
                <w:rFonts w:ascii="Calibri" w:hAnsi="Calibri"/>
                <w:sz w:val="20"/>
              </w:rPr>
              <w:t>323</w:t>
            </w:r>
          </w:p>
        </w:tc>
        <w:tc>
          <w:tcPr>
            <w:tcW w:w="1530" w:type="dxa"/>
          </w:tcPr>
          <w:p w14:paraId="1B24B37F" w14:textId="4958B818" w:rsidR="00133B19" w:rsidRPr="00684B88" w:rsidRDefault="00133B19" w:rsidP="00133B19">
            <w:pPr>
              <w:spacing w:after="120"/>
              <w:jc w:val="center"/>
              <w:rPr>
                <w:rFonts w:cstheme="minorHAnsi"/>
                <w:sz w:val="20"/>
                <w:szCs w:val="20"/>
              </w:rPr>
            </w:pPr>
            <w:r>
              <w:rPr>
                <w:rFonts w:ascii="Calibri" w:hAnsi="Calibri"/>
                <w:sz w:val="20"/>
              </w:rPr>
              <w:t>RECAP (2024)</w:t>
            </w:r>
          </w:p>
        </w:tc>
        <w:tc>
          <w:tcPr>
            <w:tcW w:w="1890" w:type="dxa"/>
          </w:tcPr>
          <w:p w14:paraId="1439FB47" w14:textId="3F4044DB"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12DB3F69" w14:textId="77777777" w:rsidTr="00893AA2">
        <w:trPr>
          <w:trHeight w:val="389"/>
        </w:trPr>
        <w:tc>
          <w:tcPr>
            <w:tcW w:w="1620" w:type="dxa"/>
          </w:tcPr>
          <w:p w14:paraId="015D4E52" w14:textId="17E17333"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73924374" w14:textId="7462C6EE" w:rsidR="00133B19" w:rsidRPr="00684B88" w:rsidRDefault="00133B19" w:rsidP="00133B19">
            <w:pPr>
              <w:spacing w:after="120"/>
              <w:jc w:val="center"/>
              <w:rPr>
                <w:rFonts w:cstheme="minorHAnsi"/>
                <w:sz w:val="20"/>
                <w:szCs w:val="20"/>
              </w:rPr>
            </w:pPr>
            <w:r>
              <w:rPr>
                <w:rFonts w:ascii="Calibri" w:hAnsi="Calibri"/>
                <w:sz w:val="20"/>
              </w:rPr>
              <w:t>08/14/2024</w:t>
            </w:r>
          </w:p>
        </w:tc>
        <w:tc>
          <w:tcPr>
            <w:tcW w:w="1800" w:type="dxa"/>
          </w:tcPr>
          <w:p w14:paraId="4D32A4AA" w14:textId="3C0DCC0A"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28</w:t>
            </w:r>
          </w:p>
        </w:tc>
        <w:tc>
          <w:tcPr>
            <w:tcW w:w="1350" w:type="dxa"/>
          </w:tcPr>
          <w:p w14:paraId="2AE3E5F3" w14:textId="1C7AC36E" w:rsidR="00133B19" w:rsidRPr="00684B88" w:rsidRDefault="00133B19" w:rsidP="00133B19">
            <w:pPr>
              <w:spacing w:after="120"/>
              <w:jc w:val="center"/>
              <w:rPr>
                <w:rFonts w:cstheme="minorHAnsi"/>
                <w:sz w:val="20"/>
                <w:szCs w:val="20"/>
              </w:rPr>
            </w:pPr>
            <w:r>
              <w:rPr>
                <w:rFonts w:ascii="Calibri" w:hAnsi="Calibri"/>
                <w:sz w:val="20"/>
              </w:rPr>
              <w:t>426</w:t>
            </w:r>
          </w:p>
        </w:tc>
        <w:tc>
          <w:tcPr>
            <w:tcW w:w="1530" w:type="dxa"/>
          </w:tcPr>
          <w:p w14:paraId="0EC36A33" w14:textId="491699CD"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03F96D1A" w14:textId="2C1DA4C9"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1B776CF6" w14:textId="77777777" w:rsidTr="00893AA2">
        <w:trPr>
          <w:trHeight w:val="389"/>
        </w:trPr>
        <w:tc>
          <w:tcPr>
            <w:tcW w:w="1620" w:type="dxa"/>
          </w:tcPr>
          <w:p w14:paraId="5AD00EF9" w14:textId="39925804"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7ADB40BE" w14:textId="52316D58" w:rsidR="00133B19" w:rsidRPr="00684B88" w:rsidRDefault="00133B19" w:rsidP="00133B19">
            <w:pPr>
              <w:spacing w:after="120"/>
              <w:jc w:val="center"/>
              <w:rPr>
                <w:rFonts w:cstheme="minorHAnsi"/>
                <w:sz w:val="20"/>
                <w:szCs w:val="20"/>
              </w:rPr>
            </w:pPr>
            <w:r>
              <w:rPr>
                <w:rFonts w:ascii="Calibri" w:hAnsi="Calibri"/>
                <w:sz w:val="20"/>
              </w:rPr>
              <w:t>08/14/2024</w:t>
            </w:r>
          </w:p>
        </w:tc>
        <w:tc>
          <w:tcPr>
            <w:tcW w:w="1800" w:type="dxa"/>
          </w:tcPr>
          <w:p w14:paraId="484FB481" w14:textId="2AC5CACB"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2A</w:t>
            </w:r>
          </w:p>
        </w:tc>
        <w:tc>
          <w:tcPr>
            <w:tcW w:w="1350" w:type="dxa"/>
          </w:tcPr>
          <w:p w14:paraId="34CC9FE4" w14:textId="372DDB2D" w:rsidR="00133B19" w:rsidRPr="00684B88" w:rsidRDefault="00133B19" w:rsidP="00133B19">
            <w:pPr>
              <w:spacing w:after="120"/>
              <w:jc w:val="center"/>
              <w:rPr>
                <w:rFonts w:cstheme="minorHAnsi"/>
                <w:sz w:val="20"/>
                <w:szCs w:val="20"/>
              </w:rPr>
            </w:pPr>
            <w:r>
              <w:rPr>
                <w:rFonts w:ascii="Calibri" w:hAnsi="Calibri"/>
                <w:sz w:val="20"/>
              </w:rPr>
              <w:t>452</w:t>
            </w:r>
          </w:p>
        </w:tc>
        <w:tc>
          <w:tcPr>
            <w:tcW w:w="1530" w:type="dxa"/>
          </w:tcPr>
          <w:p w14:paraId="5DF0369D" w14:textId="688706B5"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291EBE4E" w14:textId="24A331C9"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7B3DAF7F" w14:textId="77777777" w:rsidTr="00893AA2">
        <w:trPr>
          <w:trHeight w:val="389"/>
        </w:trPr>
        <w:tc>
          <w:tcPr>
            <w:tcW w:w="1620" w:type="dxa"/>
          </w:tcPr>
          <w:p w14:paraId="4AECE40B" w14:textId="289D9DF5"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7CF56A3C" w14:textId="39F5D3A0" w:rsidR="00133B19" w:rsidRPr="00684B88" w:rsidRDefault="00133B19" w:rsidP="00133B19">
            <w:pPr>
              <w:spacing w:after="120"/>
              <w:jc w:val="center"/>
              <w:rPr>
                <w:rFonts w:cstheme="minorHAnsi"/>
                <w:sz w:val="20"/>
                <w:szCs w:val="20"/>
              </w:rPr>
            </w:pPr>
            <w:r>
              <w:rPr>
                <w:rFonts w:ascii="Calibri" w:hAnsi="Calibri"/>
                <w:sz w:val="20"/>
              </w:rPr>
              <w:t>08/14/2024</w:t>
            </w:r>
          </w:p>
        </w:tc>
        <w:tc>
          <w:tcPr>
            <w:tcW w:w="1800" w:type="dxa"/>
          </w:tcPr>
          <w:p w14:paraId="6DF983BE" w14:textId="5ACAE61C"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35</w:t>
            </w:r>
          </w:p>
        </w:tc>
        <w:tc>
          <w:tcPr>
            <w:tcW w:w="1350" w:type="dxa"/>
          </w:tcPr>
          <w:p w14:paraId="18400B49" w14:textId="26A4BC74" w:rsidR="00133B19" w:rsidRPr="00684B88" w:rsidRDefault="00133B19" w:rsidP="00133B19">
            <w:pPr>
              <w:spacing w:after="120"/>
              <w:jc w:val="center"/>
              <w:rPr>
                <w:rFonts w:cstheme="minorHAnsi"/>
                <w:sz w:val="20"/>
                <w:szCs w:val="20"/>
              </w:rPr>
            </w:pPr>
            <w:r>
              <w:rPr>
                <w:rFonts w:ascii="Calibri" w:hAnsi="Calibri"/>
                <w:sz w:val="20"/>
              </w:rPr>
              <w:t>629</w:t>
            </w:r>
          </w:p>
        </w:tc>
        <w:tc>
          <w:tcPr>
            <w:tcW w:w="1530" w:type="dxa"/>
          </w:tcPr>
          <w:p w14:paraId="219B933B" w14:textId="2A6FCCBD"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6BFD9B5A" w14:textId="231D3DE7"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18EFB72F" w14:textId="77777777" w:rsidTr="00893AA2">
        <w:trPr>
          <w:trHeight w:val="389"/>
        </w:trPr>
        <w:tc>
          <w:tcPr>
            <w:tcW w:w="1620" w:type="dxa"/>
          </w:tcPr>
          <w:p w14:paraId="6FF00E68" w14:textId="2C840409"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67658C36" w14:textId="71B72B38" w:rsidR="00133B19" w:rsidRPr="00684B88" w:rsidRDefault="00133B19" w:rsidP="00133B19">
            <w:pPr>
              <w:spacing w:after="120"/>
              <w:jc w:val="center"/>
              <w:rPr>
                <w:rFonts w:cstheme="minorHAnsi"/>
                <w:sz w:val="20"/>
                <w:szCs w:val="20"/>
              </w:rPr>
            </w:pPr>
            <w:r>
              <w:rPr>
                <w:rFonts w:ascii="Calibri" w:hAnsi="Calibri"/>
                <w:sz w:val="20"/>
              </w:rPr>
              <w:t>08/14/2024</w:t>
            </w:r>
          </w:p>
        </w:tc>
        <w:tc>
          <w:tcPr>
            <w:tcW w:w="1800" w:type="dxa"/>
          </w:tcPr>
          <w:p w14:paraId="3DC0EB21" w14:textId="373224E6"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63</w:t>
            </w:r>
          </w:p>
        </w:tc>
        <w:tc>
          <w:tcPr>
            <w:tcW w:w="1350" w:type="dxa"/>
          </w:tcPr>
          <w:p w14:paraId="2D091FF7" w14:textId="39ABF533" w:rsidR="00133B19" w:rsidRPr="00684B88" w:rsidRDefault="00133B19" w:rsidP="00133B19">
            <w:pPr>
              <w:spacing w:after="120"/>
              <w:jc w:val="center"/>
              <w:rPr>
                <w:rFonts w:cstheme="minorHAnsi"/>
                <w:sz w:val="20"/>
                <w:szCs w:val="20"/>
              </w:rPr>
            </w:pPr>
            <w:r>
              <w:rPr>
                <w:rFonts w:ascii="Calibri" w:hAnsi="Calibri"/>
                <w:sz w:val="20"/>
              </w:rPr>
              <w:t>369</w:t>
            </w:r>
          </w:p>
        </w:tc>
        <w:tc>
          <w:tcPr>
            <w:tcW w:w="1530" w:type="dxa"/>
          </w:tcPr>
          <w:p w14:paraId="3DC78C4B" w14:textId="009E47EC"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21C0B70" w14:textId="6EAAAAD0"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1256E45F" w14:textId="77777777" w:rsidTr="00893AA2">
        <w:trPr>
          <w:trHeight w:val="389"/>
        </w:trPr>
        <w:tc>
          <w:tcPr>
            <w:tcW w:w="1620" w:type="dxa"/>
          </w:tcPr>
          <w:p w14:paraId="2E4DD4F6" w14:textId="3FB7E55E"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7AEF9D75" w14:textId="1995FF56" w:rsidR="00133B19" w:rsidRPr="00684B88" w:rsidRDefault="00133B19" w:rsidP="00133B19">
            <w:pPr>
              <w:spacing w:after="120"/>
              <w:jc w:val="center"/>
              <w:rPr>
                <w:rFonts w:cstheme="minorHAnsi"/>
                <w:sz w:val="20"/>
                <w:szCs w:val="20"/>
              </w:rPr>
            </w:pPr>
            <w:r>
              <w:rPr>
                <w:rFonts w:ascii="Calibri" w:hAnsi="Calibri"/>
                <w:sz w:val="20"/>
              </w:rPr>
              <w:t>08/14/2024</w:t>
            </w:r>
          </w:p>
        </w:tc>
        <w:tc>
          <w:tcPr>
            <w:tcW w:w="1800" w:type="dxa"/>
          </w:tcPr>
          <w:p w14:paraId="55788544" w14:textId="555872A9"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7E</w:t>
            </w:r>
          </w:p>
        </w:tc>
        <w:tc>
          <w:tcPr>
            <w:tcW w:w="1350" w:type="dxa"/>
          </w:tcPr>
          <w:p w14:paraId="0B9D73F9" w14:textId="00EFB6F2" w:rsidR="00133B19" w:rsidRPr="00684B88" w:rsidRDefault="00133B19" w:rsidP="00133B19">
            <w:pPr>
              <w:spacing w:after="120"/>
              <w:jc w:val="center"/>
              <w:rPr>
                <w:rFonts w:cstheme="minorHAnsi"/>
                <w:sz w:val="20"/>
                <w:szCs w:val="20"/>
              </w:rPr>
            </w:pPr>
            <w:r>
              <w:rPr>
                <w:rFonts w:ascii="Calibri" w:hAnsi="Calibri"/>
                <w:sz w:val="20"/>
              </w:rPr>
              <w:t>354</w:t>
            </w:r>
          </w:p>
        </w:tc>
        <w:tc>
          <w:tcPr>
            <w:tcW w:w="1530" w:type="dxa"/>
          </w:tcPr>
          <w:p w14:paraId="4735AFE5" w14:textId="3ECD5E64"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3276CB02" w14:textId="2601BA89"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NF Tieton</w:t>
            </w:r>
          </w:p>
        </w:tc>
      </w:tr>
      <w:tr w:rsidR="00133B19" w:rsidRPr="0019744E" w14:paraId="4854769A" w14:textId="77777777" w:rsidTr="00893AA2">
        <w:trPr>
          <w:trHeight w:val="389"/>
        </w:trPr>
        <w:tc>
          <w:tcPr>
            <w:tcW w:w="1620" w:type="dxa"/>
          </w:tcPr>
          <w:p w14:paraId="2FDE40F0" w14:textId="4E34FAE5"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7C6DF29A" w14:textId="07551B38" w:rsidR="00133B19" w:rsidRPr="00684B88" w:rsidRDefault="00133B19" w:rsidP="00133B19">
            <w:pPr>
              <w:spacing w:after="120"/>
              <w:jc w:val="center"/>
              <w:rPr>
                <w:rFonts w:cstheme="minorHAnsi"/>
                <w:sz w:val="20"/>
                <w:szCs w:val="20"/>
              </w:rPr>
            </w:pPr>
            <w:r>
              <w:rPr>
                <w:rFonts w:ascii="Calibri" w:hAnsi="Calibri"/>
                <w:sz w:val="20"/>
              </w:rPr>
              <w:t>08/14/2024</w:t>
            </w:r>
          </w:p>
        </w:tc>
        <w:tc>
          <w:tcPr>
            <w:tcW w:w="1800" w:type="dxa"/>
          </w:tcPr>
          <w:p w14:paraId="2100FFB9" w14:textId="4D79E98C"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75</w:t>
            </w:r>
          </w:p>
        </w:tc>
        <w:tc>
          <w:tcPr>
            <w:tcW w:w="1350" w:type="dxa"/>
          </w:tcPr>
          <w:p w14:paraId="3E5F26C3" w14:textId="2C163221" w:rsidR="00133B19" w:rsidRPr="00684B88" w:rsidRDefault="00133B19" w:rsidP="00133B19">
            <w:pPr>
              <w:spacing w:after="120"/>
              <w:jc w:val="center"/>
              <w:rPr>
                <w:rFonts w:cstheme="minorHAnsi"/>
                <w:sz w:val="20"/>
                <w:szCs w:val="20"/>
              </w:rPr>
            </w:pPr>
            <w:r>
              <w:rPr>
                <w:rFonts w:ascii="Calibri" w:hAnsi="Calibri"/>
                <w:sz w:val="20"/>
              </w:rPr>
              <w:t>434</w:t>
            </w:r>
          </w:p>
        </w:tc>
        <w:tc>
          <w:tcPr>
            <w:tcW w:w="1530" w:type="dxa"/>
          </w:tcPr>
          <w:p w14:paraId="0126DE1C" w14:textId="5E095224"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635ED669" w14:textId="0DFF0D18"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3927BE12" w14:textId="77777777" w:rsidTr="00893AA2">
        <w:trPr>
          <w:trHeight w:val="389"/>
        </w:trPr>
        <w:tc>
          <w:tcPr>
            <w:tcW w:w="1620" w:type="dxa"/>
          </w:tcPr>
          <w:p w14:paraId="433D7D4F" w14:textId="58DA188F" w:rsidR="00133B19" w:rsidRPr="00684B88" w:rsidRDefault="00133B19" w:rsidP="00133B19">
            <w:pPr>
              <w:spacing w:after="120"/>
              <w:jc w:val="center"/>
              <w:rPr>
                <w:rFonts w:cstheme="minorHAnsi"/>
                <w:sz w:val="20"/>
                <w:szCs w:val="20"/>
              </w:rPr>
            </w:pPr>
            <w:r>
              <w:rPr>
                <w:rFonts w:ascii="Calibri" w:hAnsi="Calibri"/>
                <w:sz w:val="20"/>
              </w:rPr>
              <w:t>Clear Creek Dam</w:t>
            </w:r>
          </w:p>
        </w:tc>
        <w:tc>
          <w:tcPr>
            <w:tcW w:w="1440" w:type="dxa"/>
          </w:tcPr>
          <w:p w14:paraId="28FD0F20" w14:textId="3CC4728E" w:rsidR="00133B19" w:rsidRPr="00684B88" w:rsidRDefault="00133B19" w:rsidP="00133B19">
            <w:pPr>
              <w:spacing w:after="120"/>
              <w:jc w:val="center"/>
              <w:rPr>
                <w:rFonts w:cstheme="minorHAnsi"/>
                <w:sz w:val="20"/>
                <w:szCs w:val="20"/>
              </w:rPr>
            </w:pPr>
            <w:r>
              <w:rPr>
                <w:rFonts w:ascii="Calibri" w:hAnsi="Calibri"/>
                <w:sz w:val="20"/>
              </w:rPr>
              <w:t>08/14/2024</w:t>
            </w:r>
          </w:p>
        </w:tc>
        <w:tc>
          <w:tcPr>
            <w:tcW w:w="1800" w:type="dxa"/>
          </w:tcPr>
          <w:p w14:paraId="0F3A06C9" w14:textId="526C364E"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2C*</w:t>
            </w:r>
          </w:p>
        </w:tc>
        <w:tc>
          <w:tcPr>
            <w:tcW w:w="1350" w:type="dxa"/>
          </w:tcPr>
          <w:p w14:paraId="4022FD6C" w14:textId="7E144395" w:rsidR="00133B19" w:rsidRPr="00684B88" w:rsidRDefault="00133B19" w:rsidP="00133B19">
            <w:pPr>
              <w:spacing w:after="120"/>
              <w:jc w:val="center"/>
              <w:rPr>
                <w:rFonts w:cstheme="minorHAnsi"/>
                <w:sz w:val="20"/>
                <w:szCs w:val="20"/>
              </w:rPr>
            </w:pPr>
            <w:r>
              <w:rPr>
                <w:rFonts w:ascii="Calibri" w:hAnsi="Calibri"/>
                <w:sz w:val="20"/>
              </w:rPr>
              <w:t>393</w:t>
            </w:r>
          </w:p>
        </w:tc>
        <w:tc>
          <w:tcPr>
            <w:tcW w:w="1530" w:type="dxa"/>
          </w:tcPr>
          <w:p w14:paraId="6E7E292B" w14:textId="25DDAC98" w:rsidR="00133B19" w:rsidRPr="00684B88" w:rsidRDefault="00133B19" w:rsidP="00133B19">
            <w:pPr>
              <w:spacing w:after="120"/>
              <w:jc w:val="center"/>
              <w:rPr>
                <w:rFonts w:cstheme="minorHAnsi"/>
                <w:sz w:val="20"/>
                <w:szCs w:val="20"/>
              </w:rPr>
            </w:pPr>
            <w:r>
              <w:rPr>
                <w:rFonts w:ascii="Calibri" w:hAnsi="Calibri"/>
                <w:sz w:val="20"/>
              </w:rPr>
              <w:t>RECAP (2024)</w:t>
            </w:r>
          </w:p>
        </w:tc>
        <w:tc>
          <w:tcPr>
            <w:tcW w:w="1890" w:type="dxa"/>
          </w:tcPr>
          <w:p w14:paraId="1960FF1D" w14:textId="73F7E7C5"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SF Tieton</w:t>
            </w:r>
          </w:p>
        </w:tc>
      </w:tr>
      <w:tr w:rsidR="00133B19" w:rsidRPr="0019744E" w14:paraId="15DF3F80" w14:textId="77777777" w:rsidTr="00893AA2">
        <w:trPr>
          <w:trHeight w:val="389"/>
        </w:trPr>
        <w:tc>
          <w:tcPr>
            <w:tcW w:w="1620" w:type="dxa"/>
          </w:tcPr>
          <w:p w14:paraId="72BF6E95" w14:textId="3502ED51"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35023B59" w14:textId="44349DEB" w:rsidR="00133B19" w:rsidRPr="00684B88" w:rsidRDefault="00133B19" w:rsidP="00133B19">
            <w:pPr>
              <w:spacing w:after="120"/>
              <w:jc w:val="center"/>
              <w:rPr>
                <w:rFonts w:cstheme="minorHAnsi"/>
                <w:sz w:val="20"/>
                <w:szCs w:val="20"/>
              </w:rPr>
            </w:pPr>
            <w:r>
              <w:rPr>
                <w:rFonts w:ascii="Calibri" w:hAnsi="Calibri"/>
                <w:sz w:val="20"/>
              </w:rPr>
              <w:t>09/04/2024</w:t>
            </w:r>
          </w:p>
        </w:tc>
        <w:tc>
          <w:tcPr>
            <w:tcW w:w="1800" w:type="dxa"/>
          </w:tcPr>
          <w:p w14:paraId="31AB8A7E" w14:textId="25FBBEC8"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E1DAC7F*</w:t>
            </w:r>
          </w:p>
        </w:tc>
        <w:tc>
          <w:tcPr>
            <w:tcW w:w="1350" w:type="dxa"/>
          </w:tcPr>
          <w:p w14:paraId="1CECD05A" w14:textId="4424792E" w:rsidR="00133B19" w:rsidRPr="00684B88" w:rsidRDefault="00133B19" w:rsidP="00133B19">
            <w:pPr>
              <w:spacing w:after="120"/>
              <w:jc w:val="center"/>
              <w:rPr>
                <w:rFonts w:cstheme="minorHAnsi"/>
                <w:sz w:val="20"/>
                <w:szCs w:val="20"/>
              </w:rPr>
            </w:pPr>
            <w:r>
              <w:rPr>
                <w:rFonts w:ascii="Calibri" w:hAnsi="Calibri"/>
                <w:sz w:val="20"/>
              </w:rPr>
              <w:t>561</w:t>
            </w:r>
          </w:p>
        </w:tc>
        <w:tc>
          <w:tcPr>
            <w:tcW w:w="1530" w:type="dxa"/>
          </w:tcPr>
          <w:p w14:paraId="739B8D97" w14:textId="151DD287"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4401D899" w14:textId="1F18C0EA"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Gold Creek</w:t>
            </w:r>
          </w:p>
        </w:tc>
      </w:tr>
      <w:tr w:rsidR="00133B19" w:rsidRPr="0019744E" w14:paraId="4472D347" w14:textId="77777777" w:rsidTr="00893AA2">
        <w:trPr>
          <w:trHeight w:val="389"/>
        </w:trPr>
        <w:tc>
          <w:tcPr>
            <w:tcW w:w="1620" w:type="dxa"/>
          </w:tcPr>
          <w:p w14:paraId="3058B9F3" w14:textId="050DA036"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56E26230" w14:textId="6E61EB96" w:rsidR="00133B19" w:rsidRPr="00684B88" w:rsidRDefault="00133B19" w:rsidP="00133B19">
            <w:pPr>
              <w:spacing w:after="120"/>
              <w:jc w:val="center"/>
              <w:rPr>
                <w:rFonts w:cstheme="minorHAnsi"/>
                <w:sz w:val="20"/>
                <w:szCs w:val="20"/>
              </w:rPr>
            </w:pPr>
            <w:r>
              <w:rPr>
                <w:rFonts w:ascii="Calibri" w:hAnsi="Calibri"/>
                <w:sz w:val="20"/>
              </w:rPr>
              <w:t>09/04/2024</w:t>
            </w:r>
          </w:p>
        </w:tc>
        <w:tc>
          <w:tcPr>
            <w:tcW w:w="1800" w:type="dxa"/>
          </w:tcPr>
          <w:p w14:paraId="45DDAD25" w14:textId="04791F92"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E1DACDB*</w:t>
            </w:r>
          </w:p>
        </w:tc>
        <w:tc>
          <w:tcPr>
            <w:tcW w:w="1350" w:type="dxa"/>
          </w:tcPr>
          <w:p w14:paraId="644838E2" w14:textId="2A2E82E9" w:rsidR="00133B19" w:rsidRPr="00684B88" w:rsidRDefault="00133B19" w:rsidP="00133B19">
            <w:pPr>
              <w:spacing w:after="120"/>
              <w:jc w:val="center"/>
              <w:rPr>
                <w:rFonts w:cstheme="minorHAnsi"/>
                <w:sz w:val="20"/>
                <w:szCs w:val="20"/>
              </w:rPr>
            </w:pPr>
            <w:r>
              <w:rPr>
                <w:rFonts w:ascii="Calibri" w:hAnsi="Calibri"/>
                <w:sz w:val="20"/>
              </w:rPr>
              <w:t>625</w:t>
            </w:r>
          </w:p>
        </w:tc>
        <w:tc>
          <w:tcPr>
            <w:tcW w:w="1530" w:type="dxa"/>
          </w:tcPr>
          <w:p w14:paraId="0023ACC4" w14:textId="00DF7CF6"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41BB2B24" w14:textId="09E63865"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Gold Creek</w:t>
            </w:r>
          </w:p>
        </w:tc>
      </w:tr>
      <w:tr w:rsidR="00133B19" w:rsidRPr="0019744E" w14:paraId="0C5E477C" w14:textId="77777777" w:rsidTr="00893AA2">
        <w:trPr>
          <w:trHeight w:val="389"/>
        </w:trPr>
        <w:tc>
          <w:tcPr>
            <w:tcW w:w="1620" w:type="dxa"/>
          </w:tcPr>
          <w:p w14:paraId="78EE2543" w14:textId="1C0C5DDA"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6318740C" w14:textId="3FD9E452" w:rsidR="00133B19" w:rsidRPr="00684B88" w:rsidRDefault="00133B19" w:rsidP="00133B19">
            <w:pPr>
              <w:spacing w:after="120"/>
              <w:jc w:val="center"/>
              <w:rPr>
                <w:rFonts w:cstheme="minorHAnsi"/>
                <w:sz w:val="20"/>
                <w:szCs w:val="20"/>
              </w:rPr>
            </w:pPr>
            <w:r>
              <w:rPr>
                <w:rFonts w:ascii="Calibri" w:hAnsi="Calibri"/>
                <w:sz w:val="20"/>
              </w:rPr>
              <w:t>09/04/2024</w:t>
            </w:r>
          </w:p>
        </w:tc>
        <w:tc>
          <w:tcPr>
            <w:tcW w:w="1800" w:type="dxa"/>
          </w:tcPr>
          <w:p w14:paraId="3C28E22D" w14:textId="499E9022"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7749399B*</w:t>
            </w:r>
          </w:p>
        </w:tc>
        <w:tc>
          <w:tcPr>
            <w:tcW w:w="1350" w:type="dxa"/>
          </w:tcPr>
          <w:p w14:paraId="0779AED2" w14:textId="6AF7A514" w:rsidR="00133B19" w:rsidRPr="00684B88" w:rsidRDefault="00133B19" w:rsidP="00133B19">
            <w:pPr>
              <w:spacing w:after="120"/>
              <w:jc w:val="center"/>
              <w:rPr>
                <w:rFonts w:cstheme="minorHAnsi"/>
                <w:sz w:val="20"/>
                <w:szCs w:val="20"/>
              </w:rPr>
            </w:pPr>
            <w:r>
              <w:rPr>
                <w:rFonts w:ascii="Calibri" w:hAnsi="Calibri"/>
                <w:sz w:val="20"/>
              </w:rPr>
              <w:t>589</w:t>
            </w:r>
          </w:p>
        </w:tc>
        <w:tc>
          <w:tcPr>
            <w:tcW w:w="1530" w:type="dxa"/>
          </w:tcPr>
          <w:p w14:paraId="3E4FE451" w14:textId="3A916E35" w:rsidR="00133B19" w:rsidRPr="00684B88" w:rsidRDefault="00133B19" w:rsidP="00133B19">
            <w:pPr>
              <w:spacing w:after="120"/>
              <w:jc w:val="center"/>
              <w:rPr>
                <w:rFonts w:cstheme="minorHAnsi"/>
                <w:sz w:val="20"/>
                <w:szCs w:val="20"/>
              </w:rPr>
            </w:pPr>
            <w:r>
              <w:rPr>
                <w:rFonts w:ascii="Calibri" w:hAnsi="Calibri"/>
                <w:sz w:val="20"/>
              </w:rPr>
              <w:t>RECAP (2020)</w:t>
            </w:r>
          </w:p>
        </w:tc>
        <w:tc>
          <w:tcPr>
            <w:tcW w:w="1890" w:type="dxa"/>
          </w:tcPr>
          <w:p w14:paraId="623452ED" w14:textId="747EA361"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Gold Creek - La Salle</w:t>
            </w:r>
          </w:p>
        </w:tc>
      </w:tr>
      <w:tr w:rsidR="00133B19" w:rsidRPr="0019744E" w14:paraId="4934A684" w14:textId="77777777" w:rsidTr="00893AA2">
        <w:trPr>
          <w:trHeight w:val="389"/>
        </w:trPr>
        <w:tc>
          <w:tcPr>
            <w:tcW w:w="1620" w:type="dxa"/>
          </w:tcPr>
          <w:p w14:paraId="4A47EFC9" w14:textId="1B45574E"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44C6C497" w14:textId="149A2C6B" w:rsidR="00133B19" w:rsidRPr="00684B88" w:rsidRDefault="00133B19" w:rsidP="00133B19">
            <w:pPr>
              <w:spacing w:after="120"/>
              <w:jc w:val="center"/>
              <w:rPr>
                <w:rFonts w:cstheme="minorHAnsi"/>
                <w:sz w:val="20"/>
                <w:szCs w:val="20"/>
              </w:rPr>
            </w:pPr>
            <w:r>
              <w:rPr>
                <w:rFonts w:ascii="Calibri" w:hAnsi="Calibri"/>
                <w:sz w:val="20"/>
              </w:rPr>
              <w:t>09/04/2024</w:t>
            </w:r>
          </w:p>
        </w:tc>
        <w:tc>
          <w:tcPr>
            <w:tcW w:w="1800" w:type="dxa"/>
          </w:tcPr>
          <w:p w14:paraId="1870B524" w14:textId="0F847745"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7791E8A2*</w:t>
            </w:r>
          </w:p>
        </w:tc>
        <w:tc>
          <w:tcPr>
            <w:tcW w:w="1350" w:type="dxa"/>
          </w:tcPr>
          <w:p w14:paraId="36E1E937" w14:textId="22B8ED15" w:rsidR="00133B19" w:rsidRPr="00684B88" w:rsidRDefault="00133B19" w:rsidP="00133B19">
            <w:pPr>
              <w:spacing w:after="120"/>
              <w:jc w:val="center"/>
              <w:rPr>
                <w:rFonts w:cstheme="minorHAnsi"/>
                <w:sz w:val="20"/>
                <w:szCs w:val="20"/>
              </w:rPr>
            </w:pPr>
            <w:r>
              <w:rPr>
                <w:rFonts w:ascii="Calibri" w:hAnsi="Calibri"/>
                <w:sz w:val="20"/>
              </w:rPr>
              <w:t>483</w:t>
            </w:r>
          </w:p>
        </w:tc>
        <w:tc>
          <w:tcPr>
            <w:tcW w:w="1530" w:type="dxa"/>
          </w:tcPr>
          <w:p w14:paraId="7ACFE428" w14:textId="6AB49F21" w:rsidR="00133B19" w:rsidRPr="00684B88" w:rsidRDefault="00133B19" w:rsidP="00133B19">
            <w:pPr>
              <w:spacing w:after="120"/>
              <w:jc w:val="center"/>
              <w:rPr>
                <w:rFonts w:cstheme="minorHAnsi"/>
                <w:sz w:val="20"/>
                <w:szCs w:val="20"/>
              </w:rPr>
            </w:pPr>
            <w:r>
              <w:rPr>
                <w:rFonts w:ascii="Calibri" w:hAnsi="Calibri"/>
                <w:sz w:val="20"/>
              </w:rPr>
              <w:t>RECAP (2021)</w:t>
            </w:r>
          </w:p>
        </w:tc>
        <w:tc>
          <w:tcPr>
            <w:tcW w:w="1890" w:type="dxa"/>
          </w:tcPr>
          <w:p w14:paraId="13BCB33B" w14:textId="59B0CD64"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Gold Creek - La Salle</w:t>
            </w:r>
          </w:p>
        </w:tc>
      </w:tr>
      <w:tr w:rsidR="00133B19" w:rsidRPr="0019744E" w14:paraId="7727B5F5" w14:textId="77777777" w:rsidTr="00893AA2">
        <w:trPr>
          <w:trHeight w:val="389"/>
        </w:trPr>
        <w:tc>
          <w:tcPr>
            <w:tcW w:w="1620" w:type="dxa"/>
          </w:tcPr>
          <w:p w14:paraId="28206C5E" w14:textId="7C1276CF"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7EEA1E92" w14:textId="1521DE73" w:rsidR="00133B19" w:rsidRPr="00684B88" w:rsidRDefault="00133B19" w:rsidP="00133B19">
            <w:pPr>
              <w:spacing w:after="120"/>
              <w:jc w:val="center"/>
              <w:rPr>
                <w:rFonts w:cstheme="minorHAnsi"/>
                <w:sz w:val="20"/>
                <w:szCs w:val="20"/>
              </w:rPr>
            </w:pPr>
            <w:r>
              <w:rPr>
                <w:rFonts w:ascii="Calibri" w:hAnsi="Calibri"/>
                <w:sz w:val="20"/>
              </w:rPr>
              <w:t>09/16/2024</w:t>
            </w:r>
          </w:p>
        </w:tc>
        <w:tc>
          <w:tcPr>
            <w:tcW w:w="1800" w:type="dxa"/>
          </w:tcPr>
          <w:p w14:paraId="76A3D1BA" w14:textId="20BFB25B"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779210C8*</w:t>
            </w:r>
          </w:p>
        </w:tc>
        <w:tc>
          <w:tcPr>
            <w:tcW w:w="1350" w:type="dxa"/>
          </w:tcPr>
          <w:p w14:paraId="05B1D52B" w14:textId="6B73EAA0" w:rsidR="00133B19" w:rsidRPr="00684B88" w:rsidRDefault="00133B19" w:rsidP="00133B19">
            <w:pPr>
              <w:spacing w:after="120"/>
              <w:jc w:val="center"/>
              <w:rPr>
                <w:rFonts w:cstheme="minorHAnsi"/>
                <w:sz w:val="20"/>
                <w:szCs w:val="20"/>
              </w:rPr>
            </w:pPr>
            <w:r>
              <w:rPr>
                <w:rFonts w:ascii="Calibri" w:hAnsi="Calibri"/>
                <w:sz w:val="20"/>
              </w:rPr>
              <w:t>556</w:t>
            </w:r>
          </w:p>
        </w:tc>
        <w:tc>
          <w:tcPr>
            <w:tcW w:w="1530" w:type="dxa"/>
          </w:tcPr>
          <w:p w14:paraId="41FC95EB" w14:textId="773EAFC0" w:rsidR="00133B19" w:rsidRPr="00684B88" w:rsidRDefault="00133B19" w:rsidP="00133B19">
            <w:pPr>
              <w:spacing w:after="120"/>
              <w:jc w:val="center"/>
              <w:rPr>
                <w:rFonts w:cstheme="minorHAnsi"/>
                <w:sz w:val="20"/>
                <w:szCs w:val="20"/>
              </w:rPr>
            </w:pPr>
            <w:r>
              <w:rPr>
                <w:rFonts w:ascii="Calibri" w:hAnsi="Calibri"/>
                <w:sz w:val="20"/>
              </w:rPr>
              <w:t>RECAP (2021)</w:t>
            </w:r>
          </w:p>
        </w:tc>
        <w:tc>
          <w:tcPr>
            <w:tcW w:w="1890" w:type="dxa"/>
          </w:tcPr>
          <w:p w14:paraId="124B8B32" w14:textId="22A21603"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Gold Creek - La Salle</w:t>
            </w:r>
          </w:p>
        </w:tc>
      </w:tr>
      <w:tr w:rsidR="00133B19" w:rsidRPr="0019744E" w14:paraId="4F6CE6DE" w14:textId="77777777" w:rsidTr="00893AA2">
        <w:trPr>
          <w:trHeight w:val="389"/>
        </w:trPr>
        <w:tc>
          <w:tcPr>
            <w:tcW w:w="1620" w:type="dxa"/>
          </w:tcPr>
          <w:p w14:paraId="2CCEAABF" w14:textId="2964B0F6"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0F793F0D" w14:textId="7EBA828F" w:rsidR="00133B19" w:rsidRPr="00684B88" w:rsidRDefault="00133B19" w:rsidP="00133B19">
            <w:pPr>
              <w:spacing w:after="120"/>
              <w:jc w:val="center"/>
              <w:rPr>
                <w:rFonts w:cstheme="minorHAnsi"/>
                <w:sz w:val="20"/>
                <w:szCs w:val="20"/>
              </w:rPr>
            </w:pPr>
            <w:r>
              <w:rPr>
                <w:rFonts w:ascii="Calibri" w:hAnsi="Calibri"/>
                <w:sz w:val="20"/>
              </w:rPr>
              <w:t>09/16/2024</w:t>
            </w:r>
          </w:p>
        </w:tc>
        <w:tc>
          <w:tcPr>
            <w:tcW w:w="1800" w:type="dxa"/>
          </w:tcPr>
          <w:p w14:paraId="39748B26" w14:textId="41A66542"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3DD.003D481239*</w:t>
            </w:r>
          </w:p>
        </w:tc>
        <w:tc>
          <w:tcPr>
            <w:tcW w:w="1350" w:type="dxa"/>
          </w:tcPr>
          <w:p w14:paraId="470AF7D6" w14:textId="13C121EF" w:rsidR="00133B19" w:rsidRPr="00684B88" w:rsidRDefault="00133B19" w:rsidP="00133B19">
            <w:pPr>
              <w:spacing w:after="120"/>
              <w:jc w:val="center"/>
              <w:rPr>
                <w:rFonts w:cstheme="minorHAnsi"/>
                <w:sz w:val="20"/>
                <w:szCs w:val="20"/>
              </w:rPr>
            </w:pPr>
            <w:r>
              <w:rPr>
                <w:rFonts w:ascii="Calibri" w:hAnsi="Calibri"/>
                <w:sz w:val="20"/>
              </w:rPr>
              <w:t>360</w:t>
            </w:r>
          </w:p>
        </w:tc>
        <w:tc>
          <w:tcPr>
            <w:tcW w:w="1530" w:type="dxa"/>
          </w:tcPr>
          <w:p w14:paraId="34DDED2E" w14:textId="683602C9" w:rsidR="00133B19" w:rsidRPr="00684B88" w:rsidRDefault="00133B19" w:rsidP="00133B19">
            <w:pPr>
              <w:spacing w:after="120"/>
              <w:jc w:val="center"/>
              <w:rPr>
                <w:rFonts w:cstheme="minorHAnsi"/>
                <w:sz w:val="20"/>
                <w:szCs w:val="20"/>
              </w:rPr>
            </w:pPr>
            <w:r>
              <w:rPr>
                <w:rFonts w:ascii="Calibri" w:hAnsi="Calibri"/>
                <w:sz w:val="20"/>
              </w:rPr>
              <w:t>RECAP (2024)</w:t>
            </w:r>
          </w:p>
        </w:tc>
        <w:tc>
          <w:tcPr>
            <w:tcW w:w="1890" w:type="dxa"/>
          </w:tcPr>
          <w:p w14:paraId="0AD2AE14" w14:textId="0F49BC3F" w:rsidR="00133B19" w:rsidRPr="00684B88" w:rsidRDefault="00133B19" w:rsidP="00133B19">
            <w:pPr>
              <w:spacing w:after="120"/>
              <w:jc w:val="center"/>
              <w:rPr>
                <w:rFonts w:eastAsia="Calibri" w:cstheme="minorHAnsi"/>
                <w:color w:val="000000" w:themeColor="text1"/>
                <w:sz w:val="20"/>
                <w:szCs w:val="20"/>
              </w:rPr>
            </w:pPr>
            <w:r>
              <w:rPr>
                <w:rFonts w:ascii="Calibri" w:hAnsi="Calibri"/>
                <w:sz w:val="20"/>
              </w:rPr>
              <w:t>Gold Creek - La Salle</w:t>
            </w:r>
          </w:p>
        </w:tc>
      </w:tr>
      <w:tr w:rsidR="00133B19" w:rsidRPr="0019744E" w14:paraId="13023C5F" w14:textId="77777777" w:rsidTr="00893AA2">
        <w:trPr>
          <w:trHeight w:val="389"/>
        </w:trPr>
        <w:tc>
          <w:tcPr>
            <w:tcW w:w="1620" w:type="dxa"/>
          </w:tcPr>
          <w:p w14:paraId="2D3967EB" w14:textId="7045706B"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0E5478D8" w14:textId="3EE4971D" w:rsidR="00133B19" w:rsidRPr="00684B88" w:rsidRDefault="00133B19" w:rsidP="00133B19">
            <w:pPr>
              <w:spacing w:after="120"/>
              <w:jc w:val="center"/>
              <w:rPr>
                <w:rFonts w:cstheme="minorHAnsi"/>
                <w:sz w:val="20"/>
                <w:szCs w:val="20"/>
              </w:rPr>
            </w:pPr>
            <w:r>
              <w:rPr>
                <w:rFonts w:ascii="Calibri" w:hAnsi="Calibri"/>
                <w:sz w:val="20"/>
              </w:rPr>
              <w:t>09/30/2024</w:t>
            </w:r>
          </w:p>
        </w:tc>
        <w:tc>
          <w:tcPr>
            <w:tcW w:w="1800" w:type="dxa"/>
          </w:tcPr>
          <w:p w14:paraId="59ACA69C" w14:textId="4C31C83E" w:rsidR="00133B19" w:rsidRPr="00684B88" w:rsidRDefault="00133B19" w:rsidP="00133B19">
            <w:pPr>
              <w:spacing w:after="120"/>
              <w:jc w:val="center"/>
              <w:rPr>
                <w:rFonts w:cstheme="minorHAnsi"/>
                <w:color w:val="000000"/>
                <w:sz w:val="20"/>
                <w:szCs w:val="20"/>
              </w:rPr>
            </w:pPr>
            <w:r>
              <w:rPr>
                <w:rFonts w:ascii="Calibri" w:hAnsi="Calibri"/>
                <w:sz w:val="20"/>
              </w:rPr>
              <w:t>3DD.003D481249*</w:t>
            </w:r>
          </w:p>
        </w:tc>
        <w:tc>
          <w:tcPr>
            <w:tcW w:w="1350" w:type="dxa"/>
          </w:tcPr>
          <w:p w14:paraId="4F809057" w14:textId="0A9756CB" w:rsidR="00133B19" w:rsidRPr="00684B88" w:rsidRDefault="00133B19" w:rsidP="00133B19">
            <w:pPr>
              <w:spacing w:after="120"/>
              <w:jc w:val="center"/>
              <w:rPr>
                <w:rFonts w:cstheme="minorHAnsi"/>
                <w:color w:val="000000"/>
                <w:sz w:val="20"/>
                <w:szCs w:val="20"/>
              </w:rPr>
            </w:pPr>
            <w:r>
              <w:rPr>
                <w:rFonts w:ascii="Calibri" w:hAnsi="Calibri"/>
                <w:sz w:val="20"/>
              </w:rPr>
              <w:t>626</w:t>
            </w:r>
          </w:p>
        </w:tc>
        <w:tc>
          <w:tcPr>
            <w:tcW w:w="1530" w:type="dxa"/>
          </w:tcPr>
          <w:p w14:paraId="4B654D3A" w14:textId="14E98E0C"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122E3DB6" w14:textId="629577FF" w:rsidR="00133B19" w:rsidRPr="00684B88" w:rsidRDefault="00133B19" w:rsidP="00133B19">
            <w:pPr>
              <w:spacing w:after="120"/>
              <w:jc w:val="center"/>
              <w:rPr>
                <w:rFonts w:cstheme="minorHAnsi"/>
                <w:color w:val="000000"/>
                <w:sz w:val="20"/>
                <w:szCs w:val="20"/>
              </w:rPr>
            </w:pPr>
            <w:r>
              <w:rPr>
                <w:rFonts w:ascii="Calibri" w:hAnsi="Calibri"/>
                <w:sz w:val="20"/>
              </w:rPr>
              <w:t>Gold Creek</w:t>
            </w:r>
          </w:p>
        </w:tc>
      </w:tr>
      <w:tr w:rsidR="00133B19" w:rsidRPr="0019744E" w14:paraId="36AB1B91" w14:textId="77777777" w:rsidTr="00893AA2">
        <w:trPr>
          <w:trHeight w:val="389"/>
        </w:trPr>
        <w:tc>
          <w:tcPr>
            <w:tcW w:w="1620" w:type="dxa"/>
          </w:tcPr>
          <w:p w14:paraId="4000FE18" w14:textId="1E23EC3F"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0120B378" w14:textId="03A56B25" w:rsidR="00133B19" w:rsidRPr="00684B88" w:rsidRDefault="00133B19" w:rsidP="00133B19">
            <w:pPr>
              <w:spacing w:after="120"/>
              <w:jc w:val="center"/>
              <w:rPr>
                <w:rFonts w:cstheme="minorHAnsi"/>
                <w:sz w:val="20"/>
                <w:szCs w:val="20"/>
              </w:rPr>
            </w:pPr>
            <w:r>
              <w:rPr>
                <w:rFonts w:ascii="Calibri" w:hAnsi="Calibri"/>
                <w:sz w:val="20"/>
              </w:rPr>
              <w:t>09/30/2024</w:t>
            </w:r>
          </w:p>
        </w:tc>
        <w:tc>
          <w:tcPr>
            <w:tcW w:w="1800" w:type="dxa"/>
          </w:tcPr>
          <w:p w14:paraId="5E91A06A" w14:textId="7726DA93" w:rsidR="00133B19" w:rsidRPr="00684B88" w:rsidRDefault="00133B19" w:rsidP="00133B19">
            <w:pPr>
              <w:spacing w:after="120"/>
              <w:jc w:val="center"/>
              <w:rPr>
                <w:rFonts w:cstheme="minorHAnsi"/>
                <w:color w:val="000000"/>
                <w:sz w:val="20"/>
                <w:szCs w:val="20"/>
              </w:rPr>
            </w:pPr>
            <w:r>
              <w:rPr>
                <w:rFonts w:ascii="Calibri" w:hAnsi="Calibri"/>
                <w:sz w:val="20"/>
              </w:rPr>
              <w:t>3DD.003D481262*</w:t>
            </w:r>
          </w:p>
        </w:tc>
        <w:tc>
          <w:tcPr>
            <w:tcW w:w="1350" w:type="dxa"/>
          </w:tcPr>
          <w:p w14:paraId="13C3E797" w14:textId="0CCDBBE3" w:rsidR="00133B19" w:rsidRPr="00684B88" w:rsidRDefault="00133B19" w:rsidP="00133B19">
            <w:pPr>
              <w:spacing w:after="120"/>
              <w:jc w:val="center"/>
              <w:rPr>
                <w:rFonts w:cstheme="minorHAnsi"/>
                <w:color w:val="000000"/>
                <w:sz w:val="20"/>
                <w:szCs w:val="20"/>
              </w:rPr>
            </w:pPr>
            <w:r>
              <w:rPr>
                <w:rFonts w:ascii="Calibri" w:hAnsi="Calibri"/>
                <w:sz w:val="20"/>
              </w:rPr>
              <w:t>525</w:t>
            </w:r>
          </w:p>
        </w:tc>
        <w:tc>
          <w:tcPr>
            <w:tcW w:w="1530" w:type="dxa"/>
          </w:tcPr>
          <w:p w14:paraId="26669170" w14:textId="5F2F65A1"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D984C11" w14:textId="09406922" w:rsidR="00133B19" w:rsidRPr="00684B88" w:rsidRDefault="00133B19" w:rsidP="00133B19">
            <w:pPr>
              <w:spacing w:after="120"/>
              <w:jc w:val="center"/>
              <w:rPr>
                <w:rFonts w:cstheme="minorHAnsi"/>
                <w:color w:val="000000"/>
                <w:sz w:val="20"/>
                <w:szCs w:val="20"/>
              </w:rPr>
            </w:pPr>
            <w:r>
              <w:rPr>
                <w:rFonts w:ascii="Calibri" w:hAnsi="Calibri"/>
                <w:sz w:val="20"/>
              </w:rPr>
              <w:t>Gold Creek</w:t>
            </w:r>
          </w:p>
        </w:tc>
      </w:tr>
      <w:tr w:rsidR="00133B19" w:rsidRPr="0019744E" w14:paraId="6432681D" w14:textId="77777777" w:rsidTr="00893AA2">
        <w:trPr>
          <w:trHeight w:val="389"/>
        </w:trPr>
        <w:tc>
          <w:tcPr>
            <w:tcW w:w="1620" w:type="dxa"/>
          </w:tcPr>
          <w:p w14:paraId="1127D933" w14:textId="3A8F8133"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40C43AB7" w14:textId="2838562D" w:rsidR="00133B19" w:rsidRPr="00684B88" w:rsidRDefault="00133B19" w:rsidP="00133B19">
            <w:pPr>
              <w:spacing w:after="120"/>
              <w:jc w:val="center"/>
              <w:rPr>
                <w:rFonts w:cstheme="minorHAnsi"/>
                <w:sz w:val="20"/>
                <w:szCs w:val="20"/>
              </w:rPr>
            </w:pPr>
            <w:r>
              <w:rPr>
                <w:rFonts w:ascii="Calibri" w:hAnsi="Calibri"/>
                <w:sz w:val="20"/>
              </w:rPr>
              <w:t>09/30/2024</w:t>
            </w:r>
          </w:p>
        </w:tc>
        <w:tc>
          <w:tcPr>
            <w:tcW w:w="1800" w:type="dxa"/>
          </w:tcPr>
          <w:p w14:paraId="430D595E" w14:textId="2C540574" w:rsidR="00133B19" w:rsidRPr="00684B88" w:rsidRDefault="00133B19" w:rsidP="00133B19">
            <w:pPr>
              <w:spacing w:after="120"/>
              <w:jc w:val="center"/>
              <w:rPr>
                <w:rFonts w:cstheme="minorHAnsi"/>
                <w:color w:val="000000"/>
                <w:sz w:val="20"/>
                <w:szCs w:val="20"/>
              </w:rPr>
            </w:pPr>
            <w:r>
              <w:rPr>
                <w:rFonts w:ascii="Calibri" w:hAnsi="Calibri"/>
                <w:sz w:val="20"/>
              </w:rPr>
              <w:t>3DD.003D481266</w:t>
            </w:r>
          </w:p>
        </w:tc>
        <w:tc>
          <w:tcPr>
            <w:tcW w:w="1350" w:type="dxa"/>
          </w:tcPr>
          <w:p w14:paraId="722A51A6" w14:textId="7DD8E18F" w:rsidR="00133B19" w:rsidRPr="00684B88" w:rsidRDefault="00133B19" w:rsidP="00133B19">
            <w:pPr>
              <w:spacing w:after="120"/>
              <w:jc w:val="center"/>
              <w:rPr>
                <w:rFonts w:cstheme="minorHAnsi"/>
                <w:color w:val="000000"/>
                <w:sz w:val="20"/>
                <w:szCs w:val="20"/>
              </w:rPr>
            </w:pPr>
            <w:r>
              <w:rPr>
                <w:rFonts w:ascii="Calibri" w:hAnsi="Calibri"/>
                <w:sz w:val="20"/>
              </w:rPr>
              <w:t>500</w:t>
            </w:r>
          </w:p>
        </w:tc>
        <w:tc>
          <w:tcPr>
            <w:tcW w:w="1530" w:type="dxa"/>
          </w:tcPr>
          <w:p w14:paraId="1D5C42D3" w14:textId="5C040EE1"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C8B39B9" w14:textId="18D893BC" w:rsidR="00133B19" w:rsidRPr="00684B88" w:rsidRDefault="00133B19" w:rsidP="00133B19">
            <w:pPr>
              <w:spacing w:after="120"/>
              <w:jc w:val="center"/>
              <w:rPr>
                <w:rFonts w:cstheme="minorHAnsi"/>
                <w:color w:val="000000"/>
                <w:sz w:val="20"/>
                <w:szCs w:val="20"/>
              </w:rPr>
            </w:pPr>
            <w:r>
              <w:rPr>
                <w:rFonts w:ascii="Calibri" w:hAnsi="Calibri"/>
                <w:sz w:val="20"/>
              </w:rPr>
              <w:t>Gold Creek</w:t>
            </w:r>
          </w:p>
        </w:tc>
      </w:tr>
      <w:tr w:rsidR="00133B19" w:rsidRPr="0019744E" w14:paraId="17CAE7AD" w14:textId="77777777" w:rsidTr="00893AA2">
        <w:trPr>
          <w:trHeight w:val="389"/>
        </w:trPr>
        <w:tc>
          <w:tcPr>
            <w:tcW w:w="1620" w:type="dxa"/>
          </w:tcPr>
          <w:p w14:paraId="05C5CD9F" w14:textId="20D7A743"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106E0D0E" w14:textId="6FB75671" w:rsidR="00133B19" w:rsidRPr="00684B88" w:rsidRDefault="00133B19" w:rsidP="00133B19">
            <w:pPr>
              <w:spacing w:after="120"/>
              <w:jc w:val="center"/>
              <w:rPr>
                <w:rFonts w:cstheme="minorHAnsi"/>
                <w:sz w:val="20"/>
                <w:szCs w:val="20"/>
              </w:rPr>
            </w:pPr>
            <w:r>
              <w:rPr>
                <w:rFonts w:ascii="Calibri" w:hAnsi="Calibri"/>
                <w:sz w:val="20"/>
              </w:rPr>
              <w:t>09/30/2024</w:t>
            </w:r>
          </w:p>
        </w:tc>
        <w:tc>
          <w:tcPr>
            <w:tcW w:w="1800" w:type="dxa"/>
          </w:tcPr>
          <w:p w14:paraId="68F77FB7" w14:textId="20F25305" w:rsidR="00133B19" w:rsidRPr="00684B88" w:rsidRDefault="00133B19" w:rsidP="00133B19">
            <w:pPr>
              <w:spacing w:after="120"/>
              <w:jc w:val="center"/>
              <w:rPr>
                <w:rFonts w:cstheme="minorHAnsi"/>
                <w:color w:val="000000"/>
                <w:sz w:val="20"/>
                <w:szCs w:val="20"/>
              </w:rPr>
            </w:pPr>
            <w:r>
              <w:rPr>
                <w:rFonts w:ascii="Calibri" w:hAnsi="Calibri"/>
                <w:sz w:val="20"/>
              </w:rPr>
              <w:t>3DD.003D481268*</w:t>
            </w:r>
          </w:p>
        </w:tc>
        <w:tc>
          <w:tcPr>
            <w:tcW w:w="1350" w:type="dxa"/>
          </w:tcPr>
          <w:p w14:paraId="79EB8112" w14:textId="25C9E50B" w:rsidR="00133B19" w:rsidRPr="00684B88" w:rsidRDefault="00133B19" w:rsidP="00133B19">
            <w:pPr>
              <w:spacing w:after="120"/>
              <w:jc w:val="center"/>
              <w:rPr>
                <w:rFonts w:cstheme="minorHAnsi"/>
                <w:color w:val="000000"/>
                <w:sz w:val="20"/>
                <w:szCs w:val="20"/>
              </w:rPr>
            </w:pPr>
            <w:r>
              <w:rPr>
                <w:rFonts w:ascii="Calibri" w:hAnsi="Calibri"/>
                <w:sz w:val="20"/>
              </w:rPr>
              <w:t>610</w:t>
            </w:r>
          </w:p>
        </w:tc>
        <w:tc>
          <w:tcPr>
            <w:tcW w:w="1530" w:type="dxa"/>
          </w:tcPr>
          <w:p w14:paraId="39B00A17" w14:textId="2693E4F3"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AC37777" w14:textId="5C81E21E" w:rsidR="00133B19" w:rsidRPr="00684B88" w:rsidRDefault="00133B19" w:rsidP="00133B19">
            <w:pPr>
              <w:spacing w:after="120"/>
              <w:jc w:val="center"/>
              <w:rPr>
                <w:rFonts w:cstheme="minorHAnsi"/>
                <w:color w:val="000000"/>
                <w:sz w:val="20"/>
                <w:szCs w:val="20"/>
              </w:rPr>
            </w:pPr>
            <w:r>
              <w:rPr>
                <w:rFonts w:ascii="Calibri" w:hAnsi="Calibri"/>
                <w:sz w:val="20"/>
              </w:rPr>
              <w:t>Gold Creek</w:t>
            </w:r>
          </w:p>
        </w:tc>
      </w:tr>
      <w:tr w:rsidR="00133B19" w:rsidRPr="0019744E" w14:paraId="0FA51DB2" w14:textId="77777777" w:rsidTr="00893AA2">
        <w:trPr>
          <w:trHeight w:val="389"/>
        </w:trPr>
        <w:tc>
          <w:tcPr>
            <w:tcW w:w="1620" w:type="dxa"/>
          </w:tcPr>
          <w:p w14:paraId="6D947F0F" w14:textId="2BE6B9F5" w:rsidR="00133B19" w:rsidRPr="00684B88" w:rsidRDefault="00133B19" w:rsidP="00133B19">
            <w:pPr>
              <w:spacing w:after="120"/>
              <w:jc w:val="center"/>
              <w:rPr>
                <w:rFonts w:cstheme="minorHAnsi"/>
                <w:sz w:val="20"/>
                <w:szCs w:val="20"/>
              </w:rPr>
            </w:pPr>
            <w:r>
              <w:rPr>
                <w:rFonts w:ascii="Calibri" w:hAnsi="Calibri"/>
                <w:sz w:val="20"/>
              </w:rPr>
              <w:lastRenderedPageBreak/>
              <w:t>Keechelus Dam</w:t>
            </w:r>
          </w:p>
        </w:tc>
        <w:tc>
          <w:tcPr>
            <w:tcW w:w="1440" w:type="dxa"/>
          </w:tcPr>
          <w:p w14:paraId="74DB5157" w14:textId="2A53E349" w:rsidR="00133B19" w:rsidRPr="00684B88" w:rsidRDefault="00133B19" w:rsidP="00133B19">
            <w:pPr>
              <w:spacing w:after="120"/>
              <w:jc w:val="center"/>
              <w:rPr>
                <w:rFonts w:cstheme="minorHAnsi"/>
                <w:sz w:val="20"/>
                <w:szCs w:val="20"/>
              </w:rPr>
            </w:pPr>
            <w:r>
              <w:rPr>
                <w:rFonts w:ascii="Calibri" w:hAnsi="Calibri"/>
                <w:sz w:val="20"/>
              </w:rPr>
              <w:t>09/30/2024</w:t>
            </w:r>
          </w:p>
        </w:tc>
        <w:tc>
          <w:tcPr>
            <w:tcW w:w="1800" w:type="dxa"/>
          </w:tcPr>
          <w:p w14:paraId="1CCC7037" w14:textId="7E6F2349" w:rsidR="00133B19" w:rsidRPr="00684B88" w:rsidRDefault="00133B19" w:rsidP="00133B19">
            <w:pPr>
              <w:spacing w:after="120"/>
              <w:jc w:val="center"/>
              <w:rPr>
                <w:rFonts w:cstheme="minorHAnsi"/>
                <w:color w:val="000000"/>
                <w:sz w:val="20"/>
                <w:szCs w:val="20"/>
              </w:rPr>
            </w:pPr>
            <w:r>
              <w:rPr>
                <w:rFonts w:ascii="Calibri" w:hAnsi="Calibri"/>
                <w:sz w:val="20"/>
              </w:rPr>
              <w:t>3DD.0077928A18</w:t>
            </w:r>
          </w:p>
        </w:tc>
        <w:tc>
          <w:tcPr>
            <w:tcW w:w="1350" w:type="dxa"/>
          </w:tcPr>
          <w:p w14:paraId="69F9C053" w14:textId="6ED0BEBF" w:rsidR="00133B19" w:rsidRPr="00684B88" w:rsidRDefault="00133B19" w:rsidP="00133B19">
            <w:pPr>
              <w:spacing w:after="120"/>
              <w:jc w:val="center"/>
              <w:rPr>
                <w:rFonts w:cstheme="minorHAnsi"/>
                <w:color w:val="000000"/>
                <w:sz w:val="20"/>
                <w:szCs w:val="20"/>
              </w:rPr>
            </w:pPr>
            <w:r>
              <w:rPr>
                <w:rFonts w:ascii="Calibri" w:hAnsi="Calibri"/>
                <w:sz w:val="20"/>
              </w:rPr>
              <w:t>602</w:t>
            </w:r>
          </w:p>
        </w:tc>
        <w:tc>
          <w:tcPr>
            <w:tcW w:w="1530" w:type="dxa"/>
          </w:tcPr>
          <w:p w14:paraId="495E98A4" w14:textId="04022678" w:rsidR="00133B19" w:rsidRPr="00684B88" w:rsidRDefault="00133B19" w:rsidP="00133B19">
            <w:pPr>
              <w:spacing w:after="120"/>
              <w:jc w:val="center"/>
              <w:rPr>
                <w:rFonts w:cstheme="minorHAnsi"/>
                <w:sz w:val="20"/>
                <w:szCs w:val="20"/>
              </w:rPr>
            </w:pPr>
            <w:r>
              <w:rPr>
                <w:rFonts w:ascii="Calibri" w:hAnsi="Calibri"/>
                <w:sz w:val="20"/>
              </w:rPr>
              <w:t>RECAP (2021)</w:t>
            </w:r>
          </w:p>
        </w:tc>
        <w:tc>
          <w:tcPr>
            <w:tcW w:w="1890" w:type="dxa"/>
          </w:tcPr>
          <w:p w14:paraId="2D5421E5" w14:textId="1A59FCCA" w:rsidR="00133B19" w:rsidRPr="00684B88" w:rsidRDefault="00133B19" w:rsidP="00133B19">
            <w:pPr>
              <w:spacing w:after="120"/>
              <w:jc w:val="center"/>
              <w:rPr>
                <w:rFonts w:cstheme="minorHAnsi"/>
                <w:color w:val="000000"/>
                <w:sz w:val="20"/>
                <w:szCs w:val="20"/>
              </w:rPr>
            </w:pPr>
            <w:r>
              <w:rPr>
                <w:rFonts w:ascii="Calibri" w:hAnsi="Calibri"/>
                <w:sz w:val="20"/>
              </w:rPr>
              <w:t>Gold Creek - La Salle</w:t>
            </w:r>
          </w:p>
        </w:tc>
      </w:tr>
      <w:tr w:rsidR="00133B19" w:rsidRPr="0019744E" w14:paraId="1637C89E" w14:textId="77777777" w:rsidTr="00893AA2">
        <w:trPr>
          <w:trHeight w:val="389"/>
        </w:trPr>
        <w:tc>
          <w:tcPr>
            <w:tcW w:w="1620" w:type="dxa"/>
          </w:tcPr>
          <w:p w14:paraId="3672DBB6" w14:textId="004986B5"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6F63B6AC" w14:textId="5D6227C9" w:rsidR="00133B19" w:rsidRPr="00684B88" w:rsidRDefault="00133B19" w:rsidP="00133B19">
            <w:pPr>
              <w:spacing w:after="120"/>
              <w:jc w:val="center"/>
              <w:rPr>
                <w:rFonts w:cstheme="minorHAnsi"/>
                <w:sz w:val="20"/>
                <w:szCs w:val="20"/>
              </w:rPr>
            </w:pPr>
            <w:r>
              <w:rPr>
                <w:rFonts w:ascii="Calibri" w:hAnsi="Calibri"/>
                <w:sz w:val="20"/>
              </w:rPr>
              <w:t>09/30/2024</w:t>
            </w:r>
          </w:p>
        </w:tc>
        <w:tc>
          <w:tcPr>
            <w:tcW w:w="1800" w:type="dxa"/>
          </w:tcPr>
          <w:p w14:paraId="5F63D15B" w14:textId="40D3AE49" w:rsidR="00133B19" w:rsidRPr="00684B88" w:rsidRDefault="00133B19" w:rsidP="00133B19">
            <w:pPr>
              <w:spacing w:after="120"/>
              <w:jc w:val="center"/>
              <w:rPr>
                <w:rFonts w:cstheme="minorHAnsi"/>
                <w:color w:val="000000"/>
                <w:sz w:val="20"/>
                <w:szCs w:val="20"/>
              </w:rPr>
            </w:pPr>
            <w:r>
              <w:rPr>
                <w:rFonts w:ascii="Calibri" w:hAnsi="Calibri"/>
                <w:sz w:val="20"/>
              </w:rPr>
              <w:t>3DD.003D59D2E9</w:t>
            </w:r>
          </w:p>
        </w:tc>
        <w:tc>
          <w:tcPr>
            <w:tcW w:w="1350" w:type="dxa"/>
          </w:tcPr>
          <w:p w14:paraId="1363670E" w14:textId="7B8CADC5" w:rsidR="00133B19" w:rsidRPr="00684B88" w:rsidRDefault="00133B19" w:rsidP="00133B19">
            <w:pPr>
              <w:spacing w:after="120"/>
              <w:jc w:val="center"/>
              <w:rPr>
                <w:rFonts w:cstheme="minorHAnsi"/>
                <w:color w:val="000000"/>
                <w:sz w:val="20"/>
                <w:szCs w:val="20"/>
              </w:rPr>
            </w:pPr>
            <w:r>
              <w:rPr>
                <w:rFonts w:ascii="Calibri" w:hAnsi="Calibri"/>
                <w:sz w:val="20"/>
              </w:rPr>
              <w:t>354</w:t>
            </w:r>
          </w:p>
        </w:tc>
        <w:tc>
          <w:tcPr>
            <w:tcW w:w="1530" w:type="dxa"/>
          </w:tcPr>
          <w:p w14:paraId="20F00C47" w14:textId="39176248" w:rsidR="00133B19" w:rsidRPr="00684B88" w:rsidRDefault="00133B19" w:rsidP="00133B19">
            <w:pPr>
              <w:spacing w:after="120"/>
              <w:jc w:val="center"/>
              <w:rPr>
                <w:rFonts w:cstheme="minorHAnsi"/>
                <w:sz w:val="20"/>
                <w:szCs w:val="20"/>
              </w:rPr>
            </w:pPr>
            <w:r>
              <w:rPr>
                <w:rFonts w:ascii="Calibri" w:hAnsi="Calibri"/>
                <w:sz w:val="20"/>
              </w:rPr>
              <w:t>RECAP (2022)</w:t>
            </w:r>
          </w:p>
        </w:tc>
        <w:tc>
          <w:tcPr>
            <w:tcW w:w="1890" w:type="dxa"/>
          </w:tcPr>
          <w:p w14:paraId="67753324" w14:textId="2AB6C58B" w:rsidR="00133B19" w:rsidRPr="00684B88" w:rsidRDefault="00133B19" w:rsidP="00133B19">
            <w:pPr>
              <w:spacing w:after="120"/>
              <w:jc w:val="center"/>
              <w:rPr>
                <w:rFonts w:cstheme="minorHAnsi"/>
                <w:color w:val="000000"/>
                <w:sz w:val="20"/>
                <w:szCs w:val="20"/>
              </w:rPr>
            </w:pPr>
            <w:r>
              <w:rPr>
                <w:rFonts w:ascii="Calibri" w:hAnsi="Calibri"/>
                <w:sz w:val="20"/>
              </w:rPr>
              <w:t>Gold Creek - La Salle</w:t>
            </w:r>
          </w:p>
        </w:tc>
      </w:tr>
      <w:tr w:rsidR="00133B19" w:rsidRPr="0019744E" w14:paraId="43CA647B" w14:textId="77777777" w:rsidTr="00893AA2">
        <w:trPr>
          <w:trHeight w:val="389"/>
        </w:trPr>
        <w:tc>
          <w:tcPr>
            <w:tcW w:w="1620" w:type="dxa"/>
          </w:tcPr>
          <w:p w14:paraId="1162A1F6" w14:textId="65952C08"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0FEC174A" w14:textId="3E426691" w:rsidR="00133B19" w:rsidRPr="00684B88" w:rsidRDefault="00133B19" w:rsidP="00133B19">
            <w:pPr>
              <w:spacing w:after="120"/>
              <w:jc w:val="center"/>
              <w:rPr>
                <w:rFonts w:cstheme="minorHAnsi"/>
                <w:sz w:val="20"/>
                <w:szCs w:val="20"/>
              </w:rPr>
            </w:pPr>
            <w:r>
              <w:rPr>
                <w:rFonts w:ascii="Calibri" w:hAnsi="Calibri"/>
                <w:sz w:val="20"/>
              </w:rPr>
              <w:t>10/16/2024</w:t>
            </w:r>
          </w:p>
        </w:tc>
        <w:tc>
          <w:tcPr>
            <w:tcW w:w="1800" w:type="dxa"/>
          </w:tcPr>
          <w:p w14:paraId="6F4618D8" w14:textId="17F36C54" w:rsidR="00133B19" w:rsidRPr="00684B88" w:rsidRDefault="00133B19" w:rsidP="00133B19">
            <w:pPr>
              <w:spacing w:after="120"/>
              <w:jc w:val="center"/>
              <w:rPr>
                <w:rFonts w:cstheme="minorHAnsi"/>
                <w:color w:val="000000"/>
                <w:sz w:val="20"/>
                <w:szCs w:val="20"/>
              </w:rPr>
            </w:pPr>
            <w:r>
              <w:rPr>
                <w:rFonts w:ascii="Calibri" w:hAnsi="Calibri"/>
                <w:sz w:val="20"/>
              </w:rPr>
              <w:t>3DD.0077925D53</w:t>
            </w:r>
          </w:p>
        </w:tc>
        <w:tc>
          <w:tcPr>
            <w:tcW w:w="1350" w:type="dxa"/>
          </w:tcPr>
          <w:p w14:paraId="6F3401B0" w14:textId="4FFCB173" w:rsidR="00133B19" w:rsidRPr="00684B88" w:rsidRDefault="00133B19" w:rsidP="00133B19">
            <w:pPr>
              <w:spacing w:after="120"/>
              <w:jc w:val="center"/>
              <w:rPr>
                <w:rFonts w:cstheme="minorHAnsi"/>
                <w:color w:val="000000"/>
                <w:sz w:val="20"/>
                <w:szCs w:val="20"/>
              </w:rPr>
            </w:pPr>
            <w:r>
              <w:rPr>
                <w:rFonts w:ascii="Calibri" w:hAnsi="Calibri"/>
                <w:sz w:val="20"/>
              </w:rPr>
              <w:t>593</w:t>
            </w:r>
          </w:p>
        </w:tc>
        <w:tc>
          <w:tcPr>
            <w:tcW w:w="1530" w:type="dxa"/>
          </w:tcPr>
          <w:p w14:paraId="6E6A564E" w14:textId="583B4DF2" w:rsidR="00133B19" w:rsidRPr="00684B88" w:rsidRDefault="00133B19" w:rsidP="00133B19">
            <w:pPr>
              <w:spacing w:after="120"/>
              <w:jc w:val="center"/>
              <w:rPr>
                <w:rFonts w:cstheme="minorHAnsi"/>
                <w:sz w:val="20"/>
                <w:szCs w:val="20"/>
              </w:rPr>
            </w:pPr>
            <w:r>
              <w:rPr>
                <w:rFonts w:ascii="Calibri" w:hAnsi="Calibri"/>
                <w:sz w:val="20"/>
              </w:rPr>
              <w:t>RECAP (2021)</w:t>
            </w:r>
          </w:p>
        </w:tc>
        <w:tc>
          <w:tcPr>
            <w:tcW w:w="1890" w:type="dxa"/>
          </w:tcPr>
          <w:p w14:paraId="3931BA71" w14:textId="4C078A20" w:rsidR="00133B19" w:rsidRPr="00684B88" w:rsidRDefault="00133B19" w:rsidP="00133B19">
            <w:pPr>
              <w:spacing w:after="120"/>
              <w:jc w:val="center"/>
              <w:rPr>
                <w:rFonts w:cstheme="minorHAnsi"/>
                <w:color w:val="000000"/>
                <w:sz w:val="20"/>
                <w:szCs w:val="20"/>
              </w:rPr>
            </w:pPr>
            <w:r>
              <w:rPr>
                <w:rFonts w:ascii="Calibri" w:hAnsi="Calibri"/>
                <w:sz w:val="20"/>
              </w:rPr>
              <w:t>Gold Creek - La Salle</w:t>
            </w:r>
          </w:p>
        </w:tc>
      </w:tr>
      <w:tr w:rsidR="00133B19" w:rsidRPr="0019744E" w14:paraId="70CD78F3" w14:textId="77777777" w:rsidTr="00893AA2">
        <w:trPr>
          <w:trHeight w:val="389"/>
        </w:trPr>
        <w:tc>
          <w:tcPr>
            <w:tcW w:w="1620" w:type="dxa"/>
          </w:tcPr>
          <w:p w14:paraId="27434AAB" w14:textId="465782F9"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5B945B6F" w14:textId="4333BE29" w:rsidR="00133B19" w:rsidRPr="00684B88" w:rsidRDefault="00133B19" w:rsidP="00133B19">
            <w:pPr>
              <w:spacing w:after="120"/>
              <w:jc w:val="center"/>
              <w:rPr>
                <w:rFonts w:cstheme="minorHAnsi"/>
                <w:sz w:val="20"/>
                <w:szCs w:val="20"/>
              </w:rPr>
            </w:pPr>
            <w:r>
              <w:rPr>
                <w:rFonts w:ascii="Calibri" w:hAnsi="Calibri"/>
                <w:sz w:val="20"/>
              </w:rPr>
              <w:t>10/16/2024</w:t>
            </w:r>
          </w:p>
        </w:tc>
        <w:tc>
          <w:tcPr>
            <w:tcW w:w="1800" w:type="dxa"/>
          </w:tcPr>
          <w:p w14:paraId="65849EF1" w14:textId="7A398285" w:rsidR="00133B19" w:rsidRPr="00684B88" w:rsidRDefault="00133B19" w:rsidP="00133B19">
            <w:pPr>
              <w:spacing w:after="120"/>
              <w:jc w:val="center"/>
              <w:rPr>
                <w:rFonts w:cstheme="minorHAnsi"/>
                <w:color w:val="000000"/>
                <w:sz w:val="20"/>
                <w:szCs w:val="20"/>
              </w:rPr>
            </w:pPr>
            <w:r>
              <w:rPr>
                <w:rFonts w:ascii="Calibri" w:hAnsi="Calibri"/>
                <w:sz w:val="20"/>
              </w:rPr>
              <w:t>3DD.003D48127C</w:t>
            </w:r>
          </w:p>
        </w:tc>
        <w:tc>
          <w:tcPr>
            <w:tcW w:w="1350" w:type="dxa"/>
          </w:tcPr>
          <w:p w14:paraId="2BD279CA" w14:textId="420B1965" w:rsidR="00133B19" w:rsidRPr="00684B88" w:rsidRDefault="00133B19" w:rsidP="00133B19">
            <w:pPr>
              <w:spacing w:after="120"/>
              <w:jc w:val="center"/>
              <w:rPr>
                <w:rFonts w:cstheme="minorHAnsi"/>
                <w:color w:val="000000"/>
                <w:sz w:val="20"/>
                <w:szCs w:val="20"/>
              </w:rPr>
            </w:pPr>
            <w:r>
              <w:rPr>
                <w:rFonts w:ascii="Calibri" w:hAnsi="Calibri"/>
                <w:sz w:val="20"/>
              </w:rPr>
              <w:t>540</w:t>
            </w:r>
          </w:p>
        </w:tc>
        <w:tc>
          <w:tcPr>
            <w:tcW w:w="1530" w:type="dxa"/>
          </w:tcPr>
          <w:p w14:paraId="213094E8" w14:textId="4C5E5CEB" w:rsidR="00133B19" w:rsidRPr="00684B88" w:rsidRDefault="00133B19" w:rsidP="00133B19">
            <w:pPr>
              <w:spacing w:after="120"/>
              <w:jc w:val="center"/>
              <w:rPr>
                <w:rFonts w:cstheme="minorHAnsi"/>
                <w:sz w:val="20"/>
                <w:szCs w:val="20"/>
              </w:rPr>
            </w:pPr>
            <w:r>
              <w:rPr>
                <w:rFonts w:ascii="Calibri" w:hAnsi="Calibri"/>
                <w:sz w:val="20"/>
              </w:rPr>
              <w:t>RECAP (shed)</w:t>
            </w:r>
          </w:p>
        </w:tc>
        <w:tc>
          <w:tcPr>
            <w:tcW w:w="1890" w:type="dxa"/>
          </w:tcPr>
          <w:p w14:paraId="449705FC" w14:textId="61BFF60A" w:rsidR="00133B19" w:rsidRPr="00684B88" w:rsidRDefault="00133B19" w:rsidP="00133B19">
            <w:pPr>
              <w:spacing w:after="120"/>
              <w:jc w:val="center"/>
              <w:rPr>
                <w:rFonts w:cstheme="minorHAnsi"/>
                <w:color w:val="000000"/>
                <w:sz w:val="20"/>
                <w:szCs w:val="20"/>
              </w:rPr>
            </w:pPr>
            <w:r>
              <w:rPr>
                <w:rFonts w:ascii="Calibri" w:hAnsi="Calibri"/>
                <w:sz w:val="20"/>
              </w:rPr>
              <w:t>Gold Creek - La Salle</w:t>
            </w:r>
          </w:p>
        </w:tc>
      </w:tr>
      <w:tr w:rsidR="00133B19" w:rsidRPr="0019744E" w14:paraId="2D4966E5" w14:textId="77777777" w:rsidTr="00893AA2">
        <w:trPr>
          <w:trHeight w:val="389"/>
        </w:trPr>
        <w:tc>
          <w:tcPr>
            <w:tcW w:w="1620" w:type="dxa"/>
          </w:tcPr>
          <w:p w14:paraId="2813CCEF" w14:textId="1379C7C7" w:rsidR="00133B19" w:rsidRPr="00684B88" w:rsidRDefault="00133B19" w:rsidP="00133B19">
            <w:pPr>
              <w:spacing w:after="120"/>
              <w:jc w:val="center"/>
              <w:rPr>
                <w:rFonts w:cstheme="minorHAnsi"/>
                <w:sz w:val="20"/>
                <w:szCs w:val="20"/>
              </w:rPr>
            </w:pPr>
            <w:r>
              <w:rPr>
                <w:rFonts w:ascii="Calibri" w:hAnsi="Calibri"/>
                <w:sz w:val="20"/>
              </w:rPr>
              <w:t>Kachess Dam</w:t>
            </w:r>
          </w:p>
        </w:tc>
        <w:tc>
          <w:tcPr>
            <w:tcW w:w="1440" w:type="dxa"/>
          </w:tcPr>
          <w:p w14:paraId="1AA9B37C" w14:textId="7694F3B5" w:rsidR="00133B19" w:rsidRPr="00684B88" w:rsidRDefault="00133B19" w:rsidP="00133B19">
            <w:pPr>
              <w:spacing w:after="120"/>
              <w:jc w:val="center"/>
              <w:rPr>
                <w:rFonts w:cstheme="minorHAnsi"/>
                <w:sz w:val="20"/>
                <w:szCs w:val="20"/>
              </w:rPr>
            </w:pPr>
            <w:r>
              <w:rPr>
                <w:rFonts w:ascii="Calibri" w:hAnsi="Calibri"/>
                <w:sz w:val="20"/>
              </w:rPr>
              <w:t>10/28/2024</w:t>
            </w:r>
          </w:p>
        </w:tc>
        <w:tc>
          <w:tcPr>
            <w:tcW w:w="1800" w:type="dxa"/>
          </w:tcPr>
          <w:p w14:paraId="7B575A89" w14:textId="4B628611" w:rsidR="00133B19" w:rsidRPr="00684B88" w:rsidRDefault="00133B19" w:rsidP="00133B19">
            <w:pPr>
              <w:spacing w:after="120"/>
              <w:jc w:val="center"/>
              <w:rPr>
                <w:rFonts w:cstheme="minorHAnsi"/>
                <w:color w:val="000000"/>
                <w:sz w:val="20"/>
                <w:szCs w:val="20"/>
              </w:rPr>
            </w:pPr>
            <w:r>
              <w:rPr>
                <w:rFonts w:ascii="Calibri" w:hAnsi="Calibri"/>
                <w:sz w:val="20"/>
              </w:rPr>
              <w:t>3DD.003D48125E*</w:t>
            </w:r>
          </w:p>
        </w:tc>
        <w:tc>
          <w:tcPr>
            <w:tcW w:w="1350" w:type="dxa"/>
          </w:tcPr>
          <w:p w14:paraId="61392657" w14:textId="1EC25E42" w:rsidR="00133B19" w:rsidRPr="00684B88" w:rsidRDefault="00133B19" w:rsidP="00133B19">
            <w:pPr>
              <w:spacing w:after="120"/>
              <w:jc w:val="center"/>
              <w:rPr>
                <w:rFonts w:cstheme="minorHAnsi"/>
                <w:color w:val="000000"/>
                <w:sz w:val="20"/>
                <w:szCs w:val="20"/>
              </w:rPr>
            </w:pPr>
            <w:r>
              <w:rPr>
                <w:rFonts w:ascii="Calibri" w:hAnsi="Calibri"/>
                <w:sz w:val="20"/>
              </w:rPr>
              <w:t>517</w:t>
            </w:r>
          </w:p>
        </w:tc>
        <w:tc>
          <w:tcPr>
            <w:tcW w:w="1530" w:type="dxa"/>
          </w:tcPr>
          <w:p w14:paraId="712AC6A0" w14:textId="17F217F5"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6880B916" w14:textId="0502D8A8" w:rsidR="00133B19" w:rsidRPr="00684B88" w:rsidRDefault="00133B19" w:rsidP="00133B19">
            <w:pPr>
              <w:spacing w:after="120"/>
              <w:jc w:val="center"/>
              <w:rPr>
                <w:rFonts w:cstheme="minorHAnsi"/>
                <w:color w:val="000000"/>
                <w:sz w:val="20"/>
                <w:szCs w:val="20"/>
              </w:rPr>
            </w:pPr>
            <w:r>
              <w:rPr>
                <w:rFonts w:ascii="Calibri" w:hAnsi="Calibri"/>
                <w:sz w:val="20"/>
              </w:rPr>
              <w:t>Gold Creek</w:t>
            </w:r>
          </w:p>
        </w:tc>
      </w:tr>
      <w:tr w:rsidR="00133B19" w:rsidRPr="0019744E" w14:paraId="7B7B231E" w14:textId="77777777" w:rsidTr="00893AA2">
        <w:trPr>
          <w:trHeight w:val="389"/>
        </w:trPr>
        <w:tc>
          <w:tcPr>
            <w:tcW w:w="1620" w:type="dxa"/>
          </w:tcPr>
          <w:p w14:paraId="0D1E3010" w14:textId="4A8B05BB" w:rsidR="00133B19" w:rsidRPr="00684B88" w:rsidRDefault="00133B19" w:rsidP="00133B19">
            <w:pPr>
              <w:spacing w:after="120"/>
              <w:jc w:val="center"/>
              <w:rPr>
                <w:rFonts w:cstheme="minorHAnsi"/>
                <w:sz w:val="20"/>
                <w:szCs w:val="20"/>
              </w:rPr>
            </w:pPr>
            <w:r>
              <w:rPr>
                <w:rFonts w:ascii="Calibri" w:hAnsi="Calibri"/>
                <w:sz w:val="20"/>
              </w:rPr>
              <w:t>Kachess Dam</w:t>
            </w:r>
          </w:p>
        </w:tc>
        <w:tc>
          <w:tcPr>
            <w:tcW w:w="1440" w:type="dxa"/>
          </w:tcPr>
          <w:p w14:paraId="5A269F04" w14:textId="6F880701" w:rsidR="00133B19" w:rsidRPr="00684B88" w:rsidRDefault="00133B19" w:rsidP="00133B19">
            <w:pPr>
              <w:spacing w:after="120"/>
              <w:jc w:val="center"/>
              <w:rPr>
                <w:rFonts w:cstheme="minorHAnsi"/>
                <w:sz w:val="20"/>
                <w:szCs w:val="20"/>
              </w:rPr>
            </w:pPr>
            <w:r>
              <w:rPr>
                <w:rFonts w:ascii="Calibri" w:hAnsi="Calibri"/>
                <w:sz w:val="20"/>
              </w:rPr>
              <w:t>10/28/2024</w:t>
            </w:r>
          </w:p>
        </w:tc>
        <w:tc>
          <w:tcPr>
            <w:tcW w:w="1800" w:type="dxa"/>
          </w:tcPr>
          <w:p w14:paraId="16AF480E" w14:textId="17B459D0" w:rsidR="00133B19" w:rsidRPr="00684B88" w:rsidRDefault="00133B19" w:rsidP="00133B19">
            <w:pPr>
              <w:spacing w:after="120"/>
              <w:jc w:val="center"/>
              <w:rPr>
                <w:rFonts w:cstheme="minorHAnsi"/>
                <w:color w:val="000000"/>
                <w:sz w:val="20"/>
                <w:szCs w:val="20"/>
              </w:rPr>
            </w:pPr>
            <w:r>
              <w:rPr>
                <w:rFonts w:ascii="Calibri" w:hAnsi="Calibri"/>
                <w:sz w:val="20"/>
              </w:rPr>
              <w:t>3DD.003D59D18C</w:t>
            </w:r>
          </w:p>
        </w:tc>
        <w:tc>
          <w:tcPr>
            <w:tcW w:w="1350" w:type="dxa"/>
          </w:tcPr>
          <w:p w14:paraId="5D6BEE44" w14:textId="261F588A" w:rsidR="00133B19" w:rsidRPr="00684B88" w:rsidRDefault="00133B19" w:rsidP="00133B19">
            <w:pPr>
              <w:spacing w:after="120"/>
              <w:jc w:val="center"/>
              <w:rPr>
                <w:rFonts w:cstheme="minorHAnsi"/>
                <w:color w:val="000000"/>
                <w:sz w:val="20"/>
                <w:szCs w:val="20"/>
              </w:rPr>
            </w:pPr>
            <w:r>
              <w:rPr>
                <w:rFonts w:ascii="Calibri" w:hAnsi="Calibri"/>
                <w:sz w:val="20"/>
              </w:rPr>
              <w:t>550</w:t>
            </w:r>
          </w:p>
        </w:tc>
        <w:tc>
          <w:tcPr>
            <w:tcW w:w="1530" w:type="dxa"/>
          </w:tcPr>
          <w:p w14:paraId="0E861331" w14:textId="29211A99" w:rsidR="00133B19" w:rsidRPr="00684B88" w:rsidRDefault="00133B19" w:rsidP="00133B19">
            <w:pPr>
              <w:spacing w:after="120"/>
              <w:jc w:val="center"/>
              <w:rPr>
                <w:rFonts w:cstheme="minorHAnsi"/>
                <w:sz w:val="20"/>
                <w:szCs w:val="20"/>
              </w:rPr>
            </w:pPr>
            <w:r>
              <w:rPr>
                <w:rFonts w:ascii="Calibri" w:hAnsi="Calibri"/>
                <w:sz w:val="20"/>
              </w:rPr>
              <w:t>RECAP (2022)</w:t>
            </w:r>
          </w:p>
        </w:tc>
        <w:tc>
          <w:tcPr>
            <w:tcW w:w="1890" w:type="dxa"/>
          </w:tcPr>
          <w:p w14:paraId="10A094DA" w14:textId="66CD41CD" w:rsidR="00133B19" w:rsidRPr="00684B88" w:rsidRDefault="00133B19" w:rsidP="00133B19">
            <w:pPr>
              <w:spacing w:after="120"/>
              <w:jc w:val="center"/>
              <w:rPr>
                <w:rFonts w:cstheme="minorHAnsi"/>
                <w:color w:val="000000"/>
                <w:sz w:val="20"/>
                <w:szCs w:val="20"/>
              </w:rPr>
            </w:pPr>
            <w:r>
              <w:rPr>
                <w:rFonts w:ascii="Calibri" w:hAnsi="Calibri"/>
                <w:sz w:val="20"/>
              </w:rPr>
              <w:t>Kachess - La Salle</w:t>
            </w:r>
          </w:p>
        </w:tc>
      </w:tr>
      <w:tr w:rsidR="00133B19" w:rsidRPr="0019744E" w14:paraId="7CC0F46F" w14:textId="77777777" w:rsidTr="00893AA2">
        <w:trPr>
          <w:trHeight w:val="389"/>
        </w:trPr>
        <w:tc>
          <w:tcPr>
            <w:tcW w:w="1620" w:type="dxa"/>
          </w:tcPr>
          <w:p w14:paraId="40502457" w14:textId="35C5A7CC" w:rsidR="00133B19" w:rsidRPr="00684B88" w:rsidRDefault="00133B19" w:rsidP="00133B19">
            <w:pPr>
              <w:spacing w:after="120"/>
              <w:jc w:val="center"/>
              <w:rPr>
                <w:rFonts w:cstheme="minorHAnsi"/>
                <w:sz w:val="20"/>
                <w:szCs w:val="20"/>
              </w:rPr>
            </w:pPr>
            <w:r>
              <w:rPr>
                <w:rFonts w:ascii="Calibri" w:hAnsi="Calibri"/>
                <w:sz w:val="20"/>
              </w:rPr>
              <w:t>Kachess Dam</w:t>
            </w:r>
          </w:p>
        </w:tc>
        <w:tc>
          <w:tcPr>
            <w:tcW w:w="1440" w:type="dxa"/>
          </w:tcPr>
          <w:p w14:paraId="5D8F035B" w14:textId="2890C2BF" w:rsidR="00133B19" w:rsidRPr="00684B88" w:rsidRDefault="00133B19" w:rsidP="00133B19">
            <w:pPr>
              <w:spacing w:after="120"/>
              <w:jc w:val="center"/>
              <w:rPr>
                <w:rFonts w:cstheme="minorHAnsi"/>
                <w:sz w:val="20"/>
                <w:szCs w:val="20"/>
              </w:rPr>
            </w:pPr>
            <w:r>
              <w:rPr>
                <w:rFonts w:ascii="Calibri" w:hAnsi="Calibri"/>
                <w:sz w:val="20"/>
              </w:rPr>
              <w:t>10/28/2024</w:t>
            </w:r>
          </w:p>
        </w:tc>
        <w:tc>
          <w:tcPr>
            <w:tcW w:w="1800" w:type="dxa"/>
          </w:tcPr>
          <w:p w14:paraId="5280AD86" w14:textId="13F3F84D" w:rsidR="00133B19" w:rsidRPr="00684B88" w:rsidRDefault="00133B19" w:rsidP="00133B19">
            <w:pPr>
              <w:spacing w:after="120"/>
              <w:jc w:val="center"/>
              <w:rPr>
                <w:rFonts w:cstheme="minorHAnsi"/>
                <w:color w:val="000000"/>
                <w:sz w:val="20"/>
                <w:szCs w:val="20"/>
              </w:rPr>
            </w:pPr>
            <w:r>
              <w:rPr>
                <w:rFonts w:ascii="Calibri" w:hAnsi="Calibri"/>
                <w:sz w:val="20"/>
              </w:rPr>
              <w:t>3DD.003D5A4400</w:t>
            </w:r>
          </w:p>
        </w:tc>
        <w:tc>
          <w:tcPr>
            <w:tcW w:w="1350" w:type="dxa"/>
          </w:tcPr>
          <w:p w14:paraId="2D8DC400" w14:textId="606B82BC" w:rsidR="00133B19" w:rsidRPr="00684B88" w:rsidRDefault="00133B19" w:rsidP="00133B19">
            <w:pPr>
              <w:spacing w:after="120"/>
              <w:jc w:val="center"/>
              <w:rPr>
                <w:rFonts w:cstheme="minorHAnsi"/>
                <w:color w:val="000000"/>
                <w:sz w:val="20"/>
                <w:szCs w:val="20"/>
              </w:rPr>
            </w:pPr>
            <w:r>
              <w:rPr>
                <w:rFonts w:ascii="Calibri" w:hAnsi="Calibri"/>
                <w:sz w:val="20"/>
              </w:rPr>
              <w:t>535</w:t>
            </w:r>
          </w:p>
        </w:tc>
        <w:tc>
          <w:tcPr>
            <w:tcW w:w="1530" w:type="dxa"/>
          </w:tcPr>
          <w:p w14:paraId="0C7D6B11" w14:textId="2528A362" w:rsidR="00133B19" w:rsidRPr="00684B88" w:rsidRDefault="00133B19" w:rsidP="00133B19">
            <w:pPr>
              <w:spacing w:after="120"/>
              <w:jc w:val="center"/>
              <w:rPr>
                <w:rFonts w:cstheme="minorHAnsi"/>
                <w:sz w:val="20"/>
                <w:szCs w:val="20"/>
              </w:rPr>
            </w:pPr>
            <w:r>
              <w:rPr>
                <w:rFonts w:ascii="Calibri" w:hAnsi="Calibri"/>
                <w:sz w:val="20"/>
              </w:rPr>
              <w:t>RECAP (2022)</w:t>
            </w:r>
          </w:p>
        </w:tc>
        <w:tc>
          <w:tcPr>
            <w:tcW w:w="1890" w:type="dxa"/>
          </w:tcPr>
          <w:p w14:paraId="32A4F111" w14:textId="526EDAD8" w:rsidR="00133B19" w:rsidRPr="00684B88" w:rsidRDefault="00133B19" w:rsidP="00133B19">
            <w:pPr>
              <w:spacing w:after="120"/>
              <w:jc w:val="center"/>
              <w:rPr>
                <w:rFonts w:cstheme="minorHAnsi"/>
                <w:color w:val="000000"/>
                <w:sz w:val="20"/>
                <w:szCs w:val="20"/>
              </w:rPr>
            </w:pPr>
            <w:r>
              <w:rPr>
                <w:rFonts w:ascii="Calibri" w:hAnsi="Calibri"/>
                <w:sz w:val="20"/>
              </w:rPr>
              <w:t>Kachess - La Salle</w:t>
            </w:r>
          </w:p>
        </w:tc>
      </w:tr>
      <w:tr w:rsidR="00133B19" w:rsidRPr="0019744E" w14:paraId="6352542C" w14:textId="77777777" w:rsidTr="00893AA2">
        <w:trPr>
          <w:trHeight w:val="389"/>
        </w:trPr>
        <w:tc>
          <w:tcPr>
            <w:tcW w:w="1620" w:type="dxa"/>
          </w:tcPr>
          <w:p w14:paraId="3A5D1DF1" w14:textId="6AC4FCD9"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2152712E" w14:textId="7E4E6584" w:rsidR="00133B19" w:rsidRPr="00684B88" w:rsidRDefault="00133B19" w:rsidP="00133B19">
            <w:pPr>
              <w:spacing w:after="120"/>
              <w:jc w:val="center"/>
              <w:rPr>
                <w:rFonts w:cstheme="minorHAnsi"/>
                <w:sz w:val="20"/>
                <w:szCs w:val="20"/>
              </w:rPr>
            </w:pPr>
            <w:r>
              <w:rPr>
                <w:rFonts w:ascii="Calibri" w:hAnsi="Calibri"/>
                <w:sz w:val="20"/>
              </w:rPr>
              <w:t>11/06/2024</w:t>
            </w:r>
          </w:p>
        </w:tc>
        <w:tc>
          <w:tcPr>
            <w:tcW w:w="1800" w:type="dxa"/>
          </w:tcPr>
          <w:p w14:paraId="72CCC840" w14:textId="3B455FCB" w:rsidR="00133B19" w:rsidRPr="00684B88" w:rsidRDefault="00133B19" w:rsidP="00133B19">
            <w:pPr>
              <w:spacing w:after="120"/>
              <w:jc w:val="center"/>
              <w:rPr>
                <w:rFonts w:cstheme="minorHAnsi"/>
                <w:color w:val="000000"/>
                <w:sz w:val="20"/>
                <w:szCs w:val="20"/>
              </w:rPr>
            </w:pPr>
            <w:r>
              <w:rPr>
                <w:rFonts w:ascii="Calibri" w:hAnsi="Calibri"/>
                <w:sz w:val="20"/>
              </w:rPr>
              <w:t>3DD.003D48123E*</w:t>
            </w:r>
          </w:p>
        </w:tc>
        <w:tc>
          <w:tcPr>
            <w:tcW w:w="1350" w:type="dxa"/>
          </w:tcPr>
          <w:p w14:paraId="352B3796" w14:textId="062A25E3" w:rsidR="00133B19" w:rsidRPr="00684B88" w:rsidRDefault="00133B19" w:rsidP="00133B19">
            <w:pPr>
              <w:spacing w:after="120"/>
              <w:jc w:val="center"/>
              <w:rPr>
                <w:rFonts w:cstheme="minorHAnsi"/>
                <w:color w:val="000000"/>
                <w:sz w:val="20"/>
                <w:szCs w:val="20"/>
              </w:rPr>
            </w:pPr>
            <w:r>
              <w:rPr>
                <w:rFonts w:ascii="Calibri" w:hAnsi="Calibri"/>
                <w:sz w:val="20"/>
              </w:rPr>
              <w:t>533</w:t>
            </w:r>
          </w:p>
        </w:tc>
        <w:tc>
          <w:tcPr>
            <w:tcW w:w="1530" w:type="dxa"/>
          </w:tcPr>
          <w:p w14:paraId="281BC595" w14:textId="780C4A9E"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5600448A" w14:textId="740251F7" w:rsidR="00133B19" w:rsidRPr="00684B88" w:rsidRDefault="00133B19" w:rsidP="00133B19">
            <w:pPr>
              <w:spacing w:after="120"/>
              <w:jc w:val="center"/>
              <w:rPr>
                <w:rFonts w:cstheme="minorHAnsi"/>
                <w:color w:val="000000"/>
                <w:sz w:val="20"/>
                <w:szCs w:val="20"/>
              </w:rPr>
            </w:pPr>
            <w:r>
              <w:rPr>
                <w:rFonts w:ascii="Calibri" w:hAnsi="Calibri"/>
                <w:sz w:val="20"/>
              </w:rPr>
              <w:t>Gold Creek</w:t>
            </w:r>
          </w:p>
        </w:tc>
      </w:tr>
      <w:tr w:rsidR="00133B19" w:rsidRPr="0019744E" w14:paraId="1C714F7D" w14:textId="77777777" w:rsidTr="00893AA2">
        <w:trPr>
          <w:trHeight w:val="389"/>
        </w:trPr>
        <w:tc>
          <w:tcPr>
            <w:tcW w:w="1620" w:type="dxa"/>
          </w:tcPr>
          <w:p w14:paraId="0F20A588" w14:textId="21080E32"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727AFDDD" w14:textId="45C040DC" w:rsidR="00133B19" w:rsidRPr="00684B88" w:rsidRDefault="00133B19" w:rsidP="00133B19">
            <w:pPr>
              <w:spacing w:after="120"/>
              <w:jc w:val="center"/>
              <w:rPr>
                <w:rFonts w:cstheme="minorHAnsi"/>
                <w:sz w:val="20"/>
                <w:szCs w:val="20"/>
              </w:rPr>
            </w:pPr>
            <w:r>
              <w:rPr>
                <w:rFonts w:ascii="Calibri" w:hAnsi="Calibri"/>
                <w:sz w:val="20"/>
              </w:rPr>
              <w:t>11/06/2024</w:t>
            </w:r>
          </w:p>
        </w:tc>
        <w:tc>
          <w:tcPr>
            <w:tcW w:w="1800" w:type="dxa"/>
          </w:tcPr>
          <w:p w14:paraId="7369EE9C" w14:textId="3C3509EF" w:rsidR="00133B19" w:rsidRPr="00684B88" w:rsidRDefault="00133B19" w:rsidP="00133B19">
            <w:pPr>
              <w:spacing w:after="120"/>
              <w:jc w:val="center"/>
              <w:rPr>
                <w:rFonts w:cstheme="minorHAnsi"/>
                <w:color w:val="000000"/>
                <w:sz w:val="20"/>
                <w:szCs w:val="20"/>
              </w:rPr>
            </w:pPr>
            <w:r>
              <w:rPr>
                <w:rFonts w:ascii="Calibri" w:hAnsi="Calibri"/>
                <w:sz w:val="20"/>
              </w:rPr>
              <w:t>3DD.003D48124A*</w:t>
            </w:r>
          </w:p>
        </w:tc>
        <w:tc>
          <w:tcPr>
            <w:tcW w:w="1350" w:type="dxa"/>
          </w:tcPr>
          <w:p w14:paraId="41F3C318" w14:textId="57AFB192" w:rsidR="00133B19" w:rsidRPr="00684B88" w:rsidRDefault="00133B19" w:rsidP="00133B19">
            <w:pPr>
              <w:spacing w:after="120"/>
              <w:jc w:val="center"/>
              <w:rPr>
                <w:rFonts w:cstheme="minorHAnsi"/>
                <w:color w:val="000000"/>
                <w:sz w:val="20"/>
                <w:szCs w:val="20"/>
              </w:rPr>
            </w:pPr>
            <w:r>
              <w:rPr>
                <w:rFonts w:ascii="Calibri" w:hAnsi="Calibri"/>
                <w:sz w:val="20"/>
              </w:rPr>
              <w:t>626</w:t>
            </w:r>
          </w:p>
        </w:tc>
        <w:tc>
          <w:tcPr>
            <w:tcW w:w="1530" w:type="dxa"/>
          </w:tcPr>
          <w:p w14:paraId="551F45CC" w14:textId="3B605BE9"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3F904344" w14:textId="3AA9FF3C" w:rsidR="00133B19" w:rsidRPr="00684B88" w:rsidRDefault="00133B19" w:rsidP="00133B19">
            <w:pPr>
              <w:spacing w:after="120"/>
              <w:jc w:val="center"/>
              <w:rPr>
                <w:rFonts w:cstheme="minorHAnsi"/>
                <w:color w:val="000000"/>
                <w:sz w:val="20"/>
                <w:szCs w:val="20"/>
              </w:rPr>
            </w:pPr>
            <w:r>
              <w:rPr>
                <w:rFonts w:ascii="Calibri" w:hAnsi="Calibri"/>
                <w:sz w:val="20"/>
              </w:rPr>
              <w:t>Gold Creek</w:t>
            </w:r>
          </w:p>
        </w:tc>
      </w:tr>
      <w:tr w:rsidR="00133B19" w:rsidRPr="0019744E" w14:paraId="3812BFFB" w14:textId="77777777" w:rsidTr="00893AA2">
        <w:trPr>
          <w:trHeight w:val="389"/>
        </w:trPr>
        <w:tc>
          <w:tcPr>
            <w:tcW w:w="1620" w:type="dxa"/>
          </w:tcPr>
          <w:p w14:paraId="24D49999" w14:textId="0181137A"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0B154858" w14:textId="35D6B4BB" w:rsidR="00133B19" w:rsidRPr="00684B88" w:rsidRDefault="00133B19" w:rsidP="00133B19">
            <w:pPr>
              <w:spacing w:after="120"/>
              <w:jc w:val="center"/>
              <w:rPr>
                <w:rFonts w:cstheme="minorHAnsi"/>
                <w:sz w:val="20"/>
                <w:szCs w:val="20"/>
              </w:rPr>
            </w:pPr>
            <w:r>
              <w:rPr>
                <w:rFonts w:ascii="Calibri" w:hAnsi="Calibri"/>
                <w:sz w:val="20"/>
              </w:rPr>
              <w:t>11/06/2024</w:t>
            </w:r>
          </w:p>
        </w:tc>
        <w:tc>
          <w:tcPr>
            <w:tcW w:w="1800" w:type="dxa"/>
          </w:tcPr>
          <w:p w14:paraId="4A850F91" w14:textId="1D3EC3FE" w:rsidR="00133B19" w:rsidRPr="00684B88" w:rsidRDefault="00133B19" w:rsidP="00133B19">
            <w:pPr>
              <w:spacing w:after="120"/>
              <w:jc w:val="center"/>
              <w:rPr>
                <w:rFonts w:cstheme="minorHAnsi"/>
                <w:color w:val="000000"/>
                <w:sz w:val="20"/>
                <w:szCs w:val="20"/>
              </w:rPr>
            </w:pPr>
            <w:r>
              <w:rPr>
                <w:rFonts w:ascii="Calibri" w:hAnsi="Calibri"/>
                <w:sz w:val="20"/>
              </w:rPr>
              <w:t>3DD.003D481270*</w:t>
            </w:r>
          </w:p>
        </w:tc>
        <w:tc>
          <w:tcPr>
            <w:tcW w:w="1350" w:type="dxa"/>
          </w:tcPr>
          <w:p w14:paraId="6DB2FEF8" w14:textId="5339F656" w:rsidR="00133B19" w:rsidRPr="00684B88" w:rsidRDefault="00133B19" w:rsidP="00133B19">
            <w:pPr>
              <w:spacing w:after="120"/>
              <w:jc w:val="center"/>
              <w:rPr>
                <w:rFonts w:cstheme="minorHAnsi"/>
                <w:color w:val="000000"/>
                <w:sz w:val="20"/>
                <w:szCs w:val="20"/>
              </w:rPr>
            </w:pPr>
            <w:r>
              <w:rPr>
                <w:rFonts w:ascii="Calibri" w:hAnsi="Calibri"/>
                <w:sz w:val="20"/>
              </w:rPr>
              <w:t>671</w:t>
            </w:r>
          </w:p>
        </w:tc>
        <w:tc>
          <w:tcPr>
            <w:tcW w:w="1530" w:type="dxa"/>
          </w:tcPr>
          <w:p w14:paraId="12D59F22" w14:textId="75CB0171" w:rsidR="00133B19" w:rsidRPr="00684B88" w:rsidRDefault="00133B19" w:rsidP="00133B19">
            <w:pPr>
              <w:spacing w:after="120"/>
              <w:jc w:val="center"/>
              <w:rPr>
                <w:rFonts w:cstheme="minorHAnsi"/>
                <w:sz w:val="20"/>
                <w:szCs w:val="20"/>
              </w:rPr>
            </w:pPr>
            <w:r>
              <w:rPr>
                <w:rFonts w:ascii="Calibri" w:hAnsi="Calibri"/>
                <w:sz w:val="20"/>
              </w:rPr>
              <w:t>MARK</w:t>
            </w:r>
          </w:p>
        </w:tc>
        <w:tc>
          <w:tcPr>
            <w:tcW w:w="1890" w:type="dxa"/>
          </w:tcPr>
          <w:p w14:paraId="06EC735F" w14:textId="7DF954BE" w:rsidR="00133B19" w:rsidRPr="00684B88" w:rsidRDefault="00133B19" w:rsidP="00133B19">
            <w:pPr>
              <w:spacing w:after="120"/>
              <w:jc w:val="center"/>
              <w:rPr>
                <w:rFonts w:cstheme="minorHAnsi"/>
                <w:color w:val="000000"/>
                <w:sz w:val="20"/>
                <w:szCs w:val="20"/>
              </w:rPr>
            </w:pPr>
            <w:r>
              <w:rPr>
                <w:rFonts w:ascii="Calibri" w:hAnsi="Calibri"/>
                <w:sz w:val="20"/>
              </w:rPr>
              <w:t>Gold Creek</w:t>
            </w:r>
          </w:p>
        </w:tc>
      </w:tr>
      <w:tr w:rsidR="00133B19" w:rsidRPr="0019744E" w14:paraId="5260C4E1" w14:textId="77777777" w:rsidTr="00893AA2">
        <w:trPr>
          <w:trHeight w:val="389"/>
        </w:trPr>
        <w:tc>
          <w:tcPr>
            <w:tcW w:w="1620" w:type="dxa"/>
          </w:tcPr>
          <w:p w14:paraId="397F897D" w14:textId="4645AA06"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6CCA51EE" w14:textId="6CF15244" w:rsidR="00133B19" w:rsidRPr="00684B88" w:rsidRDefault="00133B19" w:rsidP="00133B19">
            <w:pPr>
              <w:spacing w:after="120"/>
              <w:jc w:val="center"/>
              <w:rPr>
                <w:rFonts w:cstheme="minorHAnsi"/>
                <w:sz w:val="20"/>
                <w:szCs w:val="20"/>
              </w:rPr>
            </w:pPr>
            <w:r>
              <w:rPr>
                <w:rFonts w:ascii="Calibri" w:hAnsi="Calibri"/>
                <w:sz w:val="20"/>
              </w:rPr>
              <w:t>11/06/2024</w:t>
            </w:r>
          </w:p>
        </w:tc>
        <w:tc>
          <w:tcPr>
            <w:tcW w:w="1800" w:type="dxa"/>
          </w:tcPr>
          <w:p w14:paraId="28B60947" w14:textId="44FEA52F" w:rsidR="00133B19" w:rsidRPr="00684B88" w:rsidRDefault="00133B19" w:rsidP="00133B19">
            <w:pPr>
              <w:spacing w:after="120"/>
              <w:jc w:val="center"/>
              <w:rPr>
                <w:rFonts w:cstheme="minorHAnsi"/>
                <w:color w:val="000000"/>
                <w:sz w:val="20"/>
                <w:szCs w:val="20"/>
              </w:rPr>
            </w:pPr>
            <w:r>
              <w:rPr>
                <w:rFonts w:ascii="Calibri" w:hAnsi="Calibri"/>
                <w:sz w:val="20"/>
              </w:rPr>
              <w:t>3DD.00779191E3</w:t>
            </w:r>
          </w:p>
        </w:tc>
        <w:tc>
          <w:tcPr>
            <w:tcW w:w="1350" w:type="dxa"/>
          </w:tcPr>
          <w:p w14:paraId="6A8EBF55" w14:textId="2AE5BBF3" w:rsidR="00133B19" w:rsidRPr="00684B88" w:rsidRDefault="00133B19" w:rsidP="00133B19">
            <w:pPr>
              <w:spacing w:after="120"/>
              <w:jc w:val="center"/>
              <w:rPr>
                <w:rFonts w:cstheme="minorHAnsi"/>
                <w:color w:val="000000"/>
                <w:sz w:val="20"/>
                <w:szCs w:val="20"/>
              </w:rPr>
            </w:pPr>
            <w:r>
              <w:rPr>
                <w:rFonts w:ascii="Calibri" w:hAnsi="Calibri"/>
                <w:sz w:val="20"/>
              </w:rPr>
              <w:t>532</w:t>
            </w:r>
          </w:p>
        </w:tc>
        <w:tc>
          <w:tcPr>
            <w:tcW w:w="1530" w:type="dxa"/>
          </w:tcPr>
          <w:p w14:paraId="251DF11E" w14:textId="171F7E5F" w:rsidR="00133B19" w:rsidRPr="00684B88" w:rsidRDefault="00133B19" w:rsidP="00133B19">
            <w:pPr>
              <w:spacing w:after="120"/>
              <w:jc w:val="center"/>
              <w:rPr>
                <w:rFonts w:cstheme="minorHAnsi"/>
                <w:sz w:val="20"/>
                <w:szCs w:val="20"/>
              </w:rPr>
            </w:pPr>
            <w:r>
              <w:rPr>
                <w:rFonts w:ascii="Calibri" w:hAnsi="Calibri"/>
                <w:sz w:val="20"/>
              </w:rPr>
              <w:t>RECAP (2021)</w:t>
            </w:r>
          </w:p>
        </w:tc>
        <w:tc>
          <w:tcPr>
            <w:tcW w:w="1890" w:type="dxa"/>
          </w:tcPr>
          <w:p w14:paraId="014F1838" w14:textId="5E71AE5B" w:rsidR="00133B19" w:rsidRPr="00684B88" w:rsidRDefault="00133B19" w:rsidP="00133B19">
            <w:pPr>
              <w:spacing w:after="120"/>
              <w:jc w:val="center"/>
              <w:rPr>
                <w:rFonts w:cstheme="minorHAnsi"/>
                <w:color w:val="000000"/>
                <w:sz w:val="20"/>
                <w:szCs w:val="20"/>
              </w:rPr>
            </w:pPr>
            <w:r>
              <w:rPr>
                <w:rFonts w:ascii="Calibri" w:hAnsi="Calibri"/>
                <w:sz w:val="20"/>
              </w:rPr>
              <w:t>Gold Creek - La Salle</w:t>
            </w:r>
          </w:p>
        </w:tc>
      </w:tr>
      <w:tr w:rsidR="00133B19" w:rsidRPr="0019744E" w14:paraId="78A5DF95" w14:textId="77777777" w:rsidTr="00893AA2">
        <w:trPr>
          <w:trHeight w:val="389"/>
        </w:trPr>
        <w:tc>
          <w:tcPr>
            <w:tcW w:w="1620" w:type="dxa"/>
          </w:tcPr>
          <w:p w14:paraId="5305019F" w14:textId="49EAE7D8"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021C013D" w14:textId="02E3FBF1" w:rsidR="00133B19" w:rsidRPr="00684B88" w:rsidRDefault="00133B19" w:rsidP="00133B19">
            <w:pPr>
              <w:spacing w:after="120"/>
              <w:jc w:val="center"/>
              <w:rPr>
                <w:rFonts w:cstheme="minorHAnsi"/>
                <w:sz w:val="20"/>
                <w:szCs w:val="20"/>
              </w:rPr>
            </w:pPr>
            <w:r>
              <w:rPr>
                <w:rFonts w:ascii="Calibri" w:hAnsi="Calibri"/>
                <w:sz w:val="20"/>
              </w:rPr>
              <w:t>11/06/2024</w:t>
            </w:r>
          </w:p>
        </w:tc>
        <w:tc>
          <w:tcPr>
            <w:tcW w:w="1800" w:type="dxa"/>
          </w:tcPr>
          <w:p w14:paraId="076837C9" w14:textId="128F7BB5" w:rsidR="00133B19" w:rsidRPr="00684B88" w:rsidRDefault="00133B19" w:rsidP="00133B19">
            <w:pPr>
              <w:spacing w:after="120"/>
              <w:jc w:val="center"/>
              <w:rPr>
                <w:rFonts w:cstheme="minorHAnsi"/>
                <w:sz w:val="20"/>
                <w:szCs w:val="20"/>
              </w:rPr>
            </w:pPr>
            <w:r>
              <w:rPr>
                <w:rFonts w:ascii="Calibri" w:hAnsi="Calibri"/>
                <w:sz w:val="20"/>
              </w:rPr>
              <w:t>3DD.003D59D2E9</w:t>
            </w:r>
          </w:p>
        </w:tc>
        <w:tc>
          <w:tcPr>
            <w:tcW w:w="1350" w:type="dxa"/>
          </w:tcPr>
          <w:p w14:paraId="4430DD75" w14:textId="27CE9DAD" w:rsidR="00133B19" w:rsidRPr="00684B88" w:rsidRDefault="00133B19" w:rsidP="00133B19">
            <w:pPr>
              <w:spacing w:after="120"/>
              <w:jc w:val="center"/>
              <w:rPr>
                <w:rFonts w:cstheme="minorHAnsi"/>
                <w:sz w:val="20"/>
                <w:szCs w:val="20"/>
              </w:rPr>
            </w:pPr>
            <w:r>
              <w:rPr>
                <w:rFonts w:ascii="Calibri" w:hAnsi="Calibri"/>
                <w:sz w:val="20"/>
              </w:rPr>
              <w:t>355</w:t>
            </w:r>
          </w:p>
        </w:tc>
        <w:tc>
          <w:tcPr>
            <w:tcW w:w="1530" w:type="dxa"/>
          </w:tcPr>
          <w:p w14:paraId="6111816A" w14:textId="24C10745" w:rsidR="00133B19" w:rsidRPr="00684B88" w:rsidRDefault="00133B19" w:rsidP="00133B19">
            <w:pPr>
              <w:spacing w:after="120"/>
              <w:jc w:val="center"/>
              <w:rPr>
                <w:rFonts w:cstheme="minorHAnsi"/>
                <w:sz w:val="20"/>
                <w:szCs w:val="20"/>
              </w:rPr>
            </w:pPr>
            <w:r>
              <w:rPr>
                <w:rFonts w:ascii="Calibri" w:hAnsi="Calibri"/>
                <w:sz w:val="20"/>
              </w:rPr>
              <w:t>RECAP (2022)</w:t>
            </w:r>
          </w:p>
        </w:tc>
        <w:tc>
          <w:tcPr>
            <w:tcW w:w="1890" w:type="dxa"/>
          </w:tcPr>
          <w:p w14:paraId="21ACAE42" w14:textId="792DD3B1" w:rsidR="00133B19" w:rsidRPr="00684B88" w:rsidRDefault="00133B19" w:rsidP="00133B19">
            <w:pPr>
              <w:spacing w:after="120"/>
              <w:jc w:val="center"/>
              <w:rPr>
                <w:rFonts w:cstheme="minorHAnsi"/>
                <w:sz w:val="20"/>
                <w:szCs w:val="20"/>
              </w:rPr>
            </w:pPr>
            <w:r>
              <w:rPr>
                <w:rFonts w:ascii="Calibri" w:hAnsi="Calibri"/>
                <w:sz w:val="20"/>
              </w:rPr>
              <w:t>Gold Creek - La Salle</w:t>
            </w:r>
          </w:p>
        </w:tc>
      </w:tr>
      <w:tr w:rsidR="00133B19" w:rsidRPr="0019744E" w14:paraId="3CF53FE5" w14:textId="77777777" w:rsidTr="00893AA2">
        <w:trPr>
          <w:trHeight w:val="389"/>
        </w:trPr>
        <w:tc>
          <w:tcPr>
            <w:tcW w:w="1620" w:type="dxa"/>
          </w:tcPr>
          <w:p w14:paraId="31D3FDF4" w14:textId="3E7A7017" w:rsidR="00133B19" w:rsidRPr="00684B88" w:rsidRDefault="00133B19" w:rsidP="00133B19">
            <w:pPr>
              <w:spacing w:after="120"/>
              <w:jc w:val="center"/>
              <w:rPr>
                <w:rFonts w:cstheme="minorHAnsi"/>
                <w:sz w:val="20"/>
                <w:szCs w:val="20"/>
              </w:rPr>
            </w:pPr>
            <w:r>
              <w:rPr>
                <w:rFonts w:ascii="Calibri" w:hAnsi="Calibri"/>
                <w:sz w:val="20"/>
              </w:rPr>
              <w:t>Keechelus Dam</w:t>
            </w:r>
          </w:p>
        </w:tc>
        <w:tc>
          <w:tcPr>
            <w:tcW w:w="1440" w:type="dxa"/>
          </w:tcPr>
          <w:p w14:paraId="2CC24B50" w14:textId="5FB7C936" w:rsidR="00133B19" w:rsidRPr="00684B88" w:rsidRDefault="00133B19" w:rsidP="00133B19">
            <w:pPr>
              <w:spacing w:after="120"/>
              <w:jc w:val="center"/>
              <w:rPr>
                <w:rFonts w:cstheme="minorHAnsi"/>
                <w:sz w:val="20"/>
                <w:szCs w:val="20"/>
              </w:rPr>
            </w:pPr>
            <w:r>
              <w:rPr>
                <w:rFonts w:ascii="Calibri" w:hAnsi="Calibri"/>
                <w:sz w:val="20"/>
              </w:rPr>
              <w:t>11/06/2024</w:t>
            </w:r>
          </w:p>
        </w:tc>
        <w:tc>
          <w:tcPr>
            <w:tcW w:w="1800" w:type="dxa"/>
          </w:tcPr>
          <w:p w14:paraId="34D01574" w14:textId="5E341584" w:rsidR="00133B19" w:rsidRPr="00684B88" w:rsidRDefault="00133B19" w:rsidP="00133B19">
            <w:pPr>
              <w:spacing w:after="120"/>
              <w:jc w:val="center"/>
              <w:rPr>
                <w:rFonts w:cstheme="minorHAnsi"/>
                <w:sz w:val="20"/>
                <w:szCs w:val="20"/>
              </w:rPr>
            </w:pPr>
            <w:r>
              <w:rPr>
                <w:rFonts w:ascii="Calibri" w:hAnsi="Calibri"/>
                <w:sz w:val="20"/>
              </w:rPr>
              <w:t>3DD.003D481252</w:t>
            </w:r>
          </w:p>
        </w:tc>
        <w:tc>
          <w:tcPr>
            <w:tcW w:w="1350" w:type="dxa"/>
          </w:tcPr>
          <w:p w14:paraId="2DD3D15E" w14:textId="64766A3A" w:rsidR="00133B19" w:rsidRPr="00684B88" w:rsidRDefault="00133B19" w:rsidP="00133B19">
            <w:pPr>
              <w:spacing w:after="120"/>
              <w:jc w:val="center"/>
              <w:rPr>
                <w:rFonts w:cstheme="minorHAnsi"/>
                <w:sz w:val="20"/>
                <w:szCs w:val="20"/>
              </w:rPr>
            </w:pPr>
            <w:r>
              <w:rPr>
                <w:rFonts w:ascii="Calibri" w:hAnsi="Calibri"/>
                <w:sz w:val="20"/>
              </w:rPr>
              <w:t>402</w:t>
            </w:r>
          </w:p>
        </w:tc>
        <w:tc>
          <w:tcPr>
            <w:tcW w:w="1530" w:type="dxa"/>
          </w:tcPr>
          <w:p w14:paraId="68EBA5C4" w14:textId="07E81640" w:rsidR="00133B19" w:rsidRPr="00684B88" w:rsidRDefault="00133B19" w:rsidP="00133B19">
            <w:pPr>
              <w:spacing w:after="120"/>
              <w:jc w:val="center"/>
              <w:rPr>
                <w:rFonts w:cstheme="minorHAnsi"/>
                <w:sz w:val="20"/>
                <w:szCs w:val="20"/>
              </w:rPr>
            </w:pPr>
            <w:r>
              <w:rPr>
                <w:rFonts w:ascii="Calibri" w:hAnsi="Calibri"/>
                <w:sz w:val="20"/>
              </w:rPr>
              <w:t>RECAP (shed)</w:t>
            </w:r>
          </w:p>
        </w:tc>
        <w:tc>
          <w:tcPr>
            <w:tcW w:w="1890" w:type="dxa"/>
          </w:tcPr>
          <w:p w14:paraId="3213CEE7" w14:textId="3A418765" w:rsidR="00133B19" w:rsidRPr="00684B88" w:rsidRDefault="00133B19" w:rsidP="00133B19">
            <w:pPr>
              <w:spacing w:after="120"/>
              <w:jc w:val="center"/>
              <w:rPr>
                <w:rFonts w:cstheme="minorHAnsi"/>
                <w:sz w:val="20"/>
                <w:szCs w:val="20"/>
              </w:rPr>
            </w:pPr>
            <w:r>
              <w:rPr>
                <w:rFonts w:ascii="Calibri" w:hAnsi="Calibri"/>
                <w:sz w:val="20"/>
              </w:rPr>
              <w:t>Gold Creek - La Salle</w:t>
            </w:r>
          </w:p>
        </w:tc>
      </w:tr>
    </w:tbl>
    <w:p w14:paraId="2B89BADD" w14:textId="68D46CA7" w:rsidR="0006474A" w:rsidRPr="00AC0289" w:rsidRDefault="0019744E" w:rsidP="00D410F7">
      <w:pPr>
        <w:spacing w:after="0" w:line="240" w:lineRule="auto"/>
        <w:rPr>
          <w:sz w:val="20"/>
          <w:szCs w:val="20"/>
        </w:rPr>
      </w:pPr>
      <w:r w:rsidRPr="00AC0289">
        <w:rPr>
          <w:sz w:val="20"/>
          <w:szCs w:val="20"/>
        </w:rPr>
        <w:t>*</w:t>
      </w:r>
      <w:r w:rsidR="00AC0289" w:rsidRPr="00AC0289">
        <w:rPr>
          <w:sz w:val="20"/>
          <w:szCs w:val="20"/>
        </w:rPr>
        <w:t>Acoustically tagged</w:t>
      </w:r>
    </w:p>
    <w:p w14:paraId="6CB9F0F5" w14:textId="77777777" w:rsidR="0006474A" w:rsidRPr="0006474A" w:rsidRDefault="0006474A" w:rsidP="0006474A"/>
    <w:p w14:paraId="3CE20501" w14:textId="77777777" w:rsidR="00C34B2D" w:rsidRDefault="00C34B2D">
      <w:pPr>
        <w:rPr>
          <w:rFonts w:ascii="Cambria" w:eastAsiaTheme="majorEastAsia" w:hAnsi="Cambria" w:cstheme="majorBidi"/>
          <w:b/>
          <w:bCs/>
          <w:sz w:val="26"/>
          <w:szCs w:val="26"/>
        </w:rPr>
      </w:pPr>
      <w:r>
        <w:rPr>
          <w:rFonts w:ascii="Cambria" w:hAnsi="Cambria"/>
          <w:b/>
          <w:bCs/>
        </w:rPr>
        <w:br w:type="page"/>
      </w:r>
    </w:p>
    <w:p w14:paraId="20EBE649" w14:textId="534944D2" w:rsidR="002B1951" w:rsidRDefault="002B1951" w:rsidP="002F12BE">
      <w:pPr>
        <w:pStyle w:val="Heading1"/>
      </w:pPr>
      <w:r>
        <w:lastRenderedPageBreak/>
        <w:t>Appendix</w:t>
      </w:r>
      <w:r w:rsidR="00FC6E56">
        <w:t xml:space="preserve"> </w:t>
      </w:r>
      <w:r w:rsidR="004363B1">
        <w:t>B</w:t>
      </w:r>
    </w:p>
    <w:p w14:paraId="1E139D9C" w14:textId="4809DEE2" w:rsidR="003E4A88" w:rsidRPr="002620F8" w:rsidRDefault="00275756" w:rsidP="004A180D">
      <w:pPr>
        <w:pStyle w:val="Heading2"/>
      </w:pPr>
      <w:r>
        <w:t xml:space="preserve">PIT </w:t>
      </w:r>
      <w:r w:rsidR="00016278" w:rsidRPr="002620F8">
        <w:t>Antenna</w:t>
      </w:r>
      <w:r w:rsidR="006727ED" w:rsidRPr="002620F8">
        <w:t xml:space="preserve"> </w:t>
      </w:r>
      <w:r w:rsidR="00BA1174" w:rsidRPr="002620F8">
        <w:t xml:space="preserve">detections in the </w:t>
      </w:r>
      <w:r w:rsidR="003E4A88" w:rsidRPr="002620F8">
        <w:t xml:space="preserve">Upper Yakima </w:t>
      </w:r>
      <w:r w:rsidR="00BA1174" w:rsidRPr="002620F8">
        <w:t>Basin</w:t>
      </w:r>
    </w:p>
    <w:p w14:paraId="701D35D3" w14:textId="77777777" w:rsidR="004244FC" w:rsidRDefault="004244FC" w:rsidP="004244FC"/>
    <w:p w14:paraId="4917E7AD" w14:textId="29E5F1C1" w:rsidR="00642D5C" w:rsidRDefault="00642D5C" w:rsidP="00642D5C">
      <w:pPr>
        <w:rPr>
          <w:sz w:val="24"/>
          <w:szCs w:val="24"/>
          <w:highlight w:val="yellow"/>
        </w:rPr>
      </w:pPr>
      <w:r w:rsidRPr="00A5377C">
        <w:rPr>
          <w:b/>
          <w:bCs/>
          <w:sz w:val="24"/>
          <w:szCs w:val="24"/>
        </w:rPr>
        <w:t xml:space="preserve">Table </w:t>
      </w:r>
      <w:r>
        <w:rPr>
          <w:b/>
          <w:bCs/>
          <w:sz w:val="24"/>
          <w:szCs w:val="24"/>
        </w:rPr>
        <w:t>B</w:t>
      </w:r>
      <w:r w:rsidRPr="00A5377C">
        <w:rPr>
          <w:b/>
          <w:bCs/>
          <w:sz w:val="24"/>
          <w:szCs w:val="24"/>
        </w:rPr>
        <w:t>1</w:t>
      </w:r>
      <w:r w:rsidRPr="00A5377C">
        <w:rPr>
          <w:sz w:val="24"/>
          <w:szCs w:val="24"/>
        </w:rPr>
        <w:t>. Bull</w:t>
      </w:r>
      <w:r>
        <w:rPr>
          <w:sz w:val="24"/>
          <w:szCs w:val="24"/>
        </w:rPr>
        <w:t xml:space="preserve"> Trout detected at the </w:t>
      </w:r>
      <w:r w:rsidR="00146B98">
        <w:rPr>
          <w:sz w:val="24"/>
          <w:szCs w:val="24"/>
        </w:rPr>
        <w:t>upper</w:t>
      </w:r>
      <w:r w:rsidRPr="00046D8C">
        <w:rPr>
          <w:sz w:val="24"/>
          <w:szCs w:val="24"/>
        </w:rPr>
        <w:t xml:space="preserve"> Gold Creek</w:t>
      </w:r>
      <w:r>
        <w:rPr>
          <w:sz w:val="24"/>
          <w:szCs w:val="24"/>
        </w:rPr>
        <w:t xml:space="preserve"> antenna</w:t>
      </w:r>
      <w:r w:rsidR="00146B98">
        <w:rPr>
          <w:sz w:val="24"/>
          <w:szCs w:val="24"/>
        </w:rPr>
        <w:t>s</w:t>
      </w:r>
      <w:r>
        <w:rPr>
          <w:sz w:val="24"/>
          <w:szCs w:val="24"/>
        </w:rPr>
        <w:t xml:space="preserve"> (</w:t>
      </w:r>
      <w:r w:rsidR="00146B98">
        <w:rPr>
          <w:b/>
          <w:bCs/>
          <w:sz w:val="24"/>
          <w:szCs w:val="24"/>
        </w:rPr>
        <w:t xml:space="preserve">UGC1 </w:t>
      </w:r>
      <w:r w:rsidR="00146B98" w:rsidRPr="00146B98">
        <w:rPr>
          <w:sz w:val="24"/>
          <w:szCs w:val="24"/>
        </w:rPr>
        <w:t xml:space="preserve">and </w:t>
      </w:r>
      <w:r w:rsidR="00146B98">
        <w:rPr>
          <w:b/>
          <w:bCs/>
          <w:sz w:val="24"/>
          <w:szCs w:val="24"/>
        </w:rPr>
        <w:t>UGC2</w:t>
      </w:r>
      <w:r>
        <w:rPr>
          <w:sz w:val="24"/>
          <w:szCs w:val="24"/>
        </w:rPr>
        <w:t>) in 202</w:t>
      </w:r>
      <w:r w:rsidR="00BD5DA5">
        <w:rPr>
          <w:sz w:val="24"/>
          <w:szCs w:val="24"/>
        </w:rPr>
        <w:t>4</w:t>
      </w:r>
      <w:r>
        <w:rPr>
          <w:sz w:val="24"/>
          <w:szCs w:val="24"/>
        </w:rPr>
        <w:t>.</w:t>
      </w:r>
    </w:p>
    <w:tbl>
      <w:tblPr>
        <w:tblStyle w:val="BBBasic"/>
        <w:tblW w:w="9360" w:type="dxa"/>
        <w:tblLook w:val="04A0" w:firstRow="1" w:lastRow="0" w:firstColumn="1" w:lastColumn="0" w:noHBand="0" w:noVBand="1"/>
      </w:tblPr>
      <w:tblGrid>
        <w:gridCol w:w="840"/>
        <w:gridCol w:w="1410"/>
        <w:gridCol w:w="1875"/>
        <w:gridCol w:w="1320"/>
        <w:gridCol w:w="1860"/>
        <w:gridCol w:w="2055"/>
      </w:tblGrid>
      <w:tr w:rsidR="006B0D89" w14:paraId="190D630E" w14:textId="77777777" w:rsidTr="00247142">
        <w:trPr>
          <w:cnfStyle w:val="100000000000" w:firstRow="1" w:lastRow="0" w:firstColumn="0" w:lastColumn="0" w:oddVBand="0" w:evenVBand="0" w:oddHBand="0" w:evenHBand="0" w:firstRowFirstColumn="0" w:firstRowLastColumn="0" w:lastRowFirstColumn="0" w:lastRowLastColumn="0"/>
          <w:trHeight w:val="345"/>
        </w:trPr>
        <w:tc>
          <w:tcPr>
            <w:tcW w:w="840" w:type="dxa"/>
          </w:tcPr>
          <w:p w14:paraId="351FB1FD" w14:textId="143C1F44" w:rsidR="006B0D89" w:rsidRDefault="006B0D89" w:rsidP="00ED7437">
            <w:pPr>
              <w:spacing w:after="20"/>
            </w:pPr>
            <w:r w:rsidRPr="00D52623">
              <w:rPr>
                <w:rFonts w:ascii="Calibri" w:hAnsi="Calibri"/>
              </w:rPr>
              <w:t>Mark Year</w:t>
            </w:r>
          </w:p>
        </w:tc>
        <w:tc>
          <w:tcPr>
            <w:tcW w:w="1410" w:type="dxa"/>
          </w:tcPr>
          <w:p w14:paraId="1BFBFE18" w14:textId="4205C258" w:rsidR="006B0D89" w:rsidRDefault="006B0D89" w:rsidP="00ED7437">
            <w:pPr>
              <w:spacing w:after="20"/>
            </w:pPr>
            <w:r w:rsidRPr="00D52623">
              <w:rPr>
                <w:rFonts w:ascii="Calibri" w:hAnsi="Calibri"/>
              </w:rPr>
              <w:t>Organization</w:t>
            </w:r>
          </w:p>
        </w:tc>
        <w:tc>
          <w:tcPr>
            <w:tcW w:w="1875" w:type="dxa"/>
          </w:tcPr>
          <w:p w14:paraId="2D4FA7A0" w14:textId="634070E5" w:rsidR="006B0D89" w:rsidRPr="10B1044A" w:rsidRDefault="00AA1C08" w:rsidP="00ED7437">
            <w:pPr>
              <w:spacing w:after="20"/>
              <w:rPr>
                <w:rFonts w:ascii="Calibri" w:eastAsia="Calibri" w:hAnsi="Calibri" w:cs="Calibri"/>
                <w:color w:val="000000" w:themeColor="text1"/>
              </w:rPr>
            </w:pPr>
            <w:r>
              <w:rPr>
                <w:rFonts w:ascii="Calibri" w:hAnsi="Calibri"/>
              </w:rPr>
              <w:t>PIT Tag</w:t>
            </w:r>
          </w:p>
        </w:tc>
        <w:tc>
          <w:tcPr>
            <w:tcW w:w="1320" w:type="dxa"/>
          </w:tcPr>
          <w:p w14:paraId="63DE74D9" w14:textId="5450BC23" w:rsidR="006B0D89" w:rsidRDefault="006B0D89" w:rsidP="00ED7437">
            <w:pPr>
              <w:spacing w:after="20"/>
            </w:pPr>
            <w:r w:rsidRPr="00D52623">
              <w:rPr>
                <w:rFonts w:ascii="Calibri" w:hAnsi="Calibri"/>
              </w:rPr>
              <w:t>Origin</w:t>
            </w:r>
          </w:p>
        </w:tc>
        <w:tc>
          <w:tcPr>
            <w:tcW w:w="1860" w:type="dxa"/>
          </w:tcPr>
          <w:p w14:paraId="68358CDC" w14:textId="31E4B3BA" w:rsidR="006B0D89" w:rsidRDefault="006B0D89" w:rsidP="00ED7437">
            <w:pPr>
              <w:spacing w:after="20"/>
            </w:pPr>
            <w:r w:rsidRPr="00D52623">
              <w:rPr>
                <w:rFonts w:ascii="Calibri" w:hAnsi="Calibri"/>
              </w:rPr>
              <w:t>First Detection</w:t>
            </w:r>
          </w:p>
        </w:tc>
        <w:tc>
          <w:tcPr>
            <w:tcW w:w="2055" w:type="dxa"/>
          </w:tcPr>
          <w:p w14:paraId="6969C091" w14:textId="1266783D" w:rsidR="006B0D89" w:rsidRDefault="006B0D89" w:rsidP="00ED7437">
            <w:pPr>
              <w:spacing w:after="20"/>
            </w:pPr>
            <w:r w:rsidRPr="00D52623">
              <w:rPr>
                <w:rFonts w:ascii="Calibri" w:hAnsi="Calibri"/>
              </w:rPr>
              <w:t>Last Detection</w:t>
            </w:r>
          </w:p>
        </w:tc>
      </w:tr>
      <w:tr w:rsidR="0004488A" w:rsidRPr="00E752A7" w14:paraId="19BFA415" w14:textId="77777777" w:rsidTr="00247142">
        <w:trPr>
          <w:trHeight w:val="300"/>
        </w:trPr>
        <w:tc>
          <w:tcPr>
            <w:tcW w:w="840" w:type="dxa"/>
          </w:tcPr>
          <w:p w14:paraId="616BCAD1" w14:textId="7ADC95DB" w:rsidR="0004488A" w:rsidRDefault="0004488A" w:rsidP="00ED7437">
            <w:pPr>
              <w:spacing w:before="20" w:after="120"/>
              <w:jc w:val="center"/>
            </w:pPr>
            <w:r w:rsidRPr="002D6C13">
              <w:t>2020</w:t>
            </w:r>
          </w:p>
        </w:tc>
        <w:tc>
          <w:tcPr>
            <w:tcW w:w="1410" w:type="dxa"/>
          </w:tcPr>
          <w:p w14:paraId="7F50AB0F" w14:textId="431B3F31" w:rsidR="0004488A" w:rsidRDefault="0004488A" w:rsidP="00ED7437">
            <w:pPr>
              <w:spacing w:before="20" w:after="120"/>
              <w:jc w:val="center"/>
            </w:pPr>
            <w:r w:rsidRPr="002D6C13">
              <w:t>YN</w:t>
            </w:r>
          </w:p>
        </w:tc>
        <w:tc>
          <w:tcPr>
            <w:tcW w:w="1875" w:type="dxa"/>
          </w:tcPr>
          <w:p w14:paraId="54BF574F" w14:textId="3F8BEA8B" w:rsidR="0004488A" w:rsidRPr="10B1044A" w:rsidRDefault="0004488A" w:rsidP="00ED7437">
            <w:pPr>
              <w:spacing w:before="20" w:after="120"/>
              <w:jc w:val="center"/>
              <w:rPr>
                <w:rFonts w:ascii="Calibri" w:eastAsia="Calibri" w:hAnsi="Calibri" w:cs="Calibri"/>
                <w:color w:val="000000" w:themeColor="text1"/>
              </w:rPr>
            </w:pPr>
            <w:r w:rsidRPr="002D6C13">
              <w:t>3DD.0077CDCF98</w:t>
            </w:r>
          </w:p>
        </w:tc>
        <w:tc>
          <w:tcPr>
            <w:tcW w:w="1320" w:type="dxa"/>
          </w:tcPr>
          <w:p w14:paraId="4B854B17" w14:textId="3D22A0C7" w:rsidR="0004488A" w:rsidRPr="000856CF" w:rsidRDefault="0004488A" w:rsidP="00ED7437">
            <w:pPr>
              <w:spacing w:before="20" w:after="120"/>
              <w:jc w:val="center"/>
              <w:rPr>
                <w:rFonts w:eastAsia="Calibri"/>
                <w:color w:val="000000" w:themeColor="text1"/>
              </w:rPr>
            </w:pPr>
            <w:r w:rsidRPr="002D6C13">
              <w:t>Gold Creek*</w:t>
            </w:r>
          </w:p>
        </w:tc>
        <w:tc>
          <w:tcPr>
            <w:tcW w:w="1860" w:type="dxa"/>
          </w:tcPr>
          <w:p w14:paraId="539E7F94" w14:textId="3CDAA383" w:rsidR="0004488A" w:rsidRPr="00E752A7" w:rsidRDefault="0004488A" w:rsidP="00ED7437">
            <w:pPr>
              <w:spacing w:before="20" w:after="120"/>
              <w:jc w:val="center"/>
            </w:pPr>
            <w:r w:rsidRPr="002D6C13">
              <w:t>06/30/2024 02:51</w:t>
            </w:r>
          </w:p>
        </w:tc>
        <w:tc>
          <w:tcPr>
            <w:tcW w:w="2055" w:type="dxa"/>
          </w:tcPr>
          <w:p w14:paraId="029142E3" w14:textId="143619C7" w:rsidR="0004488A" w:rsidRPr="00E752A7" w:rsidRDefault="0004488A" w:rsidP="00ED7437">
            <w:pPr>
              <w:spacing w:before="20" w:after="120"/>
              <w:jc w:val="center"/>
              <w:rPr>
                <w:rFonts w:eastAsia="Calibri"/>
                <w:color w:val="000000" w:themeColor="text1"/>
              </w:rPr>
            </w:pPr>
            <w:r w:rsidRPr="002D6C13">
              <w:t>07/08/2024 01:21</w:t>
            </w:r>
          </w:p>
        </w:tc>
      </w:tr>
    </w:tbl>
    <w:p w14:paraId="3EE79D5B" w14:textId="7C8383A2" w:rsidR="00467DB0" w:rsidRDefault="00467DB0" w:rsidP="00467DB0">
      <w:r w:rsidRPr="00381E59">
        <w:t xml:space="preserve">* </w:t>
      </w:r>
      <w:r>
        <w:t>unverified</w:t>
      </w:r>
      <w:r w:rsidR="00EF753D">
        <w:t xml:space="preserve"> </w:t>
      </w:r>
      <w:bookmarkStart w:id="26" w:name="_Hlk200438869"/>
      <w:r w:rsidR="00EF753D">
        <w:t>with genetics</w:t>
      </w:r>
      <w:bookmarkEnd w:id="26"/>
    </w:p>
    <w:p w14:paraId="3D134E45" w14:textId="77777777" w:rsidR="000F2B10" w:rsidRDefault="000F2B10" w:rsidP="00EF6420"/>
    <w:p w14:paraId="498805EA" w14:textId="7221378C" w:rsidR="002B1951" w:rsidRDefault="002B1951" w:rsidP="002B1951">
      <w:pPr>
        <w:rPr>
          <w:sz w:val="24"/>
          <w:szCs w:val="24"/>
          <w:highlight w:val="yellow"/>
        </w:rPr>
      </w:pPr>
      <w:r w:rsidRPr="00787E39">
        <w:rPr>
          <w:b/>
          <w:bCs/>
          <w:sz w:val="24"/>
          <w:szCs w:val="24"/>
        </w:rPr>
        <w:t xml:space="preserve">Table </w:t>
      </w:r>
      <w:r w:rsidR="00D20E09" w:rsidRPr="00787E39">
        <w:rPr>
          <w:b/>
          <w:bCs/>
          <w:sz w:val="24"/>
          <w:szCs w:val="24"/>
        </w:rPr>
        <w:t>B</w:t>
      </w:r>
      <w:r w:rsidR="00A74998" w:rsidRPr="00787E39">
        <w:rPr>
          <w:b/>
          <w:bCs/>
          <w:sz w:val="24"/>
          <w:szCs w:val="24"/>
        </w:rPr>
        <w:t>2</w:t>
      </w:r>
      <w:r w:rsidRPr="00787E39">
        <w:rPr>
          <w:sz w:val="24"/>
          <w:szCs w:val="24"/>
        </w:rPr>
        <w:t xml:space="preserve">. </w:t>
      </w:r>
      <w:r w:rsidR="004244FC" w:rsidRPr="00787E39">
        <w:rPr>
          <w:sz w:val="24"/>
          <w:szCs w:val="24"/>
        </w:rPr>
        <w:t>Bull</w:t>
      </w:r>
      <w:r w:rsidR="004244FC">
        <w:rPr>
          <w:sz w:val="24"/>
          <w:szCs w:val="24"/>
        </w:rPr>
        <w:t xml:space="preserve"> Trout detected at the </w:t>
      </w:r>
      <w:r w:rsidR="004244FC" w:rsidRPr="00046D8C">
        <w:rPr>
          <w:sz w:val="24"/>
          <w:szCs w:val="24"/>
        </w:rPr>
        <w:t>lower Gold Creek</w:t>
      </w:r>
      <w:r w:rsidR="004244FC">
        <w:rPr>
          <w:sz w:val="24"/>
          <w:szCs w:val="24"/>
        </w:rPr>
        <w:t xml:space="preserve"> antenna (</w:t>
      </w:r>
      <w:r w:rsidR="004244FC" w:rsidRPr="00046D8C">
        <w:rPr>
          <w:b/>
          <w:bCs/>
          <w:sz w:val="24"/>
          <w:szCs w:val="24"/>
        </w:rPr>
        <w:t>G90</w:t>
      </w:r>
      <w:r w:rsidR="004244FC">
        <w:rPr>
          <w:sz w:val="24"/>
          <w:szCs w:val="24"/>
        </w:rPr>
        <w:t>) in 202</w:t>
      </w:r>
      <w:r w:rsidR="00BD5DA5">
        <w:rPr>
          <w:sz w:val="24"/>
          <w:szCs w:val="24"/>
        </w:rPr>
        <w:t>4</w:t>
      </w:r>
      <w:r w:rsidR="003503D9">
        <w:rPr>
          <w:sz w:val="24"/>
          <w:szCs w:val="24"/>
        </w:rPr>
        <w:t>.</w:t>
      </w:r>
    </w:p>
    <w:tbl>
      <w:tblPr>
        <w:tblStyle w:val="BBBasic"/>
        <w:tblW w:w="9360" w:type="dxa"/>
        <w:tblLook w:val="04A0" w:firstRow="1" w:lastRow="0" w:firstColumn="1" w:lastColumn="0" w:noHBand="0" w:noVBand="1"/>
      </w:tblPr>
      <w:tblGrid>
        <w:gridCol w:w="840"/>
        <w:gridCol w:w="1410"/>
        <w:gridCol w:w="1875"/>
        <w:gridCol w:w="1320"/>
        <w:gridCol w:w="1860"/>
        <w:gridCol w:w="2055"/>
      </w:tblGrid>
      <w:tr w:rsidR="002B1951" w14:paraId="583F552F" w14:textId="77777777" w:rsidTr="000D3277">
        <w:trPr>
          <w:cnfStyle w:val="100000000000" w:firstRow="1" w:lastRow="0" w:firstColumn="0" w:lastColumn="0" w:oddVBand="0" w:evenVBand="0" w:oddHBand="0" w:evenHBand="0" w:firstRowFirstColumn="0" w:firstRowLastColumn="0" w:lastRowFirstColumn="0" w:lastRowLastColumn="0"/>
          <w:trHeight w:val="345"/>
        </w:trPr>
        <w:tc>
          <w:tcPr>
            <w:tcW w:w="840" w:type="dxa"/>
          </w:tcPr>
          <w:p w14:paraId="0257B735" w14:textId="77777777" w:rsidR="002B1951" w:rsidRDefault="58866122" w:rsidP="00EC0747">
            <w:pPr>
              <w:spacing w:after="120"/>
            </w:pPr>
            <w:r w:rsidRPr="3B315E2A">
              <w:rPr>
                <w:rFonts w:ascii="Calibri" w:eastAsia="Calibri" w:hAnsi="Calibri" w:cs="Calibri"/>
                <w:color w:val="000000" w:themeColor="text1"/>
              </w:rPr>
              <w:t>Mark Year</w:t>
            </w:r>
          </w:p>
        </w:tc>
        <w:tc>
          <w:tcPr>
            <w:tcW w:w="1410" w:type="dxa"/>
          </w:tcPr>
          <w:p w14:paraId="7A1C0D85" w14:textId="77777777" w:rsidR="002B1951" w:rsidRDefault="58866122" w:rsidP="00EC0747">
            <w:pPr>
              <w:spacing w:after="120"/>
            </w:pPr>
            <w:r w:rsidRPr="3B315E2A">
              <w:rPr>
                <w:rFonts w:ascii="Calibri" w:eastAsia="Calibri" w:hAnsi="Calibri" w:cs="Calibri"/>
                <w:color w:val="000000" w:themeColor="text1"/>
              </w:rPr>
              <w:t>Organization</w:t>
            </w:r>
          </w:p>
        </w:tc>
        <w:tc>
          <w:tcPr>
            <w:tcW w:w="1875" w:type="dxa"/>
          </w:tcPr>
          <w:p w14:paraId="213F9A09" w14:textId="3A37F5DB" w:rsidR="002B1951" w:rsidRPr="10B1044A" w:rsidRDefault="00AA1C08" w:rsidP="00EC0747">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320" w:type="dxa"/>
          </w:tcPr>
          <w:p w14:paraId="20051946" w14:textId="77777777" w:rsidR="002B1951" w:rsidRDefault="58866122" w:rsidP="00EC0747">
            <w:pPr>
              <w:spacing w:after="120"/>
            </w:pPr>
            <w:r>
              <w:t>Origin</w:t>
            </w:r>
          </w:p>
        </w:tc>
        <w:tc>
          <w:tcPr>
            <w:tcW w:w="1860" w:type="dxa"/>
          </w:tcPr>
          <w:p w14:paraId="7EA74946" w14:textId="77777777" w:rsidR="002B1951" w:rsidRDefault="58866122" w:rsidP="00EC0747">
            <w:pPr>
              <w:spacing w:after="120"/>
            </w:pPr>
            <w:r w:rsidRPr="3B315E2A">
              <w:rPr>
                <w:rFonts w:ascii="Calibri" w:eastAsia="Calibri" w:hAnsi="Calibri" w:cs="Calibri"/>
                <w:color w:val="000000" w:themeColor="text1"/>
              </w:rPr>
              <w:t>First Detection</w:t>
            </w:r>
          </w:p>
        </w:tc>
        <w:tc>
          <w:tcPr>
            <w:tcW w:w="2055" w:type="dxa"/>
          </w:tcPr>
          <w:p w14:paraId="72B30121" w14:textId="77777777" w:rsidR="002B1951" w:rsidRDefault="58866122" w:rsidP="00EC0747">
            <w:pPr>
              <w:spacing w:after="120"/>
            </w:pPr>
            <w:r w:rsidRPr="3B315E2A">
              <w:rPr>
                <w:rFonts w:ascii="Calibri" w:eastAsia="Calibri" w:hAnsi="Calibri" w:cs="Calibri"/>
                <w:color w:val="000000" w:themeColor="text1"/>
              </w:rPr>
              <w:t>Last Detection</w:t>
            </w:r>
          </w:p>
        </w:tc>
      </w:tr>
      <w:tr w:rsidR="00E05AD4" w:rsidRPr="00E752A7" w14:paraId="020C9595" w14:textId="77777777" w:rsidTr="00B52B0B">
        <w:trPr>
          <w:trHeight w:val="300"/>
        </w:trPr>
        <w:tc>
          <w:tcPr>
            <w:tcW w:w="840" w:type="dxa"/>
            <w:vAlign w:val="top"/>
          </w:tcPr>
          <w:p w14:paraId="10B3D234" w14:textId="62EF258F" w:rsidR="00E05AD4" w:rsidRDefault="00E05AD4" w:rsidP="00E05AD4">
            <w:pPr>
              <w:spacing w:after="120"/>
              <w:jc w:val="center"/>
            </w:pPr>
            <w:r w:rsidRPr="009A735E">
              <w:t>2020</w:t>
            </w:r>
          </w:p>
        </w:tc>
        <w:tc>
          <w:tcPr>
            <w:tcW w:w="1410" w:type="dxa"/>
            <w:vAlign w:val="top"/>
          </w:tcPr>
          <w:p w14:paraId="5D93DE78" w14:textId="0B80DC62" w:rsidR="00E05AD4" w:rsidRDefault="00E05AD4" w:rsidP="00E05AD4">
            <w:pPr>
              <w:spacing w:after="120"/>
              <w:jc w:val="center"/>
            </w:pPr>
            <w:r w:rsidRPr="009A735E">
              <w:t>YN</w:t>
            </w:r>
          </w:p>
        </w:tc>
        <w:tc>
          <w:tcPr>
            <w:tcW w:w="1875" w:type="dxa"/>
            <w:vAlign w:val="top"/>
          </w:tcPr>
          <w:p w14:paraId="0CCA89AC" w14:textId="6993519F" w:rsidR="00E05AD4" w:rsidRPr="4C1A9381" w:rsidRDefault="00E05AD4" w:rsidP="00E05AD4">
            <w:pPr>
              <w:spacing w:after="120"/>
              <w:jc w:val="center"/>
              <w:rPr>
                <w:rFonts w:ascii="Calibri" w:eastAsia="Calibri" w:hAnsi="Calibri" w:cs="Calibri"/>
                <w:color w:val="000000" w:themeColor="text1"/>
              </w:rPr>
            </w:pPr>
            <w:r w:rsidRPr="009A735E">
              <w:t>3DD.007749399B</w:t>
            </w:r>
          </w:p>
        </w:tc>
        <w:tc>
          <w:tcPr>
            <w:tcW w:w="1320" w:type="dxa"/>
            <w:vAlign w:val="top"/>
          </w:tcPr>
          <w:p w14:paraId="51104A6C" w14:textId="53AF3F8A" w:rsidR="00E05AD4" w:rsidRPr="000856CF" w:rsidRDefault="00E05AD4" w:rsidP="00E05AD4">
            <w:pPr>
              <w:spacing w:after="120"/>
              <w:rPr>
                <w:rFonts w:eastAsia="Calibri"/>
                <w:color w:val="000000" w:themeColor="text1"/>
              </w:rPr>
            </w:pPr>
            <w:r w:rsidRPr="009A735E">
              <w:t>Gold Creek*</w:t>
            </w:r>
          </w:p>
        </w:tc>
        <w:tc>
          <w:tcPr>
            <w:tcW w:w="1860" w:type="dxa"/>
            <w:vAlign w:val="top"/>
          </w:tcPr>
          <w:p w14:paraId="79040140" w14:textId="052577DD" w:rsidR="00E05AD4" w:rsidRPr="00E752A7" w:rsidRDefault="00E05AD4" w:rsidP="00E05AD4">
            <w:pPr>
              <w:spacing w:after="120"/>
              <w:jc w:val="center"/>
            </w:pPr>
            <w:r w:rsidRPr="009A735E">
              <w:t>06/25/2024 22:56</w:t>
            </w:r>
          </w:p>
        </w:tc>
        <w:tc>
          <w:tcPr>
            <w:tcW w:w="2055" w:type="dxa"/>
            <w:vAlign w:val="top"/>
          </w:tcPr>
          <w:p w14:paraId="29B0E34C" w14:textId="09740DE3" w:rsidR="00E05AD4" w:rsidRPr="00E752A7" w:rsidRDefault="00E05AD4" w:rsidP="00E05AD4">
            <w:pPr>
              <w:spacing w:after="120"/>
              <w:jc w:val="center"/>
            </w:pPr>
            <w:r w:rsidRPr="009A735E">
              <w:t>06/25/2024 22:56</w:t>
            </w:r>
          </w:p>
        </w:tc>
      </w:tr>
      <w:tr w:rsidR="00E05AD4" w:rsidRPr="00E752A7" w14:paraId="3AD271CE" w14:textId="77777777" w:rsidTr="00B52B0B">
        <w:trPr>
          <w:trHeight w:val="285"/>
        </w:trPr>
        <w:tc>
          <w:tcPr>
            <w:tcW w:w="840" w:type="dxa"/>
            <w:vAlign w:val="top"/>
          </w:tcPr>
          <w:p w14:paraId="37D326BB" w14:textId="44458492" w:rsidR="00E05AD4" w:rsidRDefault="00E05AD4" w:rsidP="00E05AD4">
            <w:pPr>
              <w:spacing w:after="120"/>
              <w:jc w:val="center"/>
            </w:pPr>
            <w:r w:rsidRPr="009A735E">
              <w:t>2020</w:t>
            </w:r>
          </w:p>
        </w:tc>
        <w:tc>
          <w:tcPr>
            <w:tcW w:w="1410" w:type="dxa"/>
            <w:vAlign w:val="top"/>
          </w:tcPr>
          <w:p w14:paraId="3A81B737" w14:textId="39FBBD57" w:rsidR="00E05AD4" w:rsidRDefault="00E05AD4" w:rsidP="00E05AD4">
            <w:pPr>
              <w:spacing w:after="120"/>
              <w:jc w:val="center"/>
            </w:pPr>
            <w:r w:rsidRPr="009A735E">
              <w:t>YN</w:t>
            </w:r>
          </w:p>
        </w:tc>
        <w:tc>
          <w:tcPr>
            <w:tcW w:w="1875" w:type="dxa"/>
            <w:vAlign w:val="top"/>
          </w:tcPr>
          <w:p w14:paraId="1D5E9D50" w14:textId="099B8674" w:rsidR="00E05AD4" w:rsidRPr="10B1044A" w:rsidRDefault="00E05AD4" w:rsidP="00E05AD4">
            <w:pPr>
              <w:spacing w:after="120"/>
              <w:jc w:val="center"/>
              <w:rPr>
                <w:rFonts w:ascii="Calibri" w:eastAsia="Calibri" w:hAnsi="Calibri" w:cs="Calibri"/>
                <w:color w:val="000000" w:themeColor="text1"/>
              </w:rPr>
            </w:pPr>
            <w:r w:rsidRPr="009A735E">
              <w:t>3DD.0077CDCF98</w:t>
            </w:r>
          </w:p>
        </w:tc>
        <w:tc>
          <w:tcPr>
            <w:tcW w:w="1320" w:type="dxa"/>
            <w:vAlign w:val="top"/>
          </w:tcPr>
          <w:p w14:paraId="51C5C1DB" w14:textId="2E81CD6F" w:rsidR="00E05AD4" w:rsidRPr="000856CF" w:rsidRDefault="00E05AD4" w:rsidP="00E05AD4">
            <w:pPr>
              <w:spacing w:after="120"/>
            </w:pPr>
            <w:r w:rsidRPr="009A735E">
              <w:t>Gold Creek*</w:t>
            </w:r>
          </w:p>
        </w:tc>
        <w:tc>
          <w:tcPr>
            <w:tcW w:w="1860" w:type="dxa"/>
            <w:vAlign w:val="top"/>
          </w:tcPr>
          <w:p w14:paraId="2AAAC673" w14:textId="44B2E521" w:rsidR="00E05AD4" w:rsidRPr="00E752A7" w:rsidRDefault="00E05AD4" w:rsidP="00E05AD4">
            <w:pPr>
              <w:spacing w:after="120"/>
              <w:jc w:val="center"/>
            </w:pPr>
            <w:r w:rsidRPr="009A735E">
              <w:t>07/09/2024 00:33</w:t>
            </w:r>
          </w:p>
        </w:tc>
        <w:tc>
          <w:tcPr>
            <w:tcW w:w="2055" w:type="dxa"/>
            <w:vAlign w:val="top"/>
          </w:tcPr>
          <w:p w14:paraId="748C0616" w14:textId="1E0CF99C" w:rsidR="00E05AD4" w:rsidRPr="00E752A7" w:rsidRDefault="00E05AD4" w:rsidP="00E05AD4">
            <w:pPr>
              <w:spacing w:after="120"/>
              <w:jc w:val="center"/>
              <w:rPr>
                <w:rFonts w:eastAsia="Calibri"/>
                <w:color w:val="000000" w:themeColor="text1"/>
              </w:rPr>
            </w:pPr>
            <w:r w:rsidRPr="009A735E">
              <w:t>07/09/2024 00:33</w:t>
            </w:r>
          </w:p>
        </w:tc>
      </w:tr>
      <w:tr w:rsidR="00E05AD4" w:rsidRPr="00E752A7" w14:paraId="45611791" w14:textId="77777777" w:rsidTr="00B52B0B">
        <w:trPr>
          <w:trHeight w:val="285"/>
        </w:trPr>
        <w:tc>
          <w:tcPr>
            <w:tcW w:w="840" w:type="dxa"/>
            <w:vAlign w:val="top"/>
          </w:tcPr>
          <w:p w14:paraId="13FEA477" w14:textId="72D0883F" w:rsidR="00E05AD4" w:rsidRDefault="00E05AD4" w:rsidP="00E05AD4">
            <w:pPr>
              <w:spacing w:after="120"/>
              <w:jc w:val="center"/>
              <w:rPr>
                <w:rFonts w:ascii="Calibri" w:eastAsia="Calibri" w:hAnsi="Calibri" w:cs="Calibri"/>
                <w:color w:val="000000" w:themeColor="text1"/>
              </w:rPr>
            </w:pPr>
            <w:r w:rsidRPr="009A735E">
              <w:t>2020</w:t>
            </w:r>
          </w:p>
        </w:tc>
        <w:tc>
          <w:tcPr>
            <w:tcW w:w="1410" w:type="dxa"/>
            <w:vAlign w:val="top"/>
          </w:tcPr>
          <w:p w14:paraId="2AF81A4F" w14:textId="4507CA07" w:rsidR="00E05AD4" w:rsidRDefault="00E05AD4" w:rsidP="00E05AD4">
            <w:pPr>
              <w:spacing w:after="120"/>
              <w:jc w:val="center"/>
              <w:rPr>
                <w:rFonts w:ascii="Calibri" w:eastAsia="Calibri" w:hAnsi="Calibri" w:cs="Calibri"/>
                <w:color w:val="000000" w:themeColor="text1"/>
              </w:rPr>
            </w:pPr>
            <w:r w:rsidRPr="009A735E">
              <w:t>YN</w:t>
            </w:r>
          </w:p>
        </w:tc>
        <w:tc>
          <w:tcPr>
            <w:tcW w:w="1875" w:type="dxa"/>
            <w:vAlign w:val="top"/>
          </w:tcPr>
          <w:p w14:paraId="0B162191" w14:textId="56DE532C" w:rsidR="00E05AD4" w:rsidRPr="00974664" w:rsidRDefault="00E05AD4" w:rsidP="00E05AD4">
            <w:pPr>
              <w:spacing w:after="120"/>
              <w:jc w:val="center"/>
              <w:rPr>
                <w:color w:val="000000"/>
              </w:rPr>
            </w:pPr>
            <w:r w:rsidRPr="009A735E">
              <w:t>3DD.0077CE2E3A</w:t>
            </w:r>
          </w:p>
        </w:tc>
        <w:tc>
          <w:tcPr>
            <w:tcW w:w="1320" w:type="dxa"/>
            <w:vAlign w:val="top"/>
          </w:tcPr>
          <w:p w14:paraId="6B127B7C" w14:textId="2A2996A7" w:rsidR="00E05AD4" w:rsidRDefault="00E05AD4" w:rsidP="00E05AD4">
            <w:pPr>
              <w:spacing w:after="120"/>
              <w:rPr>
                <w:rFonts w:eastAsia="Calibri"/>
                <w:color w:val="000000" w:themeColor="text1"/>
              </w:rPr>
            </w:pPr>
            <w:r w:rsidRPr="009A735E">
              <w:t>Gold Creek*</w:t>
            </w:r>
          </w:p>
        </w:tc>
        <w:tc>
          <w:tcPr>
            <w:tcW w:w="1860" w:type="dxa"/>
            <w:vAlign w:val="top"/>
          </w:tcPr>
          <w:p w14:paraId="3F182CA6" w14:textId="18854C14" w:rsidR="00E05AD4" w:rsidRDefault="00E05AD4" w:rsidP="00E05AD4">
            <w:pPr>
              <w:spacing w:after="120"/>
              <w:jc w:val="center"/>
              <w:rPr>
                <w:color w:val="000000"/>
              </w:rPr>
            </w:pPr>
            <w:r w:rsidRPr="009A735E">
              <w:t>06/20/2024 02:20</w:t>
            </w:r>
          </w:p>
        </w:tc>
        <w:tc>
          <w:tcPr>
            <w:tcW w:w="2055" w:type="dxa"/>
            <w:vAlign w:val="top"/>
          </w:tcPr>
          <w:p w14:paraId="1D75A5A9" w14:textId="4CC452B6" w:rsidR="00E05AD4" w:rsidRDefault="00E05AD4" w:rsidP="00E05AD4">
            <w:pPr>
              <w:spacing w:after="120"/>
              <w:jc w:val="center"/>
              <w:rPr>
                <w:color w:val="000000"/>
              </w:rPr>
            </w:pPr>
            <w:r w:rsidRPr="009A735E">
              <w:t>08/28/2024 20:51</w:t>
            </w:r>
          </w:p>
        </w:tc>
      </w:tr>
      <w:tr w:rsidR="00E05AD4" w:rsidRPr="00E752A7" w14:paraId="3DF05329" w14:textId="77777777" w:rsidTr="00B52B0B">
        <w:trPr>
          <w:trHeight w:val="285"/>
        </w:trPr>
        <w:tc>
          <w:tcPr>
            <w:tcW w:w="840" w:type="dxa"/>
            <w:vAlign w:val="top"/>
          </w:tcPr>
          <w:p w14:paraId="6D4E9DEB" w14:textId="22A5F9D8" w:rsidR="00E05AD4" w:rsidRDefault="00E05AD4" w:rsidP="00E05AD4">
            <w:pPr>
              <w:spacing w:after="120"/>
              <w:jc w:val="center"/>
              <w:rPr>
                <w:rFonts w:ascii="Calibri" w:eastAsia="Calibri" w:hAnsi="Calibri" w:cs="Calibri"/>
                <w:color w:val="000000" w:themeColor="text1"/>
              </w:rPr>
            </w:pPr>
            <w:r w:rsidRPr="009A735E">
              <w:t>2021</w:t>
            </w:r>
          </w:p>
        </w:tc>
        <w:tc>
          <w:tcPr>
            <w:tcW w:w="1410" w:type="dxa"/>
            <w:vAlign w:val="top"/>
          </w:tcPr>
          <w:p w14:paraId="7C0D39D4" w14:textId="546E9242" w:rsidR="00E05AD4" w:rsidRDefault="00E05AD4" w:rsidP="00E05AD4">
            <w:pPr>
              <w:spacing w:after="120"/>
              <w:jc w:val="center"/>
              <w:rPr>
                <w:rFonts w:ascii="Calibri" w:eastAsia="Calibri" w:hAnsi="Calibri" w:cs="Calibri"/>
                <w:color w:val="000000" w:themeColor="text1"/>
              </w:rPr>
            </w:pPr>
            <w:r w:rsidRPr="009A735E">
              <w:t>USFWS</w:t>
            </w:r>
          </w:p>
        </w:tc>
        <w:tc>
          <w:tcPr>
            <w:tcW w:w="1875" w:type="dxa"/>
            <w:vAlign w:val="top"/>
          </w:tcPr>
          <w:p w14:paraId="227064CA" w14:textId="30EDD00F" w:rsidR="00E05AD4" w:rsidRPr="000856CF" w:rsidRDefault="00E05AD4" w:rsidP="00E05AD4">
            <w:pPr>
              <w:spacing w:after="120"/>
              <w:jc w:val="center"/>
              <w:rPr>
                <w:color w:val="000000"/>
              </w:rPr>
            </w:pPr>
            <w:r w:rsidRPr="009A735E">
              <w:t>3DD.003D481187</w:t>
            </w:r>
          </w:p>
        </w:tc>
        <w:tc>
          <w:tcPr>
            <w:tcW w:w="1320" w:type="dxa"/>
            <w:vAlign w:val="top"/>
          </w:tcPr>
          <w:p w14:paraId="4CD76D14" w14:textId="2E53A060" w:rsidR="00E05AD4" w:rsidRDefault="00E05AD4" w:rsidP="00E05AD4">
            <w:pPr>
              <w:spacing w:after="120"/>
              <w:rPr>
                <w:rFonts w:eastAsia="Calibri"/>
                <w:color w:val="000000" w:themeColor="text1"/>
              </w:rPr>
            </w:pPr>
            <w:r w:rsidRPr="009A735E">
              <w:t>Gold Creek*</w:t>
            </w:r>
          </w:p>
        </w:tc>
        <w:tc>
          <w:tcPr>
            <w:tcW w:w="1860" w:type="dxa"/>
            <w:vAlign w:val="top"/>
          </w:tcPr>
          <w:p w14:paraId="7F806DFB" w14:textId="593C3CF1" w:rsidR="00E05AD4" w:rsidRPr="00E752A7" w:rsidRDefault="00E05AD4" w:rsidP="00E05AD4">
            <w:pPr>
              <w:spacing w:after="120"/>
              <w:jc w:val="center"/>
              <w:rPr>
                <w:color w:val="000000"/>
              </w:rPr>
            </w:pPr>
            <w:r w:rsidRPr="009A735E">
              <w:t>06/26/2024 01:06</w:t>
            </w:r>
          </w:p>
        </w:tc>
        <w:tc>
          <w:tcPr>
            <w:tcW w:w="2055" w:type="dxa"/>
            <w:vAlign w:val="top"/>
          </w:tcPr>
          <w:p w14:paraId="7D082E97" w14:textId="76FAE0FC" w:rsidR="00E05AD4" w:rsidRPr="00E752A7" w:rsidRDefault="00E05AD4" w:rsidP="00E05AD4">
            <w:pPr>
              <w:spacing w:after="120"/>
              <w:jc w:val="center"/>
              <w:rPr>
                <w:color w:val="000000"/>
              </w:rPr>
            </w:pPr>
            <w:r w:rsidRPr="009A735E">
              <w:t>06/26/2024 01:06</w:t>
            </w:r>
          </w:p>
        </w:tc>
      </w:tr>
      <w:tr w:rsidR="00E05AD4" w:rsidRPr="00E752A7" w14:paraId="0FDD6424" w14:textId="77777777" w:rsidTr="00B52B0B">
        <w:trPr>
          <w:trHeight w:val="285"/>
        </w:trPr>
        <w:tc>
          <w:tcPr>
            <w:tcW w:w="840" w:type="dxa"/>
            <w:vAlign w:val="top"/>
          </w:tcPr>
          <w:p w14:paraId="2A7482E9" w14:textId="119611EB" w:rsidR="00E05AD4" w:rsidRDefault="00E05AD4" w:rsidP="00E05AD4">
            <w:pPr>
              <w:spacing w:after="120"/>
              <w:jc w:val="center"/>
              <w:rPr>
                <w:rFonts w:ascii="Calibri" w:eastAsia="Calibri" w:hAnsi="Calibri" w:cs="Calibri"/>
                <w:color w:val="000000" w:themeColor="text1"/>
              </w:rPr>
            </w:pPr>
            <w:r w:rsidRPr="009A735E">
              <w:t>2021</w:t>
            </w:r>
          </w:p>
        </w:tc>
        <w:tc>
          <w:tcPr>
            <w:tcW w:w="1410" w:type="dxa"/>
            <w:vAlign w:val="top"/>
          </w:tcPr>
          <w:p w14:paraId="52CEEFCC" w14:textId="453A2D47" w:rsidR="00E05AD4" w:rsidRDefault="00E05AD4" w:rsidP="00E05AD4">
            <w:pPr>
              <w:spacing w:after="120"/>
              <w:jc w:val="center"/>
              <w:rPr>
                <w:rFonts w:ascii="Calibri" w:eastAsia="Calibri" w:hAnsi="Calibri" w:cs="Calibri"/>
                <w:color w:val="000000" w:themeColor="text1"/>
              </w:rPr>
            </w:pPr>
            <w:r w:rsidRPr="009A735E">
              <w:t>USFWS</w:t>
            </w:r>
          </w:p>
        </w:tc>
        <w:tc>
          <w:tcPr>
            <w:tcW w:w="1875" w:type="dxa"/>
            <w:vAlign w:val="top"/>
          </w:tcPr>
          <w:p w14:paraId="67D24611" w14:textId="63E7CC84" w:rsidR="00E05AD4" w:rsidRPr="000856CF" w:rsidRDefault="00E05AD4" w:rsidP="00E05AD4">
            <w:pPr>
              <w:spacing w:after="120"/>
              <w:jc w:val="center"/>
              <w:rPr>
                <w:color w:val="000000"/>
              </w:rPr>
            </w:pPr>
            <w:r w:rsidRPr="009A735E">
              <w:t>3DD.003D48119E</w:t>
            </w:r>
          </w:p>
        </w:tc>
        <w:tc>
          <w:tcPr>
            <w:tcW w:w="1320" w:type="dxa"/>
            <w:vAlign w:val="top"/>
          </w:tcPr>
          <w:p w14:paraId="08D6D5AB" w14:textId="4E9DC7FB" w:rsidR="00E05AD4" w:rsidRDefault="00E05AD4" w:rsidP="00E05AD4">
            <w:pPr>
              <w:spacing w:after="120"/>
              <w:rPr>
                <w:rFonts w:eastAsia="Calibri"/>
                <w:color w:val="000000" w:themeColor="text1"/>
              </w:rPr>
            </w:pPr>
            <w:r w:rsidRPr="009A735E">
              <w:t>Gold Creek</w:t>
            </w:r>
          </w:p>
        </w:tc>
        <w:tc>
          <w:tcPr>
            <w:tcW w:w="1860" w:type="dxa"/>
            <w:vAlign w:val="top"/>
          </w:tcPr>
          <w:p w14:paraId="34CFAC48" w14:textId="160DD4D5" w:rsidR="00E05AD4" w:rsidRPr="00E752A7" w:rsidRDefault="00E05AD4" w:rsidP="00E05AD4">
            <w:pPr>
              <w:spacing w:after="120"/>
              <w:jc w:val="center"/>
              <w:rPr>
                <w:color w:val="000000"/>
              </w:rPr>
            </w:pPr>
            <w:r w:rsidRPr="009A735E">
              <w:t>08/16/2024 00:42</w:t>
            </w:r>
          </w:p>
        </w:tc>
        <w:tc>
          <w:tcPr>
            <w:tcW w:w="2055" w:type="dxa"/>
            <w:vAlign w:val="top"/>
          </w:tcPr>
          <w:p w14:paraId="1E11119D" w14:textId="2BAAB164" w:rsidR="00E05AD4" w:rsidRPr="00E752A7" w:rsidRDefault="00E05AD4" w:rsidP="00E05AD4">
            <w:pPr>
              <w:spacing w:after="120"/>
              <w:jc w:val="center"/>
              <w:rPr>
                <w:color w:val="000000"/>
              </w:rPr>
            </w:pPr>
            <w:r w:rsidRPr="009A735E">
              <w:t>08/17/2024 03:55</w:t>
            </w:r>
          </w:p>
        </w:tc>
      </w:tr>
      <w:tr w:rsidR="00E05AD4" w:rsidRPr="00E752A7" w14:paraId="445EB70D" w14:textId="77777777" w:rsidTr="00B52B0B">
        <w:trPr>
          <w:trHeight w:val="285"/>
        </w:trPr>
        <w:tc>
          <w:tcPr>
            <w:tcW w:w="840" w:type="dxa"/>
            <w:vAlign w:val="top"/>
          </w:tcPr>
          <w:p w14:paraId="310B9D85" w14:textId="4E642424" w:rsidR="00E05AD4" w:rsidRDefault="00E05AD4" w:rsidP="00E05AD4">
            <w:pPr>
              <w:spacing w:after="120"/>
              <w:jc w:val="center"/>
            </w:pPr>
            <w:r w:rsidRPr="009A735E">
              <w:t>2021</w:t>
            </w:r>
          </w:p>
        </w:tc>
        <w:tc>
          <w:tcPr>
            <w:tcW w:w="1410" w:type="dxa"/>
            <w:vAlign w:val="top"/>
          </w:tcPr>
          <w:p w14:paraId="25A6D2CE" w14:textId="72CB589C" w:rsidR="00E05AD4" w:rsidRDefault="00E05AD4" w:rsidP="00E05AD4">
            <w:pPr>
              <w:spacing w:after="120"/>
              <w:jc w:val="center"/>
            </w:pPr>
            <w:r w:rsidRPr="009A735E">
              <w:t>USFWS</w:t>
            </w:r>
          </w:p>
        </w:tc>
        <w:tc>
          <w:tcPr>
            <w:tcW w:w="1875" w:type="dxa"/>
            <w:vAlign w:val="top"/>
          </w:tcPr>
          <w:p w14:paraId="0BF1FA5D" w14:textId="7E134936" w:rsidR="00E05AD4" w:rsidRPr="10B1044A" w:rsidRDefault="00E05AD4" w:rsidP="00E05AD4">
            <w:pPr>
              <w:spacing w:after="120"/>
              <w:jc w:val="center"/>
              <w:rPr>
                <w:rFonts w:ascii="Calibri" w:eastAsia="Calibri" w:hAnsi="Calibri" w:cs="Calibri"/>
                <w:color w:val="000000" w:themeColor="text1"/>
              </w:rPr>
            </w:pPr>
            <w:r w:rsidRPr="009A735E">
              <w:t>3DD.003D4811AC</w:t>
            </w:r>
          </w:p>
        </w:tc>
        <w:tc>
          <w:tcPr>
            <w:tcW w:w="1320" w:type="dxa"/>
            <w:vAlign w:val="top"/>
          </w:tcPr>
          <w:p w14:paraId="5D1E66E0" w14:textId="44EC963A" w:rsidR="00E05AD4" w:rsidRPr="000856CF" w:rsidRDefault="00E05AD4" w:rsidP="00E05AD4">
            <w:pPr>
              <w:spacing w:after="120"/>
            </w:pPr>
            <w:r w:rsidRPr="009A735E">
              <w:t>Gold Creek*</w:t>
            </w:r>
          </w:p>
        </w:tc>
        <w:tc>
          <w:tcPr>
            <w:tcW w:w="1860" w:type="dxa"/>
            <w:vAlign w:val="top"/>
          </w:tcPr>
          <w:p w14:paraId="725D75D7" w14:textId="434C016B" w:rsidR="00E05AD4" w:rsidRPr="00E752A7" w:rsidRDefault="00E05AD4" w:rsidP="00E05AD4">
            <w:pPr>
              <w:spacing w:after="120"/>
              <w:jc w:val="center"/>
            </w:pPr>
            <w:r w:rsidRPr="009A735E">
              <w:t>08/16/2024 01:46</w:t>
            </w:r>
          </w:p>
        </w:tc>
        <w:tc>
          <w:tcPr>
            <w:tcW w:w="2055" w:type="dxa"/>
            <w:vAlign w:val="top"/>
          </w:tcPr>
          <w:p w14:paraId="067EAA7A" w14:textId="55DF313F" w:rsidR="00E05AD4" w:rsidRPr="00E752A7" w:rsidRDefault="00E05AD4" w:rsidP="00E05AD4">
            <w:pPr>
              <w:spacing w:after="120"/>
              <w:jc w:val="center"/>
              <w:rPr>
                <w:rFonts w:eastAsia="Calibri"/>
                <w:color w:val="000000" w:themeColor="text1"/>
              </w:rPr>
            </w:pPr>
            <w:r w:rsidRPr="009A735E">
              <w:t>09/24/2024 23:12</w:t>
            </w:r>
          </w:p>
        </w:tc>
      </w:tr>
      <w:tr w:rsidR="00E05AD4" w:rsidRPr="00E752A7" w14:paraId="1FDDBF10" w14:textId="77777777" w:rsidTr="00B52B0B">
        <w:trPr>
          <w:trHeight w:val="285"/>
        </w:trPr>
        <w:tc>
          <w:tcPr>
            <w:tcW w:w="840" w:type="dxa"/>
            <w:vAlign w:val="top"/>
          </w:tcPr>
          <w:p w14:paraId="616E9943" w14:textId="6E7133BF" w:rsidR="00E05AD4" w:rsidRDefault="00E05AD4" w:rsidP="00E05AD4">
            <w:pPr>
              <w:spacing w:after="120"/>
              <w:jc w:val="center"/>
            </w:pPr>
            <w:r w:rsidRPr="009A735E">
              <w:t>2021</w:t>
            </w:r>
          </w:p>
        </w:tc>
        <w:tc>
          <w:tcPr>
            <w:tcW w:w="1410" w:type="dxa"/>
            <w:vAlign w:val="top"/>
          </w:tcPr>
          <w:p w14:paraId="6AFA8B62" w14:textId="07DB1BE1" w:rsidR="00E05AD4" w:rsidRDefault="00E05AD4" w:rsidP="00E05AD4">
            <w:pPr>
              <w:spacing w:after="120"/>
              <w:jc w:val="center"/>
            </w:pPr>
            <w:r w:rsidRPr="009A735E">
              <w:t>YN</w:t>
            </w:r>
          </w:p>
        </w:tc>
        <w:tc>
          <w:tcPr>
            <w:tcW w:w="1875" w:type="dxa"/>
            <w:vAlign w:val="top"/>
          </w:tcPr>
          <w:p w14:paraId="28C22BF5" w14:textId="7BC93305" w:rsidR="00E05AD4" w:rsidRPr="10B1044A" w:rsidRDefault="00E05AD4" w:rsidP="00E05AD4">
            <w:pPr>
              <w:spacing w:after="120"/>
              <w:jc w:val="center"/>
              <w:rPr>
                <w:rFonts w:ascii="Calibri" w:eastAsia="Calibri" w:hAnsi="Calibri" w:cs="Calibri"/>
                <w:color w:val="000000" w:themeColor="text1"/>
              </w:rPr>
            </w:pPr>
            <w:r w:rsidRPr="009A735E">
              <w:t>3DD.00779191E3</w:t>
            </w:r>
          </w:p>
        </w:tc>
        <w:tc>
          <w:tcPr>
            <w:tcW w:w="1320" w:type="dxa"/>
            <w:vAlign w:val="top"/>
          </w:tcPr>
          <w:p w14:paraId="3C1D2B7F" w14:textId="70B72E11" w:rsidR="00E05AD4" w:rsidRPr="000856CF" w:rsidRDefault="00E05AD4" w:rsidP="00E05AD4">
            <w:pPr>
              <w:spacing w:after="120"/>
            </w:pPr>
            <w:r w:rsidRPr="009A735E">
              <w:t>Gold Creek</w:t>
            </w:r>
          </w:p>
        </w:tc>
        <w:tc>
          <w:tcPr>
            <w:tcW w:w="1860" w:type="dxa"/>
            <w:vAlign w:val="top"/>
          </w:tcPr>
          <w:p w14:paraId="461A8AA4" w14:textId="3E6F27B4" w:rsidR="00E05AD4" w:rsidRPr="00E752A7" w:rsidRDefault="00E05AD4" w:rsidP="00E05AD4">
            <w:pPr>
              <w:spacing w:after="120"/>
              <w:jc w:val="center"/>
            </w:pPr>
            <w:r w:rsidRPr="009A735E">
              <w:t>08/18/2024 21:32</w:t>
            </w:r>
          </w:p>
        </w:tc>
        <w:tc>
          <w:tcPr>
            <w:tcW w:w="2055" w:type="dxa"/>
            <w:vAlign w:val="top"/>
          </w:tcPr>
          <w:p w14:paraId="034597D0" w14:textId="49530306" w:rsidR="00E05AD4" w:rsidRPr="00E752A7" w:rsidRDefault="00E05AD4" w:rsidP="00E05AD4">
            <w:pPr>
              <w:spacing w:after="120"/>
              <w:jc w:val="center"/>
              <w:rPr>
                <w:rFonts w:eastAsia="Calibri"/>
                <w:color w:val="000000" w:themeColor="text1"/>
              </w:rPr>
            </w:pPr>
            <w:r w:rsidRPr="009A735E">
              <w:t>09/28/2024 00:06</w:t>
            </w:r>
          </w:p>
        </w:tc>
      </w:tr>
      <w:tr w:rsidR="00E05AD4" w:rsidRPr="00E752A7" w14:paraId="7A460459" w14:textId="77777777" w:rsidTr="00B52B0B">
        <w:trPr>
          <w:trHeight w:val="285"/>
        </w:trPr>
        <w:tc>
          <w:tcPr>
            <w:tcW w:w="840" w:type="dxa"/>
            <w:vAlign w:val="top"/>
          </w:tcPr>
          <w:p w14:paraId="18F77AA5" w14:textId="10A7E6D5" w:rsidR="00E05AD4" w:rsidRDefault="00E05AD4" w:rsidP="00E05AD4">
            <w:pPr>
              <w:spacing w:after="120"/>
              <w:jc w:val="center"/>
            </w:pPr>
            <w:r w:rsidRPr="009A735E">
              <w:t>2021</w:t>
            </w:r>
          </w:p>
        </w:tc>
        <w:tc>
          <w:tcPr>
            <w:tcW w:w="1410" w:type="dxa"/>
            <w:vAlign w:val="top"/>
          </w:tcPr>
          <w:p w14:paraId="6928CE67" w14:textId="144F3134" w:rsidR="00E05AD4" w:rsidRDefault="00E05AD4" w:rsidP="00E05AD4">
            <w:pPr>
              <w:spacing w:after="120"/>
              <w:jc w:val="center"/>
            </w:pPr>
            <w:r w:rsidRPr="009A735E">
              <w:t>YN</w:t>
            </w:r>
          </w:p>
        </w:tc>
        <w:tc>
          <w:tcPr>
            <w:tcW w:w="1875" w:type="dxa"/>
            <w:vAlign w:val="top"/>
          </w:tcPr>
          <w:p w14:paraId="5D8323AD" w14:textId="3D1F57BB" w:rsidR="00E05AD4" w:rsidRPr="10B1044A" w:rsidRDefault="00E05AD4" w:rsidP="00E05AD4">
            <w:pPr>
              <w:spacing w:after="120"/>
              <w:jc w:val="center"/>
              <w:rPr>
                <w:rFonts w:ascii="Calibri" w:eastAsia="Calibri" w:hAnsi="Calibri" w:cs="Calibri"/>
                <w:color w:val="000000" w:themeColor="text1"/>
              </w:rPr>
            </w:pPr>
            <w:r w:rsidRPr="009A735E">
              <w:t>3DD.007791ABB0</w:t>
            </w:r>
          </w:p>
        </w:tc>
        <w:tc>
          <w:tcPr>
            <w:tcW w:w="1320" w:type="dxa"/>
            <w:vAlign w:val="top"/>
          </w:tcPr>
          <w:p w14:paraId="0AFC9106" w14:textId="7675717A" w:rsidR="00E05AD4" w:rsidRPr="000856CF" w:rsidRDefault="00E05AD4" w:rsidP="00E05AD4">
            <w:pPr>
              <w:spacing w:after="120"/>
            </w:pPr>
            <w:r w:rsidRPr="009A735E">
              <w:t>Gold Creek*</w:t>
            </w:r>
          </w:p>
        </w:tc>
        <w:tc>
          <w:tcPr>
            <w:tcW w:w="1860" w:type="dxa"/>
            <w:vAlign w:val="top"/>
          </w:tcPr>
          <w:p w14:paraId="1654393F" w14:textId="128F5FA4" w:rsidR="00E05AD4" w:rsidRPr="00E752A7" w:rsidRDefault="00E05AD4" w:rsidP="00E05AD4">
            <w:pPr>
              <w:spacing w:after="120"/>
              <w:jc w:val="center"/>
            </w:pPr>
            <w:r w:rsidRPr="009A735E">
              <w:t>08/02/2024 22:23</w:t>
            </w:r>
          </w:p>
        </w:tc>
        <w:tc>
          <w:tcPr>
            <w:tcW w:w="2055" w:type="dxa"/>
            <w:vAlign w:val="top"/>
          </w:tcPr>
          <w:p w14:paraId="3824E3DA" w14:textId="2154D60B" w:rsidR="00E05AD4" w:rsidRPr="00E752A7" w:rsidRDefault="00E05AD4" w:rsidP="00E05AD4">
            <w:pPr>
              <w:spacing w:after="120"/>
              <w:jc w:val="center"/>
              <w:rPr>
                <w:rFonts w:eastAsia="Calibri"/>
                <w:color w:val="000000" w:themeColor="text1"/>
              </w:rPr>
            </w:pPr>
            <w:r w:rsidRPr="009A735E">
              <w:t>09/24/2024 02:22</w:t>
            </w:r>
          </w:p>
        </w:tc>
      </w:tr>
      <w:tr w:rsidR="00E05AD4" w:rsidRPr="00E752A7" w14:paraId="4AC7B5E2" w14:textId="77777777" w:rsidTr="00B52B0B">
        <w:trPr>
          <w:trHeight w:val="285"/>
        </w:trPr>
        <w:tc>
          <w:tcPr>
            <w:tcW w:w="840" w:type="dxa"/>
            <w:vAlign w:val="top"/>
          </w:tcPr>
          <w:p w14:paraId="6B21C895" w14:textId="4EA43811" w:rsidR="00E05AD4" w:rsidRDefault="00E05AD4" w:rsidP="00E05AD4">
            <w:pPr>
              <w:spacing w:after="120"/>
              <w:jc w:val="center"/>
            </w:pPr>
            <w:r w:rsidRPr="009A735E">
              <w:t>2021</w:t>
            </w:r>
          </w:p>
        </w:tc>
        <w:tc>
          <w:tcPr>
            <w:tcW w:w="1410" w:type="dxa"/>
            <w:vAlign w:val="top"/>
          </w:tcPr>
          <w:p w14:paraId="0A18FEE2" w14:textId="0D07B660" w:rsidR="00E05AD4" w:rsidRDefault="00E05AD4" w:rsidP="00E05AD4">
            <w:pPr>
              <w:spacing w:after="120"/>
              <w:jc w:val="center"/>
            </w:pPr>
            <w:r w:rsidRPr="009A735E">
              <w:t>YN</w:t>
            </w:r>
          </w:p>
        </w:tc>
        <w:tc>
          <w:tcPr>
            <w:tcW w:w="1875" w:type="dxa"/>
            <w:vAlign w:val="top"/>
          </w:tcPr>
          <w:p w14:paraId="7BF6D63A" w14:textId="7BEC3E50" w:rsidR="00E05AD4" w:rsidRPr="10B1044A" w:rsidRDefault="00E05AD4" w:rsidP="00E05AD4">
            <w:pPr>
              <w:spacing w:after="120"/>
              <w:jc w:val="center"/>
              <w:rPr>
                <w:rFonts w:ascii="Calibri" w:eastAsia="Calibri" w:hAnsi="Calibri" w:cs="Calibri"/>
                <w:color w:val="000000" w:themeColor="text1"/>
              </w:rPr>
            </w:pPr>
            <w:r w:rsidRPr="009A735E">
              <w:t>3DD.007791AC82</w:t>
            </w:r>
          </w:p>
        </w:tc>
        <w:tc>
          <w:tcPr>
            <w:tcW w:w="1320" w:type="dxa"/>
            <w:vAlign w:val="top"/>
          </w:tcPr>
          <w:p w14:paraId="47855CC4" w14:textId="311F812B" w:rsidR="00E05AD4" w:rsidRPr="000856CF" w:rsidRDefault="00E05AD4" w:rsidP="00E05AD4">
            <w:pPr>
              <w:spacing w:after="120"/>
            </w:pPr>
            <w:r w:rsidRPr="009A735E">
              <w:t>Gold Creek*</w:t>
            </w:r>
          </w:p>
        </w:tc>
        <w:tc>
          <w:tcPr>
            <w:tcW w:w="1860" w:type="dxa"/>
            <w:vAlign w:val="top"/>
          </w:tcPr>
          <w:p w14:paraId="6244A20B" w14:textId="20AB1D13" w:rsidR="00E05AD4" w:rsidRPr="00E752A7" w:rsidRDefault="00E05AD4" w:rsidP="00E05AD4">
            <w:pPr>
              <w:spacing w:after="120"/>
              <w:jc w:val="center"/>
            </w:pPr>
            <w:r w:rsidRPr="009A735E">
              <w:t>09/25/2024 02:49</w:t>
            </w:r>
          </w:p>
        </w:tc>
        <w:tc>
          <w:tcPr>
            <w:tcW w:w="2055" w:type="dxa"/>
            <w:vAlign w:val="top"/>
          </w:tcPr>
          <w:p w14:paraId="7E096DD6" w14:textId="5F871C32" w:rsidR="00E05AD4" w:rsidRPr="00E752A7" w:rsidRDefault="00E05AD4" w:rsidP="00E05AD4">
            <w:pPr>
              <w:spacing w:after="120"/>
              <w:jc w:val="center"/>
            </w:pPr>
            <w:r w:rsidRPr="009A735E">
              <w:t>09/25/2024 02:49</w:t>
            </w:r>
          </w:p>
        </w:tc>
      </w:tr>
      <w:tr w:rsidR="00E05AD4" w:rsidRPr="00E752A7" w14:paraId="1F174030" w14:textId="77777777" w:rsidTr="00B52B0B">
        <w:trPr>
          <w:trHeight w:val="285"/>
        </w:trPr>
        <w:tc>
          <w:tcPr>
            <w:tcW w:w="840" w:type="dxa"/>
            <w:vAlign w:val="top"/>
          </w:tcPr>
          <w:p w14:paraId="6A9984C7" w14:textId="5D519024" w:rsidR="00E05AD4" w:rsidRDefault="00E05AD4" w:rsidP="00E05AD4">
            <w:pPr>
              <w:spacing w:after="120"/>
              <w:jc w:val="center"/>
            </w:pPr>
            <w:r w:rsidRPr="009A735E">
              <w:t>2021</w:t>
            </w:r>
          </w:p>
        </w:tc>
        <w:tc>
          <w:tcPr>
            <w:tcW w:w="1410" w:type="dxa"/>
            <w:vAlign w:val="top"/>
          </w:tcPr>
          <w:p w14:paraId="1E87B2CB" w14:textId="1D139716" w:rsidR="00E05AD4" w:rsidRDefault="00E05AD4" w:rsidP="00E05AD4">
            <w:pPr>
              <w:spacing w:after="120"/>
              <w:jc w:val="center"/>
            </w:pPr>
            <w:r w:rsidRPr="009A735E">
              <w:t>YN</w:t>
            </w:r>
          </w:p>
        </w:tc>
        <w:tc>
          <w:tcPr>
            <w:tcW w:w="1875" w:type="dxa"/>
            <w:vAlign w:val="top"/>
          </w:tcPr>
          <w:p w14:paraId="56E2C9D2" w14:textId="1397F0F3" w:rsidR="00E05AD4" w:rsidRPr="10B1044A" w:rsidRDefault="00E05AD4" w:rsidP="00E05AD4">
            <w:pPr>
              <w:spacing w:after="120"/>
              <w:jc w:val="center"/>
              <w:rPr>
                <w:rFonts w:ascii="Calibri" w:eastAsia="Calibri" w:hAnsi="Calibri" w:cs="Calibri"/>
                <w:color w:val="000000" w:themeColor="text1"/>
              </w:rPr>
            </w:pPr>
            <w:r w:rsidRPr="009A735E">
              <w:t>3DD.0077925D53</w:t>
            </w:r>
          </w:p>
        </w:tc>
        <w:tc>
          <w:tcPr>
            <w:tcW w:w="1320" w:type="dxa"/>
            <w:vAlign w:val="top"/>
          </w:tcPr>
          <w:p w14:paraId="55656058" w14:textId="47035878" w:rsidR="00E05AD4" w:rsidRPr="000856CF" w:rsidRDefault="00E05AD4" w:rsidP="00E05AD4">
            <w:pPr>
              <w:spacing w:after="120"/>
            </w:pPr>
            <w:r w:rsidRPr="009A735E">
              <w:t>Gold Creek*</w:t>
            </w:r>
          </w:p>
        </w:tc>
        <w:tc>
          <w:tcPr>
            <w:tcW w:w="1860" w:type="dxa"/>
            <w:vAlign w:val="top"/>
          </w:tcPr>
          <w:p w14:paraId="2D2DEEC1" w14:textId="6665C44A" w:rsidR="00E05AD4" w:rsidRPr="00E752A7" w:rsidRDefault="00E05AD4" w:rsidP="00E05AD4">
            <w:pPr>
              <w:spacing w:after="120"/>
              <w:jc w:val="center"/>
            </w:pPr>
            <w:r w:rsidRPr="009A735E">
              <w:t>06/10/2024 01:17</w:t>
            </w:r>
          </w:p>
        </w:tc>
        <w:tc>
          <w:tcPr>
            <w:tcW w:w="2055" w:type="dxa"/>
            <w:vAlign w:val="top"/>
          </w:tcPr>
          <w:p w14:paraId="562D3356" w14:textId="69283CC6" w:rsidR="00E05AD4" w:rsidRPr="00E752A7" w:rsidRDefault="00E05AD4" w:rsidP="00E05AD4">
            <w:pPr>
              <w:spacing w:after="120"/>
              <w:jc w:val="center"/>
              <w:rPr>
                <w:rFonts w:eastAsia="Calibri"/>
                <w:color w:val="000000" w:themeColor="text1"/>
              </w:rPr>
            </w:pPr>
            <w:r w:rsidRPr="009A735E">
              <w:t>09/28/2024 20:15</w:t>
            </w:r>
          </w:p>
        </w:tc>
      </w:tr>
      <w:tr w:rsidR="00E05AD4" w:rsidRPr="00E752A7" w14:paraId="2D2AF6DF" w14:textId="77777777" w:rsidTr="00B52B0B">
        <w:trPr>
          <w:trHeight w:val="300"/>
        </w:trPr>
        <w:tc>
          <w:tcPr>
            <w:tcW w:w="840" w:type="dxa"/>
            <w:vAlign w:val="top"/>
          </w:tcPr>
          <w:p w14:paraId="5BED85AF" w14:textId="47B0555D" w:rsidR="00E05AD4" w:rsidRDefault="00E05AD4" w:rsidP="00E05AD4">
            <w:pPr>
              <w:spacing w:after="120"/>
              <w:jc w:val="center"/>
            </w:pPr>
            <w:r w:rsidRPr="009A735E">
              <w:t>2021</w:t>
            </w:r>
          </w:p>
        </w:tc>
        <w:tc>
          <w:tcPr>
            <w:tcW w:w="1410" w:type="dxa"/>
            <w:vAlign w:val="top"/>
          </w:tcPr>
          <w:p w14:paraId="422E763F" w14:textId="52C7BE08" w:rsidR="00E05AD4" w:rsidRDefault="00E05AD4" w:rsidP="00E05AD4">
            <w:pPr>
              <w:spacing w:after="120"/>
              <w:jc w:val="center"/>
            </w:pPr>
            <w:r w:rsidRPr="009A735E">
              <w:t>YN</w:t>
            </w:r>
          </w:p>
        </w:tc>
        <w:tc>
          <w:tcPr>
            <w:tcW w:w="1875" w:type="dxa"/>
            <w:vAlign w:val="top"/>
          </w:tcPr>
          <w:p w14:paraId="0B7B2967" w14:textId="53D20C4D" w:rsidR="00E05AD4" w:rsidRPr="10B1044A" w:rsidRDefault="00E05AD4" w:rsidP="00E05AD4">
            <w:pPr>
              <w:spacing w:after="120"/>
              <w:jc w:val="center"/>
              <w:rPr>
                <w:rFonts w:ascii="Calibri" w:eastAsia="Calibri" w:hAnsi="Calibri" w:cs="Calibri"/>
                <w:color w:val="000000" w:themeColor="text1"/>
              </w:rPr>
            </w:pPr>
            <w:r w:rsidRPr="009A735E">
              <w:t>3DD.0077928A18</w:t>
            </w:r>
          </w:p>
        </w:tc>
        <w:tc>
          <w:tcPr>
            <w:tcW w:w="1320" w:type="dxa"/>
            <w:vAlign w:val="top"/>
          </w:tcPr>
          <w:p w14:paraId="0EF01815" w14:textId="3C2EC62E" w:rsidR="00E05AD4" w:rsidRPr="000856CF" w:rsidRDefault="00E05AD4" w:rsidP="00E05AD4">
            <w:pPr>
              <w:spacing w:after="120"/>
              <w:rPr>
                <w:rFonts w:eastAsia="Calibri"/>
                <w:color w:val="000000" w:themeColor="text1"/>
              </w:rPr>
            </w:pPr>
            <w:r w:rsidRPr="009A735E">
              <w:t>Gold Creek*</w:t>
            </w:r>
          </w:p>
        </w:tc>
        <w:tc>
          <w:tcPr>
            <w:tcW w:w="1860" w:type="dxa"/>
            <w:vAlign w:val="top"/>
          </w:tcPr>
          <w:p w14:paraId="2BD891EE" w14:textId="6975B53D" w:rsidR="00E05AD4" w:rsidRPr="00E752A7" w:rsidRDefault="00E05AD4" w:rsidP="00E05AD4">
            <w:pPr>
              <w:spacing w:after="120"/>
              <w:jc w:val="center"/>
            </w:pPr>
            <w:r w:rsidRPr="009A735E">
              <w:t>09/14/2024 23:47</w:t>
            </w:r>
          </w:p>
        </w:tc>
        <w:tc>
          <w:tcPr>
            <w:tcW w:w="2055" w:type="dxa"/>
            <w:vAlign w:val="top"/>
          </w:tcPr>
          <w:p w14:paraId="2E63290F" w14:textId="63B6DFE4" w:rsidR="00E05AD4" w:rsidRPr="00E752A7" w:rsidRDefault="00E05AD4" w:rsidP="00E05AD4">
            <w:pPr>
              <w:spacing w:after="120"/>
              <w:jc w:val="center"/>
              <w:rPr>
                <w:rFonts w:eastAsia="Calibri"/>
                <w:color w:val="000000" w:themeColor="text1"/>
              </w:rPr>
            </w:pPr>
            <w:r w:rsidRPr="009A735E">
              <w:t>09/15/2024 23:28</w:t>
            </w:r>
          </w:p>
        </w:tc>
      </w:tr>
      <w:tr w:rsidR="00E05AD4" w:rsidRPr="00E752A7" w14:paraId="4282A426" w14:textId="77777777" w:rsidTr="00B52B0B">
        <w:trPr>
          <w:trHeight w:val="300"/>
        </w:trPr>
        <w:tc>
          <w:tcPr>
            <w:tcW w:w="840" w:type="dxa"/>
            <w:vAlign w:val="top"/>
          </w:tcPr>
          <w:p w14:paraId="26A9679E" w14:textId="79B81BE5" w:rsidR="00E05AD4" w:rsidRPr="002749F1" w:rsidRDefault="00E05AD4" w:rsidP="00E05AD4">
            <w:pPr>
              <w:spacing w:after="120"/>
              <w:jc w:val="center"/>
            </w:pPr>
            <w:r w:rsidRPr="009A735E">
              <w:t>2022</w:t>
            </w:r>
          </w:p>
        </w:tc>
        <w:tc>
          <w:tcPr>
            <w:tcW w:w="1410" w:type="dxa"/>
            <w:vAlign w:val="top"/>
          </w:tcPr>
          <w:p w14:paraId="4BF8EC52" w14:textId="271319E0" w:rsidR="00E05AD4" w:rsidRPr="002749F1" w:rsidRDefault="00E05AD4" w:rsidP="00E05AD4">
            <w:pPr>
              <w:spacing w:after="120"/>
              <w:jc w:val="center"/>
            </w:pPr>
            <w:r w:rsidRPr="009A735E">
              <w:t>YN</w:t>
            </w:r>
          </w:p>
        </w:tc>
        <w:tc>
          <w:tcPr>
            <w:tcW w:w="1875" w:type="dxa"/>
            <w:vAlign w:val="top"/>
          </w:tcPr>
          <w:p w14:paraId="278EE10E" w14:textId="22D47F9E" w:rsidR="00E05AD4" w:rsidRPr="002749F1" w:rsidRDefault="00E05AD4" w:rsidP="00E05AD4">
            <w:pPr>
              <w:spacing w:after="120"/>
              <w:jc w:val="center"/>
            </w:pPr>
            <w:r w:rsidRPr="009A735E">
              <w:t>3DD.003D59CF32</w:t>
            </w:r>
          </w:p>
        </w:tc>
        <w:tc>
          <w:tcPr>
            <w:tcW w:w="1320" w:type="dxa"/>
            <w:vAlign w:val="top"/>
          </w:tcPr>
          <w:p w14:paraId="2F5C92B4" w14:textId="4D3090B0" w:rsidR="00E05AD4" w:rsidRPr="002749F1" w:rsidRDefault="00E05AD4" w:rsidP="00E05AD4">
            <w:pPr>
              <w:spacing w:after="120"/>
            </w:pPr>
            <w:r w:rsidRPr="009A735E">
              <w:t>Gold Creek*</w:t>
            </w:r>
          </w:p>
        </w:tc>
        <w:tc>
          <w:tcPr>
            <w:tcW w:w="1860" w:type="dxa"/>
            <w:vAlign w:val="top"/>
          </w:tcPr>
          <w:p w14:paraId="0D74DB36" w14:textId="5B2B83EE" w:rsidR="00E05AD4" w:rsidRPr="002749F1" w:rsidRDefault="00E05AD4" w:rsidP="00E05AD4">
            <w:pPr>
              <w:spacing w:after="120"/>
              <w:jc w:val="center"/>
            </w:pPr>
            <w:r w:rsidRPr="009A735E">
              <w:t>10/26/2024 23:28</w:t>
            </w:r>
          </w:p>
        </w:tc>
        <w:tc>
          <w:tcPr>
            <w:tcW w:w="2055" w:type="dxa"/>
            <w:vAlign w:val="top"/>
          </w:tcPr>
          <w:p w14:paraId="570A5599" w14:textId="2F71330E" w:rsidR="00E05AD4" w:rsidRPr="002749F1" w:rsidRDefault="00E05AD4" w:rsidP="00E05AD4">
            <w:pPr>
              <w:spacing w:after="120"/>
              <w:jc w:val="center"/>
            </w:pPr>
            <w:r w:rsidRPr="009A735E">
              <w:t>10/26/2024 23:28</w:t>
            </w:r>
          </w:p>
        </w:tc>
      </w:tr>
      <w:tr w:rsidR="00E05AD4" w:rsidRPr="00E752A7" w14:paraId="5CAE8720" w14:textId="77777777" w:rsidTr="00B52B0B">
        <w:trPr>
          <w:trHeight w:val="300"/>
        </w:trPr>
        <w:tc>
          <w:tcPr>
            <w:tcW w:w="840" w:type="dxa"/>
            <w:vAlign w:val="top"/>
          </w:tcPr>
          <w:p w14:paraId="6C23D1A5" w14:textId="24C061A6" w:rsidR="00E05AD4" w:rsidRPr="002749F1" w:rsidRDefault="00E05AD4" w:rsidP="00E05AD4">
            <w:pPr>
              <w:spacing w:after="120"/>
              <w:jc w:val="center"/>
            </w:pPr>
            <w:r w:rsidRPr="009A735E">
              <w:t>2022</w:t>
            </w:r>
          </w:p>
        </w:tc>
        <w:tc>
          <w:tcPr>
            <w:tcW w:w="1410" w:type="dxa"/>
            <w:vAlign w:val="top"/>
          </w:tcPr>
          <w:p w14:paraId="352EA5F2" w14:textId="036EF4AD" w:rsidR="00E05AD4" w:rsidRPr="002749F1" w:rsidRDefault="00E05AD4" w:rsidP="00E05AD4">
            <w:pPr>
              <w:spacing w:after="120"/>
              <w:jc w:val="center"/>
            </w:pPr>
            <w:r w:rsidRPr="009A735E">
              <w:t>YN</w:t>
            </w:r>
          </w:p>
        </w:tc>
        <w:tc>
          <w:tcPr>
            <w:tcW w:w="1875" w:type="dxa"/>
            <w:vAlign w:val="top"/>
          </w:tcPr>
          <w:p w14:paraId="59A10A42" w14:textId="52AD3C61" w:rsidR="00E05AD4" w:rsidRPr="002749F1" w:rsidRDefault="00E05AD4" w:rsidP="00E05AD4">
            <w:pPr>
              <w:spacing w:after="120"/>
              <w:jc w:val="center"/>
            </w:pPr>
            <w:r w:rsidRPr="009A735E">
              <w:t>3DD.003D5A4049</w:t>
            </w:r>
          </w:p>
        </w:tc>
        <w:tc>
          <w:tcPr>
            <w:tcW w:w="1320" w:type="dxa"/>
            <w:vAlign w:val="top"/>
          </w:tcPr>
          <w:p w14:paraId="12135B8C" w14:textId="5AF24388" w:rsidR="00E05AD4" w:rsidRPr="002749F1" w:rsidRDefault="00E05AD4" w:rsidP="00E05AD4">
            <w:pPr>
              <w:spacing w:after="120"/>
            </w:pPr>
            <w:r w:rsidRPr="009A735E">
              <w:t>Gold Creek*</w:t>
            </w:r>
          </w:p>
        </w:tc>
        <w:tc>
          <w:tcPr>
            <w:tcW w:w="1860" w:type="dxa"/>
            <w:vAlign w:val="top"/>
          </w:tcPr>
          <w:p w14:paraId="0BABCDF9" w14:textId="1B15A0A2" w:rsidR="00E05AD4" w:rsidRPr="002749F1" w:rsidRDefault="00E05AD4" w:rsidP="00E05AD4">
            <w:pPr>
              <w:spacing w:after="120"/>
              <w:jc w:val="center"/>
            </w:pPr>
            <w:r w:rsidRPr="009A735E">
              <w:t>07/14/2024 21:41</w:t>
            </w:r>
          </w:p>
        </w:tc>
        <w:tc>
          <w:tcPr>
            <w:tcW w:w="2055" w:type="dxa"/>
            <w:vAlign w:val="top"/>
          </w:tcPr>
          <w:p w14:paraId="59098134" w14:textId="27C033BB" w:rsidR="00E05AD4" w:rsidRPr="002749F1" w:rsidRDefault="00E05AD4" w:rsidP="00E05AD4">
            <w:pPr>
              <w:spacing w:after="120"/>
              <w:jc w:val="center"/>
            </w:pPr>
            <w:r w:rsidRPr="009A735E">
              <w:t>07/14/2024 21:41</w:t>
            </w:r>
          </w:p>
        </w:tc>
      </w:tr>
      <w:tr w:rsidR="00E05AD4" w:rsidRPr="00E752A7" w14:paraId="300E0B9F" w14:textId="77777777" w:rsidTr="00B52B0B">
        <w:trPr>
          <w:trHeight w:val="300"/>
        </w:trPr>
        <w:tc>
          <w:tcPr>
            <w:tcW w:w="840" w:type="dxa"/>
            <w:vAlign w:val="top"/>
          </w:tcPr>
          <w:p w14:paraId="3B37E8F3" w14:textId="138D4E59" w:rsidR="00E05AD4" w:rsidRPr="002749F1" w:rsidRDefault="00E05AD4" w:rsidP="00E05AD4">
            <w:pPr>
              <w:spacing w:after="120"/>
              <w:jc w:val="center"/>
            </w:pPr>
            <w:r w:rsidRPr="009A735E">
              <w:t>2023</w:t>
            </w:r>
          </w:p>
        </w:tc>
        <w:tc>
          <w:tcPr>
            <w:tcW w:w="1410" w:type="dxa"/>
            <w:vAlign w:val="top"/>
          </w:tcPr>
          <w:p w14:paraId="6AF09841" w14:textId="2F0375C3" w:rsidR="00E05AD4" w:rsidRPr="002749F1" w:rsidRDefault="00E05AD4" w:rsidP="00E05AD4">
            <w:pPr>
              <w:spacing w:after="120"/>
              <w:jc w:val="center"/>
            </w:pPr>
            <w:r w:rsidRPr="009A735E">
              <w:t>USFWS</w:t>
            </w:r>
          </w:p>
        </w:tc>
        <w:tc>
          <w:tcPr>
            <w:tcW w:w="1875" w:type="dxa"/>
            <w:vAlign w:val="top"/>
          </w:tcPr>
          <w:p w14:paraId="2B0DD79F" w14:textId="32C993FB" w:rsidR="00E05AD4" w:rsidRPr="002749F1" w:rsidRDefault="00E05AD4" w:rsidP="00E05AD4">
            <w:pPr>
              <w:spacing w:after="120"/>
              <w:jc w:val="center"/>
            </w:pPr>
            <w:r w:rsidRPr="009A735E">
              <w:t>3DD.003D4811C6</w:t>
            </w:r>
          </w:p>
        </w:tc>
        <w:tc>
          <w:tcPr>
            <w:tcW w:w="1320" w:type="dxa"/>
            <w:vAlign w:val="top"/>
          </w:tcPr>
          <w:p w14:paraId="4D15B8B7" w14:textId="7A3ECB5D" w:rsidR="00E05AD4" w:rsidRPr="002749F1" w:rsidRDefault="00E05AD4" w:rsidP="00E05AD4">
            <w:pPr>
              <w:spacing w:after="120"/>
            </w:pPr>
            <w:r w:rsidRPr="009A735E">
              <w:t>Gold Creek</w:t>
            </w:r>
          </w:p>
        </w:tc>
        <w:tc>
          <w:tcPr>
            <w:tcW w:w="1860" w:type="dxa"/>
            <w:vAlign w:val="top"/>
          </w:tcPr>
          <w:p w14:paraId="555C2909" w14:textId="560C9E0D" w:rsidR="00E05AD4" w:rsidRPr="002749F1" w:rsidRDefault="00E05AD4" w:rsidP="00E05AD4">
            <w:pPr>
              <w:spacing w:after="120"/>
              <w:jc w:val="center"/>
            </w:pPr>
            <w:r w:rsidRPr="009A735E">
              <w:t>08/27/2024 21:20</w:t>
            </w:r>
          </w:p>
        </w:tc>
        <w:tc>
          <w:tcPr>
            <w:tcW w:w="2055" w:type="dxa"/>
            <w:vAlign w:val="top"/>
          </w:tcPr>
          <w:p w14:paraId="4B9F0EF8" w14:textId="3D184EE3" w:rsidR="00E05AD4" w:rsidRPr="002749F1" w:rsidRDefault="00E05AD4" w:rsidP="00E05AD4">
            <w:pPr>
              <w:spacing w:after="120"/>
              <w:jc w:val="center"/>
            </w:pPr>
            <w:r w:rsidRPr="009A735E">
              <w:t>08/27/2024 21:20</w:t>
            </w:r>
          </w:p>
        </w:tc>
      </w:tr>
      <w:tr w:rsidR="00E05AD4" w:rsidRPr="00E752A7" w14:paraId="4EC7C62A" w14:textId="77777777" w:rsidTr="00B52B0B">
        <w:trPr>
          <w:trHeight w:val="300"/>
        </w:trPr>
        <w:tc>
          <w:tcPr>
            <w:tcW w:w="840" w:type="dxa"/>
            <w:vAlign w:val="top"/>
          </w:tcPr>
          <w:p w14:paraId="62E70AB3" w14:textId="68971F19" w:rsidR="00E05AD4" w:rsidRPr="002749F1" w:rsidRDefault="00E05AD4" w:rsidP="00E05AD4">
            <w:pPr>
              <w:spacing w:after="120"/>
              <w:jc w:val="center"/>
            </w:pPr>
            <w:r w:rsidRPr="009A735E">
              <w:t>2023</w:t>
            </w:r>
          </w:p>
        </w:tc>
        <w:tc>
          <w:tcPr>
            <w:tcW w:w="1410" w:type="dxa"/>
            <w:vAlign w:val="top"/>
          </w:tcPr>
          <w:p w14:paraId="549253F6" w14:textId="0890EA9C" w:rsidR="00E05AD4" w:rsidRPr="002749F1" w:rsidRDefault="00E05AD4" w:rsidP="00E05AD4">
            <w:pPr>
              <w:spacing w:after="120"/>
              <w:jc w:val="center"/>
            </w:pPr>
            <w:r w:rsidRPr="009A735E">
              <w:t>USFWS</w:t>
            </w:r>
          </w:p>
        </w:tc>
        <w:tc>
          <w:tcPr>
            <w:tcW w:w="1875" w:type="dxa"/>
            <w:vAlign w:val="top"/>
          </w:tcPr>
          <w:p w14:paraId="0CABE388" w14:textId="3A85250F" w:rsidR="00E05AD4" w:rsidRPr="002749F1" w:rsidRDefault="00E05AD4" w:rsidP="00E05AD4">
            <w:pPr>
              <w:spacing w:after="120"/>
              <w:jc w:val="center"/>
            </w:pPr>
            <w:r w:rsidRPr="009A735E">
              <w:t>3DD.003D4811D9</w:t>
            </w:r>
          </w:p>
        </w:tc>
        <w:tc>
          <w:tcPr>
            <w:tcW w:w="1320" w:type="dxa"/>
            <w:vAlign w:val="top"/>
          </w:tcPr>
          <w:p w14:paraId="39447FBF" w14:textId="20EB87BE" w:rsidR="00E05AD4" w:rsidRPr="002749F1" w:rsidRDefault="00E05AD4" w:rsidP="00E05AD4">
            <w:pPr>
              <w:spacing w:after="120"/>
            </w:pPr>
            <w:r w:rsidRPr="009A735E">
              <w:t>Gold Creek</w:t>
            </w:r>
          </w:p>
        </w:tc>
        <w:tc>
          <w:tcPr>
            <w:tcW w:w="1860" w:type="dxa"/>
            <w:vAlign w:val="top"/>
          </w:tcPr>
          <w:p w14:paraId="13E583BA" w14:textId="06C34EF5" w:rsidR="00E05AD4" w:rsidRPr="002749F1" w:rsidRDefault="00E05AD4" w:rsidP="00E05AD4">
            <w:pPr>
              <w:spacing w:after="120"/>
              <w:jc w:val="center"/>
            </w:pPr>
            <w:r w:rsidRPr="009A735E">
              <w:t>08/18/2024 00:16</w:t>
            </w:r>
          </w:p>
        </w:tc>
        <w:tc>
          <w:tcPr>
            <w:tcW w:w="2055" w:type="dxa"/>
            <w:vAlign w:val="top"/>
          </w:tcPr>
          <w:p w14:paraId="66FB3908" w14:textId="0DB8B2B2" w:rsidR="00E05AD4" w:rsidRPr="002749F1" w:rsidRDefault="00E05AD4" w:rsidP="00E05AD4">
            <w:pPr>
              <w:spacing w:after="120"/>
              <w:jc w:val="center"/>
            </w:pPr>
            <w:r w:rsidRPr="009A735E">
              <w:t>08/28/2024 02:33</w:t>
            </w:r>
          </w:p>
        </w:tc>
      </w:tr>
      <w:tr w:rsidR="00E05AD4" w:rsidRPr="00E752A7" w14:paraId="77DDCB56" w14:textId="77777777" w:rsidTr="00B52B0B">
        <w:trPr>
          <w:trHeight w:val="300"/>
        </w:trPr>
        <w:tc>
          <w:tcPr>
            <w:tcW w:w="840" w:type="dxa"/>
            <w:vAlign w:val="top"/>
          </w:tcPr>
          <w:p w14:paraId="3839DD8A" w14:textId="01AC1828" w:rsidR="00E05AD4" w:rsidRPr="002749F1" w:rsidRDefault="00E05AD4" w:rsidP="00E05AD4">
            <w:pPr>
              <w:spacing w:after="120"/>
              <w:jc w:val="center"/>
            </w:pPr>
            <w:r w:rsidRPr="009A735E">
              <w:t>2023</w:t>
            </w:r>
          </w:p>
        </w:tc>
        <w:tc>
          <w:tcPr>
            <w:tcW w:w="1410" w:type="dxa"/>
            <w:vAlign w:val="top"/>
          </w:tcPr>
          <w:p w14:paraId="1EF4BB9F" w14:textId="42276091" w:rsidR="00E05AD4" w:rsidRPr="002749F1" w:rsidRDefault="00E05AD4" w:rsidP="00E05AD4">
            <w:pPr>
              <w:spacing w:after="120"/>
              <w:jc w:val="center"/>
            </w:pPr>
            <w:r w:rsidRPr="009A735E">
              <w:t>WDFW</w:t>
            </w:r>
          </w:p>
        </w:tc>
        <w:tc>
          <w:tcPr>
            <w:tcW w:w="1875" w:type="dxa"/>
            <w:vAlign w:val="top"/>
          </w:tcPr>
          <w:p w14:paraId="2DCE76FD" w14:textId="7BB070B1" w:rsidR="00E05AD4" w:rsidRPr="002749F1" w:rsidRDefault="00E05AD4" w:rsidP="00E05AD4">
            <w:pPr>
              <w:spacing w:after="120"/>
              <w:jc w:val="center"/>
            </w:pPr>
            <w:r w:rsidRPr="009A735E">
              <w:t>3DD.003D56C57F</w:t>
            </w:r>
          </w:p>
        </w:tc>
        <w:tc>
          <w:tcPr>
            <w:tcW w:w="1320" w:type="dxa"/>
            <w:vAlign w:val="top"/>
          </w:tcPr>
          <w:p w14:paraId="64B79289" w14:textId="3AE03B39" w:rsidR="00E05AD4" w:rsidRPr="002749F1" w:rsidRDefault="00E05AD4" w:rsidP="00E05AD4">
            <w:pPr>
              <w:spacing w:after="120"/>
            </w:pPr>
            <w:r w:rsidRPr="009A735E">
              <w:t>Gold Creek*</w:t>
            </w:r>
          </w:p>
        </w:tc>
        <w:tc>
          <w:tcPr>
            <w:tcW w:w="1860" w:type="dxa"/>
            <w:vAlign w:val="top"/>
          </w:tcPr>
          <w:p w14:paraId="717D8EAC" w14:textId="474CDC8A" w:rsidR="00E05AD4" w:rsidRPr="002749F1" w:rsidRDefault="00E05AD4" w:rsidP="00E05AD4">
            <w:pPr>
              <w:spacing w:after="120"/>
              <w:jc w:val="center"/>
            </w:pPr>
            <w:r w:rsidRPr="009A735E">
              <w:t>07/03/2024 04:05</w:t>
            </w:r>
          </w:p>
        </w:tc>
        <w:tc>
          <w:tcPr>
            <w:tcW w:w="2055" w:type="dxa"/>
            <w:vAlign w:val="top"/>
          </w:tcPr>
          <w:p w14:paraId="78D754D1" w14:textId="6AB56403" w:rsidR="00E05AD4" w:rsidRPr="002749F1" w:rsidRDefault="00E05AD4" w:rsidP="00E05AD4">
            <w:pPr>
              <w:spacing w:after="120"/>
              <w:jc w:val="center"/>
            </w:pPr>
            <w:r w:rsidRPr="009A735E">
              <w:t>10/07/2024 23:10</w:t>
            </w:r>
          </w:p>
        </w:tc>
      </w:tr>
      <w:tr w:rsidR="00E05AD4" w:rsidRPr="00E752A7" w14:paraId="6B498D12" w14:textId="77777777" w:rsidTr="00B52B0B">
        <w:trPr>
          <w:trHeight w:val="300"/>
        </w:trPr>
        <w:tc>
          <w:tcPr>
            <w:tcW w:w="840" w:type="dxa"/>
            <w:vAlign w:val="top"/>
          </w:tcPr>
          <w:p w14:paraId="7F953AA0" w14:textId="4BCAA4AD" w:rsidR="00E05AD4" w:rsidRPr="00DA6D71" w:rsidRDefault="00E05AD4" w:rsidP="00E05AD4">
            <w:pPr>
              <w:spacing w:after="120"/>
              <w:jc w:val="center"/>
            </w:pPr>
            <w:r w:rsidRPr="009A735E">
              <w:t>2023</w:t>
            </w:r>
          </w:p>
        </w:tc>
        <w:tc>
          <w:tcPr>
            <w:tcW w:w="1410" w:type="dxa"/>
            <w:vAlign w:val="top"/>
          </w:tcPr>
          <w:p w14:paraId="1AF70729" w14:textId="381C55AB" w:rsidR="00E05AD4" w:rsidRPr="00DA6D71" w:rsidRDefault="00E05AD4" w:rsidP="00E05AD4">
            <w:pPr>
              <w:spacing w:after="120"/>
              <w:jc w:val="center"/>
            </w:pPr>
            <w:r w:rsidRPr="009A735E">
              <w:t>WDFW</w:t>
            </w:r>
          </w:p>
        </w:tc>
        <w:tc>
          <w:tcPr>
            <w:tcW w:w="1875" w:type="dxa"/>
            <w:vAlign w:val="top"/>
          </w:tcPr>
          <w:p w14:paraId="11DA7B80" w14:textId="320F4C46" w:rsidR="00E05AD4" w:rsidRPr="00DA6D71" w:rsidRDefault="00E05AD4" w:rsidP="00E05AD4">
            <w:pPr>
              <w:spacing w:after="120"/>
              <w:jc w:val="center"/>
            </w:pPr>
            <w:r w:rsidRPr="009A735E">
              <w:t>3DD.003D56DD12</w:t>
            </w:r>
          </w:p>
        </w:tc>
        <w:tc>
          <w:tcPr>
            <w:tcW w:w="1320" w:type="dxa"/>
            <w:vAlign w:val="top"/>
          </w:tcPr>
          <w:p w14:paraId="05C09B8B" w14:textId="0FEDFA64" w:rsidR="00E05AD4" w:rsidRPr="00DA6D71" w:rsidRDefault="00E05AD4" w:rsidP="00E05AD4">
            <w:pPr>
              <w:spacing w:after="120"/>
            </w:pPr>
            <w:r w:rsidRPr="009A735E">
              <w:t>Gold Creek*</w:t>
            </w:r>
          </w:p>
        </w:tc>
        <w:tc>
          <w:tcPr>
            <w:tcW w:w="1860" w:type="dxa"/>
            <w:vAlign w:val="top"/>
          </w:tcPr>
          <w:p w14:paraId="491BE642" w14:textId="37AB8374" w:rsidR="00E05AD4" w:rsidRPr="00DA6D71" w:rsidRDefault="00E05AD4" w:rsidP="00E05AD4">
            <w:pPr>
              <w:spacing w:after="120"/>
              <w:jc w:val="center"/>
            </w:pPr>
            <w:r w:rsidRPr="009A735E">
              <w:t>03/17/2024 21:26</w:t>
            </w:r>
          </w:p>
        </w:tc>
        <w:tc>
          <w:tcPr>
            <w:tcW w:w="2055" w:type="dxa"/>
            <w:vAlign w:val="top"/>
          </w:tcPr>
          <w:p w14:paraId="4E5D45BF" w14:textId="49DECAAA" w:rsidR="00E05AD4" w:rsidRPr="00DA6D71" w:rsidRDefault="00E05AD4" w:rsidP="00E05AD4">
            <w:pPr>
              <w:spacing w:after="120"/>
              <w:jc w:val="center"/>
            </w:pPr>
            <w:r w:rsidRPr="009A735E">
              <w:t>07/05/2024 03:42</w:t>
            </w:r>
          </w:p>
        </w:tc>
      </w:tr>
      <w:tr w:rsidR="00E05AD4" w:rsidRPr="00E752A7" w14:paraId="6055F700" w14:textId="77777777" w:rsidTr="00B52B0B">
        <w:trPr>
          <w:trHeight w:val="300"/>
        </w:trPr>
        <w:tc>
          <w:tcPr>
            <w:tcW w:w="840" w:type="dxa"/>
            <w:vAlign w:val="top"/>
          </w:tcPr>
          <w:p w14:paraId="746EA7F1" w14:textId="0311A737" w:rsidR="00E05AD4" w:rsidRPr="00E2537B" w:rsidRDefault="00E05AD4" w:rsidP="00E05AD4">
            <w:pPr>
              <w:spacing w:after="120"/>
              <w:jc w:val="center"/>
            </w:pPr>
            <w:r w:rsidRPr="009A735E">
              <w:t>2023</w:t>
            </w:r>
          </w:p>
        </w:tc>
        <w:tc>
          <w:tcPr>
            <w:tcW w:w="1410" w:type="dxa"/>
            <w:vAlign w:val="top"/>
          </w:tcPr>
          <w:p w14:paraId="542DD0B2" w14:textId="57489915" w:rsidR="00E05AD4" w:rsidRPr="00E2537B" w:rsidRDefault="00E05AD4" w:rsidP="00E05AD4">
            <w:pPr>
              <w:spacing w:after="120"/>
              <w:jc w:val="center"/>
            </w:pPr>
            <w:r w:rsidRPr="009A735E">
              <w:t>YN</w:t>
            </w:r>
          </w:p>
        </w:tc>
        <w:tc>
          <w:tcPr>
            <w:tcW w:w="1875" w:type="dxa"/>
            <w:vAlign w:val="top"/>
          </w:tcPr>
          <w:p w14:paraId="7CAC1826" w14:textId="1725AC00" w:rsidR="00E05AD4" w:rsidRPr="00E2537B" w:rsidRDefault="00E05AD4" w:rsidP="00E05AD4">
            <w:pPr>
              <w:spacing w:after="120"/>
              <w:jc w:val="center"/>
            </w:pPr>
            <w:r w:rsidRPr="009A735E">
              <w:t>3DD.003D5A415E</w:t>
            </w:r>
          </w:p>
        </w:tc>
        <w:tc>
          <w:tcPr>
            <w:tcW w:w="1320" w:type="dxa"/>
            <w:vAlign w:val="top"/>
          </w:tcPr>
          <w:p w14:paraId="712761B0" w14:textId="1B443FAA" w:rsidR="00E05AD4" w:rsidRPr="00E2537B" w:rsidRDefault="00E05AD4" w:rsidP="00E05AD4">
            <w:pPr>
              <w:spacing w:after="120"/>
            </w:pPr>
            <w:r w:rsidRPr="009A735E">
              <w:t>Gold Creek*</w:t>
            </w:r>
          </w:p>
        </w:tc>
        <w:tc>
          <w:tcPr>
            <w:tcW w:w="1860" w:type="dxa"/>
            <w:vAlign w:val="top"/>
          </w:tcPr>
          <w:p w14:paraId="0EDB8EC2" w14:textId="244B110F" w:rsidR="00E05AD4" w:rsidRPr="00E2537B" w:rsidRDefault="00E05AD4" w:rsidP="00E05AD4">
            <w:pPr>
              <w:spacing w:after="120"/>
              <w:jc w:val="center"/>
            </w:pPr>
            <w:r w:rsidRPr="009A735E">
              <w:t>07/04/2024 14:09</w:t>
            </w:r>
          </w:p>
        </w:tc>
        <w:tc>
          <w:tcPr>
            <w:tcW w:w="2055" w:type="dxa"/>
            <w:vAlign w:val="top"/>
          </w:tcPr>
          <w:p w14:paraId="180058A9" w14:textId="6EDA3E0B" w:rsidR="00E05AD4" w:rsidRPr="00E2537B" w:rsidRDefault="00E05AD4" w:rsidP="00E05AD4">
            <w:pPr>
              <w:spacing w:after="120"/>
              <w:jc w:val="center"/>
            </w:pPr>
            <w:r w:rsidRPr="009A735E">
              <w:t>09/14/2024 01:09</w:t>
            </w:r>
          </w:p>
        </w:tc>
      </w:tr>
      <w:tr w:rsidR="00E05AD4" w:rsidRPr="00E752A7" w14:paraId="3513CC77" w14:textId="77777777" w:rsidTr="00B52B0B">
        <w:trPr>
          <w:trHeight w:val="300"/>
        </w:trPr>
        <w:tc>
          <w:tcPr>
            <w:tcW w:w="840" w:type="dxa"/>
            <w:vAlign w:val="top"/>
          </w:tcPr>
          <w:p w14:paraId="27B6F9C6" w14:textId="170F5C06" w:rsidR="00E05AD4" w:rsidRPr="00E2537B" w:rsidRDefault="00247142" w:rsidP="00E05AD4">
            <w:pPr>
              <w:spacing w:after="120"/>
              <w:jc w:val="center"/>
            </w:pPr>
            <w:r>
              <w:t>-</w:t>
            </w:r>
          </w:p>
        </w:tc>
        <w:tc>
          <w:tcPr>
            <w:tcW w:w="1410" w:type="dxa"/>
            <w:vAlign w:val="top"/>
          </w:tcPr>
          <w:p w14:paraId="3198F5E6" w14:textId="060EDF02" w:rsidR="00E05AD4" w:rsidRPr="00E2537B" w:rsidRDefault="00E05AD4" w:rsidP="00E05AD4">
            <w:pPr>
              <w:spacing w:after="120"/>
              <w:jc w:val="center"/>
            </w:pPr>
            <w:r w:rsidRPr="009A735E">
              <w:t>YN</w:t>
            </w:r>
          </w:p>
        </w:tc>
        <w:tc>
          <w:tcPr>
            <w:tcW w:w="1875" w:type="dxa"/>
            <w:vAlign w:val="top"/>
          </w:tcPr>
          <w:p w14:paraId="541E51A5" w14:textId="038DF4BF" w:rsidR="00E05AD4" w:rsidRPr="00E2537B" w:rsidRDefault="00E05AD4" w:rsidP="00E05AD4">
            <w:pPr>
              <w:spacing w:after="120"/>
              <w:jc w:val="center"/>
            </w:pPr>
            <w:r w:rsidRPr="009A735E">
              <w:t>3DD.007749F0E0</w:t>
            </w:r>
          </w:p>
        </w:tc>
        <w:tc>
          <w:tcPr>
            <w:tcW w:w="1320" w:type="dxa"/>
            <w:vAlign w:val="top"/>
          </w:tcPr>
          <w:p w14:paraId="2A2EFFA8" w14:textId="77F2EC85" w:rsidR="00E05AD4" w:rsidRPr="00E2537B" w:rsidRDefault="00E05AD4" w:rsidP="00E05AD4">
            <w:pPr>
              <w:spacing w:after="120"/>
            </w:pPr>
            <w:r w:rsidRPr="009A735E">
              <w:t>Gold Creek*</w:t>
            </w:r>
          </w:p>
        </w:tc>
        <w:tc>
          <w:tcPr>
            <w:tcW w:w="1860" w:type="dxa"/>
            <w:vAlign w:val="top"/>
          </w:tcPr>
          <w:p w14:paraId="6812AC44" w14:textId="3D689FCE" w:rsidR="00E05AD4" w:rsidRPr="00E2537B" w:rsidRDefault="00E05AD4" w:rsidP="00E05AD4">
            <w:pPr>
              <w:spacing w:after="120"/>
              <w:jc w:val="center"/>
            </w:pPr>
            <w:r w:rsidRPr="009A735E">
              <w:t>06/22/2024 21:59</w:t>
            </w:r>
          </w:p>
        </w:tc>
        <w:tc>
          <w:tcPr>
            <w:tcW w:w="2055" w:type="dxa"/>
            <w:vAlign w:val="top"/>
          </w:tcPr>
          <w:p w14:paraId="2F679D8C" w14:textId="71C7747B" w:rsidR="00E05AD4" w:rsidRPr="00E2537B" w:rsidRDefault="00E05AD4" w:rsidP="00E05AD4">
            <w:pPr>
              <w:spacing w:after="120"/>
              <w:jc w:val="center"/>
            </w:pPr>
            <w:r w:rsidRPr="009A735E">
              <w:t>09/11/2024 03:48</w:t>
            </w:r>
          </w:p>
        </w:tc>
      </w:tr>
    </w:tbl>
    <w:p w14:paraId="661975C8" w14:textId="3EDAB9EB" w:rsidR="001E299F" w:rsidRDefault="00381E59" w:rsidP="002B1951">
      <w:r w:rsidRPr="00381E59">
        <w:t xml:space="preserve">* </w:t>
      </w:r>
      <w:r w:rsidR="00584FC4">
        <w:t>unverified</w:t>
      </w:r>
      <w:r w:rsidR="00EF753D">
        <w:t xml:space="preserve"> </w:t>
      </w:r>
      <w:r w:rsidR="00EF753D">
        <w:t>with genetics</w:t>
      </w:r>
    </w:p>
    <w:p w14:paraId="5FD4952A" w14:textId="21B78779" w:rsidR="00440F55" w:rsidRDefault="00440F55" w:rsidP="002B1951">
      <w:pPr>
        <w:rPr>
          <w:sz w:val="24"/>
          <w:szCs w:val="24"/>
        </w:rPr>
      </w:pPr>
      <w:r w:rsidRPr="00A23307">
        <w:rPr>
          <w:b/>
          <w:bCs/>
          <w:sz w:val="24"/>
          <w:szCs w:val="24"/>
        </w:rPr>
        <w:lastRenderedPageBreak/>
        <w:t>Table B</w:t>
      </w:r>
      <w:r w:rsidR="00A23307" w:rsidRPr="00A23307">
        <w:rPr>
          <w:b/>
          <w:bCs/>
          <w:sz w:val="24"/>
          <w:szCs w:val="24"/>
        </w:rPr>
        <w:t>3</w:t>
      </w:r>
      <w:r w:rsidRPr="00787E39">
        <w:rPr>
          <w:sz w:val="24"/>
          <w:szCs w:val="24"/>
        </w:rPr>
        <w:t>. Bull</w:t>
      </w:r>
      <w:r>
        <w:rPr>
          <w:sz w:val="24"/>
          <w:szCs w:val="24"/>
        </w:rPr>
        <w:t xml:space="preserve"> Trout detected at the </w:t>
      </w:r>
      <w:r w:rsidR="00276C01">
        <w:rPr>
          <w:sz w:val="24"/>
          <w:szCs w:val="24"/>
        </w:rPr>
        <w:t xml:space="preserve">Keechelus Outlet Channel </w:t>
      </w:r>
      <w:r w:rsidR="001E17DC">
        <w:rPr>
          <w:sz w:val="24"/>
          <w:szCs w:val="24"/>
        </w:rPr>
        <w:t>antennas (</w:t>
      </w:r>
      <w:r w:rsidR="001E17DC" w:rsidRPr="00750C29">
        <w:rPr>
          <w:b/>
          <w:bCs/>
          <w:sz w:val="24"/>
          <w:szCs w:val="24"/>
        </w:rPr>
        <w:t>KCH1</w:t>
      </w:r>
      <w:r w:rsidR="001E17DC">
        <w:rPr>
          <w:sz w:val="24"/>
          <w:szCs w:val="24"/>
        </w:rPr>
        <w:t xml:space="preserve">, </w:t>
      </w:r>
      <w:r w:rsidR="001E17DC" w:rsidRPr="00750C29">
        <w:rPr>
          <w:b/>
          <w:bCs/>
          <w:sz w:val="24"/>
          <w:szCs w:val="24"/>
        </w:rPr>
        <w:t>KCH2</w:t>
      </w:r>
      <w:r w:rsidR="001E17DC">
        <w:rPr>
          <w:sz w:val="24"/>
          <w:szCs w:val="24"/>
        </w:rPr>
        <w:t xml:space="preserve">, </w:t>
      </w:r>
      <w:r w:rsidR="001E17DC" w:rsidRPr="00750C29">
        <w:rPr>
          <w:b/>
          <w:bCs/>
          <w:sz w:val="24"/>
          <w:szCs w:val="24"/>
        </w:rPr>
        <w:t>KCH3</w:t>
      </w:r>
      <w:r w:rsidR="001E17DC">
        <w:rPr>
          <w:sz w:val="24"/>
          <w:szCs w:val="24"/>
        </w:rPr>
        <w:t>)</w:t>
      </w:r>
      <w:r w:rsidR="00750C29">
        <w:rPr>
          <w:sz w:val="24"/>
          <w:szCs w:val="24"/>
        </w:rPr>
        <w:t xml:space="preserve"> in 202</w:t>
      </w:r>
      <w:r w:rsidR="00BD5DA5">
        <w:rPr>
          <w:sz w:val="24"/>
          <w:szCs w:val="24"/>
        </w:rPr>
        <w:t>4</w:t>
      </w:r>
      <w:r w:rsidR="00750C29">
        <w:rPr>
          <w:sz w:val="24"/>
          <w:szCs w:val="24"/>
        </w:rPr>
        <w:t>.</w:t>
      </w:r>
    </w:p>
    <w:tbl>
      <w:tblPr>
        <w:tblStyle w:val="BBBasic"/>
        <w:tblW w:w="9360" w:type="dxa"/>
        <w:tblLook w:val="04A0" w:firstRow="1" w:lastRow="0" w:firstColumn="1" w:lastColumn="0" w:noHBand="0" w:noVBand="1"/>
      </w:tblPr>
      <w:tblGrid>
        <w:gridCol w:w="840"/>
        <w:gridCol w:w="1425"/>
        <w:gridCol w:w="1860"/>
        <w:gridCol w:w="1365"/>
        <w:gridCol w:w="1890"/>
        <w:gridCol w:w="1980"/>
      </w:tblGrid>
      <w:tr w:rsidR="00750C29" w14:paraId="5F85188E" w14:textId="77777777" w:rsidTr="000C3A6A">
        <w:trPr>
          <w:cnfStyle w:val="100000000000" w:firstRow="1" w:lastRow="0" w:firstColumn="0" w:lastColumn="0" w:oddVBand="0" w:evenVBand="0" w:oddHBand="0" w:evenHBand="0" w:firstRowFirstColumn="0" w:firstRowLastColumn="0" w:lastRowFirstColumn="0" w:lastRowLastColumn="0"/>
          <w:trHeight w:val="345"/>
        </w:trPr>
        <w:tc>
          <w:tcPr>
            <w:tcW w:w="840" w:type="dxa"/>
          </w:tcPr>
          <w:p w14:paraId="51C64216" w14:textId="77777777" w:rsidR="00750C29" w:rsidRDefault="00750C29">
            <w:pPr>
              <w:spacing w:after="120"/>
            </w:pPr>
            <w:r>
              <w:rPr>
                <w:rFonts w:ascii="Calibri" w:eastAsia="Calibri" w:hAnsi="Calibri" w:cs="Calibri"/>
                <w:color w:val="000000" w:themeColor="text1"/>
              </w:rPr>
              <w:t>Mark Year</w:t>
            </w:r>
          </w:p>
        </w:tc>
        <w:tc>
          <w:tcPr>
            <w:tcW w:w="1425" w:type="dxa"/>
          </w:tcPr>
          <w:p w14:paraId="3DE231F7" w14:textId="77777777" w:rsidR="00750C29" w:rsidRDefault="00750C29">
            <w:pPr>
              <w:spacing w:after="120"/>
            </w:pPr>
            <w:r>
              <w:rPr>
                <w:rFonts w:ascii="Calibri" w:eastAsia="Calibri" w:hAnsi="Calibri" w:cs="Calibri"/>
                <w:color w:val="000000" w:themeColor="text1"/>
              </w:rPr>
              <w:t>Organization</w:t>
            </w:r>
          </w:p>
        </w:tc>
        <w:tc>
          <w:tcPr>
            <w:tcW w:w="1860" w:type="dxa"/>
          </w:tcPr>
          <w:p w14:paraId="29A3A0C1" w14:textId="0FDFA548" w:rsidR="00750C29" w:rsidRPr="10B1044A" w:rsidRDefault="00AA1C08">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365" w:type="dxa"/>
          </w:tcPr>
          <w:p w14:paraId="055AE5A8" w14:textId="77777777" w:rsidR="00750C29" w:rsidRDefault="00750C29">
            <w:pPr>
              <w:spacing w:after="120"/>
            </w:pPr>
            <w:r>
              <w:t>Origin</w:t>
            </w:r>
          </w:p>
        </w:tc>
        <w:tc>
          <w:tcPr>
            <w:tcW w:w="1890" w:type="dxa"/>
          </w:tcPr>
          <w:p w14:paraId="0B2913D5" w14:textId="77777777" w:rsidR="00750C29" w:rsidRDefault="00750C29">
            <w:pPr>
              <w:spacing w:after="120"/>
            </w:pPr>
            <w:r>
              <w:rPr>
                <w:rFonts w:ascii="Calibri" w:eastAsia="Calibri" w:hAnsi="Calibri" w:cs="Calibri"/>
                <w:color w:val="000000" w:themeColor="text1"/>
              </w:rPr>
              <w:t>First Detection</w:t>
            </w:r>
          </w:p>
        </w:tc>
        <w:tc>
          <w:tcPr>
            <w:tcW w:w="1980" w:type="dxa"/>
          </w:tcPr>
          <w:p w14:paraId="41EA95E4" w14:textId="77777777" w:rsidR="00750C29" w:rsidRDefault="00750C29">
            <w:pPr>
              <w:spacing w:after="120"/>
            </w:pPr>
            <w:r>
              <w:rPr>
                <w:rFonts w:ascii="Calibri" w:eastAsia="Calibri" w:hAnsi="Calibri" w:cs="Calibri"/>
                <w:color w:val="000000" w:themeColor="text1"/>
              </w:rPr>
              <w:t>Last Detection</w:t>
            </w:r>
          </w:p>
        </w:tc>
      </w:tr>
      <w:tr w:rsidR="00AE6679" w:rsidRPr="002D087E" w14:paraId="2F44D3E4" w14:textId="77777777" w:rsidTr="00B52B0B">
        <w:trPr>
          <w:trHeight w:val="300"/>
        </w:trPr>
        <w:tc>
          <w:tcPr>
            <w:tcW w:w="840" w:type="dxa"/>
            <w:vAlign w:val="top"/>
          </w:tcPr>
          <w:p w14:paraId="100BD96E" w14:textId="38C24FAC" w:rsidR="00AE6679" w:rsidRPr="002D087E" w:rsidRDefault="00AE6679" w:rsidP="00AE6679">
            <w:pPr>
              <w:spacing w:after="120"/>
              <w:jc w:val="center"/>
              <w:rPr>
                <w:rFonts w:cstheme="minorHAnsi"/>
              </w:rPr>
            </w:pPr>
            <w:r w:rsidRPr="00D03F2C">
              <w:t>2020</w:t>
            </w:r>
          </w:p>
        </w:tc>
        <w:tc>
          <w:tcPr>
            <w:tcW w:w="1425" w:type="dxa"/>
            <w:vAlign w:val="top"/>
          </w:tcPr>
          <w:p w14:paraId="31A0FC45" w14:textId="29D887EC" w:rsidR="00AE6679" w:rsidRPr="002D087E" w:rsidRDefault="00AE6679" w:rsidP="00AE6679">
            <w:pPr>
              <w:spacing w:after="120"/>
              <w:jc w:val="center"/>
              <w:rPr>
                <w:rFonts w:cstheme="minorHAnsi"/>
              </w:rPr>
            </w:pPr>
            <w:r w:rsidRPr="00D03F2C">
              <w:t>YN</w:t>
            </w:r>
          </w:p>
        </w:tc>
        <w:tc>
          <w:tcPr>
            <w:tcW w:w="1860" w:type="dxa"/>
            <w:vAlign w:val="top"/>
          </w:tcPr>
          <w:p w14:paraId="07FABC76" w14:textId="0F19E5A5" w:rsidR="00AE6679" w:rsidRPr="002D087E" w:rsidRDefault="00AE6679" w:rsidP="00AE6679">
            <w:pPr>
              <w:spacing w:after="120"/>
              <w:jc w:val="center"/>
              <w:rPr>
                <w:rFonts w:eastAsia="Calibri" w:cstheme="minorHAnsi"/>
                <w:color w:val="000000" w:themeColor="text1"/>
              </w:rPr>
            </w:pPr>
            <w:r w:rsidRPr="00D03F2C">
              <w:t>3DD.007749399B</w:t>
            </w:r>
          </w:p>
        </w:tc>
        <w:tc>
          <w:tcPr>
            <w:tcW w:w="1365" w:type="dxa"/>
            <w:vAlign w:val="top"/>
          </w:tcPr>
          <w:p w14:paraId="391CA2BB" w14:textId="5A3DC10F" w:rsidR="00AE6679" w:rsidRPr="002D087E" w:rsidRDefault="00AE6679" w:rsidP="00AE6679">
            <w:pPr>
              <w:spacing w:after="120"/>
              <w:jc w:val="center"/>
              <w:rPr>
                <w:rFonts w:eastAsia="Calibri" w:cstheme="minorHAnsi"/>
                <w:color w:val="000000" w:themeColor="text1"/>
              </w:rPr>
            </w:pPr>
            <w:r w:rsidRPr="00D03F2C">
              <w:t>Gold Creek*</w:t>
            </w:r>
          </w:p>
        </w:tc>
        <w:tc>
          <w:tcPr>
            <w:tcW w:w="1890" w:type="dxa"/>
            <w:vAlign w:val="top"/>
          </w:tcPr>
          <w:p w14:paraId="1A9BABB0" w14:textId="20B06A9F" w:rsidR="00AE6679" w:rsidRPr="002D087E" w:rsidRDefault="00AE6679" w:rsidP="00AE6679">
            <w:pPr>
              <w:spacing w:after="120"/>
              <w:jc w:val="center"/>
              <w:rPr>
                <w:rFonts w:cstheme="minorHAnsi"/>
              </w:rPr>
            </w:pPr>
            <w:r w:rsidRPr="00D03F2C">
              <w:t>08/21/2024 02:14</w:t>
            </w:r>
          </w:p>
        </w:tc>
        <w:tc>
          <w:tcPr>
            <w:tcW w:w="1980" w:type="dxa"/>
            <w:vAlign w:val="top"/>
          </w:tcPr>
          <w:p w14:paraId="61164AEA" w14:textId="66ADC6D7" w:rsidR="00AE6679" w:rsidRPr="002D087E" w:rsidRDefault="00AE6679" w:rsidP="00AE6679">
            <w:pPr>
              <w:spacing w:after="120"/>
              <w:jc w:val="center"/>
              <w:rPr>
                <w:rFonts w:cstheme="minorHAnsi"/>
              </w:rPr>
            </w:pPr>
            <w:r w:rsidRPr="00D03F2C">
              <w:t>09/04/2024 05:50</w:t>
            </w:r>
          </w:p>
        </w:tc>
      </w:tr>
      <w:tr w:rsidR="00AE6679" w14:paraId="39AE4859" w14:textId="77777777" w:rsidTr="00B52B0B">
        <w:trPr>
          <w:trHeight w:val="285"/>
        </w:trPr>
        <w:tc>
          <w:tcPr>
            <w:tcW w:w="840" w:type="dxa"/>
            <w:vAlign w:val="top"/>
          </w:tcPr>
          <w:p w14:paraId="7E81A658" w14:textId="5355034E" w:rsidR="00AE6679" w:rsidRDefault="00AE6679" w:rsidP="00AE6679">
            <w:pPr>
              <w:spacing w:after="120"/>
              <w:jc w:val="center"/>
              <w:rPr>
                <w:rFonts w:cstheme="minorHAnsi"/>
              </w:rPr>
            </w:pPr>
            <w:r w:rsidRPr="00D03F2C">
              <w:t>2020</w:t>
            </w:r>
          </w:p>
        </w:tc>
        <w:tc>
          <w:tcPr>
            <w:tcW w:w="1425" w:type="dxa"/>
            <w:vAlign w:val="top"/>
          </w:tcPr>
          <w:p w14:paraId="4ED779F9" w14:textId="03E35EDF" w:rsidR="00AE6679" w:rsidRDefault="00AE6679" w:rsidP="00AE6679">
            <w:pPr>
              <w:spacing w:after="120"/>
              <w:jc w:val="center"/>
              <w:rPr>
                <w:rFonts w:cstheme="minorHAnsi"/>
              </w:rPr>
            </w:pPr>
            <w:r w:rsidRPr="00D03F2C">
              <w:t>YN</w:t>
            </w:r>
          </w:p>
        </w:tc>
        <w:tc>
          <w:tcPr>
            <w:tcW w:w="1860" w:type="dxa"/>
            <w:vAlign w:val="top"/>
          </w:tcPr>
          <w:p w14:paraId="3B6F36F9" w14:textId="5E2B4D7F" w:rsidR="00AE6679" w:rsidRPr="00D40496" w:rsidRDefault="00AE6679" w:rsidP="00AE6679">
            <w:pPr>
              <w:spacing w:after="120"/>
              <w:jc w:val="center"/>
              <w:rPr>
                <w:rFonts w:eastAsia="Calibri" w:cstheme="minorHAnsi"/>
                <w:color w:val="000000" w:themeColor="text1"/>
              </w:rPr>
            </w:pPr>
            <w:r w:rsidRPr="00D03F2C">
              <w:t>3DD.0077D2F972</w:t>
            </w:r>
          </w:p>
        </w:tc>
        <w:tc>
          <w:tcPr>
            <w:tcW w:w="1365" w:type="dxa"/>
            <w:vAlign w:val="top"/>
          </w:tcPr>
          <w:p w14:paraId="349CCF6A" w14:textId="0DC02694" w:rsidR="00AE6679" w:rsidRDefault="00AE6679" w:rsidP="00AE6679">
            <w:pPr>
              <w:spacing w:after="120"/>
              <w:jc w:val="center"/>
              <w:rPr>
                <w:rFonts w:cstheme="minorHAnsi"/>
              </w:rPr>
            </w:pPr>
            <w:r w:rsidRPr="00D03F2C">
              <w:t>Gold Creek*</w:t>
            </w:r>
          </w:p>
        </w:tc>
        <w:tc>
          <w:tcPr>
            <w:tcW w:w="1890" w:type="dxa"/>
            <w:vAlign w:val="top"/>
          </w:tcPr>
          <w:p w14:paraId="7ECDF0FE" w14:textId="28A311B6" w:rsidR="00AE6679" w:rsidRDefault="00AE6679" w:rsidP="00AE6679">
            <w:pPr>
              <w:spacing w:after="120"/>
              <w:jc w:val="center"/>
              <w:rPr>
                <w:rFonts w:cstheme="minorHAnsi"/>
              </w:rPr>
            </w:pPr>
            <w:r w:rsidRPr="00D03F2C">
              <w:t>07/22/2024 04:08</w:t>
            </w:r>
          </w:p>
        </w:tc>
        <w:tc>
          <w:tcPr>
            <w:tcW w:w="1980" w:type="dxa"/>
            <w:vAlign w:val="top"/>
          </w:tcPr>
          <w:p w14:paraId="3DA33829" w14:textId="650E860A" w:rsidR="00AE6679" w:rsidRDefault="00AE6679" w:rsidP="00AE6679">
            <w:pPr>
              <w:spacing w:after="120"/>
              <w:jc w:val="center"/>
              <w:rPr>
                <w:rFonts w:eastAsia="Calibri" w:cstheme="minorHAnsi"/>
                <w:color w:val="000000" w:themeColor="text1"/>
              </w:rPr>
            </w:pPr>
            <w:r w:rsidRPr="00D03F2C">
              <w:t>07/29/2024 04:53</w:t>
            </w:r>
          </w:p>
        </w:tc>
      </w:tr>
      <w:tr w:rsidR="00AE6679" w:rsidRPr="002D087E" w14:paraId="00FFCECE" w14:textId="77777777" w:rsidTr="00B52B0B">
        <w:trPr>
          <w:trHeight w:val="285"/>
        </w:trPr>
        <w:tc>
          <w:tcPr>
            <w:tcW w:w="840" w:type="dxa"/>
            <w:vAlign w:val="top"/>
          </w:tcPr>
          <w:p w14:paraId="4573963A" w14:textId="1FEB5013" w:rsidR="00AE6679" w:rsidRDefault="00AE6679" w:rsidP="00AE6679">
            <w:pPr>
              <w:spacing w:after="120"/>
              <w:jc w:val="center"/>
              <w:rPr>
                <w:rFonts w:cstheme="minorHAnsi"/>
              </w:rPr>
            </w:pPr>
            <w:r w:rsidRPr="00D03F2C">
              <w:t>2021</w:t>
            </w:r>
          </w:p>
        </w:tc>
        <w:tc>
          <w:tcPr>
            <w:tcW w:w="1425" w:type="dxa"/>
            <w:vAlign w:val="top"/>
          </w:tcPr>
          <w:p w14:paraId="7E571917" w14:textId="3A3271B4" w:rsidR="00AE6679" w:rsidRDefault="00AE6679" w:rsidP="00AE6679">
            <w:pPr>
              <w:spacing w:after="120"/>
              <w:jc w:val="center"/>
              <w:rPr>
                <w:rFonts w:cstheme="minorHAnsi"/>
              </w:rPr>
            </w:pPr>
            <w:r w:rsidRPr="00D03F2C">
              <w:t>YN</w:t>
            </w:r>
          </w:p>
        </w:tc>
        <w:tc>
          <w:tcPr>
            <w:tcW w:w="1860" w:type="dxa"/>
            <w:vAlign w:val="top"/>
          </w:tcPr>
          <w:p w14:paraId="6E6A8861" w14:textId="1C4972C0" w:rsidR="00AE6679" w:rsidRPr="00D40496" w:rsidRDefault="00AE6679" w:rsidP="00AE6679">
            <w:pPr>
              <w:spacing w:after="120"/>
              <w:jc w:val="center"/>
              <w:rPr>
                <w:rFonts w:eastAsia="Calibri" w:cstheme="minorHAnsi"/>
                <w:color w:val="000000" w:themeColor="text1"/>
              </w:rPr>
            </w:pPr>
            <w:r w:rsidRPr="00D03F2C">
              <w:t>3DD.00779191E3</w:t>
            </w:r>
          </w:p>
        </w:tc>
        <w:tc>
          <w:tcPr>
            <w:tcW w:w="1365" w:type="dxa"/>
            <w:vAlign w:val="top"/>
          </w:tcPr>
          <w:p w14:paraId="07FEE95A" w14:textId="2143D377" w:rsidR="00AE6679" w:rsidRDefault="00AE6679" w:rsidP="00AE6679">
            <w:pPr>
              <w:spacing w:after="120"/>
              <w:jc w:val="center"/>
              <w:rPr>
                <w:rFonts w:cstheme="minorHAnsi"/>
              </w:rPr>
            </w:pPr>
            <w:r w:rsidRPr="00D03F2C">
              <w:t>Gold Creek</w:t>
            </w:r>
          </w:p>
        </w:tc>
        <w:tc>
          <w:tcPr>
            <w:tcW w:w="1890" w:type="dxa"/>
            <w:vAlign w:val="top"/>
          </w:tcPr>
          <w:p w14:paraId="594ADBC3" w14:textId="1C90B7C1" w:rsidR="00AE6679" w:rsidRDefault="00AE6679" w:rsidP="00AE6679">
            <w:pPr>
              <w:spacing w:after="120"/>
              <w:jc w:val="center"/>
              <w:rPr>
                <w:rFonts w:cstheme="minorHAnsi"/>
              </w:rPr>
            </w:pPr>
            <w:r w:rsidRPr="00D03F2C">
              <w:t>10/05/2024 04:22</w:t>
            </w:r>
          </w:p>
        </w:tc>
        <w:tc>
          <w:tcPr>
            <w:tcW w:w="1980" w:type="dxa"/>
            <w:vAlign w:val="top"/>
          </w:tcPr>
          <w:p w14:paraId="27DDBF47" w14:textId="773D4601" w:rsidR="00AE6679" w:rsidRDefault="00AE6679" w:rsidP="00AE6679">
            <w:pPr>
              <w:spacing w:after="120"/>
              <w:jc w:val="center"/>
              <w:rPr>
                <w:rFonts w:eastAsia="Calibri" w:cstheme="minorHAnsi"/>
                <w:color w:val="000000" w:themeColor="text1"/>
              </w:rPr>
            </w:pPr>
            <w:r w:rsidRPr="00D03F2C">
              <w:t>11/05/2024 07:52</w:t>
            </w:r>
          </w:p>
        </w:tc>
      </w:tr>
      <w:tr w:rsidR="00AE6679" w:rsidRPr="002D087E" w14:paraId="4397DB49" w14:textId="77777777" w:rsidTr="00B52B0B">
        <w:trPr>
          <w:trHeight w:val="285"/>
        </w:trPr>
        <w:tc>
          <w:tcPr>
            <w:tcW w:w="840" w:type="dxa"/>
            <w:vAlign w:val="top"/>
          </w:tcPr>
          <w:p w14:paraId="6E1A54CC" w14:textId="76466837" w:rsidR="00AE6679" w:rsidRPr="002D087E" w:rsidRDefault="00AE6679" w:rsidP="00AE6679">
            <w:pPr>
              <w:spacing w:after="120"/>
              <w:jc w:val="center"/>
              <w:rPr>
                <w:rFonts w:cstheme="minorHAnsi"/>
              </w:rPr>
            </w:pPr>
            <w:r w:rsidRPr="00D03F2C">
              <w:t>2021</w:t>
            </w:r>
          </w:p>
        </w:tc>
        <w:tc>
          <w:tcPr>
            <w:tcW w:w="1425" w:type="dxa"/>
            <w:vAlign w:val="top"/>
          </w:tcPr>
          <w:p w14:paraId="0334077B" w14:textId="08B02F2B" w:rsidR="00AE6679" w:rsidRPr="002D087E" w:rsidRDefault="00AE6679" w:rsidP="00AE6679">
            <w:pPr>
              <w:spacing w:after="120"/>
              <w:jc w:val="center"/>
              <w:rPr>
                <w:rFonts w:cstheme="minorHAnsi"/>
              </w:rPr>
            </w:pPr>
            <w:r w:rsidRPr="00D03F2C">
              <w:t>YN</w:t>
            </w:r>
          </w:p>
        </w:tc>
        <w:tc>
          <w:tcPr>
            <w:tcW w:w="1860" w:type="dxa"/>
            <w:vAlign w:val="top"/>
          </w:tcPr>
          <w:p w14:paraId="7E0FA66A" w14:textId="3DF28F9C" w:rsidR="00AE6679" w:rsidRPr="002D087E" w:rsidRDefault="00AE6679" w:rsidP="00AE6679">
            <w:pPr>
              <w:spacing w:after="120"/>
              <w:jc w:val="center"/>
              <w:rPr>
                <w:rFonts w:eastAsia="Calibri" w:cstheme="minorHAnsi"/>
                <w:color w:val="000000" w:themeColor="text1"/>
              </w:rPr>
            </w:pPr>
            <w:r w:rsidRPr="00D03F2C">
              <w:t>3DD.007791E8A2</w:t>
            </w:r>
          </w:p>
        </w:tc>
        <w:tc>
          <w:tcPr>
            <w:tcW w:w="1365" w:type="dxa"/>
            <w:vAlign w:val="top"/>
          </w:tcPr>
          <w:p w14:paraId="39701B35" w14:textId="3E164158" w:rsidR="00AE6679" w:rsidRPr="002D087E" w:rsidRDefault="00AE6679" w:rsidP="00AE6679">
            <w:pPr>
              <w:spacing w:after="120"/>
              <w:jc w:val="center"/>
              <w:rPr>
                <w:rFonts w:cstheme="minorHAnsi"/>
              </w:rPr>
            </w:pPr>
            <w:r w:rsidRPr="00D03F2C">
              <w:t>Gold Creek*</w:t>
            </w:r>
          </w:p>
        </w:tc>
        <w:tc>
          <w:tcPr>
            <w:tcW w:w="1890" w:type="dxa"/>
            <w:vAlign w:val="top"/>
          </w:tcPr>
          <w:p w14:paraId="1CD0A3FC" w14:textId="7A8A661B" w:rsidR="00AE6679" w:rsidRPr="002D087E" w:rsidRDefault="00AE6679" w:rsidP="00AE6679">
            <w:pPr>
              <w:spacing w:after="120"/>
              <w:jc w:val="center"/>
              <w:rPr>
                <w:rFonts w:cstheme="minorHAnsi"/>
              </w:rPr>
            </w:pPr>
            <w:r w:rsidRPr="00D03F2C">
              <w:t>08/26/2024 21:55</w:t>
            </w:r>
          </w:p>
        </w:tc>
        <w:tc>
          <w:tcPr>
            <w:tcW w:w="1980" w:type="dxa"/>
            <w:vAlign w:val="top"/>
          </w:tcPr>
          <w:p w14:paraId="0B2FCB53" w14:textId="73AE917A" w:rsidR="00AE6679" w:rsidRPr="002D087E" w:rsidRDefault="00AE6679" w:rsidP="00AE6679">
            <w:pPr>
              <w:spacing w:after="120"/>
              <w:jc w:val="center"/>
              <w:rPr>
                <w:rFonts w:eastAsia="Calibri" w:cstheme="minorHAnsi"/>
                <w:color w:val="000000" w:themeColor="text1"/>
              </w:rPr>
            </w:pPr>
            <w:r w:rsidRPr="00D03F2C">
              <w:t>08/31/2024 19:28</w:t>
            </w:r>
          </w:p>
        </w:tc>
      </w:tr>
      <w:tr w:rsidR="00AE6679" w:rsidRPr="002D087E" w14:paraId="29050C28" w14:textId="77777777" w:rsidTr="00B52B0B">
        <w:trPr>
          <w:trHeight w:val="285"/>
        </w:trPr>
        <w:tc>
          <w:tcPr>
            <w:tcW w:w="840" w:type="dxa"/>
            <w:vAlign w:val="top"/>
          </w:tcPr>
          <w:p w14:paraId="74703866" w14:textId="0B0FDAA0" w:rsidR="00AE6679" w:rsidRPr="002C10B1" w:rsidRDefault="00AE6679" w:rsidP="00AE6679">
            <w:pPr>
              <w:spacing w:after="120"/>
              <w:jc w:val="center"/>
            </w:pPr>
            <w:r w:rsidRPr="00D03F2C">
              <w:t>2021</w:t>
            </w:r>
          </w:p>
        </w:tc>
        <w:tc>
          <w:tcPr>
            <w:tcW w:w="1425" w:type="dxa"/>
            <w:vAlign w:val="top"/>
          </w:tcPr>
          <w:p w14:paraId="10309366" w14:textId="7A42F5C7" w:rsidR="00AE6679" w:rsidRPr="002C10B1" w:rsidRDefault="00AE6679" w:rsidP="00AE6679">
            <w:pPr>
              <w:spacing w:after="120"/>
              <w:jc w:val="center"/>
            </w:pPr>
            <w:r w:rsidRPr="00D03F2C">
              <w:t>YN</w:t>
            </w:r>
          </w:p>
        </w:tc>
        <w:tc>
          <w:tcPr>
            <w:tcW w:w="1860" w:type="dxa"/>
            <w:vAlign w:val="top"/>
          </w:tcPr>
          <w:p w14:paraId="32936ABA" w14:textId="75DBC255" w:rsidR="00AE6679" w:rsidRPr="002C10B1" w:rsidRDefault="00AE6679" w:rsidP="00AE6679">
            <w:pPr>
              <w:spacing w:after="120"/>
              <w:jc w:val="center"/>
            </w:pPr>
            <w:r w:rsidRPr="00D03F2C">
              <w:t>3DD.00779210C8</w:t>
            </w:r>
          </w:p>
        </w:tc>
        <w:tc>
          <w:tcPr>
            <w:tcW w:w="1365" w:type="dxa"/>
            <w:vAlign w:val="top"/>
          </w:tcPr>
          <w:p w14:paraId="5C721DA9" w14:textId="0ABB3E94" w:rsidR="00AE6679" w:rsidRPr="002C10B1" w:rsidRDefault="00AE6679" w:rsidP="00AE6679">
            <w:pPr>
              <w:spacing w:after="120"/>
              <w:jc w:val="center"/>
            </w:pPr>
            <w:r w:rsidRPr="00D03F2C">
              <w:t>Gold Creek*</w:t>
            </w:r>
          </w:p>
        </w:tc>
        <w:tc>
          <w:tcPr>
            <w:tcW w:w="1890" w:type="dxa"/>
            <w:vAlign w:val="top"/>
          </w:tcPr>
          <w:p w14:paraId="20E8D029" w14:textId="4C5C6571" w:rsidR="00AE6679" w:rsidRPr="002C10B1" w:rsidRDefault="00AE6679" w:rsidP="00AE6679">
            <w:pPr>
              <w:spacing w:after="120"/>
              <w:jc w:val="center"/>
            </w:pPr>
            <w:r w:rsidRPr="00D03F2C">
              <w:t>08/16/2024 17:11</w:t>
            </w:r>
          </w:p>
        </w:tc>
        <w:tc>
          <w:tcPr>
            <w:tcW w:w="1980" w:type="dxa"/>
            <w:vAlign w:val="top"/>
          </w:tcPr>
          <w:p w14:paraId="1E8680B9" w14:textId="0FAC8A4D" w:rsidR="00AE6679" w:rsidRPr="002C10B1" w:rsidRDefault="00AE6679" w:rsidP="00AE6679">
            <w:pPr>
              <w:spacing w:after="120"/>
              <w:jc w:val="center"/>
            </w:pPr>
            <w:r w:rsidRPr="00D03F2C">
              <w:t>09/14/2024 07:26</w:t>
            </w:r>
          </w:p>
        </w:tc>
      </w:tr>
      <w:tr w:rsidR="00AE6679" w:rsidRPr="002D087E" w14:paraId="3DBA9C17" w14:textId="77777777" w:rsidTr="00B52B0B">
        <w:trPr>
          <w:trHeight w:val="285"/>
        </w:trPr>
        <w:tc>
          <w:tcPr>
            <w:tcW w:w="840" w:type="dxa"/>
            <w:vAlign w:val="top"/>
          </w:tcPr>
          <w:p w14:paraId="3DCCA471" w14:textId="6942752D" w:rsidR="00AE6679" w:rsidRPr="002C10B1" w:rsidRDefault="00AE6679" w:rsidP="00AE6679">
            <w:pPr>
              <w:spacing w:after="120"/>
              <w:jc w:val="center"/>
            </w:pPr>
            <w:r w:rsidRPr="00D03F2C">
              <w:t>2021</w:t>
            </w:r>
          </w:p>
        </w:tc>
        <w:tc>
          <w:tcPr>
            <w:tcW w:w="1425" w:type="dxa"/>
            <w:vAlign w:val="top"/>
          </w:tcPr>
          <w:p w14:paraId="6ECD5399" w14:textId="35962AF2" w:rsidR="00AE6679" w:rsidRPr="002C10B1" w:rsidRDefault="00AE6679" w:rsidP="00AE6679">
            <w:pPr>
              <w:spacing w:after="120"/>
              <w:jc w:val="center"/>
            </w:pPr>
            <w:r w:rsidRPr="00D03F2C">
              <w:t>YN</w:t>
            </w:r>
          </w:p>
        </w:tc>
        <w:tc>
          <w:tcPr>
            <w:tcW w:w="1860" w:type="dxa"/>
            <w:vAlign w:val="top"/>
          </w:tcPr>
          <w:p w14:paraId="560CF889" w14:textId="5CFA5975" w:rsidR="00AE6679" w:rsidRPr="002C10B1" w:rsidRDefault="00AE6679" w:rsidP="00AE6679">
            <w:pPr>
              <w:spacing w:after="120"/>
              <w:jc w:val="center"/>
            </w:pPr>
            <w:r w:rsidRPr="00D03F2C">
              <w:t>3DD.0077923E35</w:t>
            </w:r>
          </w:p>
        </w:tc>
        <w:tc>
          <w:tcPr>
            <w:tcW w:w="1365" w:type="dxa"/>
            <w:vAlign w:val="top"/>
          </w:tcPr>
          <w:p w14:paraId="4AA78599" w14:textId="0B46CBA7" w:rsidR="00AE6679" w:rsidRPr="002C10B1" w:rsidRDefault="00AE6679" w:rsidP="00AE6679">
            <w:pPr>
              <w:spacing w:after="120"/>
              <w:jc w:val="center"/>
            </w:pPr>
            <w:r w:rsidRPr="00D03F2C">
              <w:t>Gold Creek*</w:t>
            </w:r>
          </w:p>
        </w:tc>
        <w:tc>
          <w:tcPr>
            <w:tcW w:w="1890" w:type="dxa"/>
            <w:vAlign w:val="top"/>
          </w:tcPr>
          <w:p w14:paraId="17BD12A8" w14:textId="35FF7998" w:rsidR="00AE6679" w:rsidRPr="002C10B1" w:rsidRDefault="00AE6679" w:rsidP="00AE6679">
            <w:pPr>
              <w:spacing w:after="120"/>
              <w:jc w:val="center"/>
            </w:pPr>
            <w:r w:rsidRPr="00D03F2C">
              <w:t>01/13/2024 19:41</w:t>
            </w:r>
          </w:p>
        </w:tc>
        <w:tc>
          <w:tcPr>
            <w:tcW w:w="1980" w:type="dxa"/>
            <w:vAlign w:val="top"/>
          </w:tcPr>
          <w:p w14:paraId="4B8162DD" w14:textId="24E89157" w:rsidR="00AE6679" w:rsidRPr="002C10B1" w:rsidRDefault="00AE6679" w:rsidP="00AE6679">
            <w:pPr>
              <w:spacing w:after="120"/>
              <w:jc w:val="center"/>
            </w:pPr>
            <w:r w:rsidRPr="00D03F2C">
              <w:t>02/16/2024 00:21</w:t>
            </w:r>
          </w:p>
        </w:tc>
      </w:tr>
      <w:tr w:rsidR="00AE6679" w:rsidRPr="002D087E" w14:paraId="4A8B2057" w14:textId="77777777" w:rsidTr="00B52B0B">
        <w:trPr>
          <w:trHeight w:val="285"/>
        </w:trPr>
        <w:tc>
          <w:tcPr>
            <w:tcW w:w="840" w:type="dxa"/>
            <w:vAlign w:val="top"/>
          </w:tcPr>
          <w:p w14:paraId="1E0D9AE6" w14:textId="091C7746" w:rsidR="00AE6679" w:rsidRPr="002C10B1" w:rsidRDefault="00AE6679" w:rsidP="00AE6679">
            <w:pPr>
              <w:spacing w:after="120"/>
              <w:jc w:val="center"/>
            </w:pPr>
            <w:r w:rsidRPr="00D03F2C">
              <w:t>2021</w:t>
            </w:r>
          </w:p>
        </w:tc>
        <w:tc>
          <w:tcPr>
            <w:tcW w:w="1425" w:type="dxa"/>
            <w:vAlign w:val="top"/>
          </w:tcPr>
          <w:p w14:paraId="0AFC353C" w14:textId="2418628B" w:rsidR="00AE6679" w:rsidRPr="002C10B1" w:rsidRDefault="00AE6679" w:rsidP="00AE6679">
            <w:pPr>
              <w:spacing w:after="120"/>
              <w:jc w:val="center"/>
            </w:pPr>
            <w:r w:rsidRPr="00D03F2C">
              <w:t>YN</w:t>
            </w:r>
          </w:p>
        </w:tc>
        <w:tc>
          <w:tcPr>
            <w:tcW w:w="1860" w:type="dxa"/>
            <w:vAlign w:val="top"/>
          </w:tcPr>
          <w:p w14:paraId="089303CF" w14:textId="5689251E" w:rsidR="00AE6679" w:rsidRPr="002C10B1" w:rsidRDefault="00AE6679" w:rsidP="00AE6679">
            <w:pPr>
              <w:spacing w:after="120"/>
              <w:jc w:val="center"/>
            </w:pPr>
            <w:r w:rsidRPr="00D03F2C">
              <w:t>3DD.0077925D53</w:t>
            </w:r>
          </w:p>
        </w:tc>
        <w:tc>
          <w:tcPr>
            <w:tcW w:w="1365" w:type="dxa"/>
            <w:vAlign w:val="top"/>
          </w:tcPr>
          <w:p w14:paraId="0B05DAD8" w14:textId="6661D9B2" w:rsidR="00AE6679" w:rsidRPr="002C10B1" w:rsidRDefault="00AE6679" w:rsidP="00AE6679">
            <w:pPr>
              <w:spacing w:after="120"/>
              <w:jc w:val="center"/>
            </w:pPr>
            <w:r w:rsidRPr="00D03F2C">
              <w:t>Gold Creek*</w:t>
            </w:r>
          </w:p>
        </w:tc>
        <w:tc>
          <w:tcPr>
            <w:tcW w:w="1890" w:type="dxa"/>
            <w:vAlign w:val="top"/>
          </w:tcPr>
          <w:p w14:paraId="7AA93E3F" w14:textId="52E96DC9" w:rsidR="00AE6679" w:rsidRPr="002C10B1" w:rsidRDefault="00AE6679" w:rsidP="00AE6679">
            <w:pPr>
              <w:spacing w:after="120"/>
              <w:jc w:val="center"/>
            </w:pPr>
            <w:r w:rsidRPr="00D03F2C">
              <w:t>10/02/2024 03:23</w:t>
            </w:r>
          </w:p>
        </w:tc>
        <w:tc>
          <w:tcPr>
            <w:tcW w:w="1980" w:type="dxa"/>
            <w:vAlign w:val="top"/>
          </w:tcPr>
          <w:p w14:paraId="49C5F66A" w14:textId="602595FA" w:rsidR="00AE6679" w:rsidRPr="002C10B1" w:rsidRDefault="00AE6679" w:rsidP="00AE6679">
            <w:pPr>
              <w:spacing w:after="120"/>
              <w:jc w:val="center"/>
            </w:pPr>
            <w:r w:rsidRPr="00D03F2C">
              <w:t>10/05/2024 02:26</w:t>
            </w:r>
          </w:p>
        </w:tc>
      </w:tr>
      <w:tr w:rsidR="00AE6679" w:rsidRPr="002D087E" w14:paraId="40994C77" w14:textId="77777777" w:rsidTr="00B52B0B">
        <w:trPr>
          <w:trHeight w:val="285"/>
        </w:trPr>
        <w:tc>
          <w:tcPr>
            <w:tcW w:w="840" w:type="dxa"/>
            <w:vAlign w:val="top"/>
          </w:tcPr>
          <w:p w14:paraId="41B010EE" w14:textId="1CF78F7C" w:rsidR="00AE6679" w:rsidRPr="002C10B1" w:rsidRDefault="00AE6679" w:rsidP="00AE6679">
            <w:pPr>
              <w:spacing w:after="120"/>
              <w:jc w:val="center"/>
            </w:pPr>
            <w:r w:rsidRPr="00D03F2C">
              <w:t>2021</w:t>
            </w:r>
          </w:p>
        </w:tc>
        <w:tc>
          <w:tcPr>
            <w:tcW w:w="1425" w:type="dxa"/>
            <w:vAlign w:val="top"/>
          </w:tcPr>
          <w:p w14:paraId="1A864F5B" w14:textId="60483E98" w:rsidR="00AE6679" w:rsidRPr="002C10B1" w:rsidRDefault="00AE6679" w:rsidP="00AE6679">
            <w:pPr>
              <w:spacing w:after="120"/>
              <w:jc w:val="center"/>
            </w:pPr>
            <w:r w:rsidRPr="00D03F2C">
              <w:t>YN</w:t>
            </w:r>
          </w:p>
        </w:tc>
        <w:tc>
          <w:tcPr>
            <w:tcW w:w="1860" w:type="dxa"/>
            <w:vAlign w:val="top"/>
          </w:tcPr>
          <w:p w14:paraId="2D9F282E" w14:textId="4E96300C" w:rsidR="00AE6679" w:rsidRPr="002C10B1" w:rsidRDefault="00AE6679" w:rsidP="00AE6679">
            <w:pPr>
              <w:spacing w:after="120"/>
              <w:jc w:val="center"/>
            </w:pPr>
            <w:r w:rsidRPr="00D03F2C">
              <w:t>3DD.0077928A18</w:t>
            </w:r>
          </w:p>
        </w:tc>
        <w:tc>
          <w:tcPr>
            <w:tcW w:w="1365" w:type="dxa"/>
            <w:vAlign w:val="top"/>
          </w:tcPr>
          <w:p w14:paraId="4DD5498C" w14:textId="72BE2C99" w:rsidR="00AE6679" w:rsidRPr="002C10B1" w:rsidRDefault="00AE6679" w:rsidP="00AE6679">
            <w:pPr>
              <w:spacing w:after="120"/>
              <w:jc w:val="center"/>
            </w:pPr>
            <w:r w:rsidRPr="00D03F2C">
              <w:t>Gold Creek*</w:t>
            </w:r>
          </w:p>
        </w:tc>
        <w:tc>
          <w:tcPr>
            <w:tcW w:w="1890" w:type="dxa"/>
            <w:vAlign w:val="top"/>
          </w:tcPr>
          <w:p w14:paraId="0A735BBA" w14:textId="04C1ED89" w:rsidR="00AE6679" w:rsidRPr="002C10B1" w:rsidRDefault="00AE6679" w:rsidP="00AE6679">
            <w:pPr>
              <w:spacing w:after="120"/>
              <w:jc w:val="center"/>
            </w:pPr>
            <w:r w:rsidRPr="00D03F2C">
              <w:t>09/26/2024 23:03</w:t>
            </w:r>
          </w:p>
        </w:tc>
        <w:tc>
          <w:tcPr>
            <w:tcW w:w="1980" w:type="dxa"/>
            <w:vAlign w:val="top"/>
          </w:tcPr>
          <w:p w14:paraId="06929636" w14:textId="1EC24F4D" w:rsidR="00AE6679" w:rsidRPr="002C10B1" w:rsidRDefault="00AE6679" w:rsidP="00AE6679">
            <w:pPr>
              <w:spacing w:after="120"/>
              <w:jc w:val="center"/>
            </w:pPr>
            <w:r w:rsidRPr="00D03F2C">
              <w:t>09/29/2024 20:57</w:t>
            </w:r>
          </w:p>
        </w:tc>
      </w:tr>
      <w:tr w:rsidR="00AE6679" w:rsidRPr="002D087E" w14:paraId="09D2F9EB" w14:textId="77777777" w:rsidTr="00B52B0B">
        <w:trPr>
          <w:trHeight w:val="285"/>
        </w:trPr>
        <w:tc>
          <w:tcPr>
            <w:tcW w:w="840" w:type="dxa"/>
            <w:vAlign w:val="top"/>
          </w:tcPr>
          <w:p w14:paraId="54174992" w14:textId="1F690F19" w:rsidR="00AE6679" w:rsidRPr="002C10B1" w:rsidRDefault="00AE6679" w:rsidP="00AE6679">
            <w:pPr>
              <w:spacing w:after="120"/>
              <w:jc w:val="center"/>
            </w:pPr>
            <w:r w:rsidRPr="00D03F2C">
              <w:t>2022</w:t>
            </w:r>
          </w:p>
        </w:tc>
        <w:tc>
          <w:tcPr>
            <w:tcW w:w="1425" w:type="dxa"/>
            <w:vAlign w:val="top"/>
          </w:tcPr>
          <w:p w14:paraId="1C6E45CD" w14:textId="1C74E88F" w:rsidR="00AE6679" w:rsidRPr="002C10B1" w:rsidRDefault="00AE6679" w:rsidP="00AE6679">
            <w:pPr>
              <w:spacing w:after="120"/>
              <w:jc w:val="center"/>
            </w:pPr>
            <w:r w:rsidRPr="00D03F2C">
              <w:t>YN</w:t>
            </w:r>
          </w:p>
        </w:tc>
        <w:tc>
          <w:tcPr>
            <w:tcW w:w="1860" w:type="dxa"/>
            <w:vAlign w:val="top"/>
          </w:tcPr>
          <w:p w14:paraId="4D788231" w14:textId="4C0A6B73" w:rsidR="00AE6679" w:rsidRPr="002C10B1" w:rsidRDefault="00AE6679" w:rsidP="00AE6679">
            <w:pPr>
              <w:spacing w:after="120"/>
              <w:jc w:val="center"/>
            </w:pPr>
            <w:r w:rsidRPr="00D03F2C">
              <w:t>3DD.003D59D2E9</w:t>
            </w:r>
          </w:p>
        </w:tc>
        <w:tc>
          <w:tcPr>
            <w:tcW w:w="1365" w:type="dxa"/>
            <w:vAlign w:val="top"/>
          </w:tcPr>
          <w:p w14:paraId="23277EE6" w14:textId="46C8E8C7" w:rsidR="00AE6679" w:rsidRPr="002C10B1" w:rsidRDefault="00AE6679" w:rsidP="00AE6679">
            <w:pPr>
              <w:spacing w:after="120"/>
              <w:jc w:val="center"/>
            </w:pPr>
            <w:r w:rsidRPr="00D03F2C">
              <w:t>Gold Creek</w:t>
            </w:r>
          </w:p>
        </w:tc>
        <w:tc>
          <w:tcPr>
            <w:tcW w:w="1890" w:type="dxa"/>
            <w:vAlign w:val="top"/>
          </w:tcPr>
          <w:p w14:paraId="3D3C0304" w14:textId="2496F781" w:rsidR="00AE6679" w:rsidRPr="002C10B1" w:rsidRDefault="00AE6679" w:rsidP="00AE6679">
            <w:pPr>
              <w:spacing w:after="120"/>
              <w:jc w:val="center"/>
            </w:pPr>
            <w:r w:rsidRPr="00D03F2C">
              <w:t>10/10/2024 08:58</w:t>
            </w:r>
          </w:p>
        </w:tc>
        <w:tc>
          <w:tcPr>
            <w:tcW w:w="1980" w:type="dxa"/>
            <w:vAlign w:val="top"/>
          </w:tcPr>
          <w:p w14:paraId="424C728A" w14:textId="4EA1E834" w:rsidR="00AE6679" w:rsidRPr="002C10B1" w:rsidRDefault="00AE6679" w:rsidP="00AE6679">
            <w:pPr>
              <w:spacing w:after="120"/>
              <w:jc w:val="center"/>
            </w:pPr>
            <w:r w:rsidRPr="00D03F2C">
              <w:t>10/13/2024 21:03</w:t>
            </w:r>
          </w:p>
        </w:tc>
      </w:tr>
      <w:tr w:rsidR="00AE6679" w:rsidRPr="002D087E" w14:paraId="39884F0D" w14:textId="77777777" w:rsidTr="00B52B0B">
        <w:trPr>
          <w:trHeight w:val="285"/>
        </w:trPr>
        <w:tc>
          <w:tcPr>
            <w:tcW w:w="840" w:type="dxa"/>
            <w:vAlign w:val="top"/>
          </w:tcPr>
          <w:p w14:paraId="7DCA616B" w14:textId="3455F2A6" w:rsidR="00AE6679" w:rsidRPr="002C10B1" w:rsidRDefault="00AE6679" w:rsidP="00AE6679">
            <w:pPr>
              <w:spacing w:after="120"/>
              <w:jc w:val="center"/>
            </w:pPr>
            <w:r w:rsidRPr="00D03F2C">
              <w:t>2023</w:t>
            </w:r>
          </w:p>
        </w:tc>
        <w:tc>
          <w:tcPr>
            <w:tcW w:w="1425" w:type="dxa"/>
            <w:vAlign w:val="top"/>
          </w:tcPr>
          <w:p w14:paraId="580836C9" w14:textId="604AA963" w:rsidR="00AE6679" w:rsidRPr="002C10B1" w:rsidRDefault="00AE6679" w:rsidP="00AE6679">
            <w:pPr>
              <w:spacing w:after="120"/>
              <w:jc w:val="center"/>
            </w:pPr>
            <w:r w:rsidRPr="00D03F2C">
              <w:t>USFWS</w:t>
            </w:r>
          </w:p>
        </w:tc>
        <w:tc>
          <w:tcPr>
            <w:tcW w:w="1860" w:type="dxa"/>
            <w:vAlign w:val="top"/>
          </w:tcPr>
          <w:p w14:paraId="4E2AB308" w14:textId="2B512810" w:rsidR="00AE6679" w:rsidRPr="002C10B1" w:rsidRDefault="00AE6679" w:rsidP="00AE6679">
            <w:pPr>
              <w:spacing w:after="120"/>
              <w:jc w:val="center"/>
            </w:pPr>
            <w:r w:rsidRPr="00D03F2C">
              <w:t>3DD.003D4811D9</w:t>
            </w:r>
          </w:p>
        </w:tc>
        <w:tc>
          <w:tcPr>
            <w:tcW w:w="1365" w:type="dxa"/>
            <w:vAlign w:val="top"/>
          </w:tcPr>
          <w:p w14:paraId="572316F7" w14:textId="637AB345" w:rsidR="00AE6679" w:rsidRPr="002C10B1" w:rsidRDefault="00AE6679" w:rsidP="00AE6679">
            <w:pPr>
              <w:spacing w:after="120"/>
              <w:jc w:val="center"/>
            </w:pPr>
            <w:r w:rsidRPr="00D03F2C">
              <w:t>Gold Creek</w:t>
            </w:r>
          </w:p>
        </w:tc>
        <w:tc>
          <w:tcPr>
            <w:tcW w:w="1890" w:type="dxa"/>
            <w:vAlign w:val="top"/>
          </w:tcPr>
          <w:p w14:paraId="7834F27F" w14:textId="753C4683" w:rsidR="00AE6679" w:rsidRPr="002C10B1" w:rsidRDefault="00AE6679" w:rsidP="00AE6679">
            <w:pPr>
              <w:spacing w:after="120"/>
              <w:jc w:val="center"/>
            </w:pPr>
            <w:r w:rsidRPr="00D03F2C">
              <w:t>09/21/2024 19:43</w:t>
            </w:r>
          </w:p>
        </w:tc>
        <w:tc>
          <w:tcPr>
            <w:tcW w:w="1980" w:type="dxa"/>
            <w:vAlign w:val="top"/>
          </w:tcPr>
          <w:p w14:paraId="2247DA24" w14:textId="246A17BD" w:rsidR="00AE6679" w:rsidRPr="002C10B1" w:rsidRDefault="00AE6679" w:rsidP="00AE6679">
            <w:pPr>
              <w:spacing w:after="120"/>
              <w:jc w:val="center"/>
            </w:pPr>
            <w:r w:rsidRPr="00D03F2C">
              <w:t>12/31/2024 03:49</w:t>
            </w:r>
          </w:p>
        </w:tc>
      </w:tr>
      <w:tr w:rsidR="00AE6679" w:rsidRPr="002D087E" w14:paraId="21D54127" w14:textId="77777777" w:rsidTr="00B52B0B">
        <w:trPr>
          <w:trHeight w:val="285"/>
        </w:trPr>
        <w:tc>
          <w:tcPr>
            <w:tcW w:w="840" w:type="dxa"/>
            <w:vAlign w:val="top"/>
          </w:tcPr>
          <w:p w14:paraId="33C458D6" w14:textId="23638A8B" w:rsidR="00AE6679" w:rsidRPr="002D087E" w:rsidRDefault="00AE6679" w:rsidP="00AE6679">
            <w:pPr>
              <w:spacing w:after="120"/>
              <w:jc w:val="center"/>
              <w:rPr>
                <w:rFonts w:cstheme="minorHAnsi"/>
              </w:rPr>
            </w:pPr>
            <w:r w:rsidRPr="00D03F2C">
              <w:t>2023</w:t>
            </w:r>
          </w:p>
        </w:tc>
        <w:tc>
          <w:tcPr>
            <w:tcW w:w="1425" w:type="dxa"/>
            <w:vAlign w:val="top"/>
          </w:tcPr>
          <w:p w14:paraId="0E90D101" w14:textId="300B5DBF" w:rsidR="00AE6679" w:rsidRPr="002D087E" w:rsidRDefault="00AE6679" w:rsidP="00AE6679">
            <w:pPr>
              <w:spacing w:after="120"/>
              <w:jc w:val="center"/>
              <w:rPr>
                <w:rFonts w:cstheme="minorHAnsi"/>
              </w:rPr>
            </w:pPr>
            <w:r w:rsidRPr="00D03F2C">
              <w:t>USFWS</w:t>
            </w:r>
          </w:p>
        </w:tc>
        <w:tc>
          <w:tcPr>
            <w:tcW w:w="1860" w:type="dxa"/>
            <w:vAlign w:val="top"/>
          </w:tcPr>
          <w:p w14:paraId="64AEBCDF" w14:textId="1E78565A" w:rsidR="00AE6679" w:rsidRPr="002D087E" w:rsidRDefault="00AE6679" w:rsidP="00AE6679">
            <w:pPr>
              <w:spacing w:after="120"/>
              <w:jc w:val="center"/>
              <w:rPr>
                <w:rFonts w:eastAsia="Calibri" w:cstheme="minorHAnsi"/>
                <w:color w:val="000000" w:themeColor="text1"/>
              </w:rPr>
            </w:pPr>
            <w:r w:rsidRPr="00D03F2C">
              <w:t>3DD.003D48121B</w:t>
            </w:r>
          </w:p>
        </w:tc>
        <w:tc>
          <w:tcPr>
            <w:tcW w:w="1365" w:type="dxa"/>
            <w:vAlign w:val="top"/>
          </w:tcPr>
          <w:p w14:paraId="1E90A8FB" w14:textId="462BCE96" w:rsidR="00AE6679" w:rsidRPr="002D087E" w:rsidRDefault="00AE6679" w:rsidP="00AE6679">
            <w:pPr>
              <w:spacing w:after="120"/>
              <w:jc w:val="center"/>
              <w:rPr>
                <w:rFonts w:eastAsia="Calibri" w:cstheme="minorHAnsi"/>
                <w:color w:val="000000" w:themeColor="text1"/>
              </w:rPr>
            </w:pPr>
            <w:r w:rsidRPr="00D03F2C">
              <w:t>Gold Creek</w:t>
            </w:r>
          </w:p>
        </w:tc>
        <w:tc>
          <w:tcPr>
            <w:tcW w:w="1890" w:type="dxa"/>
            <w:vAlign w:val="top"/>
          </w:tcPr>
          <w:p w14:paraId="2EAF633A" w14:textId="55C81D39" w:rsidR="00AE6679" w:rsidRPr="002D087E" w:rsidRDefault="00AE6679" w:rsidP="00AE6679">
            <w:pPr>
              <w:spacing w:after="120"/>
              <w:jc w:val="center"/>
              <w:rPr>
                <w:rFonts w:cstheme="minorHAnsi"/>
              </w:rPr>
            </w:pPr>
            <w:r w:rsidRPr="00D03F2C">
              <w:t>08/18/2024 06:26</w:t>
            </w:r>
          </w:p>
        </w:tc>
        <w:tc>
          <w:tcPr>
            <w:tcW w:w="1980" w:type="dxa"/>
            <w:vAlign w:val="top"/>
          </w:tcPr>
          <w:p w14:paraId="197E6AD6" w14:textId="5C3DC363" w:rsidR="00AE6679" w:rsidRPr="002D087E" w:rsidRDefault="00AE6679" w:rsidP="00AE6679">
            <w:pPr>
              <w:spacing w:after="120"/>
              <w:jc w:val="center"/>
              <w:rPr>
                <w:rFonts w:eastAsia="Calibri" w:cstheme="minorHAnsi"/>
                <w:color w:val="000000" w:themeColor="text1"/>
              </w:rPr>
            </w:pPr>
            <w:r w:rsidRPr="00D03F2C">
              <w:t>12/31/2024 09:30</w:t>
            </w:r>
          </w:p>
        </w:tc>
      </w:tr>
      <w:tr w:rsidR="00AE6679" w:rsidRPr="002D087E" w14:paraId="08D237AC" w14:textId="77777777" w:rsidTr="00B52B0B">
        <w:trPr>
          <w:trHeight w:val="285"/>
        </w:trPr>
        <w:tc>
          <w:tcPr>
            <w:tcW w:w="840" w:type="dxa"/>
            <w:vAlign w:val="top"/>
          </w:tcPr>
          <w:p w14:paraId="46E0D78E" w14:textId="487D9F15" w:rsidR="00AE6679" w:rsidRPr="002C10B1" w:rsidRDefault="00AE6679" w:rsidP="00AE6679">
            <w:pPr>
              <w:spacing w:after="120"/>
              <w:jc w:val="center"/>
            </w:pPr>
            <w:r w:rsidRPr="00D03F2C">
              <w:t>2023</w:t>
            </w:r>
          </w:p>
        </w:tc>
        <w:tc>
          <w:tcPr>
            <w:tcW w:w="1425" w:type="dxa"/>
            <w:vAlign w:val="top"/>
          </w:tcPr>
          <w:p w14:paraId="3ABA3E39" w14:textId="164CB49C" w:rsidR="00AE6679" w:rsidRPr="002C10B1" w:rsidRDefault="00AE6679" w:rsidP="00AE6679">
            <w:pPr>
              <w:spacing w:after="120"/>
              <w:jc w:val="center"/>
            </w:pPr>
            <w:r w:rsidRPr="00D03F2C">
              <w:t>USFWS</w:t>
            </w:r>
          </w:p>
        </w:tc>
        <w:tc>
          <w:tcPr>
            <w:tcW w:w="1860" w:type="dxa"/>
            <w:vAlign w:val="top"/>
          </w:tcPr>
          <w:p w14:paraId="15F1F02B" w14:textId="17B97F32" w:rsidR="00AE6679" w:rsidRPr="002C10B1" w:rsidRDefault="00AE6679" w:rsidP="00AE6679">
            <w:pPr>
              <w:spacing w:after="120"/>
              <w:jc w:val="center"/>
            </w:pPr>
            <w:r w:rsidRPr="00D03F2C">
              <w:t>3DD.003D481226</w:t>
            </w:r>
          </w:p>
        </w:tc>
        <w:tc>
          <w:tcPr>
            <w:tcW w:w="1365" w:type="dxa"/>
            <w:vAlign w:val="top"/>
          </w:tcPr>
          <w:p w14:paraId="7D9764D4" w14:textId="42514F52" w:rsidR="00AE6679" w:rsidRPr="002C10B1" w:rsidRDefault="00AE6679" w:rsidP="00AE6679">
            <w:pPr>
              <w:spacing w:after="120"/>
              <w:jc w:val="center"/>
            </w:pPr>
            <w:r w:rsidRPr="00D03F2C">
              <w:t>Gold Creek</w:t>
            </w:r>
          </w:p>
        </w:tc>
        <w:tc>
          <w:tcPr>
            <w:tcW w:w="1890" w:type="dxa"/>
            <w:vAlign w:val="top"/>
          </w:tcPr>
          <w:p w14:paraId="34041699" w14:textId="445CD26F" w:rsidR="00AE6679" w:rsidRPr="002C10B1" w:rsidRDefault="00AE6679" w:rsidP="00AE6679">
            <w:pPr>
              <w:spacing w:after="120"/>
              <w:jc w:val="center"/>
            </w:pPr>
            <w:r w:rsidRPr="00D03F2C">
              <w:t>01/07/2024 21:09</w:t>
            </w:r>
          </w:p>
        </w:tc>
        <w:tc>
          <w:tcPr>
            <w:tcW w:w="1980" w:type="dxa"/>
            <w:vAlign w:val="top"/>
          </w:tcPr>
          <w:p w14:paraId="1BE3AF8B" w14:textId="3801B767" w:rsidR="00AE6679" w:rsidRPr="002C10B1" w:rsidRDefault="00AE6679" w:rsidP="00AE6679">
            <w:pPr>
              <w:spacing w:after="120"/>
              <w:jc w:val="center"/>
            </w:pPr>
            <w:r w:rsidRPr="00D03F2C">
              <w:t>02/27/2024 04:44</w:t>
            </w:r>
          </w:p>
        </w:tc>
      </w:tr>
      <w:tr w:rsidR="00AE6679" w:rsidRPr="002D087E" w14:paraId="7002A408" w14:textId="77777777" w:rsidTr="00B52B0B">
        <w:trPr>
          <w:trHeight w:val="285"/>
        </w:trPr>
        <w:tc>
          <w:tcPr>
            <w:tcW w:w="840" w:type="dxa"/>
            <w:vAlign w:val="top"/>
          </w:tcPr>
          <w:p w14:paraId="03AE829A" w14:textId="34E5C468" w:rsidR="00AE6679" w:rsidRPr="002C10B1" w:rsidRDefault="00AE6679" w:rsidP="00AE6679">
            <w:pPr>
              <w:spacing w:after="120"/>
              <w:jc w:val="center"/>
            </w:pPr>
            <w:r w:rsidRPr="00D03F2C">
              <w:t>2023</w:t>
            </w:r>
          </w:p>
        </w:tc>
        <w:tc>
          <w:tcPr>
            <w:tcW w:w="1425" w:type="dxa"/>
            <w:vAlign w:val="top"/>
          </w:tcPr>
          <w:p w14:paraId="58D4FB80" w14:textId="6DACA963" w:rsidR="00AE6679" w:rsidRPr="002C10B1" w:rsidRDefault="00AE6679" w:rsidP="00AE6679">
            <w:pPr>
              <w:spacing w:after="120"/>
              <w:jc w:val="center"/>
            </w:pPr>
            <w:r w:rsidRPr="00D03F2C">
              <w:t>YN</w:t>
            </w:r>
          </w:p>
        </w:tc>
        <w:tc>
          <w:tcPr>
            <w:tcW w:w="1860" w:type="dxa"/>
            <w:vAlign w:val="top"/>
          </w:tcPr>
          <w:p w14:paraId="7DC1481F" w14:textId="13EB327A" w:rsidR="00AE6679" w:rsidRPr="002C10B1" w:rsidRDefault="00AE6679" w:rsidP="00AE6679">
            <w:pPr>
              <w:spacing w:after="120"/>
              <w:jc w:val="center"/>
            </w:pPr>
            <w:r w:rsidRPr="00D03F2C">
              <w:t>3DD.003D5A415B</w:t>
            </w:r>
          </w:p>
        </w:tc>
        <w:tc>
          <w:tcPr>
            <w:tcW w:w="1365" w:type="dxa"/>
            <w:vAlign w:val="top"/>
          </w:tcPr>
          <w:p w14:paraId="7AF8B94E" w14:textId="40FC415F" w:rsidR="00AE6679" w:rsidRPr="002C10B1" w:rsidRDefault="00AE6679" w:rsidP="00AE6679">
            <w:pPr>
              <w:spacing w:after="120"/>
              <w:jc w:val="center"/>
            </w:pPr>
            <w:r w:rsidRPr="00D03F2C">
              <w:t>Gold Creek*</w:t>
            </w:r>
          </w:p>
        </w:tc>
        <w:tc>
          <w:tcPr>
            <w:tcW w:w="1890" w:type="dxa"/>
            <w:vAlign w:val="top"/>
          </w:tcPr>
          <w:p w14:paraId="32E9E2D8" w14:textId="2864A531" w:rsidR="00AE6679" w:rsidRPr="002C10B1" w:rsidRDefault="00AE6679" w:rsidP="00AE6679">
            <w:pPr>
              <w:spacing w:after="120"/>
              <w:jc w:val="center"/>
            </w:pPr>
            <w:r w:rsidRPr="00D03F2C">
              <w:t>07/14/2024 05:30</w:t>
            </w:r>
          </w:p>
        </w:tc>
        <w:tc>
          <w:tcPr>
            <w:tcW w:w="1980" w:type="dxa"/>
            <w:vAlign w:val="top"/>
          </w:tcPr>
          <w:p w14:paraId="51B03589" w14:textId="38220DCF" w:rsidR="00AE6679" w:rsidRPr="002C10B1" w:rsidRDefault="00AE6679" w:rsidP="00AE6679">
            <w:pPr>
              <w:spacing w:after="120"/>
              <w:jc w:val="center"/>
            </w:pPr>
            <w:r w:rsidRPr="00D03F2C">
              <w:t>07/24/2024 17:55</w:t>
            </w:r>
          </w:p>
        </w:tc>
      </w:tr>
      <w:tr w:rsidR="00AE6679" w:rsidRPr="002D087E" w14:paraId="7EE5C0A5" w14:textId="77777777" w:rsidTr="00B52B0B">
        <w:trPr>
          <w:trHeight w:val="285"/>
        </w:trPr>
        <w:tc>
          <w:tcPr>
            <w:tcW w:w="840" w:type="dxa"/>
            <w:vAlign w:val="top"/>
          </w:tcPr>
          <w:p w14:paraId="305BA9E3" w14:textId="0D78A335" w:rsidR="00AE6679" w:rsidRPr="002C10B1" w:rsidRDefault="00AE6679" w:rsidP="00AE6679">
            <w:pPr>
              <w:spacing w:after="120"/>
              <w:jc w:val="center"/>
            </w:pPr>
            <w:r w:rsidRPr="00D03F2C">
              <w:t>2023</w:t>
            </w:r>
          </w:p>
        </w:tc>
        <w:tc>
          <w:tcPr>
            <w:tcW w:w="1425" w:type="dxa"/>
            <w:vAlign w:val="top"/>
          </w:tcPr>
          <w:p w14:paraId="4791415B" w14:textId="6819D608" w:rsidR="00AE6679" w:rsidRPr="002C10B1" w:rsidRDefault="00AE6679" w:rsidP="00AE6679">
            <w:pPr>
              <w:spacing w:after="120"/>
              <w:jc w:val="center"/>
            </w:pPr>
            <w:r w:rsidRPr="00D03F2C">
              <w:t>YN</w:t>
            </w:r>
          </w:p>
        </w:tc>
        <w:tc>
          <w:tcPr>
            <w:tcW w:w="1860" w:type="dxa"/>
            <w:vAlign w:val="top"/>
          </w:tcPr>
          <w:p w14:paraId="2A851C5F" w14:textId="4234F06F" w:rsidR="00AE6679" w:rsidRPr="002C10B1" w:rsidRDefault="00AE6679" w:rsidP="00AE6679">
            <w:pPr>
              <w:spacing w:after="120"/>
              <w:jc w:val="center"/>
            </w:pPr>
            <w:r w:rsidRPr="00D03F2C">
              <w:t>3DD.003D5A415D</w:t>
            </w:r>
          </w:p>
        </w:tc>
        <w:tc>
          <w:tcPr>
            <w:tcW w:w="1365" w:type="dxa"/>
            <w:vAlign w:val="top"/>
          </w:tcPr>
          <w:p w14:paraId="4F9E39F5" w14:textId="03F8B203" w:rsidR="00AE6679" w:rsidRPr="002C10B1" w:rsidRDefault="00AE6679" w:rsidP="00AE6679">
            <w:pPr>
              <w:spacing w:after="120"/>
              <w:jc w:val="center"/>
            </w:pPr>
            <w:r w:rsidRPr="00D03F2C">
              <w:t>Gold Creek*</w:t>
            </w:r>
          </w:p>
        </w:tc>
        <w:tc>
          <w:tcPr>
            <w:tcW w:w="1890" w:type="dxa"/>
            <w:vAlign w:val="top"/>
          </w:tcPr>
          <w:p w14:paraId="042256DB" w14:textId="76D1CED7" w:rsidR="00AE6679" w:rsidRPr="002C10B1" w:rsidRDefault="00AE6679" w:rsidP="00AE6679">
            <w:pPr>
              <w:spacing w:after="120"/>
              <w:jc w:val="center"/>
            </w:pPr>
            <w:r w:rsidRPr="00D03F2C">
              <w:t>12/19/2024 10:02</w:t>
            </w:r>
          </w:p>
        </w:tc>
        <w:tc>
          <w:tcPr>
            <w:tcW w:w="1980" w:type="dxa"/>
            <w:vAlign w:val="top"/>
          </w:tcPr>
          <w:p w14:paraId="346AC3C9" w14:textId="69F8FF52" w:rsidR="00AE6679" w:rsidRPr="002C10B1" w:rsidRDefault="00AE6679" w:rsidP="00AE6679">
            <w:pPr>
              <w:spacing w:after="120"/>
              <w:jc w:val="center"/>
            </w:pPr>
            <w:r w:rsidRPr="00D03F2C">
              <w:t>12/19/2024 10:04</w:t>
            </w:r>
          </w:p>
        </w:tc>
      </w:tr>
      <w:tr w:rsidR="00AE6679" w:rsidRPr="002D087E" w14:paraId="1AE741F9" w14:textId="77777777" w:rsidTr="00B52B0B">
        <w:trPr>
          <w:trHeight w:val="285"/>
        </w:trPr>
        <w:tc>
          <w:tcPr>
            <w:tcW w:w="840" w:type="dxa"/>
            <w:vAlign w:val="top"/>
          </w:tcPr>
          <w:p w14:paraId="4F1C76D9" w14:textId="1067D850" w:rsidR="00AE6679" w:rsidRPr="002C10B1" w:rsidRDefault="00AE6679" w:rsidP="00AE6679">
            <w:pPr>
              <w:spacing w:after="120"/>
              <w:jc w:val="center"/>
            </w:pPr>
            <w:r w:rsidRPr="00D03F2C">
              <w:t>2023</w:t>
            </w:r>
          </w:p>
        </w:tc>
        <w:tc>
          <w:tcPr>
            <w:tcW w:w="1425" w:type="dxa"/>
            <w:vAlign w:val="top"/>
          </w:tcPr>
          <w:p w14:paraId="120834E2" w14:textId="7AE241A3" w:rsidR="00AE6679" w:rsidRPr="002C10B1" w:rsidRDefault="00AE6679" w:rsidP="00AE6679">
            <w:pPr>
              <w:spacing w:after="120"/>
              <w:jc w:val="center"/>
            </w:pPr>
            <w:r w:rsidRPr="00D03F2C">
              <w:t>YN</w:t>
            </w:r>
          </w:p>
        </w:tc>
        <w:tc>
          <w:tcPr>
            <w:tcW w:w="1860" w:type="dxa"/>
            <w:vAlign w:val="top"/>
          </w:tcPr>
          <w:p w14:paraId="5FE1719B" w14:textId="54FCFC7B" w:rsidR="00AE6679" w:rsidRPr="002C10B1" w:rsidRDefault="00AE6679" w:rsidP="00AE6679">
            <w:pPr>
              <w:spacing w:after="120"/>
              <w:jc w:val="center"/>
            </w:pPr>
            <w:r w:rsidRPr="00D03F2C">
              <w:t>3DD.003D5A416A</w:t>
            </w:r>
          </w:p>
        </w:tc>
        <w:tc>
          <w:tcPr>
            <w:tcW w:w="1365" w:type="dxa"/>
            <w:vAlign w:val="top"/>
          </w:tcPr>
          <w:p w14:paraId="66D0274A" w14:textId="086ED4AD" w:rsidR="00AE6679" w:rsidRPr="002C10B1" w:rsidRDefault="00AE6679" w:rsidP="00AE6679">
            <w:pPr>
              <w:spacing w:after="120"/>
              <w:jc w:val="center"/>
            </w:pPr>
            <w:r w:rsidRPr="00D03F2C">
              <w:t>Gold Creek*</w:t>
            </w:r>
          </w:p>
        </w:tc>
        <w:tc>
          <w:tcPr>
            <w:tcW w:w="1890" w:type="dxa"/>
            <w:vAlign w:val="top"/>
          </w:tcPr>
          <w:p w14:paraId="5A8035DF" w14:textId="1EE1AA18" w:rsidR="00AE6679" w:rsidRPr="002C10B1" w:rsidRDefault="00AE6679" w:rsidP="00AE6679">
            <w:pPr>
              <w:spacing w:after="120"/>
              <w:jc w:val="center"/>
            </w:pPr>
            <w:r w:rsidRPr="00D03F2C">
              <w:t>03/07/2024 19:31</w:t>
            </w:r>
          </w:p>
        </w:tc>
        <w:tc>
          <w:tcPr>
            <w:tcW w:w="1980" w:type="dxa"/>
            <w:vAlign w:val="top"/>
          </w:tcPr>
          <w:p w14:paraId="039F8CC0" w14:textId="52472BDE" w:rsidR="00AE6679" w:rsidRPr="002C10B1" w:rsidRDefault="00AE6679" w:rsidP="00AE6679">
            <w:pPr>
              <w:spacing w:after="120"/>
              <w:jc w:val="center"/>
            </w:pPr>
            <w:r w:rsidRPr="00D03F2C">
              <w:t>03/07/2024 19:31</w:t>
            </w:r>
          </w:p>
        </w:tc>
      </w:tr>
      <w:tr w:rsidR="00AE6679" w:rsidRPr="002D087E" w14:paraId="7E7A77EC" w14:textId="77777777" w:rsidTr="00B52B0B">
        <w:trPr>
          <w:trHeight w:val="285"/>
        </w:trPr>
        <w:tc>
          <w:tcPr>
            <w:tcW w:w="840" w:type="dxa"/>
            <w:vAlign w:val="top"/>
          </w:tcPr>
          <w:p w14:paraId="34DAA4FB" w14:textId="0F6AB2A0" w:rsidR="00AE6679" w:rsidRPr="002C10B1" w:rsidRDefault="00AE6679" w:rsidP="00AE6679">
            <w:pPr>
              <w:spacing w:after="120"/>
              <w:jc w:val="center"/>
            </w:pPr>
            <w:r w:rsidRPr="00D03F2C">
              <w:t>2023</w:t>
            </w:r>
          </w:p>
        </w:tc>
        <w:tc>
          <w:tcPr>
            <w:tcW w:w="1425" w:type="dxa"/>
            <w:vAlign w:val="top"/>
          </w:tcPr>
          <w:p w14:paraId="42F7FB83" w14:textId="0B5368D6" w:rsidR="00AE6679" w:rsidRPr="002C10B1" w:rsidRDefault="00AE6679" w:rsidP="00AE6679">
            <w:pPr>
              <w:spacing w:after="120"/>
              <w:jc w:val="center"/>
            </w:pPr>
            <w:r w:rsidRPr="00D03F2C">
              <w:t>YN</w:t>
            </w:r>
          </w:p>
        </w:tc>
        <w:tc>
          <w:tcPr>
            <w:tcW w:w="1860" w:type="dxa"/>
            <w:vAlign w:val="top"/>
          </w:tcPr>
          <w:p w14:paraId="3E78B19F" w14:textId="19E9A2E0" w:rsidR="00AE6679" w:rsidRPr="002C10B1" w:rsidRDefault="00AE6679" w:rsidP="00AE6679">
            <w:pPr>
              <w:spacing w:after="120"/>
              <w:jc w:val="center"/>
            </w:pPr>
            <w:r w:rsidRPr="00D03F2C">
              <w:t>3DD.003D5A4174</w:t>
            </w:r>
          </w:p>
        </w:tc>
        <w:tc>
          <w:tcPr>
            <w:tcW w:w="1365" w:type="dxa"/>
            <w:vAlign w:val="top"/>
          </w:tcPr>
          <w:p w14:paraId="37430338" w14:textId="331A29A4" w:rsidR="00AE6679" w:rsidRPr="002C10B1" w:rsidRDefault="00AE6679" w:rsidP="00AE6679">
            <w:pPr>
              <w:spacing w:after="120"/>
              <w:jc w:val="center"/>
            </w:pPr>
            <w:r w:rsidRPr="00D03F2C">
              <w:t>Gold Creek*</w:t>
            </w:r>
          </w:p>
        </w:tc>
        <w:tc>
          <w:tcPr>
            <w:tcW w:w="1890" w:type="dxa"/>
            <w:vAlign w:val="top"/>
          </w:tcPr>
          <w:p w14:paraId="20DF48BF" w14:textId="0DBC503F" w:rsidR="00AE6679" w:rsidRPr="002C10B1" w:rsidRDefault="00AE6679" w:rsidP="00AE6679">
            <w:pPr>
              <w:spacing w:after="120"/>
              <w:jc w:val="center"/>
            </w:pPr>
            <w:r w:rsidRPr="00D03F2C">
              <w:t>07/24/2024 00:22</w:t>
            </w:r>
          </w:p>
        </w:tc>
        <w:tc>
          <w:tcPr>
            <w:tcW w:w="1980" w:type="dxa"/>
            <w:vAlign w:val="top"/>
          </w:tcPr>
          <w:p w14:paraId="30F69337" w14:textId="0C5F484C" w:rsidR="00AE6679" w:rsidRPr="002C10B1" w:rsidRDefault="00AE6679" w:rsidP="00AE6679">
            <w:pPr>
              <w:spacing w:after="120"/>
              <w:jc w:val="center"/>
            </w:pPr>
            <w:r w:rsidRPr="00D03F2C">
              <w:t>12/15/2024 17:36</w:t>
            </w:r>
          </w:p>
        </w:tc>
      </w:tr>
      <w:tr w:rsidR="00AE6679" w:rsidRPr="002D087E" w14:paraId="2949C399" w14:textId="77777777" w:rsidTr="00B52B0B">
        <w:trPr>
          <w:trHeight w:val="285"/>
        </w:trPr>
        <w:tc>
          <w:tcPr>
            <w:tcW w:w="840" w:type="dxa"/>
            <w:vAlign w:val="top"/>
          </w:tcPr>
          <w:p w14:paraId="3B579BDC" w14:textId="3E65430F" w:rsidR="00AE6679" w:rsidRPr="002C10B1" w:rsidRDefault="00AE6679" w:rsidP="00AE6679">
            <w:pPr>
              <w:spacing w:after="120"/>
              <w:jc w:val="center"/>
            </w:pPr>
            <w:r w:rsidRPr="00D03F2C">
              <w:t>2024</w:t>
            </w:r>
          </w:p>
        </w:tc>
        <w:tc>
          <w:tcPr>
            <w:tcW w:w="1425" w:type="dxa"/>
            <w:vAlign w:val="top"/>
          </w:tcPr>
          <w:p w14:paraId="2B031BF8" w14:textId="4DCA59CF" w:rsidR="00AE6679" w:rsidRPr="002C10B1" w:rsidRDefault="00AE6679" w:rsidP="00AE6679">
            <w:pPr>
              <w:spacing w:after="120"/>
              <w:jc w:val="center"/>
            </w:pPr>
            <w:r w:rsidRPr="00D03F2C">
              <w:t>USFWS</w:t>
            </w:r>
          </w:p>
        </w:tc>
        <w:tc>
          <w:tcPr>
            <w:tcW w:w="1860" w:type="dxa"/>
            <w:vAlign w:val="top"/>
          </w:tcPr>
          <w:p w14:paraId="3154B2CA" w14:textId="66E43F5A" w:rsidR="00AE6679" w:rsidRPr="002C10B1" w:rsidRDefault="00AE6679" w:rsidP="00AE6679">
            <w:pPr>
              <w:spacing w:after="120"/>
              <w:jc w:val="center"/>
            </w:pPr>
            <w:r w:rsidRPr="00D03F2C">
              <w:t>3DD.003D481229</w:t>
            </w:r>
          </w:p>
        </w:tc>
        <w:tc>
          <w:tcPr>
            <w:tcW w:w="1365" w:type="dxa"/>
            <w:vAlign w:val="top"/>
          </w:tcPr>
          <w:p w14:paraId="195BC3FB" w14:textId="5D5F41C6" w:rsidR="00AE6679" w:rsidRPr="002C10B1" w:rsidRDefault="00AE6679" w:rsidP="00AE6679">
            <w:pPr>
              <w:spacing w:after="120"/>
              <w:jc w:val="center"/>
            </w:pPr>
            <w:r w:rsidRPr="00D03F2C">
              <w:t>Gold Creek*</w:t>
            </w:r>
          </w:p>
        </w:tc>
        <w:tc>
          <w:tcPr>
            <w:tcW w:w="1890" w:type="dxa"/>
            <w:vAlign w:val="top"/>
          </w:tcPr>
          <w:p w14:paraId="707A2A6E" w14:textId="2A6B4038" w:rsidR="00AE6679" w:rsidRPr="002C10B1" w:rsidRDefault="00AE6679" w:rsidP="00AE6679">
            <w:pPr>
              <w:spacing w:after="120"/>
              <w:jc w:val="center"/>
            </w:pPr>
            <w:r w:rsidRPr="00D03F2C">
              <w:t>08/23/2024 23:07</w:t>
            </w:r>
          </w:p>
        </w:tc>
        <w:tc>
          <w:tcPr>
            <w:tcW w:w="1980" w:type="dxa"/>
            <w:vAlign w:val="top"/>
          </w:tcPr>
          <w:p w14:paraId="19BAAB49" w14:textId="6F8B5E69" w:rsidR="00AE6679" w:rsidRPr="002C10B1" w:rsidRDefault="00AE6679" w:rsidP="00AE6679">
            <w:pPr>
              <w:spacing w:after="120"/>
              <w:jc w:val="center"/>
            </w:pPr>
            <w:r w:rsidRPr="00D03F2C">
              <w:t>11/05/2024 14:53</w:t>
            </w:r>
          </w:p>
        </w:tc>
      </w:tr>
      <w:tr w:rsidR="00AE6679" w:rsidRPr="002D087E" w14:paraId="2F2D0474" w14:textId="77777777" w:rsidTr="00B52B0B">
        <w:trPr>
          <w:trHeight w:val="285"/>
        </w:trPr>
        <w:tc>
          <w:tcPr>
            <w:tcW w:w="840" w:type="dxa"/>
            <w:vAlign w:val="top"/>
          </w:tcPr>
          <w:p w14:paraId="0DE18147" w14:textId="50B1D994" w:rsidR="00AE6679" w:rsidRPr="002C10B1" w:rsidRDefault="00AE6679" w:rsidP="00AE6679">
            <w:pPr>
              <w:spacing w:after="120"/>
              <w:jc w:val="center"/>
            </w:pPr>
            <w:r w:rsidRPr="00D03F2C">
              <w:t>2024</w:t>
            </w:r>
          </w:p>
        </w:tc>
        <w:tc>
          <w:tcPr>
            <w:tcW w:w="1425" w:type="dxa"/>
            <w:vAlign w:val="top"/>
          </w:tcPr>
          <w:p w14:paraId="1F293937" w14:textId="51F4F149" w:rsidR="00AE6679" w:rsidRPr="002C10B1" w:rsidRDefault="00AE6679" w:rsidP="00AE6679">
            <w:pPr>
              <w:spacing w:after="120"/>
              <w:jc w:val="center"/>
            </w:pPr>
            <w:r w:rsidRPr="00D03F2C">
              <w:t>USFWS</w:t>
            </w:r>
          </w:p>
        </w:tc>
        <w:tc>
          <w:tcPr>
            <w:tcW w:w="1860" w:type="dxa"/>
            <w:vAlign w:val="top"/>
          </w:tcPr>
          <w:p w14:paraId="0B84C435" w14:textId="3CD95449" w:rsidR="00AE6679" w:rsidRPr="002C10B1" w:rsidRDefault="00AE6679" w:rsidP="00AE6679">
            <w:pPr>
              <w:spacing w:after="120"/>
              <w:jc w:val="center"/>
            </w:pPr>
            <w:r w:rsidRPr="00D03F2C">
              <w:t>3DD.003D48122E</w:t>
            </w:r>
          </w:p>
        </w:tc>
        <w:tc>
          <w:tcPr>
            <w:tcW w:w="1365" w:type="dxa"/>
            <w:vAlign w:val="top"/>
          </w:tcPr>
          <w:p w14:paraId="7F67D4D4" w14:textId="78835B65" w:rsidR="00AE6679" w:rsidRPr="002C10B1" w:rsidRDefault="00AE6679" w:rsidP="00AE6679">
            <w:pPr>
              <w:spacing w:after="120"/>
              <w:jc w:val="center"/>
            </w:pPr>
            <w:r w:rsidRPr="00D03F2C">
              <w:t>Gold Creek*</w:t>
            </w:r>
          </w:p>
        </w:tc>
        <w:tc>
          <w:tcPr>
            <w:tcW w:w="1890" w:type="dxa"/>
            <w:vAlign w:val="top"/>
          </w:tcPr>
          <w:p w14:paraId="4D5CD654" w14:textId="62561A97" w:rsidR="00AE6679" w:rsidRPr="002C10B1" w:rsidRDefault="00AE6679" w:rsidP="00AE6679">
            <w:pPr>
              <w:spacing w:after="120"/>
              <w:jc w:val="center"/>
            </w:pPr>
            <w:r w:rsidRPr="00D03F2C">
              <w:t>10/27/2024 04:43</w:t>
            </w:r>
          </w:p>
        </w:tc>
        <w:tc>
          <w:tcPr>
            <w:tcW w:w="1980" w:type="dxa"/>
            <w:vAlign w:val="top"/>
          </w:tcPr>
          <w:p w14:paraId="7D974488" w14:textId="1C46F816" w:rsidR="00AE6679" w:rsidRPr="002C10B1" w:rsidRDefault="00AE6679" w:rsidP="00AE6679">
            <w:pPr>
              <w:spacing w:after="120"/>
              <w:jc w:val="center"/>
            </w:pPr>
            <w:r w:rsidRPr="00D03F2C">
              <w:t>12/25/2024 09:11</w:t>
            </w:r>
          </w:p>
        </w:tc>
      </w:tr>
      <w:tr w:rsidR="00AE6679" w:rsidRPr="002D087E" w14:paraId="4AB3ADDD" w14:textId="77777777" w:rsidTr="00B52B0B">
        <w:trPr>
          <w:trHeight w:val="285"/>
        </w:trPr>
        <w:tc>
          <w:tcPr>
            <w:tcW w:w="840" w:type="dxa"/>
            <w:vAlign w:val="top"/>
          </w:tcPr>
          <w:p w14:paraId="6D10911B" w14:textId="69A826AD" w:rsidR="00AE6679" w:rsidRPr="002C10B1" w:rsidRDefault="00AE6679" w:rsidP="00AE6679">
            <w:pPr>
              <w:spacing w:after="120"/>
              <w:jc w:val="center"/>
            </w:pPr>
            <w:r w:rsidRPr="00D03F2C">
              <w:t>2024</w:t>
            </w:r>
          </w:p>
        </w:tc>
        <w:tc>
          <w:tcPr>
            <w:tcW w:w="1425" w:type="dxa"/>
            <w:vAlign w:val="top"/>
          </w:tcPr>
          <w:p w14:paraId="2F9BB724" w14:textId="72E0AE02" w:rsidR="00AE6679" w:rsidRPr="002C10B1" w:rsidRDefault="00AE6679" w:rsidP="00AE6679">
            <w:pPr>
              <w:spacing w:after="120"/>
              <w:jc w:val="center"/>
            </w:pPr>
            <w:r w:rsidRPr="00D03F2C">
              <w:t>USFWS</w:t>
            </w:r>
          </w:p>
        </w:tc>
        <w:tc>
          <w:tcPr>
            <w:tcW w:w="1860" w:type="dxa"/>
            <w:vAlign w:val="top"/>
          </w:tcPr>
          <w:p w14:paraId="03CD9D26" w14:textId="308089E6" w:rsidR="00AE6679" w:rsidRPr="002C10B1" w:rsidRDefault="00AE6679" w:rsidP="00AE6679">
            <w:pPr>
              <w:spacing w:after="120"/>
              <w:jc w:val="center"/>
            </w:pPr>
            <w:r w:rsidRPr="00D03F2C">
              <w:t>3DD.003D481238</w:t>
            </w:r>
          </w:p>
        </w:tc>
        <w:tc>
          <w:tcPr>
            <w:tcW w:w="1365" w:type="dxa"/>
            <w:vAlign w:val="top"/>
          </w:tcPr>
          <w:p w14:paraId="02126FB5" w14:textId="4E370A1B" w:rsidR="00AE6679" w:rsidRPr="002C10B1" w:rsidRDefault="00AE6679" w:rsidP="00AE6679">
            <w:pPr>
              <w:spacing w:after="120"/>
              <w:jc w:val="center"/>
            </w:pPr>
            <w:r w:rsidRPr="00D03F2C">
              <w:t>Gold Creek*</w:t>
            </w:r>
          </w:p>
        </w:tc>
        <w:tc>
          <w:tcPr>
            <w:tcW w:w="1890" w:type="dxa"/>
            <w:vAlign w:val="top"/>
          </w:tcPr>
          <w:p w14:paraId="18542F60" w14:textId="308B8793" w:rsidR="00AE6679" w:rsidRPr="002C10B1" w:rsidRDefault="00AE6679" w:rsidP="00AE6679">
            <w:pPr>
              <w:spacing w:after="120"/>
              <w:jc w:val="center"/>
            </w:pPr>
            <w:r w:rsidRPr="00D03F2C">
              <w:t>10/19/2024 07:06</w:t>
            </w:r>
          </w:p>
        </w:tc>
        <w:tc>
          <w:tcPr>
            <w:tcW w:w="1980" w:type="dxa"/>
            <w:vAlign w:val="top"/>
          </w:tcPr>
          <w:p w14:paraId="70AA2754" w14:textId="73DCDD1A" w:rsidR="00AE6679" w:rsidRPr="002C10B1" w:rsidRDefault="00AE6679" w:rsidP="00AE6679">
            <w:pPr>
              <w:spacing w:after="120"/>
              <w:jc w:val="center"/>
            </w:pPr>
            <w:r w:rsidRPr="00D03F2C">
              <w:t>12/31/2024 23:02</w:t>
            </w:r>
          </w:p>
        </w:tc>
      </w:tr>
      <w:tr w:rsidR="00AE6679" w:rsidRPr="002D087E" w14:paraId="0A69390F" w14:textId="77777777" w:rsidTr="00B52B0B">
        <w:trPr>
          <w:trHeight w:val="285"/>
        </w:trPr>
        <w:tc>
          <w:tcPr>
            <w:tcW w:w="840" w:type="dxa"/>
            <w:vAlign w:val="top"/>
          </w:tcPr>
          <w:p w14:paraId="6A21C3EF" w14:textId="7B1B3251" w:rsidR="00AE6679" w:rsidRPr="002C10B1" w:rsidRDefault="00AE6679" w:rsidP="00AE6679">
            <w:pPr>
              <w:spacing w:after="120"/>
              <w:jc w:val="center"/>
            </w:pPr>
            <w:r w:rsidRPr="00D03F2C">
              <w:t>2024</w:t>
            </w:r>
          </w:p>
        </w:tc>
        <w:tc>
          <w:tcPr>
            <w:tcW w:w="1425" w:type="dxa"/>
            <w:vAlign w:val="top"/>
          </w:tcPr>
          <w:p w14:paraId="2C66A10F" w14:textId="5D6641A3" w:rsidR="00AE6679" w:rsidRPr="002C10B1" w:rsidRDefault="00AE6679" w:rsidP="00AE6679">
            <w:pPr>
              <w:spacing w:after="120"/>
              <w:jc w:val="center"/>
            </w:pPr>
            <w:r w:rsidRPr="00D03F2C">
              <w:t>USFWS</w:t>
            </w:r>
          </w:p>
        </w:tc>
        <w:tc>
          <w:tcPr>
            <w:tcW w:w="1860" w:type="dxa"/>
            <w:vAlign w:val="top"/>
          </w:tcPr>
          <w:p w14:paraId="783D923D" w14:textId="36F0FFEE" w:rsidR="00AE6679" w:rsidRPr="002C10B1" w:rsidRDefault="00AE6679" w:rsidP="00AE6679">
            <w:pPr>
              <w:spacing w:after="120"/>
              <w:jc w:val="center"/>
            </w:pPr>
            <w:r w:rsidRPr="00D03F2C">
              <w:t>3DD.003D481239</w:t>
            </w:r>
          </w:p>
        </w:tc>
        <w:tc>
          <w:tcPr>
            <w:tcW w:w="1365" w:type="dxa"/>
            <w:vAlign w:val="top"/>
          </w:tcPr>
          <w:p w14:paraId="6D202D89" w14:textId="56970EA6" w:rsidR="00AE6679" w:rsidRPr="002C10B1" w:rsidRDefault="00AE6679" w:rsidP="00AE6679">
            <w:pPr>
              <w:spacing w:after="120"/>
              <w:jc w:val="center"/>
            </w:pPr>
            <w:r w:rsidRPr="00D03F2C">
              <w:t>Gold Creek</w:t>
            </w:r>
          </w:p>
        </w:tc>
        <w:tc>
          <w:tcPr>
            <w:tcW w:w="1890" w:type="dxa"/>
            <w:vAlign w:val="top"/>
          </w:tcPr>
          <w:p w14:paraId="067FD8E2" w14:textId="7C19D130" w:rsidR="00AE6679" w:rsidRPr="002C10B1" w:rsidRDefault="00AE6679" w:rsidP="00AE6679">
            <w:pPr>
              <w:spacing w:after="120"/>
              <w:jc w:val="center"/>
            </w:pPr>
            <w:r w:rsidRPr="00D03F2C">
              <w:t>08/02/2024 14:06</w:t>
            </w:r>
          </w:p>
        </w:tc>
        <w:tc>
          <w:tcPr>
            <w:tcW w:w="1980" w:type="dxa"/>
            <w:vAlign w:val="top"/>
          </w:tcPr>
          <w:p w14:paraId="71B0102B" w14:textId="057B2B4E" w:rsidR="00AE6679" w:rsidRPr="002C10B1" w:rsidRDefault="00AE6679" w:rsidP="00AE6679">
            <w:pPr>
              <w:spacing w:after="120"/>
              <w:jc w:val="center"/>
            </w:pPr>
            <w:r w:rsidRPr="00D03F2C">
              <w:t>09/16/2024 06:34</w:t>
            </w:r>
          </w:p>
        </w:tc>
      </w:tr>
      <w:tr w:rsidR="00AE6679" w:rsidRPr="002D087E" w14:paraId="0722658A" w14:textId="77777777" w:rsidTr="00B52B0B">
        <w:trPr>
          <w:trHeight w:val="285"/>
        </w:trPr>
        <w:tc>
          <w:tcPr>
            <w:tcW w:w="840" w:type="dxa"/>
            <w:vAlign w:val="top"/>
          </w:tcPr>
          <w:p w14:paraId="01BEBC9C" w14:textId="61391564" w:rsidR="00AE6679" w:rsidRPr="002C10B1" w:rsidRDefault="00AE6679" w:rsidP="00AE6679">
            <w:pPr>
              <w:spacing w:after="120"/>
              <w:jc w:val="center"/>
            </w:pPr>
            <w:r w:rsidRPr="00D03F2C">
              <w:t>2024</w:t>
            </w:r>
          </w:p>
        </w:tc>
        <w:tc>
          <w:tcPr>
            <w:tcW w:w="1425" w:type="dxa"/>
            <w:vAlign w:val="top"/>
          </w:tcPr>
          <w:p w14:paraId="0D565D14" w14:textId="65F69729" w:rsidR="00AE6679" w:rsidRPr="002C10B1" w:rsidRDefault="00AE6679" w:rsidP="00AE6679">
            <w:pPr>
              <w:spacing w:after="120"/>
              <w:jc w:val="center"/>
            </w:pPr>
            <w:r w:rsidRPr="00D03F2C">
              <w:t>USFWS</w:t>
            </w:r>
          </w:p>
        </w:tc>
        <w:tc>
          <w:tcPr>
            <w:tcW w:w="1860" w:type="dxa"/>
            <w:vAlign w:val="top"/>
          </w:tcPr>
          <w:p w14:paraId="453D88C8" w14:textId="4011E712" w:rsidR="00AE6679" w:rsidRPr="002C10B1" w:rsidRDefault="00AE6679" w:rsidP="00AE6679">
            <w:pPr>
              <w:spacing w:after="120"/>
              <w:jc w:val="center"/>
            </w:pPr>
            <w:r w:rsidRPr="00D03F2C">
              <w:t>3DD.003D481269</w:t>
            </w:r>
          </w:p>
        </w:tc>
        <w:tc>
          <w:tcPr>
            <w:tcW w:w="1365" w:type="dxa"/>
            <w:vAlign w:val="top"/>
          </w:tcPr>
          <w:p w14:paraId="64B53A2F" w14:textId="09DA7BF4" w:rsidR="00AE6679" w:rsidRPr="002C10B1" w:rsidRDefault="00AE6679" w:rsidP="00AE6679">
            <w:pPr>
              <w:spacing w:after="120"/>
              <w:jc w:val="center"/>
            </w:pPr>
            <w:r w:rsidRPr="00D03F2C">
              <w:t>Gold Creek*</w:t>
            </w:r>
          </w:p>
        </w:tc>
        <w:tc>
          <w:tcPr>
            <w:tcW w:w="1890" w:type="dxa"/>
            <w:vAlign w:val="top"/>
          </w:tcPr>
          <w:p w14:paraId="17861051" w14:textId="1DD1EE06" w:rsidR="00AE6679" w:rsidRPr="002C10B1" w:rsidRDefault="00AE6679" w:rsidP="00AE6679">
            <w:pPr>
              <w:spacing w:after="120"/>
              <w:jc w:val="center"/>
            </w:pPr>
            <w:r w:rsidRPr="00D03F2C">
              <w:t>07/18/2024 09:03</w:t>
            </w:r>
          </w:p>
        </w:tc>
        <w:tc>
          <w:tcPr>
            <w:tcW w:w="1980" w:type="dxa"/>
            <w:vAlign w:val="top"/>
          </w:tcPr>
          <w:p w14:paraId="0D2CB4D7" w14:textId="19A5205E" w:rsidR="00AE6679" w:rsidRPr="002C10B1" w:rsidRDefault="00AE6679" w:rsidP="00AE6679">
            <w:pPr>
              <w:spacing w:after="120"/>
              <w:jc w:val="center"/>
            </w:pPr>
            <w:r w:rsidRPr="00D03F2C">
              <w:t>09/06/2024 18:50</w:t>
            </w:r>
          </w:p>
        </w:tc>
      </w:tr>
      <w:tr w:rsidR="00AE6679" w:rsidRPr="002D087E" w14:paraId="16C09A40" w14:textId="77777777" w:rsidTr="00B52B0B">
        <w:trPr>
          <w:trHeight w:val="285"/>
        </w:trPr>
        <w:tc>
          <w:tcPr>
            <w:tcW w:w="840" w:type="dxa"/>
            <w:vAlign w:val="top"/>
          </w:tcPr>
          <w:p w14:paraId="4D9E12E8" w14:textId="46575197" w:rsidR="00AE6679" w:rsidRPr="002C10B1" w:rsidRDefault="00AE6679" w:rsidP="00AE6679">
            <w:pPr>
              <w:spacing w:after="120"/>
              <w:jc w:val="center"/>
            </w:pPr>
            <w:r>
              <w:t>-</w:t>
            </w:r>
          </w:p>
        </w:tc>
        <w:tc>
          <w:tcPr>
            <w:tcW w:w="1425" w:type="dxa"/>
            <w:vAlign w:val="top"/>
          </w:tcPr>
          <w:p w14:paraId="44483BD4" w14:textId="5AAB1D66" w:rsidR="00AE6679" w:rsidRPr="002C10B1" w:rsidRDefault="00AE6679" w:rsidP="00AE6679">
            <w:pPr>
              <w:spacing w:after="120"/>
              <w:jc w:val="center"/>
            </w:pPr>
            <w:r w:rsidRPr="00D03F2C">
              <w:t>YN</w:t>
            </w:r>
          </w:p>
        </w:tc>
        <w:tc>
          <w:tcPr>
            <w:tcW w:w="1860" w:type="dxa"/>
            <w:vAlign w:val="top"/>
          </w:tcPr>
          <w:p w14:paraId="222BFCEC" w14:textId="7193A718" w:rsidR="00AE6679" w:rsidRPr="002C10B1" w:rsidRDefault="00AE6679" w:rsidP="00AE6679">
            <w:pPr>
              <w:spacing w:after="120"/>
              <w:jc w:val="center"/>
            </w:pPr>
            <w:r w:rsidRPr="00D03F2C">
              <w:t>3DD.007749F0E0</w:t>
            </w:r>
          </w:p>
        </w:tc>
        <w:tc>
          <w:tcPr>
            <w:tcW w:w="1365" w:type="dxa"/>
            <w:vAlign w:val="top"/>
          </w:tcPr>
          <w:p w14:paraId="0C92B976" w14:textId="487E4A24" w:rsidR="00AE6679" w:rsidRPr="002C10B1" w:rsidRDefault="00AE6679" w:rsidP="00AE6679">
            <w:pPr>
              <w:spacing w:after="120"/>
              <w:jc w:val="center"/>
            </w:pPr>
            <w:r w:rsidRPr="00D03F2C">
              <w:t>Gold Creek*</w:t>
            </w:r>
          </w:p>
        </w:tc>
        <w:tc>
          <w:tcPr>
            <w:tcW w:w="1890" w:type="dxa"/>
            <w:vAlign w:val="top"/>
          </w:tcPr>
          <w:p w14:paraId="73E1A188" w14:textId="2FEF1BD3" w:rsidR="00AE6679" w:rsidRPr="002C10B1" w:rsidRDefault="00AE6679" w:rsidP="00AE6679">
            <w:pPr>
              <w:spacing w:after="120"/>
              <w:jc w:val="center"/>
            </w:pPr>
            <w:r w:rsidRPr="00D03F2C">
              <w:t>09/18/2024 19:50</w:t>
            </w:r>
          </w:p>
        </w:tc>
        <w:tc>
          <w:tcPr>
            <w:tcW w:w="1980" w:type="dxa"/>
            <w:vAlign w:val="top"/>
          </w:tcPr>
          <w:p w14:paraId="31FECB0E" w14:textId="030B31D7" w:rsidR="00AE6679" w:rsidRPr="002C10B1" w:rsidRDefault="00AE6679" w:rsidP="00AE6679">
            <w:pPr>
              <w:spacing w:after="120"/>
              <w:jc w:val="center"/>
            </w:pPr>
            <w:r w:rsidRPr="00D03F2C">
              <w:t>12/31/2024 19:39</w:t>
            </w:r>
          </w:p>
        </w:tc>
      </w:tr>
    </w:tbl>
    <w:p w14:paraId="1F380021" w14:textId="79BA7347" w:rsidR="003B1655" w:rsidRDefault="00AE21AE" w:rsidP="004B157D">
      <w:r w:rsidRPr="00381E59">
        <w:t xml:space="preserve">* </w:t>
      </w:r>
      <w:r>
        <w:t>unverified</w:t>
      </w:r>
      <w:r w:rsidR="00EF753D">
        <w:t xml:space="preserve"> </w:t>
      </w:r>
      <w:r w:rsidR="00EF753D">
        <w:t>with genetics</w:t>
      </w:r>
    </w:p>
    <w:p w14:paraId="12A6EB4B" w14:textId="77777777" w:rsidR="00EF6420" w:rsidRDefault="00EF6420" w:rsidP="004B157D"/>
    <w:p w14:paraId="39EAD122" w14:textId="77777777" w:rsidR="00EF6420" w:rsidRDefault="00EF6420" w:rsidP="004B157D"/>
    <w:p w14:paraId="5E27B85E" w14:textId="77777777" w:rsidR="00EF6420" w:rsidRDefault="00EF6420" w:rsidP="004B157D"/>
    <w:p w14:paraId="007F1B4B" w14:textId="77777777" w:rsidR="00EF6420" w:rsidRDefault="00EF6420" w:rsidP="004B157D"/>
    <w:p w14:paraId="5FF0F0FB" w14:textId="77777777" w:rsidR="00EF6420" w:rsidRPr="004B157D" w:rsidRDefault="00EF6420" w:rsidP="004B157D"/>
    <w:p w14:paraId="046BD290" w14:textId="0776D92C" w:rsidR="00564EE7" w:rsidRDefault="00564EE7" w:rsidP="00564EE7">
      <w:pPr>
        <w:rPr>
          <w:sz w:val="24"/>
          <w:szCs w:val="24"/>
          <w:highlight w:val="yellow"/>
        </w:rPr>
      </w:pPr>
      <w:r w:rsidRPr="00E114A4">
        <w:rPr>
          <w:b/>
          <w:bCs/>
          <w:sz w:val="24"/>
          <w:szCs w:val="24"/>
        </w:rPr>
        <w:lastRenderedPageBreak/>
        <w:t xml:space="preserve">Table </w:t>
      </w:r>
      <w:r w:rsidR="00D20E09" w:rsidRPr="00E114A4">
        <w:rPr>
          <w:b/>
          <w:bCs/>
          <w:sz w:val="24"/>
          <w:szCs w:val="24"/>
        </w:rPr>
        <w:t>B</w:t>
      </w:r>
      <w:r w:rsidR="00383DE1">
        <w:rPr>
          <w:b/>
          <w:bCs/>
          <w:sz w:val="24"/>
          <w:szCs w:val="24"/>
        </w:rPr>
        <w:t>4</w:t>
      </w:r>
      <w:r w:rsidRPr="00E114A4">
        <w:rPr>
          <w:sz w:val="24"/>
          <w:szCs w:val="24"/>
        </w:rPr>
        <w:t>. Bull</w:t>
      </w:r>
      <w:r>
        <w:rPr>
          <w:sz w:val="24"/>
          <w:szCs w:val="24"/>
        </w:rPr>
        <w:t xml:space="preserve"> Trout detected at the </w:t>
      </w:r>
      <w:r w:rsidR="00DA4E4F">
        <w:rPr>
          <w:sz w:val="24"/>
          <w:szCs w:val="24"/>
        </w:rPr>
        <w:t>upstream</w:t>
      </w:r>
      <w:r>
        <w:rPr>
          <w:sz w:val="24"/>
          <w:szCs w:val="24"/>
        </w:rPr>
        <w:t xml:space="preserve"> site on the upper Kachess </w:t>
      </w:r>
      <w:r w:rsidR="005B35B7">
        <w:rPr>
          <w:sz w:val="24"/>
          <w:szCs w:val="24"/>
        </w:rPr>
        <w:t xml:space="preserve">River </w:t>
      </w:r>
      <w:r>
        <w:rPr>
          <w:sz w:val="24"/>
          <w:szCs w:val="24"/>
        </w:rPr>
        <w:t>antenna (</w:t>
      </w:r>
      <w:r w:rsidRPr="00046D8C">
        <w:rPr>
          <w:b/>
          <w:bCs/>
          <w:sz w:val="24"/>
          <w:szCs w:val="24"/>
        </w:rPr>
        <w:t>K</w:t>
      </w:r>
      <w:r w:rsidR="00192E28" w:rsidRPr="00046D8C">
        <w:rPr>
          <w:b/>
          <w:bCs/>
          <w:sz w:val="24"/>
          <w:szCs w:val="24"/>
        </w:rPr>
        <w:t>R1</w:t>
      </w:r>
      <w:r>
        <w:rPr>
          <w:sz w:val="24"/>
          <w:szCs w:val="24"/>
        </w:rPr>
        <w:t>) in 202</w:t>
      </w:r>
      <w:r w:rsidR="00D3758B">
        <w:rPr>
          <w:sz w:val="24"/>
          <w:szCs w:val="24"/>
        </w:rPr>
        <w:t>4</w:t>
      </w:r>
      <w:r>
        <w:rPr>
          <w:sz w:val="24"/>
          <w:szCs w:val="24"/>
        </w:rPr>
        <w:t>.</w:t>
      </w:r>
      <w:r w:rsidR="00207466">
        <w:rPr>
          <w:sz w:val="24"/>
          <w:szCs w:val="24"/>
        </w:rPr>
        <w:t xml:space="preserve"> </w:t>
      </w:r>
    </w:p>
    <w:tbl>
      <w:tblPr>
        <w:tblStyle w:val="BBBasic"/>
        <w:tblW w:w="5000" w:type="pct"/>
        <w:tblLook w:val="04A0" w:firstRow="1" w:lastRow="0" w:firstColumn="1" w:lastColumn="0" w:noHBand="0" w:noVBand="1"/>
      </w:tblPr>
      <w:tblGrid>
        <w:gridCol w:w="837"/>
        <w:gridCol w:w="1363"/>
        <w:gridCol w:w="1841"/>
        <w:gridCol w:w="1217"/>
        <w:gridCol w:w="2051"/>
        <w:gridCol w:w="2051"/>
      </w:tblGrid>
      <w:tr w:rsidR="00192E28" w14:paraId="292816AF" w14:textId="77777777" w:rsidTr="00D14D66">
        <w:trPr>
          <w:cnfStyle w:val="100000000000" w:firstRow="1" w:lastRow="0" w:firstColumn="0" w:lastColumn="0" w:oddVBand="0" w:evenVBand="0" w:oddHBand="0" w:evenHBand="0" w:firstRowFirstColumn="0" w:firstRowLastColumn="0" w:lastRowFirstColumn="0" w:lastRowLastColumn="0"/>
          <w:trHeight w:val="345"/>
        </w:trPr>
        <w:tc>
          <w:tcPr>
            <w:tcW w:w="837" w:type="dxa"/>
          </w:tcPr>
          <w:p w14:paraId="77B5B8AB" w14:textId="77777777" w:rsidR="00192E28" w:rsidRDefault="7EDFDA3F" w:rsidP="006A0EE6">
            <w:pPr>
              <w:spacing w:after="120"/>
            </w:pPr>
            <w:r w:rsidRPr="3B315E2A">
              <w:rPr>
                <w:rFonts w:ascii="Calibri" w:eastAsia="Calibri" w:hAnsi="Calibri" w:cs="Calibri"/>
                <w:color w:val="000000" w:themeColor="text1"/>
              </w:rPr>
              <w:t>Mark Year</w:t>
            </w:r>
          </w:p>
        </w:tc>
        <w:tc>
          <w:tcPr>
            <w:tcW w:w="1363" w:type="dxa"/>
          </w:tcPr>
          <w:p w14:paraId="117A7AA6" w14:textId="77777777" w:rsidR="00192E28" w:rsidRDefault="7EDFDA3F" w:rsidP="006A0EE6">
            <w:pPr>
              <w:spacing w:after="120"/>
            </w:pPr>
            <w:r w:rsidRPr="3B315E2A">
              <w:rPr>
                <w:rFonts w:ascii="Calibri" w:eastAsia="Calibri" w:hAnsi="Calibri" w:cs="Calibri"/>
                <w:color w:val="000000" w:themeColor="text1"/>
              </w:rPr>
              <w:t>Organization</w:t>
            </w:r>
          </w:p>
        </w:tc>
        <w:tc>
          <w:tcPr>
            <w:tcW w:w="1841" w:type="dxa"/>
          </w:tcPr>
          <w:p w14:paraId="22BFF5F8" w14:textId="11D48304" w:rsidR="00192E28" w:rsidRPr="10B1044A" w:rsidRDefault="00AA1C08" w:rsidP="0047099C">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217" w:type="dxa"/>
          </w:tcPr>
          <w:p w14:paraId="394BDF65" w14:textId="77777777" w:rsidR="00192E28" w:rsidRDefault="7EDFDA3F" w:rsidP="0047099C">
            <w:pPr>
              <w:spacing w:after="120"/>
            </w:pPr>
            <w:r>
              <w:t>Origin</w:t>
            </w:r>
          </w:p>
        </w:tc>
        <w:tc>
          <w:tcPr>
            <w:tcW w:w="2051" w:type="dxa"/>
          </w:tcPr>
          <w:p w14:paraId="2EC5F74A" w14:textId="77777777" w:rsidR="00192E28" w:rsidRDefault="7EDFDA3F" w:rsidP="0047099C">
            <w:pPr>
              <w:spacing w:after="120"/>
            </w:pPr>
            <w:r w:rsidRPr="3B315E2A">
              <w:rPr>
                <w:rFonts w:ascii="Calibri" w:eastAsia="Calibri" w:hAnsi="Calibri" w:cs="Calibri"/>
                <w:color w:val="000000" w:themeColor="text1"/>
              </w:rPr>
              <w:t>First Detection</w:t>
            </w:r>
          </w:p>
        </w:tc>
        <w:tc>
          <w:tcPr>
            <w:tcW w:w="2051" w:type="dxa"/>
          </w:tcPr>
          <w:p w14:paraId="7BACA44D" w14:textId="77777777" w:rsidR="00192E28" w:rsidRDefault="7EDFDA3F" w:rsidP="00440F55">
            <w:pPr>
              <w:spacing w:after="120"/>
            </w:pPr>
            <w:r w:rsidRPr="3B315E2A">
              <w:rPr>
                <w:rFonts w:ascii="Calibri" w:eastAsia="Calibri" w:hAnsi="Calibri" w:cs="Calibri"/>
                <w:color w:val="000000" w:themeColor="text1"/>
              </w:rPr>
              <w:t>Last Detection</w:t>
            </w:r>
          </w:p>
        </w:tc>
      </w:tr>
      <w:tr w:rsidR="005335E9" w:rsidRPr="002D087E" w14:paraId="0483EC32" w14:textId="77777777" w:rsidTr="00B52B0B">
        <w:trPr>
          <w:trHeight w:val="300"/>
        </w:trPr>
        <w:tc>
          <w:tcPr>
            <w:tcW w:w="837" w:type="dxa"/>
            <w:vAlign w:val="top"/>
          </w:tcPr>
          <w:p w14:paraId="01FB0308" w14:textId="2374D189" w:rsidR="005335E9" w:rsidRPr="00FD7B38" w:rsidRDefault="005335E9" w:rsidP="005335E9">
            <w:pPr>
              <w:spacing w:after="120"/>
              <w:jc w:val="center"/>
            </w:pPr>
            <w:r w:rsidRPr="00E92FF7">
              <w:t>2020</w:t>
            </w:r>
          </w:p>
        </w:tc>
        <w:tc>
          <w:tcPr>
            <w:tcW w:w="1363" w:type="dxa"/>
            <w:vAlign w:val="top"/>
          </w:tcPr>
          <w:p w14:paraId="15AFFA03" w14:textId="6BB5CA9D" w:rsidR="005335E9" w:rsidRPr="00FD7B38" w:rsidRDefault="005335E9" w:rsidP="005335E9">
            <w:pPr>
              <w:spacing w:after="120"/>
              <w:jc w:val="center"/>
            </w:pPr>
            <w:r w:rsidRPr="00E92FF7">
              <w:t>YN</w:t>
            </w:r>
          </w:p>
        </w:tc>
        <w:tc>
          <w:tcPr>
            <w:tcW w:w="1841" w:type="dxa"/>
            <w:vAlign w:val="top"/>
          </w:tcPr>
          <w:p w14:paraId="1B171019" w14:textId="5E209EEA" w:rsidR="005335E9" w:rsidRPr="00FD7B38" w:rsidRDefault="005335E9" w:rsidP="005335E9">
            <w:pPr>
              <w:spacing w:after="120"/>
              <w:jc w:val="center"/>
              <w:rPr>
                <w:rFonts w:eastAsia="Calibri"/>
                <w:color w:val="000000" w:themeColor="text1"/>
              </w:rPr>
            </w:pPr>
            <w:r w:rsidRPr="00E92FF7">
              <w:t>3DD.00774A62B7</w:t>
            </w:r>
          </w:p>
        </w:tc>
        <w:tc>
          <w:tcPr>
            <w:tcW w:w="1217" w:type="dxa"/>
            <w:vAlign w:val="top"/>
          </w:tcPr>
          <w:p w14:paraId="5ED152BE" w14:textId="76570937" w:rsidR="005335E9" w:rsidRPr="00FD7B38" w:rsidRDefault="005335E9" w:rsidP="005335E9">
            <w:pPr>
              <w:spacing w:after="120"/>
              <w:jc w:val="center"/>
              <w:rPr>
                <w:rFonts w:eastAsia="Calibri"/>
                <w:color w:val="000000" w:themeColor="text1"/>
              </w:rPr>
            </w:pPr>
            <w:r w:rsidRPr="00E92FF7">
              <w:t>Kachess*</w:t>
            </w:r>
          </w:p>
        </w:tc>
        <w:tc>
          <w:tcPr>
            <w:tcW w:w="2051" w:type="dxa"/>
            <w:vAlign w:val="top"/>
          </w:tcPr>
          <w:p w14:paraId="1F601DB0" w14:textId="7D61C394" w:rsidR="005335E9" w:rsidRPr="00FD7B38" w:rsidRDefault="005335E9" w:rsidP="005335E9">
            <w:pPr>
              <w:spacing w:after="120"/>
              <w:jc w:val="center"/>
            </w:pPr>
            <w:r w:rsidRPr="00E92FF7">
              <w:t>11/15/2024 13:21</w:t>
            </w:r>
          </w:p>
        </w:tc>
        <w:tc>
          <w:tcPr>
            <w:tcW w:w="2051" w:type="dxa"/>
            <w:vAlign w:val="top"/>
          </w:tcPr>
          <w:p w14:paraId="455FBA89" w14:textId="48D9AD03" w:rsidR="005335E9" w:rsidRPr="00FD7B38" w:rsidRDefault="005335E9" w:rsidP="005335E9">
            <w:pPr>
              <w:spacing w:after="120"/>
              <w:jc w:val="center"/>
            </w:pPr>
            <w:r w:rsidRPr="00E92FF7">
              <w:t>11/15/2024 13:21</w:t>
            </w:r>
          </w:p>
        </w:tc>
      </w:tr>
      <w:tr w:rsidR="005335E9" w:rsidRPr="002D087E" w14:paraId="0FA7DDE7" w14:textId="77777777" w:rsidTr="00B52B0B">
        <w:trPr>
          <w:trHeight w:val="285"/>
        </w:trPr>
        <w:tc>
          <w:tcPr>
            <w:tcW w:w="837" w:type="dxa"/>
            <w:tcBorders>
              <w:top w:val="nil"/>
            </w:tcBorders>
            <w:vAlign w:val="top"/>
          </w:tcPr>
          <w:p w14:paraId="5E062484" w14:textId="65EE6A9A" w:rsidR="005335E9" w:rsidRPr="00FD7B38" w:rsidRDefault="005335E9" w:rsidP="005335E9">
            <w:pPr>
              <w:spacing w:after="120"/>
              <w:jc w:val="center"/>
            </w:pPr>
            <w:r w:rsidRPr="00E92FF7">
              <w:t>2022</w:t>
            </w:r>
          </w:p>
        </w:tc>
        <w:tc>
          <w:tcPr>
            <w:tcW w:w="1363" w:type="dxa"/>
            <w:tcBorders>
              <w:top w:val="nil"/>
            </w:tcBorders>
            <w:vAlign w:val="top"/>
          </w:tcPr>
          <w:p w14:paraId="2CB3CB73" w14:textId="709C8F62" w:rsidR="005335E9" w:rsidRPr="00FD7B38" w:rsidRDefault="005335E9" w:rsidP="005335E9">
            <w:pPr>
              <w:spacing w:after="120"/>
              <w:jc w:val="center"/>
            </w:pPr>
            <w:r w:rsidRPr="00E92FF7">
              <w:t>YN</w:t>
            </w:r>
          </w:p>
        </w:tc>
        <w:tc>
          <w:tcPr>
            <w:tcW w:w="1841" w:type="dxa"/>
            <w:tcBorders>
              <w:top w:val="nil"/>
            </w:tcBorders>
            <w:vAlign w:val="top"/>
          </w:tcPr>
          <w:p w14:paraId="0890B90C" w14:textId="4268A283" w:rsidR="005335E9" w:rsidRPr="00FD7B38" w:rsidRDefault="005335E9" w:rsidP="005335E9">
            <w:pPr>
              <w:spacing w:after="120"/>
              <w:jc w:val="center"/>
              <w:rPr>
                <w:rFonts w:eastAsia="Calibri"/>
                <w:color w:val="000000" w:themeColor="text1"/>
              </w:rPr>
            </w:pPr>
            <w:r w:rsidRPr="00E92FF7">
              <w:t>3DD.003D59D149</w:t>
            </w:r>
          </w:p>
        </w:tc>
        <w:tc>
          <w:tcPr>
            <w:tcW w:w="1217" w:type="dxa"/>
            <w:tcBorders>
              <w:top w:val="nil"/>
            </w:tcBorders>
            <w:vAlign w:val="top"/>
          </w:tcPr>
          <w:p w14:paraId="3317B2AA" w14:textId="0788EA2F" w:rsidR="005335E9" w:rsidRPr="00FD7B38" w:rsidRDefault="005335E9" w:rsidP="005335E9">
            <w:pPr>
              <w:spacing w:after="120"/>
              <w:jc w:val="center"/>
            </w:pPr>
            <w:r w:rsidRPr="00E92FF7">
              <w:t>Kachess*</w:t>
            </w:r>
          </w:p>
        </w:tc>
        <w:tc>
          <w:tcPr>
            <w:tcW w:w="2051" w:type="dxa"/>
            <w:tcBorders>
              <w:top w:val="nil"/>
            </w:tcBorders>
            <w:vAlign w:val="top"/>
          </w:tcPr>
          <w:p w14:paraId="2F2DEB2A" w14:textId="74031B8E" w:rsidR="005335E9" w:rsidRPr="00FD7B38" w:rsidRDefault="005335E9" w:rsidP="005335E9">
            <w:pPr>
              <w:spacing w:after="120"/>
              <w:jc w:val="center"/>
            </w:pPr>
            <w:r w:rsidRPr="00E92FF7">
              <w:t>11/21/2024 04:08</w:t>
            </w:r>
          </w:p>
        </w:tc>
        <w:tc>
          <w:tcPr>
            <w:tcW w:w="2051" w:type="dxa"/>
            <w:tcBorders>
              <w:top w:val="nil"/>
            </w:tcBorders>
            <w:vAlign w:val="top"/>
          </w:tcPr>
          <w:p w14:paraId="0FA38812" w14:textId="149928EC" w:rsidR="005335E9" w:rsidRPr="00FD7B38" w:rsidRDefault="005335E9" w:rsidP="005335E9">
            <w:pPr>
              <w:spacing w:after="120"/>
              <w:jc w:val="center"/>
              <w:rPr>
                <w:rFonts w:eastAsia="Calibri"/>
                <w:color w:val="000000" w:themeColor="text1"/>
              </w:rPr>
            </w:pPr>
            <w:r w:rsidRPr="00E92FF7">
              <w:t>11/21/2024 04:08</w:t>
            </w:r>
          </w:p>
        </w:tc>
      </w:tr>
      <w:tr w:rsidR="005335E9" w:rsidRPr="002D087E" w14:paraId="0F7CA56B" w14:textId="77777777" w:rsidTr="00B52B0B">
        <w:trPr>
          <w:trHeight w:val="285"/>
        </w:trPr>
        <w:tc>
          <w:tcPr>
            <w:tcW w:w="837" w:type="dxa"/>
            <w:vAlign w:val="top"/>
          </w:tcPr>
          <w:p w14:paraId="151A7560" w14:textId="35B11497" w:rsidR="005335E9" w:rsidRPr="00FD7B38" w:rsidRDefault="005335E9" w:rsidP="005335E9">
            <w:pPr>
              <w:spacing w:after="120"/>
              <w:jc w:val="center"/>
            </w:pPr>
            <w:r w:rsidRPr="00E92FF7">
              <w:t>2022</w:t>
            </w:r>
          </w:p>
        </w:tc>
        <w:tc>
          <w:tcPr>
            <w:tcW w:w="1363" w:type="dxa"/>
            <w:vAlign w:val="top"/>
          </w:tcPr>
          <w:p w14:paraId="33159661" w14:textId="0A8EE8DE" w:rsidR="005335E9" w:rsidRPr="00FD7B38" w:rsidRDefault="005335E9" w:rsidP="005335E9">
            <w:pPr>
              <w:spacing w:after="120"/>
              <w:jc w:val="center"/>
            </w:pPr>
            <w:r w:rsidRPr="00E92FF7">
              <w:t>YN</w:t>
            </w:r>
          </w:p>
        </w:tc>
        <w:tc>
          <w:tcPr>
            <w:tcW w:w="1841" w:type="dxa"/>
            <w:vAlign w:val="top"/>
          </w:tcPr>
          <w:p w14:paraId="5E36CB0C" w14:textId="2F9E0DFB" w:rsidR="005335E9" w:rsidRPr="00FD7B38" w:rsidRDefault="005335E9" w:rsidP="005335E9">
            <w:pPr>
              <w:spacing w:after="120"/>
              <w:jc w:val="center"/>
              <w:rPr>
                <w:rFonts w:eastAsia="Calibri"/>
                <w:color w:val="000000" w:themeColor="text1"/>
              </w:rPr>
            </w:pPr>
            <w:r w:rsidRPr="00E92FF7">
              <w:t>3DD.003D5A4400</w:t>
            </w:r>
          </w:p>
        </w:tc>
        <w:tc>
          <w:tcPr>
            <w:tcW w:w="1217" w:type="dxa"/>
            <w:vAlign w:val="top"/>
          </w:tcPr>
          <w:p w14:paraId="771873F5" w14:textId="3EDB1212" w:rsidR="005335E9" w:rsidRPr="00FD7B38" w:rsidRDefault="005335E9" w:rsidP="005335E9">
            <w:pPr>
              <w:spacing w:after="120"/>
              <w:jc w:val="center"/>
              <w:rPr>
                <w:rFonts w:eastAsia="Calibri"/>
                <w:color w:val="000000" w:themeColor="text1"/>
              </w:rPr>
            </w:pPr>
            <w:r w:rsidRPr="00E92FF7">
              <w:t>Kachess*</w:t>
            </w:r>
          </w:p>
        </w:tc>
        <w:tc>
          <w:tcPr>
            <w:tcW w:w="2051" w:type="dxa"/>
            <w:vAlign w:val="top"/>
          </w:tcPr>
          <w:p w14:paraId="00256DBA" w14:textId="3FCF1BB3" w:rsidR="005335E9" w:rsidRPr="00FD7B38" w:rsidRDefault="005335E9" w:rsidP="005335E9">
            <w:pPr>
              <w:spacing w:after="120"/>
              <w:jc w:val="center"/>
            </w:pPr>
            <w:r w:rsidRPr="00E92FF7">
              <w:t>11/22/2024 03:18</w:t>
            </w:r>
          </w:p>
        </w:tc>
        <w:tc>
          <w:tcPr>
            <w:tcW w:w="2051" w:type="dxa"/>
            <w:vAlign w:val="top"/>
          </w:tcPr>
          <w:p w14:paraId="36EF2574" w14:textId="01040CD3" w:rsidR="005335E9" w:rsidRPr="00FD7B38" w:rsidRDefault="005335E9" w:rsidP="005335E9">
            <w:pPr>
              <w:spacing w:after="120"/>
              <w:jc w:val="center"/>
              <w:rPr>
                <w:rFonts w:eastAsia="Calibri"/>
                <w:color w:val="000000" w:themeColor="text1"/>
              </w:rPr>
            </w:pPr>
            <w:r w:rsidRPr="00E92FF7">
              <w:t>11/22/2024 03:18</w:t>
            </w:r>
          </w:p>
        </w:tc>
      </w:tr>
    </w:tbl>
    <w:p w14:paraId="416DDB73" w14:textId="2FCF37D0" w:rsidR="004B157D" w:rsidRPr="000F2B10" w:rsidRDefault="00AE21AE" w:rsidP="002B1951">
      <w:r w:rsidRPr="00381E59">
        <w:t xml:space="preserve">* </w:t>
      </w:r>
      <w:r>
        <w:t>unverified</w:t>
      </w:r>
      <w:r w:rsidR="00EF753D">
        <w:t xml:space="preserve"> </w:t>
      </w:r>
      <w:r w:rsidR="00EF753D">
        <w:t>with genetics</w:t>
      </w:r>
    </w:p>
    <w:p w14:paraId="6E2DC7A9" w14:textId="77777777" w:rsidR="003B1655" w:rsidRDefault="003B1655" w:rsidP="00EF6420">
      <w:pPr>
        <w:rPr>
          <w:b/>
          <w:bCs/>
          <w:sz w:val="24"/>
          <w:szCs w:val="24"/>
        </w:rPr>
      </w:pPr>
    </w:p>
    <w:p w14:paraId="0C11A434" w14:textId="5A6B28F6" w:rsidR="00353BB8" w:rsidRPr="00E114A4" w:rsidRDefault="00353BB8" w:rsidP="002B1951">
      <w:pPr>
        <w:rPr>
          <w:sz w:val="24"/>
          <w:szCs w:val="24"/>
        </w:rPr>
      </w:pPr>
      <w:r w:rsidRPr="00E114A4">
        <w:rPr>
          <w:b/>
          <w:bCs/>
          <w:sz w:val="24"/>
          <w:szCs w:val="24"/>
        </w:rPr>
        <w:t xml:space="preserve">Table </w:t>
      </w:r>
      <w:r w:rsidR="00D20E09" w:rsidRPr="00E114A4">
        <w:rPr>
          <w:b/>
          <w:bCs/>
          <w:sz w:val="24"/>
          <w:szCs w:val="24"/>
        </w:rPr>
        <w:t>B</w:t>
      </w:r>
      <w:r w:rsidR="00A251C8">
        <w:rPr>
          <w:b/>
          <w:bCs/>
          <w:sz w:val="24"/>
          <w:szCs w:val="24"/>
        </w:rPr>
        <w:t>5</w:t>
      </w:r>
      <w:r w:rsidRPr="00E114A4">
        <w:rPr>
          <w:sz w:val="24"/>
          <w:szCs w:val="24"/>
        </w:rPr>
        <w:t xml:space="preserve">. Bull Trout detected at the </w:t>
      </w:r>
      <w:r w:rsidR="001F686A" w:rsidRPr="00E114A4">
        <w:rPr>
          <w:sz w:val="24"/>
          <w:szCs w:val="24"/>
        </w:rPr>
        <w:t>downstream</w:t>
      </w:r>
      <w:r w:rsidR="002717AD" w:rsidRPr="00E114A4">
        <w:rPr>
          <w:sz w:val="24"/>
          <w:szCs w:val="24"/>
        </w:rPr>
        <w:t xml:space="preserve"> site on the upper Kachess </w:t>
      </w:r>
      <w:r w:rsidR="001F686A" w:rsidRPr="00E114A4">
        <w:rPr>
          <w:sz w:val="24"/>
          <w:szCs w:val="24"/>
        </w:rPr>
        <w:t xml:space="preserve">River </w:t>
      </w:r>
      <w:r w:rsidR="002717AD" w:rsidRPr="00E114A4">
        <w:rPr>
          <w:sz w:val="24"/>
          <w:szCs w:val="24"/>
        </w:rPr>
        <w:t>submersible</w:t>
      </w:r>
      <w:r w:rsidRPr="00E114A4">
        <w:rPr>
          <w:sz w:val="24"/>
          <w:szCs w:val="24"/>
        </w:rPr>
        <w:t xml:space="preserve"> antenna</w:t>
      </w:r>
      <w:r w:rsidR="00471C17" w:rsidRPr="00E114A4">
        <w:rPr>
          <w:sz w:val="24"/>
          <w:szCs w:val="24"/>
        </w:rPr>
        <w:t xml:space="preserve">s </w:t>
      </w:r>
      <w:r w:rsidRPr="00E114A4">
        <w:rPr>
          <w:sz w:val="24"/>
          <w:szCs w:val="24"/>
        </w:rPr>
        <w:t>(</w:t>
      </w:r>
      <w:r w:rsidR="002717AD" w:rsidRPr="00E114A4">
        <w:rPr>
          <w:b/>
          <w:bCs/>
          <w:sz w:val="24"/>
          <w:szCs w:val="24"/>
        </w:rPr>
        <w:t>KACL</w:t>
      </w:r>
      <w:r w:rsidR="00471C17" w:rsidRPr="00E114A4">
        <w:rPr>
          <w:b/>
          <w:bCs/>
          <w:sz w:val="24"/>
          <w:szCs w:val="24"/>
        </w:rPr>
        <w:t>, KACL2</w:t>
      </w:r>
      <w:r w:rsidRPr="00E114A4">
        <w:rPr>
          <w:sz w:val="24"/>
          <w:szCs w:val="24"/>
        </w:rPr>
        <w:t>) in 202</w:t>
      </w:r>
      <w:r w:rsidR="009743B8">
        <w:rPr>
          <w:sz w:val="24"/>
          <w:szCs w:val="24"/>
        </w:rPr>
        <w:t>4</w:t>
      </w:r>
      <w:r w:rsidR="00564EE7" w:rsidRPr="00E114A4">
        <w:rPr>
          <w:sz w:val="24"/>
          <w:szCs w:val="24"/>
        </w:rPr>
        <w:t>.</w:t>
      </w:r>
    </w:p>
    <w:tbl>
      <w:tblPr>
        <w:tblStyle w:val="BBBasic"/>
        <w:tblW w:w="9360" w:type="dxa"/>
        <w:tblLook w:val="04A0" w:firstRow="1" w:lastRow="0" w:firstColumn="1" w:lastColumn="0" w:noHBand="0" w:noVBand="1"/>
      </w:tblPr>
      <w:tblGrid>
        <w:gridCol w:w="838"/>
        <w:gridCol w:w="1380"/>
        <w:gridCol w:w="1920"/>
        <w:gridCol w:w="1117"/>
        <w:gridCol w:w="2052"/>
        <w:gridCol w:w="2053"/>
      </w:tblGrid>
      <w:tr w:rsidR="005C3F52" w:rsidRPr="00E114A4" w14:paraId="3BE79886" w14:textId="77777777" w:rsidTr="00BC4C53">
        <w:trPr>
          <w:cnfStyle w:val="100000000000" w:firstRow="1" w:lastRow="0" w:firstColumn="0" w:lastColumn="0" w:oddVBand="0" w:evenVBand="0" w:oddHBand="0" w:evenHBand="0" w:firstRowFirstColumn="0" w:firstRowLastColumn="0" w:lastRowFirstColumn="0" w:lastRowLastColumn="0"/>
          <w:trHeight w:val="345"/>
        </w:trPr>
        <w:tc>
          <w:tcPr>
            <w:tcW w:w="838" w:type="dxa"/>
          </w:tcPr>
          <w:p w14:paraId="5461CA52" w14:textId="77777777" w:rsidR="005C3F52" w:rsidRPr="00E114A4" w:rsidRDefault="3243C240" w:rsidP="00440F55">
            <w:pPr>
              <w:spacing w:after="120"/>
            </w:pPr>
            <w:r w:rsidRPr="00E114A4">
              <w:rPr>
                <w:rFonts w:ascii="Calibri" w:eastAsia="Calibri" w:hAnsi="Calibri" w:cs="Calibri"/>
                <w:color w:val="000000" w:themeColor="text1"/>
              </w:rPr>
              <w:t>Mark Year</w:t>
            </w:r>
          </w:p>
        </w:tc>
        <w:tc>
          <w:tcPr>
            <w:tcW w:w="1380" w:type="dxa"/>
          </w:tcPr>
          <w:p w14:paraId="469B8541" w14:textId="77777777" w:rsidR="005C3F52" w:rsidRPr="00E114A4" w:rsidRDefault="3243C240" w:rsidP="00440F55">
            <w:pPr>
              <w:spacing w:after="120"/>
            </w:pPr>
            <w:r w:rsidRPr="00E114A4">
              <w:rPr>
                <w:rFonts w:ascii="Calibri" w:eastAsia="Calibri" w:hAnsi="Calibri" w:cs="Calibri"/>
                <w:color w:val="000000" w:themeColor="text1"/>
              </w:rPr>
              <w:t>Organization</w:t>
            </w:r>
          </w:p>
        </w:tc>
        <w:tc>
          <w:tcPr>
            <w:tcW w:w="1920" w:type="dxa"/>
          </w:tcPr>
          <w:p w14:paraId="5753E3CE" w14:textId="20B2EB59" w:rsidR="005C3F52" w:rsidRPr="00E114A4" w:rsidRDefault="00AA1C08" w:rsidP="00440F55">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117" w:type="dxa"/>
          </w:tcPr>
          <w:p w14:paraId="485743D5" w14:textId="77777777" w:rsidR="005C3F52" w:rsidRPr="00E114A4" w:rsidRDefault="3243C240" w:rsidP="00440F55">
            <w:pPr>
              <w:spacing w:after="120"/>
            </w:pPr>
            <w:r w:rsidRPr="00E114A4">
              <w:t>Origin</w:t>
            </w:r>
          </w:p>
        </w:tc>
        <w:tc>
          <w:tcPr>
            <w:tcW w:w="2052" w:type="dxa"/>
          </w:tcPr>
          <w:p w14:paraId="56D20EBB" w14:textId="77777777" w:rsidR="005C3F52" w:rsidRPr="00E114A4" w:rsidRDefault="3243C240" w:rsidP="00440F55">
            <w:pPr>
              <w:spacing w:after="120"/>
            </w:pPr>
            <w:r w:rsidRPr="00E114A4">
              <w:rPr>
                <w:rFonts w:ascii="Calibri" w:eastAsia="Calibri" w:hAnsi="Calibri" w:cs="Calibri"/>
                <w:color w:val="000000" w:themeColor="text1"/>
              </w:rPr>
              <w:t>First Detection</w:t>
            </w:r>
          </w:p>
        </w:tc>
        <w:tc>
          <w:tcPr>
            <w:tcW w:w="2053" w:type="dxa"/>
          </w:tcPr>
          <w:p w14:paraId="538BF94B" w14:textId="77777777" w:rsidR="005C3F52" w:rsidRPr="00E114A4" w:rsidRDefault="3243C240" w:rsidP="00440F55">
            <w:pPr>
              <w:spacing w:after="120"/>
            </w:pPr>
            <w:r w:rsidRPr="00E114A4">
              <w:rPr>
                <w:rFonts w:ascii="Calibri" w:eastAsia="Calibri" w:hAnsi="Calibri" w:cs="Calibri"/>
                <w:color w:val="000000" w:themeColor="text1"/>
              </w:rPr>
              <w:t>Last Detection</w:t>
            </w:r>
          </w:p>
        </w:tc>
      </w:tr>
      <w:tr w:rsidR="00A81DE7" w:rsidRPr="00E114A4" w14:paraId="75539671" w14:textId="77777777" w:rsidTr="00B52B0B">
        <w:trPr>
          <w:trHeight w:val="300"/>
        </w:trPr>
        <w:tc>
          <w:tcPr>
            <w:tcW w:w="838" w:type="dxa"/>
            <w:vAlign w:val="top"/>
          </w:tcPr>
          <w:p w14:paraId="3ED32432" w14:textId="14A7C783" w:rsidR="00A81DE7" w:rsidRPr="00E114A4" w:rsidRDefault="00A81DE7" w:rsidP="00A81DE7">
            <w:pPr>
              <w:spacing w:after="120"/>
              <w:jc w:val="center"/>
            </w:pPr>
            <w:r w:rsidRPr="00432D32">
              <w:t>2020</w:t>
            </w:r>
          </w:p>
        </w:tc>
        <w:tc>
          <w:tcPr>
            <w:tcW w:w="1380" w:type="dxa"/>
            <w:vAlign w:val="top"/>
          </w:tcPr>
          <w:p w14:paraId="452071FF" w14:textId="5362A335" w:rsidR="00A81DE7" w:rsidRPr="00E114A4" w:rsidRDefault="00A81DE7" w:rsidP="00A81DE7">
            <w:pPr>
              <w:spacing w:after="120"/>
              <w:jc w:val="center"/>
            </w:pPr>
            <w:r w:rsidRPr="00432D32">
              <w:t>YN</w:t>
            </w:r>
          </w:p>
        </w:tc>
        <w:tc>
          <w:tcPr>
            <w:tcW w:w="1920" w:type="dxa"/>
            <w:vAlign w:val="top"/>
          </w:tcPr>
          <w:p w14:paraId="08C229B1" w14:textId="6EBA2DB3" w:rsidR="00A81DE7" w:rsidRPr="00E114A4" w:rsidRDefault="00A81DE7" w:rsidP="00A81DE7">
            <w:pPr>
              <w:spacing w:after="120"/>
              <w:jc w:val="center"/>
              <w:rPr>
                <w:rFonts w:eastAsia="Calibri"/>
                <w:color w:val="000000" w:themeColor="text1"/>
              </w:rPr>
            </w:pPr>
            <w:r w:rsidRPr="00432D32">
              <w:t>3DD.00774A1876</w:t>
            </w:r>
          </w:p>
        </w:tc>
        <w:tc>
          <w:tcPr>
            <w:tcW w:w="1117" w:type="dxa"/>
            <w:vAlign w:val="top"/>
          </w:tcPr>
          <w:p w14:paraId="1BC62DEA" w14:textId="56AD778B" w:rsidR="00A81DE7" w:rsidRPr="00E114A4" w:rsidRDefault="00A81DE7" w:rsidP="00A81DE7">
            <w:pPr>
              <w:spacing w:after="120"/>
              <w:jc w:val="center"/>
              <w:rPr>
                <w:rFonts w:eastAsia="Calibri"/>
                <w:color w:val="000000" w:themeColor="text1"/>
              </w:rPr>
            </w:pPr>
            <w:r w:rsidRPr="00432D32">
              <w:t>Kachess*</w:t>
            </w:r>
          </w:p>
        </w:tc>
        <w:tc>
          <w:tcPr>
            <w:tcW w:w="2052" w:type="dxa"/>
            <w:vAlign w:val="top"/>
          </w:tcPr>
          <w:p w14:paraId="1CDC2FD8" w14:textId="60A9FDB8" w:rsidR="00A81DE7" w:rsidRPr="00E114A4" w:rsidRDefault="00A81DE7" w:rsidP="00A81DE7">
            <w:pPr>
              <w:spacing w:after="120"/>
              <w:jc w:val="center"/>
            </w:pPr>
            <w:r w:rsidRPr="00432D32">
              <w:t>10/28/2024 03:54</w:t>
            </w:r>
          </w:p>
        </w:tc>
        <w:tc>
          <w:tcPr>
            <w:tcW w:w="2053" w:type="dxa"/>
            <w:vAlign w:val="top"/>
          </w:tcPr>
          <w:p w14:paraId="46243009" w14:textId="2466467C" w:rsidR="00A81DE7" w:rsidRPr="00E114A4" w:rsidRDefault="00A81DE7" w:rsidP="00A81DE7">
            <w:pPr>
              <w:spacing w:after="120"/>
              <w:jc w:val="center"/>
            </w:pPr>
            <w:r w:rsidRPr="00432D32">
              <w:t>10/28/2024 03:54</w:t>
            </w:r>
          </w:p>
        </w:tc>
      </w:tr>
      <w:tr w:rsidR="00A81DE7" w:rsidRPr="00E114A4" w14:paraId="75C471BE" w14:textId="77777777" w:rsidTr="00B52B0B">
        <w:trPr>
          <w:trHeight w:val="300"/>
        </w:trPr>
        <w:tc>
          <w:tcPr>
            <w:tcW w:w="838" w:type="dxa"/>
            <w:vAlign w:val="top"/>
          </w:tcPr>
          <w:p w14:paraId="1018F3BB" w14:textId="02AACE81" w:rsidR="00A81DE7" w:rsidRPr="00E114A4" w:rsidRDefault="00A81DE7" w:rsidP="00A81DE7">
            <w:pPr>
              <w:spacing w:after="120"/>
              <w:jc w:val="center"/>
            </w:pPr>
            <w:r w:rsidRPr="00432D32">
              <w:t>2021</w:t>
            </w:r>
          </w:p>
        </w:tc>
        <w:tc>
          <w:tcPr>
            <w:tcW w:w="1380" w:type="dxa"/>
            <w:vAlign w:val="top"/>
          </w:tcPr>
          <w:p w14:paraId="284B0D99" w14:textId="6DC0DAF7" w:rsidR="00A81DE7" w:rsidRPr="00E114A4" w:rsidRDefault="00A81DE7" w:rsidP="00A81DE7">
            <w:pPr>
              <w:spacing w:after="120"/>
              <w:jc w:val="center"/>
            </w:pPr>
            <w:r w:rsidRPr="00432D32">
              <w:t>YN</w:t>
            </w:r>
          </w:p>
        </w:tc>
        <w:tc>
          <w:tcPr>
            <w:tcW w:w="1920" w:type="dxa"/>
            <w:vAlign w:val="top"/>
          </w:tcPr>
          <w:p w14:paraId="6255770E" w14:textId="1A9D271A" w:rsidR="00A81DE7" w:rsidRPr="00E114A4" w:rsidRDefault="00A81DE7" w:rsidP="00A81DE7">
            <w:pPr>
              <w:spacing w:after="120"/>
              <w:jc w:val="center"/>
            </w:pPr>
            <w:r w:rsidRPr="00432D32">
              <w:t>3DD.0077920035</w:t>
            </w:r>
          </w:p>
        </w:tc>
        <w:tc>
          <w:tcPr>
            <w:tcW w:w="1117" w:type="dxa"/>
            <w:vAlign w:val="top"/>
          </w:tcPr>
          <w:p w14:paraId="03C53113" w14:textId="19F1D41C" w:rsidR="00A81DE7" w:rsidRPr="00E114A4" w:rsidRDefault="00A81DE7" w:rsidP="00A81DE7">
            <w:pPr>
              <w:spacing w:after="120"/>
              <w:jc w:val="center"/>
            </w:pPr>
            <w:r w:rsidRPr="00432D32">
              <w:t>Kachess*</w:t>
            </w:r>
          </w:p>
        </w:tc>
        <w:tc>
          <w:tcPr>
            <w:tcW w:w="2052" w:type="dxa"/>
            <w:vAlign w:val="top"/>
          </w:tcPr>
          <w:p w14:paraId="3EF86957" w14:textId="6D62EA78" w:rsidR="00A81DE7" w:rsidRPr="00E114A4" w:rsidRDefault="00A81DE7" w:rsidP="00A81DE7">
            <w:pPr>
              <w:spacing w:after="120"/>
              <w:jc w:val="center"/>
            </w:pPr>
            <w:r w:rsidRPr="00432D32">
              <w:t>10/28/2024 06:28</w:t>
            </w:r>
          </w:p>
        </w:tc>
        <w:tc>
          <w:tcPr>
            <w:tcW w:w="2053" w:type="dxa"/>
            <w:vAlign w:val="top"/>
          </w:tcPr>
          <w:p w14:paraId="5AEDF45D" w14:textId="06C9F58F" w:rsidR="00A81DE7" w:rsidRPr="00E114A4" w:rsidRDefault="00A81DE7" w:rsidP="00A81DE7">
            <w:pPr>
              <w:spacing w:after="120"/>
              <w:jc w:val="center"/>
            </w:pPr>
            <w:r w:rsidRPr="00432D32">
              <w:t>10/28/2024 15:48</w:t>
            </w:r>
          </w:p>
        </w:tc>
      </w:tr>
      <w:tr w:rsidR="00A81DE7" w:rsidRPr="00E114A4" w14:paraId="52330B91" w14:textId="77777777" w:rsidTr="00B52B0B">
        <w:trPr>
          <w:trHeight w:val="300"/>
        </w:trPr>
        <w:tc>
          <w:tcPr>
            <w:tcW w:w="838" w:type="dxa"/>
            <w:vAlign w:val="top"/>
          </w:tcPr>
          <w:p w14:paraId="79A5F534" w14:textId="0CDE1B16" w:rsidR="00A81DE7" w:rsidRPr="00E114A4" w:rsidRDefault="00A81DE7" w:rsidP="00A81DE7">
            <w:pPr>
              <w:spacing w:after="120"/>
              <w:jc w:val="center"/>
            </w:pPr>
            <w:r w:rsidRPr="00432D32">
              <w:t>2021</w:t>
            </w:r>
          </w:p>
        </w:tc>
        <w:tc>
          <w:tcPr>
            <w:tcW w:w="1380" w:type="dxa"/>
            <w:vAlign w:val="top"/>
          </w:tcPr>
          <w:p w14:paraId="6EBCD515" w14:textId="3FC1CDF2" w:rsidR="00A81DE7" w:rsidRPr="00E114A4" w:rsidRDefault="00A81DE7" w:rsidP="00A81DE7">
            <w:pPr>
              <w:spacing w:after="120"/>
              <w:jc w:val="center"/>
            </w:pPr>
            <w:r w:rsidRPr="00432D32">
              <w:t>YN</w:t>
            </w:r>
          </w:p>
        </w:tc>
        <w:tc>
          <w:tcPr>
            <w:tcW w:w="1920" w:type="dxa"/>
            <w:vAlign w:val="top"/>
          </w:tcPr>
          <w:p w14:paraId="5D4776F2" w14:textId="0906842D" w:rsidR="00A81DE7" w:rsidRPr="00E114A4" w:rsidRDefault="00A81DE7" w:rsidP="00A81DE7">
            <w:pPr>
              <w:spacing w:after="120"/>
              <w:jc w:val="center"/>
            </w:pPr>
            <w:r w:rsidRPr="00432D32">
              <w:t>3DD.007792536C</w:t>
            </w:r>
          </w:p>
        </w:tc>
        <w:tc>
          <w:tcPr>
            <w:tcW w:w="1117" w:type="dxa"/>
            <w:vAlign w:val="top"/>
          </w:tcPr>
          <w:p w14:paraId="19AB068C" w14:textId="5A095BDB" w:rsidR="00A81DE7" w:rsidRPr="00E114A4" w:rsidRDefault="00A81DE7" w:rsidP="00A81DE7">
            <w:pPr>
              <w:spacing w:after="120"/>
              <w:jc w:val="center"/>
            </w:pPr>
            <w:r w:rsidRPr="00432D32">
              <w:t>Kachess*</w:t>
            </w:r>
          </w:p>
        </w:tc>
        <w:tc>
          <w:tcPr>
            <w:tcW w:w="2052" w:type="dxa"/>
            <w:vAlign w:val="top"/>
          </w:tcPr>
          <w:p w14:paraId="5126DA29" w14:textId="3415D287" w:rsidR="00A81DE7" w:rsidRPr="00E114A4" w:rsidRDefault="00A81DE7" w:rsidP="00A81DE7">
            <w:pPr>
              <w:spacing w:after="120"/>
              <w:jc w:val="center"/>
            </w:pPr>
            <w:r w:rsidRPr="00432D32">
              <w:t>10/27/2024 23:24</w:t>
            </w:r>
          </w:p>
        </w:tc>
        <w:tc>
          <w:tcPr>
            <w:tcW w:w="2053" w:type="dxa"/>
            <w:vAlign w:val="top"/>
          </w:tcPr>
          <w:p w14:paraId="5A8C44AA" w14:textId="443A4315" w:rsidR="00A81DE7" w:rsidRPr="00E114A4" w:rsidRDefault="00A81DE7" w:rsidP="00A81DE7">
            <w:pPr>
              <w:spacing w:after="120"/>
              <w:jc w:val="center"/>
            </w:pPr>
            <w:r w:rsidRPr="00432D32">
              <w:t>10/27/2024 23:27</w:t>
            </w:r>
          </w:p>
        </w:tc>
      </w:tr>
      <w:tr w:rsidR="00A81DE7" w:rsidRPr="00E114A4" w14:paraId="677E67D6" w14:textId="77777777" w:rsidTr="00B52B0B">
        <w:trPr>
          <w:trHeight w:val="300"/>
        </w:trPr>
        <w:tc>
          <w:tcPr>
            <w:tcW w:w="838" w:type="dxa"/>
            <w:vAlign w:val="top"/>
          </w:tcPr>
          <w:p w14:paraId="2F36D108" w14:textId="0A2C65C2" w:rsidR="00A81DE7" w:rsidRPr="00E114A4" w:rsidRDefault="00A81DE7" w:rsidP="00A81DE7">
            <w:pPr>
              <w:spacing w:after="120"/>
              <w:jc w:val="center"/>
            </w:pPr>
            <w:r w:rsidRPr="00432D32">
              <w:t>2022</w:t>
            </w:r>
          </w:p>
        </w:tc>
        <w:tc>
          <w:tcPr>
            <w:tcW w:w="1380" w:type="dxa"/>
            <w:vAlign w:val="top"/>
          </w:tcPr>
          <w:p w14:paraId="64FDF6AC" w14:textId="644870E2" w:rsidR="00A81DE7" w:rsidRPr="00E114A4" w:rsidRDefault="00A81DE7" w:rsidP="00A81DE7">
            <w:pPr>
              <w:spacing w:after="120"/>
              <w:jc w:val="center"/>
            </w:pPr>
            <w:r w:rsidRPr="00432D32">
              <w:t>USFWS</w:t>
            </w:r>
          </w:p>
        </w:tc>
        <w:tc>
          <w:tcPr>
            <w:tcW w:w="1920" w:type="dxa"/>
            <w:vAlign w:val="top"/>
          </w:tcPr>
          <w:p w14:paraId="7DED225C" w14:textId="4A1F6ACA" w:rsidR="00A81DE7" w:rsidRPr="00E114A4" w:rsidRDefault="00A81DE7" w:rsidP="00A81DE7">
            <w:pPr>
              <w:spacing w:after="120"/>
              <w:jc w:val="center"/>
            </w:pPr>
            <w:r w:rsidRPr="00432D32">
              <w:t>3DD.003D481194</w:t>
            </w:r>
          </w:p>
        </w:tc>
        <w:tc>
          <w:tcPr>
            <w:tcW w:w="1117" w:type="dxa"/>
            <w:vAlign w:val="top"/>
          </w:tcPr>
          <w:p w14:paraId="0D4C299F" w14:textId="3250954F" w:rsidR="00A81DE7" w:rsidRPr="00E114A4" w:rsidRDefault="00A81DE7" w:rsidP="00A81DE7">
            <w:pPr>
              <w:spacing w:after="120"/>
              <w:jc w:val="center"/>
            </w:pPr>
            <w:r w:rsidRPr="00432D32">
              <w:t>Kachess</w:t>
            </w:r>
          </w:p>
        </w:tc>
        <w:tc>
          <w:tcPr>
            <w:tcW w:w="2052" w:type="dxa"/>
            <w:vAlign w:val="top"/>
          </w:tcPr>
          <w:p w14:paraId="3DE57887" w14:textId="587CCDF1" w:rsidR="00A81DE7" w:rsidRPr="00E114A4" w:rsidRDefault="00A81DE7" w:rsidP="00A81DE7">
            <w:pPr>
              <w:spacing w:after="120"/>
              <w:jc w:val="center"/>
            </w:pPr>
            <w:r w:rsidRPr="00432D32">
              <w:t>11/14/2024 08:05</w:t>
            </w:r>
          </w:p>
        </w:tc>
        <w:tc>
          <w:tcPr>
            <w:tcW w:w="2053" w:type="dxa"/>
            <w:vAlign w:val="top"/>
          </w:tcPr>
          <w:p w14:paraId="274D9CA0" w14:textId="46F57303" w:rsidR="00A81DE7" w:rsidRPr="00E114A4" w:rsidRDefault="00A81DE7" w:rsidP="00A81DE7">
            <w:pPr>
              <w:spacing w:after="120"/>
              <w:jc w:val="center"/>
            </w:pPr>
            <w:r w:rsidRPr="00432D32">
              <w:t>11/14/2024 11:37</w:t>
            </w:r>
          </w:p>
        </w:tc>
      </w:tr>
      <w:tr w:rsidR="00A81DE7" w:rsidRPr="00E114A4" w14:paraId="3AB65012" w14:textId="77777777" w:rsidTr="00B52B0B">
        <w:trPr>
          <w:trHeight w:val="300"/>
        </w:trPr>
        <w:tc>
          <w:tcPr>
            <w:tcW w:w="838" w:type="dxa"/>
            <w:vAlign w:val="top"/>
          </w:tcPr>
          <w:p w14:paraId="08373BCD" w14:textId="514A1979" w:rsidR="00A81DE7" w:rsidRPr="00E114A4" w:rsidRDefault="00A81DE7" w:rsidP="00A81DE7">
            <w:pPr>
              <w:spacing w:after="120"/>
              <w:jc w:val="center"/>
            </w:pPr>
            <w:r w:rsidRPr="00432D32">
              <w:t>2022</w:t>
            </w:r>
          </w:p>
        </w:tc>
        <w:tc>
          <w:tcPr>
            <w:tcW w:w="1380" w:type="dxa"/>
            <w:vAlign w:val="top"/>
          </w:tcPr>
          <w:p w14:paraId="49FDDEC5" w14:textId="22C01991" w:rsidR="00A81DE7" w:rsidRPr="00E114A4" w:rsidRDefault="00A81DE7" w:rsidP="00A81DE7">
            <w:pPr>
              <w:spacing w:after="120"/>
              <w:jc w:val="center"/>
            </w:pPr>
            <w:r w:rsidRPr="00432D32">
              <w:t>USFWS</w:t>
            </w:r>
          </w:p>
        </w:tc>
        <w:tc>
          <w:tcPr>
            <w:tcW w:w="1920" w:type="dxa"/>
            <w:vAlign w:val="top"/>
          </w:tcPr>
          <w:p w14:paraId="2B58075B" w14:textId="3EA184A7" w:rsidR="00A81DE7" w:rsidRPr="00E114A4" w:rsidRDefault="00A81DE7" w:rsidP="00A81DE7">
            <w:pPr>
              <w:spacing w:after="120"/>
              <w:jc w:val="center"/>
            </w:pPr>
            <w:r w:rsidRPr="00432D32">
              <w:t>3DD.003D4811A9</w:t>
            </w:r>
          </w:p>
        </w:tc>
        <w:tc>
          <w:tcPr>
            <w:tcW w:w="1117" w:type="dxa"/>
            <w:vAlign w:val="top"/>
          </w:tcPr>
          <w:p w14:paraId="6B1EF517" w14:textId="556ABE41" w:rsidR="00A81DE7" w:rsidRPr="00E114A4" w:rsidRDefault="00A81DE7" w:rsidP="00A81DE7">
            <w:pPr>
              <w:spacing w:after="120"/>
              <w:jc w:val="center"/>
            </w:pPr>
            <w:r w:rsidRPr="00432D32">
              <w:t>Kachess</w:t>
            </w:r>
          </w:p>
        </w:tc>
        <w:tc>
          <w:tcPr>
            <w:tcW w:w="2052" w:type="dxa"/>
            <w:vAlign w:val="top"/>
          </w:tcPr>
          <w:p w14:paraId="1DAD54B1" w14:textId="7B11974E" w:rsidR="00A81DE7" w:rsidRPr="00E114A4" w:rsidRDefault="00A81DE7" w:rsidP="00A81DE7">
            <w:pPr>
              <w:spacing w:after="120"/>
              <w:jc w:val="center"/>
            </w:pPr>
            <w:r w:rsidRPr="00432D32">
              <w:t>10/28/2024 02:30</w:t>
            </w:r>
          </w:p>
        </w:tc>
        <w:tc>
          <w:tcPr>
            <w:tcW w:w="2053" w:type="dxa"/>
            <w:vAlign w:val="top"/>
          </w:tcPr>
          <w:p w14:paraId="1D96BBFB" w14:textId="6CE6876A" w:rsidR="00A81DE7" w:rsidRPr="00E114A4" w:rsidRDefault="00A81DE7" w:rsidP="00A81DE7">
            <w:pPr>
              <w:spacing w:after="120"/>
              <w:jc w:val="center"/>
            </w:pPr>
            <w:r w:rsidRPr="00432D32">
              <w:t>11/06/2024 04:08</w:t>
            </w:r>
          </w:p>
        </w:tc>
      </w:tr>
      <w:tr w:rsidR="00A81DE7" w:rsidRPr="00E114A4" w14:paraId="10F3477D" w14:textId="77777777" w:rsidTr="00B52B0B">
        <w:trPr>
          <w:trHeight w:val="300"/>
        </w:trPr>
        <w:tc>
          <w:tcPr>
            <w:tcW w:w="838" w:type="dxa"/>
            <w:vAlign w:val="top"/>
          </w:tcPr>
          <w:p w14:paraId="04717B6F" w14:textId="62E5E5EA" w:rsidR="00A81DE7" w:rsidRPr="00E114A4" w:rsidRDefault="00A81DE7" w:rsidP="00A81DE7">
            <w:pPr>
              <w:spacing w:after="120"/>
              <w:jc w:val="center"/>
            </w:pPr>
            <w:r w:rsidRPr="00432D32">
              <w:t>2022</w:t>
            </w:r>
          </w:p>
        </w:tc>
        <w:tc>
          <w:tcPr>
            <w:tcW w:w="1380" w:type="dxa"/>
            <w:vAlign w:val="top"/>
          </w:tcPr>
          <w:p w14:paraId="1098FB70" w14:textId="28B23E51" w:rsidR="00A81DE7" w:rsidRPr="00E114A4" w:rsidRDefault="00A81DE7" w:rsidP="00A81DE7">
            <w:pPr>
              <w:spacing w:after="120"/>
              <w:jc w:val="center"/>
            </w:pPr>
            <w:r w:rsidRPr="00432D32">
              <w:t>USFWS</w:t>
            </w:r>
          </w:p>
        </w:tc>
        <w:tc>
          <w:tcPr>
            <w:tcW w:w="1920" w:type="dxa"/>
            <w:vAlign w:val="top"/>
          </w:tcPr>
          <w:p w14:paraId="57F2AE4F" w14:textId="590D6A03" w:rsidR="00A81DE7" w:rsidRPr="00E114A4" w:rsidRDefault="00A81DE7" w:rsidP="00A81DE7">
            <w:pPr>
              <w:spacing w:after="120"/>
              <w:jc w:val="center"/>
            </w:pPr>
            <w:r w:rsidRPr="00432D32">
              <w:t>3DD.003D4811BA</w:t>
            </w:r>
          </w:p>
        </w:tc>
        <w:tc>
          <w:tcPr>
            <w:tcW w:w="1117" w:type="dxa"/>
            <w:vAlign w:val="top"/>
          </w:tcPr>
          <w:p w14:paraId="1415F680" w14:textId="72A8E4F4" w:rsidR="00A81DE7" w:rsidRPr="00E114A4" w:rsidRDefault="00A81DE7" w:rsidP="00A81DE7">
            <w:pPr>
              <w:spacing w:after="120"/>
              <w:jc w:val="center"/>
            </w:pPr>
            <w:r w:rsidRPr="00432D32">
              <w:t>Kachess</w:t>
            </w:r>
          </w:p>
        </w:tc>
        <w:tc>
          <w:tcPr>
            <w:tcW w:w="2052" w:type="dxa"/>
            <w:vAlign w:val="top"/>
          </w:tcPr>
          <w:p w14:paraId="299E5243" w14:textId="54646C1C" w:rsidR="00A81DE7" w:rsidRPr="00E114A4" w:rsidRDefault="00A81DE7" w:rsidP="00A81DE7">
            <w:pPr>
              <w:spacing w:after="120"/>
              <w:jc w:val="center"/>
            </w:pPr>
            <w:r w:rsidRPr="00432D32">
              <w:t>10/28/2024 19:38</w:t>
            </w:r>
          </w:p>
        </w:tc>
        <w:tc>
          <w:tcPr>
            <w:tcW w:w="2053" w:type="dxa"/>
            <w:vAlign w:val="top"/>
          </w:tcPr>
          <w:p w14:paraId="39C68BF0" w14:textId="2B945799" w:rsidR="00A81DE7" w:rsidRPr="00E114A4" w:rsidRDefault="00A81DE7" w:rsidP="00A81DE7">
            <w:pPr>
              <w:spacing w:after="120"/>
              <w:jc w:val="center"/>
            </w:pPr>
            <w:r w:rsidRPr="00432D32">
              <w:t>10/28/2024 19:42</w:t>
            </w:r>
          </w:p>
        </w:tc>
      </w:tr>
      <w:tr w:rsidR="00A81DE7" w:rsidRPr="00E114A4" w14:paraId="15264E89" w14:textId="77777777" w:rsidTr="00B52B0B">
        <w:trPr>
          <w:trHeight w:val="300"/>
        </w:trPr>
        <w:tc>
          <w:tcPr>
            <w:tcW w:w="838" w:type="dxa"/>
            <w:vAlign w:val="top"/>
          </w:tcPr>
          <w:p w14:paraId="091CE5C0" w14:textId="74F151DC" w:rsidR="00A81DE7" w:rsidRPr="00E114A4" w:rsidRDefault="00A81DE7" w:rsidP="00A81DE7">
            <w:pPr>
              <w:spacing w:after="120"/>
              <w:jc w:val="center"/>
            </w:pPr>
            <w:r w:rsidRPr="00432D32">
              <w:t>2022</w:t>
            </w:r>
          </w:p>
        </w:tc>
        <w:tc>
          <w:tcPr>
            <w:tcW w:w="1380" w:type="dxa"/>
            <w:vAlign w:val="top"/>
          </w:tcPr>
          <w:p w14:paraId="34A6ABE0" w14:textId="68DE577C" w:rsidR="00A81DE7" w:rsidRPr="00E114A4" w:rsidRDefault="00A81DE7" w:rsidP="00A81DE7">
            <w:pPr>
              <w:spacing w:after="120"/>
              <w:jc w:val="center"/>
            </w:pPr>
            <w:r w:rsidRPr="00432D32">
              <w:t>YN</w:t>
            </w:r>
          </w:p>
        </w:tc>
        <w:tc>
          <w:tcPr>
            <w:tcW w:w="1920" w:type="dxa"/>
            <w:vAlign w:val="top"/>
          </w:tcPr>
          <w:p w14:paraId="791C81E5" w14:textId="34CF25E9" w:rsidR="00A81DE7" w:rsidRPr="00E114A4" w:rsidRDefault="00A81DE7" w:rsidP="00A81DE7">
            <w:pPr>
              <w:spacing w:after="120"/>
              <w:jc w:val="center"/>
            </w:pPr>
            <w:r w:rsidRPr="00432D32">
              <w:t>3DD.003D59D153</w:t>
            </w:r>
          </w:p>
        </w:tc>
        <w:tc>
          <w:tcPr>
            <w:tcW w:w="1117" w:type="dxa"/>
            <w:vAlign w:val="top"/>
          </w:tcPr>
          <w:p w14:paraId="55B02002" w14:textId="09EE2AC6" w:rsidR="00A81DE7" w:rsidRPr="00E114A4" w:rsidRDefault="00A81DE7" w:rsidP="00A81DE7">
            <w:pPr>
              <w:spacing w:after="120"/>
              <w:jc w:val="center"/>
            </w:pPr>
            <w:r w:rsidRPr="00432D32">
              <w:t>Kachess*</w:t>
            </w:r>
          </w:p>
        </w:tc>
        <w:tc>
          <w:tcPr>
            <w:tcW w:w="2052" w:type="dxa"/>
            <w:vAlign w:val="top"/>
          </w:tcPr>
          <w:p w14:paraId="60C8C344" w14:textId="10EB9A37" w:rsidR="00A81DE7" w:rsidRPr="00E114A4" w:rsidRDefault="00A81DE7" w:rsidP="00A81DE7">
            <w:pPr>
              <w:spacing w:after="120"/>
              <w:jc w:val="center"/>
            </w:pPr>
            <w:r w:rsidRPr="00432D32">
              <w:t>10/28/2024 20:43</w:t>
            </w:r>
          </w:p>
        </w:tc>
        <w:tc>
          <w:tcPr>
            <w:tcW w:w="2053" w:type="dxa"/>
            <w:vAlign w:val="top"/>
          </w:tcPr>
          <w:p w14:paraId="10F8000B" w14:textId="3987F0DE" w:rsidR="00A81DE7" w:rsidRPr="00E114A4" w:rsidRDefault="00A81DE7" w:rsidP="00A81DE7">
            <w:pPr>
              <w:spacing w:after="120"/>
              <w:jc w:val="center"/>
            </w:pPr>
            <w:r w:rsidRPr="00432D32">
              <w:t>10/29/2024 20:15</w:t>
            </w:r>
          </w:p>
        </w:tc>
      </w:tr>
      <w:tr w:rsidR="00A81DE7" w:rsidRPr="00E114A4" w14:paraId="53D76715" w14:textId="77777777" w:rsidTr="00B52B0B">
        <w:trPr>
          <w:trHeight w:val="285"/>
        </w:trPr>
        <w:tc>
          <w:tcPr>
            <w:tcW w:w="838" w:type="dxa"/>
            <w:vAlign w:val="top"/>
          </w:tcPr>
          <w:p w14:paraId="378F9035" w14:textId="6CFA8F2A" w:rsidR="00A81DE7" w:rsidRPr="00E114A4" w:rsidRDefault="00A81DE7" w:rsidP="00A81DE7">
            <w:pPr>
              <w:spacing w:after="120"/>
              <w:jc w:val="center"/>
            </w:pPr>
            <w:r w:rsidRPr="00432D32">
              <w:t>2022</w:t>
            </w:r>
          </w:p>
        </w:tc>
        <w:tc>
          <w:tcPr>
            <w:tcW w:w="1380" w:type="dxa"/>
            <w:vAlign w:val="top"/>
          </w:tcPr>
          <w:p w14:paraId="199C219D" w14:textId="085FAB59" w:rsidR="00A81DE7" w:rsidRPr="00E114A4" w:rsidRDefault="00A81DE7" w:rsidP="00A81DE7">
            <w:pPr>
              <w:spacing w:after="120"/>
              <w:jc w:val="center"/>
            </w:pPr>
            <w:r w:rsidRPr="00432D32">
              <w:t>YN</w:t>
            </w:r>
          </w:p>
        </w:tc>
        <w:tc>
          <w:tcPr>
            <w:tcW w:w="1920" w:type="dxa"/>
            <w:vAlign w:val="top"/>
          </w:tcPr>
          <w:p w14:paraId="15C24E24" w14:textId="18791436" w:rsidR="00A81DE7" w:rsidRPr="00E114A4" w:rsidRDefault="00A81DE7" w:rsidP="00A81DE7">
            <w:pPr>
              <w:spacing w:after="120"/>
              <w:jc w:val="center"/>
              <w:rPr>
                <w:rFonts w:eastAsia="Calibri"/>
                <w:color w:val="000000" w:themeColor="text1"/>
              </w:rPr>
            </w:pPr>
            <w:r w:rsidRPr="00432D32">
              <w:t>3DD.003D59D792</w:t>
            </w:r>
          </w:p>
        </w:tc>
        <w:tc>
          <w:tcPr>
            <w:tcW w:w="1117" w:type="dxa"/>
            <w:vAlign w:val="top"/>
          </w:tcPr>
          <w:p w14:paraId="5A3C8734" w14:textId="12AE0E31" w:rsidR="00A81DE7" w:rsidRPr="00E114A4" w:rsidRDefault="00A81DE7" w:rsidP="00A81DE7">
            <w:pPr>
              <w:spacing w:after="120"/>
              <w:jc w:val="center"/>
              <w:rPr>
                <w:rFonts w:eastAsia="Calibri"/>
                <w:color w:val="000000" w:themeColor="text1"/>
              </w:rPr>
            </w:pPr>
            <w:r w:rsidRPr="00432D32">
              <w:t>Kachess*</w:t>
            </w:r>
          </w:p>
        </w:tc>
        <w:tc>
          <w:tcPr>
            <w:tcW w:w="2052" w:type="dxa"/>
            <w:vAlign w:val="top"/>
          </w:tcPr>
          <w:p w14:paraId="5F1BC4B5" w14:textId="06BE80F4" w:rsidR="00A81DE7" w:rsidRPr="00E114A4" w:rsidRDefault="00A81DE7" w:rsidP="00A81DE7">
            <w:pPr>
              <w:spacing w:after="120"/>
              <w:jc w:val="center"/>
            </w:pPr>
            <w:r w:rsidRPr="00432D32">
              <w:t>10/28/2024 00:23</w:t>
            </w:r>
          </w:p>
        </w:tc>
        <w:tc>
          <w:tcPr>
            <w:tcW w:w="2053" w:type="dxa"/>
            <w:vAlign w:val="top"/>
          </w:tcPr>
          <w:p w14:paraId="47564665" w14:textId="3C3E4347" w:rsidR="00A81DE7" w:rsidRPr="00E114A4" w:rsidRDefault="00A81DE7" w:rsidP="00A81DE7">
            <w:pPr>
              <w:spacing w:after="120"/>
              <w:jc w:val="center"/>
              <w:rPr>
                <w:rFonts w:eastAsia="Calibri"/>
                <w:color w:val="000000" w:themeColor="text1"/>
              </w:rPr>
            </w:pPr>
            <w:r w:rsidRPr="00432D32">
              <w:t>11/05/2024 01:16</w:t>
            </w:r>
          </w:p>
        </w:tc>
      </w:tr>
    </w:tbl>
    <w:p w14:paraId="443643EF" w14:textId="0ED23BDD" w:rsidR="000F2B10" w:rsidRPr="00E114A4" w:rsidRDefault="000F2B10" w:rsidP="000F2B10">
      <w:r w:rsidRPr="00E114A4">
        <w:t>* unverified</w:t>
      </w:r>
      <w:r w:rsidR="00EF753D">
        <w:t xml:space="preserve"> </w:t>
      </w:r>
      <w:r w:rsidR="00EF753D">
        <w:t>with genetics</w:t>
      </w:r>
    </w:p>
    <w:p w14:paraId="0880EEC3" w14:textId="77777777" w:rsidR="009E4070" w:rsidRPr="00E114A4" w:rsidRDefault="009E4070" w:rsidP="003C6A35">
      <w:pPr>
        <w:ind w:right="288"/>
        <w:rPr>
          <w:rFonts w:cstheme="minorHAnsi"/>
        </w:rPr>
      </w:pPr>
    </w:p>
    <w:p w14:paraId="729DB268" w14:textId="072C0199" w:rsidR="009E4070" w:rsidRPr="00E114A4" w:rsidRDefault="009E4070" w:rsidP="009E4070">
      <w:pPr>
        <w:rPr>
          <w:sz w:val="24"/>
          <w:szCs w:val="24"/>
        </w:rPr>
      </w:pPr>
      <w:r w:rsidRPr="00E114A4">
        <w:rPr>
          <w:b/>
          <w:bCs/>
          <w:sz w:val="24"/>
          <w:szCs w:val="24"/>
        </w:rPr>
        <w:t xml:space="preserve">Table </w:t>
      </w:r>
      <w:r w:rsidR="00D20E09" w:rsidRPr="00E114A4">
        <w:rPr>
          <w:b/>
          <w:bCs/>
          <w:sz w:val="24"/>
          <w:szCs w:val="24"/>
        </w:rPr>
        <w:t>B</w:t>
      </w:r>
      <w:r w:rsidR="0005799E">
        <w:rPr>
          <w:b/>
          <w:bCs/>
          <w:sz w:val="24"/>
          <w:szCs w:val="24"/>
        </w:rPr>
        <w:t>6</w:t>
      </w:r>
      <w:r w:rsidRPr="00E114A4">
        <w:rPr>
          <w:sz w:val="24"/>
          <w:szCs w:val="24"/>
        </w:rPr>
        <w:t xml:space="preserve">. Bull Trout detected at Box Canyon </w:t>
      </w:r>
      <w:r w:rsidR="00F72FD1">
        <w:rPr>
          <w:sz w:val="24"/>
          <w:szCs w:val="24"/>
        </w:rPr>
        <w:t xml:space="preserve">Creek </w:t>
      </w:r>
      <w:r w:rsidRPr="00E114A4">
        <w:rPr>
          <w:sz w:val="24"/>
          <w:szCs w:val="24"/>
        </w:rPr>
        <w:t>antennas (</w:t>
      </w:r>
      <w:r w:rsidRPr="00E114A4">
        <w:rPr>
          <w:b/>
          <w:bCs/>
          <w:sz w:val="24"/>
          <w:szCs w:val="24"/>
        </w:rPr>
        <w:t>BOX1</w:t>
      </w:r>
      <w:r w:rsidR="00F72FD1" w:rsidRPr="00F72FD1">
        <w:rPr>
          <w:sz w:val="24"/>
          <w:szCs w:val="24"/>
        </w:rPr>
        <w:t>,</w:t>
      </w:r>
      <w:r w:rsidR="00F72FD1">
        <w:rPr>
          <w:b/>
          <w:bCs/>
          <w:sz w:val="24"/>
          <w:szCs w:val="24"/>
        </w:rPr>
        <w:t xml:space="preserve"> </w:t>
      </w:r>
      <w:r w:rsidRPr="00E114A4">
        <w:rPr>
          <w:b/>
          <w:bCs/>
          <w:sz w:val="24"/>
          <w:szCs w:val="24"/>
        </w:rPr>
        <w:t>BOX2</w:t>
      </w:r>
      <w:r w:rsidRPr="00E114A4">
        <w:rPr>
          <w:sz w:val="24"/>
          <w:szCs w:val="24"/>
        </w:rPr>
        <w:t>) in 202</w:t>
      </w:r>
      <w:r w:rsidR="00F72FD1">
        <w:rPr>
          <w:sz w:val="24"/>
          <w:szCs w:val="24"/>
        </w:rPr>
        <w:t>4</w:t>
      </w:r>
      <w:r w:rsidRPr="00E114A4">
        <w:rPr>
          <w:sz w:val="24"/>
          <w:szCs w:val="24"/>
        </w:rPr>
        <w:t>.</w:t>
      </w:r>
    </w:p>
    <w:tbl>
      <w:tblPr>
        <w:tblStyle w:val="BBBasic"/>
        <w:tblW w:w="9360" w:type="dxa"/>
        <w:tblLayout w:type="fixed"/>
        <w:tblLook w:val="04A0" w:firstRow="1" w:lastRow="0" w:firstColumn="1" w:lastColumn="0" w:noHBand="0" w:noVBand="1"/>
      </w:tblPr>
      <w:tblGrid>
        <w:gridCol w:w="750"/>
        <w:gridCol w:w="1365"/>
        <w:gridCol w:w="1890"/>
        <w:gridCol w:w="1395"/>
        <w:gridCol w:w="1890"/>
        <w:gridCol w:w="2070"/>
      </w:tblGrid>
      <w:tr w:rsidR="007603F0" w:rsidRPr="00E114A4" w14:paraId="7A3B3620" w14:textId="77777777" w:rsidTr="3DCC8C64">
        <w:trPr>
          <w:cnfStyle w:val="100000000000" w:firstRow="1" w:lastRow="0" w:firstColumn="0" w:lastColumn="0" w:oddVBand="0" w:evenVBand="0" w:oddHBand="0" w:evenHBand="0" w:firstRowFirstColumn="0" w:firstRowLastColumn="0" w:lastRowFirstColumn="0" w:lastRowLastColumn="0"/>
          <w:trHeight w:val="345"/>
        </w:trPr>
        <w:tc>
          <w:tcPr>
            <w:tcW w:w="750" w:type="dxa"/>
          </w:tcPr>
          <w:p w14:paraId="2CFE2504" w14:textId="77777777" w:rsidR="009E4070" w:rsidRPr="00E114A4" w:rsidRDefault="7B88BAB1" w:rsidP="00440F55">
            <w:pPr>
              <w:spacing w:after="120"/>
            </w:pPr>
            <w:r w:rsidRPr="00E114A4">
              <w:rPr>
                <w:rFonts w:ascii="Calibri" w:eastAsia="Calibri" w:hAnsi="Calibri" w:cs="Calibri"/>
                <w:color w:val="000000" w:themeColor="text1"/>
              </w:rPr>
              <w:t>Mark Year</w:t>
            </w:r>
          </w:p>
        </w:tc>
        <w:tc>
          <w:tcPr>
            <w:tcW w:w="1365" w:type="dxa"/>
          </w:tcPr>
          <w:p w14:paraId="2CDEC606" w14:textId="77777777" w:rsidR="009E4070" w:rsidRPr="00E114A4" w:rsidRDefault="7B88BAB1" w:rsidP="00440F55">
            <w:pPr>
              <w:spacing w:after="120"/>
            </w:pPr>
            <w:r w:rsidRPr="00E114A4">
              <w:rPr>
                <w:rFonts w:ascii="Calibri" w:eastAsia="Calibri" w:hAnsi="Calibri" w:cs="Calibri"/>
                <w:color w:val="000000" w:themeColor="text1"/>
              </w:rPr>
              <w:t>Organization</w:t>
            </w:r>
          </w:p>
        </w:tc>
        <w:tc>
          <w:tcPr>
            <w:tcW w:w="1890" w:type="dxa"/>
          </w:tcPr>
          <w:p w14:paraId="795F972A" w14:textId="0AFB8655" w:rsidR="009E4070" w:rsidRPr="00E114A4" w:rsidRDefault="00AA1C08" w:rsidP="00440F55">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395" w:type="dxa"/>
          </w:tcPr>
          <w:p w14:paraId="63370EEE" w14:textId="77777777" w:rsidR="009E4070" w:rsidRPr="00E114A4" w:rsidRDefault="7B88BAB1" w:rsidP="00440F55">
            <w:pPr>
              <w:spacing w:after="120"/>
            </w:pPr>
            <w:r w:rsidRPr="00E114A4">
              <w:t>Origin</w:t>
            </w:r>
          </w:p>
        </w:tc>
        <w:tc>
          <w:tcPr>
            <w:tcW w:w="1890" w:type="dxa"/>
          </w:tcPr>
          <w:p w14:paraId="5244B739" w14:textId="77777777" w:rsidR="009E4070" w:rsidRPr="00E114A4" w:rsidRDefault="7B88BAB1" w:rsidP="00440F55">
            <w:pPr>
              <w:spacing w:after="120"/>
            </w:pPr>
            <w:r w:rsidRPr="00E114A4">
              <w:rPr>
                <w:rFonts w:ascii="Calibri" w:eastAsia="Calibri" w:hAnsi="Calibri" w:cs="Calibri"/>
                <w:color w:val="000000" w:themeColor="text1"/>
              </w:rPr>
              <w:t>First Detection</w:t>
            </w:r>
          </w:p>
        </w:tc>
        <w:tc>
          <w:tcPr>
            <w:tcW w:w="2070" w:type="dxa"/>
          </w:tcPr>
          <w:p w14:paraId="3135DBBA" w14:textId="77777777" w:rsidR="009E4070" w:rsidRPr="00E114A4" w:rsidRDefault="7B88BAB1" w:rsidP="00440F55">
            <w:pPr>
              <w:spacing w:after="120"/>
            </w:pPr>
            <w:r w:rsidRPr="00E114A4">
              <w:rPr>
                <w:rFonts w:ascii="Calibri" w:eastAsia="Calibri" w:hAnsi="Calibri" w:cs="Calibri"/>
                <w:color w:val="000000" w:themeColor="text1"/>
              </w:rPr>
              <w:t>Last Detection</w:t>
            </w:r>
          </w:p>
        </w:tc>
      </w:tr>
      <w:tr w:rsidR="00806F0B" w:rsidRPr="00E114A4" w14:paraId="25C7A37D" w14:textId="77777777" w:rsidTr="3DCC8C64">
        <w:trPr>
          <w:trHeight w:val="300"/>
        </w:trPr>
        <w:tc>
          <w:tcPr>
            <w:tcW w:w="750" w:type="dxa"/>
            <w:vAlign w:val="top"/>
          </w:tcPr>
          <w:p w14:paraId="4C98555F" w14:textId="251F7BFC" w:rsidR="00806F0B" w:rsidRPr="00E114A4" w:rsidRDefault="00806F0B" w:rsidP="00806F0B">
            <w:pPr>
              <w:spacing w:after="120"/>
              <w:jc w:val="center"/>
            </w:pPr>
            <w:r w:rsidRPr="00E142D9">
              <w:t>2020</w:t>
            </w:r>
          </w:p>
        </w:tc>
        <w:tc>
          <w:tcPr>
            <w:tcW w:w="1365" w:type="dxa"/>
            <w:vAlign w:val="top"/>
          </w:tcPr>
          <w:p w14:paraId="0B0FFF26" w14:textId="25A4428C" w:rsidR="00806F0B" w:rsidRPr="00E114A4" w:rsidRDefault="00806F0B" w:rsidP="00806F0B">
            <w:pPr>
              <w:spacing w:after="120"/>
              <w:jc w:val="center"/>
            </w:pPr>
            <w:r w:rsidRPr="00E142D9">
              <w:t>YN</w:t>
            </w:r>
          </w:p>
        </w:tc>
        <w:tc>
          <w:tcPr>
            <w:tcW w:w="1890" w:type="dxa"/>
            <w:vAlign w:val="top"/>
          </w:tcPr>
          <w:p w14:paraId="7FBBFBEA" w14:textId="0AAA3113" w:rsidR="00806F0B" w:rsidRPr="00E114A4" w:rsidRDefault="00806F0B" w:rsidP="00806F0B">
            <w:pPr>
              <w:spacing w:after="120"/>
              <w:jc w:val="center"/>
              <w:rPr>
                <w:rFonts w:eastAsia="Calibri"/>
                <w:color w:val="000000" w:themeColor="text1"/>
              </w:rPr>
            </w:pPr>
            <w:r w:rsidRPr="00E142D9">
              <w:t>3DD.00774A62B7</w:t>
            </w:r>
          </w:p>
        </w:tc>
        <w:tc>
          <w:tcPr>
            <w:tcW w:w="1395" w:type="dxa"/>
            <w:vAlign w:val="top"/>
          </w:tcPr>
          <w:p w14:paraId="69BC392A" w14:textId="56A0EA04" w:rsidR="00806F0B" w:rsidRPr="00E114A4" w:rsidRDefault="00806F0B" w:rsidP="00806F0B">
            <w:pPr>
              <w:spacing w:after="120"/>
              <w:jc w:val="center"/>
              <w:rPr>
                <w:rFonts w:eastAsia="Calibri"/>
                <w:color w:val="000000" w:themeColor="text1"/>
              </w:rPr>
            </w:pPr>
            <w:r w:rsidRPr="00E142D9">
              <w:t>Kachess*</w:t>
            </w:r>
          </w:p>
        </w:tc>
        <w:tc>
          <w:tcPr>
            <w:tcW w:w="1890" w:type="dxa"/>
            <w:vAlign w:val="top"/>
          </w:tcPr>
          <w:p w14:paraId="74E9F585" w14:textId="581A8DE7" w:rsidR="00806F0B" w:rsidRPr="00E114A4" w:rsidRDefault="00806F0B" w:rsidP="00806F0B">
            <w:pPr>
              <w:spacing w:after="120"/>
              <w:jc w:val="center"/>
            </w:pPr>
            <w:r w:rsidRPr="00E142D9">
              <w:t>11/05/2024 01:07</w:t>
            </w:r>
          </w:p>
        </w:tc>
        <w:tc>
          <w:tcPr>
            <w:tcW w:w="2070" w:type="dxa"/>
            <w:vAlign w:val="top"/>
          </w:tcPr>
          <w:p w14:paraId="4E7CD36C" w14:textId="05426344" w:rsidR="00806F0B" w:rsidRPr="00E114A4" w:rsidRDefault="00806F0B" w:rsidP="00806F0B">
            <w:pPr>
              <w:spacing w:after="120"/>
              <w:jc w:val="center"/>
            </w:pPr>
            <w:r w:rsidRPr="00E142D9">
              <w:t>11/05/2024 01:07</w:t>
            </w:r>
          </w:p>
        </w:tc>
      </w:tr>
      <w:tr w:rsidR="00806F0B" w:rsidRPr="00E114A4" w14:paraId="39657B9B" w14:textId="77777777" w:rsidTr="3DCC8C64">
        <w:trPr>
          <w:trHeight w:val="285"/>
        </w:trPr>
        <w:tc>
          <w:tcPr>
            <w:tcW w:w="750" w:type="dxa"/>
            <w:vAlign w:val="top"/>
          </w:tcPr>
          <w:p w14:paraId="2C790EDE" w14:textId="5BA6AC09" w:rsidR="00806F0B" w:rsidRPr="00E114A4" w:rsidRDefault="00806F0B" w:rsidP="00806F0B">
            <w:pPr>
              <w:spacing w:after="120"/>
              <w:jc w:val="center"/>
              <w:rPr>
                <w:color w:val="000000"/>
              </w:rPr>
            </w:pPr>
            <w:r w:rsidRPr="00E142D9">
              <w:t>2021</w:t>
            </w:r>
          </w:p>
        </w:tc>
        <w:tc>
          <w:tcPr>
            <w:tcW w:w="1365" w:type="dxa"/>
            <w:vAlign w:val="top"/>
          </w:tcPr>
          <w:p w14:paraId="3B3C3563" w14:textId="6142DB3D" w:rsidR="00806F0B" w:rsidRPr="00E114A4" w:rsidRDefault="00806F0B" w:rsidP="00806F0B">
            <w:pPr>
              <w:spacing w:after="120"/>
              <w:jc w:val="center"/>
              <w:rPr>
                <w:color w:val="000000"/>
              </w:rPr>
            </w:pPr>
            <w:r w:rsidRPr="00E142D9">
              <w:t>USFWS</w:t>
            </w:r>
          </w:p>
        </w:tc>
        <w:tc>
          <w:tcPr>
            <w:tcW w:w="1890" w:type="dxa"/>
            <w:vAlign w:val="top"/>
          </w:tcPr>
          <w:p w14:paraId="0FD8EF89" w14:textId="5799E040" w:rsidR="00806F0B" w:rsidRPr="00E114A4" w:rsidRDefault="00806F0B" w:rsidP="00806F0B">
            <w:pPr>
              <w:spacing w:after="120"/>
              <w:jc w:val="center"/>
              <w:rPr>
                <w:color w:val="000000"/>
              </w:rPr>
            </w:pPr>
            <w:r w:rsidRPr="00E142D9">
              <w:t>3DD.003D481162</w:t>
            </w:r>
          </w:p>
        </w:tc>
        <w:tc>
          <w:tcPr>
            <w:tcW w:w="1395" w:type="dxa"/>
            <w:vAlign w:val="top"/>
          </w:tcPr>
          <w:p w14:paraId="106A02B6" w14:textId="4D83BF1B" w:rsidR="00806F0B" w:rsidRPr="00E114A4" w:rsidRDefault="00806F0B" w:rsidP="00806F0B">
            <w:pPr>
              <w:spacing w:after="120"/>
              <w:jc w:val="center"/>
              <w:rPr>
                <w:color w:val="000000"/>
              </w:rPr>
            </w:pPr>
            <w:r w:rsidRPr="00E142D9">
              <w:t>Kachess*</w:t>
            </w:r>
          </w:p>
        </w:tc>
        <w:tc>
          <w:tcPr>
            <w:tcW w:w="1890" w:type="dxa"/>
            <w:vAlign w:val="top"/>
          </w:tcPr>
          <w:p w14:paraId="4DF6AC79" w14:textId="16BD3752" w:rsidR="00806F0B" w:rsidRPr="00E114A4" w:rsidRDefault="00806F0B" w:rsidP="00806F0B">
            <w:pPr>
              <w:spacing w:after="120"/>
              <w:jc w:val="center"/>
              <w:rPr>
                <w:color w:val="000000"/>
              </w:rPr>
            </w:pPr>
            <w:r w:rsidRPr="00E142D9">
              <w:t>10/19/2024 22:28</w:t>
            </w:r>
          </w:p>
        </w:tc>
        <w:tc>
          <w:tcPr>
            <w:tcW w:w="2070" w:type="dxa"/>
            <w:vAlign w:val="top"/>
          </w:tcPr>
          <w:p w14:paraId="0B438C2E" w14:textId="3F094D2F" w:rsidR="00806F0B" w:rsidRPr="00E114A4" w:rsidRDefault="00806F0B" w:rsidP="00806F0B">
            <w:pPr>
              <w:spacing w:after="120"/>
              <w:jc w:val="center"/>
              <w:rPr>
                <w:color w:val="000000"/>
              </w:rPr>
            </w:pPr>
            <w:r w:rsidRPr="00E142D9">
              <w:t>10/27/2024 23:29</w:t>
            </w:r>
          </w:p>
        </w:tc>
      </w:tr>
      <w:tr w:rsidR="00806F0B" w:rsidRPr="00E114A4" w14:paraId="4AD71540" w14:textId="77777777" w:rsidTr="3DCC8C64">
        <w:trPr>
          <w:trHeight w:val="285"/>
        </w:trPr>
        <w:tc>
          <w:tcPr>
            <w:tcW w:w="750" w:type="dxa"/>
            <w:vAlign w:val="top"/>
          </w:tcPr>
          <w:p w14:paraId="58B50757" w14:textId="3496299D" w:rsidR="00806F0B" w:rsidRPr="00E114A4" w:rsidRDefault="00806F0B" w:rsidP="00806F0B">
            <w:pPr>
              <w:spacing w:after="120"/>
              <w:jc w:val="center"/>
            </w:pPr>
            <w:r w:rsidRPr="00E142D9">
              <w:t>2021</w:t>
            </w:r>
          </w:p>
        </w:tc>
        <w:tc>
          <w:tcPr>
            <w:tcW w:w="1365" w:type="dxa"/>
            <w:vAlign w:val="top"/>
          </w:tcPr>
          <w:p w14:paraId="33E76B60" w14:textId="169D646B" w:rsidR="00806F0B" w:rsidRPr="00E114A4" w:rsidRDefault="00806F0B" w:rsidP="00806F0B">
            <w:pPr>
              <w:spacing w:after="120"/>
              <w:jc w:val="center"/>
            </w:pPr>
            <w:r w:rsidRPr="00E142D9">
              <w:t>USFWS</w:t>
            </w:r>
          </w:p>
        </w:tc>
        <w:tc>
          <w:tcPr>
            <w:tcW w:w="1890" w:type="dxa"/>
            <w:vAlign w:val="top"/>
          </w:tcPr>
          <w:p w14:paraId="500F0263" w14:textId="49CB6D24" w:rsidR="00806F0B" w:rsidRPr="00E114A4" w:rsidRDefault="00806F0B" w:rsidP="00806F0B">
            <w:pPr>
              <w:spacing w:after="120"/>
              <w:jc w:val="center"/>
              <w:rPr>
                <w:rFonts w:eastAsia="Calibri"/>
                <w:color w:val="000000" w:themeColor="text1"/>
              </w:rPr>
            </w:pPr>
            <w:r w:rsidRPr="00E142D9">
              <w:t>3DD.003D4811B9</w:t>
            </w:r>
          </w:p>
        </w:tc>
        <w:tc>
          <w:tcPr>
            <w:tcW w:w="1395" w:type="dxa"/>
            <w:vAlign w:val="top"/>
          </w:tcPr>
          <w:p w14:paraId="6ADB78DD" w14:textId="19026660" w:rsidR="00806F0B" w:rsidRPr="00E114A4" w:rsidRDefault="00806F0B" w:rsidP="00806F0B">
            <w:pPr>
              <w:spacing w:after="120"/>
              <w:jc w:val="center"/>
            </w:pPr>
            <w:r w:rsidRPr="00E142D9">
              <w:t>Kachess*</w:t>
            </w:r>
          </w:p>
        </w:tc>
        <w:tc>
          <w:tcPr>
            <w:tcW w:w="1890" w:type="dxa"/>
            <w:vAlign w:val="top"/>
          </w:tcPr>
          <w:p w14:paraId="00B89B84" w14:textId="7AF26789" w:rsidR="00806F0B" w:rsidRPr="00E114A4" w:rsidRDefault="00806F0B" w:rsidP="00806F0B">
            <w:pPr>
              <w:spacing w:after="120"/>
              <w:jc w:val="center"/>
            </w:pPr>
            <w:r w:rsidRPr="00E142D9">
              <w:t>10/26/2024 22:43</w:t>
            </w:r>
          </w:p>
        </w:tc>
        <w:tc>
          <w:tcPr>
            <w:tcW w:w="2070" w:type="dxa"/>
            <w:vAlign w:val="top"/>
          </w:tcPr>
          <w:p w14:paraId="4532D9B7" w14:textId="496BB952" w:rsidR="00806F0B" w:rsidRPr="00E114A4" w:rsidRDefault="00806F0B" w:rsidP="00806F0B">
            <w:pPr>
              <w:spacing w:after="120"/>
              <w:jc w:val="center"/>
              <w:rPr>
                <w:rFonts w:eastAsia="Calibri"/>
                <w:color w:val="000000" w:themeColor="text1"/>
              </w:rPr>
            </w:pPr>
            <w:r w:rsidRPr="00E142D9">
              <w:t>10/30/2024 18:45</w:t>
            </w:r>
          </w:p>
        </w:tc>
      </w:tr>
      <w:tr w:rsidR="00806F0B" w:rsidRPr="00E114A4" w14:paraId="3E9235C0" w14:textId="77777777" w:rsidTr="3DCC8C64">
        <w:trPr>
          <w:trHeight w:val="285"/>
        </w:trPr>
        <w:tc>
          <w:tcPr>
            <w:tcW w:w="750" w:type="dxa"/>
            <w:vAlign w:val="top"/>
          </w:tcPr>
          <w:p w14:paraId="15FAA8CA" w14:textId="656DA9F5" w:rsidR="00806F0B" w:rsidRPr="00E114A4" w:rsidRDefault="00806F0B" w:rsidP="00806F0B">
            <w:pPr>
              <w:spacing w:after="120"/>
              <w:jc w:val="center"/>
            </w:pPr>
            <w:r w:rsidRPr="00E142D9">
              <w:t>2021</w:t>
            </w:r>
          </w:p>
        </w:tc>
        <w:tc>
          <w:tcPr>
            <w:tcW w:w="1365" w:type="dxa"/>
            <w:vAlign w:val="top"/>
          </w:tcPr>
          <w:p w14:paraId="4C29FB50" w14:textId="08CEC13D" w:rsidR="00806F0B" w:rsidRPr="00E114A4" w:rsidRDefault="00806F0B" w:rsidP="00806F0B">
            <w:pPr>
              <w:spacing w:after="120"/>
              <w:jc w:val="center"/>
            </w:pPr>
            <w:r w:rsidRPr="00E142D9">
              <w:t>YN</w:t>
            </w:r>
          </w:p>
        </w:tc>
        <w:tc>
          <w:tcPr>
            <w:tcW w:w="1890" w:type="dxa"/>
            <w:vAlign w:val="top"/>
          </w:tcPr>
          <w:p w14:paraId="019B132B" w14:textId="3C8651C2" w:rsidR="00806F0B" w:rsidRPr="00E114A4" w:rsidRDefault="00806F0B" w:rsidP="00806F0B">
            <w:pPr>
              <w:spacing w:after="120"/>
              <w:jc w:val="center"/>
              <w:rPr>
                <w:rFonts w:eastAsia="Calibri"/>
                <w:color w:val="000000" w:themeColor="text1"/>
              </w:rPr>
            </w:pPr>
            <w:r w:rsidRPr="00E142D9">
              <w:t>3DD.0077920035</w:t>
            </w:r>
          </w:p>
        </w:tc>
        <w:tc>
          <w:tcPr>
            <w:tcW w:w="1395" w:type="dxa"/>
            <w:vAlign w:val="top"/>
          </w:tcPr>
          <w:p w14:paraId="353B09B3" w14:textId="52983356" w:rsidR="00806F0B" w:rsidRPr="00E114A4" w:rsidRDefault="00806F0B" w:rsidP="00806F0B">
            <w:pPr>
              <w:spacing w:after="120"/>
              <w:jc w:val="center"/>
              <w:rPr>
                <w:rFonts w:eastAsia="Calibri"/>
                <w:color w:val="000000" w:themeColor="text1"/>
              </w:rPr>
            </w:pPr>
            <w:r w:rsidRPr="00E142D9">
              <w:t>Kachess*</w:t>
            </w:r>
          </w:p>
        </w:tc>
        <w:tc>
          <w:tcPr>
            <w:tcW w:w="1890" w:type="dxa"/>
            <w:vAlign w:val="top"/>
          </w:tcPr>
          <w:p w14:paraId="34EFF0E5" w14:textId="0A1765DF" w:rsidR="00806F0B" w:rsidRPr="00E114A4" w:rsidRDefault="00806F0B" w:rsidP="00806F0B">
            <w:pPr>
              <w:spacing w:after="120"/>
              <w:jc w:val="center"/>
            </w:pPr>
            <w:r w:rsidRPr="00E142D9">
              <w:t>10/20/2024 20:40</w:t>
            </w:r>
          </w:p>
        </w:tc>
        <w:tc>
          <w:tcPr>
            <w:tcW w:w="2070" w:type="dxa"/>
            <w:vAlign w:val="top"/>
          </w:tcPr>
          <w:p w14:paraId="73F95080" w14:textId="63012086" w:rsidR="00806F0B" w:rsidRPr="00E114A4" w:rsidRDefault="00806F0B" w:rsidP="00806F0B">
            <w:pPr>
              <w:spacing w:after="120"/>
              <w:jc w:val="center"/>
              <w:rPr>
                <w:rFonts w:eastAsia="Calibri"/>
                <w:color w:val="000000" w:themeColor="text1"/>
              </w:rPr>
            </w:pPr>
            <w:r w:rsidRPr="00E142D9">
              <w:t>10/27/2024 18:06</w:t>
            </w:r>
          </w:p>
        </w:tc>
      </w:tr>
      <w:tr w:rsidR="00806F0B" w:rsidRPr="00E114A4" w14:paraId="4303E6AC" w14:textId="77777777" w:rsidTr="3DCC8C64">
        <w:trPr>
          <w:trHeight w:val="285"/>
        </w:trPr>
        <w:tc>
          <w:tcPr>
            <w:tcW w:w="750" w:type="dxa"/>
            <w:vAlign w:val="top"/>
          </w:tcPr>
          <w:p w14:paraId="2CB0E93A" w14:textId="3D49AC57" w:rsidR="00806F0B" w:rsidRPr="00E114A4" w:rsidRDefault="00806F0B" w:rsidP="00806F0B">
            <w:pPr>
              <w:spacing w:after="120"/>
              <w:jc w:val="center"/>
            </w:pPr>
            <w:r w:rsidRPr="00E142D9">
              <w:t>2021</w:t>
            </w:r>
          </w:p>
        </w:tc>
        <w:tc>
          <w:tcPr>
            <w:tcW w:w="1365" w:type="dxa"/>
            <w:vAlign w:val="top"/>
          </w:tcPr>
          <w:p w14:paraId="19F01BFB" w14:textId="4E656284" w:rsidR="00806F0B" w:rsidRPr="00E114A4" w:rsidRDefault="00806F0B" w:rsidP="00806F0B">
            <w:pPr>
              <w:spacing w:after="120"/>
              <w:jc w:val="center"/>
            </w:pPr>
            <w:r w:rsidRPr="00E142D9">
              <w:t>YN</w:t>
            </w:r>
          </w:p>
        </w:tc>
        <w:tc>
          <w:tcPr>
            <w:tcW w:w="1890" w:type="dxa"/>
            <w:vAlign w:val="top"/>
          </w:tcPr>
          <w:p w14:paraId="2B6E31B8" w14:textId="228144C9" w:rsidR="00806F0B" w:rsidRPr="00E114A4" w:rsidRDefault="00806F0B" w:rsidP="00806F0B">
            <w:pPr>
              <w:spacing w:after="120"/>
              <w:jc w:val="center"/>
            </w:pPr>
            <w:r w:rsidRPr="00E142D9">
              <w:t>3DD.00779241F9</w:t>
            </w:r>
          </w:p>
        </w:tc>
        <w:tc>
          <w:tcPr>
            <w:tcW w:w="1395" w:type="dxa"/>
            <w:vAlign w:val="top"/>
          </w:tcPr>
          <w:p w14:paraId="3D7628E6" w14:textId="54389CE6" w:rsidR="00806F0B" w:rsidRPr="00E114A4" w:rsidRDefault="00806F0B" w:rsidP="00806F0B">
            <w:pPr>
              <w:spacing w:after="120"/>
              <w:jc w:val="center"/>
            </w:pPr>
            <w:r w:rsidRPr="00E142D9">
              <w:t>Kachess*</w:t>
            </w:r>
          </w:p>
        </w:tc>
        <w:tc>
          <w:tcPr>
            <w:tcW w:w="1890" w:type="dxa"/>
            <w:vAlign w:val="top"/>
          </w:tcPr>
          <w:p w14:paraId="790BDD36" w14:textId="1AE80125" w:rsidR="00806F0B" w:rsidRPr="00E114A4" w:rsidRDefault="00806F0B" w:rsidP="00806F0B">
            <w:pPr>
              <w:spacing w:after="120"/>
              <w:jc w:val="center"/>
            </w:pPr>
            <w:r w:rsidRPr="00E142D9">
              <w:t>10/09/2024 23:31</w:t>
            </w:r>
          </w:p>
        </w:tc>
        <w:tc>
          <w:tcPr>
            <w:tcW w:w="2070" w:type="dxa"/>
            <w:vAlign w:val="top"/>
          </w:tcPr>
          <w:p w14:paraId="573262C4" w14:textId="518096E5" w:rsidR="00806F0B" w:rsidRPr="00E114A4" w:rsidRDefault="00806F0B" w:rsidP="00806F0B">
            <w:pPr>
              <w:spacing w:after="120"/>
              <w:jc w:val="center"/>
            </w:pPr>
            <w:r w:rsidRPr="00E142D9">
              <w:t>10/09/2024 23:39</w:t>
            </w:r>
          </w:p>
        </w:tc>
      </w:tr>
      <w:tr w:rsidR="00806F0B" w:rsidRPr="00E114A4" w14:paraId="1032460E" w14:textId="77777777" w:rsidTr="3DCC8C64">
        <w:trPr>
          <w:trHeight w:val="285"/>
        </w:trPr>
        <w:tc>
          <w:tcPr>
            <w:tcW w:w="750" w:type="dxa"/>
            <w:vAlign w:val="top"/>
          </w:tcPr>
          <w:p w14:paraId="07B53CCA" w14:textId="4D29C0B5" w:rsidR="00806F0B" w:rsidRPr="00E114A4" w:rsidRDefault="00806F0B" w:rsidP="00806F0B">
            <w:pPr>
              <w:spacing w:after="120"/>
              <w:jc w:val="center"/>
            </w:pPr>
            <w:r w:rsidRPr="00E142D9">
              <w:t>2021</w:t>
            </w:r>
          </w:p>
        </w:tc>
        <w:tc>
          <w:tcPr>
            <w:tcW w:w="1365" w:type="dxa"/>
            <w:vAlign w:val="top"/>
          </w:tcPr>
          <w:p w14:paraId="4EE9BEDD" w14:textId="55D2C0B6" w:rsidR="00806F0B" w:rsidRPr="00E114A4" w:rsidRDefault="00806F0B" w:rsidP="00806F0B">
            <w:pPr>
              <w:spacing w:after="120"/>
              <w:jc w:val="center"/>
            </w:pPr>
            <w:r w:rsidRPr="00E142D9">
              <w:t>YN</w:t>
            </w:r>
          </w:p>
        </w:tc>
        <w:tc>
          <w:tcPr>
            <w:tcW w:w="1890" w:type="dxa"/>
            <w:vAlign w:val="top"/>
          </w:tcPr>
          <w:p w14:paraId="784C07F0" w14:textId="1137E19C" w:rsidR="00806F0B" w:rsidRPr="00E114A4" w:rsidRDefault="00806F0B" w:rsidP="00806F0B">
            <w:pPr>
              <w:spacing w:after="120"/>
              <w:jc w:val="center"/>
            </w:pPr>
            <w:r w:rsidRPr="00E142D9">
              <w:t>3DD.007792536C</w:t>
            </w:r>
          </w:p>
        </w:tc>
        <w:tc>
          <w:tcPr>
            <w:tcW w:w="1395" w:type="dxa"/>
            <w:vAlign w:val="top"/>
          </w:tcPr>
          <w:p w14:paraId="17D9725C" w14:textId="27D6C8D5" w:rsidR="00806F0B" w:rsidRPr="00E114A4" w:rsidRDefault="00806F0B" w:rsidP="00806F0B">
            <w:pPr>
              <w:spacing w:after="120"/>
              <w:jc w:val="center"/>
            </w:pPr>
            <w:r w:rsidRPr="00E142D9">
              <w:t>Kachess*</w:t>
            </w:r>
          </w:p>
        </w:tc>
        <w:tc>
          <w:tcPr>
            <w:tcW w:w="1890" w:type="dxa"/>
            <w:vAlign w:val="top"/>
          </w:tcPr>
          <w:p w14:paraId="0C04E3C1" w14:textId="75E35ED4" w:rsidR="00806F0B" w:rsidRPr="00E114A4" w:rsidRDefault="00806F0B" w:rsidP="00806F0B">
            <w:pPr>
              <w:spacing w:after="120"/>
              <w:jc w:val="center"/>
            </w:pPr>
            <w:r w:rsidRPr="00E142D9">
              <w:t>10/19/2024 22:08</w:t>
            </w:r>
          </w:p>
        </w:tc>
        <w:tc>
          <w:tcPr>
            <w:tcW w:w="2070" w:type="dxa"/>
            <w:vAlign w:val="top"/>
          </w:tcPr>
          <w:p w14:paraId="32A21CA9" w14:textId="2EB9E7D9" w:rsidR="00806F0B" w:rsidRPr="00E114A4" w:rsidRDefault="00806F0B" w:rsidP="00806F0B">
            <w:pPr>
              <w:spacing w:after="120"/>
              <w:jc w:val="center"/>
            </w:pPr>
            <w:r w:rsidRPr="00E142D9">
              <w:t>10/23/2024 21:11</w:t>
            </w:r>
          </w:p>
        </w:tc>
      </w:tr>
      <w:tr w:rsidR="00806F0B" w:rsidRPr="00E114A4" w14:paraId="688EEE61" w14:textId="77777777" w:rsidTr="3DCC8C64">
        <w:trPr>
          <w:trHeight w:val="285"/>
        </w:trPr>
        <w:tc>
          <w:tcPr>
            <w:tcW w:w="750" w:type="dxa"/>
            <w:vAlign w:val="top"/>
          </w:tcPr>
          <w:p w14:paraId="73B64593" w14:textId="2D003AFD" w:rsidR="00806F0B" w:rsidRPr="00E114A4" w:rsidRDefault="00806F0B" w:rsidP="00806F0B">
            <w:pPr>
              <w:spacing w:after="120"/>
              <w:jc w:val="center"/>
            </w:pPr>
            <w:r w:rsidRPr="00E142D9">
              <w:t>2021</w:t>
            </w:r>
          </w:p>
        </w:tc>
        <w:tc>
          <w:tcPr>
            <w:tcW w:w="1365" w:type="dxa"/>
            <w:vAlign w:val="top"/>
          </w:tcPr>
          <w:p w14:paraId="329804F9" w14:textId="7CE3B680" w:rsidR="00806F0B" w:rsidRPr="00E114A4" w:rsidRDefault="00806F0B" w:rsidP="00806F0B">
            <w:pPr>
              <w:spacing w:after="120"/>
              <w:jc w:val="center"/>
            </w:pPr>
            <w:r w:rsidRPr="00E142D9">
              <w:t>YN</w:t>
            </w:r>
          </w:p>
        </w:tc>
        <w:tc>
          <w:tcPr>
            <w:tcW w:w="1890" w:type="dxa"/>
            <w:vAlign w:val="top"/>
          </w:tcPr>
          <w:p w14:paraId="0D03A5F1" w14:textId="46DD4E5A" w:rsidR="00806F0B" w:rsidRPr="00E114A4" w:rsidRDefault="00806F0B" w:rsidP="00806F0B">
            <w:pPr>
              <w:spacing w:after="120"/>
              <w:jc w:val="center"/>
            </w:pPr>
            <w:r w:rsidRPr="00E142D9">
              <w:t>3DD.0077927E52</w:t>
            </w:r>
          </w:p>
        </w:tc>
        <w:tc>
          <w:tcPr>
            <w:tcW w:w="1395" w:type="dxa"/>
            <w:vAlign w:val="top"/>
          </w:tcPr>
          <w:p w14:paraId="6001CE17" w14:textId="3313A44B" w:rsidR="00806F0B" w:rsidRPr="00E114A4" w:rsidRDefault="00806F0B" w:rsidP="00806F0B">
            <w:pPr>
              <w:spacing w:after="120"/>
              <w:jc w:val="center"/>
            </w:pPr>
            <w:r w:rsidRPr="00E142D9">
              <w:t>Kachess*</w:t>
            </w:r>
          </w:p>
        </w:tc>
        <w:tc>
          <w:tcPr>
            <w:tcW w:w="1890" w:type="dxa"/>
            <w:vAlign w:val="top"/>
          </w:tcPr>
          <w:p w14:paraId="404C2365" w14:textId="1392A3AC" w:rsidR="00806F0B" w:rsidRPr="00E114A4" w:rsidRDefault="00806F0B" w:rsidP="00806F0B">
            <w:pPr>
              <w:spacing w:after="120"/>
              <w:jc w:val="center"/>
            </w:pPr>
            <w:r w:rsidRPr="00E142D9">
              <w:t>10/25/2024 22:51</w:t>
            </w:r>
          </w:p>
        </w:tc>
        <w:tc>
          <w:tcPr>
            <w:tcW w:w="2070" w:type="dxa"/>
            <w:vAlign w:val="top"/>
          </w:tcPr>
          <w:p w14:paraId="43F6A7C4" w14:textId="7B9DA977" w:rsidR="00806F0B" w:rsidRPr="00E114A4" w:rsidRDefault="00806F0B" w:rsidP="00806F0B">
            <w:pPr>
              <w:spacing w:after="120"/>
              <w:jc w:val="center"/>
            </w:pPr>
            <w:r w:rsidRPr="00E142D9">
              <w:t>10/31/2024 04:44</w:t>
            </w:r>
          </w:p>
        </w:tc>
      </w:tr>
      <w:tr w:rsidR="00806F0B" w:rsidRPr="00E114A4" w14:paraId="44FB7EB2" w14:textId="77777777" w:rsidTr="3DCC8C64">
        <w:trPr>
          <w:trHeight w:val="285"/>
        </w:trPr>
        <w:tc>
          <w:tcPr>
            <w:tcW w:w="750" w:type="dxa"/>
            <w:vAlign w:val="top"/>
          </w:tcPr>
          <w:p w14:paraId="4E5BF9D2" w14:textId="6A7B2BF8" w:rsidR="00806F0B" w:rsidRPr="00E114A4" w:rsidRDefault="00806F0B" w:rsidP="00806F0B">
            <w:pPr>
              <w:spacing w:after="120"/>
              <w:jc w:val="center"/>
            </w:pPr>
            <w:r w:rsidRPr="00E142D9">
              <w:lastRenderedPageBreak/>
              <w:t>2021</w:t>
            </w:r>
          </w:p>
        </w:tc>
        <w:tc>
          <w:tcPr>
            <w:tcW w:w="1365" w:type="dxa"/>
            <w:vAlign w:val="top"/>
          </w:tcPr>
          <w:p w14:paraId="398BCD6C" w14:textId="1252BF1C" w:rsidR="00806F0B" w:rsidRPr="00E114A4" w:rsidRDefault="00806F0B" w:rsidP="00806F0B">
            <w:pPr>
              <w:spacing w:after="120"/>
              <w:jc w:val="center"/>
            </w:pPr>
            <w:r w:rsidRPr="00E142D9">
              <w:t>YN</w:t>
            </w:r>
          </w:p>
        </w:tc>
        <w:tc>
          <w:tcPr>
            <w:tcW w:w="1890" w:type="dxa"/>
            <w:vAlign w:val="top"/>
          </w:tcPr>
          <w:p w14:paraId="435483CC" w14:textId="0B7A4BE0" w:rsidR="00806F0B" w:rsidRPr="00E114A4" w:rsidRDefault="00806F0B" w:rsidP="00806F0B">
            <w:pPr>
              <w:spacing w:after="120"/>
              <w:jc w:val="center"/>
            </w:pPr>
            <w:r w:rsidRPr="00E142D9">
              <w:t>3DD.0077931FEB</w:t>
            </w:r>
          </w:p>
        </w:tc>
        <w:tc>
          <w:tcPr>
            <w:tcW w:w="1395" w:type="dxa"/>
            <w:vAlign w:val="top"/>
          </w:tcPr>
          <w:p w14:paraId="1C51019A" w14:textId="6DBD746A" w:rsidR="00806F0B" w:rsidRPr="00E114A4" w:rsidRDefault="00806F0B" w:rsidP="00806F0B">
            <w:pPr>
              <w:spacing w:after="120"/>
              <w:jc w:val="center"/>
            </w:pPr>
            <w:r w:rsidRPr="00E142D9">
              <w:t>Kachess*</w:t>
            </w:r>
          </w:p>
        </w:tc>
        <w:tc>
          <w:tcPr>
            <w:tcW w:w="1890" w:type="dxa"/>
            <w:vAlign w:val="top"/>
          </w:tcPr>
          <w:p w14:paraId="6AB73846" w14:textId="1827EE83" w:rsidR="00806F0B" w:rsidRPr="00E114A4" w:rsidRDefault="00806F0B" w:rsidP="00806F0B">
            <w:pPr>
              <w:spacing w:after="120"/>
              <w:jc w:val="center"/>
            </w:pPr>
            <w:r w:rsidRPr="00E142D9">
              <w:t>10/21/2024 21:32</w:t>
            </w:r>
          </w:p>
        </w:tc>
        <w:tc>
          <w:tcPr>
            <w:tcW w:w="2070" w:type="dxa"/>
            <w:vAlign w:val="top"/>
          </w:tcPr>
          <w:p w14:paraId="11F6D2A3" w14:textId="4EF5CF90" w:rsidR="00806F0B" w:rsidRPr="00E114A4" w:rsidRDefault="00806F0B" w:rsidP="00806F0B">
            <w:pPr>
              <w:spacing w:after="120"/>
              <w:jc w:val="center"/>
            </w:pPr>
            <w:r w:rsidRPr="00E142D9">
              <w:t>10/21/2024 21:43</w:t>
            </w:r>
          </w:p>
        </w:tc>
      </w:tr>
      <w:tr w:rsidR="00806F0B" w:rsidRPr="00E114A4" w14:paraId="1B7A0E44" w14:textId="77777777" w:rsidTr="3DCC8C64">
        <w:trPr>
          <w:trHeight w:val="285"/>
        </w:trPr>
        <w:tc>
          <w:tcPr>
            <w:tcW w:w="750" w:type="dxa"/>
            <w:vAlign w:val="top"/>
          </w:tcPr>
          <w:p w14:paraId="1355E766" w14:textId="47289517" w:rsidR="00806F0B" w:rsidRPr="00E114A4" w:rsidRDefault="00806F0B" w:rsidP="00806F0B">
            <w:pPr>
              <w:spacing w:after="120"/>
              <w:jc w:val="center"/>
            </w:pPr>
            <w:r w:rsidRPr="00E142D9">
              <w:t>2022</w:t>
            </w:r>
          </w:p>
        </w:tc>
        <w:tc>
          <w:tcPr>
            <w:tcW w:w="1365" w:type="dxa"/>
            <w:vAlign w:val="top"/>
          </w:tcPr>
          <w:p w14:paraId="619AE1C2" w14:textId="7AEC5BA8" w:rsidR="00806F0B" w:rsidRPr="00E114A4" w:rsidRDefault="00806F0B" w:rsidP="00806F0B">
            <w:pPr>
              <w:spacing w:after="120"/>
              <w:jc w:val="center"/>
            </w:pPr>
            <w:r w:rsidRPr="00E142D9">
              <w:t>USFWS</w:t>
            </w:r>
          </w:p>
        </w:tc>
        <w:tc>
          <w:tcPr>
            <w:tcW w:w="1890" w:type="dxa"/>
            <w:vAlign w:val="top"/>
          </w:tcPr>
          <w:p w14:paraId="0DD3C80A" w14:textId="58854719" w:rsidR="00806F0B" w:rsidRPr="00E114A4" w:rsidRDefault="00806F0B" w:rsidP="00806F0B">
            <w:pPr>
              <w:spacing w:after="120"/>
              <w:jc w:val="center"/>
            </w:pPr>
            <w:r w:rsidRPr="00E142D9">
              <w:t>3DD.003D481168</w:t>
            </w:r>
          </w:p>
        </w:tc>
        <w:tc>
          <w:tcPr>
            <w:tcW w:w="1395" w:type="dxa"/>
            <w:vAlign w:val="top"/>
          </w:tcPr>
          <w:p w14:paraId="10ADE514" w14:textId="0C0568B8" w:rsidR="00806F0B" w:rsidRPr="00E114A4" w:rsidRDefault="00806F0B" w:rsidP="00806F0B">
            <w:pPr>
              <w:spacing w:after="120"/>
              <w:jc w:val="center"/>
            </w:pPr>
            <w:r w:rsidRPr="00E142D9">
              <w:t>Kachess</w:t>
            </w:r>
          </w:p>
        </w:tc>
        <w:tc>
          <w:tcPr>
            <w:tcW w:w="1890" w:type="dxa"/>
            <w:vAlign w:val="top"/>
          </w:tcPr>
          <w:p w14:paraId="7A39E1A4" w14:textId="468F1E21" w:rsidR="00806F0B" w:rsidRPr="00E114A4" w:rsidRDefault="00806F0B" w:rsidP="00806F0B">
            <w:pPr>
              <w:spacing w:after="120"/>
              <w:jc w:val="center"/>
            </w:pPr>
            <w:r w:rsidRPr="00E142D9">
              <w:t>10/27/2024 21:10</w:t>
            </w:r>
          </w:p>
        </w:tc>
        <w:tc>
          <w:tcPr>
            <w:tcW w:w="2070" w:type="dxa"/>
            <w:vAlign w:val="top"/>
          </w:tcPr>
          <w:p w14:paraId="19924552" w14:textId="7B83B62B" w:rsidR="00806F0B" w:rsidRPr="00E114A4" w:rsidRDefault="00806F0B" w:rsidP="00806F0B">
            <w:pPr>
              <w:spacing w:after="120"/>
              <w:jc w:val="center"/>
            </w:pPr>
            <w:r w:rsidRPr="00E142D9">
              <w:t>10/28/2024 20:40</w:t>
            </w:r>
          </w:p>
        </w:tc>
      </w:tr>
      <w:tr w:rsidR="00806F0B" w:rsidRPr="00E114A4" w14:paraId="4B6014BA" w14:textId="77777777" w:rsidTr="3DCC8C64">
        <w:trPr>
          <w:trHeight w:val="285"/>
        </w:trPr>
        <w:tc>
          <w:tcPr>
            <w:tcW w:w="750" w:type="dxa"/>
            <w:vAlign w:val="top"/>
          </w:tcPr>
          <w:p w14:paraId="34821860" w14:textId="06F09C31" w:rsidR="00806F0B" w:rsidRPr="00E114A4" w:rsidRDefault="00806F0B" w:rsidP="00806F0B">
            <w:pPr>
              <w:spacing w:after="120"/>
              <w:jc w:val="center"/>
            </w:pPr>
            <w:r w:rsidRPr="00E142D9">
              <w:t>2022</w:t>
            </w:r>
          </w:p>
        </w:tc>
        <w:tc>
          <w:tcPr>
            <w:tcW w:w="1365" w:type="dxa"/>
            <w:vAlign w:val="top"/>
          </w:tcPr>
          <w:p w14:paraId="7DEDF443" w14:textId="57A4ADFC" w:rsidR="00806F0B" w:rsidRPr="00E114A4" w:rsidRDefault="00806F0B" w:rsidP="00806F0B">
            <w:pPr>
              <w:spacing w:after="120"/>
              <w:jc w:val="center"/>
            </w:pPr>
            <w:r w:rsidRPr="00E142D9">
              <w:t>USFWS</w:t>
            </w:r>
          </w:p>
        </w:tc>
        <w:tc>
          <w:tcPr>
            <w:tcW w:w="1890" w:type="dxa"/>
            <w:vAlign w:val="top"/>
          </w:tcPr>
          <w:p w14:paraId="2CC0A2EE" w14:textId="63B38080" w:rsidR="00806F0B" w:rsidRPr="00E114A4" w:rsidRDefault="00806F0B" w:rsidP="00806F0B">
            <w:pPr>
              <w:spacing w:after="120"/>
              <w:jc w:val="center"/>
            </w:pPr>
            <w:r w:rsidRPr="00E142D9">
              <w:t>3DD.003D481177</w:t>
            </w:r>
          </w:p>
        </w:tc>
        <w:tc>
          <w:tcPr>
            <w:tcW w:w="1395" w:type="dxa"/>
            <w:vAlign w:val="top"/>
          </w:tcPr>
          <w:p w14:paraId="75375036" w14:textId="7855942D" w:rsidR="00806F0B" w:rsidRPr="00E114A4" w:rsidRDefault="00806F0B" w:rsidP="00806F0B">
            <w:pPr>
              <w:spacing w:after="120"/>
              <w:jc w:val="center"/>
            </w:pPr>
            <w:r w:rsidRPr="00E142D9">
              <w:t>Kachess</w:t>
            </w:r>
          </w:p>
        </w:tc>
        <w:tc>
          <w:tcPr>
            <w:tcW w:w="1890" w:type="dxa"/>
            <w:vAlign w:val="top"/>
          </w:tcPr>
          <w:p w14:paraId="660D19F5" w14:textId="06226ED9" w:rsidR="00806F0B" w:rsidRPr="00E114A4" w:rsidRDefault="00806F0B" w:rsidP="00806F0B">
            <w:pPr>
              <w:spacing w:after="120"/>
              <w:jc w:val="center"/>
            </w:pPr>
            <w:r w:rsidRPr="00E142D9">
              <w:t>10/27/2024 21:40</w:t>
            </w:r>
          </w:p>
        </w:tc>
        <w:tc>
          <w:tcPr>
            <w:tcW w:w="2070" w:type="dxa"/>
            <w:vAlign w:val="top"/>
          </w:tcPr>
          <w:p w14:paraId="1FA9AD0A" w14:textId="72032EE8" w:rsidR="00806F0B" w:rsidRPr="00E114A4" w:rsidRDefault="00806F0B" w:rsidP="00806F0B">
            <w:pPr>
              <w:spacing w:after="120"/>
              <w:jc w:val="center"/>
            </w:pPr>
            <w:r w:rsidRPr="00E142D9">
              <w:t>11/05/2024 01:48</w:t>
            </w:r>
          </w:p>
        </w:tc>
      </w:tr>
      <w:tr w:rsidR="00806F0B" w:rsidRPr="00E114A4" w14:paraId="6E9B5DBA" w14:textId="77777777" w:rsidTr="3DCC8C64">
        <w:trPr>
          <w:trHeight w:val="285"/>
        </w:trPr>
        <w:tc>
          <w:tcPr>
            <w:tcW w:w="750" w:type="dxa"/>
            <w:vAlign w:val="top"/>
          </w:tcPr>
          <w:p w14:paraId="4007F0F9" w14:textId="7F2B5D55" w:rsidR="00806F0B" w:rsidRPr="00E114A4" w:rsidRDefault="00806F0B" w:rsidP="00806F0B">
            <w:pPr>
              <w:spacing w:after="120"/>
              <w:jc w:val="center"/>
            </w:pPr>
            <w:r w:rsidRPr="00E142D9">
              <w:t>2022</w:t>
            </w:r>
          </w:p>
        </w:tc>
        <w:tc>
          <w:tcPr>
            <w:tcW w:w="1365" w:type="dxa"/>
            <w:vAlign w:val="top"/>
          </w:tcPr>
          <w:p w14:paraId="0BB44C4A" w14:textId="3DA88B2D" w:rsidR="00806F0B" w:rsidRPr="00E114A4" w:rsidRDefault="00806F0B" w:rsidP="00806F0B">
            <w:pPr>
              <w:spacing w:after="120"/>
              <w:jc w:val="center"/>
            </w:pPr>
            <w:r w:rsidRPr="00E142D9">
              <w:t>USFWS</w:t>
            </w:r>
          </w:p>
        </w:tc>
        <w:tc>
          <w:tcPr>
            <w:tcW w:w="1890" w:type="dxa"/>
            <w:vAlign w:val="top"/>
          </w:tcPr>
          <w:p w14:paraId="1EDF5F78" w14:textId="05F01C96" w:rsidR="00806F0B" w:rsidRPr="00E114A4" w:rsidRDefault="00806F0B" w:rsidP="00806F0B">
            <w:pPr>
              <w:spacing w:after="120"/>
              <w:jc w:val="center"/>
            </w:pPr>
            <w:r w:rsidRPr="00E142D9">
              <w:t>3DD.003D481194</w:t>
            </w:r>
          </w:p>
        </w:tc>
        <w:tc>
          <w:tcPr>
            <w:tcW w:w="1395" w:type="dxa"/>
            <w:vAlign w:val="top"/>
          </w:tcPr>
          <w:p w14:paraId="7A5E34FD" w14:textId="678554CC" w:rsidR="00806F0B" w:rsidRPr="00E114A4" w:rsidRDefault="00806F0B" w:rsidP="00806F0B">
            <w:pPr>
              <w:spacing w:after="120"/>
              <w:jc w:val="center"/>
            </w:pPr>
            <w:r w:rsidRPr="00E142D9">
              <w:t>Kachess</w:t>
            </w:r>
          </w:p>
        </w:tc>
        <w:tc>
          <w:tcPr>
            <w:tcW w:w="1890" w:type="dxa"/>
            <w:vAlign w:val="top"/>
          </w:tcPr>
          <w:p w14:paraId="0B23C92C" w14:textId="0112F9B1" w:rsidR="00806F0B" w:rsidRPr="00E114A4" w:rsidRDefault="00806F0B" w:rsidP="00806F0B">
            <w:pPr>
              <w:spacing w:after="120"/>
              <w:jc w:val="center"/>
            </w:pPr>
            <w:r w:rsidRPr="00E142D9">
              <w:t>10/23/2024 03:53</w:t>
            </w:r>
          </w:p>
        </w:tc>
        <w:tc>
          <w:tcPr>
            <w:tcW w:w="2070" w:type="dxa"/>
            <w:vAlign w:val="top"/>
          </w:tcPr>
          <w:p w14:paraId="76E948D0" w14:textId="5001BE23" w:rsidR="00806F0B" w:rsidRPr="00E114A4" w:rsidRDefault="00806F0B" w:rsidP="00806F0B">
            <w:pPr>
              <w:spacing w:after="120"/>
              <w:jc w:val="center"/>
            </w:pPr>
            <w:r w:rsidRPr="00E142D9">
              <w:t>10/23/2024 19:20</w:t>
            </w:r>
          </w:p>
        </w:tc>
      </w:tr>
      <w:tr w:rsidR="00806F0B" w:rsidRPr="00E114A4" w14:paraId="6FAB4291" w14:textId="77777777" w:rsidTr="3DCC8C64">
        <w:trPr>
          <w:trHeight w:val="285"/>
        </w:trPr>
        <w:tc>
          <w:tcPr>
            <w:tcW w:w="750" w:type="dxa"/>
            <w:vAlign w:val="top"/>
          </w:tcPr>
          <w:p w14:paraId="5967A6AC" w14:textId="6DE81F74" w:rsidR="00806F0B" w:rsidRPr="00E114A4" w:rsidRDefault="00806F0B" w:rsidP="00806F0B">
            <w:pPr>
              <w:spacing w:after="120"/>
              <w:jc w:val="center"/>
            </w:pPr>
            <w:r w:rsidRPr="00E142D9">
              <w:t>2022</w:t>
            </w:r>
          </w:p>
        </w:tc>
        <w:tc>
          <w:tcPr>
            <w:tcW w:w="1365" w:type="dxa"/>
            <w:vAlign w:val="top"/>
          </w:tcPr>
          <w:p w14:paraId="7872094B" w14:textId="7D0B892B" w:rsidR="00806F0B" w:rsidRPr="00E114A4" w:rsidRDefault="00806F0B" w:rsidP="00806F0B">
            <w:pPr>
              <w:spacing w:after="120"/>
              <w:jc w:val="center"/>
            </w:pPr>
            <w:r w:rsidRPr="00E142D9">
              <w:t>USFWS</w:t>
            </w:r>
          </w:p>
        </w:tc>
        <w:tc>
          <w:tcPr>
            <w:tcW w:w="1890" w:type="dxa"/>
            <w:vAlign w:val="top"/>
          </w:tcPr>
          <w:p w14:paraId="49DB8944" w14:textId="3E9A2358" w:rsidR="00806F0B" w:rsidRPr="00E114A4" w:rsidRDefault="00806F0B" w:rsidP="00806F0B">
            <w:pPr>
              <w:spacing w:after="120"/>
              <w:jc w:val="center"/>
            </w:pPr>
            <w:r w:rsidRPr="00E142D9">
              <w:t>3DD.003D48119F</w:t>
            </w:r>
          </w:p>
        </w:tc>
        <w:tc>
          <w:tcPr>
            <w:tcW w:w="1395" w:type="dxa"/>
            <w:vAlign w:val="top"/>
          </w:tcPr>
          <w:p w14:paraId="062DDBD6" w14:textId="3A4AB006" w:rsidR="00806F0B" w:rsidRPr="00E114A4" w:rsidRDefault="00806F0B" w:rsidP="00806F0B">
            <w:pPr>
              <w:spacing w:after="120"/>
              <w:jc w:val="center"/>
            </w:pPr>
            <w:r w:rsidRPr="00E142D9">
              <w:t>Kachess</w:t>
            </w:r>
          </w:p>
        </w:tc>
        <w:tc>
          <w:tcPr>
            <w:tcW w:w="1890" w:type="dxa"/>
            <w:vAlign w:val="top"/>
          </w:tcPr>
          <w:p w14:paraId="285743F6" w14:textId="5E4FB3D7" w:rsidR="00806F0B" w:rsidRPr="00E114A4" w:rsidRDefault="00806F0B" w:rsidP="00806F0B">
            <w:pPr>
              <w:spacing w:after="120"/>
              <w:jc w:val="center"/>
            </w:pPr>
            <w:r w:rsidRPr="00E142D9">
              <w:t>10/22/2024 22:32</w:t>
            </w:r>
          </w:p>
        </w:tc>
        <w:tc>
          <w:tcPr>
            <w:tcW w:w="2070" w:type="dxa"/>
            <w:vAlign w:val="top"/>
          </w:tcPr>
          <w:p w14:paraId="36D6F615" w14:textId="32B31AE5" w:rsidR="00806F0B" w:rsidRPr="00E114A4" w:rsidRDefault="00806F0B" w:rsidP="00806F0B">
            <w:pPr>
              <w:spacing w:after="120"/>
              <w:jc w:val="center"/>
            </w:pPr>
            <w:r w:rsidRPr="00E142D9">
              <w:t>10/26/2024 02:43</w:t>
            </w:r>
          </w:p>
        </w:tc>
      </w:tr>
      <w:tr w:rsidR="00806F0B" w:rsidRPr="00E114A4" w14:paraId="3938D13B" w14:textId="77777777" w:rsidTr="3DCC8C64">
        <w:trPr>
          <w:trHeight w:val="285"/>
        </w:trPr>
        <w:tc>
          <w:tcPr>
            <w:tcW w:w="750" w:type="dxa"/>
            <w:vAlign w:val="top"/>
          </w:tcPr>
          <w:p w14:paraId="13741FC0" w14:textId="1C1B8A3A" w:rsidR="00806F0B" w:rsidRPr="00E114A4" w:rsidRDefault="00806F0B" w:rsidP="00806F0B">
            <w:pPr>
              <w:spacing w:after="120"/>
              <w:jc w:val="center"/>
            </w:pPr>
            <w:r w:rsidRPr="00E142D9">
              <w:t>2022</w:t>
            </w:r>
          </w:p>
        </w:tc>
        <w:tc>
          <w:tcPr>
            <w:tcW w:w="1365" w:type="dxa"/>
            <w:vAlign w:val="top"/>
          </w:tcPr>
          <w:p w14:paraId="68F2CB22" w14:textId="67928E09" w:rsidR="00806F0B" w:rsidRPr="00E114A4" w:rsidRDefault="00806F0B" w:rsidP="00806F0B">
            <w:pPr>
              <w:spacing w:after="120"/>
              <w:jc w:val="center"/>
            </w:pPr>
            <w:r w:rsidRPr="00E142D9">
              <w:t>USFWS</w:t>
            </w:r>
          </w:p>
        </w:tc>
        <w:tc>
          <w:tcPr>
            <w:tcW w:w="1890" w:type="dxa"/>
            <w:vAlign w:val="top"/>
          </w:tcPr>
          <w:p w14:paraId="4567D502" w14:textId="7C5FED98" w:rsidR="00806F0B" w:rsidRPr="00E114A4" w:rsidRDefault="00806F0B" w:rsidP="00806F0B">
            <w:pPr>
              <w:spacing w:after="120"/>
              <w:jc w:val="center"/>
            </w:pPr>
            <w:r w:rsidRPr="00E142D9">
              <w:t>3DD.003D4811A9</w:t>
            </w:r>
          </w:p>
        </w:tc>
        <w:tc>
          <w:tcPr>
            <w:tcW w:w="1395" w:type="dxa"/>
            <w:vAlign w:val="top"/>
          </w:tcPr>
          <w:p w14:paraId="3B6378A8" w14:textId="072AE9DE" w:rsidR="00806F0B" w:rsidRPr="00E114A4" w:rsidRDefault="00806F0B" w:rsidP="00806F0B">
            <w:pPr>
              <w:spacing w:after="120"/>
              <w:jc w:val="center"/>
            </w:pPr>
            <w:r w:rsidRPr="00E142D9">
              <w:t>Kachess</w:t>
            </w:r>
          </w:p>
        </w:tc>
        <w:tc>
          <w:tcPr>
            <w:tcW w:w="1890" w:type="dxa"/>
            <w:vAlign w:val="top"/>
          </w:tcPr>
          <w:p w14:paraId="72189115" w14:textId="145A90B0" w:rsidR="00806F0B" w:rsidRPr="00E114A4" w:rsidRDefault="00806F0B" w:rsidP="00806F0B">
            <w:pPr>
              <w:spacing w:after="120"/>
              <w:jc w:val="center"/>
            </w:pPr>
            <w:r w:rsidRPr="00E142D9">
              <w:t>10/21/2024 04:09</w:t>
            </w:r>
          </w:p>
        </w:tc>
        <w:tc>
          <w:tcPr>
            <w:tcW w:w="2070" w:type="dxa"/>
            <w:vAlign w:val="top"/>
          </w:tcPr>
          <w:p w14:paraId="3382BA7B" w14:textId="716D7BC3" w:rsidR="00806F0B" w:rsidRPr="00E114A4" w:rsidRDefault="00806F0B" w:rsidP="00806F0B">
            <w:pPr>
              <w:spacing w:after="120"/>
              <w:jc w:val="center"/>
            </w:pPr>
            <w:r w:rsidRPr="00E142D9">
              <w:t>10/30/2024 07:02</w:t>
            </w:r>
          </w:p>
        </w:tc>
      </w:tr>
      <w:tr w:rsidR="00806F0B" w:rsidRPr="00E114A4" w14:paraId="7610559E" w14:textId="77777777" w:rsidTr="3DCC8C64">
        <w:trPr>
          <w:trHeight w:val="285"/>
        </w:trPr>
        <w:tc>
          <w:tcPr>
            <w:tcW w:w="750" w:type="dxa"/>
            <w:vAlign w:val="top"/>
          </w:tcPr>
          <w:p w14:paraId="7471B1EE" w14:textId="1031E127" w:rsidR="00806F0B" w:rsidRPr="00E114A4" w:rsidRDefault="00806F0B" w:rsidP="00806F0B">
            <w:pPr>
              <w:spacing w:after="120"/>
              <w:jc w:val="center"/>
            </w:pPr>
            <w:r w:rsidRPr="00E142D9">
              <w:t>2022</w:t>
            </w:r>
          </w:p>
        </w:tc>
        <w:tc>
          <w:tcPr>
            <w:tcW w:w="1365" w:type="dxa"/>
            <w:vAlign w:val="top"/>
          </w:tcPr>
          <w:p w14:paraId="48C3F3C4" w14:textId="64974BA4" w:rsidR="00806F0B" w:rsidRPr="00E114A4" w:rsidRDefault="00806F0B" w:rsidP="00806F0B">
            <w:pPr>
              <w:spacing w:after="120"/>
              <w:jc w:val="center"/>
            </w:pPr>
            <w:r w:rsidRPr="00E142D9">
              <w:t>YN</w:t>
            </w:r>
          </w:p>
        </w:tc>
        <w:tc>
          <w:tcPr>
            <w:tcW w:w="1890" w:type="dxa"/>
            <w:vAlign w:val="top"/>
          </w:tcPr>
          <w:p w14:paraId="206B8D3B" w14:textId="1B3DAE71" w:rsidR="00806F0B" w:rsidRPr="00E114A4" w:rsidRDefault="00806F0B" w:rsidP="00806F0B">
            <w:pPr>
              <w:spacing w:after="120"/>
              <w:jc w:val="center"/>
            </w:pPr>
            <w:r w:rsidRPr="00E142D9">
              <w:t>3DD.003D59D153</w:t>
            </w:r>
          </w:p>
        </w:tc>
        <w:tc>
          <w:tcPr>
            <w:tcW w:w="1395" w:type="dxa"/>
            <w:vAlign w:val="top"/>
          </w:tcPr>
          <w:p w14:paraId="5915E0E8" w14:textId="2859F30E" w:rsidR="00806F0B" w:rsidRPr="00E114A4" w:rsidRDefault="00806F0B" w:rsidP="00806F0B">
            <w:pPr>
              <w:spacing w:after="120"/>
              <w:jc w:val="center"/>
            </w:pPr>
            <w:r w:rsidRPr="00E142D9">
              <w:t>Kachess*</w:t>
            </w:r>
          </w:p>
        </w:tc>
        <w:tc>
          <w:tcPr>
            <w:tcW w:w="1890" w:type="dxa"/>
            <w:vAlign w:val="top"/>
          </w:tcPr>
          <w:p w14:paraId="37620145" w14:textId="1DCE16F0" w:rsidR="00806F0B" w:rsidRPr="00E114A4" w:rsidRDefault="00806F0B" w:rsidP="00806F0B">
            <w:pPr>
              <w:spacing w:after="120"/>
              <w:jc w:val="center"/>
            </w:pPr>
            <w:r w:rsidRPr="00E142D9">
              <w:t>10/21/2024 03:27</w:t>
            </w:r>
          </w:p>
        </w:tc>
        <w:tc>
          <w:tcPr>
            <w:tcW w:w="2070" w:type="dxa"/>
            <w:vAlign w:val="top"/>
          </w:tcPr>
          <w:p w14:paraId="45D77780" w14:textId="0652A72B" w:rsidR="00806F0B" w:rsidRPr="00E114A4" w:rsidRDefault="00806F0B" w:rsidP="00806F0B">
            <w:pPr>
              <w:spacing w:after="120"/>
              <w:jc w:val="center"/>
            </w:pPr>
            <w:r w:rsidRPr="00E142D9">
              <w:t>11/05/2024 07:23</w:t>
            </w:r>
          </w:p>
        </w:tc>
      </w:tr>
      <w:tr w:rsidR="00806F0B" w:rsidRPr="00E114A4" w14:paraId="6123B090" w14:textId="77777777" w:rsidTr="3DCC8C64">
        <w:trPr>
          <w:trHeight w:val="285"/>
        </w:trPr>
        <w:tc>
          <w:tcPr>
            <w:tcW w:w="750" w:type="dxa"/>
            <w:vAlign w:val="top"/>
          </w:tcPr>
          <w:p w14:paraId="4AEE9AE8" w14:textId="2BE3D605" w:rsidR="00806F0B" w:rsidRPr="00E114A4" w:rsidRDefault="00806F0B" w:rsidP="00806F0B">
            <w:pPr>
              <w:spacing w:after="120"/>
              <w:jc w:val="center"/>
            </w:pPr>
            <w:r w:rsidRPr="00E142D9">
              <w:t>2022</w:t>
            </w:r>
          </w:p>
        </w:tc>
        <w:tc>
          <w:tcPr>
            <w:tcW w:w="1365" w:type="dxa"/>
            <w:vAlign w:val="top"/>
          </w:tcPr>
          <w:p w14:paraId="3EB999C9" w14:textId="5E963689" w:rsidR="00806F0B" w:rsidRPr="00E114A4" w:rsidRDefault="00806F0B" w:rsidP="00806F0B">
            <w:pPr>
              <w:spacing w:after="120"/>
              <w:jc w:val="center"/>
            </w:pPr>
            <w:r w:rsidRPr="00E142D9">
              <w:t>YN</w:t>
            </w:r>
          </w:p>
        </w:tc>
        <w:tc>
          <w:tcPr>
            <w:tcW w:w="1890" w:type="dxa"/>
            <w:vAlign w:val="top"/>
          </w:tcPr>
          <w:p w14:paraId="714D963F" w14:textId="43B712DD" w:rsidR="00806F0B" w:rsidRPr="00E114A4" w:rsidRDefault="00806F0B" w:rsidP="00806F0B">
            <w:pPr>
              <w:spacing w:after="120"/>
              <w:jc w:val="center"/>
            </w:pPr>
            <w:r w:rsidRPr="00E142D9">
              <w:t>3DD.003D59D792</w:t>
            </w:r>
          </w:p>
        </w:tc>
        <w:tc>
          <w:tcPr>
            <w:tcW w:w="1395" w:type="dxa"/>
            <w:vAlign w:val="top"/>
          </w:tcPr>
          <w:p w14:paraId="4889F41C" w14:textId="615B941B" w:rsidR="00806F0B" w:rsidRPr="00E114A4" w:rsidRDefault="00806F0B" w:rsidP="00806F0B">
            <w:pPr>
              <w:spacing w:after="120"/>
              <w:jc w:val="center"/>
            </w:pPr>
            <w:r w:rsidRPr="00E142D9">
              <w:t>Kachess*</w:t>
            </w:r>
          </w:p>
        </w:tc>
        <w:tc>
          <w:tcPr>
            <w:tcW w:w="1890" w:type="dxa"/>
            <w:vAlign w:val="top"/>
          </w:tcPr>
          <w:p w14:paraId="6F66AE82" w14:textId="114DB843" w:rsidR="00806F0B" w:rsidRPr="00E114A4" w:rsidRDefault="00806F0B" w:rsidP="00806F0B">
            <w:pPr>
              <w:spacing w:after="120"/>
              <w:jc w:val="center"/>
            </w:pPr>
            <w:r w:rsidRPr="00E142D9">
              <w:t>11/02/2024 19:53</w:t>
            </w:r>
          </w:p>
        </w:tc>
        <w:tc>
          <w:tcPr>
            <w:tcW w:w="2070" w:type="dxa"/>
            <w:vAlign w:val="top"/>
          </w:tcPr>
          <w:p w14:paraId="5141B759" w14:textId="6DA29DC1" w:rsidR="00806F0B" w:rsidRPr="00E114A4" w:rsidRDefault="00806F0B" w:rsidP="00806F0B">
            <w:pPr>
              <w:spacing w:after="120"/>
              <w:jc w:val="center"/>
            </w:pPr>
            <w:r w:rsidRPr="00E142D9">
              <w:t>11/03/2024 21:10</w:t>
            </w:r>
          </w:p>
        </w:tc>
      </w:tr>
      <w:tr w:rsidR="00806F0B" w:rsidRPr="00E114A4" w14:paraId="278C8584" w14:textId="77777777" w:rsidTr="3DCC8C64">
        <w:trPr>
          <w:trHeight w:val="285"/>
        </w:trPr>
        <w:tc>
          <w:tcPr>
            <w:tcW w:w="750" w:type="dxa"/>
            <w:vAlign w:val="top"/>
          </w:tcPr>
          <w:p w14:paraId="12186E7B" w14:textId="128AF6E4" w:rsidR="00806F0B" w:rsidRPr="00E114A4" w:rsidRDefault="00806F0B" w:rsidP="00806F0B">
            <w:pPr>
              <w:spacing w:after="120"/>
              <w:jc w:val="center"/>
            </w:pPr>
            <w:r w:rsidRPr="00E142D9">
              <w:t>2022</w:t>
            </w:r>
          </w:p>
        </w:tc>
        <w:tc>
          <w:tcPr>
            <w:tcW w:w="1365" w:type="dxa"/>
            <w:vAlign w:val="top"/>
          </w:tcPr>
          <w:p w14:paraId="4E532C8A" w14:textId="782E5361" w:rsidR="00806F0B" w:rsidRPr="00E114A4" w:rsidRDefault="00806F0B" w:rsidP="00806F0B">
            <w:pPr>
              <w:spacing w:after="120"/>
              <w:jc w:val="center"/>
            </w:pPr>
            <w:r w:rsidRPr="00E142D9">
              <w:t>YN</w:t>
            </w:r>
          </w:p>
        </w:tc>
        <w:tc>
          <w:tcPr>
            <w:tcW w:w="1890" w:type="dxa"/>
            <w:vAlign w:val="top"/>
          </w:tcPr>
          <w:p w14:paraId="67E08B63" w14:textId="2441A62D" w:rsidR="00806F0B" w:rsidRPr="00E114A4" w:rsidRDefault="00806F0B" w:rsidP="00806F0B">
            <w:pPr>
              <w:spacing w:after="120"/>
              <w:jc w:val="center"/>
            </w:pPr>
            <w:r w:rsidRPr="00E142D9">
              <w:t>3DD.003D59D8CD</w:t>
            </w:r>
          </w:p>
        </w:tc>
        <w:tc>
          <w:tcPr>
            <w:tcW w:w="1395" w:type="dxa"/>
            <w:vAlign w:val="top"/>
          </w:tcPr>
          <w:p w14:paraId="2C504C54" w14:textId="0590E298" w:rsidR="00806F0B" w:rsidRPr="00E114A4" w:rsidRDefault="00806F0B" w:rsidP="00806F0B">
            <w:pPr>
              <w:spacing w:after="120"/>
              <w:jc w:val="center"/>
            </w:pPr>
            <w:r w:rsidRPr="00E142D9">
              <w:t>Kachess*</w:t>
            </w:r>
          </w:p>
        </w:tc>
        <w:tc>
          <w:tcPr>
            <w:tcW w:w="1890" w:type="dxa"/>
            <w:vAlign w:val="top"/>
          </w:tcPr>
          <w:p w14:paraId="1F8CF38E" w14:textId="22519752" w:rsidR="00806F0B" w:rsidRPr="00E114A4" w:rsidRDefault="00806F0B" w:rsidP="00806F0B">
            <w:pPr>
              <w:spacing w:after="120"/>
              <w:jc w:val="center"/>
            </w:pPr>
            <w:r w:rsidRPr="00E142D9">
              <w:t>10/27/2024 20:42</w:t>
            </w:r>
          </w:p>
        </w:tc>
        <w:tc>
          <w:tcPr>
            <w:tcW w:w="2070" w:type="dxa"/>
            <w:vAlign w:val="top"/>
          </w:tcPr>
          <w:p w14:paraId="7D685B89" w14:textId="2F26DDD0" w:rsidR="00806F0B" w:rsidRPr="00E114A4" w:rsidRDefault="00806F0B" w:rsidP="00806F0B">
            <w:pPr>
              <w:spacing w:after="120"/>
              <w:jc w:val="center"/>
            </w:pPr>
            <w:r w:rsidRPr="00E142D9">
              <w:t>10/30/2024 08:49</w:t>
            </w:r>
          </w:p>
        </w:tc>
      </w:tr>
      <w:tr w:rsidR="00806F0B" w:rsidRPr="00E114A4" w14:paraId="49D073D8" w14:textId="77777777" w:rsidTr="3DCC8C64">
        <w:trPr>
          <w:trHeight w:val="285"/>
        </w:trPr>
        <w:tc>
          <w:tcPr>
            <w:tcW w:w="750" w:type="dxa"/>
            <w:vAlign w:val="top"/>
          </w:tcPr>
          <w:p w14:paraId="7D74840E" w14:textId="011830CF" w:rsidR="00806F0B" w:rsidRPr="00E114A4" w:rsidRDefault="00806F0B" w:rsidP="00806F0B">
            <w:pPr>
              <w:spacing w:after="120"/>
              <w:jc w:val="center"/>
            </w:pPr>
            <w:r w:rsidRPr="00E142D9">
              <w:t>2022</w:t>
            </w:r>
          </w:p>
        </w:tc>
        <w:tc>
          <w:tcPr>
            <w:tcW w:w="1365" w:type="dxa"/>
            <w:vAlign w:val="top"/>
          </w:tcPr>
          <w:p w14:paraId="79FB01F9" w14:textId="18152A2D" w:rsidR="00806F0B" w:rsidRPr="00E114A4" w:rsidRDefault="00806F0B" w:rsidP="00806F0B">
            <w:pPr>
              <w:spacing w:after="120"/>
              <w:jc w:val="center"/>
            </w:pPr>
            <w:r w:rsidRPr="00E142D9">
              <w:t>YN</w:t>
            </w:r>
          </w:p>
        </w:tc>
        <w:tc>
          <w:tcPr>
            <w:tcW w:w="1890" w:type="dxa"/>
            <w:vAlign w:val="top"/>
          </w:tcPr>
          <w:p w14:paraId="2D879516" w14:textId="7EFFC3EE" w:rsidR="00806F0B" w:rsidRPr="00E114A4" w:rsidRDefault="00806F0B" w:rsidP="00806F0B">
            <w:pPr>
              <w:spacing w:after="120"/>
              <w:jc w:val="center"/>
            </w:pPr>
            <w:r w:rsidRPr="00E142D9">
              <w:t>3DD.003D5A3FBD</w:t>
            </w:r>
          </w:p>
        </w:tc>
        <w:tc>
          <w:tcPr>
            <w:tcW w:w="1395" w:type="dxa"/>
            <w:vAlign w:val="top"/>
          </w:tcPr>
          <w:p w14:paraId="456F288F" w14:textId="350C8706" w:rsidR="00806F0B" w:rsidRPr="00E114A4" w:rsidRDefault="00806F0B" w:rsidP="00806F0B">
            <w:pPr>
              <w:spacing w:after="120"/>
              <w:jc w:val="center"/>
            </w:pPr>
            <w:r w:rsidRPr="00E142D9">
              <w:t>Kachess*</w:t>
            </w:r>
          </w:p>
        </w:tc>
        <w:tc>
          <w:tcPr>
            <w:tcW w:w="1890" w:type="dxa"/>
            <w:vAlign w:val="top"/>
          </w:tcPr>
          <w:p w14:paraId="5473DF4C" w14:textId="3CA4AF4C" w:rsidR="00806F0B" w:rsidRPr="00E114A4" w:rsidRDefault="00806F0B" w:rsidP="00806F0B">
            <w:pPr>
              <w:spacing w:after="120"/>
              <w:jc w:val="center"/>
            </w:pPr>
            <w:r w:rsidRPr="00E142D9">
              <w:t>10/21/2024 23:01</w:t>
            </w:r>
          </w:p>
        </w:tc>
        <w:tc>
          <w:tcPr>
            <w:tcW w:w="2070" w:type="dxa"/>
            <w:vAlign w:val="top"/>
          </w:tcPr>
          <w:p w14:paraId="7C4A4F48" w14:textId="14E5C057" w:rsidR="00806F0B" w:rsidRPr="00E114A4" w:rsidRDefault="00806F0B" w:rsidP="00806F0B">
            <w:pPr>
              <w:spacing w:after="120"/>
              <w:jc w:val="center"/>
            </w:pPr>
            <w:r w:rsidRPr="00E142D9">
              <w:t>10/29/2024 19:35</w:t>
            </w:r>
          </w:p>
        </w:tc>
      </w:tr>
      <w:tr w:rsidR="00806F0B" w:rsidRPr="00E114A4" w14:paraId="297DBFFC" w14:textId="77777777" w:rsidTr="3DCC8C64">
        <w:trPr>
          <w:trHeight w:val="285"/>
        </w:trPr>
        <w:tc>
          <w:tcPr>
            <w:tcW w:w="750" w:type="dxa"/>
            <w:vAlign w:val="top"/>
          </w:tcPr>
          <w:p w14:paraId="6BF5F0A9" w14:textId="4D109941" w:rsidR="00806F0B" w:rsidRPr="00E114A4" w:rsidRDefault="00806F0B" w:rsidP="00806F0B">
            <w:pPr>
              <w:spacing w:after="120"/>
              <w:jc w:val="center"/>
            </w:pPr>
            <w:r w:rsidRPr="00E142D9">
              <w:t>2022</w:t>
            </w:r>
          </w:p>
        </w:tc>
        <w:tc>
          <w:tcPr>
            <w:tcW w:w="1365" w:type="dxa"/>
            <w:vAlign w:val="top"/>
          </w:tcPr>
          <w:p w14:paraId="551E84B8" w14:textId="10D42FAD" w:rsidR="00806F0B" w:rsidRPr="00E114A4" w:rsidRDefault="00806F0B" w:rsidP="00806F0B">
            <w:pPr>
              <w:spacing w:after="120"/>
              <w:jc w:val="center"/>
            </w:pPr>
            <w:r w:rsidRPr="00E142D9">
              <w:t>YN</w:t>
            </w:r>
          </w:p>
        </w:tc>
        <w:tc>
          <w:tcPr>
            <w:tcW w:w="1890" w:type="dxa"/>
            <w:vAlign w:val="top"/>
          </w:tcPr>
          <w:p w14:paraId="0ED67478" w14:textId="3735CA41" w:rsidR="00806F0B" w:rsidRPr="00E114A4" w:rsidRDefault="00806F0B" w:rsidP="00806F0B">
            <w:pPr>
              <w:spacing w:after="120"/>
              <w:jc w:val="center"/>
            </w:pPr>
            <w:r w:rsidRPr="00E142D9">
              <w:t>3DD.003D5A442E</w:t>
            </w:r>
          </w:p>
        </w:tc>
        <w:tc>
          <w:tcPr>
            <w:tcW w:w="1395" w:type="dxa"/>
            <w:vAlign w:val="top"/>
          </w:tcPr>
          <w:p w14:paraId="543EC91A" w14:textId="259CE141" w:rsidR="00806F0B" w:rsidRPr="00E114A4" w:rsidRDefault="00806F0B" w:rsidP="00806F0B">
            <w:pPr>
              <w:spacing w:after="120"/>
              <w:jc w:val="center"/>
            </w:pPr>
            <w:r w:rsidRPr="00E142D9">
              <w:t>Kachess*</w:t>
            </w:r>
          </w:p>
        </w:tc>
        <w:tc>
          <w:tcPr>
            <w:tcW w:w="1890" w:type="dxa"/>
            <w:vAlign w:val="top"/>
          </w:tcPr>
          <w:p w14:paraId="07B5DC6A" w14:textId="0E7A3297" w:rsidR="00806F0B" w:rsidRPr="00E114A4" w:rsidRDefault="00806F0B" w:rsidP="00806F0B">
            <w:pPr>
              <w:spacing w:after="120"/>
              <w:jc w:val="center"/>
            </w:pPr>
            <w:r w:rsidRPr="00E142D9">
              <w:t>11/02/2024 22:13</w:t>
            </w:r>
          </w:p>
        </w:tc>
        <w:tc>
          <w:tcPr>
            <w:tcW w:w="2070" w:type="dxa"/>
            <w:vAlign w:val="top"/>
          </w:tcPr>
          <w:p w14:paraId="66D58C8C" w14:textId="00F37246" w:rsidR="00806F0B" w:rsidRPr="00E114A4" w:rsidRDefault="00806F0B" w:rsidP="00806F0B">
            <w:pPr>
              <w:spacing w:after="120"/>
              <w:jc w:val="center"/>
            </w:pPr>
            <w:r w:rsidRPr="00E142D9">
              <w:t>11/03/2024 18:20</w:t>
            </w:r>
          </w:p>
        </w:tc>
      </w:tr>
      <w:tr w:rsidR="00806F0B" w:rsidRPr="00E114A4" w14:paraId="3527A537" w14:textId="77777777" w:rsidTr="3DCC8C64">
        <w:trPr>
          <w:trHeight w:val="285"/>
        </w:trPr>
        <w:tc>
          <w:tcPr>
            <w:tcW w:w="750" w:type="dxa"/>
            <w:vAlign w:val="top"/>
          </w:tcPr>
          <w:p w14:paraId="61D095D0" w14:textId="16738960" w:rsidR="00806F0B" w:rsidRPr="00E114A4" w:rsidRDefault="00806F0B" w:rsidP="00806F0B">
            <w:pPr>
              <w:spacing w:after="120"/>
              <w:jc w:val="center"/>
            </w:pPr>
            <w:r w:rsidRPr="00E142D9">
              <w:t>2023</w:t>
            </w:r>
          </w:p>
        </w:tc>
        <w:tc>
          <w:tcPr>
            <w:tcW w:w="1365" w:type="dxa"/>
            <w:vAlign w:val="top"/>
          </w:tcPr>
          <w:p w14:paraId="1A10365D" w14:textId="6969E637" w:rsidR="00806F0B" w:rsidRPr="00E114A4" w:rsidRDefault="00806F0B" w:rsidP="00806F0B">
            <w:pPr>
              <w:spacing w:after="120"/>
              <w:jc w:val="center"/>
            </w:pPr>
            <w:r>
              <w:t>USFWS</w:t>
            </w:r>
          </w:p>
        </w:tc>
        <w:tc>
          <w:tcPr>
            <w:tcW w:w="1890" w:type="dxa"/>
            <w:vAlign w:val="top"/>
          </w:tcPr>
          <w:p w14:paraId="7B02538A" w14:textId="1EB1B61E" w:rsidR="00806F0B" w:rsidRPr="00E114A4" w:rsidRDefault="00806F0B" w:rsidP="00806F0B">
            <w:pPr>
              <w:spacing w:after="120"/>
              <w:jc w:val="center"/>
            </w:pPr>
            <w:r w:rsidRPr="00E142D9">
              <w:t>3DD.003D4811E2</w:t>
            </w:r>
          </w:p>
        </w:tc>
        <w:tc>
          <w:tcPr>
            <w:tcW w:w="1395" w:type="dxa"/>
            <w:vAlign w:val="top"/>
          </w:tcPr>
          <w:p w14:paraId="234BD975" w14:textId="22A46EDF" w:rsidR="00806F0B" w:rsidRPr="00E114A4" w:rsidRDefault="00806F0B" w:rsidP="00806F0B">
            <w:pPr>
              <w:spacing w:after="120"/>
              <w:jc w:val="center"/>
            </w:pPr>
            <w:r w:rsidRPr="00E142D9">
              <w:t>Kachess</w:t>
            </w:r>
          </w:p>
        </w:tc>
        <w:tc>
          <w:tcPr>
            <w:tcW w:w="1890" w:type="dxa"/>
            <w:vAlign w:val="top"/>
          </w:tcPr>
          <w:p w14:paraId="2FE22EF4" w14:textId="193E2FEA" w:rsidR="00806F0B" w:rsidRPr="00E114A4" w:rsidRDefault="00806F0B" w:rsidP="00806F0B">
            <w:pPr>
              <w:spacing w:after="120"/>
              <w:jc w:val="center"/>
            </w:pPr>
            <w:r w:rsidRPr="00E142D9">
              <w:t>10/08/2024 06:22</w:t>
            </w:r>
          </w:p>
        </w:tc>
        <w:tc>
          <w:tcPr>
            <w:tcW w:w="2070" w:type="dxa"/>
            <w:vAlign w:val="top"/>
          </w:tcPr>
          <w:p w14:paraId="13300B21" w14:textId="01C0E1C1" w:rsidR="00806F0B" w:rsidRPr="00E114A4" w:rsidRDefault="00806F0B" w:rsidP="00806F0B">
            <w:pPr>
              <w:spacing w:after="120"/>
              <w:jc w:val="center"/>
            </w:pPr>
            <w:r w:rsidRPr="00E142D9">
              <w:t>10/11/2024 04:19</w:t>
            </w:r>
          </w:p>
        </w:tc>
      </w:tr>
      <w:tr w:rsidR="00806F0B" w:rsidRPr="00E114A4" w14:paraId="6D972A36" w14:textId="77777777" w:rsidTr="3DCC8C64">
        <w:trPr>
          <w:trHeight w:val="285"/>
        </w:trPr>
        <w:tc>
          <w:tcPr>
            <w:tcW w:w="750" w:type="dxa"/>
            <w:vAlign w:val="top"/>
          </w:tcPr>
          <w:p w14:paraId="2B0E2566" w14:textId="5FA15000" w:rsidR="00806F0B" w:rsidRPr="00E114A4" w:rsidRDefault="00806F0B" w:rsidP="00806F0B">
            <w:pPr>
              <w:spacing w:after="120"/>
              <w:jc w:val="center"/>
            </w:pPr>
            <w:r w:rsidRPr="00E142D9">
              <w:t>2024</w:t>
            </w:r>
          </w:p>
        </w:tc>
        <w:tc>
          <w:tcPr>
            <w:tcW w:w="1365" w:type="dxa"/>
            <w:vAlign w:val="top"/>
          </w:tcPr>
          <w:p w14:paraId="58BD953E" w14:textId="4A86F442" w:rsidR="00806F0B" w:rsidRPr="00E114A4" w:rsidRDefault="00806F0B" w:rsidP="00806F0B">
            <w:pPr>
              <w:spacing w:after="120"/>
              <w:jc w:val="center"/>
            </w:pPr>
            <w:r w:rsidRPr="00E142D9">
              <w:t>YN</w:t>
            </w:r>
          </w:p>
        </w:tc>
        <w:tc>
          <w:tcPr>
            <w:tcW w:w="1890" w:type="dxa"/>
            <w:vAlign w:val="top"/>
          </w:tcPr>
          <w:p w14:paraId="7C134788" w14:textId="365553CE" w:rsidR="00806F0B" w:rsidRPr="00E114A4" w:rsidRDefault="00806F0B" w:rsidP="00806F0B">
            <w:pPr>
              <w:spacing w:after="120"/>
              <w:jc w:val="center"/>
            </w:pPr>
            <w:r w:rsidRPr="00E142D9">
              <w:t>3DD.003D5A4227</w:t>
            </w:r>
          </w:p>
        </w:tc>
        <w:tc>
          <w:tcPr>
            <w:tcW w:w="1395" w:type="dxa"/>
            <w:vAlign w:val="top"/>
          </w:tcPr>
          <w:p w14:paraId="0AAC2EB6" w14:textId="027CD8C9" w:rsidR="00806F0B" w:rsidRPr="00E114A4" w:rsidRDefault="00806F0B" w:rsidP="00806F0B">
            <w:pPr>
              <w:spacing w:after="120"/>
              <w:jc w:val="center"/>
            </w:pPr>
            <w:r w:rsidRPr="00E142D9">
              <w:t>Kachess*</w:t>
            </w:r>
          </w:p>
        </w:tc>
        <w:tc>
          <w:tcPr>
            <w:tcW w:w="1890" w:type="dxa"/>
            <w:vAlign w:val="top"/>
          </w:tcPr>
          <w:p w14:paraId="0A88AACD" w14:textId="0A954D6C" w:rsidR="00806F0B" w:rsidRPr="00E114A4" w:rsidRDefault="00806F0B" w:rsidP="00806F0B">
            <w:pPr>
              <w:spacing w:after="120"/>
              <w:jc w:val="center"/>
            </w:pPr>
            <w:r w:rsidRPr="00E142D9">
              <w:t>07/18/2024 04:17</w:t>
            </w:r>
          </w:p>
        </w:tc>
        <w:tc>
          <w:tcPr>
            <w:tcW w:w="2070" w:type="dxa"/>
            <w:vAlign w:val="top"/>
          </w:tcPr>
          <w:p w14:paraId="380D342B" w14:textId="1CC7D6C5" w:rsidR="00806F0B" w:rsidRPr="00E114A4" w:rsidRDefault="00806F0B" w:rsidP="00806F0B">
            <w:pPr>
              <w:spacing w:after="120"/>
              <w:jc w:val="center"/>
            </w:pPr>
            <w:r w:rsidRPr="00E142D9">
              <w:t>07/18/2024 04:29</w:t>
            </w:r>
          </w:p>
        </w:tc>
      </w:tr>
      <w:tr w:rsidR="00806F0B" w:rsidRPr="00E114A4" w14:paraId="7042D790" w14:textId="77777777" w:rsidTr="3DCC8C64">
        <w:trPr>
          <w:trHeight w:val="285"/>
        </w:trPr>
        <w:tc>
          <w:tcPr>
            <w:tcW w:w="750" w:type="dxa"/>
            <w:vAlign w:val="top"/>
          </w:tcPr>
          <w:p w14:paraId="19B33379" w14:textId="39870652" w:rsidR="00806F0B" w:rsidRPr="00E114A4" w:rsidRDefault="00806F0B" w:rsidP="00806F0B">
            <w:pPr>
              <w:spacing w:after="120"/>
              <w:jc w:val="center"/>
            </w:pPr>
            <w:r w:rsidRPr="00E142D9">
              <w:t>2024</w:t>
            </w:r>
          </w:p>
        </w:tc>
        <w:tc>
          <w:tcPr>
            <w:tcW w:w="1365" w:type="dxa"/>
            <w:vAlign w:val="top"/>
          </w:tcPr>
          <w:p w14:paraId="0ACA57CA" w14:textId="0C0A3C51" w:rsidR="00806F0B" w:rsidRPr="00E114A4" w:rsidRDefault="00806F0B" w:rsidP="00806F0B">
            <w:pPr>
              <w:spacing w:after="120"/>
              <w:jc w:val="center"/>
            </w:pPr>
            <w:r w:rsidRPr="00E142D9">
              <w:t>YN</w:t>
            </w:r>
          </w:p>
        </w:tc>
        <w:tc>
          <w:tcPr>
            <w:tcW w:w="1890" w:type="dxa"/>
            <w:vAlign w:val="top"/>
          </w:tcPr>
          <w:p w14:paraId="0F96A804" w14:textId="7FB893FD" w:rsidR="00806F0B" w:rsidRPr="00E114A4" w:rsidRDefault="00806F0B" w:rsidP="00806F0B">
            <w:pPr>
              <w:spacing w:after="120"/>
              <w:jc w:val="center"/>
            </w:pPr>
            <w:r w:rsidRPr="00E142D9">
              <w:t>3DD.003D5A4240</w:t>
            </w:r>
          </w:p>
        </w:tc>
        <w:tc>
          <w:tcPr>
            <w:tcW w:w="1395" w:type="dxa"/>
            <w:vAlign w:val="top"/>
          </w:tcPr>
          <w:p w14:paraId="21B86DCF" w14:textId="67124353" w:rsidR="00806F0B" w:rsidRPr="00E114A4" w:rsidRDefault="00806F0B" w:rsidP="00806F0B">
            <w:pPr>
              <w:spacing w:after="120"/>
              <w:jc w:val="center"/>
            </w:pPr>
            <w:r w:rsidRPr="00E142D9">
              <w:t>Kachess*</w:t>
            </w:r>
          </w:p>
        </w:tc>
        <w:tc>
          <w:tcPr>
            <w:tcW w:w="1890" w:type="dxa"/>
            <w:vAlign w:val="top"/>
          </w:tcPr>
          <w:p w14:paraId="3B595532" w14:textId="42ADAF14" w:rsidR="00806F0B" w:rsidRPr="00E114A4" w:rsidRDefault="00806F0B" w:rsidP="00806F0B">
            <w:pPr>
              <w:spacing w:after="120"/>
              <w:jc w:val="center"/>
            </w:pPr>
            <w:r w:rsidRPr="00E142D9">
              <w:t>07/10/2024 01:53</w:t>
            </w:r>
          </w:p>
        </w:tc>
        <w:tc>
          <w:tcPr>
            <w:tcW w:w="2070" w:type="dxa"/>
            <w:vAlign w:val="top"/>
          </w:tcPr>
          <w:p w14:paraId="6D264570" w14:textId="1C2269A2" w:rsidR="00806F0B" w:rsidRPr="00E114A4" w:rsidRDefault="00806F0B" w:rsidP="00806F0B">
            <w:pPr>
              <w:spacing w:after="120"/>
              <w:jc w:val="center"/>
            </w:pPr>
            <w:r w:rsidRPr="00E142D9">
              <w:t>07/10/2024 08:35</w:t>
            </w:r>
          </w:p>
        </w:tc>
      </w:tr>
    </w:tbl>
    <w:p w14:paraId="5F03D997" w14:textId="47A2A6B4" w:rsidR="00BC4C53" w:rsidRPr="00E114A4" w:rsidRDefault="00BC4C53" w:rsidP="00BC4C53">
      <w:r w:rsidRPr="00E114A4">
        <w:t>* unverified</w:t>
      </w:r>
      <w:r w:rsidR="00EF753D">
        <w:t xml:space="preserve"> </w:t>
      </w:r>
      <w:r w:rsidR="00EF753D">
        <w:t>with genetics</w:t>
      </w:r>
    </w:p>
    <w:p w14:paraId="6AC53B04" w14:textId="77777777" w:rsidR="00B71A57" w:rsidRPr="00E114A4" w:rsidRDefault="00B71A57" w:rsidP="00EC6B14">
      <w:pPr>
        <w:spacing w:line="240" w:lineRule="auto"/>
        <w:ind w:right="288"/>
        <w:rPr>
          <w:rFonts w:cstheme="minorHAnsi"/>
        </w:rPr>
      </w:pPr>
    </w:p>
    <w:p w14:paraId="37410334" w14:textId="0C94959F" w:rsidR="00EC6B14" w:rsidRPr="00FE25A6" w:rsidRDefault="00EC6B14" w:rsidP="00EC6B14">
      <w:pPr>
        <w:rPr>
          <w:sz w:val="24"/>
          <w:szCs w:val="24"/>
          <w:highlight w:val="yellow"/>
        </w:rPr>
      </w:pPr>
      <w:r w:rsidRPr="00E114A4">
        <w:rPr>
          <w:b/>
          <w:bCs/>
          <w:sz w:val="24"/>
          <w:szCs w:val="24"/>
        </w:rPr>
        <w:t>Table B</w:t>
      </w:r>
      <w:r w:rsidR="0005799E">
        <w:rPr>
          <w:b/>
          <w:bCs/>
          <w:sz w:val="24"/>
          <w:szCs w:val="24"/>
        </w:rPr>
        <w:t>7</w:t>
      </w:r>
      <w:r w:rsidRPr="00E114A4">
        <w:rPr>
          <w:sz w:val="24"/>
          <w:szCs w:val="24"/>
        </w:rPr>
        <w:t>. Bull Trout detected</w:t>
      </w:r>
      <w:r>
        <w:rPr>
          <w:sz w:val="24"/>
          <w:szCs w:val="24"/>
        </w:rPr>
        <w:t xml:space="preserve"> at Box Canyon</w:t>
      </w:r>
      <w:r w:rsidR="00F72FD1">
        <w:rPr>
          <w:sz w:val="24"/>
          <w:szCs w:val="24"/>
        </w:rPr>
        <w:t xml:space="preserve"> Creek</w:t>
      </w:r>
      <w:r>
        <w:rPr>
          <w:sz w:val="24"/>
          <w:szCs w:val="24"/>
        </w:rPr>
        <w:t xml:space="preserve"> </w:t>
      </w:r>
      <w:r w:rsidR="00171531">
        <w:rPr>
          <w:sz w:val="24"/>
          <w:szCs w:val="24"/>
        </w:rPr>
        <w:t xml:space="preserve">flume </w:t>
      </w:r>
      <w:r w:rsidR="00F72FD1">
        <w:rPr>
          <w:sz w:val="24"/>
          <w:szCs w:val="24"/>
        </w:rPr>
        <w:t xml:space="preserve">submersible </w:t>
      </w:r>
      <w:r>
        <w:rPr>
          <w:sz w:val="24"/>
          <w:szCs w:val="24"/>
        </w:rPr>
        <w:t>antenna (</w:t>
      </w:r>
      <w:r w:rsidRPr="00A71BBD">
        <w:rPr>
          <w:b/>
          <w:bCs/>
          <w:sz w:val="24"/>
          <w:szCs w:val="24"/>
        </w:rPr>
        <w:t>BOX</w:t>
      </w:r>
      <w:r w:rsidR="00171531">
        <w:rPr>
          <w:b/>
          <w:bCs/>
          <w:sz w:val="24"/>
          <w:szCs w:val="24"/>
        </w:rPr>
        <w:t>3</w:t>
      </w:r>
      <w:r>
        <w:rPr>
          <w:sz w:val="24"/>
          <w:szCs w:val="24"/>
        </w:rPr>
        <w:t>) in 202</w:t>
      </w:r>
      <w:r w:rsidR="0005799E">
        <w:rPr>
          <w:sz w:val="24"/>
          <w:szCs w:val="24"/>
        </w:rPr>
        <w:t>4</w:t>
      </w:r>
      <w:r>
        <w:rPr>
          <w:sz w:val="24"/>
          <w:szCs w:val="24"/>
        </w:rPr>
        <w:t xml:space="preserve">. </w:t>
      </w:r>
    </w:p>
    <w:tbl>
      <w:tblPr>
        <w:tblStyle w:val="BBBasic"/>
        <w:tblW w:w="9360" w:type="dxa"/>
        <w:tblLayout w:type="fixed"/>
        <w:tblLook w:val="04A0" w:firstRow="1" w:lastRow="0" w:firstColumn="1" w:lastColumn="0" w:noHBand="0" w:noVBand="1"/>
      </w:tblPr>
      <w:tblGrid>
        <w:gridCol w:w="750"/>
        <w:gridCol w:w="1365"/>
        <w:gridCol w:w="1890"/>
        <w:gridCol w:w="1395"/>
        <w:gridCol w:w="1890"/>
        <w:gridCol w:w="2070"/>
      </w:tblGrid>
      <w:tr w:rsidR="00EC6B14" w14:paraId="65494088" w14:textId="77777777" w:rsidTr="003B7DE2">
        <w:trPr>
          <w:cnfStyle w:val="100000000000" w:firstRow="1" w:lastRow="0" w:firstColumn="0" w:lastColumn="0" w:oddVBand="0" w:evenVBand="0" w:oddHBand="0" w:evenHBand="0" w:firstRowFirstColumn="0" w:firstRowLastColumn="0" w:lastRowFirstColumn="0" w:lastRowLastColumn="0"/>
          <w:trHeight w:val="345"/>
        </w:trPr>
        <w:tc>
          <w:tcPr>
            <w:tcW w:w="750" w:type="dxa"/>
          </w:tcPr>
          <w:p w14:paraId="5424B56F" w14:textId="77777777" w:rsidR="00EC6B14" w:rsidRDefault="00EC6B14" w:rsidP="001A1EE3">
            <w:pPr>
              <w:spacing w:after="120"/>
            </w:pPr>
            <w:r w:rsidRPr="3B315E2A">
              <w:rPr>
                <w:rFonts w:ascii="Calibri" w:eastAsia="Calibri" w:hAnsi="Calibri" w:cs="Calibri"/>
                <w:color w:val="000000" w:themeColor="text1"/>
              </w:rPr>
              <w:t>Mark Year</w:t>
            </w:r>
          </w:p>
        </w:tc>
        <w:tc>
          <w:tcPr>
            <w:tcW w:w="1365" w:type="dxa"/>
          </w:tcPr>
          <w:p w14:paraId="1F515179" w14:textId="77777777" w:rsidR="00EC6B14" w:rsidRDefault="00EC6B14" w:rsidP="001A1EE3">
            <w:pPr>
              <w:spacing w:after="120"/>
            </w:pPr>
            <w:r w:rsidRPr="3B315E2A">
              <w:rPr>
                <w:rFonts w:ascii="Calibri" w:eastAsia="Calibri" w:hAnsi="Calibri" w:cs="Calibri"/>
                <w:color w:val="000000" w:themeColor="text1"/>
              </w:rPr>
              <w:t>Organization</w:t>
            </w:r>
          </w:p>
        </w:tc>
        <w:tc>
          <w:tcPr>
            <w:tcW w:w="1890" w:type="dxa"/>
          </w:tcPr>
          <w:p w14:paraId="0DAF42E3" w14:textId="6E5D2BEA" w:rsidR="00EC6B14" w:rsidRPr="10B1044A" w:rsidRDefault="00AA1C08" w:rsidP="001A1EE3">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395" w:type="dxa"/>
          </w:tcPr>
          <w:p w14:paraId="17A5AD39" w14:textId="77777777" w:rsidR="00EC6B14" w:rsidRDefault="00EC6B14" w:rsidP="001A1EE3">
            <w:pPr>
              <w:spacing w:after="120"/>
            </w:pPr>
            <w:r>
              <w:t>Origin</w:t>
            </w:r>
          </w:p>
        </w:tc>
        <w:tc>
          <w:tcPr>
            <w:tcW w:w="1890" w:type="dxa"/>
          </w:tcPr>
          <w:p w14:paraId="49F3245F" w14:textId="77777777" w:rsidR="00EC6B14" w:rsidRDefault="00EC6B14" w:rsidP="001A1EE3">
            <w:pPr>
              <w:spacing w:after="120"/>
            </w:pPr>
            <w:r w:rsidRPr="3B315E2A">
              <w:rPr>
                <w:rFonts w:ascii="Calibri" w:eastAsia="Calibri" w:hAnsi="Calibri" w:cs="Calibri"/>
                <w:color w:val="000000" w:themeColor="text1"/>
              </w:rPr>
              <w:t>First Detection</w:t>
            </w:r>
          </w:p>
        </w:tc>
        <w:tc>
          <w:tcPr>
            <w:tcW w:w="2070" w:type="dxa"/>
          </w:tcPr>
          <w:p w14:paraId="0FC720FD" w14:textId="77777777" w:rsidR="00EC6B14" w:rsidRDefault="00EC6B14" w:rsidP="001A1EE3">
            <w:pPr>
              <w:spacing w:after="120"/>
            </w:pPr>
            <w:r w:rsidRPr="3B315E2A">
              <w:rPr>
                <w:rFonts w:ascii="Calibri" w:eastAsia="Calibri" w:hAnsi="Calibri" w:cs="Calibri"/>
                <w:color w:val="000000" w:themeColor="text1"/>
              </w:rPr>
              <w:t>Last Detection</w:t>
            </w:r>
          </w:p>
        </w:tc>
      </w:tr>
      <w:tr w:rsidR="00467DB0" w:rsidRPr="002D087E" w14:paraId="1FF6224D" w14:textId="77777777" w:rsidTr="001A1EE3">
        <w:trPr>
          <w:trHeight w:val="300"/>
        </w:trPr>
        <w:tc>
          <w:tcPr>
            <w:tcW w:w="750" w:type="dxa"/>
            <w:vAlign w:val="top"/>
          </w:tcPr>
          <w:p w14:paraId="463D8B34" w14:textId="5E571276" w:rsidR="00467DB0" w:rsidRPr="007603F0" w:rsidRDefault="00467DB0" w:rsidP="00467DB0">
            <w:pPr>
              <w:spacing w:after="120"/>
              <w:jc w:val="center"/>
            </w:pPr>
            <w:r w:rsidRPr="004B0BB1">
              <w:t>2021</w:t>
            </w:r>
          </w:p>
        </w:tc>
        <w:tc>
          <w:tcPr>
            <w:tcW w:w="1365" w:type="dxa"/>
            <w:vAlign w:val="top"/>
          </w:tcPr>
          <w:p w14:paraId="42123603" w14:textId="4797AA19" w:rsidR="00467DB0" w:rsidRPr="007603F0" w:rsidRDefault="00467DB0" w:rsidP="00467DB0">
            <w:pPr>
              <w:spacing w:after="120"/>
              <w:jc w:val="center"/>
            </w:pPr>
            <w:r w:rsidRPr="004B0BB1">
              <w:t>YN</w:t>
            </w:r>
          </w:p>
        </w:tc>
        <w:tc>
          <w:tcPr>
            <w:tcW w:w="1890" w:type="dxa"/>
            <w:vAlign w:val="top"/>
          </w:tcPr>
          <w:p w14:paraId="4FAEEF0D" w14:textId="6907FC4E" w:rsidR="00467DB0" w:rsidRPr="007603F0" w:rsidRDefault="00467DB0" w:rsidP="00467DB0">
            <w:pPr>
              <w:spacing w:after="120"/>
              <w:jc w:val="center"/>
              <w:rPr>
                <w:rFonts w:eastAsia="Calibri"/>
                <w:color w:val="000000" w:themeColor="text1"/>
              </w:rPr>
            </w:pPr>
            <w:r w:rsidRPr="004B0BB1">
              <w:t>3DD.00779241F9</w:t>
            </w:r>
          </w:p>
        </w:tc>
        <w:tc>
          <w:tcPr>
            <w:tcW w:w="1395" w:type="dxa"/>
            <w:vAlign w:val="top"/>
          </w:tcPr>
          <w:p w14:paraId="05159706" w14:textId="79B33808" w:rsidR="00467DB0" w:rsidRPr="007603F0" w:rsidRDefault="00467DB0" w:rsidP="00467DB0">
            <w:pPr>
              <w:spacing w:after="120"/>
              <w:jc w:val="center"/>
              <w:rPr>
                <w:rFonts w:eastAsia="Calibri"/>
                <w:color w:val="000000" w:themeColor="text1"/>
              </w:rPr>
            </w:pPr>
            <w:r w:rsidRPr="004B0BB1">
              <w:t>Kachess*</w:t>
            </w:r>
          </w:p>
        </w:tc>
        <w:tc>
          <w:tcPr>
            <w:tcW w:w="1890" w:type="dxa"/>
            <w:vAlign w:val="top"/>
          </w:tcPr>
          <w:p w14:paraId="284F77BB" w14:textId="2F481507" w:rsidR="00467DB0" w:rsidRPr="007603F0" w:rsidRDefault="00467DB0" w:rsidP="00467DB0">
            <w:pPr>
              <w:spacing w:after="120"/>
              <w:jc w:val="center"/>
            </w:pPr>
            <w:r w:rsidRPr="004B0BB1">
              <w:t>09/29/2024 02:13</w:t>
            </w:r>
          </w:p>
        </w:tc>
        <w:tc>
          <w:tcPr>
            <w:tcW w:w="2070" w:type="dxa"/>
            <w:vAlign w:val="top"/>
          </w:tcPr>
          <w:p w14:paraId="0BB0FD67" w14:textId="7CDC4085" w:rsidR="00467DB0" w:rsidRPr="007603F0" w:rsidRDefault="00467DB0" w:rsidP="00467DB0">
            <w:pPr>
              <w:spacing w:after="120"/>
              <w:jc w:val="center"/>
            </w:pPr>
            <w:r w:rsidRPr="004B0BB1">
              <w:t>10/09/2024 20:10</w:t>
            </w:r>
          </w:p>
        </w:tc>
      </w:tr>
      <w:tr w:rsidR="00467DB0" w:rsidRPr="002D087E" w14:paraId="714741B6" w14:textId="77777777" w:rsidTr="001A1EE3">
        <w:trPr>
          <w:trHeight w:val="285"/>
        </w:trPr>
        <w:tc>
          <w:tcPr>
            <w:tcW w:w="750" w:type="dxa"/>
            <w:vAlign w:val="top"/>
          </w:tcPr>
          <w:p w14:paraId="73EEDCFE" w14:textId="3A189E6A" w:rsidR="00467DB0" w:rsidRPr="007603F0" w:rsidRDefault="00467DB0" w:rsidP="00467DB0">
            <w:pPr>
              <w:spacing w:after="120"/>
              <w:jc w:val="center"/>
            </w:pPr>
            <w:r w:rsidRPr="004B0BB1">
              <w:t>2022</w:t>
            </w:r>
          </w:p>
        </w:tc>
        <w:tc>
          <w:tcPr>
            <w:tcW w:w="1365" w:type="dxa"/>
            <w:vAlign w:val="top"/>
          </w:tcPr>
          <w:p w14:paraId="2DA0EDA4" w14:textId="629DB6D3" w:rsidR="00467DB0" w:rsidRPr="007603F0" w:rsidRDefault="00467DB0" w:rsidP="00467DB0">
            <w:pPr>
              <w:spacing w:after="120"/>
              <w:jc w:val="center"/>
            </w:pPr>
            <w:r w:rsidRPr="004B0BB1">
              <w:t>USFWS</w:t>
            </w:r>
          </w:p>
        </w:tc>
        <w:tc>
          <w:tcPr>
            <w:tcW w:w="1890" w:type="dxa"/>
            <w:vAlign w:val="top"/>
          </w:tcPr>
          <w:p w14:paraId="11C97FAD" w14:textId="3CE9FEB2" w:rsidR="00467DB0" w:rsidRPr="007603F0" w:rsidRDefault="00467DB0" w:rsidP="00467DB0">
            <w:pPr>
              <w:spacing w:after="120"/>
              <w:jc w:val="center"/>
              <w:rPr>
                <w:rFonts w:eastAsia="Calibri"/>
                <w:color w:val="000000" w:themeColor="text1"/>
              </w:rPr>
            </w:pPr>
            <w:r w:rsidRPr="004B0BB1">
              <w:t>3DD.003D481171</w:t>
            </w:r>
          </w:p>
        </w:tc>
        <w:tc>
          <w:tcPr>
            <w:tcW w:w="1395" w:type="dxa"/>
            <w:vAlign w:val="top"/>
          </w:tcPr>
          <w:p w14:paraId="7A33D42E" w14:textId="693D0976" w:rsidR="00467DB0" w:rsidRPr="007603F0" w:rsidRDefault="00467DB0" w:rsidP="00467DB0">
            <w:pPr>
              <w:spacing w:after="120"/>
              <w:jc w:val="center"/>
            </w:pPr>
            <w:r w:rsidRPr="004B0BB1">
              <w:t>Kachess</w:t>
            </w:r>
          </w:p>
        </w:tc>
        <w:tc>
          <w:tcPr>
            <w:tcW w:w="1890" w:type="dxa"/>
            <w:vAlign w:val="top"/>
          </w:tcPr>
          <w:p w14:paraId="315FDBBA" w14:textId="66DD94F5" w:rsidR="00467DB0" w:rsidRPr="007603F0" w:rsidRDefault="00467DB0" w:rsidP="00467DB0">
            <w:pPr>
              <w:spacing w:after="120"/>
              <w:jc w:val="center"/>
            </w:pPr>
            <w:r w:rsidRPr="004B0BB1">
              <w:t>09/26/2024 01:47</w:t>
            </w:r>
          </w:p>
        </w:tc>
        <w:tc>
          <w:tcPr>
            <w:tcW w:w="2070" w:type="dxa"/>
            <w:vAlign w:val="top"/>
          </w:tcPr>
          <w:p w14:paraId="457D4184" w14:textId="1EB1A9CC" w:rsidR="00467DB0" w:rsidRPr="007603F0" w:rsidRDefault="00467DB0" w:rsidP="00467DB0">
            <w:pPr>
              <w:spacing w:after="120"/>
              <w:jc w:val="center"/>
              <w:rPr>
                <w:rFonts w:eastAsia="Calibri"/>
                <w:color w:val="000000" w:themeColor="text1"/>
              </w:rPr>
            </w:pPr>
            <w:r w:rsidRPr="004B0BB1">
              <w:t>09/26/2024 02:30</w:t>
            </w:r>
          </w:p>
        </w:tc>
      </w:tr>
      <w:tr w:rsidR="00467DB0" w:rsidRPr="002D087E" w14:paraId="1CCE1F8C" w14:textId="77777777" w:rsidTr="001A1EE3">
        <w:trPr>
          <w:trHeight w:val="285"/>
        </w:trPr>
        <w:tc>
          <w:tcPr>
            <w:tcW w:w="750" w:type="dxa"/>
            <w:vAlign w:val="top"/>
          </w:tcPr>
          <w:p w14:paraId="3D1404ED" w14:textId="20CBB9B9" w:rsidR="00467DB0" w:rsidRPr="0042556A" w:rsidRDefault="00467DB0" w:rsidP="00467DB0">
            <w:pPr>
              <w:spacing w:after="120"/>
              <w:jc w:val="center"/>
            </w:pPr>
            <w:r w:rsidRPr="004B0BB1">
              <w:t>2022</w:t>
            </w:r>
          </w:p>
        </w:tc>
        <w:tc>
          <w:tcPr>
            <w:tcW w:w="1365" w:type="dxa"/>
            <w:vAlign w:val="top"/>
          </w:tcPr>
          <w:p w14:paraId="440DC846" w14:textId="42A0B40A" w:rsidR="00467DB0" w:rsidRPr="0042556A" w:rsidRDefault="00467DB0" w:rsidP="00467DB0">
            <w:pPr>
              <w:spacing w:after="120"/>
              <w:jc w:val="center"/>
            </w:pPr>
            <w:r w:rsidRPr="004B0BB1">
              <w:t>USFWS</w:t>
            </w:r>
          </w:p>
        </w:tc>
        <w:tc>
          <w:tcPr>
            <w:tcW w:w="1890" w:type="dxa"/>
            <w:vAlign w:val="top"/>
          </w:tcPr>
          <w:p w14:paraId="5FC8FD8B" w14:textId="2A27C890" w:rsidR="00467DB0" w:rsidRPr="0042556A" w:rsidRDefault="00467DB0" w:rsidP="00467DB0">
            <w:pPr>
              <w:spacing w:after="120"/>
              <w:jc w:val="center"/>
            </w:pPr>
            <w:r w:rsidRPr="004B0BB1">
              <w:t>3DD.003D481194</w:t>
            </w:r>
          </w:p>
        </w:tc>
        <w:tc>
          <w:tcPr>
            <w:tcW w:w="1395" w:type="dxa"/>
            <w:vAlign w:val="top"/>
          </w:tcPr>
          <w:p w14:paraId="3CB3AEB7" w14:textId="5346097D" w:rsidR="00467DB0" w:rsidRPr="0042556A" w:rsidRDefault="00467DB0" w:rsidP="00467DB0">
            <w:pPr>
              <w:spacing w:after="120"/>
              <w:jc w:val="center"/>
            </w:pPr>
            <w:r w:rsidRPr="004B0BB1">
              <w:t>Kachess</w:t>
            </w:r>
          </w:p>
        </w:tc>
        <w:tc>
          <w:tcPr>
            <w:tcW w:w="1890" w:type="dxa"/>
            <w:vAlign w:val="top"/>
          </w:tcPr>
          <w:p w14:paraId="54426790" w14:textId="40E6DDB2" w:rsidR="00467DB0" w:rsidRPr="0042556A" w:rsidRDefault="00467DB0" w:rsidP="00467DB0">
            <w:pPr>
              <w:spacing w:after="120"/>
              <w:jc w:val="center"/>
            </w:pPr>
            <w:r w:rsidRPr="004B0BB1">
              <w:t>10/02/2024 21:21</w:t>
            </w:r>
          </w:p>
        </w:tc>
        <w:tc>
          <w:tcPr>
            <w:tcW w:w="2070" w:type="dxa"/>
            <w:vAlign w:val="top"/>
          </w:tcPr>
          <w:p w14:paraId="128BEB4A" w14:textId="73D3D4F8" w:rsidR="00467DB0" w:rsidRPr="0042556A" w:rsidRDefault="00467DB0" w:rsidP="00467DB0">
            <w:pPr>
              <w:spacing w:after="120"/>
              <w:jc w:val="center"/>
            </w:pPr>
            <w:r w:rsidRPr="004B0BB1">
              <w:t>10/02/2024 21:59</w:t>
            </w:r>
          </w:p>
        </w:tc>
      </w:tr>
      <w:tr w:rsidR="00467DB0" w:rsidRPr="002D087E" w14:paraId="2536843C" w14:textId="77777777" w:rsidTr="001A1EE3">
        <w:trPr>
          <w:trHeight w:val="285"/>
        </w:trPr>
        <w:tc>
          <w:tcPr>
            <w:tcW w:w="750" w:type="dxa"/>
            <w:vAlign w:val="top"/>
          </w:tcPr>
          <w:p w14:paraId="56977906" w14:textId="209E3019" w:rsidR="00467DB0" w:rsidRPr="0042556A" w:rsidRDefault="00467DB0" w:rsidP="00467DB0">
            <w:pPr>
              <w:spacing w:after="120"/>
              <w:jc w:val="center"/>
            </w:pPr>
            <w:r w:rsidRPr="004B0BB1">
              <w:t>2022</w:t>
            </w:r>
          </w:p>
        </w:tc>
        <w:tc>
          <w:tcPr>
            <w:tcW w:w="1365" w:type="dxa"/>
            <w:vAlign w:val="top"/>
          </w:tcPr>
          <w:p w14:paraId="0C0ACFC6" w14:textId="6FA7E840" w:rsidR="00467DB0" w:rsidRPr="0042556A" w:rsidRDefault="00467DB0" w:rsidP="00467DB0">
            <w:pPr>
              <w:spacing w:after="120"/>
              <w:jc w:val="center"/>
            </w:pPr>
            <w:r w:rsidRPr="004B0BB1">
              <w:t>USFWS</w:t>
            </w:r>
          </w:p>
        </w:tc>
        <w:tc>
          <w:tcPr>
            <w:tcW w:w="1890" w:type="dxa"/>
            <w:vAlign w:val="top"/>
          </w:tcPr>
          <w:p w14:paraId="15D18452" w14:textId="1785CFCC" w:rsidR="00467DB0" w:rsidRPr="0042556A" w:rsidRDefault="00467DB0" w:rsidP="00467DB0">
            <w:pPr>
              <w:spacing w:after="120"/>
              <w:jc w:val="center"/>
            </w:pPr>
            <w:r w:rsidRPr="004B0BB1">
              <w:t>3DD.003D4811A9</w:t>
            </w:r>
          </w:p>
        </w:tc>
        <w:tc>
          <w:tcPr>
            <w:tcW w:w="1395" w:type="dxa"/>
            <w:vAlign w:val="top"/>
          </w:tcPr>
          <w:p w14:paraId="21CE09C5" w14:textId="038171FF" w:rsidR="00467DB0" w:rsidRPr="0042556A" w:rsidRDefault="00467DB0" w:rsidP="00467DB0">
            <w:pPr>
              <w:spacing w:after="120"/>
              <w:jc w:val="center"/>
            </w:pPr>
            <w:r w:rsidRPr="004B0BB1">
              <w:t>Kachess</w:t>
            </w:r>
          </w:p>
        </w:tc>
        <w:tc>
          <w:tcPr>
            <w:tcW w:w="1890" w:type="dxa"/>
            <w:vAlign w:val="top"/>
          </w:tcPr>
          <w:p w14:paraId="78598515" w14:textId="17FEEF8C" w:rsidR="00467DB0" w:rsidRPr="0042556A" w:rsidRDefault="00467DB0" w:rsidP="00467DB0">
            <w:pPr>
              <w:spacing w:after="120"/>
              <w:jc w:val="center"/>
            </w:pPr>
            <w:r w:rsidRPr="004B0BB1">
              <w:t>10/05/2024 01:15</w:t>
            </w:r>
          </w:p>
        </w:tc>
        <w:tc>
          <w:tcPr>
            <w:tcW w:w="2070" w:type="dxa"/>
            <w:vAlign w:val="top"/>
          </w:tcPr>
          <w:p w14:paraId="1D537184" w14:textId="2A389245" w:rsidR="00467DB0" w:rsidRPr="0042556A" w:rsidRDefault="00467DB0" w:rsidP="00467DB0">
            <w:pPr>
              <w:spacing w:after="120"/>
              <w:jc w:val="center"/>
            </w:pPr>
            <w:r w:rsidRPr="004B0BB1">
              <w:t>10/09/2024 23:46</w:t>
            </w:r>
          </w:p>
        </w:tc>
      </w:tr>
      <w:tr w:rsidR="00467DB0" w:rsidRPr="002D087E" w14:paraId="2FBBDDBA" w14:textId="77777777" w:rsidTr="001A1EE3">
        <w:trPr>
          <w:trHeight w:val="285"/>
        </w:trPr>
        <w:tc>
          <w:tcPr>
            <w:tcW w:w="750" w:type="dxa"/>
            <w:vAlign w:val="top"/>
          </w:tcPr>
          <w:p w14:paraId="55B0DE60" w14:textId="3B0212B0" w:rsidR="00467DB0" w:rsidRPr="007603F0" w:rsidRDefault="00467DB0" w:rsidP="00467DB0">
            <w:pPr>
              <w:spacing w:after="120"/>
              <w:jc w:val="center"/>
            </w:pPr>
            <w:r w:rsidRPr="004B0BB1">
              <w:t>2023</w:t>
            </w:r>
          </w:p>
        </w:tc>
        <w:tc>
          <w:tcPr>
            <w:tcW w:w="1365" w:type="dxa"/>
            <w:vAlign w:val="top"/>
          </w:tcPr>
          <w:p w14:paraId="7D4FDB11" w14:textId="143DA14E" w:rsidR="00467DB0" w:rsidRPr="007603F0" w:rsidRDefault="00467DB0" w:rsidP="00467DB0">
            <w:pPr>
              <w:spacing w:after="120"/>
              <w:jc w:val="center"/>
            </w:pPr>
            <w:r w:rsidRPr="004B0BB1">
              <w:t>USFWS</w:t>
            </w:r>
          </w:p>
        </w:tc>
        <w:tc>
          <w:tcPr>
            <w:tcW w:w="1890" w:type="dxa"/>
            <w:vAlign w:val="top"/>
          </w:tcPr>
          <w:p w14:paraId="7B942557" w14:textId="166D2C8E" w:rsidR="00467DB0" w:rsidRPr="007603F0" w:rsidRDefault="00467DB0" w:rsidP="00467DB0">
            <w:pPr>
              <w:spacing w:after="120"/>
              <w:jc w:val="center"/>
              <w:rPr>
                <w:rFonts w:eastAsia="Calibri"/>
                <w:color w:val="000000" w:themeColor="text1"/>
              </w:rPr>
            </w:pPr>
            <w:r w:rsidRPr="004B0BB1">
              <w:t>3DD.003D4811E2</w:t>
            </w:r>
          </w:p>
        </w:tc>
        <w:tc>
          <w:tcPr>
            <w:tcW w:w="1395" w:type="dxa"/>
            <w:vAlign w:val="top"/>
          </w:tcPr>
          <w:p w14:paraId="7D6978B5" w14:textId="0B9D89D3" w:rsidR="00467DB0" w:rsidRPr="007603F0" w:rsidRDefault="00467DB0" w:rsidP="00467DB0">
            <w:pPr>
              <w:spacing w:after="120"/>
              <w:jc w:val="center"/>
              <w:rPr>
                <w:rFonts w:eastAsia="Calibri"/>
                <w:color w:val="000000" w:themeColor="text1"/>
              </w:rPr>
            </w:pPr>
            <w:r w:rsidRPr="004B0BB1">
              <w:t>Kachess</w:t>
            </w:r>
          </w:p>
        </w:tc>
        <w:tc>
          <w:tcPr>
            <w:tcW w:w="1890" w:type="dxa"/>
            <w:vAlign w:val="top"/>
          </w:tcPr>
          <w:p w14:paraId="5248AC91" w14:textId="30FC6C5F" w:rsidR="00467DB0" w:rsidRPr="007603F0" w:rsidRDefault="00467DB0" w:rsidP="00467DB0">
            <w:pPr>
              <w:spacing w:after="120"/>
              <w:jc w:val="center"/>
            </w:pPr>
            <w:r w:rsidRPr="004B0BB1">
              <w:t>09/26/2024 01:14</w:t>
            </w:r>
          </w:p>
        </w:tc>
        <w:tc>
          <w:tcPr>
            <w:tcW w:w="2070" w:type="dxa"/>
            <w:vAlign w:val="top"/>
          </w:tcPr>
          <w:p w14:paraId="49111768" w14:textId="5B8A41C0" w:rsidR="00467DB0" w:rsidRPr="007603F0" w:rsidRDefault="00467DB0" w:rsidP="00467DB0">
            <w:pPr>
              <w:spacing w:after="120"/>
              <w:jc w:val="center"/>
              <w:rPr>
                <w:rFonts w:eastAsia="Calibri"/>
                <w:color w:val="000000" w:themeColor="text1"/>
              </w:rPr>
            </w:pPr>
            <w:r w:rsidRPr="004B0BB1">
              <w:t>10/11/2024 04:57</w:t>
            </w:r>
          </w:p>
        </w:tc>
      </w:tr>
    </w:tbl>
    <w:p w14:paraId="55360674" w14:textId="0D333C5A" w:rsidR="00EC6B14" w:rsidRDefault="00EC6B14" w:rsidP="00EC6B14">
      <w:r w:rsidRPr="00381E59">
        <w:t xml:space="preserve">* </w:t>
      </w:r>
      <w:r>
        <w:t>unverified</w:t>
      </w:r>
      <w:r w:rsidR="00EF753D">
        <w:t xml:space="preserve"> </w:t>
      </w:r>
      <w:r w:rsidR="00EF753D">
        <w:t>with genetics</w:t>
      </w:r>
    </w:p>
    <w:p w14:paraId="4BA3DEDE" w14:textId="77777777" w:rsidR="00516CF5" w:rsidRPr="00516CF5" w:rsidRDefault="00516CF5" w:rsidP="00EC6B14">
      <w:pPr>
        <w:rPr>
          <w:sz w:val="24"/>
          <w:szCs w:val="24"/>
        </w:rPr>
      </w:pPr>
    </w:p>
    <w:p w14:paraId="7D5FC476" w14:textId="183BD713" w:rsidR="003763AB" w:rsidRPr="00FE25A6" w:rsidRDefault="003763AB" w:rsidP="003763AB">
      <w:pPr>
        <w:rPr>
          <w:sz w:val="24"/>
          <w:szCs w:val="24"/>
          <w:highlight w:val="yellow"/>
        </w:rPr>
      </w:pPr>
      <w:r w:rsidRPr="002A4224">
        <w:rPr>
          <w:b/>
          <w:bCs/>
          <w:sz w:val="24"/>
          <w:szCs w:val="24"/>
        </w:rPr>
        <w:t>Table B</w:t>
      </w:r>
      <w:r w:rsidR="00AD081D">
        <w:rPr>
          <w:b/>
          <w:bCs/>
          <w:sz w:val="24"/>
          <w:szCs w:val="24"/>
        </w:rPr>
        <w:t>8</w:t>
      </w:r>
      <w:r w:rsidRPr="00A5377C">
        <w:rPr>
          <w:sz w:val="24"/>
          <w:szCs w:val="24"/>
        </w:rPr>
        <w:t>. Bull</w:t>
      </w:r>
      <w:r>
        <w:rPr>
          <w:sz w:val="24"/>
          <w:szCs w:val="24"/>
        </w:rPr>
        <w:t xml:space="preserve"> Trout detected at Box Canyon flume antenna (</w:t>
      </w:r>
      <w:r>
        <w:rPr>
          <w:b/>
          <w:bCs/>
          <w:sz w:val="24"/>
          <w:szCs w:val="24"/>
        </w:rPr>
        <w:t>NARN</w:t>
      </w:r>
      <w:r>
        <w:rPr>
          <w:sz w:val="24"/>
          <w:szCs w:val="24"/>
        </w:rPr>
        <w:t>) in 202</w:t>
      </w:r>
      <w:r w:rsidR="00516CF5">
        <w:rPr>
          <w:sz w:val="24"/>
          <w:szCs w:val="24"/>
        </w:rPr>
        <w:t>3</w:t>
      </w:r>
      <w:r>
        <w:rPr>
          <w:sz w:val="24"/>
          <w:szCs w:val="24"/>
        </w:rPr>
        <w:t xml:space="preserve">. </w:t>
      </w:r>
    </w:p>
    <w:tbl>
      <w:tblPr>
        <w:tblStyle w:val="BBBasic"/>
        <w:tblW w:w="9360" w:type="dxa"/>
        <w:tblLayout w:type="fixed"/>
        <w:tblLook w:val="04A0" w:firstRow="1" w:lastRow="0" w:firstColumn="1" w:lastColumn="0" w:noHBand="0" w:noVBand="1"/>
      </w:tblPr>
      <w:tblGrid>
        <w:gridCol w:w="750"/>
        <w:gridCol w:w="1365"/>
        <w:gridCol w:w="1890"/>
        <w:gridCol w:w="1395"/>
        <w:gridCol w:w="1890"/>
        <w:gridCol w:w="2070"/>
      </w:tblGrid>
      <w:tr w:rsidR="003763AB" w14:paraId="544157C9" w14:textId="77777777" w:rsidTr="00225E2E">
        <w:trPr>
          <w:cnfStyle w:val="100000000000" w:firstRow="1" w:lastRow="0" w:firstColumn="0" w:lastColumn="0" w:oddVBand="0" w:evenVBand="0" w:oddHBand="0" w:evenHBand="0" w:firstRowFirstColumn="0" w:firstRowLastColumn="0" w:lastRowFirstColumn="0" w:lastRowLastColumn="0"/>
          <w:trHeight w:val="345"/>
        </w:trPr>
        <w:tc>
          <w:tcPr>
            <w:tcW w:w="750" w:type="dxa"/>
          </w:tcPr>
          <w:p w14:paraId="5E00DE46" w14:textId="77777777" w:rsidR="003763AB" w:rsidRDefault="003763AB" w:rsidP="001A1EE3">
            <w:pPr>
              <w:spacing w:after="120"/>
            </w:pPr>
            <w:r w:rsidRPr="3B315E2A">
              <w:rPr>
                <w:rFonts w:ascii="Calibri" w:eastAsia="Calibri" w:hAnsi="Calibri" w:cs="Calibri"/>
                <w:color w:val="000000" w:themeColor="text1"/>
              </w:rPr>
              <w:t>Mark Year</w:t>
            </w:r>
          </w:p>
        </w:tc>
        <w:tc>
          <w:tcPr>
            <w:tcW w:w="1365" w:type="dxa"/>
          </w:tcPr>
          <w:p w14:paraId="625C0390" w14:textId="77777777" w:rsidR="003763AB" w:rsidRDefault="003763AB" w:rsidP="001A1EE3">
            <w:pPr>
              <w:spacing w:after="120"/>
            </w:pPr>
            <w:r w:rsidRPr="3B315E2A">
              <w:rPr>
                <w:rFonts w:ascii="Calibri" w:eastAsia="Calibri" w:hAnsi="Calibri" w:cs="Calibri"/>
                <w:color w:val="000000" w:themeColor="text1"/>
              </w:rPr>
              <w:t>Organization</w:t>
            </w:r>
          </w:p>
        </w:tc>
        <w:tc>
          <w:tcPr>
            <w:tcW w:w="1890" w:type="dxa"/>
          </w:tcPr>
          <w:p w14:paraId="7F0186DF" w14:textId="076AA354" w:rsidR="003763AB" w:rsidRPr="10B1044A" w:rsidRDefault="00AA1C08" w:rsidP="001A1EE3">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395" w:type="dxa"/>
          </w:tcPr>
          <w:p w14:paraId="78A017DD" w14:textId="77777777" w:rsidR="003763AB" w:rsidRDefault="003763AB" w:rsidP="001A1EE3">
            <w:pPr>
              <w:spacing w:after="120"/>
            </w:pPr>
            <w:r>
              <w:t>Origin</w:t>
            </w:r>
          </w:p>
        </w:tc>
        <w:tc>
          <w:tcPr>
            <w:tcW w:w="1890" w:type="dxa"/>
          </w:tcPr>
          <w:p w14:paraId="30C0670E" w14:textId="77777777" w:rsidR="003763AB" w:rsidRDefault="003763AB" w:rsidP="001A1EE3">
            <w:pPr>
              <w:spacing w:after="120"/>
            </w:pPr>
            <w:r w:rsidRPr="3B315E2A">
              <w:rPr>
                <w:rFonts w:ascii="Calibri" w:eastAsia="Calibri" w:hAnsi="Calibri" w:cs="Calibri"/>
                <w:color w:val="000000" w:themeColor="text1"/>
              </w:rPr>
              <w:t>First Detection</w:t>
            </w:r>
          </w:p>
        </w:tc>
        <w:tc>
          <w:tcPr>
            <w:tcW w:w="2070" w:type="dxa"/>
          </w:tcPr>
          <w:p w14:paraId="603E61F8" w14:textId="77777777" w:rsidR="003763AB" w:rsidRDefault="003763AB" w:rsidP="001A1EE3">
            <w:pPr>
              <w:spacing w:after="120"/>
            </w:pPr>
            <w:r w:rsidRPr="3B315E2A">
              <w:rPr>
                <w:rFonts w:ascii="Calibri" w:eastAsia="Calibri" w:hAnsi="Calibri" w:cs="Calibri"/>
                <w:color w:val="000000" w:themeColor="text1"/>
              </w:rPr>
              <w:t>Last Detection</w:t>
            </w:r>
          </w:p>
        </w:tc>
      </w:tr>
      <w:tr w:rsidR="00490064" w:rsidRPr="002D087E" w14:paraId="12814790" w14:textId="77777777" w:rsidTr="00B52B0B">
        <w:trPr>
          <w:trHeight w:val="300"/>
        </w:trPr>
        <w:tc>
          <w:tcPr>
            <w:tcW w:w="750" w:type="dxa"/>
            <w:vAlign w:val="top"/>
          </w:tcPr>
          <w:p w14:paraId="69D19B0D" w14:textId="709CEF04" w:rsidR="00490064" w:rsidRPr="007603F0" w:rsidRDefault="00490064" w:rsidP="00490064">
            <w:pPr>
              <w:spacing w:after="120"/>
              <w:jc w:val="center"/>
            </w:pPr>
            <w:r w:rsidRPr="00ED6004">
              <w:t>2020</w:t>
            </w:r>
          </w:p>
        </w:tc>
        <w:tc>
          <w:tcPr>
            <w:tcW w:w="1365" w:type="dxa"/>
            <w:vAlign w:val="top"/>
          </w:tcPr>
          <w:p w14:paraId="2936242E" w14:textId="09246110" w:rsidR="00490064" w:rsidRPr="007603F0" w:rsidRDefault="00490064" w:rsidP="00490064">
            <w:pPr>
              <w:spacing w:after="120"/>
              <w:jc w:val="center"/>
            </w:pPr>
            <w:r w:rsidRPr="00ED6004">
              <w:t>YN</w:t>
            </w:r>
          </w:p>
        </w:tc>
        <w:tc>
          <w:tcPr>
            <w:tcW w:w="1890" w:type="dxa"/>
            <w:vAlign w:val="top"/>
          </w:tcPr>
          <w:p w14:paraId="1D16C61D" w14:textId="154648C2" w:rsidR="00490064" w:rsidRPr="007603F0" w:rsidRDefault="00490064" w:rsidP="00490064">
            <w:pPr>
              <w:spacing w:after="120"/>
              <w:jc w:val="center"/>
              <w:rPr>
                <w:rFonts w:eastAsia="Calibri"/>
                <w:color w:val="000000" w:themeColor="text1"/>
              </w:rPr>
            </w:pPr>
            <w:r w:rsidRPr="00ED6004">
              <w:t>3DD.00774A1876</w:t>
            </w:r>
          </w:p>
        </w:tc>
        <w:tc>
          <w:tcPr>
            <w:tcW w:w="1395" w:type="dxa"/>
            <w:vAlign w:val="top"/>
          </w:tcPr>
          <w:p w14:paraId="0DBB125E" w14:textId="7AE16798" w:rsidR="00490064" w:rsidRPr="007603F0" w:rsidRDefault="00490064" w:rsidP="00490064">
            <w:pPr>
              <w:spacing w:after="120"/>
              <w:jc w:val="center"/>
              <w:rPr>
                <w:rFonts w:eastAsia="Calibri"/>
                <w:color w:val="000000" w:themeColor="text1"/>
              </w:rPr>
            </w:pPr>
            <w:r w:rsidRPr="00ED6004">
              <w:t>Kachess*</w:t>
            </w:r>
          </w:p>
        </w:tc>
        <w:tc>
          <w:tcPr>
            <w:tcW w:w="1890" w:type="dxa"/>
            <w:vAlign w:val="top"/>
          </w:tcPr>
          <w:p w14:paraId="5CBC4CBB" w14:textId="04C7BE42" w:rsidR="00490064" w:rsidRPr="007603F0" w:rsidRDefault="00490064" w:rsidP="00490064">
            <w:pPr>
              <w:spacing w:after="120"/>
              <w:jc w:val="center"/>
            </w:pPr>
            <w:r w:rsidRPr="00ED6004">
              <w:t>10/12/2024 02:38</w:t>
            </w:r>
          </w:p>
        </w:tc>
        <w:tc>
          <w:tcPr>
            <w:tcW w:w="2070" w:type="dxa"/>
            <w:vAlign w:val="top"/>
          </w:tcPr>
          <w:p w14:paraId="3ED87EB2" w14:textId="45366F91" w:rsidR="00490064" w:rsidRPr="007603F0" w:rsidRDefault="00490064" w:rsidP="00490064">
            <w:pPr>
              <w:spacing w:after="120"/>
              <w:jc w:val="center"/>
            </w:pPr>
            <w:r w:rsidRPr="00ED6004">
              <w:t>10/26/2024 01:59</w:t>
            </w:r>
          </w:p>
        </w:tc>
      </w:tr>
      <w:tr w:rsidR="00490064" w:rsidRPr="002D087E" w14:paraId="497E983B" w14:textId="77777777" w:rsidTr="00B52B0B">
        <w:trPr>
          <w:trHeight w:val="285"/>
        </w:trPr>
        <w:tc>
          <w:tcPr>
            <w:tcW w:w="750" w:type="dxa"/>
            <w:vAlign w:val="top"/>
          </w:tcPr>
          <w:p w14:paraId="04A30B13" w14:textId="6EDA6155" w:rsidR="00490064" w:rsidRPr="007603F0" w:rsidRDefault="00490064" w:rsidP="00490064">
            <w:pPr>
              <w:spacing w:after="120"/>
              <w:jc w:val="center"/>
            </w:pPr>
            <w:r w:rsidRPr="00ED6004">
              <w:t>2021</w:t>
            </w:r>
          </w:p>
        </w:tc>
        <w:tc>
          <w:tcPr>
            <w:tcW w:w="1365" w:type="dxa"/>
            <w:vAlign w:val="top"/>
          </w:tcPr>
          <w:p w14:paraId="7DEC8E5F" w14:textId="6699543D" w:rsidR="00490064" w:rsidRPr="007603F0" w:rsidRDefault="00490064" w:rsidP="00490064">
            <w:pPr>
              <w:spacing w:after="120"/>
              <w:jc w:val="center"/>
            </w:pPr>
            <w:r w:rsidRPr="00ED6004">
              <w:t>YN</w:t>
            </w:r>
          </w:p>
        </w:tc>
        <w:tc>
          <w:tcPr>
            <w:tcW w:w="1890" w:type="dxa"/>
            <w:vAlign w:val="top"/>
          </w:tcPr>
          <w:p w14:paraId="771ED4BC" w14:textId="24419EDF" w:rsidR="00490064" w:rsidRPr="007603F0" w:rsidRDefault="00490064" w:rsidP="00490064">
            <w:pPr>
              <w:spacing w:after="120"/>
              <w:jc w:val="center"/>
              <w:rPr>
                <w:rFonts w:eastAsia="Calibri"/>
                <w:color w:val="000000" w:themeColor="text1"/>
              </w:rPr>
            </w:pPr>
            <w:r w:rsidRPr="00ED6004">
              <w:t>3DD.007792536C</w:t>
            </w:r>
          </w:p>
        </w:tc>
        <w:tc>
          <w:tcPr>
            <w:tcW w:w="1395" w:type="dxa"/>
            <w:vAlign w:val="top"/>
          </w:tcPr>
          <w:p w14:paraId="74D424CF" w14:textId="2087C9AD" w:rsidR="00490064" w:rsidRPr="007603F0" w:rsidRDefault="00490064" w:rsidP="00490064">
            <w:pPr>
              <w:spacing w:after="120"/>
              <w:jc w:val="center"/>
            </w:pPr>
            <w:r w:rsidRPr="00ED6004">
              <w:t>Kachess*</w:t>
            </w:r>
          </w:p>
        </w:tc>
        <w:tc>
          <w:tcPr>
            <w:tcW w:w="1890" w:type="dxa"/>
            <w:vAlign w:val="top"/>
          </w:tcPr>
          <w:p w14:paraId="0995046D" w14:textId="78052EBD" w:rsidR="00490064" w:rsidRPr="007603F0" w:rsidRDefault="00490064" w:rsidP="00490064">
            <w:pPr>
              <w:spacing w:after="120"/>
              <w:jc w:val="center"/>
            </w:pPr>
            <w:r w:rsidRPr="00ED6004">
              <w:t>10/25/2024 05:29</w:t>
            </w:r>
          </w:p>
        </w:tc>
        <w:tc>
          <w:tcPr>
            <w:tcW w:w="2070" w:type="dxa"/>
            <w:vAlign w:val="top"/>
          </w:tcPr>
          <w:p w14:paraId="34D77A61" w14:textId="7C7DB6CA" w:rsidR="00490064" w:rsidRPr="007603F0" w:rsidRDefault="00490064" w:rsidP="00490064">
            <w:pPr>
              <w:spacing w:after="120"/>
              <w:jc w:val="center"/>
              <w:rPr>
                <w:rFonts w:eastAsia="Calibri"/>
                <w:color w:val="000000" w:themeColor="text1"/>
              </w:rPr>
            </w:pPr>
            <w:r w:rsidRPr="00ED6004">
              <w:t>10/25/2024 19:51</w:t>
            </w:r>
          </w:p>
        </w:tc>
      </w:tr>
      <w:tr w:rsidR="00490064" w:rsidRPr="002D087E" w14:paraId="332FF86F" w14:textId="77777777" w:rsidTr="00B52B0B">
        <w:trPr>
          <w:trHeight w:val="285"/>
        </w:trPr>
        <w:tc>
          <w:tcPr>
            <w:tcW w:w="750" w:type="dxa"/>
            <w:vAlign w:val="top"/>
          </w:tcPr>
          <w:p w14:paraId="18A2E3BB" w14:textId="3E4DC1B0" w:rsidR="00490064" w:rsidRPr="007603F0" w:rsidRDefault="00490064" w:rsidP="00490064">
            <w:pPr>
              <w:spacing w:after="120"/>
              <w:jc w:val="center"/>
            </w:pPr>
            <w:r w:rsidRPr="00ED6004">
              <w:t>2021</w:t>
            </w:r>
          </w:p>
        </w:tc>
        <w:tc>
          <w:tcPr>
            <w:tcW w:w="1365" w:type="dxa"/>
            <w:vAlign w:val="top"/>
          </w:tcPr>
          <w:p w14:paraId="3C073DAC" w14:textId="1BBD69BA" w:rsidR="00490064" w:rsidRPr="007603F0" w:rsidRDefault="00490064" w:rsidP="00490064">
            <w:pPr>
              <w:spacing w:after="120"/>
              <w:jc w:val="center"/>
            </w:pPr>
            <w:r w:rsidRPr="00ED6004">
              <w:t>YN</w:t>
            </w:r>
          </w:p>
        </w:tc>
        <w:tc>
          <w:tcPr>
            <w:tcW w:w="1890" w:type="dxa"/>
            <w:vAlign w:val="top"/>
          </w:tcPr>
          <w:p w14:paraId="7CD5C6EC" w14:textId="76589951" w:rsidR="00490064" w:rsidRPr="007603F0" w:rsidRDefault="00490064" w:rsidP="00490064">
            <w:pPr>
              <w:spacing w:after="120"/>
              <w:jc w:val="center"/>
              <w:rPr>
                <w:rFonts w:eastAsia="Calibri"/>
                <w:color w:val="000000" w:themeColor="text1"/>
              </w:rPr>
            </w:pPr>
            <w:r w:rsidRPr="00ED6004">
              <w:t>3DD.0077927E52</w:t>
            </w:r>
          </w:p>
        </w:tc>
        <w:tc>
          <w:tcPr>
            <w:tcW w:w="1395" w:type="dxa"/>
            <w:vAlign w:val="top"/>
          </w:tcPr>
          <w:p w14:paraId="303D4AF7" w14:textId="2ACCC0ED" w:rsidR="00490064" w:rsidRPr="007603F0" w:rsidRDefault="00490064" w:rsidP="00490064">
            <w:pPr>
              <w:spacing w:after="120"/>
              <w:jc w:val="center"/>
              <w:rPr>
                <w:rFonts w:eastAsia="Calibri"/>
                <w:color w:val="000000" w:themeColor="text1"/>
              </w:rPr>
            </w:pPr>
            <w:r w:rsidRPr="00ED6004">
              <w:t>Kachess*</w:t>
            </w:r>
          </w:p>
        </w:tc>
        <w:tc>
          <w:tcPr>
            <w:tcW w:w="1890" w:type="dxa"/>
            <w:vAlign w:val="top"/>
          </w:tcPr>
          <w:p w14:paraId="3A71A9B1" w14:textId="2AD4973C" w:rsidR="00490064" w:rsidRPr="007603F0" w:rsidRDefault="00490064" w:rsidP="00490064">
            <w:pPr>
              <w:spacing w:after="120"/>
              <w:jc w:val="center"/>
            </w:pPr>
            <w:r w:rsidRPr="00ED6004">
              <w:t>09/22/2024 22:17</w:t>
            </w:r>
          </w:p>
        </w:tc>
        <w:tc>
          <w:tcPr>
            <w:tcW w:w="2070" w:type="dxa"/>
            <w:vAlign w:val="top"/>
          </w:tcPr>
          <w:p w14:paraId="3587BB7A" w14:textId="6D94C6B0" w:rsidR="00490064" w:rsidRPr="007603F0" w:rsidRDefault="00490064" w:rsidP="00490064">
            <w:pPr>
              <w:spacing w:after="120"/>
              <w:jc w:val="center"/>
              <w:rPr>
                <w:rFonts w:eastAsia="Calibri"/>
                <w:color w:val="000000" w:themeColor="text1"/>
              </w:rPr>
            </w:pPr>
            <w:r w:rsidRPr="00ED6004">
              <w:t>09/22/2024 22:17</w:t>
            </w:r>
          </w:p>
        </w:tc>
      </w:tr>
      <w:tr w:rsidR="00490064" w:rsidRPr="002D087E" w14:paraId="2FAC3D18" w14:textId="77777777" w:rsidTr="00B52B0B">
        <w:trPr>
          <w:trHeight w:val="285"/>
        </w:trPr>
        <w:tc>
          <w:tcPr>
            <w:tcW w:w="750" w:type="dxa"/>
            <w:vAlign w:val="top"/>
          </w:tcPr>
          <w:p w14:paraId="38C5A763" w14:textId="7F972DFE" w:rsidR="00490064" w:rsidRPr="00606352" w:rsidRDefault="00490064" w:rsidP="00490064">
            <w:pPr>
              <w:spacing w:after="120"/>
              <w:jc w:val="center"/>
            </w:pPr>
            <w:r w:rsidRPr="00ED6004">
              <w:lastRenderedPageBreak/>
              <w:t>2022</w:t>
            </w:r>
          </w:p>
        </w:tc>
        <w:tc>
          <w:tcPr>
            <w:tcW w:w="1365" w:type="dxa"/>
            <w:vAlign w:val="top"/>
          </w:tcPr>
          <w:p w14:paraId="11B34348" w14:textId="65CC6461" w:rsidR="00490064" w:rsidRPr="00606352" w:rsidRDefault="00490064" w:rsidP="00490064">
            <w:pPr>
              <w:spacing w:after="120"/>
              <w:jc w:val="center"/>
            </w:pPr>
            <w:r w:rsidRPr="00ED6004">
              <w:t>USFWS</w:t>
            </w:r>
          </w:p>
        </w:tc>
        <w:tc>
          <w:tcPr>
            <w:tcW w:w="1890" w:type="dxa"/>
            <w:vAlign w:val="top"/>
          </w:tcPr>
          <w:p w14:paraId="2528CB1E" w14:textId="6D33C7DC" w:rsidR="00490064" w:rsidRPr="00606352" w:rsidRDefault="00490064" w:rsidP="00490064">
            <w:pPr>
              <w:spacing w:after="120"/>
              <w:jc w:val="center"/>
            </w:pPr>
            <w:r w:rsidRPr="00ED6004">
              <w:t>3DD.003D481177</w:t>
            </w:r>
          </w:p>
        </w:tc>
        <w:tc>
          <w:tcPr>
            <w:tcW w:w="1395" w:type="dxa"/>
            <w:vAlign w:val="top"/>
          </w:tcPr>
          <w:p w14:paraId="29050CF3" w14:textId="76872EF7" w:rsidR="00490064" w:rsidRPr="00606352" w:rsidRDefault="00490064" w:rsidP="00490064">
            <w:pPr>
              <w:spacing w:after="120"/>
              <w:jc w:val="center"/>
            </w:pPr>
            <w:r w:rsidRPr="00ED6004">
              <w:t>Kachess</w:t>
            </w:r>
          </w:p>
        </w:tc>
        <w:tc>
          <w:tcPr>
            <w:tcW w:w="1890" w:type="dxa"/>
            <w:vAlign w:val="top"/>
          </w:tcPr>
          <w:p w14:paraId="41CE91F5" w14:textId="3B21B73C" w:rsidR="00490064" w:rsidRPr="00606352" w:rsidRDefault="00490064" w:rsidP="00490064">
            <w:pPr>
              <w:spacing w:after="120"/>
              <w:jc w:val="center"/>
            </w:pPr>
            <w:r w:rsidRPr="00ED6004">
              <w:t>10/23/2024 22:27</w:t>
            </w:r>
          </w:p>
        </w:tc>
        <w:tc>
          <w:tcPr>
            <w:tcW w:w="2070" w:type="dxa"/>
            <w:vAlign w:val="top"/>
          </w:tcPr>
          <w:p w14:paraId="2CC22904" w14:textId="177F5C3B" w:rsidR="00490064" w:rsidRPr="00606352" w:rsidRDefault="00490064" w:rsidP="00490064">
            <w:pPr>
              <w:spacing w:after="120"/>
              <w:jc w:val="center"/>
            </w:pPr>
            <w:r w:rsidRPr="00ED6004">
              <w:t>10/27/2024 05:07</w:t>
            </w:r>
          </w:p>
        </w:tc>
      </w:tr>
      <w:tr w:rsidR="00490064" w:rsidRPr="002D087E" w14:paraId="3C265C6A" w14:textId="77777777" w:rsidTr="00B52B0B">
        <w:trPr>
          <w:trHeight w:val="285"/>
        </w:trPr>
        <w:tc>
          <w:tcPr>
            <w:tcW w:w="750" w:type="dxa"/>
            <w:vAlign w:val="top"/>
          </w:tcPr>
          <w:p w14:paraId="7DB095DC" w14:textId="0C01F856" w:rsidR="00490064" w:rsidRPr="00606352" w:rsidRDefault="00490064" w:rsidP="00490064">
            <w:pPr>
              <w:spacing w:after="120"/>
              <w:jc w:val="center"/>
            </w:pPr>
            <w:r w:rsidRPr="00ED6004">
              <w:t>2022</w:t>
            </w:r>
          </w:p>
        </w:tc>
        <w:tc>
          <w:tcPr>
            <w:tcW w:w="1365" w:type="dxa"/>
            <w:vAlign w:val="top"/>
          </w:tcPr>
          <w:p w14:paraId="7A721872" w14:textId="42A0B7DC" w:rsidR="00490064" w:rsidRPr="00606352" w:rsidRDefault="00490064" w:rsidP="00490064">
            <w:pPr>
              <w:spacing w:after="120"/>
              <w:jc w:val="center"/>
            </w:pPr>
            <w:r w:rsidRPr="00ED6004">
              <w:t>USFWS</w:t>
            </w:r>
          </w:p>
        </w:tc>
        <w:tc>
          <w:tcPr>
            <w:tcW w:w="1890" w:type="dxa"/>
            <w:vAlign w:val="top"/>
          </w:tcPr>
          <w:p w14:paraId="0620D39D" w14:textId="2ABA4ABD" w:rsidR="00490064" w:rsidRPr="00606352" w:rsidRDefault="00490064" w:rsidP="00490064">
            <w:pPr>
              <w:spacing w:after="120"/>
              <w:jc w:val="center"/>
            </w:pPr>
            <w:r w:rsidRPr="00ED6004">
              <w:t>3DD.003D48119F</w:t>
            </w:r>
          </w:p>
        </w:tc>
        <w:tc>
          <w:tcPr>
            <w:tcW w:w="1395" w:type="dxa"/>
            <w:vAlign w:val="top"/>
          </w:tcPr>
          <w:p w14:paraId="3462EDCD" w14:textId="47D20A01" w:rsidR="00490064" w:rsidRPr="00606352" w:rsidRDefault="00490064" w:rsidP="00490064">
            <w:pPr>
              <w:spacing w:after="120"/>
              <w:jc w:val="center"/>
            </w:pPr>
            <w:r w:rsidRPr="00ED6004">
              <w:t>Kachess</w:t>
            </w:r>
          </w:p>
        </w:tc>
        <w:tc>
          <w:tcPr>
            <w:tcW w:w="1890" w:type="dxa"/>
            <w:vAlign w:val="top"/>
          </w:tcPr>
          <w:p w14:paraId="52499B0D" w14:textId="5FD69DEE" w:rsidR="00490064" w:rsidRPr="00606352" w:rsidRDefault="00490064" w:rsidP="00490064">
            <w:pPr>
              <w:spacing w:after="120"/>
              <w:jc w:val="center"/>
            </w:pPr>
            <w:r w:rsidRPr="00ED6004">
              <w:t>10/21/2024 23:41</w:t>
            </w:r>
          </w:p>
        </w:tc>
        <w:tc>
          <w:tcPr>
            <w:tcW w:w="2070" w:type="dxa"/>
            <w:vAlign w:val="top"/>
          </w:tcPr>
          <w:p w14:paraId="6CCE29CC" w14:textId="47759DEF" w:rsidR="00490064" w:rsidRPr="00606352" w:rsidRDefault="00490064" w:rsidP="00490064">
            <w:pPr>
              <w:spacing w:after="120"/>
              <w:jc w:val="center"/>
            </w:pPr>
            <w:r w:rsidRPr="00ED6004">
              <w:t>10/21/2024 23:41</w:t>
            </w:r>
          </w:p>
        </w:tc>
      </w:tr>
      <w:tr w:rsidR="00490064" w:rsidRPr="002D087E" w14:paraId="1BCEFF1E" w14:textId="77777777" w:rsidTr="00B52B0B">
        <w:trPr>
          <w:trHeight w:val="285"/>
        </w:trPr>
        <w:tc>
          <w:tcPr>
            <w:tcW w:w="750" w:type="dxa"/>
            <w:vAlign w:val="top"/>
          </w:tcPr>
          <w:p w14:paraId="3DA0C090" w14:textId="0638B7F0" w:rsidR="00490064" w:rsidRPr="00606352" w:rsidRDefault="00490064" w:rsidP="00490064">
            <w:pPr>
              <w:spacing w:after="120"/>
              <w:jc w:val="center"/>
            </w:pPr>
            <w:r w:rsidRPr="00ED6004">
              <w:t>2022</w:t>
            </w:r>
          </w:p>
        </w:tc>
        <w:tc>
          <w:tcPr>
            <w:tcW w:w="1365" w:type="dxa"/>
            <w:vAlign w:val="top"/>
          </w:tcPr>
          <w:p w14:paraId="5B0823BC" w14:textId="48F52B0F" w:rsidR="00490064" w:rsidRPr="00606352" w:rsidRDefault="00490064" w:rsidP="00490064">
            <w:pPr>
              <w:spacing w:after="120"/>
              <w:jc w:val="center"/>
            </w:pPr>
            <w:r w:rsidRPr="00ED6004">
              <w:t>USFWS</w:t>
            </w:r>
          </w:p>
        </w:tc>
        <w:tc>
          <w:tcPr>
            <w:tcW w:w="1890" w:type="dxa"/>
            <w:vAlign w:val="top"/>
          </w:tcPr>
          <w:p w14:paraId="624FD1D0" w14:textId="0081B31F" w:rsidR="00490064" w:rsidRPr="00606352" w:rsidRDefault="00490064" w:rsidP="00490064">
            <w:pPr>
              <w:spacing w:after="120"/>
              <w:jc w:val="center"/>
            </w:pPr>
            <w:r w:rsidRPr="00ED6004">
              <w:t>3DD.003D4811A9</w:t>
            </w:r>
          </w:p>
        </w:tc>
        <w:tc>
          <w:tcPr>
            <w:tcW w:w="1395" w:type="dxa"/>
            <w:vAlign w:val="top"/>
          </w:tcPr>
          <w:p w14:paraId="2B3115B2" w14:textId="0AC1697B" w:rsidR="00490064" w:rsidRPr="00606352" w:rsidRDefault="00490064" w:rsidP="00490064">
            <w:pPr>
              <w:spacing w:after="120"/>
              <w:jc w:val="center"/>
            </w:pPr>
            <w:r w:rsidRPr="00ED6004">
              <w:t>Kachess</w:t>
            </w:r>
          </w:p>
        </w:tc>
        <w:tc>
          <w:tcPr>
            <w:tcW w:w="1890" w:type="dxa"/>
            <w:vAlign w:val="top"/>
          </w:tcPr>
          <w:p w14:paraId="151A0E2E" w14:textId="38F85686" w:rsidR="00490064" w:rsidRPr="00606352" w:rsidRDefault="00490064" w:rsidP="00490064">
            <w:pPr>
              <w:spacing w:after="120"/>
              <w:jc w:val="center"/>
            </w:pPr>
            <w:r w:rsidRPr="00ED6004">
              <w:t>10/22/2024 02:32</w:t>
            </w:r>
          </w:p>
        </w:tc>
        <w:tc>
          <w:tcPr>
            <w:tcW w:w="2070" w:type="dxa"/>
            <w:vAlign w:val="top"/>
          </w:tcPr>
          <w:p w14:paraId="239EBD40" w14:textId="2A1C128F" w:rsidR="00490064" w:rsidRPr="00606352" w:rsidRDefault="00490064" w:rsidP="00490064">
            <w:pPr>
              <w:spacing w:after="120"/>
              <w:jc w:val="center"/>
            </w:pPr>
            <w:r w:rsidRPr="00ED6004">
              <w:t>10/22/2024 02:32</w:t>
            </w:r>
          </w:p>
        </w:tc>
      </w:tr>
      <w:tr w:rsidR="00490064" w:rsidRPr="002D087E" w14:paraId="66277D57" w14:textId="77777777" w:rsidTr="00B52B0B">
        <w:trPr>
          <w:trHeight w:val="285"/>
        </w:trPr>
        <w:tc>
          <w:tcPr>
            <w:tcW w:w="750" w:type="dxa"/>
            <w:vAlign w:val="top"/>
          </w:tcPr>
          <w:p w14:paraId="3E101558" w14:textId="1200B8D7" w:rsidR="00490064" w:rsidRPr="00606352" w:rsidRDefault="00490064" w:rsidP="00490064">
            <w:pPr>
              <w:spacing w:after="120"/>
              <w:jc w:val="center"/>
            </w:pPr>
            <w:r w:rsidRPr="00ED6004">
              <w:t>2022</w:t>
            </w:r>
          </w:p>
        </w:tc>
        <w:tc>
          <w:tcPr>
            <w:tcW w:w="1365" w:type="dxa"/>
            <w:vAlign w:val="top"/>
          </w:tcPr>
          <w:p w14:paraId="0A0FB0A8" w14:textId="40BFCF1F" w:rsidR="00490064" w:rsidRPr="00606352" w:rsidRDefault="00490064" w:rsidP="00490064">
            <w:pPr>
              <w:spacing w:after="120"/>
              <w:jc w:val="center"/>
            </w:pPr>
            <w:r w:rsidRPr="00ED6004">
              <w:t>YN</w:t>
            </w:r>
          </w:p>
        </w:tc>
        <w:tc>
          <w:tcPr>
            <w:tcW w:w="1890" w:type="dxa"/>
            <w:vAlign w:val="top"/>
          </w:tcPr>
          <w:p w14:paraId="16F8CEC9" w14:textId="1979A8E3" w:rsidR="00490064" w:rsidRPr="00606352" w:rsidRDefault="00490064" w:rsidP="00490064">
            <w:pPr>
              <w:spacing w:after="120"/>
              <w:jc w:val="center"/>
            </w:pPr>
            <w:r w:rsidRPr="00ED6004">
              <w:t>3DD.003D59D792</w:t>
            </w:r>
          </w:p>
        </w:tc>
        <w:tc>
          <w:tcPr>
            <w:tcW w:w="1395" w:type="dxa"/>
            <w:vAlign w:val="top"/>
          </w:tcPr>
          <w:p w14:paraId="6221BFDF" w14:textId="6B50D106" w:rsidR="00490064" w:rsidRPr="00606352" w:rsidRDefault="00490064" w:rsidP="00490064">
            <w:pPr>
              <w:spacing w:after="120"/>
              <w:jc w:val="center"/>
            </w:pPr>
            <w:r w:rsidRPr="00ED6004">
              <w:t>Kachess*</w:t>
            </w:r>
          </w:p>
        </w:tc>
        <w:tc>
          <w:tcPr>
            <w:tcW w:w="1890" w:type="dxa"/>
            <w:vAlign w:val="top"/>
          </w:tcPr>
          <w:p w14:paraId="43CAB975" w14:textId="166FB4BD" w:rsidR="00490064" w:rsidRPr="00606352" w:rsidRDefault="00490064" w:rsidP="00490064">
            <w:pPr>
              <w:spacing w:after="120"/>
              <w:jc w:val="center"/>
            </w:pPr>
            <w:r w:rsidRPr="00ED6004">
              <w:t>09/26/2024 21:29</w:t>
            </w:r>
          </w:p>
        </w:tc>
        <w:tc>
          <w:tcPr>
            <w:tcW w:w="2070" w:type="dxa"/>
            <w:vAlign w:val="top"/>
          </w:tcPr>
          <w:p w14:paraId="5339A97A" w14:textId="56757D51" w:rsidR="00490064" w:rsidRPr="00606352" w:rsidRDefault="00490064" w:rsidP="00490064">
            <w:pPr>
              <w:spacing w:after="120"/>
              <w:jc w:val="center"/>
            </w:pPr>
            <w:r w:rsidRPr="00ED6004">
              <w:t>09/26/2024 21:29</w:t>
            </w:r>
          </w:p>
        </w:tc>
      </w:tr>
      <w:tr w:rsidR="00490064" w:rsidRPr="002D087E" w14:paraId="5CF10772" w14:textId="77777777" w:rsidTr="00B52B0B">
        <w:trPr>
          <w:trHeight w:val="285"/>
        </w:trPr>
        <w:tc>
          <w:tcPr>
            <w:tcW w:w="750" w:type="dxa"/>
            <w:vAlign w:val="top"/>
          </w:tcPr>
          <w:p w14:paraId="26B4182A" w14:textId="74557147" w:rsidR="00490064" w:rsidRPr="00606352" w:rsidRDefault="00490064" w:rsidP="00490064">
            <w:pPr>
              <w:spacing w:after="120"/>
              <w:jc w:val="center"/>
            </w:pPr>
            <w:r w:rsidRPr="00ED6004">
              <w:t>2022</w:t>
            </w:r>
          </w:p>
        </w:tc>
        <w:tc>
          <w:tcPr>
            <w:tcW w:w="1365" w:type="dxa"/>
            <w:vAlign w:val="top"/>
          </w:tcPr>
          <w:p w14:paraId="660FCBF0" w14:textId="0CE79D5E" w:rsidR="00490064" w:rsidRPr="00606352" w:rsidRDefault="00490064" w:rsidP="00490064">
            <w:pPr>
              <w:spacing w:after="120"/>
              <w:jc w:val="center"/>
            </w:pPr>
            <w:r w:rsidRPr="00ED6004">
              <w:t>YN</w:t>
            </w:r>
          </w:p>
        </w:tc>
        <w:tc>
          <w:tcPr>
            <w:tcW w:w="1890" w:type="dxa"/>
            <w:vAlign w:val="top"/>
          </w:tcPr>
          <w:p w14:paraId="070F9760" w14:textId="2C8CDA45" w:rsidR="00490064" w:rsidRPr="00606352" w:rsidRDefault="00490064" w:rsidP="00490064">
            <w:pPr>
              <w:spacing w:after="120"/>
              <w:jc w:val="center"/>
            </w:pPr>
            <w:r w:rsidRPr="00ED6004">
              <w:t>3DD.003D5A4443</w:t>
            </w:r>
          </w:p>
        </w:tc>
        <w:tc>
          <w:tcPr>
            <w:tcW w:w="1395" w:type="dxa"/>
            <w:vAlign w:val="top"/>
          </w:tcPr>
          <w:p w14:paraId="7C2EE18A" w14:textId="329E489B" w:rsidR="00490064" w:rsidRPr="00606352" w:rsidRDefault="00490064" w:rsidP="00490064">
            <w:pPr>
              <w:spacing w:after="120"/>
              <w:jc w:val="center"/>
            </w:pPr>
            <w:r w:rsidRPr="00ED6004">
              <w:t>Kachess*</w:t>
            </w:r>
          </w:p>
        </w:tc>
        <w:tc>
          <w:tcPr>
            <w:tcW w:w="1890" w:type="dxa"/>
            <w:vAlign w:val="top"/>
          </w:tcPr>
          <w:p w14:paraId="2D8F56A8" w14:textId="7D543D58" w:rsidR="00490064" w:rsidRPr="00606352" w:rsidRDefault="00490064" w:rsidP="00490064">
            <w:pPr>
              <w:spacing w:after="120"/>
              <w:jc w:val="center"/>
            </w:pPr>
            <w:r w:rsidRPr="00ED6004">
              <w:t>10/06/2024 00:30</w:t>
            </w:r>
          </w:p>
        </w:tc>
        <w:tc>
          <w:tcPr>
            <w:tcW w:w="2070" w:type="dxa"/>
            <w:vAlign w:val="top"/>
          </w:tcPr>
          <w:p w14:paraId="6EFC37AE" w14:textId="23C24D69" w:rsidR="00490064" w:rsidRPr="00606352" w:rsidRDefault="00490064" w:rsidP="00490064">
            <w:pPr>
              <w:spacing w:after="120"/>
              <w:jc w:val="center"/>
            </w:pPr>
            <w:r w:rsidRPr="00ED6004">
              <w:t>10/06/2024 00:30</w:t>
            </w:r>
          </w:p>
        </w:tc>
      </w:tr>
    </w:tbl>
    <w:p w14:paraId="17C9F185" w14:textId="6B7F6429" w:rsidR="00166509" w:rsidRDefault="003763AB">
      <w:pPr>
        <w:rPr>
          <w:rFonts w:ascii="Cambria" w:eastAsiaTheme="majorEastAsia" w:hAnsi="Cambria" w:cstheme="majorBidi"/>
          <w:b/>
          <w:bCs/>
          <w:sz w:val="26"/>
          <w:szCs w:val="26"/>
        </w:rPr>
      </w:pPr>
      <w:r w:rsidRPr="00381E59">
        <w:t xml:space="preserve">* </w:t>
      </w:r>
      <w:r>
        <w:t>unverified</w:t>
      </w:r>
      <w:r w:rsidR="003316F0">
        <w:t xml:space="preserve"> with genetics</w:t>
      </w:r>
      <w:r w:rsidR="00166509">
        <w:rPr>
          <w:rFonts w:ascii="Cambria" w:hAnsi="Cambria"/>
          <w:b/>
          <w:bCs/>
        </w:rPr>
        <w:br w:type="page"/>
      </w:r>
    </w:p>
    <w:p w14:paraId="37ADAACA" w14:textId="73301CB3" w:rsidR="004251BB" w:rsidRDefault="004251BB" w:rsidP="002F12BE">
      <w:pPr>
        <w:pStyle w:val="Heading1"/>
      </w:pPr>
      <w:r>
        <w:lastRenderedPageBreak/>
        <w:t xml:space="preserve">Appendix </w:t>
      </w:r>
      <w:r w:rsidR="00F52E8A">
        <w:t>C</w:t>
      </w:r>
    </w:p>
    <w:p w14:paraId="223C3024" w14:textId="4887DAE6" w:rsidR="004251BB" w:rsidRPr="002620F8" w:rsidRDefault="00275756" w:rsidP="00E907E8">
      <w:pPr>
        <w:pStyle w:val="Heading2"/>
      </w:pPr>
      <w:r>
        <w:t xml:space="preserve">PIT </w:t>
      </w:r>
      <w:r w:rsidR="00016278" w:rsidRPr="002620F8">
        <w:t xml:space="preserve">Antenna </w:t>
      </w:r>
      <w:r w:rsidR="004251BB" w:rsidRPr="002620F8">
        <w:t>detections in the Naches River Basin</w:t>
      </w:r>
    </w:p>
    <w:p w14:paraId="2EE3ED85" w14:textId="77777777" w:rsidR="004251BB" w:rsidRDefault="004251BB" w:rsidP="405C6A40">
      <w:pPr>
        <w:spacing w:after="0" w:line="240" w:lineRule="auto"/>
        <w:ind w:right="288"/>
        <w:rPr>
          <w:rFonts w:cstheme="minorHAnsi"/>
        </w:rPr>
      </w:pPr>
    </w:p>
    <w:p w14:paraId="54DB9678" w14:textId="12789631" w:rsidR="00164C62" w:rsidRDefault="00164C62" w:rsidP="00164C62">
      <w:pPr>
        <w:rPr>
          <w:sz w:val="24"/>
          <w:szCs w:val="24"/>
        </w:rPr>
      </w:pPr>
      <w:r w:rsidRPr="00A5377C">
        <w:rPr>
          <w:b/>
          <w:bCs/>
          <w:sz w:val="24"/>
          <w:szCs w:val="24"/>
        </w:rPr>
        <w:t xml:space="preserve">Table </w:t>
      </w:r>
      <w:r w:rsidR="00D20E09">
        <w:rPr>
          <w:b/>
          <w:bCs/>
          <w:sz w:val="24"/>
          <w:szCs w:val="24"/>
        </w:rPr>
        <w:t>C</w:t>
      </w:r>
      <w:r w:rsidR="00E65F33" w:rsidRPr="00A5377C">
        <w:rPr>
          <w:b/>
          <w:bCs/>
          <w:sz w:val="24"/>
          <w:szCs w:val="24"/>
        </w:rPr>
        <w:t>1</w:t>
      </w:r>
      <w:r w:rsidRPr="00A5377C">
        <w:rPr>
          <w:sz w:val="24"/>
          <w:szCs w:val="24"/>
        </w:rPr>
        <w:t>.</w:t>
      </w:r>
      <w:r w:rsidRPr="4C3856BD">
        <w:rPr>
          <w:sz w:val="24"/>
          <w:szCs w:val="24"/>
        </w:rPr>
        <w:t xml:space="preserve"> </w:t>
      </w:r>
      <w:r>
        <w:rPr>
          <w:sz w:val="24"/>
          <w:szCs w:val="24"/>
        </w:rPr>
        <w:t xml:space="preserve">Bull Trout detected at the upper </w:t>
      </w:r>
      <w:r w:rsidR="007A5A01">
        <w:rPr>
          <w:sz w:val="24"/>
          <w:szCs w:val="24"/>
        </w:rPr>
        <w:t>North Fork Tieton</w:t>
      </w:r>
      <w:r>
        <w:rPr>
          <w:sz w:val="24"/>
          <w:szCs w:val="24"/>
        </w:rPr>
        <w:t xml:space="preserve"> </w:t>
      </w:r>
      <w:r w:rsidR="00C233D6">
        <w:rPr>
          <w:sz w:val="24"/>
          <w:szCs w:val="24"/>
        </w:rPr>
        <w:t xml:space="preserve">River </w:t>
      </w:r>
      <w:r>
        <w:rPr>
          <w:sz w:val="24"/>
          <w:szCs w:val="24"/>
        </w:rPr>
        <w:t>antenna (</w:t>
      </w:r>
      <w:r w:rsidR="007A5A01" w:rsidRPr="00A71BBD">
        <w:rPr>
          <w:b/>
          <w:bCs/>
          <w:sz w:val="24"/>
          <w:szCs w:val="24"/>
        </w:rPr>
        <w:t>UPNFT</w:t>
      </w:r>
      <w:r>
        <w:rPr>
          <w:sz w:val="24"/>
          <w:szCs w:val="24"/>
        </w:rPr>
        <w:t>) in 202</w:t>
      </w:r>
      <w:r w:rsidR="00A70937">
        <w:rPr>
          <w:sz w:val="24"/>
          <w:szCs w:val="24"/>
        </w:rPr>
        <w:t>4</w:t>
      </w:r>
      <w:r>
        <w:rPr>
          <w:sz w:val="24"/>
          <w:szCs w:val="24"/>
        </w:rPr>
        <w:t xml:space="preserve">. </w:t>
      </w:r>
    </w:p>
    <w:tbl>
      <w:tblPr>
        <w:tblStyle w:val="BBBasic"/>
        <w:tblpPr w:leftFromText="180" w:rightFromText="180" w:vertAnchor="text" w:tblpY="1"/>
        <w:tblOverlap w:val="never"/>
        <w:tblW w:w="5000" w:type="pct"/>
        <w:tblLook w:val="0020" w:firstRow="1" w:lastRow="0" w:firstColumn="0" w:lastColumn="0" w:noHBand="0" w:noVBand="0"/>
      </w:tblPr>
      <w:tblGrid>
        <w:gridCol w:w="1046"/>
        <w:gridCol w:w="1720"/>
        <w:gridCol w:w="2175"/>
        <w:gridCol w:w="1147"/>
        <w:gridCol w:w="1636"/>
        <w:gridCol w:w="1636"/>
      </w:tblGrid>
      <w:tr w:rsidR="002A177C" w:rsidRPr="00667B08" w14:paraId="7FF4154A" w14:textId="77777777" w:rsidTr="00BF75A1">
        <w:trPr>
          <w:cnfStyle w:val="100000000000" w:firstRow="1" w:lastRow="0" w:firstColumn="0" w:lastColumn="0" w:oddVBand="0" w:evenVBand="0" w:oddHBand="0" w:evenHBand="0" w:firstRowFirstColumn="0" w:firstRowLastColumn="0" w:lastRowFirstColumn="0" w:lastRowLastColumn="0"/>
          <w:trHeight w:val="304"/>
        </w:trPr>
        <w:tc>
          <w:tcPr>
            <w:tcW w:w="0" w:type="pct"/>
            <w:tcBorders>
              <w:top w:val="single" w:sz="4" w:space="0" w:color="auto"/>
            </w:tcBorders>
          </w:tcPr>
          <w:p w14:paraId="195DD84C" w14:textId="77777777" w:rsidR="002A177C" w:rsidRPr="00667B08" w:rsidRDefault="002A177C" w:rsidP="00B52B0B">
            <w:pPr>
              <w:keepNext/>
              <w:spacing w:after="60"/>
              <w:rPr>
                <w:rFonts w:cstheme="minorHAnsi"/>
              </w:rPr>
            </w:pPr>
            <w:r w:rsidRPr="00667B08">
              <w:rPr>
                <w:rFonts w:cstheme="minorHAnsi"/>
              </w:rPr>
              <w:t xml:space="preserve">Mark </w:t>
            </w:r>
          </w:p>
          <w:p w14:paraId="403FA843" w14:textId="77777777" w:rsidR="002A177C" w:rsidRPr="00667B08" w:rsidRDefault="002A177C" w:rsidP="00B52B0B">
            <w:pPr>
              <w:keepNext/>
              <w:spacing w:after="60"/>
              <w:rPr>
                <w:rFonts w:cstheme="minorHAnsi"/>
              </w:rPr>
            </w:pPr>
            <w:r w:rsidRPr="00667B08">
              <w:rPr>
                <w:rFonts w:cstheme="minorHAnsi"/>
              </w:rPr>
              <w:t>Year</w:t>
            </w:r>
          </w:p>
        </w:tc>
        <w:tc>
          <w:tcPr>
            <w:tcW w:w="0" w:type="pct"/>
            <w:tcBorders>
              <w:top w:val="single" w:sz="4" w:space="0" w:color="auto"/>
            </w:tcBorders>
          </w:tcPr>
          <w:p w14:paraId="6526E535" w14:textId="77777777" w:rsidR="002A177C" w:rsidRPr="00667B08" w:rsidRDefault="002A177C" w:rsidP="00B52B0B">
            <w:pPr>
              <w:keepNext/>
              <w:spacing w:after="60"/>
              <w:rPr>
                <w:rFonts w:cstheme="minorHAnsi"/>
              </w:rPr>
            </w:pPr>
            <w:r w:rsidRPr="00667B08">
              <w:rPr>
                <w:rFonts w:cstheme="minorHAnsi"/>
              </w:rPr>
              <w:t>Organization</w:t>
            </w:r>
          </w:p>
        </w:tc>
        <w:tc>
          <w:tcPr>
            <w:tcW w:w="0" w:type="pct"/>
            <w:tcBorders>
              <w:top w:val="single" w:sz="4" w:space="0" w:color="auto"/>
            </w:tcBorders>
          </w:tcPr>
          <w:p w14:paraId="20341E6A" w14:textId="21086F9C" w:rsidR="002A177C" w:rsidRPr="00667B08" w:rsidRDefault="002A177C" w:rsidP="00B52B0B">
            <w:pPr>
              <w:keepNext/>
              <w:spacing w:after="60"/>
              <w:rPr>
                <w:rFonts w:cstheme="minorHAnsi"/>
              </w:rPr>
            </w:pPr>
            <w:r w:rsidRPr="00667B08">
              <w:rPr>
                <w:rFonts w:cstheme="minorHAnsi"/>
              </w:rPr>
              <w:t>PIT</w:t>
            </w:r>
            <w:r w:rsidR="003B218B">
              <w:rPr>
                <w:rFonts w:cstheme="minorHAnsi"/>
              </w:rPr>
              <w:t xml:space="preserve"> </w:t>
            </w:r>
            <w:r w:rsidRPr="00667B08">
              <w:rPr>
                <w:rFonts w:cstheme="minorHAnsi"/>
              </w:rPr>
              <w:t>Tag</w:t>
            </w:r>
          </w:p>
        </w:tc>
        <w:tc>
          <w:tcPr>
            <w:tcW w:w="0" w:type="pct"/>
            <w:tcBorders>
              <w:top w:val="single" w:sz="4" w:space="0" w:color="auto"/>
            </w:tcBorders>
          </w:tcPr>
          <w:p w14:paraId="0A7F7B2A" w14:textId="77777777" w:rsidR="002A177C" w:rsidRPr="00667B08" w:rsidRDefault="002A177C" w:rsidP="00B52B0B">
            <w:pPr>
              <w:keepNext/>
              <w:spacing w:after="60"/>
              <w:rPr>
                <w:rFonts w:cstheme="minorHAnsi"/>
              </w:rPr>
            </w:pPr>
            <w:r w:rsidRPr="00667B08">
              <w:rPr>
                <w:rFonts w:cstheme="minorHAnsi"/>
              </w:rPr>
              <w:t>Origin</w:t>
            </w:r>
          </w:p>
        </w:tc>
        <w:tc>
          <w:tcPr>
            <w:tcW w:w="0" w:type="pct"/>
            <w:tcBorders>
              <w:top w:val="single" w:sz="4" w:space="0" w:color="auto"/>
            </w:tcBorders>
          </w:tcPr>
          <w:p w14:paraId="57A4A5A4" w14:textId="77777777" w:rsidR="002A177C" w:rsidRPr="00667B08" w:rsidRDefault="002A177C" w:rsidP="00B52B0B">
            <w:pPr>
              <w:keepNext/>
              <w:spacing w:after="60"/>
              <w:rPr>
                <w:rFonts w:cstheme="minorHAnsi"/>
              </w:rPr>
            </w:pPr>
            <w:r w:rsidRPr="00667B08">
              <w:rPr>
                <w:rFonts w:cstheme="minorHAnsi"/>
              </w:rPr>
              <w:t>First Detection</w:t>
            </w:r>
          </w:p>
        </w:tc>
        <w:tc>
          <w:tcPr>
            <w:tcW w:w="0" w:type="pct"/>
            <w:tcBorders>
              <w:top w:val="single" w:sz="4" w:space="0" w:color="auto"/>
            </w:tcBorders>
          </w:tcPr>
          <w:p w14:paraId="627364EF" w14:textId="77777777" w:rsidR="002A177C" w:rsidRPr="00667B08" w:rsidRDefault="002A177C" w:rsidP="00B52B0B">
            <w:pPr>
              <w:keepNext/>
              <w:spacing w:after="60"/>
              <w:rPr>
                <w:rFonts w:cstheme="minorHAnsi"/>
              </w:rPr>
            </w:pPr>
            <w:r w:rsidRPr="00667B08">
              <w:rPr>
                <w:rFonts w:cstheme="minorHAnsi"/>
              </w:rPr>
              <w:t>Last Detection</w:t>
            </w:r>
          </w:p>
        </w:tc>
      </w:tr>
      <w:tr w:rsidR="00A70937" w:rsidRPr="00667B08" w14:paraId="40088621" w14:textId="77777777" w:rsidTr="00BF75A1">
        <w:trPr>
          <w:trHeight w:val="329"/>
        </w:trPr>
        <w:tc>
          <w:tcPr>
            <w:tcW w:w="0" w:type="pct"/>
            <w:tcBorders>
              <w:top w:val="single" w:sz="4" w:space="0" w:color="auto"/>
              <w:bottom w:val="nil"/>
            </w:tcBorders>
            <w:vAlign w:val="top"/>
          </w:tcPr>
          <w:p w14:paraId="51E1AA5F" w14:textId="226DD5F0" w:rsidR="00A70937" w:rsidRPr="00667B08" w:rsidRDefault="00A70937" w:rsidP="00A70937">
            <w:pPr>
              <w:keepNext/>
              <w:spacing w:after="60"/>
              <w:jc w:val="center"/>
              <w:rPr>
                <w:rFonts w:cstheme="minorHAnsi"/>
              </w:rPr>
            </w:pPr>
            <w:r w:rsidRPr="00DF49ED">
              <w:t>2019</w:t>
            </w:r>
          </w:p>
        </w:tc>
        <w:tc>
          <w:tcPr>
            <w:tcW w:w="0" w:type="pct"/>
            <w:tcBorders>
              <w:top w:val="single" w:sz="4" w:space="0" w:color="auto"/>
              <w:bottom w:val="nil"/>
            </w:tcBorders>
            <w:vAlign w:val="top"/>
          </w:tcPr>
          <w:p w14:paraId="5951ED54" w14:textId="401CD874" w:rsidR="00A70937" w:rsidRPr="00667B08" w:rsidRDefault="00A70937" w:rsidP="00A70937">
            <w:pPr>
              <w:keepNext/>
              <w:spacing w:after="60"/>
              <w:jc w:val="center"/>
              <w:rPr>
                <w:rFonts w:cstheme="minorHAnsi"/>
              </w:rPr>
            </w:pPr>
            <w:r w:rsidRPr="00DF49ED">
              <w:t>USFWS</w:t>
            </w:r>
          </w:p>
        </w:tc>
        <w:tc>
          <w:tcPr>
            <w:tcW w:w="0" w:type="pct"/>
            <w:tcBorders>
              <w:top w:val="single" w:sz="4" w:space="0" w:color="auto"/>
              <w:bottom w:val="nil"/>
            </w:tcBorders>
            <w:vAlign w:val="top"/>
          </w:tcPr>
          <w:p w14:paraId="370AA228" w14:textId="3C60D21B" w:rsidR="00A70937" w:rsidRPr="00667B08" w:rsidRDefault="00A70937" w:rsidP="00A70937">
            <w:pPr>
              <w:keepNext/>
              <w:spacing w:after="60"/>
              <w:jc w:val="center"/>
              <w:rPr>
                <w:rFonts w:cstheme="minorHAnsi"/>
              </w:rPr>
            </w:pPr>
            <w:r w:rsidRPr="00DF49ED">
              <w:t>000.000AC3B28B</w:t>
            </w:r>
          </w:p>
        </w:tc>
        <w:tc>
          <w:tcPr>
            <w:tcW w:w="0" w:type="pct"/>
            <w:tcBorders>
              <w:top w:val="single" w:sz="4" w:space="0" w:color="auto"/>
              <w:bottom w:val="nil"/>
            </w:tcBorders>
            <w:vAlign w:val="top"/>
          </w:tcPr>
          <w:p w14:paraId="2DFBAEED" w14:textId="029AED63" w:rsidR="00A70937" w:rsidRPr="00667B08" w:rsidRDefault="00A70937" w:rsidP="00A70937">
            <w:pPr>
              <w:keepNext/>
              <w:spacing w:after="60"/>
              <w:jc w:val="center"/>
              <w:rPr>
                <w:rFonts w:cstheme="minorHAnsi"/>
              </w:rPr>
            </w:pPr>
            <w:r w:rsidRPr="00DF49ED">
              <w:t>NF Tieton</w:t>
            </w:r>
          </w:p>
        </w:tc>
        <w:tc>
          <w:tcPr>
            <w:tcW w:w="0" w:type="pct"/>
            <w:tcBorders>
              <w:top w:val="single" w:sz="4" w:space="0" w:color="auto"/>
              <w:bottom w:val="nil"/>
            </w:tcBorders>
            <w:vAlign w:val="top"/>
          </w:tcPr>
          <w:p w14:paraId="2B727E22" w14:textId="49E67CAA" w:rsidR="00A70937" w:rsidRPr="00667B08" w:rsidRDefault="00A70937" w:rsidP="00A70937">
            <w:pPr>
              <w:keepNext/>
              <w:spacing w:after="60"/>
              <w:jc w:val="center"/>
              <w:rPr>
                <w:rFonts w:cstheme="minorHAnsi"/>
              </w:rPr>
            </w:pPr>
            <w:r w:rsidRPr="00DF49ED">
              <w:t>07/15/2024 00:42</w:t>
            </w:r>
          </w:p>
        </w:tc>
        <w:tc>
          <w:tcPr>
            <w:tcW w:w="0" w:type="pct"/>
            <w:tcBorders>
              <w:top w:val="single" w:sz="4" w:space="0" w:color="auto"/>
              <w:bottom w:val="nil"/>
            </w:tcBorders>
            <w:vAlign w:val="top"/>
          </w:tcPr>
          <w:p w14:paraId="625DB57E" w14:textId="5D0A190D" w:rsidR="00A70937" w:rsidRPr="00667B08" w:rsidRDefault="00A70937" w:rsidP="00A70937">
            <w:pPr>
              <w:keepNext/>
              <w:spacing w:after="60"/>
              <w:jc w:val="center"/>
              <w:rPr>
                <w:rFonts w:cstheme="minorHAnsi"/>
              </w:rPr>
            </w:pPr>
            <w:r w:rsidRPr="00DF49ED">
              <w:t>07/15/2024 00:42</w:t>
            </w:r>
          </w:p>
        </w:tc>
      </w:tr>
      <w:tr w:rsidR="00A70937" w:rsidRPr="00667B08" w14:paraId="45EA764D" w14:textId="77777777" w:rsidTr="00BF75A1">
        <w:trPr>
          <w:trHeight w:val="329"/>
        </w:trPr>
        <w:tc>
          <w:tcPr>
            <w:tcW w:w="0" w:type="pct"/>
            <w:tcBorders>
              <w:top w:val="nil"/>
              <w:bottom w:val="nil"/>
            </w:tcBorders>
            <w:vAlign w:val="top"/>
          </w:tcPr>
          <w:p w14:paraId="220E7449" w14:textId="4A0AA489" w:rsidR="00A70937" w:rsidRPr="00667B08" w:rsidRDefault="00A70937" w:rsidP="00A70937">
            <w:pPr>
              <w:keepNext/>
              <w:spacing w:after="60"/>
              <w:jc w:val="center"/>
              <w:rPr>
                <w:rFonts w:cstheme="minorHAnsi"/>
              </w:rPr>
            </w:pPr>
            <w:r w:rsidRPr="00DF49ED">
              <w:t>2021</w:t>
            </w:r>
          </w:p>
        </w:tc>
        <w:tc>
          <w:tcPr>
            <w:tcW w:w="0" w:type="pct"/>
            <w:tcBorders>
              <w:top w:val="nil"/>
              <w:bottom w:val="nil"/>
            </w:tcBorders>
            <w:vAlign w:val="top"/>
          </w:tcPr>
          <w:p w14:paraId="1F8FD543" w14:textId="45B160FB" w:rsidR="00A70937" w:rsidRPr="00667B08" w:rsidRDefault="00A70937" w:rsidP="00A70937">
            <w:pPr>
              <w:keepNext/>
              <w:spacing w:after="60"/>
              <w:jc w:val="center"/>
              <w:rPr>
                <w:rFonts w:cstheme="minorHAnsi"/>
              </w:rPr>
            </w:pPr>
            <w:r w:rsidRPr="00DF49ED">
              <w:t>USFWS</w:t>
            </w:r>
          </w:p>
        </w:tc>
        <w:tc>
          <w:tcPr>
            <w:tcW w:w="0" w:type="pct"/>
            <w:tcBorders>
              <w:top w:val="nil"/>
              <w:bottom w:val="nil"/>
            </w:tcBorders>
            <w:vAlign w:val="top"/>
          </w:tcPr>
          <w:p w14:paraId="6BF51C6A" w14:textId="44AA6471" w:rsidR="00A70937" w:rsidRPr="00667B08" w:rsidRDefault="00A70937" w:rsidP="00A70937">
            <w:pPr>
              <w:keepNext/>
              <w:spacing w:after="60"/>
              <w:jc w:val="center"/>
              <w:rPr>
                <w:rFonts w:cstheme="minorHAnsi"/>
              </w:rPr>
            </w:pPr>
            <w:r w:rsidRPr="00DF49ED">
              <w:t>3DD.003D481175</w:t>
            </w:r>
          </w:p>
        </w:tc>
        <w:tc>
          <w:tcPr>
            <w:tcW w:w="0" w:type="pct"/>
            <w:tcBorders>
              <w:top w:val="nil"/>
              <w:bottom w:val="nil"/>
            </w:tcBorders>
            <w:vAlign w:val="top"/>
          </w:tcPr>
          <w:p w14:paraId="35500DBD" w14:textId="2FFD0324" w:rsidR="00A70937" w:rsidRPr="00667B08" w:rsidRDefault="00A70937" w:rsidP="00A70937">
            <w:pPr>
              <w:keepNext/>
              <w:spacing w:after="60"/>
              <w:jc w:val="center"/>
              <w:rPr>
                <w:rFonts w:cstheme="minorHAnsi"/>
              </w:rPr>
            </w:pPr>
            <w:r w:rsidRPr="00DF49ED">
              <w:t>NF Tieton</w:t>
            </w:r>
          </w:p>
        </w:tc>
        <w:tc>
          <w:tcPr>
            <w:tcW w:w="0" w:type="pct"/>
            <w:tcBorders>
              <w:top w:val="nil"/>
              <w:bottom w:val="nil"/>
            </w:tcBorders>
            <w:vAlign w:val="top"/>
          </w:tcPr>
          <w:p w14:paraId="5B2BCF9E" w14:textId="5C8F6248" w:rsidR="00A70937" w:rsidRPr="00667B08" w:rsidRDefault="00A70937" w:rsidP="00A70937">
            <w:pPr>
              <w:keepNext/>
              <w:spacing w:after="60"/>
              <w:jc w:val="center"/>
              <w:rPr>
                <w:rFonts w:cstheme="minorHAnsi"/>
              </w:rPr>
            </w:pPr>
            <w:r w:rsidRPr="00DF49ED">
              <w:t>08/06/2024 22:05</w:t>
            </w:r>
          </w:p>
        </w:tc>
        <w:tc>
          <w:tcPr>
            <w:tcW w:w="0" w:type="pct"/>
            <w:tcBorders>
              <w:top w:val="nil"/>
              <w:bottom w:val="nil"/>
            </w:tcBorders>
            <w:vAlign w:val="top"/>
          </w:tcPr>
          <w:p w14:paraId="3AC8D6F0" w14:textId="1E084D5C" w:rsidR="00A70937" w:rsidRPr="00667B08" w:rsidRDefault="00A70937" w:rsidP="00A70937">
            <w:pPr>
              <w:keepNext/>
              <w:spacing w:after="60"/>
              <w:jc w:val="center"/>
              <w:rPr>
                <w:rFonts w:cstheme="minorHAnsi"/>
              </w:rPr>
            </w:pPr>
            <w:r w:rsidRPr="00DF49ED">
              <w:t>10/04/2024 21:15</w:t>
            </w:r>
          </w:p>
        </w:tc>
      </w:tr>
      <w:tr w:rsidR="00A70937" w:rsidRPr="00667B08" w14:paraId="589C295B" w14:textId="77777777" w:rsidTr="00BF75A1">
        <w:trPr>
          <w:trHeight w:val="329"/>
        </w:trPr>
        <w:tc>
          <w:tcPr>
            <w:tcW w:w="0" w:type="pct"/>
            <w:tcBorders>
              <w:top w:val="nil"/>
            </w:tcBorders>
            <w:vAlign w:val="top"/>
          </w:tcPr>
          <w:p w14:paraId="4EC93BE4" w14:textId="0B4BC1F4" w:rsidR="00A70937" w:rsidRPr="00667B08" w:rsidRDefault="00A70937" w:rsidP="00A70937">
            <w:pPr>
              <w:keepNext/>
              <w:spacing w:after="60"/>
              <w:jc w:val="center"/>
              <w:rPr>
                <w:rFonts w:cstheme="minorHAnsi"/>
              </w:rPr>
            </w:pPr>
            <w:r w:rsidRPr="00DF49ED">
              <w:t>2021</w:t>
            </w:r>
          </w:p>
        </w:tc>
        <w:tc>
          <w:tcPr>
            <w:tcW w:w="0" w:type="pct"/>
            <w:tcBorders>
              <w:top w:val="nil"/>
            </w:tcBorders>
            <w:vAlign w:val="top"/>
          </w:tcPr>
          <w:p w14:paraId="190B8474" w14:textId="17AD4612" w:rsidR="00A70937" w:rsidRPr="00667B08" w:rsidRDefault="00A70937" w:rsidP="00A70937">
            <w:pPr>
              <w:keepNext/>
              <w:spacing w:after="60"/>
              <w:jc w:val="center"/>
              <w:rPr>
                <w:rFonts w:cstheme="minorHAnsi"/>
              </w:rPr>
            </w:pPr>
            <w:r w:rsidRPr="00DF49ED">
              <w:t>USFWS</w:t>
            </w:r>
          </w:p>
        </w:tc>
        <w:tc>
          <w:tcPr>
            <w:tcW w:w="0" w:type="pct"/>
            <w:tcBorders>
              <w:top w:val="nil"/>
            </w:tcBorders>
            <w:vAlign w:val="top"/>
          </w:tcPr>
          <w:p w14:paraId="69E51BD2" w14:textId="7ADEBCF1" w:rsidR="00A70937" w:rsidRPr="00667B08" w:rsidRDefault="00A70937" w:rsidP="00A70937">
            <w:pPr>
              <w:keepNext/>
              <w:spacing w:after="60"/>
              <w:jc w:val="center"/>
              <w:rPr>
                <w:rFonts w:cstheme="minorHAnsi"/>
              </w:rPr>
            </w:pPr>
            <w:r w:rsidRPr="00DF49ED">
              <w:t>3DD.003D48118C</w:t>
            </w:r>
          </w:p>
        </w:tc>
        <w:tc>
          <w:tcPr>
            <w:tcW w:w="0" w:type="pct"/>
            <w:tcBorders>
              <w:top w:val="nil"/>
            </w:tcBorders>
            <w:vAlign w:val="top"/>
          </w:tcPr>
          <w:p w14:paraId="156944A6" w14:textId="75C8CE2A" w:rsidR="00A70937" w:rsidRPr="00667B08" w:rsidRDefault="00A70937" w:rsidP="00A70937">
            <w:pPr>
              <w:keepNext/>
              <w:spacing w:after="60"/>
              <w:jc w:val="center"/>
              <w:rPr>
                <w:rFonts w:cstheme="minorHAnsi"/>
              </w:rPr>
            </w:pPr>
            <w:r w:rsidRPr="00DF49ED">
              <w:t>NF Tieton</w:t>
            </w:r>
          </w:p>
        </w:tc>
        <w:tc>
          <w:tcPr>
            <w:tcW w:w="0" w:type="pct"/>
            <w:tcBorders>
              <w:top w:val="nil"/>
            </w:tcBorders>
            <w:vAlign w:val="top"/>
          </w:tcPr>
          <w:p w14:paraId="027B435D" w14:textId="3AE89EDA" w:rsidR="00A70937" w:rsidRPr="00667B08" w:rsidRDefault="00A70937" w:rsidP="00A70937">
            <w:pPr>
              <w:keepNext/>
              <w:spacing w:after="60"/>
              <w:jc w:val="center"/>
              <w:rPr>
                <w:rFonts w:cstheme="minorHAnsi"/>
              </w:rPr>
            </w:pPr>
            <w:r w:rsidRPr="00DF49ED">
              <w:t>07/17/2024 23:36</w:t>
            </w:r>
          </w:p>
        </w:tc>
        <w:tc>
          <w:tcPr>
            <w:tcW w:w="0" w:type="pct"/>
            <w:tcBorders>
              <w:top w:val="nil"/>
            </w:tcBorders>
            <w:vAlign w:val="top"/>
          </w:tcPr>
          <w:p w14:paraId="4DD3FCF5" w14:textId="1D7414DD" w:rsidR="00A70937" w:rsidRPr="00667B08" w:rsidRDefault="00A70937" w:rsidP="00A70937">
            <w:pPr>
              <w:keepNext/>
              <w:spacing w:after="60"/>
              <w:jc w:val="center"/>
              <w:rPr>
                <w:rFonts w:cstheme="minorHAnsi"/>
              </w:rPr>
            </w:pPr>
            <w:r w:rsidRPr="00DF49ED">
              <w:t>09/22/2024 23:41</w:t>
            </w:r>
          </w:p>
        </w:tc>
      </w:tr>
      <w:tr w:rsidR="00A70937" w:rsidRPr="00667B08" w14:paraId="67624811" w14:textId="77777777" w:rsidTr="00BF75A1">
        <w:trPr>
          <w:trHeight w:val="329"/>
        </w:trPr>
        <w:tc>
          <w:tcPr>
            <w:tcW w:w="0" w:type="pct"/>
            <w:vAlign w:val="top"/>
          </w:tcPr>
          <w:p w14:paraId="79EB7D8B" w14:textId="097CEBD5" w:rsidR="00A70937" w:rsidRPr="00667B08" w:rsidRDefault="00A70937" w:rsidP="00A70937">
            <w:pPr>
              <w:keepNext/>
              <w:spacing w:after="60"/>
              <w:jc w:val="center"/>
              <w:rPr>
                <w:rFonts w:cstheme="minorHAnsi"/>
              </w:rPr>
            </w:pPr>
            <w:r w:rsidRPr="00DF49ED">
              <w:t>2021</w:t>
            </w:r>
          </w:p>
        </w:tc>
        <w:tc>
          <w:tcPr>
            <w:tcW w:w="0" w:type="pct"/>
            <w:vAlign w:val="top"/>
          </w:tcPr>
          <w:p w14:paraId="5A3C3681" w14:textId="1984C217" w:rsidR="00A70937" w:rsidRPr="00667B08" w:rsidRDefault="00A70937" w:rsidP="00A70937">
            <w:pPr>
              <w:keepNext/>
              <w:spacing w:after="60"/>
              <w:jc w:val="center"/>
              <w:rPr>
                <w:rFonts w:cstheme="minorHAnsi"/>
              </w:rPr>
            </w:pPr>
            <w:r w:rsidRPr="00DF49ED">
              <w:t>USFWS</w:t>
            </w:r>
          </w:p>
        </w:tc>
        <w:tc>
          <w:tcPr>
            <w:tcW w:w="0" w:type="pct"/>
            <w:vAlign w:val="top"/>
          </w:tcPr>
          <w:p w14:paraId="5303DA30" w14:textId="20D0569D" w:rsidR="00A70937" w:rsidRPr="00667B08" w:rsidRDefault="00A70937" w:rsidP="00A70937">
            <w:pPr>
              <w:keepNext/>
              <w:spacing w:after="60"/>
              <w:jc w:val="center"/>
              <w:rPr>
                <w:rFonts w:cstheme="minorHAnsi"/>
              </w:rPr>
            </w:pPr>
            <w:r w:rsidRPr="00DF49ED">
              <w:t>3DD.003D4811A2</w:t>
            </w:r>
          </w:p>
        </w:tc>
        <w:tc>
          <w:tcPr>
            <w:tcW w:w="0" w:type="pct"/>
            <w:vAlign w:val="top"/>
          </w:tcPr>
          <w:p w14:paraId="55D64FC8" w14:textId="15CEA191" w:rsidR="00A70937" w:rsidRPr="00667B08" w:rsidRDefault="00A70937" w:rsidP="00A70937">
            <w:pPr>
              <w:keepNext/>
              <w:spacing w:after="60"/>
              <w:jc w:val="center"/>
              <w:rPr>
                <w:rFonts w:cstheme="minorHAnsi"/>
              </w:rPr>
            </w:pPr>
            <w:r w:rsidRPr="00DF49ED">
              <w:t>NF Tieton</w:t>
            </w:r>
          </w:p>
        </w:tc>
        <w:tc>
          <w:tcPr>
            <w:tcW w:w="0" w:type="pct"/>
            <w:vAlign w:val="top"/>
          </w:tcPr>
          <w:p w14:paraId="19BF9E86" w14:textId="5DA04D3C" w:rsidR="00A70937" w:rsidRPr="00667B08" w:rsidRDefault="00A70937" w:rsidP="00A70937">
            <w:pPr>
              <w:keepNext/>
              <w:spacing w:after="60"/>
              <w:jc w:val="center"/>
              <w:rPr>
                <w:rFonts w:cstheme="minorHAnsi"/>
              </w:rPr>
            </w:pPr>
            <w:r w:rsidRPr="00DF49ED">
              <w:t>07/06/2024 23:52</w:t>
            </w:r>
          </w:p>
        </w:tc>
        <w:tc>
          <w:tcPr>
            <w:tcW w:w="0" w:type="pct"/>
            <w:vAlign w:val="top"/>
          </w:tcPr>
          <w:p w14:paraId="67313F9D" w14:textId="0262A479" w:rsidR="00A70937" w:rsidRPr="00667B08" w:rsidRDefault="00A70937" w:rsidP="00A70937">
            <w:pPr>
              <w:keepNext/>
              <w:spacing w:after="60"/>
              <w:jc w:val="center"/>
              <w:rPr>
                <w:rFonts w:cstheme="minorHAnsi"/>
              </w:rPr>
            </w:pPr>
            <w:r w:rsidRPr="00DF49ED">
              <w:t>09/20/2024 01:05</w:t>
            </w:r>
          </w:p>
        </w:tc>
      </w:tr>
      <w:tr w:rsidR="00A70937" w:rsidRPr="00667B08" w14:paraId="63657237" w14:textId="77777777" w:rsidTr="00BF75A1">
        <w:trPr>
          <w:trHeight w:val="329"/>
        </w:trPr>
        <w:tc>
          <w:tcPr>
            <w:tcW w:w="0" w:type="pct"/>
            <w:vAlign w:val="top"/>
          </w:tcPr>
          <w:p w14:paraId="4073B2CE" w14:textId="160B694C" w:rsidR="00A70937" w:rsidRPr="00667B08" w:rsidRDefault="00A70937" w:rsidP="00A70937">
            <w:pPr>
              <w:keepNext/>
              <w:spacing w:after="60"/>
              <w:jc w:val="center"/>
              <w:rPr>
                <w:rFonts w:cstheme="minorHAnsi"/>
              </w:rPr>
            </w:pPr>
            <w:r w:rsidRPr="00DF49ED">
              <w:t>2021</w:t>
            </w:r>
          </w:p>
        </w:tc>
        <w:tc>
          <w:tcPr>
            <w:tcW w:w="0" w:type="pct"/>
            <w:vAlign w:val="top"/>
          </w:tcPr>
          <w:p w14:paraId="319F61A1" w14:textId="196A0185" w:rsidR="00A70937" w:rsidRPr="00667B08" w:rsidRDefault="00A70937" w:rsidP="00A70937">
            <w:pPr>
              <w:keepNext/>
              <w:spacing w:after="60"/>
              <w:jc w:val="center"/>
              <w:rPr>
                <w:rFonts w:cstheme="minorHAnsi"/>
              </w:rPr>
            </w:pPr>
            <w:r w:rsidRPr="00DF49ED">
              <w:t>USFWS</w:t>
            </w:r>
          </w:p>
        </w:tc>
        <w:tc>
          <w:tcPr>
            <w:tcW w:w="0" w:type="pct"/>
            <w:vAlign w:val="top"/>
          </w:tcPr>
          <w:p w14:paraId="4A711A54" w14:textId="452854CE" w:rsidR="00A70937" w:rsidRPr="00667B08" w:rsidRDefault="00A70937" w:rsidP="00A70937">
            <w:pPr>
              <w:keepNext/>
              <w:spacing w:after="60"/>
              <w:jc w:val="center"/>
              <w:rPr>
                <w:rFonts w:cstheme="minorHAnsi"/>
              </w:rPr>
            </w:pPr>
            <w:r w:rsidRPr="00DF49ED">
              <w:t>3DD.003D4811AE</w:t>
            </w:r>
          </w:p>
        </w:tc>
        <w:tc>
          <w:tcPr>
            <w:tcW w:w="0" w:type="pct"/>
            <w:vAlign w:val="top"/>
          </w:tcPr>
          <w:p w14:paraId="700BF53C" w14:textId="3529347B" w:rsidR="00A70937" w:rsidRPr="00667B08" w:rsidRDefault="00A70937" w:rsidP="00A70937">
            <w:pPr>
              <w:keepNext/>
              <w:spacing w:after="60"/>
              <w:jc w:val="center"/>
              <w:rPr>
                <w:rFonts w:cstheme="minorHAnsi"/>
              </w:rPr>
            </w:pPr>
            <w:r w:rsidRPr="00DF49ED">
              <w:t>NF Tieton</w:t>
            </w:r>
          </w:p>
        </w:tc>
        <w:tc>
          <w:tcPr>
            <w:tcW w:w="0" w:type="pct"/>
            <w:vAlign w:val="top"/>
          </w:tcPr>
          <w:p w14:paraId="15CBEE25" w14:textId="0AAA735F" w:rsidR="00A70937" w:rsidRPr="00667B08" w:rsidRDefault="00A70937" w:rsidP="00A70937">
            <w:pPr>
              <w:keepNext/>
              <w:spacing w:after="60"/>
              <w:jc w:val="center"/>
              <w:rPr>
                <w:rFonts w:cstheme="minorHAnsi"/>
              </w:rPr>
            </w:pPr>
            <w:r w:rsidRPr="00DF49ED">
              <w:t>07/12/2024 23:37</w:t>
            </w:r>
          </w:p>
        </w:tc>
        <w:tc>
          <w:tcPr>
            <w:tcW w:w="0" w:type="pct"/>
            <w:vAlign w:val="top"/>
          </w:tcPr>
          <w:p w14:paraId="4B7BB1EB" w14:textId="75790D5E" w:rsidR="00A70937" w:rsidRPr="00667B08" w:rsidRDefault="00A70937" w:rsidP="00A70937">
            <w:pPr>
              <w:keepNext/>
              <w:spacing w:after="60"/>
              <w:jc w:val="center"/>
              <w:rPr>
                <w:rFonts w:cstheme="minorHAnsi"/>
              </w:rPr>
            </w:pPr>
            <w:r w:rsidRPr="00DF49ED">
              <w:t>09/13/2024 20:55</w:t>
            </w:r>
          </w:p>
        </w:tc>
      </w:tr>
      <w:tr w:rsidR="00A70937" w:rsidRPr="00667B08" w14:paraId="53ACEC4E" w14:textId="77777777" w:rsidTr="00BF75A1">
        <w:trPr>
          <w:trHeight w:val="329"/>
        </w:trPr>
        <w:tc>
          <w:tcPr>
            <w:tcW w:w="0" w:type="pct"/>
            <w:vAlign w:val="top"/>
          </w:tcPr>
          <w:p w14:paraId="45DB8CC2" w14:textId="43898785" w:rsidR="00A70937" w:rsidRPr="00667B08" w:rsidRDefault="00A70937" w:rsidP="00A70937">
            <w:pPr>
              <w:keepNext/>
              <w:spacing w:after="60"/>
              <w:jc w:val="center"/>
              <w:rPr>
                <w:rFonts w:cstheme="minorHAnsi"/>
              </w:rPr>
            </w:pPr>
            <w:r w:rsidRPr="00DF49ED">
              <w:t>2022</w:t>
            </w:r>
          </w:p>
        </w:tc>
        <w:tc>
          <w:tcPr>
            <w:tcW w:w="0" w:type="pct"/>
            <w:vAlign w:val="top"/>
          </w:tcPr>
          <w:p w14:paraId="12B3D415" w14:textId="1A772C8B" w:rsidR="00A70937" w:rsidRPr="00667B08" w:rsidRDefault="00A70937" w:rsidP="00A70937">
            <w:pPr>
              <w:keepNext/>
              <w:spacing w:after="60"/>
              <w:jc w:val="center"/>
              <w:rPr>
                <w:rFonts w:cstheme="minorHAnsi"/>
              </w:rPr>
            </w:pPr>
            <w:r w:rsidRPr="00DF49ED">
              <w:t>USFWS</w:t>
            </w:r>
          </w:p>
        </w:tc>
        <w:tc>
          <w:tcPr>
            <w:tcW w:w="0" w:type="pct"/>
            <w:vAlign w:val="top"/>
          </w:tcPr>
          <w:p w14:paraId="17DBE8CC" w14:textId="0B90E9EE" w:rsidR="00A70937" w:rsidRPr="00667B08" w:rsidRDefault="00A70937" w:rsidP="00A70937">
            <w:pPr>
              <w:keepNext/>
              <w:spacing w:after="60"/>
              <w:jc w:val="center"/>
              <w:rPr>
                <w:rFonts w:cstheme="minorHAnsi"/>
              </w:rPr>
            </w:pPr>
            <w:r w:rsidRPr="00DF49ED">
              <w:t>3DD.003D481184</w:t>
            </w:r>
          </w:p>
        </w:tc>
        <w:tc>
          <w:tcPr>
            <w:tcW w:w="0" w:type="pct"/>
            <w:vAlign w:val="top"/>
          </w:tcPr>
          <w:p w14:paraId="6A7E924E" w14:textId="1017B17A" w:rsidR="00A70937" w:rsidRPr="00667B08" w:rsidRDefault="00A70937" w:rsidP="00A70937">
            <w:pPr>
              <w:keepNext/>
              <w:spacing w:after="60"/>
              <w:jc w:val="center"/>
              <w:rPr>
                <w:rFonts w:cstheme="minorHAnsi"/>
              </w:rPr>
            </w:pPr>
            <w:r w:rsidRPr="00DF49ED">
              <w:t>NF Tieton</w:t>
            </w:r>
          </w:p>
        </w:tc>
        <w:tc>
          <w:tcPr>
            <w:tcW w:w="0" w:type="pct"/>
            <w:vAlign w:val="top"/>
          </w:tcPr>
          <w:p w14:paraId="14BF9D05" w14:textId="3EB06360" w:rsidR="00A70937" w:rsidRPr="00667B08" w:rsidRDefault="00A70937" w:rsidP="00A70937">
            <w:pPr>
              <w:keepNext/>
              <w:spacing w:after="60"/>
              <w:jc w:val="center"/>
              <w:rPr>
                <w:rFonts w:cstheme="minorHAnsi"/>
              </w:rPr>
            </w:pPr>
            <w:r w:rsidRPr="00DF49ED">
              <w:t>07/12/2024 22:56</w:t>
            </w:r>
          </w:p>
        </w:tc>
        <w:tc>
          <w:tcPr>
            <w:tcW w:w="0" w:type="pct"/>
            <w:vAlign w:val="top"/>
          </w:tcPr>
          <w:p w14:paraId="15F784C3" w14:textId="4D9544A2" w:rsidR="00A70937" w:rsidRPr="00667B08" w:rsidRDefault="00A70937" w:rsidP="00A70937">
            <w:pPr>
              <w:keepNext/>
              <w:spacing w:after="60"/>
              <w:jc w:val="center"/>
              <w:rPr>
                <w:rFonts w:cstheme="minorHAnsi"/>
              </w:rPr>
            </w:pPr>
            <w:r w:rsidRPr="00DF49ED">
              <w:t>09/24/2024 20:50</w:t>
            </w:r>
          </w:p>
        </w:tc>
      </w:tr>
      <w:tr w:rsidR="00A70937" w:rsidRPr="00667B08" w14:paraId="1BA9667E" w14:textId="77777777" w:rsidTr="00BF75A1">
        <w:trPr>
          <w:trHeight w:val="329"/>
        </w:trPr>
        <w:tc>
          <w:tcPr>
            <w:tcW w:w="0" w:type="pct"/>
            <w:vAlign w:val="top"/>
          </w:tcPr>
          <w:p w14:paraId="2BF24068" w14:textId="570076FC" w:rsidR="00A70937" w:rsidRPr="00667B08" w:rsidRDefault="00A70937" w:rsidP="00A70937">
            <w:pPr>
              <w:keepNext/>
              <w:spacing w:after="60"/>
              <w:jc w:val="center"/>
              <w:rPr>
                <w:rFonts w:cstheme="minorHAnsi"/>
              </w:rPr>
            </w:pPr>
            <w:r w:rsidRPr="00DF49ED">
              <w:t>2022</w:t>
            </w:r>
          </w:p>
        </w:tc>
        <w:tc>
          <w:tcPr>
            <w:tcW w:w="0" w:type="pct"/>
            <w:vAlign w:val="top"/>
          </w:tcPr>
          <w:p w14:paraId="079DA7FB" w14:textId="31CE450D" w:rsidR="00A70937" w:rsidRPr="00667B08" w:rsidRDefault="00A70937" w:rsidP="00A70937">
            <w:pPr>
              <w:keepNext/>
              <w:spacing w:after="60"/>
              <w:jc w:val="center"/>
              <w:rPr>
                <w:rFonts w:cstheme="minorHAnsi"/>
              </w:rPr>
            </w:pPr>
            <w:r w:rsidRPr="00DF49ED">
              <w:t>USFWS</w:t>
            </w:r>
          </w:p>
        </w:tc>
        <w:tc>
          <w:tcPr>
            <w:tcW w:w="0" w:type="pct"/>
            <w:vAlign w:val="top"/>
          </w:tcPr>
          <w:p w14:paraId="464205A0" w14:textId="7D1D981B" w:rsidR="00A70937" w:rsidRPr="00667B08" w:rsidRDefault="00A70937" w:rsidP="00A70937">
            <w:pPr>
              <w:keepNext/>
              <w:spacing w:after="60"/>
              <w:jc w:val="center"/>
              <w:rPr>
                <w:rFonts w:cstheme="minorHAnsi"/>
              </w:rPr>
            </w:pPr>
            <w:r w:rsidRPr="00DF49ED">
              <w:t>3DD.003D48118B</w:t>
            </w:r>
          </w:p>
        </w:tc>
        <w:tc>
          <w:tcPr>
            <w:tcW w:w="0" w:type="pct"/>
            <w:vAlign w:val="top"/>
          </w:tcPr>
          <w:p w14:paraId="6DDEA2DD" w14:textId="76556F01" w:rsidR="00A70937" w:rsidRPr="00667B08" w:rsidRDefault="00A70937" w:rsidP="00A70937">
            <w:pPr>
              <w:keepNext/>
              <w:spacing w:after="60"/>
              <w:jc w:val="center"/>
              <w:rPr>
                <w:rFonts w:cstheme="minorHAnsi"/>
              </w:rPr>
            </w:pPr>
            <w:r w:rsidRPr="00DF49ED">
              <w:t>NF Tieton</w:t>
            </w:r>
          </w:p>
        </w:tc>
        <w:tc>
          <w:tcPr>
            <w:tcW w:w="0" w:type="pct"/>
            <w:vAlign w:val="top"/>
          </w:tcPr>
          <w:p w14:paraId="111AED07" w14:textId="2FA000E8" w:rsidR="00A70937" w:rsidRPr="00667B08" w:rsidRDefault="00A70937" w:rsidP="00A70937">
            <w:pPr>
              <w:keepNext/>
              <w:spacing w:after="60"/>
              <w:jc w:val="center"/>
              <w:rPr>
                <w:rFonts w:cstheme="minorHAnsi"/>
              </w:rPr>
            </w:pPr>
            <w:r w:rsidRPr="00DF49ED">
              <w:t>07/20/2024 21:59</w:t>
            </w:r>
          </w:p>
        </w:tc>
        <w:tc>
          <w:tcPr>
            <w:tcW w:w="0" w:type="pct"/>
            <w:vAlign w:val="top"/>
          </w:tcPr>
          <w:p w14:paraId="5103D905" w14:textId="0FF38E23" w:rsidR="00A70937" w:rsidRPr="00667B08" w:rsidRDefault="00A70937" w:rsidP="00A70937">
            <w:pPr>
              <w:keepNext/>
              <w:spacing w:after="60"/>
              <w:jc w:val="center"/>
              <w:rPr>
                <w:rFonts w:cstheme="minorHAnsi"/>
              </w:rPr>
            </w:pPr>
            <w:r w:rsidRPr="00DF49ED">
              <w:t>10/01/2024 00:42</w:t>
            </w:r>
          </w:p>
        </w:tc>
      </w:tr>
      <w:tr w:rsidR="00A70937" w:rsidRPr="00667B08" w14:paraId="0ADF2C4D" w14:textId="77777777" w:rsidTr="00BF75A1">
        <w:trPr>
          <w:trHeight w:val="329"/>
        </w:trPr>
        <w:tc>
          <w:tcPr>
            <w:tcW w:w="0" w:type="pct"/>
            <w:vAlign w:val="top"/>
          </w:tcPr>
          <w:p w14:paraId="4CCDA2CD" w14:textId="642ADF3C" w:rsidR="00A70937" w:rsidRPr="00667B08" w:rsidRDefault="00A70937" w:rsidP="00A70937">
            <w:pPr>
              <w:keepNext/>
              <w:spacing w:after="60"/>
              <w:jc w:val="center"/>
              <w:rPr>
                <w:rFonts w:cstheme="minorHAnsi"/>
              </w:rPr>
            </w:pPr>
            <w:r w:rsidRPr="00DF49ED">
              <w:t>2022</w:t>
            </w:r>
          </w:p>
        </w:tc>
        <w:tc>
          <w:tcPr>
            <w:tcW w:w="0" w:type="pct"/>
            <w:vAlign w:val="top"/>
          </w:tcPr>
          <w:p w14:paraId="07EB60B4" w14:textId="62215925" w:rsidR="00A70937" w:rsidRPr="00667B08" w:rsidRDefault="00A70937" w:rsidP="00A70937">
            <w:pPr>
              <w:keepNext/>
              <w:spacing w:after="60"/>
              <w:jc w:val="center"/>
              <w:rPr>
                <w:rFonts w:cstheme="minorHAnsi"/>
              </w:rPr>
            </w:pPr>
            <w:r w:rsidRPr="00DF49ED">
              <w:t>USFWS</w:t>
            </w:r>
          </w:p>
        </w:tc>
        <w:tc>
          <w:tcPr>
            <w:tcW w:w="0" w:type="pct"/>
            <w:vAlign w:val="top"/>
          </w:tcPr>
          <w:p w14:paraId="6BE97EC7" w14:textId="419EE02D" w:rsidR="00A70937" w:rsidRPr="00667B08" w:rsidRDefault="00A70937" w:rsidP="00A70937">
            <w:pPr>
              <w:keepNext/>
              <w:spacing w:after="60"/>
              <w:jc w:val="center"/>
              <w:rPr>
                <w:rFonts w:cstheme="minorHAnsi"/>
              </w:rPr>
            </w:pPr>
            <w:r w:rsidRPr="00DF49ED">
              <w:t>3DD.003D4811A7</w:t>
            </w:r>
          </w:p>
        </w:tc>
        <w:tc>
          <w:tcPr>
            <w:tcW w:w="0" w:type="pct"/>
            <w:vAlign w:val="top"/>
          </w:tcPr>
          <w:p w14:paraId="77B18AA1" w14:textId="4B44B695" w:rsidR="00A70937" w:rsidRPr="00667B08" w:rsidRDefault="00A70937" w:rsidP="00A70937">
            <w:pPr>
              <w:keepNext/>
              <w:spacing w:after="60"/>
              <w:jc w:val="center"/>
              <w:rPr>
                <w:rFonts w:cstheme="minorHAnsi"/>
              </w:rPr>
            </w:pPr>
            <w:r w:rsidRPr="00DF49ED">
              <w:t>NF Tieton</w:t>
            </w:r>
          </w:p>
        </w:tc>
        <w:tc>
          <w:tcPr>
            <w:tcW w:w="0" w:type="pct"/>
            <w:vAlign w:val="top"/>
          </w:tcPr>
          <w:p w14:paraId="712049E2" w14:textId="4E488BA2" w:rsidR="00A70937" w:rsidRPr="00667B08" w:rsidRDefault="00A70937" w:rsidP="00A70937">
            <w:pPr>
              <w:keepNext/>
              <w:spacing w:after="60"/>
              <w:jc w:val="center"/>
              <w:rPr>
                <w:rFonts w:cstheme="minorHAnsi"/>
              </w:rPr>
            </w:pPr>
            <w:r w:rsidRPr="00DF49ED">
              <w:t>07/18/2024 01:22</w:t>
            </w:r>
          </w:p>
        </w:tc>
        <w:tc>
          <w:tcPr>
            <w:tcW w:w="0" w:type="pct"/>
            <w:vAlign w:val="top"/>
          </w:tcPr>
          <w:p w14:paraId="7EBF45A1" w14:textId="37621F2B" w:rsidR="00A70937" w:rsidRPr="00667B08" w:rsidRDefault="00A70937" w:rsidP="00A70937">
            <w:pPr>
              <w:keepNext/>
              <w:spacing w:after="60"/>
              <w:jc w:val="center"/>
              <w:rPr>
                <w:rFonts w:cstheme="minorHAnsi"/>
              </w:rPr>
            </w:pPr>
            <w:r w:rsidRPr="00DF49ED">
              <w:t>09/06/2024 20:24</w:t>
            </w:r>
          </w:p>
        </w:tc>
      </w:tr>
      <w:tr w:rsidR="00A70937" w:rsidRPr="00667B08" w14:paraId="2EC0FD9E" w14:textId="77777777" w:rsidTr="00BF75A1">
        <w:trPr>
          <w:trHeight w:val="329"/>
        </w:trPr>
        <w:tc>
          <w:tcPr>
            <w:tcW w:w="0" w:type="pct"/>
            <w:vAlign w:val="top"/>
          </w:tcPr>
          <w:p w14:paraId="2EB32E5C" w14:textId="5B91FDA7" w:rsidR="00A70937" w:rsidRPr="00667B08" w:rsidRDefault="00A70937" w:rsidP="00A70937">
            <w:pPr>
              <w:keepNext/>
              <w:spacing w:after="60"/>
              <w:jc w:val="center"/>
              <w:rPr>
                <w:rFonts w:cstheme="minorHAnsi"/>
              </w:rPr>
            </w:pPr>
            <w:r w:rsidRPr="00DF49ED">
              <w:t>2023</w:t>
            </w:r>
          </w:p>
        </w:tc>
        <w:tc>
          <w:tcPr>
            <w:tcW w:w="0" w:type="pct"/>
            <w:vAlign w:val="top"/>
          </w:tcPr>
          <w:p w14:paraId="2B065597" w14:textId="06F2F8C2" w:rsidR="00A70937" w:rsidRPr="00667B08" w:rsidRDefault="00A70937" w:rsidP="00A70937">
            <w:pPr>
              <w:keepNext/>
              <w:spacing w:after="60"/>
              <w:jc w:val="center"/>
              <w:rPr>
                <w:rFonts w:cstheme="minorHAnsi"/>
              </w:rPr>
            </w:pPr>
            <w:r w:rsidRPr="00DF49ED">
              <w:t>USFWS</w:t>
            </w:r>
          </w:p>
        </w:tc>
        <w:tc>
          <w:tcPr>
            <w:tcW w:w="0" w:type="pct"/>
            <w:vAlign w:val="top"/>
          </w:tcPr>
          <w:p w14:paraId="2D0E575A" w14:textId="08A42065" w:rsidR="00A70937" w:rsidRPr="00667B08" w:rsidRDefault="00A70937" w:rsidP="00A70937">
            <w:pPr>
              <w:keepNext/>
              <w:spacing w:after="60"/>
              <w:jc w:val="center"/>
              <w:rPr>
                <w:rFonts w:cstheme="minorHAnsi"/>
              </w:rPr>
            </w:pPr>
            <w:r w:rsidRPr="00DF49ED">
              <w:t>3DD.003D4811C5</w:t>
            </w:r>
          </w:p>
        </w:tc>
        <w:tc>
          <w:tcPr>
            <w:tcW w:w="0" w:type="pct"/>
            <w:vAlign w:val="top"/>
          </w:tcPr>
          <w:p w14:paraId="1A39D4D7" w14:textId="6D4E2050" w:rsidR="00A70937" w:rsidRPr="00667B08" w:rsidRDefault="00A70937" w:rsidP="00A70937">
            <w:pPr>
              <w:keepNext/>
              <w:spacing w:after="60"/>
              <w:jc w:val="center"/>
              <w:rPr>
                <w:rFonts w:cstheme="minorHAnsi"/>
              </w:rPr>
            </w:pPr>
            <w:r w:rsidRPr="00DF49ED">
              <w:t>NF Tieton</w:t>
            </w:r>
          </w:p>
        </w:tc>
        <w:tc>
          <w:tcPr>
            <w:tcW w:w="0" w:type="pct"/>
            <w:vAlign w:val="top"/>
          </w:tcPr>
          <w:p w14:paraId="37A6F7F9" w14:textId="065D0626" w:rsidR="00A70937" w:rsidRPr="00667B08" w:rsidRDefault="00A70937" w:rsidP="00A70937">
            <w:pPr>
              <w:keepNext/>
              <w:spacing w:after="60"/>
              <w:jc w:val="center"/>
              <w:rPr>
                <w:rFonts w:cstheme="minorHAnsi"/>
              </w:rPr>
            </w:pPr>
            <w:r w:rsidRPr="00DF49ED">
              <w:t>07/23/2024 03:56</w:t>
            </w:r>
          </w:p>
        </w:tc>
        <w:tc>
          <w:tcPr>
            <w:tcW w:w="0" w:type="pct"/>
            <w:vAlign w:val="top"/>
          </w:tcPr>
          <w:p w14:paraId="1B83EA52" w14:textId="538693F4" w:rsidR="00A70937" w:rsidRPr="00667B08" w:rsidRDefault="00A70937" w:rsidP="00A70937">
            <w:pPr>
              <w:keepNext/>
              <w:spacing w:after="60"/>
              <w:jc w:val="center"/>
              <w:rPr>
                <w:rFonts w:cstheme="minorHAnsi"/>
              </w:rPr>
            </w:pPr>
            <w:r w:rsidRPr="00DF49ED">
              <w:t>09/16/2024 23:15</w:t>
            </w:r>
          </w:p>
        </w:tc>
      </w:tr>
      <w:tr w:rsidR="00A70937" w:rsidRPr="00667B08" w14:paraId="0B9AB559" w14:textId="77777777" w:rsidTr="00BF75A1">
        <w:trPr>
          <w:trHeight w:val="329"/>
        </w:trPr>
        <w:tc>
          <w:tcPr>
            <w:tcW w:w="0" w:type="pct"/>
            <w:vAlign w:val="top"/>
          </w:tcPr>
          <w:p w14:paraId="63CF67F5" w14:textId="6CE6E9D4" w:rsidR="00A70937" w:rsidRPr="00667B08" w:rsidRDefault="00A70937" w:rsidP="00A70937">
            <w:pPr>
              <w:keepNext/>
              <w:spacing w:after="60"/>
              <w:jc w:val="center"/>
              <w:rPr>
                <w:rFonts w:cstheme="minorHAnsi"/>
              </w:rPr>
            </w:pPr>
            <w:r w:rsidRPr="00DF49ED">
              <w:t>2023</w:t>
            </w:r>
          </w:p>
        </w:tc>
        <w:tc>
          <w:tcPr>
            <w:tcW w:w="0" w:type="pct"/>
            <w:vAlign w:val="top"/>
          </w:tcPr>
          <w:p w14:paraId="26D412C6" w14:textId="71A56352" w:rsidR="00A70937" w:rsidRPr="00667B08" w:rsidRDefault="00A70937" w:rsidP="00A70937">
            <w:pPr>
              <w:keepNext/>
              <w:spacing w:after="60"/>
              <w:jc w:val="center"/>
              <w:rPr>
                <w:rFonts w:cstheme="minorHAnsi"/>
              </w:rPr>
            </w:pPr>
            <w:r w:rsidRPr="00DF49ED">
              <w:t>USFWS</w:t>
            </w:r>
          </w:p>
        </w:tc>
        <w:tc>
          <w:tcPr>
            <w:tcW w:w="0" w:type="pct"/>
            <w:vAlign w:val="top"/>
          </w:tcPr>
          <w:p w14:paraId="30E0F791" w14:textId="70E043FC" w:rsidR="00A70937" w:rsidRPr="00667B08" w:rsidRDefault="00A70937" w:rsidP="00A70937">
            <w:pPr>
              <w:keepNext/>
              <w:spacing w:after="60"/>
              <w:jc w:val="center"/>
              <w:rPr>
                <w:rFonts w:cstheme="minorHAnsi"/>
              </w:rPr>
            </w:pPr>
            <w:r w:rsidRPr="00DF49ED">
              <w:t>3DD.003D4811C8</w:t>
            </w:r>
          </w:p>
        </w:tc>
        <w:tc>
          <w:tcPr>
            <w:tcW w:w="0" w:type="pct"/>
            <w:vAlign w:val="top"/>
          </w:tcPr>
          <w:p w14:paraId="41865403" w14:textId="669D1CD8" w:rsidR="00A70937" w:rsidRPr="00667B08" w:rsidRDefault="00A70937" w:rsidP="00A70937">
            <w:pPr>
              <w:keepNext/>
              <w:spacing w:after="60"/>
              <w:jc w:val="center"/>
              <w:rPr>
                <w:rFonts w:cstheme="minorHAnsi"/>
              </w:rPr>
            </w:pPr>
            <w:r w:rsidRPr="00DF49ED">
              <w:t>NF Tieton</w:t>
            </w:r>
          </w:p>
        </w:tc>
        <w:tc>
          <w:tcPr>
            <w:tcW w:w="0" w:type="pct"/>
            <w:vAlign w:val="top"/>
          </w:tcPr>
          <w:p w14:paraId="5951C4DD" w14:textId="346885E0" w:rsidR="00A70937" w:rsidRPr="00667B08" w:rsidRDefault="00A70937" w:rsidP="00A70937">
            <w:pPr>
              <w:keepNext/>
              <w:spacing w:after="60"/>
              <w:jc w:val="center"/>
              <w:rPr>
                <w:rFonts w:cstheme="minorHAnsi"/>
              </w:rPr>
            </w:pPr>
            <w:r w:rsidRPr="00DF49ED">
              <w:t>08/01/2024 02:56</w:t>
            </w:r>
          </w:p>
        </w:tc>
        <w:tc>
          <w:tcPr>
            <w:tcW w:w="0" w:type="pct"/>
            <w:vAlign w:val="top"/>
          </w:tcPr>
          <w:p w14:paraId="30FA40F5" w14:textId="28E4C26F" w:rsidR="00A70937" w:rsidRPr="00667B08" w:rsidRDefault="00A70937" w:rsidP="00A70937">
            <w:pPr>
              <w:keepNext/>
              <w:spacing w:after="60"/>
              <w:jc w:val="center"/>
              <w:rPr>
                <w:rFonts w:cstheme="minorHAnsi"/>
              </w:rPr>
            </w:pPr>
            <w:r w:rsidRPr="00DF49ED">
              <w:t>09/05/2024 20:53</w:t>
            </w:r>
          </w:p>
        </w:tc>
      </w:tr>
      <w:tr w:rsidR="00A70937" w:rsidRPr="00667B08" w14:paraId="512AB158" w14:textId="77777777" w:rsidTr="00BF75A1">
        <w:trPr>
          <w:trHeight w:val="329"/>
        </w:trPr>
        <w:tc>
          <w:tcPr>
            <w:tcW w:w="0" w:type="pct"/>
            <w:vAlign w:val="top"/>
          </w:tcPr>
          <w:p w14:paraId="7C9D1058" w14:textId="6B03F0EA" w:rsidR="00A70937" w:rsidRPr="00667B08" w:rsidRDefault="00A70937" w:rsidP="00A70937">
            <w:pPr>
              <w:keepNext/>
              <w:spacing w:after="60"/>
              <w:jc w:val="center"/>
              <w:rPr>
                <w:rFonts w:cstheme="minorHAnsi"/>
              </w:rPr>
            </w:pPr>
            <w:r w:rsidRPr="00DF49ED">
              <w:t>2023</w:t>
            </w:r>
          </w:p>
        </w:tc>
        <w:tc>
          <w:tcPr>
            <w:tcW w:w="0" w:type="pct"/>
            <w:vAlign w:val="top"/>
          </w:tcPr>
          <w:p w14:paraId="3088EC77" w14:textId="113E43FC" w:rsidR="00A70937" w:rsidRPr="00667B08" w:rsidRDefault="00A70937" w:rsidP="00A70937">
            <w:pPr>
              <w:keepNext/>
              <w:spacing w:after="60"/>
              <w:jc w:val="center"/>
              <w:rPr>
                <w:rFonts w:cstheme="minorHAnsi"/>
              </w:rPr>
            </w:pPr>
            <w:r w:rsidRPr="00DF49ED">
              <w:t>USFWS</w:t>
            </w:r>
          </w:p>
        </w:tc>
        <w:tc>
          <w:tcPr>
            <w:tcW w:w="0" w:type="pct"/>
            <w:vAlign w:val="top"/>
          </w:tcPr>
          <w:p w14:paraId="0FE46BAC" w14:textId="1CC2E182" w:rsidR="00A70937" w:rsidRPr="00667B08" w:rsidRDefault="00A70937" w:rsidP="00A70937">
            <w:pPr>
              <w:keepNext/>
              <w:spacing w:after="60"/>
              <w:jc w:val="center"/>
              <w:rPr>
                <w:rFonts w:cstheme="minorHAnsi"/>
              </w:rPr>
            </w:pPr>
            <w:r w:rsidRPr="00DF49ED">
              <w:t>3DD.003D4811CB</w:t>
            </w:r>
          </w:p>
        </w:tc>
        <w:tc>
          <w:tcPr>
            <w:tcW w:w="0" w:type="pct"/>
            <w:vAlign w:val="top"/>
          </w:tcPr>
          <w:p w14:paraId="4903622D" w14:textId="7B51EC39" w:rsidR="00A70937" w:rsidRPr="00667B08" w:rsidRDefault="00A70937" w:rsidP="00A70937">
            <w:pPr>
              <w:keepNext/>
              <w:spacing w:after="60"/>
              <w:jc w:val="center"/>
              <w:rPr>
                <w:rFonts w:cstheme="minorHAnsi"/>
              </w:rPr>
            </w:pPr>
            <w:r w:rsidRPr="00DF49ED">
              <w:t>NF Tieton</w:t>
            </w:r>
          </w:p>
        </w:tc>
        <w:tc>
          <w:tcPr>
            <w:tcW w:w="0" w:type="pct"/>
            <w:vAlign w:val="top"/>
          </w:tcPr>
          <w:p w14:paraId="21DA3722" w14:textId="10E04929" w:rsidR="00A70937" w:rsidRPr="00667B08" w:rsidRDefault="00A70937" w:rsidP="00A70937">
            <w:pPr>
              <w:keepNext/>
              <w:spacing w:after="60"/>
              <w:jc w:val="center"/>
              <w:rPr>
                <w:rFonts w:cstheme="minorHAnsi"/>
              </w:rPr>
            </w:pPr>
            <w:r w:rsidRPr="00DF49ED">
              <w:t>07/14/2024 00:39</w:t>
            </w:r>
          </w:p>
        </w:tc>
        <w:tc>
          <w:tcPr>
            <w:tcW w:w="0" w:type="pct"/>
            <w:vAlign w:val="top"/>
          </w:tcPr>
          <w:p w14:paraId="4B81E493" w14:textId="07636684" w:rsidR="00A70937" w:rsidRPr="00667B08" w:rsidRDefault="00A70937" w:rsidP="00A70937">
            <w:pPr>
              <w:keepNext/>
              <w:spacing w:after="60"/>
              <w:jc w:val="center"/>
              <w:rPr>
                <w:rFonts w:cstheme="minorHAnsi"/>
              </w:rPr>
            </w:pPr>
            <w:r w:rsidRPr="00DF49ED">
              <w:t>09/20/2024 03:00</w:t>
            </w:r>
          </w:p>
        </w:tc>
      </w:tr>
      <w:tr w:rsidR="00A70937" w:rsidRPr="00667B08" w14:paraId="306BC14F" w14:textId="77777777" w:rsidTr="00BF75A1">
        <w:trPr>
          <w:trHeight w:val="329"/>
        </w:trPr>
        <w:tc>
          <w:tcPr>
            <w:tcW w:w="0" w:type="pct"/>
            <w:vAlign w:val="top"/>
          </w:tcPr>
          <w:p w14:paraId="04D0E4DD" w14:textId="0B608769" w:rsidR="00A70937" w:rsidRPr="00667B08" w:rsidRDefault="00A70937" w:rsidP="00A70937">
            <w:pPr>
              <w:keepNext/>
              <w:spacing w:after="60"/>
              <w:jc w:val="center"/>
              <w:rPr>
                <w:rFonts w:cstheme="minorHAnsi"/>
              </w:rPr>
            </w:pPr>
            <w:r w:rsidRPr="00DF49ED">
              <w:t>2023</w:t>
            </w:r>
          </w:p>
        </w:tc>
        <w:tc>
          <w:tcPr>
            <w:tcW w:w="0" w:type="pct"/>
            <w:vAlign w:val="top"/>
          </w:tcPr>
          <w:p w14:paraId="5CE8A5D6" w14:textId="11377621" w:rsidR="00A70937" w:rsidRPr="00667B08" w:rsidRDefault="00A70937" w:rsidP="00A70937">
            <w:pPr>
              <w:keepNext/>
              <w:spacing w:after="60"/>
              <w:jc w:val="center"/>
              <w:rPr>
                <w:rFonts w:cstheme="minorHAnsi"/>
              </w:rPr>
            </w:pPr>
            <w:r w:rsidRPr="00DF49ED">
              <w:t>USFWS</w:t>
            </w:r>
          </w:p>
        </w:tc>
        <w:tc>
          <w:tcPr>
            <w:tcW w:w="0" w:type="pct"/>
            <w:vAlign w:val="top"/>
          </w:tcPr>
          <w:p w14:paraId="642EDB61" w14:textId="17BB7F32" w:rsidR="00A70937" w:rsidRPr="00667B08" w:rsidRDefault="00A70937" w:rsidP="00A70937">
            <w:pPr>
              <w:keepNext/>
              <w:spacing w:after="60"/>
              <w:jc w:val="center"/>
              <w:rPr>
                <w:rFonts w:cstheme="minorHAnsi"/>
              </w:rPr>
            </w:pPr>
            <w:r w:rsidRPr="00DF49ED">
              <w:t>3DD.003D4811D8</w:t>
            </w:r>
          </w:p>
        </w:tc>
        <w:tc>
          <w:tcPr>
            <w:tcW w:w="0" w:type="pct"/>
            <w:vAlign w:val="top"/>
          </w:tcPr>
          <w:p w14:paraId="74A313DE" w14:textId="0F0B6547" w:rsidR="00A70937" w:rsidRPr="00667B08" w:rsidRDefault="00A70937" w:rsidP="00A70937">
            <w:pPr>
              <w:keepNext/>
              <w:spacing w:after="60"/>
              <w:jc w:val="center"/>
              <w:rPr>
                <w:rFonts w:cstheme="minorHAnsi"/>
              </w:rPr>
            </w:pPr>
            <w:r w:rsidRPr="00DF49ED">
              <w:t>NF Tieton</w:t>
            </w:r>
          </w:p>
        </w:tc>
        <w:tc>
          <w:tcPr>
            <w:tcW w:w="0" w:type="pct"/>
            <w:vAlign w:val="top"/>
          </w:tcPr>
          <w:p w14:paraId="2F3E209D" w14:textId="43390C8A" w:rsidR="00A70937" w:rsidRPr="00667B08" w:rsidRDefault="00A70937" w:rsidP="00A70937">
            <w:pPr>
              <w:keepNext/>
              <w:spacing w:after="60"/>
              <w:jc w:val="center"/>
              <w:rPr>
                <w:rFonts w:cstheme="minorHAnsi"/>
              </w:rPr>
            </w:pPr>
            <w:r w:rsidRPr="00DF49ED">
              <w:t>07/10/2024 03:46</w:t>
            </w:r>
          </w:p>
        </w:tc>
        <w:tc>
          <w:tcPr>
            <w:tcW w:w="0" w:type="pct"/>
            <w:vAlign w:val="top"/>
          </w:tcPr>
          <w:p w14:paraId="7D75EF56" w14:textId="7EA2E95D" w:rsidR="00A70937" w:rsidRPr="00667B08" w:rsidRDefault="00A70937" w:rsidP="00A70937">
            <w:pPr>
              <w:keepNext/>
              <w:spacing w:after="60"/>
              <w:jc w:val="center"/>
              <w:rPr>
                <w:rFonts w:cstheme="minorHAnsi"/>
              </w:rPr>
            </w:pPr>
            <w:r w:rsidRPr="00DF49ED">
              <w:t>09/13/2024 01:55</w:t>
            </w:r>
          </w:p>
        </w:tc>
      </w:tr>
      <w:tr w:rsidR="00A70937" w:rsidRPr="00667B08" w14:paraId="4C03E8E3" w14:textId="77777777" w:rsidTr="00BF75A1">
        <w:trPr>
          <w:trHeight w:val="329"/>
        </w:trPr>
        <w:tc>
          <w:tcPr>
            <w:tcW w:w="0" w:type="pct"/>
            <w:vAlign w:val="top"/>
          </w:tcPr>
          <w:p w14:paraId="0EF7247B" w14:textId="4ADF8FD1" w:rsidR="00A70937" w:rsidRPr="00667B08" w:rsidRDefault="00A70937" w:rsidP="00A70937">
            <w:pPr>
              <w:keepNext/>
              <w:spacing w:after="60"/>
              <w:jc w:val="center"/>
              <w:rPr>
                <w:rFonts w:cstheme="minorHAnsi"/>
              </w:rPr>
            </w:pPr>
            <w:r w:rsidRPr="00DF49ED">
              <w:t>2023</w:t>
            </w:r>
          </w:p>
        </w:tc>
        <w:tc>
          <w:tcPr>
            <w:tcW w:w="0" w:type="pct"/>
            <w:vAlign w:val="top"/>
          </w:tcPr>
          <w:p w14:paraId="3A3F44B2" w14:textId="7D9D28A7" w:rsidR="00A70937" w:rsidRPr="00667B08" w:rsidRDefault="00A70937" w:rsidP="00A70937">
            <w:pPr>
              <w:keepNext/>
              <w:spacing w:after="60"/>
              <w:jc w:val="center"/>
              <w:rPr>
                <w:rFonts w:cstheme="minorHAnsi"/>
              </w:rPr>
            </w:pPr>
            <w:r w:rsidRPr="00DF49ED">
              <w:t>USFWS</w:t>
            </w:r>
          </w:p>
        </w:tc>
        <w:tc>
          <w:tcPr>
            <w:tcW w:w="0" w:type="pct"/>
            <w:vAlign w:val="top"/>
          </w:tcPr>
          <w:p w14:paraId="283B3B7B" w14:textId="112D85CF" w:rsidR="00A70937" w:rsidRPr="00667B08" w:rsidRDefault="00A70937" w:rsidP="00A70937">
            <w:pPr>
              <w:keepNext/>
              <w:spacing w:after="60"/>
              <w:jc w:val="center"/>
              <w:rPr>
                <w:rFonts w:cstheme="minorHAnsi"/>
              </w:rPr>
            </w:pPr>
            <w:r w:rsidRPr="00DF49ED">
              <w:t>3DD.003D4811E0</w:t>
            </w:r>
          </w:p>
        </w:tc>
        <w:tc>
          <w:tcPr>
            <w:tcW w:w="0" w:type="pct"/>
            <w:vAlign w:val="top"/>
          </w:tcPr>
          <w:p w14:paraId="036596DC" w14:textId="1A73027C" w:rsidR="00A70937" w:rsidRPr="00667B08" w:rsidRDefault="00A70937" w:rsidP="00A70937">
            <w:pPr>
              <w:keepNext/>
              <w:spacing w:after="60"/>
              <w:jc w:val="center"/>
              <w:rPr>
                <w:rFonts w:cstheme="minorHAnsi"/>
              </w:rPr>
            </w:pPr>
            <w:r w:rsidRPr="00DF49ED">
              <w:t>NF Tieton</w:t>
            </w:r>
          </w:p>
        </w:tc>
        <w:tc>
          <w:tcPr>
            <w:tcW w:w="0" w:type="pct"/>
            <w:vAlign w:val="top"/>
          </w:tcPr>
          <w:p w14:paraId="6B5919BC" w14:textId="49330FEF" w:rsidR="00A70937" w:rsidRPr="00667B08" w:rsidRDefault="00A70937" w:rsidP="00A70937">
            <w:pPr>
              <w:keepNext/>
              <w:spacing w:after="60"/>
              <w:jc w:val="center"/>
              <w:rPr>
                <w:rFonts w:cstheme="minorHAnsi"/>
              </w:rPr>
            </w:pPr>
            <w:r w:rsidRPr="00DF49ED">
              <w:t>07/03/2024 22:03</w:t>
            </w:r>
          </w:p>
        </w:tc>
        <w:tc>
          <w:tcPr>
            <w:tcW w:w="0" w:type="pct"/>
            <w:vAlign w:val="top"/>
          </w:tcPr>
          <w:p w14:paraId="543D3AC1" w14:textId="46F72934" w:rsidR="00A70937" w:rsidRPr="00667B08" w:rsidRDefault="00A70937" w:rsidP="00A70937">
            <w:pPr>
              <w:keepNext/>
              <w:spacing w:after="60"/>
              <w:jc w:val="center"/>
              <w:rPr>
                <w:rFonts w:cstheme="minorHAnsi"/>
              </w:rPr>
            </w:pPr>
            <w:r w:rsidRPr="00DF49ED">
              <w:t>09/15/2024 01:22</w:t>
            </w:r>
          </w:p>
        </w:tc>
      </w:tr>
      <w:tr w:rsidR="00A70937" w:rsidRPr="00667B08" w14:paraId="51323DC0" w14:textId="77777777" w:rsidTr="00BF75A1">
        <w:trPr>
          <w:trHeight w:val="329"/>
        </w:trPr>
        <w:tc>
          <w:tcPr>
            <w:tcW w:w="0" w:type="pct"/>
            <w:vAlign w:val="top"/>
          </w:tcPr>
          <w:p w14:paraId="3CCE6838" w14:textId="48F30C83" w:rsidR="00A70937" w:rsidRPr="00667B08" w:rsidRDefault="00A70937" w:rsidP="00A70937">
            <w:pPr>
              <w:keepNext/>
              <w:spacing w:after="60"/>
              <w:jc w:val="center"/>
              <w:rPr>
                <w:rFonts w:cstheme="minorHAnsi"/>
              </w:rPr>
            </w:pPr>
            <w:r w:rsidRPr="00DF49ED">
              <w:t>2023</w:t>
            </w:r>
          </w:p>
        </w:tc>
        <w:tc>
          <w:tcPr>
            <w:tcW w:w="0" w:type="pct"/>
            <w:vAlign w:val="top"/>
          </w:tcPr>
          <w:p w14:paraId="558113AB" w14:textId="74047B4F" w:rsidR="00A70937" w:rsidRPr="00667B08" w:rsidRDefault="00A70937" w:rsidP="00A70937">
            <w:pPr>
              <w:keepNext/>
              <w:spacing w:after="60"/>
              <w:jc w:val="center"/>
              <w:rPr>
                <w:rFonts w:cstheme="minorHAnsi"/>
              </w:rPr>
            </w:pPr>
            <w:r w:rsidRPr="00DF49ED">
              <w:t>USFWS</w:t>
            </w:r>
          </w:p>
        </w:tc>
        <w:tc>
          <w:tcPr>
            <w:tcW w:w="0" w:type="pct"/>
            <w:vAlign w:val="top"/>
          </w:tcPr>
          <w:p w14:paraId="53DC7377" w14:textId="4DDCA5A2" w:rsidR="00A70937" w:rsidRPr="00667B08" w:rsidRDefault="00A70937" w:rsidP="00A70937">
            <w:pPr>
              <w:keepNext/>
              <w:spacing w:after="60"/>
              <w:jc w:val="center"/>
              <w:rPr>
                <w:rFonts w:cstheme="minorHAnsi"/>
              </w:rPr>
            </w:pPr>
            <w:r w:rsidRPr="00DF49ED">
              <w:t>3DD.003D4811E7</w:t>
            </w:r>
          </w:p>
        </w:tc>
        <w:tc>
          <w:tcPr>
            <w:tcW w:w="0" w:type="pct"/>
            <w:vAlign w:val="top"/>
          </w:tcPr>
          <w:p w14:paraId="4B468F18" w14:textId="1E7AF914" w:rsidR="00A70937" w:rsidRPr="00667B08" w:rsidRDefault="00A70937" w:rsidP="00A70937">
            <w:pPr>
              <w:keepNext/>
              <w:spacing w:after="60"/>
              <w:jc w:val="center"/>
              <w:rPr>
                <w:rFonts w:cstheme="minorHAnsi"/>
              </w:rPr>
            </w:pPr>
            <w:r w:rsidRPr="00DF49ED">
              <w:t>NF Tieton</w:t>
            </w:r>
          </w:p>
        </w:tc>
        <w:tc>
          <w:tcPr>
            <w:tcW w:w="0" w:type="pct"/>
            <w:vAlign w:val="top"/>
          </w:tcPr>
          <w:p w14:paraId="6CEC7703" w14:textId="4446AEB6" w:rsidR="00A70937" w:rsidRPr="00667B08" w:rsidRDefault="00A70937" w:rsidP="00A70937">
            <w:pPr>
              <w:keepNext/>
              <w:spacing w:after="60"/>
              <w:jc w:val="center"/>
              <w:rPr>
                <w:rFonts w:cstheme="minorHAnsi"/>
              </w:rPr>
            </w:pPr>
            <w:r w:rsidRPr="00DF49ED">
              <w:t>07/14/2024 00:43</w:t>
            </w:r>
          </w:p>
        </w:tc>
        <w:tc>
          <w:tcPr>
            <w:tcW w:w="0" w:type="pct"/>
            <w:vAlign w:val="top"/>
          </w:tcPr>
          <w:p w14:paraId="469EB27D" w14:textId="0A675D44" w:rsidR="00A70937" w:rsidRPr="00667B08" w:rsidRDefault="00A70937" w:rsidP="00A70937">
            <w:pPr>
              <w:keepNext/>
              <w:spacing w:after="60"/>
              <w:jc w:val="center"/>
              <w:rPr>
                <w:rFonts w:cstheme="minorHAnsi"/>
              </w:rPr>
            </w:pPr>
            <w:r w:rsidRPr="00DF49ED">
              <w:t>10/05/2024 02:44</w:t>
            </w:r>
          </w:p>
        </w:tc>
      </w:tr>
      <w:tr w:rsidR="00A70937" w:rsidRPr="00667B08" w14:paraId="45CB97A1" w14:textId="77777777" w:rsidTr="00BF75A1">
        <w:trPr>
          <w:trHeight w:val="329"/>
        </w:trPr>
        <w:tc>
          <w:tcPr>
            <w:tcW w:w="0" w:type="pct"/>
            <w:vAlign w:val="top"/>
          </w:tcPr>
          <w:p w14:paraId="0F77CE83" w14:textId="343064DA" w:rsidR="00A70937" w:rsidRPr="00667B08" w:rsidRDefault="00A70937" w:rsidP="00A70937">
            <w:pPr>
              <w:keepNext/>
              <w:spacing w:after="60"/>
              <w:jc w:val="center"/>
              <w:rPr>
                <w:rFonts w:cstheme="minorHAnsi"/>
              </w:rPr>
            </w:pPr>
            <w:r w:rsidRPr="00DF49ED">
              <w:t>2023</w:t>
            </w:r>
          </w:p>
        </w:tc>
        <w:tc>
          <w:tcPr>
            <w:tcW w:w="0" w:type="pct"/>
            <w:vAlign w:val="top"/>
          </w:tcPr>
          <w:p w14:paraId="023A3051" w14:textId="0B1F8BD8" w:rsidR="00A70937" w:rsidRPr="00667B08" w:rsidRDefault="00A70937" w:rsidP="00A70937">
            <w:pPr>
              <w:keepNext/>
              <w:spacing w:after="60"/>
              <w:jc w:val="center"/>
              <w:rPr>
                <w:rFonts w:cstheme="minorHAnsi"/>
              </w:rPr>
            </w:pPr>
            <w:r w:rsidRPr="00DF49ED">
              <w:t>USFWS</w:t>
            </w:r>
          </w:p>
        </w:tc>
        <w:tc>
          <w:tcPr>
            <w:tcW w:w="0" w:type="pct"/>
            <w:vAlign w:val="top"/>
          </w:tcPr>
          <w:p w14:paraId="0D5C33CC" w14:textId="64BBAE1F" w:rsidR="00A70937" w:rsidRPr="00667B08" w:rsidRDefault="00A70937" w:rsidP="00A70937">
            <w:pPr>
              <w:keepNext/>
              <w:spacing w:after="60"/>
              <w:jc w:val="center"/>
              <w:rPr>
                <w:rFonts w:cstheme="minorHAnsi"/>
              </w:rPr>
            </w:pPr>
            <w:r w:rsidRPr="00DF49ED">
              <w:t>3DD.003D4811F1</w:t>
            </w:r>
          </w:p>
        </w:tc>
        <w:tc>
          <w:tcPr>
            <w:tcW w:w="0" w:type="pct"/>
            <w:vAlign w:val="top"/>
          </w:tcPr>
          <w:p w14:paraId="253BDE92" w14:textId="028A72F3" w:rsidR="00A70937" w:rsidRPr="00667B08" w:rsidRDefault="00A70937" w:rsidP="00A70937">
            <w:pPr>
              <w:keepNext/>
              <w:spacing w:after="60"/>
              <w:jc w:val="center"/>
              <w:rPr>
                <w:rFonts w:cstheme="minorHAnsi"/>
              </w:rPr>
            </w:pPr>
            <w:r w:rsidRPr="00DF49ED">
              <w:t>NF Tieton</w:t>
            </w:r>
          </w:p>
        </w:tc>
        <w:tc>
          <w:tcPr>
            <w:tcW w:w="0" w:type="pct"/>
            <w:vAlign w:val="top"/>
          </w:tcPr>
          <w:p w14:paraId="04D66022" w14:textId="07669D3A" w:rsidR="00A70937" w:rsidRPr="00667B08" w:rsidRDefault="00A70937" w:rsidP="00A70937">
            <w:pPr>
              <w:keepNext/>
              <w:spacing w:after="60"/>
              <w:jc w:val="center"/>
              <w:rPr>
                <w:rFonts w:cstheme="minorHAnsi"/>
              </w:rPr>
            </w:pPr>
            <w:r w:rsidRPr="00DF49ED">
              <w:t>08/15/2024 03:47</w:t>
            </w:r>
          </w:p>
        </w:tc>
        <w:tc>
          <w:tcPr>
            <w:tcW w:w="0" w:type="pct"/>
            <w:vAlign w:val="top"/>
          </w:tcPr>
          <w:p w14:paraId="2F32AAB4" w14:textId="50B2A2A1" w:rsidR="00A70937" w:rsidRPr="00667B08" w:rsidRDefault="00A70937" w:rsidP="00A70937">
            <w:pPr>
              <w:keepNext/>
              <w:spacing w:after="60"/>
              <w:jc w:val="center"/>
              <w:rPr>
                <w:rFonts w:cstheme="minorHAnsi"/>
              </w:rPr>
            </w:pPr>
            <w:r w:rsidRPr="00DF49ED">
              <w:t>09/18/2024 20:40</w:t>
            </w:r>
          </w:p>
        </w:tc>
      </w:tr>
      <w:tr w:rsidR="00A70937" w:rsidRPr="00667B08" w14:paraId="476CA7D3" w14:textId="77777777" w:rsidTr="00BF75A1">
        <w:trPr>
          <w:trHeight w:val="329"/>
        </w:trPr>
        <w:tc>
          <w:tcPr>
            <w:tcW w:w="0" w:type="pct"/>
            <w:vAlign w:val="top"/>
          </w:tcPr>
          <w:p w14:paraId="2E84C5F8" w14:textId="116841B7" w:rsidR="00A70937" w:rsidRPr="00667B08" w:rsidRDefault="00A70937" w:rsidP="00A70937">
            <w:pPr>
              <w:keepNext/>
              <w:spacing w:after="60"/>
              <w:jc w:val="center"/>
              <w:rPr>
                <w:rFonts w:cstheme="minorHAnsi"/>
              </w:rPr>
            </w:pPr>
            <w:r w:rsidRPr="00DF49ED">
              <w:t>2023</w:t>
            </w:r>
          </w:p>
        </w:tc>
        <w:tc>
          <w:tcPr>
            <w:tcW w:w="0" w:type="pct"/>
            <w:vAlign w:val="top"/>
          </w:tcPr>
          <w:p w14:paraId="36AB83B3" w14:textId="10E0418A" w:rsidR="00A70937" w:rsidRPr="00667B08" w:rsidRDefault="00A70937" w:rsidP="00A70937">
            <w:pPr>
              <w:keepNext/>
              <w:spacing w:after="60"/>
              <w:jc w:val="center"/>
              <w:rPr>
                <w:rFonts w:cstheme="minorHAnsi"/>
              </w:rPr>
            </w:pPr>
            <w:r w:rsidRPr="00DF49ED">
              <w:t>USFWS</w:t>
            </w:r>
          </w:p>
        </w:tc>
        <w:tc>
          <w:tcPr>
            <w:tcW w:w="0" w:type="pct"/>
            <w:vAlign w:val="top"/>
          </w:tcPr>
          <w:p w14:paraId="6CE8443D" w14:textId="3A3EB265" w:rsidR="00A70937" w:rsidRPr="00667B08" w:rsidRDefault="00A70937" w:rsidP="00A70937">
            <w:pPr>
              <w:keepNext/>
              <w:spacing w:after="60"/>
              <w:jc w:val="center"/>
              <w:rPr>
                <w:rFonts w:cstheme="minorHAnsi"/>
              </w:rPr>
            </w:pPr>
            <w:r w:rsidRPr="00DF49ED">
              <w:t>3DD.003D4811F3</w:t>
            </w:r>
          </w:p>
        </w:tc>
        <w:tc>
          <w:tcPr>
            <w:tcW w:w="0" w:type="pct"/>
            <w:vAlign w:val="top"/>
          </w:tcPr>
          <w:p w14:paraId="258ECCAD" w14:textId="6E9C7DF9" w:rsidR="00A70937" w:rsidRPr="00667B08" w:rsidRDefault="00A70937" w:rsidP="00A70937">
            <w:pPr>
              <w:keepNext/>
              <w:spacing w:after="60"/>
              <w:jc w:val="center"/>
              <w:rPr>
                <w:rFonts w:cstheme="minorHAnsi"/>
              </w:rPr>
            </w:pPr>
            <w:r w:rsidRPr="00DF49ED">
              <w:t>NF Tieton</w:t>
            </w:r>
          </w:p>
        </w:tc>
        <w:tc>
          <w:tcPr>
            <w:tcW w:w="0" w:type="pct"/>
            <w:vAlign w:val="top"/>
          </w:tcPr>
          <w:p w14:paraId="724ECDB4" w14:textId="15104133" w:rsidR="00A70937" w:rsidRPr="00667B08" w:rsidRDefault="00A70937" w:rsidP="00A70937">
            <w:pPr>
              <w:keepNext/>
              <w:spacing w:after="60"/>
              <w:jc w:val="center"/>
              <w:rPr>
                <w:rFonts w:cstheme="minorHAnsi"/>
              </w:rPr>
            </w:pPr>
            <w:r w:rsidRPr="00DF49ED">
              <w:t>08/02/2024 04:00</w:t>
            </w:r>
          </w:p>
        </w:tc>
        <w:tc>
          <w:tcPr>
            <w:tcW w:w="0" w:type="pct"/>
            <w:vAlign w:val="top"/>
          </w:tcPr>
          <w:p w14:paraId="54366FD2" w14:textId="02C4B08F" w:rsidR="00A70937" w:rsidRPr="00667B08" w:rsidRDefault="00A70937" w:rsidP="00A70937">
            <w:pPr>
              <w:keepNext/>
              <w:spacing w:after="60"/>
              <w:jc w:val="center"/>
              <w:rPr>
                <w:rFonts w:cstheme="minorHAnsi"/>
              </w:rPr>
            </w:pPr>
            <w:r w:rsidRPr="00DF49ED">
              <w:t>09/08/2024 22:59</w:t>
            </w:r>
          </w:p>
        </w:tc>
      </w:tr>
      <w:tr w:rsidR="00A70937" w:rsidRPr="00667B08" w14:paraId="24833959" w14:textId="77777777" w:rsidTr="00BF75A1">
        <w:trPr>
          <w:trHeight w:val="329"/>
        </w:trPr>
        <w:tc>
          <w:tcPr>
            <w:tcW w:w="0" w:type="pct"/>
            <w:vAlign w:val="top"/>
          </w:tcPr>
          <w:p w14:paraId="2E6F3001" w14:textId="3BE0DC17" w:rsidR="00A70937" w:rsidRPr="00667B08" w:rsidRDefault="00A70937" w:rsidP="00A70937">
            <w:pPr>
              <w:keepNext/>
              <w:spacing w:after="60"/>
              <w:jc w:val="center"/>
              <w:rPr>
                <w:rFonts w:cstheme="minorHAnsi"/>
              </w:rPr>
            </w:pPr>
            <w:r w:rsidRPr="00DF49ED">
              <w:t>2023</w:t>
            </w:r>
          </w:p>
        </w:tc>
        <w:tc>
          <w:tcPr>
            <w:tcW w:w="0" w:type="pct"/>
            <w:vAlign w:val="top"/>
          </w:tcPr>
          <w:p w14:paraId="7A9174D8" w14:textId="0260C8F3" w:rsidR="00A70937" w:rsidRPr="00667B08" w:rsidRDefault="00A70937" w:rsidP="00A70937">
            <w:pPr>
              <w:keepNext/>
              <w:spacing w:after="60"/>
              <w:jc w:val="center"/>
              <w:rPr>
                <w:rFonts w:cstheme="minorHAnsi"/>
              </w:rPr>
            </w:pPr>
            <w:r w:rsidRPr="00DF49ED">
              <w:t>USFWS</w:t>
            </w:r>
          </w:p>
        </w:tc>
        <w:tc>
          <w:tcPr>
            <w:tcW w:w="0" w:type="pct"/>
            <w:vAlign w:val="top"/>
          </w:tcPr>
          <w:p w14:paraId="393C848C" w14:textId="4D0330AC" w:rsidR="00A70937" w:rsidRPr="00667B08" w:rsidRDefault="00A70937" w:rsidP="00A70937">
            <w:pPr>
              <w:keepNext/>
              <w:spacing w:after="60"/>
              <w:jc w:val="center"/>
              <w:rPr>
                <w:rFonts w:cstheme="minorHAnsi"/>
              </w:rPr>
            </w:pPr>
            <w:r w:rsidRPr="00DF49ED">
              <w:t>3DD.003D4811F4</w:t>
            </w:r>
          </w:p>
        </w:tc>
        <w:tc>
          <w:tcPr>
            <w:tcW w:w="0" w:type="pct"/>
            <w:vAlign w:val="top"/>
          </w:tcPr>
          <w:p w14:paraId="61B5AEEC" w14:textId="5448438A" w:rsidR="00A70937" w:rsidRPr="00667B08" w:rsidRDefault="00A70937" w:rsidP="00A70937">
            <w:pPr>
              <w:keepNext/>
              <w:spacing w:after="60"/>
              <w:jc w:val="center"/>
              <w:rPr>
                <w:rFonts w:cstheme="minorHAnsi"/>
              </w:rPr>
            </w:pPr>
            <w:r w:rsidRPr="00DF49ED">
              <w:t>NF Tieton</w:t>
            </w:r>
          </w:p>
        </w:tc>
        <w:tc>
          <w:tcPr>
            <w:tcW w:w="0" w:type="pct"/>
            <w:vAlign w:val="top"/>
          </w:tcPr>
          <w:p w14:paraId="12047931" w14:textId="77AB7970" w:rsidR="00A70937" w:rsidRPr="00667B08" w:rsidRDefault="00A70937" w:rsidP="00A70937">
            <w:pPr>
              <w:keepNext/>
              <w:spacing w:after="60"/>
              <w:jc w:val="center"/>
              <w:rPr>
                <w:rFonts w:cstheme="minorHAnsi"/>
              </w:rPr>
            </w:pPr>
            <w:r w:rsidRPr="00DF49ED">
              <w:t>08/02/2024 22:20</w:t>
            </w:r>
          </w:p>
        </w:tc>
        <w:tc>
          <w:tcPr>
            <w:tcW w:w="0" w:type="pct"/>
            <w:vAlign w:val="top"/>
          </w:tcPr>
          <w:p w14:paraId="50A9FE07" w14:textId="36DE179C" w:rsidR="00A70937" w:rsidRPr="00667B08" w:rsidRDefault="00A70937" w:rsidP="00A70937">
            <w:pPr>
              <w:keepNext/>
              <w:spacing w:after="60"/>
              <w:jc w:val="center"/>
              <w:rPr>
                <w:rFonts w:cstheme="minorHAnsi"/>
              </w:rPr>
            </w:pPr>
            <w:r w:rsidRPr="00DF49ED">
              <w:t>09/29/2024 23:07</w:t>
            </w:r>
          </w:p>
        </w:tc>
      </w:tr>
      <w:tr w:rsidR="00A70937" w:rsidRPr="00667B08" w14:paraId="6FFCEB4A" w14:textId="77777777" w:rsidTr="00BF75A1">
        <w:trPr>
          <w:trHeight w:val="329"/>
        </w:trPr>
        <w:tc>
          <w:tcPr>
            <w:tcW w:w="0" w:type="pct"/>
            <w:vAlign w:val="top"/>
          </w:tcPr>
          <w:p w14:paraId="593BC6E6" w14:textId="09C550D9" w:rsidR="00A70937" w:rsidRPr="00667B08" w:rsidRDefault="00A70937" w:rsidP="00A70937">
            <w:pPr>
              <w:keepNext/>
              <w:spacing w:after="60"/>
              <w:jc w:val="center"/>
              <w:rPr>
                <w:rFonts w:cstheme="minorHAnsi"/>
              </w:rPr>
            </w:pPr>
            <w:r w:rsidRPr="00DF49ED">
              <w:lastRenderedPageBreak/>
              <w:t>2023</w:t>
            </w:r>
          </w:p>
        </w:tc>
        <w:tc>
          <w:tcPr>
            <w:tcW w:w="0" w:type="pct"/>
            <w:vAlign w:val="top"/>
          </w:tcPr>
          <w:p w14:paraId="654A4EE7" w14:textId="37424DDA" w:rsidR="00A70937" w:rsidRPr="00667B08" w:rsidRDefault="00A70937" w:rsidP="00A70937">
            <w:pPr>
              <w:keepNext/>
              <w:spacing w:after="60"/>
              <w:jc w:val="center"/>
              <w:rPr>
                <w:rFonts w:cstheme="minorHAnsi"/>
              </w:rPr>
            </w:pPr>
            <w:r w:rsidRPr="00DF49ED">
              <w:t>USFWS</w:t>
            </w:r>
          </w:p>
        </w:tc>
        <w:tc>
          <w:tcPr>
            <w:tcW w:w="0" w:type="pct"/>
            <w:vAlign w:val="top"/>
          </w:tcPr>
          <w:p w14:paraId="6EC1DC97" w14:textId="013D9EFC" w:rsidR="00A70937" w:rsidRPr="00667B08" w:rsidRDefault="00A70937" w:rsidP="00A70937">
            <w:pPr>
              <w:keepNext/>
              <w:spacing w:after="60"/>
              <w:jc w:val="center"/>
              <w:rPr>
                <w:rFonts w:cstheme="minorHAnsi"/>
              </w:rPr>
            </w:pPr>
            <w:r w:rsidRPr="00DF49ED">
              <w:t>3DD.003D4811FC</w:t>
            </w:r>
          </w:p>
        </w:tc>
        <w:tc>
          <w:tcPr>
            <w:tcW w:w="0" w:type="pct"/>
            <w:vAlign w:val="top"/>
          </w:tcPr>
          <w:p w14:paraId="1E38838B" w14:textId="54673197" w:rsidR="00A70937" w:rsidRPr="00667B08" w:rsidRDefault="00A70937" w:rsidP="00A70937">
            <w:pPr>
              <w:keepNext/>
              <w:spacing w:after="60"/>
              <w:jc w:val="center"/>
              <w:rPr>
                <w:rFonts w:cstheme="minorHAnsi"/>
              </w:rPr>
            </w:pPr>
            <w:r w:rsidRPr="00DF49ED">
              <w:t>NF Tieton</w:t>
            </w:r>
          </w:p>
        </w:tc>
        <w:tc>
          <w:tcPr>
            <w:tcW w:w="0" w:type="pct"/>
            <w:vAlign w:val="top"/>
          </w:tcPr>
          <w:p w14:paraId="791B3A8B" w14:textId="41DE70D4" w:rsidR="00A70937" w:rsidRPr="00667B08" w:rsidRDefault="00A70937" w:rsidP="00A70937">
            <w:pPr>
              <w:keepNext/>
              <w:spacing w:after="60"/>
              <w:jc w:val="center"/>
              <w:rPr>
                <w:rFonts w:cstheme="minorHAnsi"/>
              </w:rPr>
            </w:pPr>
            <w:r w:rsidRPr="00DF49ED">
              <w:t>07/14/2024 21:40</w:t>
            </w:r>
          </w:p>
        </w:tc>
        <w:tc>
          <w:tcPr>
            <w:tcW w:w="0" w:type="pct"/>
            <w:vAlign w:val="top"/>
          </w:tcPr>
          <w:p w14:paraId="24A1D88A" w14:textId="1C7D1E98" w:rsidR="00A70937" w:rsidRPr="00667B08" w:rsidRDefault="00A70937" w:rsidP="00A70937">
            <w:pPr>
              <w:keepNext/>
              <w:spacing w:after="60"/>
              <w:jc w:val="center"/>
              <w:rPr>
                <w:rFonts w:cstheme="minorHAnsi"/>
              </w:rPr>
            </w:pPr>
            <w:r w:rsidRPr="00DF49ED">
              <w:t>09/28/2024 03:54</w:t>
            </w:r>
          </w:p>
        </w:tc>
      </w:tr>
      <w:tr w:rsidR="00A70937" w:rsidRPr="00667B08" w14:paraId="52E485E0" w14:textId="77777777" w:rsidTr="00BF75A1">
        <w:trPr>
          <w:trHeight w:val="329"/>
        </w:trPr>
        <w:tc>
          <w:tcPr>
            <w:tcW w:w="0" w:type="pct"/>
            <w:vAlign w:val="top"/>
          </w:tcPr>
          <w:p w14:paraId="54DB68D2" w14:textId="59BA67A5" w:rsidR="00A70937" w:rsidRPr="00667B08" w:rsidRDefault="00A70937" w:rsidP="00A70937">
            <w:pPr>
              <w:keepNext/>
              <w:spacing w:after="60"/>
              <w:jc w:val="center"/>
              <w:rPr>
                <w:rFonts w:cstheme="minorHAnsi"/>
              </w:rPr>
            </w:pPr>
            <w:r w:rsidRPr="00DF49ED">
              <w:t>2023</w:t>
            </w:r>
          </w:p>
        </w:tc>
        <w:tc>
          <w:tcPr>
            <w:tcW w:w="0" w:type="pct"/>
            <w:vAlign w:val="top"/>
          </w:tcPr>
          <w:p w14:paraId="005132B5" w14:textId="7A30A079" w:rsidR="00A70937" w:rsidRPr="00667B08" w:rsidRDefault="00A70937" w:rsidP="00A70937">
            <w:pPr>
              <w:keepNext/>
              <w:spacing w:after="60"/>
              <w:jc w:val="center"/>
              <w:rPr>
                <w:rFonts w:cstheme="minorHAnsi"/>
              </w:rPr>
            </w:pPr>
            <w:r w:rsidRPr="00DF49ED">
              <w:t>USFWS</w:t>
            </w:r>
          </w:p>
        </w:tc>
        <w:tc>
          <w:tcPr>
            <w:tcW w:w="0" w:type="pct"/>
            <w:vAlign w:val="top"/>
          </w:tcPr>
          <w:p w14:paraId="46130B3E" w14:textId="4C20609B" w:rsidR="00A70937" w:rsidRPr="00667B08" w:rsidRDefault="00A70937" w:rsidP="00A70937">
            <w:pPr>
              <w:keepNext/>
              <w:spacing w:after="60"/>
              <w:jc w:val="center"/>
              <w:rPr>
                <w:rFonts w:cstheme="minorHAnsi"/>
              </w:rPr>
            </w:pPr>
            <w:r w:rsidRPr="00DF49ED">
              <w:t>3DD.003D481200</w:t>
            </w:r>
          </w:p>
        </w:tc>
        <w:tc>
          <w:tcPr>
            <w:tcW w:w="0" w:type="pct"/>
            <w:vAlign w:val="top"/>
          </w:tcPr>
          <w:p w14:paraId="63A319EC" w14:textId="1D93D170" w:rsidR="00A70937" w:rsidRPr="00667B08" w:rsidRDefault="00A70937" w:rsidP="00A70937">
            <w:pPr>
              <w:keepNext/>
              <w:spacing w:after="60"/>
              <w:jc w:val="center"/>
              <w:rPr>
                <w:rFonts w:cstheme="minorHAnsi"/>
              </w:rPr>
            </w:pPr>
            <w:r w:rsidRPr="00DF49ED">
              <w:t>NF Tieton</w:t>
            </w:r>
          </w:p>
        </w:tc>
        <w:tc>
          <w:tcPr>
            <w:tcW w:w="0" w:type="pct"/>
            <w:vAlign w:val="top"/>
          </w:tcPr>
          <w:p w14:paraId="03265724" w14:textId="200B90BB" w:rsidR="00A70937" w:rsidRPr="00667B08" w:rsidRDefault="00A70937" w:rsidP="00A70937">
            <w:pPr>
              <w:keepNext/>
              <w:spacing w:after="60"/>
              <w:jc w:val="center"/>
              <w:rPr>
                <w:rFonts w:cstheme="minorHAnsi"/>
              </w:rPr>
            </w:pPr>
            <w:r w:rsidRPr="00DF49ED">
              <w:t>07/18/2024 21:34</w:t>
            </w:r>
          </w:p>
        </w:tc>
        <w:tc>
          <w:tcPr>
            <w:tcW w:w="0" w:type="pct"/>
            <w:vAlign w:val="top"/>
          </w:tcPr>
          <w:p w14:paraId="70E9C2D6" w14:textId="2AC9C464" w:rsidR="00A70937" w:rsidRPr="00667B08" w:rsidRDefault="00A70937" w:rsidP="00A70937">
            <w:pPr>
              <w:keepNext/>
              <w:spacing w:after="60"/>
              <w:jc w:val="center"/>
              <w:rPr>
                <w:rFonts w:cstheme="minorHAnsi"/>
              </w:rPr>
            </w:pPr>
            <w:r w:rsidRPr="00DF49ED">
              <w:t>09/28/2024 05:25</w:t>
            </w:r>
          </w:p>
        </w:tc>
      </w:tr>
      <w:tr w:rsidR="00A70937" w:rsidRPr="00667B08" w14:paraId="3DE0CF0F" w14:textId="77777777" w:rsidTr="00BF75A1">
        <w:trPr>
          <w:trHeight w:val="329"/>
        </w:trPr>
        <w:tc>
          <w:tcPr>
            <w:tcW w:w="0" w:type="pct"/>
            <w:vAlign w:val="top"/>
          </w:tcPr>
          <w:p w14:paraId="23F0D624" w14:textId="5CC5CB50" w:rsidR="00A70937" w:rsidRPr="00667B08" w:rsidRDefault="00A70937" w:rsidP="00A70937">
            <w:pPr>
              <w:keepNext/>
              <w:spacing w:after="60"/>
              <w:jc w:val="center"/>
              <w:rPr>
                <w:rFonts w:cstheme="minorHAnsi"/>
              </w:rPr>
            </w:pPr>
            <w:r w:rsidRPr="00DF49ED">
              <w:t>2023</w:t>
            </w:r>
          </w:p>
        </w:tc>
        <w:tc>
          <w:tcPr>
            <w:tcW w:w="0" w:type="pct"/>
            <w:vAlign w:val="top"/>
          </w:tcPr>
          <w:p w14:paraId="6953EEE7" w14:textId="796BEAD3" w:rsidR="00A70937" w:rsidRPr="00667B08" w:rsidRDefault="00A70937" w:rsidP="00A70937">
            <w:pPr>
              <w:keepNext/>
              <w:spacing w:after="60"/>
              <w:jc w:val="center"/>
              <w:rPr>
                <w:rFonts w:cstheme="minorHAnsi"/>
              </w:rPr>
            </w:pPr>
            <w:r w:rsidRPr="00DF49ED">
              <w:t>USFWS</w:t>
            </w:r>
          </w:p>
        </w:tc>
        <w:tc>
          <w:tcPr>
            <w:tcW w:w="0" w:type="pct"/>
            <w:vAlign w:val="top"/>
          </w:tcPr>
          <w:p w14:paraId="54010D3A" w14:textId="2F261C65" w:rsidR="00A70937" w:rsidRPr="00667B08" w:rsidRDefault="00A70937" w:rsidP="00A70937">
            <w:pPr>
              <w:keepNext/>
              <w:spacing w:after="60"/>
              <w:jc w:val="center"/>
              <w:rPr>
                <w:rFonts w:cstheme="minorHAnsi"/>
              </w:rPr>
            </w:pPr>
            <w:r w:rsidRPr="00DF49ED">
              <w:t>3DD.003D481204</w:t>
            </w:r>
          </w:p>
        </w:tc>
        <w:tc>
          <w:tcPr>
            <w:tcW w:w="0" w:type="pct"/>
            <w:vAlign w:val="top"/>
          </w:tcPr>
          <w:p w14:paraId="476546D5" w14:textId="275A1A6F" w:rsidR="00A70937" w:rsidRPr="00667B08" w:rsidRDefault="00A70937" w:rsidP="00A70937">
            <w:pPr>
              <w:keepNext/>
              <w:spacing w:after="60"/>
              <w:jc w:val="center"/>
              <w:rPr>
                <w:rFonts w:cstheme="minorHAnsi"/>
              </w:rPr>
            </w:pPr>
            <w:r w:rsidRPr="00DF49ED">
              <w:t>NF Tieton</w:t>
            </w:r>
          </w:p>
        </w:tc>
        <w:tc>
          <w:tcPr>
            <w:tcW w:w="0" w:type="pct"/>
            <w:vAlign w:val="top"/>
          </w:tcPr>
          <w:p w14:paraId="135B2E47" w14:textId="22F9D746" w:rsidR="00A70937" w:rsidRPr="00667B08" w:rsidRDefault="00A70937" w:rsidP="00A70937">
            <w:pPr>
              <w:keepNext/>
              <w:spacing w:after="60"/>
              <w:jc w:val="center"/>
              <w:rPr>
                <w:rFonts w:cstheme="minorHAnsi"/>
              </w:rPr>
            </w:pPr>
            <w:r w:rsidRPr="00DF49ED">
              <w:t>07/21/2024 02:25</w:t>
            </w:r>
          </w:p>
        </w:tc>
        <w:tc>
          <w:tcPr>
            <w:tcW w:w="0" w:type="pct"/>
            <w:vAlign w:val="top"/>
          </w:tcPr>
          <w:p w14:paraId="2C0B058D" w14:textId="37A0A972" w:rsidR="00A70937" w:rsidRPr="00667B08" w:rsidRDefault="00A70937" w:rsidP="00A70937">
            <w:pPr>
              <w:keepNext/>
              <w:spacing w:after="60"/>
              <w:jc w:val="center"/>
              <w:rPr>
                <w:rFonts w:cstheme="minorHAnsi"/>
              </w:rPr>
            </w:pPr>
            <w:r w:rsidRPr="00DF49ED">
              <w:t>09/20/2024 02:38</w:t>
            </w:r>
          </w:p>
        </w:tc>
      </w:tr>
      <w:tr w:rsidR="00A70937" w:rsidRPr="00667B08" w14:paraId="256DB703" w14:textId="77777777" w:rsidTr="00BF75A1">
        <w:trPr>
          <w:trHeight w:val="329"/>
        </w:trPr>
        <w:tc>
          <w:tcPr>
            <w:tcW w:w="0" w:type="pct"/>
            <w:vAlign w:val="top"/>
          </w:tcPr>
          <w:p w14:paraId="74744E4F" w14:textId="440FD92D" w:rsidR="00A70937" w:rsidRPr="00667B08" w:rsidRDefault="00A70937" w:rsidP="00A70937">
            <w:pPr>
              <w:keepNext/>
              <w:spacing w:after="60"/>
              <w:jc w:val="center"/>
              <w:rPr>
                <w:rFonts w:cstheme="minorHAnsi"/>
              </w:rPr>
            </w:pPr>
            <w:r w:rsidRPr="00DF49ED">
              <w:t>2023</w:t>
            </w:r>
          </w:p>
        </w:tc>
        <w:tc>
          <w:tcPr>
            <w:tcW w:w="0" w:type="pct"/>
            <w:vAlign w:val="top"/>
          </w:tcPr>
          <w:p w14:paraId="2CED2110" w14:textId="6711DD75" w:rsidR="00A70937" w:rsidRPr="00667B08" w:rsidRDefault="00A70937" w:rsidP="00A70937">
            <w:pPr>
              <w:keepNext/>
              <w:spacing w:after="60"/>
              <w:jc w:val="center"/>
              <w:rPr>
                <w:rFonts w:cstheme="minorHAnsi"/>
              </w:rPr>
            </w:pPr>
            <w:r w:rsidRPr="00DF49ED">
              <w:t>USFWS</w:t>
            </w:r>
          </w:p>
        </w:tc>
        <w:tc>
          <w:tcPr>
            <w:tcW w:w="0" w:type="pct"/>
            <w:vAlign w:val="top"/>
          </w:tcPr>
          <w:p w14:paraId="201A401A" w14:textId="7AEA1D97" w:rsidR="00A70937" w:rsidRPr="00667B08" w:rsidRDefault="00A70937" w:rsidP="00A70937">
            <w:pPr>
              <w:keepNext/>
              <w:spacing w:after="60"/>
              <w:jc w:val="center"/>
              <w:rPr>
                <w:rFonts w:cstheme="minorHAnsi"/>
              </w:rPr>
            </w:pPr>
            <w:r w:rsidRPr="00DF49ED">
              <w:t>3DD.003D48120C</w:t>
            </w:r>
          </w:p>
        </w:tc>
        <w:tc>
          <w:tcPr>
            <w:tcW w:w="0" w:type="pct"/>
            <w:vAlign w:val="top"/>
          </w:tcPr>
          <w:p w14:paraId="2A19DE64" w14:textId="3C6B3B45" w:rsidR="00A70937" w:rsidRPr="00667B08" w:rsidRDefault="00A70937" w:rsidP="00A70937">
            <w:pPr>
              <w:keepNext/>
              <w:spacing w:after="60"/>
              <w:jc w:val="center"/>
              <w:rPr>
                <w:rFonts w:cstheme="minorHAnsi"/>
              </w:rPr>
            </w:pPr>
            <w:r w:rsidRPr="00DF49ED">
              <w:t>NF Tieton</w:t>
            </w:r>
          </w:p>
        </w:tc>
        <w:tc>
          <w:tcPr>
            <w:tcW w:w="0" w:type="pct"/>
            <w:vAlign w:val="top"/>
          </w:tcPr>
          <w:p w14:paraId="3D757DF7" w14:textId="02152020" w:rsidR="00A70937" w:rsidRPr="00667B08" w:rsidRDefault="00A70937" w:rsidP="00A70937">
            <w:pPr>
              <w:keepNext/>
              <w:spacing w:after="60"/>
              <w:jc w:val="center"/>
              <w:rPr>
                <w:rFonts w:cstheme="minorHAnsi"/>
              </w:rPr>
            </w:pPr>
            <w:r w:rsidRPr="00DF49ED">
              <w:t>07/13/2024 03:42</w:t>
            </w:r>
          </w:p>
        </w:tc>
        <w:tc>
          <w:tcPr>
            <w:tcW w:w="0" w:type="pct"/>
            <w:vAlign w:val="top"/>
          </w:tcPr>
          <w:p w14:paraId="5F6E4C30" w14:textId="25846E39" w:rsidR="00A70937" w:rsidRPr="00667B08" w:rsidRDefault="00A70937" w:rsidP="00A70937">
            <w:pPr>
              <w:keepNext/>
              <w:spacing w:after="60"/>
              <w:jc w:val="center"/>
              <w:rPr>
                <w:rFonts w:cstheme="minorHAnsi"/>
              </w:rPr>
            </w:pPr>
            <w:r w:rsidRPr="00DF49ED">
              <w:t>09/12/2024 03:43</w:t>
            </w:r>
          </w:p>
        </w:tc>
      </w:tr>
      <w:tr w:rsidR="00A70937" w:rsidRPr="00667B08" w14:paraId="5E8D6052" w14:textId="77777777" w:rsidTr="00BF75A1">
        <w:trPr>
          <w:trHeight w:val="329"/>
        </w:trPr>
        <w:tc>
          <w:tcPr>
            <w:tcW w:w="0" w:type="pct"/>
            <w:vAlign w:val="top"/>
          </w:tcPr>
          <w:p w14:paraId="7D12C54E" w14:textId="694051EE" w:rsidR="00A70937" w:rsidRPr="00667B08" w:rsidRDefault="00A70937" w:rsidP="00A70937">
            <w:pPr>
              <w:keepNext/>
              <w:spacing w:after="60"/>
              <w:jc w:val="center"/>
              <w:rPr>
                <w:rFonts w:cstheme="minorHAnsi"/>
              </w:rPr>
            </w:pPr>
            <w:r w:rsidRPr="00DF49ED">
              <w:t>2023</w:t>
            </w:r>
          </w:p>
        </w:tc>
        <w:tc>
          <w:tcPr>
            <w:tcW w:w="0" w:type="pct"/>
            <w:vAlign w:val="top"/>
          </w:tcPr>
          <w:p w14:paraId="54282BA9" w14:textId="3E3261EC" w:rsidR="00A70937" w:rsidRPr="00667B08" w:rsidRDefault="00A70937" w:rsidP="00A70937">
            <w:pPr>
              <w:keepNext/>
              <w:spacing w:after="60"/>
              <w:jc w:val="center"/>
              <w:rPr>
                <w:rFonts w:cstheme="minorHAnsi"/>
              </w:rPr>
            </w:pPr>
            <w:r w:rsidRPr="00DF49ED">
              <w:t>USFWS</w:t>
            </w:r>
          </w:p>
        </w:tc>
        <w:tc>
          <w:tcPr>
            <w:tcW w:w="0" w:type="pct"/>
            <w:vAlign w:val="top"/>
          </w:tcPr>
          <w:p w14:paraId="241FC2A5" w14:textId="068C64A7" w:rsidR="00A70937" w:rsidRPr="00667B08" w:rsidRDefault="00A70937" w:rsidP="00A70937">
            <w:pPr>
              <w:keepNext/>
              <w:spacing w:after="60"/>
              <w:jc w:val="center"/>
              <w:rPr>
                <w:rFonts w:cstheme="minorHAnsi"/>
              </w:rPr>
            </w:pPr>
            <w:r w:rsidRPr="00DF49ED">
              <w:t>3DD.003D48121F</w:t>
            </w:r>
          </w:p>
        </w:tc>
        <w:tc>
          <w:tcPr>
            <w:tcW w:w="0" w:type="pct"/>
            <w:vAlign w:val="top"/>
          </w:tcPr>
          <w:p w14:paraId="717AFC05" w14:textId="76A27C6C" w:rsidR="00A70937" w:rsidRPr="00667B08" w:rsidRDefault="00A70937" w:rsidP="00A70937">
            <w:pPr>
              <w:keepNext/>
              <w:spacing w:after="60"/>
              <w:jc w:val="center"/>
              <w:rPr>
                <w:rFonts w:cstheme="minorHAnsi"/>
              </w:rPr>
            </w:pPr>
            <w:r w:rsidRPr="00DF49ED">
              <w:t>NF Tieton</w:t>
            </w:r>
          </w:p>
        </w:tc>
        <w:tc>
          <w:tcPr>
            <w:tcW w:w="0" w:type="pct"/>
            <w:vAlign w:val="top"/>
          </w:tcPr>
          <w:p w14:paraId="162341FB" w14:textId="6738DBCC" w:rsidR="00A70937" w:rsidRPr="00667B08" w:rsidRDefault="00A70937" w:rsidP="00A70937">
            <w:pPr>
              <w:keepNext/>
              <w:spacing w:after="60"/>
              <w:jc w:val="center"/>
              <w:rPr>
                <w:rFonts w:cstheme="minorHAnsi"/>
              </w:rPr>
            </w:pPr>
            <w:r w:rsidRPr="00DF49ED">
              <w:t>07/16/2024 01:52</w:t>
            </w:r>
          </w:p>
        </w:tc>
        <w:tc>
          <w:tcPr>
            <w:tcW w:w="0" w:type="pct"/>
            <w:vAlign w:val="top"/>
          </w:tcPr>
          <w:p w14:paraId="61A6FEE4" w14:textId="589BD1E2" w:rsidR="00A70937" w:rsidRPr="00667B08" w:rsidRDefault="00A70937" w:rsidP="00A70937">
            <w:pPr>
              <w:keepNext/>
              <w:spacing w:after="60"/>
              <w:jc w:val="center"/>
              <w:rPr>
                <w:rFonts w:cstheme="minorHAnsi"/>
              </w:rPr>
            </w:pPr>
            <w:r w:rsidRPr="00DF49ED">
              <w:t>07/16/2024 01:52</w:t>
            </w:r>
          </w:p>
        </w:tc>
      </w:tr>
      <w:tr w:rsidR="00A70937" w:rsidRPr="00667B08" w14:paraId="3B52483A" w14:textId="77777777" w:rsidTr="00BF75A1">
        <w:trPr>
          <w:trHeight w:val="329"/>
        </w:trPr>
        <w:tc>
          <w:tcPr>
            <w:tcW w:w="0" w:type="pct"/>
            <w:vAlign w:val="top"/>
          </w:tcPr>
          <w:p w14:paraId="70B50E6A" w14:textId="78DCF658" w:rsidR="00A70937" w:rsidRPr="00667B08" w:rsidRDefault="00A70937" w:rsidP="00A70937">
            <w:pPr>
              <w:keepNext/>
              <w:spacing w:after="60"/>
              <w:jc w:val="center"/>
              <w:rPr>
                <w:rFonts w:cstheme="minorHAnsi"/>
              </w:rPr>
            </w:pPr>
            <w:r w:rsidRPr="00DF49ED">
              <w:t>2024</w:t>
            </w:r>
          </w:p>
        </w:tc>
        <w:tc>
          <w:tcPr>
            <w:tcW w:w="0" w:type="pct"/>
            <w:vAlign w:val="top"/>
          </w:tcPr>
          <w:p w14:paraId="6CF6F689" w14:textId="662E529C" w:rsidR="00A70937" w:rsidRPr="00667B08" w:rsidRDefault="00A70937" w:rsidP="00A70937">
            <w:pPr>
              <w:keepNext/>
              <w:spacing w:after="60"/>
              <w:jc w:val="center"/>
              <w:rPr>
                <w:rFonts w:cstheme="minorHAnsi"/>
              </w:rPr>
            </w:pPr>
            <w:r w:rsidRPr="00DF49ED">
              <w:t>USFWS</w:t>
            </w:r>
          </w:p>
        </w:tc>
        <w:tc>
          <w:tcPr>
            <w:tcW w:w="0" w:type="pct"/>
            <w:vAlign w:val="top"/>
          </w:tcPr>
          <w:p w14:paraId="595CD3B0" w14:textId="77B60EBE" w:rsidR="00A70937" w:rsidRPr="00667B08" w:rsidRDefault="00A70937" w:rsidP="00A70937">
            <w:pPr>
              <w:keepNext/>
              <w:spacing w:after="60"/>
              <w:jc w:val="center"/>
              <w:rPr>
                <w:rFonts w:cstheme="minorHAnsi"/>
              </w:rPr>
            </w:pPr>
            <w:r w:rsidRPr="00DF49ED">
              <w:t>3DD.003D4811E3</w:t>
            </w:r>
          </w:p>
        </w:tc>
        <w:tc>
          <w:tcPr>
            <w:tcW w:w="0" w:type="pct"/>
            <w:vAlign w:val="top"/>
          </w:tcPr>
          <w:p w14:paraId="5931F2C2" w14:textId="79A592EA" w:rsidR="00A70937" w:rsidRPr="00667B08" w:rsidRDefault="00A70937" w:rsidP="00A70937">
            <w:pPr>
              <w:keepNext/>
              <w:spacing w:after="60"/>
              <w:jc w:val="center"/>
              <w:rPr>
                <w:rFonts w:cstheme="minorHAnsi"/>
              </w:rPr>
            </w:pPr>
            <w:r w:rsidRPr="00DF49ED">
              <w:t>NF Tieton</w:t>
            </w:r>
          </w:p>
        </w:tc>
        <w:tc>
          <w:tcPr>
            <w:tcW w:w="0" w:type="pct"/>
            <w:vAlign w:val="top"/>
          </w:tcPr>
          <w:p w14:paraId="6C3AE4ED" w14:textId="4B2B6054" w:rsidR="00A70937" w:rsidRPr="00667B08" w:rsidRDefault="00A70937" w:rsidP="00A70937">
            <w:pPr>
              <w:keepNext/>
              <w:spacing w:after="60"/>
              <w:jc w:val="center"/>
              <w:rPr>
                <w:rFonts w:cstheme="minorHAnsi"/>
              </w:rPr>
            </w:pPr>
            <w:r w:rsidRPr="00DF49ED">
              <w:t>08/01/2024 03:29</w:t>
            </w:r>
          </w:p>
        </w:tc>
        <w:tc>
          <w:tcPr>
            <w:tcW w:w="0" w:type="pct"/>
            <w:vAlign w:val="top"/>
          </w:tcPr>
          <w:p w14:paraId="2A6D39E1" w14:textId="6459AB11" w:rsidR="00A70937" w:rsidRPr="00667B08" w:rsidRDefault="00A70937" w:rsidP="00A70937">
            <w:pPr>
              <w:keepNext/>
              <w:spacing w:after="60"/>
              <w:jc w:val="center"/>
              <w:rPr>
                <w:rFonts w:cstheme="minorHAnsi"/>
              </w:rPr>
            </w:pPr>
            <w:r w:rsidRPr="00DF49ED">
              <w:t>10/17/2024 03:04</w:t>
            </w:r>
          </w:p>
        </w:tc>
      </w:tr>
      <w:tr w:rsidR="00A70937" w:rsidRPr="00667B08" w14:paraId="0CD07FEF" w14:textId="77777777" w:rsidTr="00BF75A1">
        <w:trPr>
          <w:trHeight w:val="329"/>
        </w:trPr>
        <w:tc>
          <w:tcPr>
            <w:tcW w:w="0" w:type="pct"/>
            <w:vAlign w:val="top"/>
          </w:tcPr>
          <w:p w14:paraId="5EA9AA97" w14:textId="4CE28B71" w:rsidR="00A70937" w:rsidRPr="00667B08" w:rsidRDefault="00A70937" w:rsidP="00A70937">
            <w:pPr>
              <w:keepNext/>
              <w:spacing w:after="60"/>
              <w:jc w:val="center"/>
              <w:rPr>
                <w:rFonts w:cstheme="minorHAnsi"/>
              </w:rPr>
            </w:pPr>
            <w:r w:rsidRPr="00DF49ED">
              <w:t>2024</w:t>
            </w:r>
          </w:p>
        </w:tc>
        <w:tc>
          <w:tcPr>
            <w:tcW w:w="0" w:type="pct"/>
            <w:vAlign w:val="top"/>
          </w:tcPr>
          <w:p w14:paraId="2E0254AC" w14:textId="34EF5ED6" w:rsidR="00A70937" w:rsidRPr="00667B08" w:rsidRDefault="00A70937" w:rsidP="00A70937">
            <w:pPr>
              <w:keepNext/>
              <w:spacing w:after="60"/>
              <w:jc w:val="center"/>
              <w:rPr>
                <w:rFonts w:cstheme="minorHAnsi"/>
              </w:rPr>
            </w:pPr>
            <w:r w:rsidRPr="00DF49ED">
              <w:t>USFWS</w:t>
            </w:r>
          </w:p>
        </w:tc>
        <w:tc>
          <w:tcPr>
            <w:tcW w:w="0" w:type="pct"/>
            <w:vAlign w:val="top"/>
          </w:tcPr>
          <w:p w14:paraId="2A7720F4" w14:textId="0E79C0A4" w:rsidR="00A70937" w:rsidRPr="00667B08" w:rsidRDefault="00A70937" w:rsidP="00A70937">
            <w:pPr>
              <w:keepNext/>
              <w:spacing w:after="60"/>
              <w:jc w:val="center"/>
              <w:rPr>
                <w:rFonts w:cstheme="minorHAnsi"/>
              </w:rPr>
            </w:pPr>
            <w:r w:rsidRPr="00DF49ED">
              <w:t>3DD.003D481206</w:t>
            </w:r>
          </w:p>
        </w:tc>
        <w:tc>
          <w:tcPr>
            <w:tcW w:w="0" w:type="pct"/>
            <w:vAlign w:val="top"/>
          </w:tcPr>
          <w:p w14:paraId="3737FBA5" w14:textId="034175D1" w:rsidR="00A70937" w:rsidRPr="00667B08" w:rsidRDefault="00A70937" w:rsidP="00A70937">
            <w:pPr>
              <w:keepNext/>
              <w:spacing w:after="60"/>
              <w:jc w:val="center"/>
              <w:rPr>
                <w:rFonts w:cstheme="minorHAnsi"/>
              </w:rPr>
            </w:pPr>
            <w:r w:rsidRPr="00DF49ED">
              <w:t>NF Tieton</w:t>
            </w:r>
          </w:p>
        </w:tc>
        <w:tc>
          <w:tcPr>
            <w:tcW w:w="0" w:type="pct"/>
            <w:vAlign w:val="top"/>
          </w:tcPr>
          <w:p w14:paraId="79BDBBF5" w14:textId="323E90D5" w:rsidR="00A70937" w:rsidRPr="00667B08" w:rsidRDefault="00A70937" w:rsidP="00A70937">
            <w:pPr>
              <w:keepNext/>
              <w:spacing w:after="60"/>
              <w:jc w:val="center"/>
              <w:rPr>
                <w:rFonts w:cstheme="minorHAnsi"/>
              </w:rPr>
            </w:pPr>
            <w:r w:rsidRPr="00DF49ED">
              <w:t>08/08/2024 00:10</w:t>
            </w:r>
          </w:p>
        </w:tc>
        <w:tc>
          <w:tcPr>
            <w:tcW w:w="0" w:type="pct"/>
            <w:vAlign w:val="top"/>
          </w:tcPr>
          <w:p w14:paraId="7EE0B018" w14:textId="2FDDE1DA" w:rsidR="00A70937" w:rsidRPr="00667B08" w:rsidRDefault="00A70937" w:rsidP="00A70937">
            <w:pPr>
              <w:keepNext/>
              <w:spacing w:after="60"/>
              <w:jc w:val="center"/>
              <w:rPr>
                <w:rFonts w:cstheme="minorHAnsi"/>
              </w:rPr>
            </w:pPr>
            <w:r w:rsidRPr="00DF49ED">
              <w:t>08/31/2024 02:46</w:t>
            </w:r>
          </w:p>
        </w:tc>
      </w:tr>
      <w:tr w:rsidR="00A70937" w:rsidRPr="00667B08" w14:paraId="52543E6D" w14:textId="77777777" w:rsidTr="00BF75A1">
        <w:trPr>
          <w:trHeight w:val="329"/>
        </w:trPr>
        <w:tc>
          <w:tcPr>
            <w:tcW w:w="0" w:type="pct"/>
            <w:vAlign w:val="top"/>
          </w:tcPr>
          <w:p w14:paraId="35C8A700" w14:textId="7B6DE5A1" w:rsidR="00A70937" w:rsidRPr="00667B08" w:rsidRDefault="00A70937" w:rsidP="00A70937">
            <w:pPr>
              <w:keepNext/>
              <w:spacing w:after="60"/>
              <w:jc w:val="center"/>
              <w:rPr>
                <w:rFonts w:cstheme="minorHAnsi"/>
              </w:rPr>
            </w:pPr>
            <w:r w:rsidRPr="00DF49ED">
              <w:t>2024</w:t>
            </w:r>
          </w:p>
        </w:tc>
        <w:tc>
          <w:tcPr>
            <w:tcW w:w="0" w:type="pct"/>
            <w:vAlign w:val="top"/>
          </w:tcPr>
          <w:p w14:paraId="6DBB8729" w14:textId="605C0971" w:rsidR="00A70937" w:rsidRPr="00667B08" w:rsidRDefault="00A70937" w:rsidP="00A70937">
            <w:pPr>
              <w:keepNext/>
              <w:spacing w:after="60"/>
              <w:jc w:val="center"/>
              <w:rPr>
                <w:rFonts w:cstheme="minorHAnsi"/>
              </w:rPr>
            </w:pPr>
            <w:r w:rsidRPr="00DF49ED">
              <w:t>USFWS</w:t>
            </w:r>
          </w:p>
        </w:tc>
        <w:tc>
          <w:tcPr>
            <w:tcW w:w="0" w:type="pct"/>
            <w:vAlign w:val="top"/>
          </w:tcPr>
          <w:p w14:paraId="4E3D19C5" w14:textId="3752DF0E" w:rsidR="00A70937" w:rsidRPr="00667B08" w:rsidRDefault="00A70937" w:rsidP="00A70937">
            <w:pPr>
              <w:keepNext/>
              <w:spacing w:after="60"/>
              <w:jc w:val="center"/>
              <w:rPr>
                <w:rFonts w:cstheme="minorHAnsi"/>
              </w:rPr>
            </w:pPr>
            <w:r w:rsidRPr="00DF49ED">
              <w:t>3DD.003D481207</w:t>
            </w:r>
          </w:p>
        </w:tc>
        <w:tc>
          <w:tcPr>
            <w:tcW w:w="0" w:type="pct"/>
            <w:vAlign w:val="top"/>
          </w:tcPr>
          <w:p w14:paraId="1912675F" w14:textId="25E2866B" w:rsidR="00A70937" w:rsidRPr="00667B08" w:rsidRDefault="00A70937" w:rsidP="00A70937">
            <w:pPr>
              <w:keepNext/>
              <w:spacing w:after="60"/>
              <w:jc w:val="center"/>
              <w:rPr>
                <w:rFonts w:cstheme="minorHAnsi"/>
              </w:rPr>
            </w:pPr>
            <w:r w:rsidRPr="00DF49ED">
              <w:t>NF Tieton</w:t>
            </w:r>
          </w:p>
        </w:tc>
        <w:tc>
          <w:tcPr>
            <w:tcW w:w="0" w:type="pct"/>
            <w:vAlign w:val="top"/>
          </w:tcPr>
          <w:p w14:paraId="721461F4" w14:textId="33E75432" w:rsidR="00A70937" w:rsidRPr="00667B08" w:rsidRDefault="00A70937" w:rsidP="00A70937">
            <w:pPr>
              <w:keepNext/>
              <w:spacing w:after="60"/>
              <w:jc w:val="center"/>
              <w:rPr>
                <w:rFonts w:cstheme="minorHAnsi"/>
              </w:rPr>
            </w:pPr>
            <w:r w:rsidRPr="00DF49ED">
              <w:t>07/22/2024 01:58</w:t>
            </w:r>
          </w:p>
        </w:tc>
        <w:tc>
          <w:tcPr>
            <w:tcW w:w="0" w:type="pct"/>
            <w:vAlign w:val="top"/>
          </w:tcPr>
          <w:p w14:paraId="12FEC18F" w14:textId="2CDDDBC2" w:rsidR="00A70937" w:rsidRPr="00667B08" w:rsidRDefault="00A70937" w:rsidP="00A70937">
            <w:pPr>
              <w:keepNext/>
              <w:spacing w:after="60"/>
              <w:jc w:val="center"/>
              <w:rPr>
                <w:rFonts w:cstheme="minorHAnsi"/>
              </w:rPr>
            </w:pPr>
            <w:r w:rsidRPr="00DF49ED">
              <w:t>07/22/2024 01:58</w:t>
            </w:r>
          </w:p>
        </w:tc>
      </w:tr>
      <w:tr w:rsidR="00A70937" w:rsidRPr="00667B08" w14:paraId="45A2AF17" w14:textId="77777777" w:rsidTr="00BF75A1">
        <w:trPr>
          <w:trHeight w:val="329"/>
        </w:trPr>
        <w:tc>
          <w:tcPr>
            <w:tcW w:w="0" w:type="pct"/>
            <w:vAlign w:val="top"/>
          </w:tcPr>
          <w:p w14:paraId="04EBAD46" w14:textId="1CE25C99" w:rsidR="00A70937" w:rsidRPr="00667B08" w:rsidRDefault="00A70937" w:rsidP="00A70937">
            <w:pPr>
              <w:keepNext/>
              <w:spacing w:after="60"/>
              <w:jc w:val="center"/>
              <w:rPr>
                <w:rFonts w:cstheme="minorHAnsi"/>
              </w:rPr>
            </w:pPr>
            <w:r w:rsidRPr="00DF49ED">
              <w:t>2024</w:t>
            </w:r>
          </w:p>
        </w:tc>
        <w:tc>
          <w:tcPr>
            <w:tcW w:w="0" w:type="pct"/>
            <w:vAlign w:val="top"/>
          </w:tcPr>
          <w:p w14:paraId="60630974" w14:textId="34E817F2" w:rsidR="00A70937" w:rsidRPr="00667B08" w:rsidRDefault="00A70937" w:rsidP="00A70937">
            <w:pPr>
              <w:keepNext/>
              <w:spacing w:after="60"/>
              <w:jc w:val="center"/>
              <w:rPr>
                <w:rFonts w:cstheme="minorHAnsi"/>
              </w:rPr>
            </w:pPr>
            <w:r w:rsidRPr="00DF49ED">
              <w:t>USFWS</w:t>
            </w:r>
          </w:p>
        </w:tc>
        <w:tc>
          <w:tcPr>
            <w:tcW w:w="0" w:type="pct"/>
            <w:vAlign w:val="top"/>
          </w:tcPr>
          <w:p w14:paraId="526E9BBA" w14:textId="4E8AC391" w:rsidR="00A70937" w:rsidRPr="00667B08" w:rsidRDefault="00A70937" w:rsidP="00A70937">
            <w:pPr>
              <w:keepNext/>
              <w:spacing w:after="60"/>
              <w:jc w:val="center"/>
              <w:rPr>
                <w:rFonts w:cstheme="minorHAnsi"/>
              </w:rPr>
            </w:pPr>
            <w:r w:rsidRPr="00DF49ED">
              <w:t>3DD.003D48120D</w:t>
            </w:r>
          </w:p>
        </w:tc>
        <w:tc>
          <w:tcPr>
            <w:tcW w:w="0" w:type="pct"/>
            <w:vAlign w:val="top"/>
          </w:tcPr>
          <w:p w14:paraId="785920AF" w14:textId="32A97797" w:rsidR="00A70937" w:rsidRPr="00667B08" w:rsidRDefault="00A70937" w:rsidP="00A70937">
            <w:pPr>
              <w:keepNext/>
              <w:spacing w:after="60"/>
              <w:jc w:val="center"/>
              <w:rPr>
                <w:rFonts w:cstheme="minorHAnsi"/>
              </w:rPr>
            </w:pPr>
            <w:r w:rsidRPr="00DF49ED">
              <w:t>NF Tieton</w:t>
            </w:r>
          </w:p>
        </w:tc>
        <w:tc>
          <w:tcPr>
            <w:tcW w:w="0" w:type="pct"/>
            <w:vAlign w:val="top"/>
          </w:tcPr>
          <w:p w14:paraId="0E47CBEB" w14:textId="68CDF6CC" w:rsidR="00A70937" w:rsidRPr="00667B08" w:rsidRDefault="00A70937" w:rsidP="00A70937">
            <w:pPr>
              <w:keepNext/>
              <w:spacing w:after="60"/>
              <w:jc w:val="center"/>
              <w:rPr>
                <w:rFonts w:cstheme="minorHAnsi"/>
              </w:rPr>
            </w:pPr>
            <w:r w:rsidRPr="00DF49ED">
              <w:t>07/21/2024 21:39</w:t>
            </w:r>
          </w:p>
        </w:tc>
        <w:tc>
          <w:tcPr>
            <w:tcW w:w="0" w:type="pct"/>
            <w:vAlign w:val="top"/>
          </w:tcPr>
          <w:p w14:paraId="7366B10A" w14:textId="53578575" w:rsidR="00A70937" w:rsidRPr="00667B08" w:rsidRDefault="00A70937" w:rsidP="00A70937">
            <w:pPr>
              <w:keepNext/>
              <w:spacing w:after="60"/>
              <w:jc w:val="center"/>
              <w:rPr>
                <w:rFonts w:cstheme="minorHAnsi"/>
              </w:rPr>
            </w:pPr>
            <w:r w:rsidRPr="00DF49ED">
              <w:t>09/16/2024 22:31</w:t>
            </w:r>
          </w:p>
        </w:tc>
      </w:tr>
      <w:tr w:rsidR="00A70937" w:rsidRPr="00667B08" w14:paraId="0D5B5ACD" w14:textId="77777777" w:rsidTr="00BF75A1">
        <w:trPr>
          <w:trHeight w:val="329"/>
        </w:trPr>
        <w:tc>
          <w:tcPr>
            <w:tcW w:w="0" w:type="pct"/>
            <w:vAlign w:val="top"/>
          </w:tcPr>
          <w:p w14:paraId="0D23D2E9" w14:textId="42E5229E" w:rsidR="00A70937" w:rsidRPr="00667B08" w:rsidRDefault="00A70937" w:rsidP="00A70937">
            <w:pPr>
              <w:keepNext/>
              <w:spacing w:after="60"/>
              <w:jc w:val="center"/>
              <w:rPr>
                <w:rFonts w:cstheme="minorHAnsi"/>
              </w:rPr>
            </w:pPr>
            <w:r w:rsidRPr="00DF49ED">
              <w:t>2024</w:t>
            </w:r>
          </w:p>
        </w:tc>
        <w:tc>
          <w:tcPr>
            <w:tcW w:w="0" w:type="pct"/>
            <w:vAlign w:val="top"/>
          </w:tcPr>
          <w:p w14:paraId="325EE80C" w14:textId="73BC97EE" w:rsidR="00A70937" w:rsidRPr="00667B08" w:rsidRDefault="00A70937" w:rsidP="00A70937">
            <w:pPr>
              <w:keepNext/>
              <w:spacing w:after="60"/>
              <w:jc w:val="center"/>
              <w:rPr>
                <w:rFonts w:cstheme="minorHAnsi"/>
              </w:rPr>
            </w:pPr>
            <w:r w:rsidRPr="00DF49ED">
              <w:t>USFWS</w:t>
            </w:r>
          </w:p>
        </w:tc>
        <w:tc>
          <w:tcPr>
            <w:tcW w:w="0" w:type="pct"/>
            <w:vAlign w:val="top"/>
          </w:tcPr>
          <w:p w14:paraId="7DF8DF0F" w14:textId="769833C8" w:rsidR="00A70937" w:rsidRPr="00667B08" w:rsidRDefault="00A70937" w:rsidP="00A70937">
            <w:pPr>
              <w:keepNext/>
              <w:spacing w:after="60"/>
              <w:jc w:val="center"/>
              <w:rPr>
                <w:rFonts w:cstheme="minorHAnsi"/>
              </w:rPr>
            </w:pPr>
            <w:r w:rsidRPr="00DF49ED">
              <w:t>3DD.003D48120E</w:t>
            </w:r>
          </w:p>
        </w:tc>
        <w:tc>
          <w:tcPr>
            <w:tcW w:w="0" w:type="pct"/>
            <w:vAlign w:val="top"/>
          </w:tcPr>
          <w:p w14:paraId="4F924653" w14:textId="5FE9AD76" w:rsidR="00A70937" w:rsidRPr="00667B08" w:rsidRDefault="00A70937" w:rsidP="00A70937">
            <w:pPr>
              <w:keepNext/>
              <w:spacing w:after="60"/>
              <w:jc w:val="center"/>
              <w:rPr>
                <w:rFonts w:cstheme="minorHAnsi"/>
              </w:rPr>
            </w:pPr>
            <w:r w:rsidRPr="00DF49ED">
              <w:t>NF Tieton</w:t>
            </w:r>
          </w:p>
        </w:tc>
        <w:tc>
          <w:tcPr>
            <w:tcW w:w="0" w:type="pct"/>
            <w:vAlign w:val="top"/>
          </w:tcPr>
          <w:p w14:paraId="39A0AC01" w14:textId="66AC2B60" w:rsidR="00A70937" w:rsidRPr="00667B08" w:rsidRDefault="00A70937" w:rsidP="00A70937">
            <w:pPr>
              <w:keepNext/>
              <w:spacing w:after="60"/>
              <w:jc w:val="center"/>
              <w:rPr>
                <w:rFonts w:cstheme="minorHAnsi"/>
              </w:rPr>
            </w:pPr>
            <w:r w:rsidRPr="00DF49ED">
              <w:t>08/14/2024 01:50</w:t>
            </w:r>
          </w:p>
        </w:tc>
        <w:tc>
          <w:tcPr>
            <w:tcW w:w="0" w:type="pct"/>
            <w:vAlign w:val="top"/>
          </w:tcPr>
          <w:p w14:paraId="63F371A3" w14:textId="51EC7316" w:rsidR="00A70937" w:rsidRPr="00667B08" w:rsidRDefault="00A70937" w:rsidP="00A70937">
            <w:pPr>
              <w:keepNext/>
              <w:spacing w:after="60"/>
              <w:jc w:val="center"/>
              <w:rPr>
                <w:rFonts w:cstheme="minorHAnsi"/>
              </w:rPr>
            </w:pPr>
            <w:r w:rsidRPr="00DF49ED">
              <w:t>09/29/2024 01:44</w:t>
            </w:r>
          </w:p>
        </w:tc>
      </w:tr>
      <w:tr w:rsidR="00A70937" w:rsidRPr="00667B08" w14:paraId="691B1DDC" w14:textId="77777777" w:rsidTr="00BF75A1">
        <w:trPr>
          <w:trHeight w:val="329"/>
        </w:trPr>
        <w:tc>
          <w:tcPr>
            <w:tcW w:w="0" w:type="pct"/>
            <w:vAlign w:val="top"/>
          </w:tcPr>
          <w:p w14:paraId="04B7231F" w14:textId="04B10917" w:rsidR="00A70937" w:rsidRPr="00667B08" w:rsidRDefault="00A70937" w:rsidP="00A70937">
            <w:pPr>
              <w:keepNext/>
              <w:spacing w:after="60"/>
              <w:jc w:val="center"/>
              <w:rPr>
                <w:rFonts w:cstheme="minorHAnsi"/>
              </w:rPr>
            </w:pPr>
            <w:r w:rsidRPr="00DF49ED">
              <w:t>2024</w:t>
            </w:r>
          </w:p>
        </w:tc>
        <w:tc>
          <w:tcPr>
            <w:tcW w:w="0" w:type="pct"/>
            <w:vAlign w:val="top"/>
          </w:tcPr>
          <w:p w14:paraId="00CB1C08" w14:textId="70F92A5B" w:rsidR="00A70937" w:rsidRPr="00667B08" w:rsidRDefault="00A70937" w:rsidP="00A70937">
            <w:pPr>
              <w:keepNext/>
              <w:spacing w:after="60"/>
              <w:jc w:val="center"/>
              <w:rPr>
                <w:rFonts w:cstheme="minorHAnsi"/>
              </w:rPr>
            </w:pPr>
            <w:r w:rsidRPr="00DF49ED">
              <w:t>USFWS</w:t>
            </w:r>
          </w:p>
        </w:tc>
        <w:tc>
          <w:tcPr>
            <w:tcW w:w="0" w:type="pct"/>
            <w:vAlign w:val="top"/>
          </w:tcPr>
          <w:p w14:paraId="0AFF0220" w14:textId="6474DA47" w:rsidR="00A70937" w:rsidRPr="00667B08" w:rsidRDefault="00A70937" w:rsidP="00A70937">
            <w:pPr>
              <w:keepNext/>
              <w:spacing w:after="60"/>
              <w:jc w:val="center"/>
              <w:rPr>
                <w:rFonts w:cstheme="minorHAnsi"/>
              </w:rPr>
            </w:pPr>
            <w:r w:rsidRPr="00DF49ED">
              <w:t>3DD.003D481212</w:t>
            </w:r>
          </w:p>
        </w:tc>
        <w:tc>
          <w:tcPr>
            <w:tcW w:w="0" w:type="pct"/>
            <w:vAlign w:val="top"/>
          </w:tcPr>
          <w:p w14:paraId="74014756" w14:textId="3AA7831E" w:rsidR="00A70937" w:rsidRPr="00667B08" w:rsidRDefault="00A70937" w:rsidP="00A70937">
            <w:pPr>
              <w:keepNext/>
              <w:spacing w:after="60"/>
              <w:jc w:val="center"/>
              <w:rPr>
                <w:rFonts w:cstheme="minorHAnsi"/>
              </w:rPr>
            </w:pPr>
            <w:r w:rsidRPr="00DF49ED">
              <w:t>NF Tieton</w:t>
            </w:r>
          </w:p>
        </w:tc>
        <w:tc>
          <w:tcPr>
            <w:tcW w:w="0" w:type="pct"/>
            <w:vAlign w:val="top"/>
          </w:tcPr>
          <w:p w14:paraId="701A9F0B" w14:textId="79CE76D0" w:rsidR="00A70937" w:rsidRPr="00667B08" w:rsidRDefault="00A70937" w:rsidP="00A70937">
            <w:pPr>
              <w:keepNext/>
              <w:spacing w:after="60"/>
              <w:jc w:val="center"/>
              <w:rPr>
                <w:rFonts w:cstheme="minorHAnsi"/>
              </w:rPr>
            </w:pPr>
            <w:r w:rsidRPr="00DF49ED">
              <w:t>07/26/2024 21:29</w:t>
            </w:r>
          </w:p>
        </w:tc>
        <w:tc>
          <w:tcPr>
            <w:tcW w:w="0" w:type="pct"/>
            <w:vAlign w:val="top"/>
          </w:tcPr>
          <w:p w14:paraId="485467B3" w14:textId="2046D32E" w:rsidR="00A70937" w:rsidRPr="00667B08" w:rsidRDefault="00A70937" w:rsidP="00A70937">
            <w:pPr>
              <w:keepNext/>
              <w:spacing w:after="60"/>
              <w:jc w:val="center"/>
              <w:rPr>
                <w:rFonts w:cstheme="minorHAnsi"/>
              </w:rPr>
            </w:pPr>
            <w:r w:rsidRPr="00DF49ED">
              <w:t>09/15/2024 05:52</w:t>
            </w:r>
          </w:p>
        </w:tc>
      </w:tr>
      <w:tr w:rsidR="00A70937" w:rsidRPr="00667B08" w14:paraId="476CAE77" w14:textId="77777777" w:rsidTr="00BF75A1">
        <w:trPr>
          <w:trHeight w:val="329"/>
        </w:trPr>
        <w:tc>
          <w:tcPr>
            <w:tcW w:w="0" w:type="pct"/>
            <w:vAlign w:val="top"/>
          </w:tcPr>
          <w:p w14:paraId="505566F9" w14:textId="6AB733FE" w:rsidR="00A70937" w:rsidRPr="00667B08" w:rsidRDefault="00A70937" w:rsidP="00A70937">
            <w:pPr>
              <w:keepNext/>
              <w:spacing w:after="60"/>
              <w:jc w:val="center"/>
              <w:rPr>
                <w:rFonts w:cstheme="minorHAnsi"/>
              </w:rPr>
            </w:pPr>
            <w:r w:rsidRPr="00DF49ED">
              <w:t>2024</w:t>
            </w:r>
          </w:p>
        </w:tc>
        <w:tc>
          <w:tcPr>
            <w:tcW w:w="0" w:type="pct"/>
            <w:vAlign w:val="top"/>
          </w:tcPr>
          <w:p w14:paraId="775C476E" w14:textId="2739A420" w:rsidR="00A70937" w:rsidRPr="00667B08" w:rsidRDefault="00A70937" w:rsidP="00A70937">
            <w:pPr>
              <w:keepNext/>
              <w:spacing w:after="60"/>
              <w:jc w:val="center"/>
              <w:rPr>
                <w:rFonts w:cstheme="minorHAnsi"/>
              </w:rPr>
            </w:pPr>
            <w:r w:rsidRPr="00DF49ED">
              <w:t>USFWS</w:t>
            </w:r>
          </w:p>
        </w:tc>
        <w:tc>
          <w:tcPr>
            <w:tcW w:w="0" w:type="pct"/>
            <w:vAlign w:val="top"/>
          </w:tcPr>
          <w:p w14:paraId="2A2D3329" w14:textId="42CED942" w:rsidR="00A70937" w:rsidRPr="00667B08" w:rsidRDefault="00A70937" w:rsidP="00A70937">
            <w:pPr>
              <w:keepNext/>
              <w:spacing w:after="60"/>
              <w:jc w:val="center"/>
              <w:rPr>
                <w:rFonts w:cstheme="minorHAnsi"/>
              </w:rPr>
            </w:pPr>
            <w:r w:rsidRPr="00DF49ED">
              <w:t>3DD.003D48121D</w:t>
            </w:r>
          </w:p>
        </w:tc>
        <w:tc>
          <w:tcPr>
            <w:tcW w:w="0" w:type="pct"/>
            <w:vAlign w:val="top"/>
          </w:tcPr>
          <w:p w14:paraId="23106A76" w14:textId="663F34E5" w:rsidR="00A70937" w:rsidRPr="00667B08" w:rsidRDefault="00A70937" w:rsidP="00A70937">
            <w:pPr>
              <w:keepNext/>
              <w:spacing w:after="60"/>
              <w:jc w:val="center"/>
              <w:rPr>
                <w:rFonts w:cstheme="minorHAnsi"/>
              </w:rPr>
            </w:pPr>
            <w:r w:rsidRPr="00DF49ED">
              <w:t>NF Tieton</w:t>
            </w:r>
          </w:p>
        </w:tc>
        <w:tc>
          <w:tcPr>
            <w:tcW w:w="0" w:type="pct"/>
            <w:vAlign w:val="top"/>
          </w:tcPr>
          <w:p w14:paraId="47D0FE0B" w14:textId="3B4B3869" w:rsidR="00A70937" w:rsidRPr="00667B08" w:rsidRDefault="00A70937" w:rsidP="00A70937">
            <w:pPr>
              <w:keepNext/>
              <w:spacing w:after="60"/>
              <w:jc w:val="center"/>
              <w:rPr>
                <w:rFonts w:cstheme="minorHAnsi"/>
              </w:rPr>
            </w:pPr>
            <w:r w:rsidRPr="00DF49ED">
              <w:t>07/22/2024 21:47</w:t>
            </w:r>
          </w:p>
        </w:tc>
        <w:tc>
          <w:tcPr>
            <w:tcW w:w="0" w:type="pct"/>
            <w:vAlign w:val="top"/>
          </w:tcPr>
          <w:p w14:paraId="37AEC948" w14:textId="11AC47A0" w:rsidR="00A70937" w:rsidRPr="00667B08" w:rsidRDefault="00A70937" w:rsidP="00A70937">
            <w:pPr>
              <w:keepNext/>
              <w:spacing w:after="60"/>
              <w:jc w:val="center"/>
              <w:rPr>
                <w:rFonts w:cstheme="minorHAnsi"/>
              </w:rPr>
            </w:pPr>
            <w:r w:rsidRPr="00DF49ED">
              <w:t>10/13/2024 23:51</w:t>
            </w:r>
          </w:p>
        </w:tc>
      </w:tr>
      <w:tr w:rsidR="00A70937" w:rsidRPr="00667B08" w14:paraId="7BF90AB5" w14:textId="77777777" w:rsidTr="00BF75A1">
        <w:trPr>
          <w:trHeight w:val="329"/>
        </w:trPr>
        <w:tc>
          <w:tcPr>
            <w:tcW w:w="0" w:type="pct"/>
            <w:vAlign w:val="top"/>
          </w:tcPr>
          <w:p w14:paraId="2F6DE6DE" w14:textId="75C1BBDC" w:rsidR="00A70937" w:rsidRPr="00667B08" w:rsidRDefault="00A70937" w:rsidP="00A70937">
            <w:pPr>
              <w:keepNext/>
              <w:spacing w:after="60"/>
              <w:jc w:val="center"/>
              <w:rPr>
                <w:rFonts w:cstheme="minorHAnsi"/>
              </w:rPr>
            </w:pPr>
            <w:r w:rsidRPr="00DF49ED">
              <w:t>2024</w:t>
            </w:r>
          </w:p>
        </w:tc>
        <w:tc>
          <w:tcPr>
            <w:tcW w:w="0" w:type="pct"/>
            <w:vAlign w:val="top"/>
          </w:tcPr>
          <w:p w14:paraId="263EB21C" w14:textId="4E77ABAE" w:rsidR="00A70937" w:rsidRPr="00667B08" w:rsidRDefault="00A70937" w:rsidP="00A70937">
            <w:pPr>
              <w:keepNext/>
              <w:spacing w:after="60"/>
              <w:jc w:val="center"/>
              <w:rPr>
                <w:rFonts w:cstheme="minorHAnsi"/>
              </w:rPr>
            </w:pPr>
            <w:r w:rsidRPr="00DF49ED">
              <w:t>USFWS</w:t>
            </w:r>
          </w:p>
        </w:tc>
        <w:tc>
          <w:tcPr>
            <w:tcW w:w="0" w:type="pct"/>
            <w:vAlign w:val="top"/>
          </w:tcPr>
          <w:p w14:paraId="4E439F62" w14:textId="49CBBDF0" w:rsidR="00A70937" w:rsidRPr="00667B08" w:rsidRDefault="00A70937" w:rsidP="00A70937">
            <w:pPr>
              <w:keepNext/>
              <w:spacing w:after="60"/>
              <w:jc w:val="center"/>
              <w:rPr>
                <w:rFonts w:cstheme="minorHAnsi"/>
              </w:rPr>
            </w:pPr>
            <w:r w:rsidRPr="00DF49ED">
              <w:t>3DD.003D481260</w:t>
            </w:r>
          </w:p>
        </w:tc>
        <w:tc>
          <w:tcPr>
            <w:tcW w:w="0" w:type="pct"/>
            <w:vAlign w:val="top"/>
          </w:tcPr>
          <w:p w14:paraId="134649D2" w14:textId="190293B6" w:rsidR="00A70937" w:rsidRPr="00667B08" w:rsidRDefault="00A70937" w:rsidP="00A70937">
            <w:pPr>
              <w:keepNext/>
              <w:spacing w:after="60"/>
              <w:jc w:val="center"/>
              <w:rPr>
                <w:rFonts w:cstheme="minorHAnsi"/>
              </w:rPr>
            </w:pPr>
            <w:r w:rsidRPr="00DF49ED">
              <w:t>NF Tieton</w:t>
            </w:r>
          </w:p>
        </w:tc>
        <w:tc>
          <w:tcPr>
            <w:tcW w:w="0" w:type="pct"/>
            <w:vAlign w:val="top"/>
          </w:tcPr>
          <w:p w14:paraId="0A8AC141" w14:textId="1D87A044" w:rsidR="00A70937" w:rsidRPr="00667B08" w:rsidRDefault="00A70937" w:rsidP="00A70937">
            <w:pPr>
              <w:keepNext/>
              <w:spacing w:after="60"/>
              <w:jc w:val="center"/>
              <w:rPr>
                <w:rFonts w:cstheme="minorHAnsi"/>
              </w:rPr>
            </w:pPr>
            <w:r w:rsidRPr="00DF49ED">
              <w:t>08/03/2024 01:21</w:t>
            </w:r>
          </w:p>
        </w:tc>
        <w:tc>
          <w:tcPr>
            <w:tcW w:w="0" w:type="pct"/>
            <w:vAlign w:val="top"/>
          </w:tcPr>
          <w:p w14:paraId="0824846D" w14:textId="097D0304" w:rsidR="00A70937" w:rsidRPr="00667B08" w:rsidRDefault="00A70937" w:rsidP="00A70937">
            <w:pPr>
              <w:keepNext/>
              <w:spacing w:after="60"/>
              <w:jc w:val="center"/>
              <w:rPr>
                <w:rFonts w:cstheme="minorHAnsi"/>
              </w:rPr>
            </w:pPr>
            <w:r w:rsidRPr="00DF49ED">
              <w:t>09/16/2024 01:24</w:t>
            </w:r>
          </w:p>
        </w:tc>
      </w:tr>
      <w:tr w:rsidR="00A70937" w:rsidRPr="00667B08" w14:paraId="4D1ABCF8" w14:textId="77777777" w:rsidTr="00BF75A1">
        <w:trPr>
          <w:trHeight w:val="329"/>
        </w:trPr>
        <w:tc>
          <w:tcPr>
            <w:tcW w:w="0" w:type="pct"/>
            <w:vAlign w:val="top"/>
          </w:tcPr>
          <w:p w14:paraId="1C1CBC0A" w14:textId="62E7FBED" w:rsidR="00A70937" w:rsidRPr="00667B08" w:rsidRDefault="00A70937" w:rsidP="00A70937">
            <w:pPr>
              <w:keepNext/>
              <w:spacing w:after="60"/>
              <w:jc w:val="center"/>
              <w:rPr>
                <w:rFonts w:cstheme="minorHAnsi"/>
              </w:rPr>
            </w:pPr>
            <w:r w:rsidRPr="00DF49ED">
              <w:t>2024</w:t>
            </w:r>
          </w:p>
        </w:tc>
        <w:tc>
          <w:tcPr>
            <w:tcW w:w="0" w:type="pct"/>
            <w:vAlign w:val="top"/>
          </w:tcPr>
          <w:p w14:paraId="15668FE5" w14:textId="5CB2D176" w:rsidR="00A70937" w:rsidRPr="00667B08" w:rsidRDefault="00A70937" w:rsidP="00A70937">
            <w:pPr>
              <w:keepNext/>
              <w:spacing w:after="60"/>
              <w:jc w:val="center"/>
              <w:rPr>
                <w:rFonts w:cstheme="minorHAnsi"/>
              </w:rPr>
            </w:pPr>
            <w:r w:rsidRPr="00DF49ED">
              <w:t>USFWS</w:t>
            </w:r>
          </w:p>
        </w:tc>
        <w:tc>
          <w:tcPr>
            <w:tcW w:w="0" w:type="pct"/>
            <w:vAlign w:val="top"/>
          </w:tcPr>
          <w:p w14:paraId="1AAB09E1" w14:textId="386A7AB4" w:rsidR="00A70937" w:rsidRPr="00667B08" w:rsidRDefault="00A70937" w:rsidP="00A70937">
            <w:pPr>
              <w:keepNext/>
              <w:spacing w:after="60"/>
              <w:jc w:val="center"/>
              <w:rPr>
                <w:rFonts w:cstheme="minorHAnsi"/>
              </w:rPr>
            </w:pPr>
            <w:r w:rsidRPr="00DF49ED">
              <w:t>3DD.003D481265</w:t>
            </w:r>
          </w:p>
        </w:tc>
        <w:tc>
          <w:tcPr>
            <w:tcW w:w="0" w:type="pct"/>
            <w:vAlign w:val="top"/>
          </w:tcPr>
          <w:p w14:paraId="2EA6AD5E" w14:textId="4EC1E328" w:rsidR="00A70937" w:rsidRPr="00667B08" w:rsidRDefault="00A70937" w:rsidP="00A70937">
            <w:pPr>
              <w:keepNext/>
              <w:spacing w:after="60"/>
              <w:jc w:val="center"/>
              <w:rPr>
                <w:rFonts w:cstheme="minorHAnsi"/>
              </w:rPr>
            </w:pPr>
            <w:r w:rsidRPr="00DF49ED">
              <w:t>NF Tieton</w:t>
            </w:r>
          </w:p>
        </w:tc>
        <w:tc>
          <w:tcPr>
            <w:tcW w:w="0" w:type="pct"/>
            <w:vAlign w:val="top"/>
          </w:tcPr>
          <w:p w14:paraId="4B55C491" w14:textId="17C11F90" w:rsidR="00A70937" w:rsidRPr="00667B08" w:rsidRDefault="00A70937" w:rsidP="00A70937">
            <w:pPr>
              <w:keepNext/>
              <w:spacing w:after="60"/>
              <w:jc w:val="center"/>
              <w:rPr>
                <w:rFonts w:cstheme="minorHAnsi"/>
              </w:rPr>
            </w:pPr>
            <w:r w:rsidRPr="00DF49ED">
              <w:t>08/04/2024 21:38</w:t>
            </w:r>
          </w:p>
        </w:tc>
        <w:tc>
          <w:tcPr>
            <w:tcW w:w="0" w:type="pct"/>
            <w:vAlign w:val="top"/>
          </w:tcPr>
          <w:p w14:paraId="3462CB37" w14:textId="690934EA" w:rsidR="00A70937" w:rsidRPr="00667B08" w:rsidRDefault="00A70937" w:rsidP="00A70937">
            <w:pPr>
              <w:keepNext/>
              <w:spacing w:after="60"/>
              <w:jc w:val="center"/>
              <w:rPr>
                <w:rFonts w:cstheme="minorHAnsi"/>
              </w:rPr>
            </w:pPr>
            <w:r w:rsidRPr="00DF49ED">
              <w:t>09/18/2024 01:31</w:t>
            </w:r>
          </w:p>
        </w:tc>
      </w:tr>
    </w:tbl>
    <w:p w14:paraId="26DF595C" w14:textId="745D3397" w:rsidR="007A5A01" w:rsidRDefault="007A5A01" w:rsidP="007A5A01">
      <w:pPr>
        <w:rPr>
          <w:sz w:val="24"/>
          <w:szCs w:val="24"/>
        </w:rPr>
      </w:pPr>
      <w:r w:rsidRPr="00A5377C">
        <w:rPr>
          <w:b/>
          <w:bCs/>
          <w:sz w:val="24"/>
          <w:szCs w:val="24"/>
        </w:rPr>
        <w:t xml:space="preserve">Table </w:t>
      </w:r>
      <w:r w:rsidR="00D20E09">
        <w:rPr>
          <w:b/>
          <w:bCs/>
          <w:sz w:val="24"/>
          <w:szCs w:val="24"/>
        </w:rPr>
        <w:t>C</w:t>
      </w:r>
      <w:r w:rsidR="00E65F33" w:rsidRPr="00A5377C">
        <w:rPr>
          <w:b/>
          <w:bCs/>
          <w:sz w:val="24"/>
          <w:szCs w:val="24"/>
        </w:rPr>
        <w:t>2</w:t>
      </w:r>
      <w:r w:rsidRPr="00A5377C">
        <w:rPr>
          <w:sz w:val="24"/>
          <w:szCs w:val="24"/>
        </w:rPr>
        <w:t>. Bull</w:t>
      </w:r>
      <w:r>
        <w:rPr>
          <w:sz w:val="24"/>
          <w:szCs w:val="24"/>
        </w:rPr>
        <w:t xml:space="preserve"> Trout detected at the </w:t>
      </w:r>
      <w:r w:rsidR="006442C4">
        <w:rPr>
          <w:sz w:val="24"/>
          <w:szCs w:val="24"/>
        </w:rPr>
        <w:t>lower</w:t>
      </w:r>
      <w:r>
        <w:rPr>
          <w:sz w:val="24"/>
          <w:szCs w:val="24"/>
        </w:rPr>
        <w:t xml:space="preserve"> North Fork Tieton </w:t>
      </w:r>
      <w:r w:rsidR="00C233D6">
        <w:rPr>
          <w:sz w:val="24"/>
          <w:szCs w:val="24"/>
        </w:rPr>
        <w:t xml:space="preserve">River </w:t>
      </w:r>
      <w:r>
        <w:rPr>
          <w:sz w:val="24"/>
          <w:szCs w:val="24"/>
        </w:rPr>
        <w:t>antenna (</w:t>
      </w:r>
      <w:r w:rsidRPr="00A71BBD">
        <w:rPr>
          <w:b/>
          <w:bCs/>
          <w:sz w:val="24"/>
          <w:szCs w:val="24"/>
        </w:rPr>
        <w:t>NFT</w:t>
      </w:r>
      <w:r>
        <w:rPr>
          <w:sz w:val="24"/>
          <w:szCs w:val="24"/>
        </w:rPr>
        <w:t>) in 202</w:t>
      </w:r>
      <w:r w:rsidR="00FB0320">
        <w:rPr>
          <w:sz w:val="24"/>
          <w:szCs w:val="24"/>
        </w:rPr>
        <w:t>4</w:t>
      </w:r>
      <w:r>
        <w:rPr>
          <w:sz w:val="24"/>
          <w:szCs w:val="24"/>
        </w:rPr>
        <w:t xml:space="preserve">. </w:t>
      </w:r>
    </w:p>
    <w:tbl>
      <w:tblPr>
        <w:tblStyle w:val="BBBasic"/>
        <w:tblpPr w:leftFromText="180" w:rightFromText="180" w:vertAnchor="text" w:tblpY="1"/>
        <w:tblOverlap w:val="never"/>
        <w:tblW w:w="5000" w:type="pct"/>
        <w:tblLook w:val="0020" w:firstRow="1" w:lastRow="0" w:firstColumn="0" w:lastColumn="0" w:noHBand="0" w:noVBand="0"/>
      </w:tblPr>
      <w:tblGrid>
        <w:gridCol w:w="1046"/>
        <w:gridCol w:w="1720"/>
        <w:gridCol w:w="2175"/>
        <w:gridCol w:w="1147"/>
        <w:gridCol w:w="1636"/>
        <w:gridCol w:w="1636"/>
      </w:tblGrid>
      <w:tr w:rsidR="001D2F1B" w:rsidRPr="00667B08" w14:paraId="03EF7DEE" w14:textId="77777777" w:rsidTr="00BF75A1">
        <w:trPr>
          <w:cnfStyle w:val="100000000000" w:firstRow="1" w:lastRow="0" w:firstColumn="0" w:lastColumn="0" w:oddVBand="0" w:evenVBand="0" w:oddHBand="0" w:evenHBand="0" w:firstRowFirstColumn="0" w:firstRowLastColumn="0" w:lastRowFirstColumn="0" w:lastRowLastColumn="0"/>
          <w:trHeight w:val="304"/>
        </w:trPr>
        <w:tc>
          <w:tcPr>
            <w:tcW w:w="0" w:type="pct"/>
            <w:tcBorders>
              <w:top w:val="single" w:sz="4" w:space="0" w:color="auto"/>
            </w:tcBorders>
          </w:tcPr>
          <w:p w14:paraId="069DF16F" w14:textId="77777777" w:rsidR="001D2F1B" w:rsidRPr="00667B08" w:rsidRDefault="001D2F1B" w:rsidP="00311EE7">
            <w:pPr>
              <w:keepNext/>
              <w:spacing w:after="60"/>
              <w:rPr>
                <w:rFonts w:cstheme="minorHAnsi"/>
              </w:rPr>
            </w:pPr>
            <w:r w:rsidRPr="00667B08">
              <w:rPr>
                <w:rFonts w:cstheme="minorHAnsi"/>
              </w:rPr>
              <w:t xml:space="preserve">Mark </w:t>
            </w:r>
          </w:p>
          <w:p w14:paraId="60887F9F" w14:textId="7D3F75FA" w:rsidR="001D2F1B" w:rsidRPr="00667B08" w:rsidRDefault="001D2F1B" w:rsidP="00311EE7">
            <w:pPr>
              <w:keepNext/>
              <w:spacing w:after="60"/>
              <w:rPr>
                <w:rFonts w:cstheme="minorHAnsi"/>
              </w:rPr>
            </w:pPr>
            <w:r w:rsidRPr="00667B08">
              <w:rPr>
                <w:rFonts w:cstheme="minorHAnsi"/>
              </w:rPr>
              <w:t>Year</w:t>
            </w:r>
          </w:p>
        </w:tc>
        <w:tc>
          <w:tcPr>
            <w:tcW w:w="0" w:type="pct"/>
            <w:tcBorders>
              <w:top w:val="single" w:sz="4" w:space="0" w:color="auto"/>
            </w:tcBorders>
          </w:tcPr>
          <w:p w14:paraId="6F94E61A" w14:textId="77777777" w:rsidR="001D2F1B" w:rsidRPr="00667B08" w:rsidRDefault="001D2F1B" w:rsidP="00311EE7">
            <w:pPr>
              <w:keepNext/>
              <w:spacing w:after="60"/>
              <w:rPr>
                <w:rFonts w:cstheme="minorHAnsi"/>
              </w:rPr>
            </w:pPr>
            <w:r w:rsidRPr="00667B08">
              <w:rPr>
                <w:rFonts w:cstheme="minorHAnsi"/>
              </w:rPr>
              <w:t>Organization</w:t>
            </w:r>
          </w:p>
        </w:tc>
        <w:tc>
          <w:tcPr>
            <w:tcW w:w="0" w:type="pct"/>
            <w:tcBorders>
              <w:top w:val="single" w:sz="4" w:space="0" w:color="auto"/>
            </w:tcBorders>
          </w:tcPr>
          <w:p w14:paraId="3E4C7080" w14:textId="5BAE7FF3" w:rsidR="001D2F1B" w:rsidRPr="00667B08" w:rsidRDefault="00AA1C08" w:rsidP="00311EE7">
            <w:pPr>
              <w:keepNext/>
              <w:spacing w:after="60"/>
              <w:rPr>
                <w:rFonts w:cstheme="minorHAnsi"/>
              </w:rPr>
            </w:pPr>
            <w:r>
              <w:rPr>
                <w:rFonts w:cstheme="minorHAnsi"/>
              </w:rPr>
              <w:t>PIT Tag</w:t>
            </w:r>
          </w:p>
        </w:tc>
        <w:tc>
          <w:tcPr>
            <w:tcW w:w="0" w:type="pct"/>
            <w:tcBorders>
              <w:top w:val="single" w:sz="4" w:space="0" w:color="auto"/>
            </w:tcBorders>
          </w:tcPr>
          <w:p w14:paraId="1584BE7C" w14:textId="77777777" w:rsidR="001D2F1B" w:rsidRPr="00667B08" w:rsidRDefault="001D2F1B" w:rsidP="00311EE7">
            <w:pPr>
              <w:keepNext/>
              <w:spacing w:after="60"/>
              <w:rPr>
                <w:rFonts w:cstheme="minorHAnsi"/>
              </w:rPr>
            </w:pPr>
            <w:r w:rsidRPr="00667B08">
              <w:rPr>
                <w:rFonts w:cstheme="minorHAnsi"/>
              </w:rPr>
              <w:t>Origin</w:t>
            </w:r>
          </w:p>
        </w:tc>
        <w:tc>
          <w:tcPr>
            <w:tcW w:w="0" w:type="pct"/>
            <w:tcBorders>
              <w:top w:val="single" w:sz="4" w:space="0" w:color="auto"/>
            </w:tcBorders>
          </w:tcPr>
          <w:p w14:paraId="208C68AD" w14:textId="77777777" w:rsidR="001D2F1B" w:rsidRPr="00667B08" w:rsidRDefault="001D2F1B" w:rsidP="00311EE7">
            <w:pPr>
              <w:keepNext/>
              <w:spacing w:after="60"/>
              <w:rPr>
                <w:rFonts w:cstheme="minorHAnsi"/>
              </w:rPr>
            </w:pPr>
            <w:r w:rsidRPr="00667B08">
              <w:rPr>
                <w:rFonts w:cstheme="minorHAnsi"/>
              </w:rPr>
              <w:t>First Detection</w:t>
            </w:r>
          </w:p>
        </w:tc>
        <w:tc>
          <w:tcPr>
            <w:tcW w:w="0" w:type="pct"/>
            <w:tcBorders>
              <w:top w:val="single" w:sz="4" w:space="0" w:color="auto"/>
            </w:tcBorders>
          </w:tcPr>
          <w:p w14:paraId="45986F37" w14:textId="77777777" w:rsidR="001D2F1B" w:rsidRPr="00667B08" w:rsidRDefault="001D2F1B" w:rsidP="00311EE7">
            <w:pPr>
              <w:keepNext/>
              <w:spacing w:after="60"/>
              <w:rPr>
                <w:rFonts w:cstheme="minorHAnsi"/>
              </w:rPr>
            </w:pPr>
            <w:r w:rsidRPr="00667B08">
              <w:rPr>
                <w:rFonts w:cstheme="minorHAnsi"/>
              </w:rPr>
              <w:t>Last Detection</w:t>
            </w:r>
          </w:p>
        </w:tc>
      </w:tr>
      <w:tr w:rsidR="00AC001A" w:rsidRPr="00667B08" w14:paraId="5E27FE06" w14:textId="77777777" w:rsidTr="00BF75A1">
        <w:trPr>
          <w:trHeight w:val="329"/>
        </w:trPr>
        <w:tc>
          <w:tcPr>
            <w:tcW w:w="0" w:type="pct"/>
            <w:tcBorders>
              <w:top w:val="single" w:sz="4" w:space="0" w:color="auto"/>
              <w:bottom w:val="nil"/>
            </w:tcBorders>
            <w:vAlign w:val="top"/>
          </w:tcPr>
          <w:p w14:paraId="15BECAFC" w14:textId="45F14337" w:rsidR="00AC001A" w:rsidRPr="00667B08" w:rsidRDefault="00AC001A" w:rsidP="00AC001A">
            <w:pPr>
              <w:keepNext/>
              <w:spacing w:after="60"/>
              <w:jc w:val="center"/>
              <w:rPr>
                <w:rFonts w:cstheme="minorHAnsi"/>
              </w:rPr>
            </w:pPr>
            <w:r w:rsidRPr="00F14794">
              <w:t>2019</w:t>
            </w:r>
          </w:p>
        </w:tc>
        <w:tc>
          <w:tcPr>
            <w:tcW w:w="0" w:type="pct"/>
            <w:tcBorders>
              <w:top w:val="single" w:sz="4" w:space="0" w:color="auto"/>
              <w:bottom w:val="nil"/>
            </w:tcBorders>
            <w:vAlign w:val="top"/>
          </w:tcPr>
          <w:p w14:paraId="537DEFE0" w14:textId="182D0B16" w:rsidR="00AC001A" w:rsidRPr="00667B08" w:rsidRDefault="00AC001A" w:rsidP="00AC001A">
            <w:pPr>
              <w:keepNext/>
              <w:spacing w:after="60"/>
              <w:jc w:val="center"/>
              <w:rPr>
                <w:rFonts w:cstheme="minorHAnsi"/>
              </w:rPr>
            </w:pPr>
            <w:r w:rsidRPr="00F14794">
              <w:t>USFWS</w:t>
            </w:r>
          </w:p>
        </w:tc>
        <w:tc>
          <w:tcPr>
            <w:tcW w:w="0" w:type="pct"/>
            <w:tcBorders>
              <w:top w:val="single" w:sz="4" w:space="0" w:color="auto"/>
              <w:bottom w:val="nil"/>
            </w:tcBorders>
            <w:vAlign w:val="top"/>
          </w:tcPr>
          <w:p w14:paraId="21684569" w14:textId="42928444" w:rsidR="00AC001A" w:rsidRPr="00667B08" w:rsidRDefault="00AC001A" w:rsidP="00AC001A">
            <w:pPr>
              <w:keepNext/>
              <w:spacing w:after="60"/>
              <w:jc w:val="center"/>
              <w:rPr>
                <w:rFonts w:cstheme="minorHAnsi"/>
              </w:rPr>
            </w:pPr>
            <w:r w:rsidRPr="00F14794">
              <w:t>000.000AC3B28B</w:t>
            </w:r>
          </w:p>
        </w:tc>
        <w:tc>
          <w:tcPr>
            <w:tcW w:w="0" w:type="pct"/>
            <w:tcBorders>
              <w:top w:val="single" w:sz="4" w:space="0" w:color="auto"/>
              <w:bottom w:val="nil"/>
            </w:tcBorders>
            <w:vAlign w:val="top"/>
          </w:tcPr>
          <w:p w14:paraId="383B893D" w14:textId="47C24B77" w:rsidR="00AC001A" w:rsidRPr="00667B08" w:rsidRDefault="00AC001A" w:rsidP="00AC001A">
            <w:pPr>
              <w:keepNext/>
              <w:spacing w:after="60"/>
              <w:jc w:val="center"/>
              <w:rPr>
                <w:rFonts w:cstheme="minorHAnsi"/>
              </w:rPr>
            </w:pPr>
            <w:r w:rsidRPr="00F14794">
              <w:t>NF Tieton</w:t>
            </w:r>
          </w:p>
        </w:tc>
        <w:tc>
          <w:tcPr>
            <w:tcW w:w="0" w:type="pct"/>
            <w:tcBorders>
              <w:top w:val="single" w:sz="4" w:space="0" w:color="auto"/>
              <w:bottom w:val="nil"/>
            </w:tcBorders>
            <w:vAlign w:val="top"/>
          </w:tcPr>
          <w:p w14:paraId="5F0CB68F" w14:textId="4103FB3F" w:rsidR="00AC001A" w:rsidRPr="00667B08" w:rsidRDefault="00AC001A" w:rsidP="00AC001A">
            <w:pPr>
              <w:keepNext/>
              <w:spacing w:after="60"/>
              <w:jc w:val="center"/>
              <w:rPr>
                <w:rFonts w:cstheme="minorHAnsi"/>
              </w:rPr>
            </w:pPr>
            <w:r w:rsidRPr="00F14794">
              <w:t>06/26/2024 22:39</w:t>
            </w:r>
          </w:p>
        </w:tc>
        <w:tc>
          <w:tcPr>
            <w:tcW w:w="0" w:type="pct"/>
            <w:tcBorders>
              <w:top w:val="single" w:sz="4" w:space="0" w:color="auto"/>
              <w:bottom w:val="nil"/>
            </w:tcBorders>
            <w:vAlign w:val="top"/>
          </w:tcPr>
          <w:p w14:paraId="05C47E25" w14:textId="01CC7055" w:rsidR="00AC001A" w:rsidRPr="00667B08" w:rsidRDefault="00AC001A" w:rsidP="00AC001A">
            <w:pPr>
              <w:keepNext/>
              <w:spacing w:after="60"/>
              <w:jc w:val="center"/>
              <w:rPr>
                <w:rFonts w:cstheme="minorHAnsi"/>
              </w:rPr>
            </w:pPr>
            <w:r w:rsidRPr="00F14794">
              <w:t>06/26/2024 22:39</w:t>
            </w:r>
          </w:p>
        </w:tc>
      </w:tr>
      <w:tr w:rsidR="00AC001A" w:rsidRPr="00667B08" w14:paraId="0B9AF4C3" w14:textId="77777777" w:rsidTr="00BF75A1">
        <w:trPr>
          <w:trHeight w:val="329"/>
        </w:trPr>
        <w:tc>
          <w:tcPr>
            <w:tcW w:w="0" w:type="pct"/>
            <w:tcBorders>
              <w:top w:val="nil"/>
              <w:bottom w:val="nil"/>
            </w:tcBorders>
            <w:vAlign w:val="top"/>
          </w:tcPr>
          <w:p w14:paraId="3F4908F1" w14:textId="24487C6C" w:rsidR="00AC001A" w:rsidRPr="00667B08" w:rsidRDefault="00AC001A" w:rsidP="00AC001A">
            <w:pPr>
              <w:keepNext/>
              <w:spacing w:after="60"/>
              <w:jc w:val="center"/>
              <w:rPr>
                <w:rFonts w:cstheme="minorHAnsi"/>
              </w:rPr>
            </w:pPr>
            <w:r w:rsidRPr="00F14794">
              <w:t>2020</w:t>
            </w:r>
          </w:p>
        </w:tc>
        <w:tc>
          <w:tcPr>
            <w:tcW w:w="0" w:type="pct"/>
            <w:tcBorders>
              <w:top w:val="nil"/>
              <w:bottom w:val="nil"/>
            </w:tcBorders>
            <w:vAlign w:val="top"/>
          </w:tcPr>
          <w:p w14:paraId="6FE8DA71" w14:textId="44E953CB" w:rsidR="00AC001A" w:rsidRPr="00667B08" w:rsidRDefault="00AC001A" w:rsidP="00AC001A">
            <w:pPr>
              <w:keepNext/>
              <w:spacing w:after="60"/>
              <w:jc w:val="center"/>
              <w:rPr>
                <w:rFonts w:cstheme="minorHAnsi"/>
              </w:rPr>
            </w:pPr>
            <w:r w:rsidRPr="00F14794">
              <w:t>USFWS</w:t>
            </w:r>
          </w:p>
        </w:tc>
        <w:tc>
          <w:tcPr>
            <w:tcW w:w="0" w:type="pct"/>
            <w:tcBorders>
              <w:top w:val="nil"/>
              <w:bottom w:val="nil"/>
            </w:tcBorders>
            <w:vAlign w:val="top"/>
          </w:tcPr>
          <w:p w14:paraId="53111989" w14:textId="32DA0DE9" w:rsidR="00AC001A" w:rsidRPr="00667B08" w:rsidRDefault="00AC001A" w:rsidP="00AC001A">
            <w:pPr>
              <w:keepNext/>
              <w:spacing w:after="60"/>
              <w:jc w:val="center"/>
              <w:rPr>
                <w:rFonts w:cstheme="minorHAnsi"/>
              </w:rPr>
            </w:pPr>
            <w:r w:rsidRPr="00F14794">
              <w:t>000.000AC77290</w:t>
            </w:r>
          </w:p>
        </w:tc>
        <w:tc>
          <w:tcPr>
            <w:tcW w:w="0" w:type="pct"/>
            <w:tcBorders>
              <w:top w:val="nil"/>
              <w:bottom w:val="nil"/>
            </w:tcBorders>
            <w:vAlign w:val="top"/>
          </w:tcPr>
          <w:p w14:paraId="520D799B" w14:textId="2F6A23B1" w:rsidR="00AC001A" w:rsidRPr="00667B08" w:rsidRDefault="00AC001A" w:rsidP="00AC001A">
            <w:pPr>
              <w:keepNext/>
              <w:spacing w:after="60"/>
              <w:jc w:val="center"/>
              <w:rPr>
                <w:rFonts w:cstheme="minorHAnsi"/>
              </w:rPr>
            </w:pPr>
            <w:r w:rsidRPr="00F14794">
              <w:t>NF Tieton</w:t>
            </w:r>
          </w:p>
        </w:tc>
        <w:tc>
          <w:tcPr>
            <w:tcW w:w="0" w:type="pct"/>
            <w:tcBorders>
              <w:top w:val="nil"/>
              <w:bottom w:val="nil"/>
            </w:tcBorders>
            <w:vAlign w:val="top"/>
          </w:tcPr>
          <w:p w14:paraId="69FF0B2B" w14:textId="03CC91C1" w:rsidR="00AC001A" w:rsidRPr="00667B08" w:rsidRDefault="00AC001A" w:rsidP="00AC001A">
            <w:pPr>
              <w:keepNext/>
              <w:spacing w:after="60"/>
              <w:jc w:val="center"/>
              <w:rPr>
                <w:rFonts w:cstheme="minorHAnsi"/>
              </w:rPr>
            </w:pPr>
            <w:r w:rsidRPr="00F14794">
              <w:t>07/02/2024 01:39</w:t>
            </w:r>
          </w:p>
        </w:tc>
        <w:tc>
          <w:tcPr>
            <w:tcW w:w="0" w:type="pct"/>
            <w:tcBorders>
              <w:top w:val="nil"/>
              <w:bottom w:val="nil"/>
            </w:tcBorders>
            <w:vAlign w:val="top"/>
          </w:tcPr>
          <w:p w14:paraId="785C64FB" w14:textId="5875CF4D" w:rsidR="00AC001A" w:rsidRPr="00667B08" w:rsidRDefault="00AC001A" w:rsidP="00AC001A">
            <w:pPr>
              <w:keepNext/>
              <w:spacing w:after="60"/>
              <w:jc w:val="center"/>
              <w:rPr>
                <w:rFonts w:cstheme="minorHAnsi"/>
              </w:rPr>
            </w:pPr>
            <w:r w:rsidRPr="00F14794">
              <w:t>07/02/2024 01:39</w:t>
            </w:r>
          </w:p>
        </w:tc>
      </w:tr>
      <w:tr w:rsidR="00AC001A" w:rsidRPr="00667B08" w14:paraId="5C64ED11" w14:textId="77777777" w:rsidTr="00BF75A1">
        <w:trPr>
          <w:trHeight w:val="329"/>
        </w:trPr>
        <w:tc>
          <w:tcPr>
            <w:tcW w:w="0" w:type="pct"/>
            <w:tcBorders>
              <w:top w:val="nil"/>
            </w:tcBorders>
            <w:vAlign w:val="top"/>
          </w:tcPr>
          <w:p w14:paraId="52AC8ED1" w14:textId="74AFD154" w:rsidR="00AC001A" w:rsidRPr="00667B08" w:rsidRDefault="00AC001A" w:rsidP="00AC001A">
            <w:pPr>
              <w:keepNext/>
              <w:spacing w:after="60"/>
              <w:jc w:val="center"/>
              <w:rPr>
                <w:rFonts w:cstheme="minorHAnsi"/>
              </w:rPr>
            </w:pPr>
            <w:r w:rsidRPr="00F14794">
              <w:t>2021</w:t>
            </w:r>
          </w:p>
        </w:tc>
        <w:tc>
          <w:tcPr>
            <w:tcW w:w="0" w:type="pct"/>
            <w:tcBorders>
              <w:top w:val="nil"/>
            </w:tcBorders>
            <w:vAlign w:val="top"/>
          </w:tcPr>
          <w:p w14:paraId="40EFC7AF" w14:textId="1B1E2F70" w:rsidR="00AC001A" w:rsidRPr="00667B08" w:rsidRDefault="00AC001A" w:rsidP="00AC001A">
            <w:pPr>
              <w:keepNext/>
              <w:spacing w:after="60"/>
              <w:jc w:val="center"/>
              <w:rPr>
                <w:rFonts w:cstheme="minorHAnsi"/>
              </w:rPr>
            </w:pPr>
            <w:r w:rsidRPr="00F14794">
              <w:t>USFWS</w:t>
            </w:r>
          </w:p>
        </w:tc>
        <w:tc>
          <w:tcPr>
            <w:tcW w:w="0" w:type="pct"/>
            <w:tcBorders>
              <w:top w:val="nil"/>
            </w:tcBorders>
            <w:vAlign w:val="top"/>
          </w:tcPr>
          <w:p w14:paraId="49CC63A8" w14:textId="7A016B24" w:rsidR="00AC001A" w:rsidRPr="00667B08" w:rsidRDefault="00AC001A" w:rsidP="00AC001A">
            <w:pPr>
              <w:keepNext/>
              <w:spacing w:after="60"/>
              <w:jc w:val="center"/>
              <w:rPr>
                <w:rFonts w:cstheme="minorHAnsi"/>
              </w:rPr>
            </w:pPr>
            <w:r w:rsidRPr="00F14794">
              <w:t>3DD.003D481175</w:t>
            </w:r>
          </w:p>
        </w:tc>
        <w:tc>
          <w:tcPr>
            <w:tcW w:w="0" w:type="pct"/>
            <w:tcBorders>
              <w:top w:val="nil"/>
            </w:tcBorders>
            <w:vAlign w:val="top"/>
          </w:tcPr>
          <w:p w14:paraId="41181121" w14:textId="57F74EDE" w:rsidR="00AC001A" w:rsidRPr="00667B08" w:rsidRDefault="00AC001A" w:rsidP="00AC001A">
            <w:pPr>
              <w:keepNext/>
              <w:spacing w:after="60"/>
              <w:jc w:val="center"/>
              <w:rPr>
                <w:rFonts w:cstheme="minorHAnsi"/>
              </w:rPr>
            </w:pPr>
            <w:r w:rsidRPr="00F14794">
              <w:t>NF Tieton</w:t>
            </w:r>
          </w:p>
        </w:tc>
        <w:tc>
          <w:tcPr>
            <w:tcW w:w="0" w:type="pct"/>
            <w:tcBorders>
              <w:top w:val="nil"/>
            </w:tcBorders>
            <w:vAlign w:val="top"/>
          </w:tcPr>
          <w:p w14:paraId="5355E472" w14:textId="2CDFBC85" w:rsidR="00AC001A" w:rsidRPr="00667B08" w:rsidRDefault="00AC001A" w:rsidP="00AC001A">
            <w:pPr>
              <w:keepNext/>
              <w:spacing w:after="60"/>
              <w:jc w:val="center"/>
              <w:rPr>
                <w:rFonts w:cstheme="minorHAnsi"/>
              </w:rPr>
            </w:pPr>
            <w:r w:rsidRPr="00F14794">
              <w:t>08/02/2024 23:24</w:t>
            </w:r>
          </w:p>
        </w:tc>
        <w:tc>
          <w:tcPr>
            <w:tcW w:w="0" w:type="pct"/>
            <w:tcBorders>
              <w:top w:val="nil"/>
            </w:tcBorders>
            <w:vAlign w:val="top"/>
          </w:tcPr>
          <w:p w14:paraId="2129D1DE" w14:textId="009AFA49" w:rsidR="00AC001A" w:rsidRPr="00667B08" w:rsidRDefault="00AC001A" w:rsidP="00AC001A">
            <w:pPr>
              <w:keepNext/>
              <w:spacing w:after="60"/>
              <w:jc w:val="center"/>
              <w:rPr>
                <w:rFonts w:cstheme="minorHAnsi"/>
              </w:rPr>
            </w:pPr>
            <w:r w:rsidRPr="00F14794">
              <w:t>08/02/2024 23:24</w:t>
            </w:r>
          </w:p>
        </w:tc>
      </w:tr>
      <w:tr w:rsidR="00AC001A" w:rsidRPr="00667B08" w14:paraId="556972E1" w14:textId="77777777" w:rsidTr="00BF75A1">
        <w:trPr>
          <w:trHeight w:val="329"/>
        </w:trPr>
        <w:tc>
          <w:tcPr>
            <w:tcW w:w="0" w:type="pct"/>
            <w:vAlign w:val="top"/>
          </w:tcPr>
          <w:p w14:paraId="26E78097" w14:textId="5F7226DA" w:rsidR="00AC001A" w:rsidRPr="00667B08" w:rsidRDefault="00AC001A" w:rsidP="00AC001A">
            <w:pPr>
              <w:keepNext/>
              <w:spacing w:after="60"/>
              <w:jc w:val="center"/>
              <w:rPr>
                <w:rFonts w:cstheme="minorHAnsi"/>
              </w:rPr>
            </w:pPr>
            <w:r w:rsidRPr="00F14794">
              <w:t>2021</w:t>
            </w:r>
          </w:p>
        </w:tc>
        <w:tc>
          <w:tcPr>
            <w:tcW w:w="0" w:type="pct"/>
            <w:vAlign w:val="top"/>
          </w:tcPr>
          <w:p w14:paraId="1A3CEB69" w14:textId="4E6D81A5" w:rsidR="00AC001A" w:rsidRPr="00667B08" w:rsidRDefault="00AC001A" w:rsidP="00AC001A">
            <w:pPr>
              <w:keepNext/>
              <w:spacing w:after="60"/>
              <w:jc w:val="center"/>
              <w:rPr>
                <w:rFonts w:cstheme="minorHAnsi"/>
              </w:rPr>
            </w:pPr>
            <w:r w:rsidRPr="00F14794">
              <w:t>USFWS</w:t>
            </w:r>
          </w:p>
        </w:tc>
        <w:tc>
          <w:tcPr>
            <w:tcW w:w="0" w:type="pct"/>
            <w:vAlign w:val="top"/>
          </w:tcPr>
          <w:p w14:paraId="2E1FEAB8" w14:textId="39755C53" w:rsidR="00AC001A" w:rsidRPr="00667B08" w:rsidRDefault="00AC001A" w:rsidP="00AC001A">
            <w:pPr>
              <w:keepNext/>
              <w:spacing w:after="60"/>
              <w:jc w:val="center"/>
              <w:rPr>
                <w:rFonts w:cstheme="minorHAnsi"/>
              </w:rPr>
            </w:pPr>
            <w:r w:rsidRPr="00F14794">
              <w:t>3DD.003D48118C</w:t>
            </w:r>
          </w:p>
        </w:tc>
        <w:tc>
          <w:tcPr>
            <w:tcW w:w="0" w:type="pct"/>
            <w:vAlign w:val="top"/>
          </w:tcPr>
          <w:p w14:paraId="197C6AF0" w14:textId="1AAB5E8D" w:rsidR="00AC001A" w:rsidRPr="00667B08" w:rsidRDefault="00AC001A" w:rsidP="00AC001A">
            <w:pPr>
              <w:keepNext/>
              <w:spacing w:after="60"/>
              <w:jc w:val="center"/>
              <w:rPr>
                <w:rFonts w:cstheme="minorHAnsi"/>
              </w:rPr>
            </w:pPr>
            <w:r w:rsidRPr="00F14794">
              <w:t>NF Tieton</w:t>
            </w:r>
          </w:p>
        </w:tc>
        <w:tc>
          <w:tcPr>
            <w:tcW w:w="0" w:type="pct"/>
            <w:vAlign w:val="top"/>
          </w:tcPr>
          <w:p w14:paraId="551F47B6" w14:textId="14CAE075" w:rsidR="00AC001A" w:rsidRPr="00667B08" w:rsidRDefault="00AC001A" w:rsidP="00AC001A">
            <w:pPr>
              <w:keepNext/>
              <w:spacing w:after="60"/>
              <w:jc w:val="center"/>
              <w:rPr>
                <w:rFonts w:cstheme="minorHAnsi"/>
              </w:rPr>
            </w:pPr>
            <w:r w:rsidRPr="00F14794">
              <w:t>07/12/2024 23:37</w:t>
            </w:r>
          </w:p>
        </w:tc>
        <w:tc>
          <w:tcPr>
            <w:tcW w:w="0" w:type="pct"/>
            <w:vAlign w:val="top"/>
          </w:tcPr>
          <w:p w14:paraId="2C0EF8BF" w14:textId="2F8ADBF9" w:rsidR="00AC001A" w:rsidRPr="00667B08" w:rsidRDefault="00AC001A" w:rsidP="00AC001A">
            <w:pPr>
              <w:keepNext/>
              <w:spacing w:after="60"/>
              <w:jc w:val="center"/>
              <w:rPr>
                <w:rFonts w:cstheme="minorHAnsi"/>
              </w:rPr>
            </w:pPr>
            <w:r w:rsidRPr="00F14794">
              <w:t>07/12/2024 23:37</w:t>
            </w:r>
          </w:p>
        </w:tc>
      </w:tr>
      <w:tr w:rsidR="00AC001A" w:rsidRPr="00667B08" w14:paraId="169D6B4F" w14:textId="77777777" w:rsidTr="00BF75A1">
        <w:trPr>
          <w:trHeight w:val="329"/>
        </w:trPr>
        <w:tc>
          <w:tcPr>
            <w:tcW w:w="0" w:type="pct"/>
            <w:vAlign w:val="top"/>
          </w:tcPr>
          <w:p w14:paraId="4969041E" w14:textId="2A5C74A1" w:rsidR="00AC001A" w:rsidRPr="00667B08" w:rsidRDefault="00AC001A" w:rsidP="00AC001A">
            <w:pPr>
              <w:keepNext/>
              <w:spacing w:after="60"/>
              <w:jc w:val="center"/>
              <w:rPr>
                <w:rFonts w:cstheme="minorHAnsi"/>
              </w:rPr>
            </w:pPr>
            <w:r w:rsidRPr="00F14794">
              <w:t>2021</w:t>
            </w:r>
          </w:p>
        </w:tc>
        <w:tc>
          <w:tcPr>
            <w:tcW w:w="0" w:type="pct"/>
            <w:vAlign w:val="top"/>
          </w:tcPr>
          <w:p w14:paraId="5CCFDFB1" w14:textId="027DE99C" w:rsidR="00AC001A" w:rsidRPr="00667B08" w:rsidRDefault="00AC001A" w:rsidP="00AC001A">
            <w:pPr>
              <w:keepNext/>
              <w:spacing w:after="60"/>
              <w:jc w:val="center"/>
              <w:rPr>
                <w:rFonts w:cstheme="minorHAnsi"/>
              </w:rPr>
            </w:pPr>
            <w:r w:rsidRPr="00F14794">
              <w:t>USFWS</w:t>
            </w:r>
          </w:p>
        </w:tc>
        <w:tc>
          <w:tcPr>
            <w:tcW w:w="0" w:type="pct"/>
            <w:vAlign w:val="top"/>
          </w:tcPr>
          <w:p w14:paraId="2DC57F9D" w14:textId="11A80843" w:rsidR="00AC001A" w:rsidRPr="00667B08" w:rsidRDefault="00AC001A" w:rsidP="00AC001A">
            <w:pPr>
              <w:keepNext/>
              <w:spacing w:after="60"/>
              <w:jc w:val="center"/>
              <w:rPr>
                <w:rFonts w:cstheme="minorHAnsi"/>
              </w:rPr>
            </w:pPr>
            <w:r w:rsidRPr="00F14794">
              <w:t>3DD.003D4811A2</w:t>
            </w:r>
          </w:p>
        </w:tc>
        <w:tc>
          <w:tcPr>
            <w:tcW w:w="0" w:type="pct"/>
            <w:vAlign w:val="top"/>
          </w:tcPr>
          <w:p w14:paraId="0CBD7C9C" w14:textId="338FC8E7" w:rsidR="00AC001A" w:rsidRPr="00667B08" w:rsidRDefault="00AC001A" w:rsidP="00AC001A">
            <w:pPr>
              <w:keepNext/>
              <w:spacing w:after="60"/>
              <w:jc w:val="center"/>
              <w:rPr>
                <w:rFonts w:cstheme="minorHAnsi"/>
              </w:rPr>
            </w:pPr>
            <w:r w:rsidRPr="00F14794">
              <w:t>NF Tieton</w:t>
            </w:r>
          </w:p>
        </w:tc>
        <w:tc>
          <w:tcPr>
            <w:tcW w:w="0" w:type="pct"/>
            <w:vAlign w:val="top"/>
          </w:tcPr>
          <w:p w14:paraId="5C622697" w14:textId="60C970B8" w:rsidR="00AC001A" w:rsidRPr="00667B08" w:rsidRDefault="00AC001A" w:rsidP="00AC001A">
            <w:pPr>
              <w:keepNext/>
              <w:spacing w:after="60"/>
              <w:jc w:val="center"/>
              <w:rPr>
                <w:rFonts w:cstheme="minorHAnsi"/>
              </w:rPr>
            </w:pPr>
            <w:r w:rsidRPr="00F14794">
              <w:t>06/22/2024 23:38</w:t>
            </w:r>
          </w:p>
        </w:tc>
        <w:tc>
          <w:tcPr>
            <w:tcW w:w="0" w:type="pct"/>
            <w:vAlign w:val="top"/>
          </w:tcPr>
          <w:p w14:paraId="3C6F585B" w14:textId="3E5B3B63" w:rsidR="00AC001A" w:rsidRPr="00667B08" w:rsidRDefault="00AC001A" w:rsidP="00AC001A">
            <w:pPr>
              <w:keepNext/>
              <w:spacing w:after="60"/>
              <w:jc w:val="center"/>
              <w:rPr>
                <w:rFonts w:cstheme="minorHAnsi"/>
              </w:rPr>
            </w:pPr>
            <w:r w:rsidRPr="00F14794">
              <w:t>06/22/2024 23:38</w:t>
            </w:r>
          </w:p>
        </w:tc>
      </w:tr>
      <w:tr w:rsidR="00AC001A" w:rsidRPr="00667B08" w14:paraId="0D17481F" w14:textId="77777777" w:rsidTr="00BF75A1">
        <w:trPr>
          <w:trHeight w:val="329"/>
        </w:trPr>
        <w:tc>
          <w:tcPr>
            <w:tcW w:w="0" w:type="pct"/>
            <w:vAlign w:val="top"/>
          </w:tcPr>
          <w:p w14:paraId="302A7DC8" w14:textId="62177C87" w:rsidR="00AC001A" w:rsidRPr="00667B08" w:rsidRDefault="00AC001A" w:rsidP="00AC001A">
            <w:pPr>
              <w:keepNext/>
              <w:spacing w:after="60"/>
              <w:jc w:val="center"/>
              <w:rPr>
                <w:rFonts w:cstheme="minorHAnsi"/>
              </w:rPr>
            </w:pPr>
            <w:r w:rsidRPr="00F14794">
              <w:lastRenderedPageBreak/>
              <w:t>2021</w:t>
            </w:r>
          </w:p>
        </w:tc>
        <w:tc>
          <w:tcPr>
            <w:tcW w:w="0" w:type="pct"/>
            <w:vAlign w:val="top"/>
          </w:tcPr>
          <w:p w14:paraId="69283174" w14:textId="416EAA03" w:rsidR="00AC001A" w:rsidRPr="00667B08" w:rsidRDefault="00AC001A" w:rsidP="00AC001A">
            <w:pPr>
              <w:keepNext/>
              <w:spacing w:after="60"/>
              <w:jc w:val="center"/>
              <w:rPr>
                <w:rFonts w:cstheme="minorHAnsi"/>
              </w:rPr>
            </w:pPr>
            <w:r w:rsidRPr="00F14794">
              <w:t>USFWS</w:t>
            </w:r>
          </w:p>
        </w:tc>
        <w:tc>
          <w:tcPr>
            <w:tcW w:w="0" w:type="pct"/>
            <w:vAlign w:val="top"/>
          </w:tcPr>
          <w:p w14:paraId="45FE1A23" w14:textId="4F84EB39" w:rsidR="00AC001A" w:rsidRPr="00667B08" w:rsidRDefault="00AC001A" w:rsidP="00AC001A">
            <w:pPr>
              <w:keepNext/>
              <w:spacing w:after="60"/>
              <w:jc w:val="center"/>
              <w:rPr>
                <w:rFonts w:cstheme="minorHAnsi"/>
              </w:rPr>
            </w:pPr>
            <w:r w:rsidRPr="00F14794">
              <w:t>3DD.003D4811AE</w:t>
            </w:r>
          </w:p>
        </w:tc>
        <w:tc>
          <w:tcPr>
            <w:tcW w:w="0" w:type="pct"/>
            <w:vAlign w:val="top"/>
          </w:tcPr>
          <w:p w14:paraId="403D993D" w14:textId="039DAEEA" w:rsidR="00AC001A" w:rsidRPr="00667B08" w:rsidRDefault="00AC001A" w:rsidP="00AC001A">
            <w:pPr>
              <w:keepNext/>
              <w:spacing w:after="60"/>
              <w:jc w:val="center"/>
              <w:rPr>
                <w:rFonts w:cstheme="minorHAnsi"/>
              </w:rPr>
            </w:pPr>
            <w:r w:rsidRPr="00F14794">
              <w:t>NF Tieton</w:t>
            </w:r>
          </w:p>
        </w:tc>
        <w:tc>
          <w:tcPr>
            <w:tcW w:w="0" w:type="pct"/>
            <w:vAlign w:val="top"/>
          </w:tcPr>
          <w:p w14:paraId="162CA1EA" w14:textId="275EDB7E" w:rsidR="00AC001A" w:rsidRPr="00667B08" w:rsidRDefault="00AC001A" w:rsidP="00AC001A">
            <w:pPr>
              <w:keepNext/>
              <w:spacing w:after="60"/>
              <w:jc w:val="center"/>
              <w:rPr>
                <w:rFonts w:cstheme="minorHAnsi"/>
              </w:rPr>
            </w:pPr>
            <w:r w:rsidRPr="00F14794">
              <w:t>07/05/2024 23:37</w:t>
            </w:r>
          </w:p>
        </w:tc>
        <w:tc>
          <w:tcPr>
            <w:tcW w:w="0" w:type="pct"/>
            <w:vAlign w:val="top"/>
          </w:tcPr>
          <w:p w14:paraId="494C3EF0" w14:textId="7FECCDD8" w:rsidR="00AC001A" w:rsidRPr="00667B08" w:rsidRDefault="00AC001A" w:rsidP="00AC001A">
            <w:pPr>
              <w:keepNext/>
              <w:spacing w:after="60"/>
              <w:jc w:val="center"/>
              <w:rPr>
                <w:rFonts w:cstheme="minorHAnsi"/>
              </w:rPr>
            </w:pPr>
            <w:r w:rsidRPr="00F14794">
              <w:t>09/15/2024 22:56</w:t>
            </w:r>
          </w:p>
        </w:tc>
      </w:tr>
      <w:tr w:rsidR="00AC001A" w:rsidRPr="00667B08" w14:paraId="6A060E48" w14:textId="77777777" w:rsidTr="00BF75A1">
        <w:trPr>
          <w:trHeight w:val="329"/>
        </w:trPr>
        <w:tc>
          <w:tcPr>
            <w:tcW w:w="0" w:type="pct"/>
            <w:vAlign w:val="top"/>
          </w:tcPr>
          <w:p w14:paraId="513672F3" w14:textId="6D3ABA79" w:rsidR="00AC001A" w:rsidRPr="00667B08" w:rsidRDefault="00AC001A" w:rsidP="00AC001A">
            <w:pPr>
              <w:keepNext/>
              <w:spacing w:after="60"/>
              <w:jc w:val="center"/>
              <w:rPr>
                <w:rFonts w:cstheme="minorHAnsi"/>
              </w:rPr>
            </w:pPr>
            <w:r w:rsidRPr="00F14794">
              <w:t>2022</w:t>
            </w:r>
          </w:p>
        </w:tc>
        <w:tc>
          <w:tcPr>
            <w:tcW w:w="0" w:type="pct"/>
            <w:vAlign w:val="top"/>
          </w:tcPr>
          <w:p w14:paraId="30E4BC21" w14:textId="742DB0A4" w:rsidR="00AC001A" w:rsidRPr="00667B08" w:rsidRDefault="00AC001A" w:rsidP="00AC001A">
            <w:pPr>
              <w:keepNext/>
              <w:spacing w:after="60"/>
              <w:jc w:val="center"/>
              <w:rPr>
                <w:rFonts w:cstheme="minorHAnsi"/>
              </w:rPr>
            </w:pPr>
            <w:r w:rsidRPr="00F14794">
              <w:t>USFWS</w:t>
            </w:r>
          </w:p>
        </w:tc>
        <w:tc>
          <w:tcPr>
            <w:tcW w:w="0" w:type="pct"/>
            <w:vAlign w:val="top"/>
          </w:tcPr>
          <w:p w14:paraId="52120E63" w14:textId="4F4A032B" w:rsidR="00AC001A" w:rsidRPr="00667B08" w:rsidRDefault="00AC001A" w:rsidP="00AC001A">
            <w:pPr>
              <w:keepNext/>
              <w:spacing w:after="60"/>
              <w:jc w:val="center"/>
              <w:rPr>
                <w:rFonts w:cstheme="minorHAnsi"/>
              </w:rPr>
            </w:pPr>
            <w:r w:rsidRPr="00F14794">
              <w:t>3DD.003D481184</w:t>
            </w:r>
          </w:p>
        </w:tc>
        <w:tc>
          <w:tcPr>
            <w:tcW w:w="0" w:type="pct"/>
            <w:vAlign w:val="top"/>
          </w:tcPr>
          <w:p w14:paraId="19BEC1FC" w14:textId="700940E0" w:rsidR="00AC001A" w:rsidRPr="00667B08" w:rsidRDefault="00AC001A" w:rsidP="00AC001A">
            <w:pPr>
              <w:keepNext/>
              <w:spacing w:after="60"/>
              <w:jc w:val="center"/>
              <w:rPr>
                <w:rFonts w:cstheme="minorHAnsi"/>
              </w:rPr>
            </w:pPr>
            <w:r w:rsidRPr="00F14794">
              <w:t>NF Tieton</w:t>
            </w:r>
          </w:p>
        </w:tc>
        <w:tc>
          <w:tcPr>
            <w:tcW w:w="0" w:type="pct"/>
            <w:vAlign w:val="top"/>
          </w:tcPr>
          <w:p w14:paraId="4624A81A" w14:textId="6BC9FDF8" w:rsidR="00AC001A" w:rsidRPr="00667B08" w:rsidRDefault="00AC001A" w:rsidP="00AC001A">
            <w:pPr>
              <w:keepNext/>
              <w:spacing w:after="60"/>
              <w:jc w:val="center"/>
              <w:rPr>
                <w:rFonts w:cstheme="minorHAnsi"/>
              </w:rPr>
            </w:pPr>
            <w:r w:rsidRPr="00F14794">
              <w:t>07/06/2024 22:30</w:t>
            </w:r>
          </w:p>
        </w:tc>
        <w:tc>
          <w:tcPr>
            <w:tcW w:w="0" w:type="pct"/>
            <w:vAlign w:val="top"/>
          </w:tcPr>
          <w:p w14:paraId="0751D932" w14:textId="6DEEF5FB" w:rsidR="00AC001A" w:rsidRPr="00667B08" w:rsidRDefault="00AC001A" w:rsidP="00AC001A">
            <w:pPr>
              <w:keepNext/>
              <w:spacing w:after="60"/>
              <w:jc w:val="center"/>
              <w:rPr>
                <w:rFonts w:cstheme="minorHAnsi"/>
              </w:rPr>
            </w:pPr>
            <w:r w:rsidRPr="00F14794">
              <w:t>07/06/2024 22:30</w:t>
            </w:r>
          </w:p>
        </w:tc>
      </w:tr>
      <w:tr w:rsidR="00AC001A" w:rsidRPr="00667B08" w14:paraId="66BA3B17" w14:textId="77777777" w:rsidTr="00BF75A1">
        <w:trPr>
          <w:trHeight w:val="329"/>
        </w:trPr>
        <w:tc>
          <w:tcPr>
            <w:tcW w:w="0" w:type="pct"/>
            <w:vAlign w:val="top"/>
          </w:tcPr>
          <w:p w14:paraId="055EC610" w14:textId="016F65CA" w:rsidR="00AC001A" w:rsidRPr="00667B08" w:rsidRDefault="00AC001A" w:rsidP="00AC001A">
            <w:pPr>
              <w:keepNext/>
              <w:spacing w:after="60"/>
              <w:jc w:val="center"/>
              <w:rPr>
                <w:rFonts w:cstheme="minorHAnsi"/>
              </w:rPr>
            </w:pPr>
            <w:r w:rsidRPr="00F14794">
              <w:t>2022</w:t>
            </w:r>
          </w:p>
        </w:tc>
        <w:tc>
          <w:tcPr>
            <w:tcW w:w="0" w:type="pct"/>
            <w:vAlign w:val="top"/>
          </w:tcPr>
          <w:p w14:paraId="1FE1087D" w14:textId="12DAD785" w:rsidR="00AC001A" w:rsidRPr="00667B08" w:rsidRDefault="00AC001A" w:rsidP="00AC001A">
            <w:pPr>
              <w:keepNext/>
              <w:spacing w:after="60"/>
              <w:jc w:val="center"/>
              <w:rPr>
                <w:rFonts w:cstheme="minorHAnsi"/>
              </w:rPr>
            </w:pPr>
            <w:r w:rsidRPr="00F14794">
              <w:t>USFWS</w:t>
            </w:r>
          </w:p>
        </w:tc>
        <w:tc>
          <w:tcPr>
            <w:tcW w:w="0" w:type="pct"/>
            <w:vAlign w:val="top"/>
          </w:tcPr>
          <w:p w14:paraId="170F717D" w14:textId="19800B0F" w:rsidR="00AC001A" w:rsidRPr="00667B08" w:rsidRDefault="00AC001A" w:rsidP="00AC001A">
            <w:pPr>
              <w:keepNext/>
              <w:spacing w:after="60"/>
              <w:jc w:val="center"/>
              <w:rPr>
                <w:rFonts w:cstheme="minorHAnsi"/>
              </w:rPr>
            </w:pPr>
            <w:r w:rsidRPr="00F14794">
              <w:t>3DD.003D48118B</w:t>
            </w:r>
          </w:p>
        </w:tc>
        <w:tc>
          <w:tcPr>
            <w:tcW w:w="0" w:type="pct"/>
            <w:vAlign w:val="top"/>
          </w:tcPr>
          <w:p w14:paraId="4681863A" w14:textId="6A15240F" w:rsidR="00AC001A" w:rsidRPr="00667B08" w:rsidRDefault="00AC001A" w:rsidP="00AC001A">
            <w:pPr>
              <w:keepNext/>
              <w:spacing w:after="60"/>
              <w:jc w:val="center"/>
              <w:rPr>
                <w:rFonts w:cstheme="minorHAnsi"/>
              </w:rPr>
            </w:pPr>
            <w:r w:rsidRPr="00F14794">
              <w:t>NF Tieton</w:t>
            </w:r>
          </w:p>
        </w:tc>
        <w:tc>
          <w:tcPr>
            <w:tcW w:w="0" w:type="pct"/>
            <w:vAlign w:val="top"/>
          </w:tcPr>
          <w:p w14:paraId="72073349" w14:textId="7592FB33" w:rsidR="00AC001A" w:rsidRPr="00667B08" w:rsidRDefault="00AC001A" w:rsidP="00AC001A">
            <w:pPr>
              <w:keepNext/>
              <w:spacing w:after="60"/>
              <w:jc w:val="center"/>
              <w:rPr>
                <w:rFonts w:cstheme="minorHAnsi"/>
              </w:rPr>
            </w:pPr>
            <w:r w:rsidRPr="00F14794">
              <w:t>07/05/2024 22:34</w:t>
            </w:r>
          </w:p>
        </w:tc>
        <w:tc>
          <w:tcPr>
            <w:tcW w:w="0" w:type="pct"/>
            <w:vAlign w:val="top"/>
          </w:tcPr>
          <w:p w14:paraId="19477E05" w14:textId="18215C6E" w:rsidR="00AC001A" w:rsidRPr="00667B08" w:rsidRDefault="00AC001A" w:rsidP="00AC001A">
            <w:pPr>
              <w:keepNext/>
              <w:spacing w:after="60"/>
              <w:jc w:val="center"/>
              <w:rPr>
                <w:rFonts w:cstheme="minorHAnsi"/>
              </w:rPr>
            </w:pPr>
            <w:r w:rsidRPr="00F14794">
              <w:t>10/01/2024 20:38</w:t>
            </w:r>
          </w:p>
        </w:tc>
      </w:tr>
      <w:tr w:rsidR="00AC001A" w:rsidRPr="00667B08" w14:paraId="70DD3BC9" w14:textId="77777777" w:rsidTr="00BF75A1">
        <w:trPr>
          <w:trHeight w:val="329"/>
        </w:trPr>
        <w:tc>
          <w:tcPr>
            <w:tcW w:w="0" w:type="pct"/>
            <w:vAlign w:val="top"/>
          </w:tcPr>
          <w:p w14:paraId="1179C0D1" w14:textId="0019D183" w:rsidR="00AC001A" w:rsidRPr="00667B08" w:rsidRDefault="00AC001A" w:rsidP="00AC001A">
            <w:pPr>
              <w:keepNext/>
              <w:spacing w:after="60"/>
              <w:jc w:val="center"/>
              <w:rPr>
                <w:rFonts w:cstheme="minorHAnsi"/>
              </w:rPr>
            </w:pPr>
            <w:r w:rsidRPr="00F14794">
              <w:t>2022</w:t>
            </w:r>
          </w:p>
        </w:tc>
        <w:tc>
          <w:tcPr>
            <w:tcW w:w="0" w:type="pct"/>
            <w:vAlign w:val="top"/>
          </w:tcPr>
          <w:p w14:paraId="06E6D524" w14:textId="53970804" w:rsidR="00AC001A" w:rsidRPr="00667B08" w:rsidRDefault="00AC001A" w:rsidP="00AC001A">
            <w:pPr>
              <w:keepNext/>
              <w:spacing w:after="60"/>
              <w:jc w:val="center"/>
              <w:rPr>
                <w:rFonts w:cstheme="minorHAnsi"/>
              </w:rPr>
            </w:pPr>
            <w:r w:rsidRPr="00F14794">
              <w:t>USFWS</w:t>
            </w:r>
          </w:p>
        </w:tc>
        <w:tc>
          <w:tcPr>
            <w:tcW w:w="0" w:type="pct"/>
            <w:vAlign w:val="top"/>
          </w:tcPr>
          <w:p w14:paraId="608B76EE" w14:textId="073CACEC" w:rsidR="00AC001A" w:rsidRPr="00667B08" w:rsidRDefault="00AC001A" w:rsidP="00AC001A">
            <w:pPr>
              <w:keepNext/>
              <w:spacing w:after="60"/>
              <w:jc w:val="center"/>
              <w:rPr>
                <w:rFonts w:cstheme="minorHAnsi"/>
              </w:rPr>
            </w:pPr>
            <w:r w:rsidRPr="00F14794">
              <w:t>3DD.003D4811A7</w:t>
            </w:r>
          </w:p>
        </w:tc>
        <w:tc>
          <w:tcPr>
            <w:tcW w:w="0" w:type="pct"/>
            <w:vAlign w:val="top"/>
          </w:tcPr>
          <w:p w14:paraId="615E72C8" w14:textId="6E45448B" w:rsidR="00AC001A" w:rsidRPr="00667B08" w:rsidRDefault="00AC001A" w:rsidP="00AC001A">
            <w:pPr>
              <w:keepNext/>
              <w:spacing w:after="60"/>
              <w:jc w:val="center"/>
              <w:rPr>
                <w:rFonts w:cstheme="minorHAnsi"/>
              </w:rPr>
            </w:pPr>
            <w:r w:rsidRPr="00F14794">
              <w:t>NF Tieton</w:t>
            </w:r>
          </w:p>
        </w:tc>
        <w:tc>
          <w:tcPr>
            <w:tcW w:w="0" w:type="pct"/>
            <w:vAlign w:val="top"/>
          </w:tcPr>
          <w:p w14:paraId="7F665930" w14:textId="6B5E3C5D" w:rsidR="00AC001A" w:rsidRPr="00667B08" w:rsidRDefault="00AC001A" w:rsidP="00AC001A">
            <w:pPr>
              <w:keepNext/>
              <w:spacing w:after="60"/>
              <w:jc w:val="center"/>
              <w:rPr>
                <w:rFonts w:cstheme="minorHAnsi"/>
              </w:rPr>
            </w:pPr>
            <w:r w:rsidRPr="00F14794">
              <w:t>07/14/2024 23:34</w:t>
            </w:r>
          </w:p>
        </w:tc>
        <w:tc>
          <w:tcPr>
            <w:tcW w:w="0" w:type="pct"/>
            <w:vAlign w:val="top"/>
          </w:tcPr>
          <w:p w14:paraId="14789448" w14:textId="1509BE51" w:rsidR="00AC001A" w:rsidRPr="00667B08" w:rsidRDefault="00AC001A" w:rsidP="00AC001A">
            <w:pPr>
              <w:keepNext/>
              <w:spacing w:after="60"/>
              <w:jc w:val="center"/>
              <w:rPr>
                <w:rFonts w:cstheme="minorHAnsi"/>
              </w:rPr>
            </w:pPr>
            <w:r w:rsidRPr="00F14794">
              <w:t>07/14/2024 23:34</w:t>
            </w:r>
          </w:p>
        </w:tc>
      </w:tr>
      <w:tr w:rsidR="00AC001A" w:rsidRPr="00667B08" w14:paraId="0E6D7749" w14:textId="77777777" w:rsidTr="00BF75A1">
        <w:trPr>
          <w:trHeight w:val="329"/>
        </w:trPr>
        <w:tc>
          <w:tcPr>
            <w:tcW w:w="0" w:type="pct"/>
            <w:vAlign w:val="top"/>
          </w:tcPr>
          <w:p w14:paraId="0BE7EA78" w14:textId="31D6F002" w:rsidR="00AC001A" w:rsidRPr="00667B08" w:rsidRDefault="00AC001A" w:rsidP="00AC001A">
            <w:pPr>
              <w:keepNext/>
              <w:spacing w:after="60"/>
              <w:jc w:val="center"/>
              <w:rPr>
                <w:rFonts w:cstheme="minorHAnsi"/>
              </w:rPr>
            </w:pPr>
            <w:r w:rsidRPr="00F14794">
              <w:t>2023</w:t>
            </w:r>
          </w:p>
        </w:tc>
        <w:tc>
          <w:tcPr>
            <w:tcW w:w="0" w:type="pct"/>
            <w:vAlign w:val="top"/>
          </w:tcPr>
          <w:p w14:paraId="5B1AC0A7" w14:textId="1DC25A9D" w:rsidR="00AC001A" w:rsidRPr="00667B08" w:rsidRDefault="00AC001A" w:rsidP="00AC001A">
            <w:pPr>
              <w:keepNext/>
              <w:spacing w:after="60"/>
              <w:jc w:val="center"/>
              <w:rPr>
                <w:rFonts w:cstheme="minorHAnsi"/>
              </w:rPr>
            </w:pPr>
            <w:r w:rsidRPr="00F14794">
              <w:t>USFWS</w:t>
            </w:r>
          </w:p>
        </w:tc>
        <w:tc>
          <w:tcPr>
            <w:tcW w:w="0" w:type="pct"/>
            <w:vAlign w:val="top"/>
          </w:tcPr>
          <w:p w14:paraId="2C5DB650" w14:textId="441B035D" w:rsidR="00AC001A" w:rsidRPr="00667B08" w:rsidRDefault="00AC001A" w:rsidP="00AC001A">
            <w:pPr>
              <w:keepNext/>
              <w:spacing w:after="60"/>
              <w:jc w:val="center"/>
              <w:rPr>
                <w:rFonts w:cstheme="minorHAnsi"/>
              </w:rPr>
            </w:pPr>
            <w:r w:rsidRPr="00F14794">
              <w:t>3DD.003D4811C5</w:t>
            </w:r>
          </w:p>
        </w:tc>
        <w:tc>
          <w:tcPr>
            <w:tcW w:w="0" w:type="pct"/>
            <w:vAlign w:val="top"/>
          </w:tcPr>
          <w:p w14:paraId="2227E744" w14:textId="5B5CE7D1" w:rsidR="00AC001A" w:rsidRPr="00667B08" w:rsidRDefault="00AC001A" w:rsidP="00AC001A">
            <w:pPr>
              <w:keepNext/>
              <w:spacing w:after="60"/>
              <w:jc w:val="center"/>
              <w:rPr>
                <w:rFonts w:cstheme="minorHAnsi"/>
              </w:rPr>
            </w:pPr>
            <w:r w:rsidRPr="00F14794">
              <w:t>NF Tieton</w:t>
            </w:r>
          </w:p>
        </w:tc>
        <w:tc>
          <w:tcPr>
            <w:tcW w:w="0" w:type="pct"/>
            <w:vAlign w:val="top"/>
          </w:tcPr>
          <w:p w14:paraId="6FDFEB20" w14:textId="16361F62" w:rsidR="00AC001A" w:rsidRPr="00667B08" w:rsidRDefault="00AC001A" w:rsidP="00AC001A">
            <w:pPr>
              <w:keepNext/>
              <w:spacing w:after="60"/>
              <w:jc w:val="center"/>
              <w:rPr>
                <w:rFonts w:cstheme="minorHAnsi"/>
              </w:rPr>
            </w:pPr>
            <w:r w:rsidRPr="00F14794">
              <w:t>07/19/2024 23:39</w:t>
            </w:r>
          </w:p>
        </w:tc>
        <w:tc>
          <w:tcPr>
            <w:tcW w:w="0" w:type="pct"/>
            <w:vAlign w:val="top"/>
          </w:tcPr>
          <w:p w14:paraId="7C4C1924" w14:textId="355EC001" w:rsidR="00AC001A" w:rsidRPr="00667B08" w:rsidRDefault="00AC001A" w:rsidP="00AC001A">
            <w:pPr>
              <w:keepNext/>
              <w:spacing w:after="60"/>
              <w:jc w:val="center"/>
              <w:rPr>
                <w:rFonts w:cstheme="minorHAnsi"/>
              </w:rPr>
            </w:pPr>
            <w:r w:rsidRPr="00F14794">
              <w:t>07/19/2024 23:39</w:t>
            </w:r>
          </w:p>
        </w:tc>
      </w:tr>
      <w:tr w:rsidR="00AC001A" w:rsidRPr="00667B08" w14:paraId="6C1B138B" w14:textId="77777777" w:rsidTr="00BF75A1">
        <w:trPr>
          <w:trHeight w:val="329"/>
        </w:trPr>
        <w:tc>
          <w:tcPr>
            <w:tcW w:w="0" w:type="pct"/>
            <w:vAlign w:val="top"/>
          </w:tcPr>
          <w:p w14:paraId="3E49288B" w14:textId="0EF8B232" w:rsidR="00AC001A" w:rsidRPr="00667B08" w:rsidRDefault="00AC001A" w:rsidP="00AC001A">
            <w:pPr>
              <w:keepNext/>
              <w:spacing w:after="60"/>
              <w:jc w:val="center"/>
              <w:rPr>
                <w:rFonts w:cstheme="minorHAnsi"/>
              </w:rPr>
            </w:pPr>
            <w:r w:rsidRPr="00F14794">
              <w:t>2023</w:t>
            </w:r>
          </w:p>
        </w:tc>
        <w:tc>
          <w:tcPr>
            <w:tcW w:w="0" w:type="pct"/>
            <w:vAlign w:val="top"/>
          </w:tcPr>
          <w:p w14:paraId="17A530CB" w14:textId="75D8D4BE" w:rsidR="00AC001A" w:rsidRPr="00667B08" w:rsidRDefault="00AC001A" w:rsidP="00AC001A">
            <w:pPr>
              <w:keepNext/>
              <w:spacing w:after="60"/>
              <w:jc w:val="center"/>
              <w:rPr>
                <w:rFonts w:cstheme="minorHAnsi"/>
              </w:rPr>
            </w:pPr>
            <w:r w:rsidRPr="00F14794">
              <w:t>USFWS</w:t>
            </w:r>
          </w:p>
        </w:tc>
        <w:tc>
          <w:tcPr>
            <w:tcW w:w="0" w:type="pct"/>
            <w:vAlign w:val="top"/>
          </w:tcPr>
          <w:p w14:paraId="374D9C7C" w14:textId="1A668027" w:rsidR="00AC001A" w:rsidRPr="00667B08" w:rsidRDefault="00AC001A" w:rsidP="00AC001A">
            <w:pPr>
              <w:keepNext/>
              <w:spacing w:after="60"/>
              <w:jc w:val="center"/>
              <w:rPr>
                <w:rFonts w:cstheme="minorHAnsi"/>
              </w:rPr>
            </w:pPr>
            <w:r w:rsidRPr="00F14794">
              <w:t>3DD.003D4811C8</w:t>
            </w:r>
          </w:p>
        </w:tc>
        <w:tc>
          <w:tcPr>
            <w:tcW w:w="0" w:type="pct"/>
            <w:vAlign w:val="top"/>
          </w:tcPr>
          <w:p w14:paraId="3779187D" w14:textId="694F06D9" w:rsidR="00AC001A" w:rsidRPr="00667B08" w:rsidRDefault="00AC001A" w:rsidP="00AC001A">
            <w:pPr>
              <w:keepNext/>
              <w:spacing w:after="60"/>
              <w:jc w:val="center"/>
              <w:rPr>
                <w:rFonts w:cstheme="minorHAnsi"/>
              </w:rPr>
            </w:pPr>
            <w:r w:rsidRPr="00F14794">
              <w:t>NF Tieton</w:t>
            </w:r>
          </w:p>
        </w:tc>
        <w:tc>
          <w:tcPr>
            <w:tcW w:w="0" w:type="pct"/>
            <w:vAlign w:val="top"/>
          </w:tcPr>
          <w:p w14:paraId="3BAD4C47" w14:textId="17C692E5" w:rsidR="00AC001A" w:rsidRPr="00667B08" w:rsidRDefault="00AC001A" w:rsidP="00AC001A">
            <w:pPr>
              <w:keepNext/>
              <w:spacing w:after="60"/>
              <w:jc w:val="center"/>
              <w:rPr>
                <w:rFonts w:cstheme="minorHAnsi"/>
              </w:rPr>
            </w:pPr>
            <w:r w:rsidRPr="00F14794">
              <w:t>07/29/2024 00:06</w:t>
            </w:r>
          </w:p>
        </w:tc>
        <w:tc>
          <w:tcPr>
            <w:tcW w:w="0" w:type="pct"/>
            <w:vAlign w:val="top"/>
          </w:tcPr>
          <w:p w14:paraId="0254039B" w14:textId="37FE096C" w:rsidR="00AC001A" w:rsidRPr="00667B08" w:rsidRDefault="00AC001A" w:rsidP="00AC001A">
            <w:pPr>
              <w:keepNext/>
              <w:spacing w:after="60"/>
              <w:jc w:val="center"/>
              <w:rPr>
                <w:rFonts w:cstheme="minorHAnsi"/>
              </w:rPr>
            </w:pPr>
            <w:r w:rsidRPr="00F14794">
              <w:t>09/06/2024 23:20</w:t>
            </w:r>
          </w:p>
        </w:tc>
      </w:tr>
      <w:tr w:rsidR="00AC001A" w:rsidRPr="00667B08" w14:paraId="5709A729" w14:textId="77777777" w:rsidTr="00BF75A1">
        <w:trPr>
          <w:trHeight w:val="329"/>
        </w:trPr>
        <w:tc>
          <w:tcPr>
            <w:tcW w:w="0" w:type="pct"/>
            <w:vAlign w:val="top"/>
          </w:tcPr>
          <w:p w14:paraId="281D30C9" w14:textId="27BC50D9" w:rsidR="00AC001A" w:rsidRPr="00667B08" w:rsidRDefault="00AC001A" w:rsidP="00AC001A">
            <w:pPr>
              <w:keepNext/>
              <w:spacing w:after="60"/>
              <w:jc w:val="center"/>
              <w:rPr>
                <w:rFonts w:cstheme="minorHAnsi"/>
              </w:rPr>
            </w:pPr>
            <w:r w:rsidRPr="00F14794">
              <w:t>2023</w:t>
            </w:r>
          </w:p>
        </w:tc>
        <w:tc>
          <w:tcPr>
            <w:tcW w:w="0" w:type="pct"/>
            <w:vAlign w:val="top"/>
          </w:tcPr>
          <w:p w14:paraId="02E55E86" w14:textId="7E765BC9" w:rsidR="00AC001A" w:rsidRPr="00667B08" w:rsidRDefault="00AC001A" w:rsidP="00AC001A">
            <w:pPr>
              <w:keepNext/>
              <w:spacing w:after="60"/>
              <w:jc w:val="center"/>
              <w:rPr>
                <w:rFonts w:cstheme="minorHAnsi"/>
              </w:rPr>
            </w:pPr>
            <w:r w:rsidRPr="00F14794">
              <w:t>USFWS</w:t>
            </w:r>
          </w:p>
        </w:tc>
        <w:tc>
          <w:tcPr>
            <w:tcW w:w="0" w:type="pct"/>
            <w:vAlign w:val="top"/>
          </w:tcPr>
          <w:p w14:paraId="3467EEF1" w14:textId="1DAC2EC0" w:rsidR="00AC001A" w:rsidRPr="00667B08" w:rsidRDefault="00AC001A" w:rsidP="00AC001A">
            <w:pPr>
              <w:keepNext/>
              <w:spacing w:after="60"/>
              <w:jc w:val="center"/>
              <w:rPr>
                <w:rFonts w:cstheme="minorHAnsi"/>
              </w:rPr>
            </w:pPr>
            <w:r w:rsidRPr="00F14794">
              <w:t>3DD.003D4811CB</w:t>
            </w:r>
          </w:p>
        </w:tc>
        <w:tc>
          <w:tcPr>
            <w:tcW w:w="0" w:type="pct"/>
            <w:vAlign w:val="top"/>
          </w:tcPr>
          <w:p w14:paraId="124674DA" w14:textId="718A319F" w:rsidR="00AC001A" w:rsidRPr="00667B08" w:rsidRDefault="00AC001A" w:rsidP="00AC001A">
            <w:pPr>
              <w:keepNext/>
              <w:spacing w:after="60"/>
              <w:jc w:val="center"/>
              <w:rPr>
                <w:rFonts w:cstheme="minorHAnsi"/>
              </w:rPr>
            </w:pPr>
            <w:r w:rsidRPr="00F14794">
              <w:t>NF Tieton</w:t>
            </w:r>
          </w:p>
        </w:tc>
        <w:tc>
          <w:tcPr>
            <w:tcW w:w="0" w:type="pct"/>
            <w:vAlign w:val="top"/>
          </w:tcPr>
          <w:p w14:paraId="33FD8123" w14:textId="5D9E919A" w:rsidR="00AC001A" w:rsidRPr="00667B08" w:rsidRDefault="00AC001A" w:rsidP="00AC001A">
            <w:pPr>
              <w:keepNext/>
              <w:spacing w:after="60"/>
              <w:jc w:val="center"/>
              <w:rPr>
                <w:rFonts w:cstheme="minorHAnsi"/>
              </w:rPr>
            </w:pPr>
            <w:r w:rsidRPr="00F14794">
              <w:t>07/10/2024 01:01</w:t>
            </w:r>
          </w:p>
        </w:tc>
        <w:tc>
          <w:tcPr>
            <w:tcW w:w="0" w:type="pct"/>
            <w:vAlign w:val="top"/>
          </w:tcPr>
          <w:p w14:paraId="1F4FE4CF" w14:textId="2744B011" w:rsidR="00AC001A" w:rsidRPr="00667B08" w:rsidRDefault="00AC001A" w:rsidP="00AC001A">
            <w:pPr>
              <w:keepNext/>
              <w:spacing w:after="60"/>
              <w:jc w:val="center"/>
              <w:rPr>
                <w:rFonts w:cstheme="minorHAnsi"/>
              </w:rPr>
            </w:pPr>
            <w:r w:rsidRPr="00F14794">
              <w:t>09/21/2024 00:29</w:t>
            </w:r>
          </w:p>
        </w:tc>
      </w:tr>
      <w:tr w:rsidR="00AC001A" w:rsidRPr="00667B08" w14:paraId="32D37F8F" w14:textId="77777777" w:rsidTr="00BF75A1">
        <w:trPr>
          <w:trHeight w:val="329"/>
        </w:trPr>
        <w:tc>
          <w:tcPr>
            <w:tcW w:w="0" w:type="pct"/>
            <w:vAlign w:val="top"/>
          </w:tcPr>
          <w:p w14:paraId="3D944176" w14:textId="11233DF7" w:rsidR="00AC001A" w:rsidRPr="00667B08" w:rsidRDefault="00AC001A" w:rsidP="00AC001A">
            <w:pPr>
              <w:keepNext/>
              <w:spacing w:after="60"/>
              <w:jc w:val="center"/>
              <w:rPr>
                <w:rFonts w:cstheme="minorHAnsi"/>
              </w:rPr>
            </w:pPr>
            <w:r w:rsidRPr="00F14794">
              <w:t>2023</w:t>
            </w:r>
          </w:p>
        </w:tc>
        <w:tc>
          <w:tcPr>
            <w:tcW w:w="0" w:type="pct"/>
            <w:vAlign w:val="top"/>
          </w:tcPr>
          <w:p w14:paraId="7BA026AD" w14:textId="100CF2A4" w:rsidR="00AC001A" w:rsidRPr="00667B08" w:rsidRDefault="00AC001A" w:rsidP="00AC001A">
            <w:pPr>
              <w:keepNext/>
              <w:spacing w:after="60"/>
              <w:jc w:val="center"/>
              <w:rPr>
                <w:rFonts w:cstheme="minorHAnsi"/>
              </w:rPr>
            </w:pPr>
            <w:r w:rsidRPr="00F14794">
              <w:t>USFWS</w:t>
            </w:r>
          </w:p>
        </w:tc>
        <w:tc>
          <w:tcPr>
            <w:tcW w:w="0" w:type="pct"/>
            <w:vAlign w:val="top"/>
          </w:tcPr>
          <w:p w14:paraId="49F8C0BF" w14:textId="5BC5431C" w:rsidR="00AC001A" w:rsidRPr="00667B08" w:rsidRDefault="00AC001A" w:rsidP="00AC001A">
            <w:pPr>
              <w:keepNext/>
              <w:spacing w:after="60"/>
              <w:jc w:val="center"/>
              <w:rPr>
                <w:rFonts w:cstheme="minorHAnsi"/>
              </w:rPr>
            </w:pPr>
            <w:r w:rsidRPr="00F14794">
              <w:t>3DD.003D4811D8</w:t>
            </w:r>
          </w:p>
        </w:tc>
        <w:tc>
          <w:tcPr>
            <w:tcW w:w="0" w:type="pct"/>
            <w:vAlign w:val="top"/>
          </w:tcPr>
          <w:p w14:paraId="670729A3" w14:textId="39AC7897" w:rsidR="00AC001A" w:rsidRPr="00667B08" w:rsidRDefault="00AC001A" w:rsidP="00AC001A">
            <w:pPr>
              <w:keepNext/>
              <w:spacing w:after="60"/>
              <w:jc w:val="center"/>
              <w:rPr>
                <w:rFonts w:cstheme="minorHAnsi"/>
              </w:rPr>
            </w:pPr>
            <w:r w:rsidRPr="00F14794">
              <w:t>NF Tieton</w:t>
            </w:r>
          </w:p>
        </w:tc>
        <w:tc>
          <w:tcPr>
            <w:tcW w:w="0" w:type="pct"/>
            <w:vAlign w:val="top"/>
          </w:tcPr>
          <w:p w14:paraId="18D552A5" w14:textId="289B1685" w:rsidR="00AC001A" w:rsidRPr="00667B08" w:rsidRDefault="00AC001A" w:rsidP="00AC001A">
            <w:pPr>
              <w:keepNext/>
              <w:spacing w:after="60"/>
              <w:jc w:val="center"/>
              <w:rPr>
                <w:rFonts w:cstheme="minorHAnsi"/>
              </w:rPr>
            </w:pPr>
            <w:r w:rsidRPr="00F14794">
              <w:t>07/06/2024 02:12</w:t>
            </w:r>
          </w:p>
        </w:tc>
        <w:tc>
          <w:tcPr>
            <w:tcW w:w="0" w:type="pct"/>
            <w:vAlign w:val="top"/>
          </w:tcPr>
          <w:p w14:paraId="4AD04428" w14:textId="60BBA1BD" w:rsidR="00AC001A" w:rsidRPr="00667B08" w:rsidRDefault="00AC001A" w:rsidP="00AC001A">
            <w:pPr>
              <w:keepNext/>
              <w:spacing w:after="60"/>
              <w:jc w:val="center"/>
              <w:rPr>
                <w:rFonts w:cstheme="minorHAnsi"/>
              </w:rPr>
            </w:pPr>
            <w:r w:rsidRPr="00F14794">
              <w:t>09/14/2024 00:20</w:t>
            </w:r>
          </w:p>
        </w:tc>
      </w:tr>
      <w:tr w:rsidR="00AC001A" w:rsidRPr="00667B08" w14:paraId="6BAEADF7" w14:textId="77777777" w:rsidTr="00BF75A1">
        <w:trPr>
          <w:trHeight w:val="329"/>
        </w:trPr>
        <w:tc>
          <w:tcPr>
            <w:tcW w:w="0" w:type="pct"/>
            <w:vAlign w:val="top"/>
          </w:tcPr>
          <w:p w14:paraId="1DE80EF6" w14:textId="1938BD0F" w:rsidR="00AC001A" w:rsidRPr="00667B08" w:rsidRDefault="00AC001A" w:rsidP="00AC001A">
            <w:pPr>
              <w:keepNext/>
              <w:spacing w:after="60"/>
              <w:jc w:val="center"/>
              <w:rPr>
                <w:rFonts w:cstheme="minorHAnsi"/>
              </w:rPr>
            </w:pPr>
            <w:r w:rsidRPr="00F14794">
              <w:t>2023</w:t>
            </w:r>
          </w:p>
        </w:tc>
        <w:tc>
          <w:tcPr>
            <w:tcW w:w="0" w:type="pct"/>
            <w:vAlign w:val="top"/>
          </w:tcPr>
          <w:p w14:paraId="6A92A471" w14:textId="30B9A36B" w:rsidR="00AC001A" w:rsidRPr="00667B08" w:rsidRDefault="00AC001A" w:rsidP="00AC001A">
            <w:pPr>
              <w:keepNext/>
              <w:spacing w:after="60"/>
              <w:jc w:val="center"/>
              <w:rPr>
                <w:rFonts w:cstheme="minorHAnsi"/>
              </w:rPr>
            </w:pPr>
            <w:r w:rsidRPr="00F14794">
              <w:t>USFWS</w:t>
            </w:r>
          </w:p>
        </w:tc>
        <w:tc>
          <w:tcPr>
            <w:tcW w:w="0" w:type="pct"/>
            <w:vAlign w:val="top"/>
          </w:tcPr>
          <w:p w14:paraId="16BB8248" w14:textId="5CBF17D6" w:rsidR="00AC001A" w:rsidRPr="00667B08" w:rsidRDefault="00AC001A" w:rsidP="00AC001A">
            <w:pPr>
              <w:keepNext/>
              <w:spacing w:after="60"/>
              <w:jc w:val="center"/>
              <w:rPr>
                <w:rFonts w:cstheme="minorHAnsi"/>
              </w:rPr>
            </w:pPr>
            <w:r w:rsidRPr="00F14794">
              <w:t>3DD.003D4811E0</w:t>
            </w:r>
          </w:p>
        </w:tc>
        <w:tc>
          <w:tcPr>
            <w:tcW w:w="0" w:type="pct"/>
            <w:vAlign w:val="top"/>
          </w:tcPr>
          <w:p w14:paraId="3281C7F8" w14:textId="2A025006" w:rsidR="00AC001A" w:rsidRPr="00667B08" w:rsidRDefault="00AC001A" w:rsidP="00AC001A">
            <w:pPr>
              <w:keepNext/>
              <w:spacing w:after="60"/>
              <w:jc w:val="center"/>
              <w:rPr>
                <w:rFonts w:cstheme="minorHAnsi"/>
              </w:rPr>
            </w:pPr>
            <w:r w:rsidRPr="00F14794">
              <w:t>NF Tieton</w:t>
            </w:r>
          </w:p>
        </w:tc>
        <w:tc>
          <w:tcPr>
            <w:tcW w:w="0" w:type="pct"/>
            <w:vAlign w:val="top"/>
          </w:tcPr>
          <w:p w14:paraId="37E13755" w14:textId="35C4C382" w:rsidR="00AC001A" w:rsidRPr="00667B08" w:rsidRDefault="00AC001A" w:rsidP="00AC001A">
            <w:pPr>
              <w:keepNext/>
              <w:spacing w:after="60"/>
              <w:jc w:val="center"/>
              <w:rPr>
                <w:rFonts w:cstheme="minorHAnsi"/>
              </w:rPr>
            </w:pPr>
            <w:r w:rsidRPr="00F14794">
              <w:t>06/23/2024 01:53</w:t>
            </w:r>
          </w:p>
        </w:tc>
        <w:tc>
          <w:tcPr>
            <w:tcW w:w="0" w:type="pct"/>
            <w:vAlign w:val="top"/>
          </w:tcPr>
          <w:p w14:paraId="5614813C" w14:textId="588D1716" w:rsidR="00AC001A" w:rsidRPr="00667B08" w:rsidRDefault="00AC001A" w:rsidP="00AC001A">
            <w:pPr>
              <w:keepNext/>
              <w:spacing w:after="60"/>
              <w:jc w:val="center"/>
              <w:rPr>
                <w:rFonts w:cstheme="minorHAnsi"/>
              </w:rPr>
            </w:pPr>
            <w:r w:rsidRPr="00F14794">
              <w:t>09/21/2024 05:21</w:t>
            </w:r>
          </w:p>
        </w:tc>
      </w:tr>
      <w:tr w:rsidR="00AC001A" w:rsidRPr="00667B08" w14:paraId="4E349502" w14:textId="77777777" w:rsidTr="00BF75A1">
        <w:trPr>
          <w:trHeight w:val="329"/>
        </w:trPr>
        <w:tc>
          <w:tcPr>
            <w:tcW w:w="0" w:type="pct"/>
            <w:vAlign w:val="top"/>
          </w:tcPr>
          <w:p w14:paraId="724B7F9C" w14:textId="2EDFE1D6" w:rsidR="00AC001A" w:rsidRPr="00667B08" w:rsidRDefault="00AC001A" w:rsidP="00AC001A">
            <w:pPr>
              <w:keepNext/>
              <w:spacing w:after="60"/>
              <w:jc w:val="center"/>
              <w:rPr>
                <w:rFonts w:cstheme="minorHAnsi"/>
              </w:rPr>
            </w:pPr>
            <w:r w:rsidRPr="00F14794">
              <w:t>2023</w:t>
            </w:r>
          </w:p>
        </w:tc>
        <w:tc>
          <w:tcPr>
            <w:tcW w:w="0" w:type="pct"/>
            <w:vAlign w:val="top"/>
          </w:tcPr>
          <w:p w14:paraId="556B6B99" w14:textId="1B049043" w:rsidR="00AC001A" w:rsidRPr="00667B08" w:rsidRDefault="00AC001A" w:rsidP="00AC001A">
            <w:pPr>
              <w:keepNext/>
              <w:spacing w:after="60"/>
              <w:jc w:val="center"/>
              <w:rPr>
                <w:rFonts w:cstheme="minorHAnsi"/>
              </w:rPr>
            </w:pPr>
            <w:r w:rsidRPr="00F14794">
              <w:t>USFWS</w:t>
            </w:r>
          </w:p>
        </w:tc>
        <w:tc>
          <w:tcPr>
            <w:tcW w:w="0" w:type="pct"/>
            <w:vAlign w:val="top"/>
          </w:tcPr>
          <w:p w14:paraId="150BA407" w14:textId="578CFAA8" w:rsidR="00AC001A" w:rsidRPr="00667B08" w:rsidRDefault="00AC001A" w:rsidP="00AC001A">
            <w:pPr>
              <w:keepNext/>
              <w:spacing w:after="60"/>
              <w:jc w:val="center"/>
              <w:rPr>
                <w:rFonts w:cstheme="minorHAnsi"/>
              </w:rPr>
            </w:pPr>
            <w:r w:rsidRPr="00F14794">
              <w:t>3DD.003D4811E7</w:t>
            </w:r>
          </w:p>
        </w:tc>
        <w:tc>
          <w:tcPr>
            <w:tcW w:w="0" w:type="pct"/>
            <w:vAlign w:val="top"/>
          </w:tcPr>
          <w:p w14:paraId="7AA0530B" w14:textId="774F7BB8" w:rsidR="00AC001A" w:rsidRPr="00667B08" w:rsidRDefault="00AC001A" w:rsidP="00AC001A">
            <w:pPr>
              <w:keepNext/>
              <w:spacing w:after="60"/>
              <w:jc w:val="center"/>
              <w:rPr>
                <w:rFonts w:cstheme="minorHAnsi"/>
              </w:rPr>
            </w:pPr>
            <w:r w:rsidRPr="00F14794">
              <w:t>NF Tieton</w:t>
            </w:r>
          </w:p>
        </w:tc>
        <w:tc>
          <w:tcPr>
            <w:tcW w:w="0" w:type="pct"/>
            <w:vAlign w:val="top"/>
          </w:tcPr>
          <w:p w14:paraId="739EB72B" w14:textId="204D273E" w:rsidR="00AC001A" w:rsidRPr="00667B08" w:rsidRDefault="00AC001A" w:rsidP="00AC001A">
            <w:pPr>
              <w:keepNext/>
              <w:spacing w:after="60"/>
              <w:jc w:val="center"/>
              <w:rPr>
                <w:rFonts w:cstheme="minorHAnsi"/>
              </w:rPr>
            </w:pPr>
            <w:r w:rsidRPr="00F14794">
              <w:t>07/07/2024 22:55</w:t>
            </w:r>
          </w:p>
        </w:tc>
        <w:tc>
          <w:tcPr>
            <w:tcW w:w="0" w:type="pct"/>
            <w:vAlign w:val="top"/>
          </w:tcPr>
          <w:p w14:paraId="2AE5D54C" w14:textId="22B7C42E" w:rsidR="00AC001A" w:rsidRPr="00667B08" w:rsidRDefault="00AC001A" w:rsidP="00AC001A">
            <w:pPr>
              <w:keepNext/>
              <w:spacing w:after="60"/>
              <w:jc w:val="center"/>
              <w:rPr>
                <w:rFonts w:cstheme="minorHAnsi"/>
              </w:rPr>
            </w:pPr>
            <w:r w:rsidRPr="00F14794">
              <w:t>07/07/2024 22:55</w:t>
            </w:r>
          </w:p>
        </w:tc>
      </w:tr>
      <w:tr w:rsidR="00AC001A" w:rsidRPr="00667B08" w14:paraId="33EF8D88" w14:textId="77777777" w:rsidTr="00BF75A1">
        <w:trPr>
          <w:trHeight w:val="329"/>
        </w:trPr>
        <w:tc>
          <w:tcPr>
            <w:tcW w:w="0" w:type="pct"/>
            <w:vAlign w:val="top"/>
          </w:tcPr>
          <w:p w14:paraId="524543BE" w14:textId="0759D599" w:rsidR="00AC001A" w:rsidRPr="00667B08" w:rsidRDefault="00AC001A" w:rsidP="00AC001A">
            <w:pPr>
              <w:keepNext/>
              <w:spacing w:after="60"/>
              <w:jc w:val="center"/>
              <w:rPr>
                <w:rFonts w:cstheme="minorHAnsi"/>
              </w:rPr>
            </w:pPr>
            <w:r w:rsidRPr="00F14794">
              <w:t>2023</w:t>
            </w:r>
          </w:p>
        </w:tc>
        <w:tc>
          <w:tcPr>
            <w:tcW w:w="0" w:type="pct"/>
            <w:vAlign w:val="top"/>
          </w:tcPr>
          <w:p w14:paraId="4644BDF1" w14:textId="469B297F" w:rsidR="00AC001A" w:rsidRPr="00667B08" w:rsidRDefault="00AC001A" w:rsidP="00AC001A">
            <w:pPr>
              <w:keepNext/>
              <w:spacing w:after="60"/>
              <w:jc w:val="center"/>
              <w:rPr>
                <w:rFonts w:cstheme="minorHAnsi"/>
              </w:rPr>
            </w:pPr>
            <w:r w:rsidRPr="00F14794">
              <w:t>USFWS</w:t>
            </w:r>
          </w:p>
        </w:tc>
        <w:tc>
          <w:tcPr>
            <w:tcW w:w="0" w:type="pct"/>
            <w:vAlign w:val="top"/>
          </w:tcPr>
          <w:p w14:paraId="5637B24C" w14:textId="459B729D" w:rsidR="00AC001A" w:rsidRPr="00667B08" w:rsidRDefault="00AC001A" w:rsidP="00AC001A">
            <w:pPr>
              <w:keepNext/>
              <w:spacing w:after="60"/>
              <w:jc w:val="center"/>
              <w:rPr>
                <w:rFonts w:cstheme="minorHAnsi"/>
              </w:rPr>
            </w:pPr>
            <w:r w:rsidRPr="00F14794">
              <w:t>3DD.003D4811F1</w:t>
            </w:r>
          </w:p>
        </w:tc>
        <w:tc>
          <w:tcPr>
            <w:tcW w:w="0" w:type="pct"/>
            <w:vAlign w:val="top"/>
          </w:tcPr>
          <w:p w14:paraId="31BFEF18" w14:textId="5482D491" w:rsidR="00AC001A" w:rsidRPr="00667B08" w:rsidRDefault="00AC001A" w:rsidP="00AC001A">
            <w:pPr>
              <w:keepNext/>
              <w:spacing w:after="60"/>
              <w:jc w:val="center"/>
              <w:rPr>
                <w:rFonts w:cstheme="minorHAnsi"/>
              </w:rPr>
            </w:pPr>
            <w:r w:rsidRPr="00F14794">
              <w:t>NF Tieton</w:t>
            </w:r>
          </w:p>
        </w:tc>
        <w:tc>
          <w:tcPr>
            <w:tcW w:w="0" w:type="pct"/>
            <w:vAlign w:val="top"/>
          </w:tcPr>
          <w:p w14:paraId="2B442B42" w14:textId="35385963" w:rsidR="00AC001A" w:rsidRPr="00667B08" w:rsidRDefault="00AC001A" w:rsidP="00AC001A">
            <w:pPr>
              <w:keepNext/>
              <w:spacing w:after="60"/>
              <w:jc w:val="center"/>
              <w:rPr>
                <w:rFonts w:cstheme="minorHAnsi"/>
              </w:rPr>
            </w:pPr>
            <w:r w:rsidRPr="00F14794">
              <w:t>08/13/2024 00:03</w:t>
            </w:r>
          </w:p>
        </w:tc>
        <w:tc>
          <w:tcPr>
            <w:tcW w:w="0" w:type="pct"/>
            <w:vAlign w:val="top"/>
          </w:tcPr>
          <w:p w14:paraId="713C5E03" w14:textId="56E58A03" w:rsidR="00AC001A" w:rsidRPr="00667B08" w:rsidRDefault="00AC001A" w:rsidP="00AC001A">
            <w:pPr>
              <w:keepNext/>
              <w:spacing w:after="60"/>
              <w:jc w:val="center"/>
              <w:rPr>
                <w:rFonts w:cstheme="minorHAnsi"/>
              </w:rPr>
            </w:pPr>
            <w:r w:rsidRPr="00F14794">
              <w:t>09/19/2024 21:58</w:t>
            </w:r>
          </w:p>
        </w:tc>
      </w:tr>
      <w:tr w:rsidR="00AC001A" w:rsidRPr="00667B08" w14:paraId="22F258F1" w14:textId="77777777" w:rsidTr="00BF75A1">
        <w:trPr>
          <w:trHeight w:val="329"/>
        </w:trPr>
        <w:tc>
          <w:tcPr>
            <w:tcW w:w="0" w:type="pct"/>
            <w:vAlign w:val="top"/>
          </w:tcPr>
          <w:p w14:paraId="08155860" w14:textId="103768D3" w:rsidR="00AC001A" w:rsidRPr="00667B08" w:rsidRDefault="00AC001A" w:rsidP="00AC001A">
            <w:pPr>
              <w:keepNext/>
              <w:spacing w:after="60"/>
              <w:jc w:val="center"/>
              <w:rPr>
                <w:rFonts w:cstheme="minorHAnsi"/>
              </w:rPr>
            </w:pPr>
            <w:r w:rsidRPr="00F14794">
              <w:t>2023</w:t>
            </w:r>
          </w:p>
        </w:tc>
        <w:tc>
          <w:tcPr>
            <w:tcW w:w="0" w:type="pct"/>
            <w:vAlign w:val="top"/>
          </w:tcPr>
          <w:p w14:paraId="35EC16AB" w14:textId="4B15E4D9" w:rsidR="00AC001A" w:rsidRPr="00667B08" w:rsidRDefault="00AC001A" w:rsidP="00AC001A">
            <w:pPr>
              <w:keepNext/>
              <w:spacing w:after="60"/>
              <w:jc w:val="center"/>
              <w:rPr>
                <w:rFonts w:cstheme="minorHAnsi"/>
              </w:rPr>
            </w:pPr>
            <w:r w:rsidRPr="00F14794">
              <w:t>USFWS</w:t>
            </w:r>
          </w:p>
        </w:tc>
        <w:tc>
          <w:tcPr>
            <w:tcW w:w="0" w:type="pct"/>
            <w:vAlign w:val="top"/>
          </w:tcPr>
          <w:p w14:paraId="3D2E7603" w14:textId="703C409A" w:rsidR="00AC001A" w:rsidRPr="00667B08" w:rsidRDefault="00AC001A" w:rsidP="00AC001A">
            <w:pPr>
              <w:keepNext/>
              <w:spacing w:after="60"/>
              <w:jc w:val="center"/>
              <w:rPr>
                <w:rFonts w:cstheme="minorHAnsi"/>
              </w:rPr>
            </w:pPr>
            <w:r w:rsidRPr="00F14794">
              <w:t>3DD.003D4811F3</w:t>
            </w:r>
          </w:p>
        </w:tc>
        <w:tc>
          <w:tcPr>
            <w:tcW w:w="0" w:type="pct"/>
            <w:vAlign w:val="top"/>
          </w:tcPr>
          <w:p w14:paraId="3A722D67" w14:textId="2AF95B78" w:rsidR="00AC001A" w:rsidRPr="00667B08" w:rsidRDefault="00AC001A" w:rsidP="00AC001A">
            <w:pPr>
              <w:keepNext/>
              <w:spacing w:after="60"/>
              <w:jc w:val="center"/>
              <w:rPr>
                <w:rFonts w:cstheme="minorHAnsi"/>
              </w:rPr>
            </w:pPr>
            <w:r w:rsidRPr="00F14794">
              <w:t>NF Tieton</w:t>
            </w:r>
          </w:p>
        </w:tc>
        <w:tc>
          <w:tcPr>
            <w:tcW w:w="0" w:type="pct"/>
            <w:vAlign w:val="top"/>
          </w:tcPr>
          <w:p w14:paraId="494499DD" w14:textId="423FBB02" w:rsidR="00AC001A" w:rsidRPr="00667B08" w:rsidRDefault="00AC001A" w:rsidP="00AC001A">
            <w:pPr>
              <w:keepNext/>
              <w:spacing w:after="60"/>
              <w:jc w:val="center"/>
              <w:rPr>
                <w:rFonts w:cstheme="minorHAnsi"/>
              </w:rPr>
            </w:pPr>
            <w:r w:rsidRPr="00F14794">
              <w:t>07/29/2024 23:45</w:t>
            </w:r>
          </w:p>
        </w:tc>
        <w:tc>
          <w:tcPr>
            <w:tcW w:w="0" w:type="pct"/>
            <w:vAlign w:val="top"/>
          </w:tcPr>
          <w:p w14:paraId="67CF9E21" w14:textId="77615BF5" w:rsidR="00AC001A" w:rsidRPr="00667B08" w:rsidRDefault="00AC001A" w:rsidP="00AC001A">
            <w:pPr>
              <w:keepNext/>
              <w:spacing w:after="60"/>
              <w:jc w:val="center"/>
              <w:rPr>
                <w:rFonts w:cstheme="minorHAnsi"/>
              </w:rPr>
            </w:pPr>
            <w:r w:rsidRPr="00F14794">
              <w:t>07/29/2024 23:45</w:t>
            </w:r>
          </w:p>
        </w:tc>
      </w:tr>
      <w:tr w:rsidR="00AC001A" w:rsidRPr="00667B08" w14:paraId="4F6BB38C" w14:textId="77777777" w:rsidTr="00BF75A1">
        <w:trPr>
          <w:trHeight w:val="329"/>
        </w:trPr>
        <w:tc>
          <w:tcPr>
            <w:tcW w:w="0" w:type="pct"/>
            <w:vAlign w:val="top"/>
          </w:tcPr>
          <w:p w14:paraId="464AE02E" w14:textId="5EA88885" w:rsidR="00AC001A" w:rsidRPr="00667B08" w:rsidRDefault="00AC001A" w:rsidP="00AC001A">
            <w:pPr>
              <w:keepNext/>
              <w:spacing w:after="60"/>
              <w:jc w:val="center"/>
              <w:rPr>
                <w:rFonts w:cstheme="minorHAnsi"/>
              </w:rPr>
            </w:pPr>
            <w:r w:rsidRPr="00F14794">
              <w:t>2023</w:t>
            </w:r>
          </w:p>
        </w:tc>
        <w:tc>
          <w:tcPr>
            <w:tcW w:w="0" w:type="pct"/>
            <w:vAlign w:val="top"/>
          </w:tcPr>
          <w:p w14:paraId="41871B41" w14:textId="0A71BFB0" w:rsidR="00AC001A" w:rsidRPr="00667B08" w:rsidRDefault="00AC001A" w:rsidP="00AC001A">
            <w:pPr>
              <w:keepNext/>
              <w:spacing w:after="60"/>
              <w:jc w:val="center"/>
              <w:rPr>
                <w:rFonts w:cstheme="minorHAnsi"/>
              </w:rPr>
            </w:pPr>
            <w:r w:rsidRPr="00F14794">
              <w:t>USFWS</w:t>
            </w:r>
          </w:p>
        </w:tc>
        <w:tc>
          <w:tcPr>
            <w:tcW w:w="0" w:type="pct"/>
            <w:vAlign w:val="top"/>
          </w:tcPr>
          <w:p w14:paraId="772D5E95" w14:textId="76A8C42F" w:rsidR="00AC001A" w:rsidRPr="00667B08" w:rsidRDefault="00AC001A" w:rsidP="00AC001A">
            <w:pPr>
              <w:keepNext/>
              <w:spacing w:after="60"/>
              <w:jc w:val="center"/>
              <w:rPr>
                <w:rFonts w:cstheme="minorHAnsi"/>
              </w:rPr>
            </w:pPr>
            <w:r w:rsidRPr="00F14794">
              <w:t>3DD.003D4811F4</w:t>
            </w:r>
          </w:p>
        </w:tc>
        <w:tc>
          <w:tcPr>
            <w:tcW w:w="0" w:type="pct"/>
            <w:vAlign w:val="top"/>
          </w:tcPr>
          <w:p w14:paraId="22926F65" w14:textId="6818110E" w:rsidR="00AC001A" w:rsidRPr="00667B08" w:rsidRDefault="00AC001A" w:rsidP="00AC001A">
            <w:pPr>
              <w:keepNext/>
              <w:spacing w:after="60"/>
              <w:jc w:val="center"/>
              <w:rPr>
                <w:rFonts w:cstheme="minorHAnsi"/>
              </w:rPr>
            </w:pPr>
            <w:r w:rsidRPr="00F14794">
              <w:t>NF Tieton</w:t>
            </w:r>
          </w:p>
        </w:tc>
        <w:tc>
          <w:tcPr>
            <w:tcW w:w="0" w:type="pct"/>
            <w:vAlign w:val="top"/>
          </w:tcPr>
          <w:p w14:paraId="66C83381" w14:textId="59BF8D72" w:rsidR="00AC001A" w:rsidRPr="00667B08" w:rsidRDefault="00AC001A" w:rsidP="00AC001A">
            <w:pPr>
              <w:keepNext/>
              <w:spacing w:after="60"/>
              <w:jc w:val="center"/>
              <w:rPr>
                <w:rFonts w:cstheme="minorHAnsi"/>
              </w:rPr>
            </w:pPr>
            <w:r w:rsidRPr="00F14794">
              <w:t>07/19/2024 23:31</w:t>
            </w:r>
          </w:p>
        </w:tc>
        <w:tc>
          <w:tcPr>
            <w:tcW w:w="0" w:type="pct"/>
            <w:vAlign w:val="top"/>
          </w:tcPr>
          <w:p w14:paraId="296CD673" w14:textId="7BF4D706" w:rsidR="00AC001A" w:rsidRPr="00667B08" w:rsidRDefault="00AC001A" w:rsidP="00AC001A">
            <w:pPr>
              <w:keepNext/>
              <w:spacing w:after="60"/>
              <w:jc w:val="center"/>
              <w:rPr>
                <w:rFonts w:cstheme="minorHAnsi"/>
              </w:rPr>
            </w:pPr>
            <w:r w:rsidRPr="00F14794">
              <w:t>10/02/2024 06:15</w:t>
            </w:r>
          </w:p>
        </w:tc>
      </w:tr>
      <w:tr w:rsidR="00AC001A" w:rsidRPr="00667B08" w14:paraId="498207A6" w14:textId="77777777" w:rsidTr="00BF75A1">
        <w:trPr>
          <w:trHeight w:val="329"/>
        </w:trPr>
        <w:tc>
          <w:tcPr>
            <w:tcW w:w="0" w:type="pct"/>
            <w:vAlign w:val="top"/>
          </w:tcPr>
          <w:p w14:paraId="71D3DD6B" w14:textId="7CF66D59" w:rsidR="00AC001A" w:rsidRPr="00667B08" w:rsidRDefault="00AC001A" w:rsidP="00AC001A">
            <w:pPr>
              <w:keepNext/>
              <w:spacing w:after="60"/>
              <w:jc w:val="center"/>
              <w:rPr>
                <w:rFonts w:cstheme="minorHAnsi"/>
              </w:rPr>
            </w:pPr>
            <w:r w:rsidRPr="00F14794">
              <w:t>2023</w:t>
            </w:r>
          </w:p>
        </w:tc>
        <w:tc>
          <w:tcPr>
            <w:tcW w:w="0" w:type="pct"/>
            <w:vAlign w:val="top"/>
          </w:tcPr>
          <w:p w14:paraId="67E250B9" w14:textId="394EC4D5" w:rsidR="00AC001A" w:rsidRPr="00667B08" w:rsidRDefault="00AC001A" w:rsidP="00AC001A">
            <w:pPr>
              <w:keepNext/>
              <w:spacing w:after="60"/>
              <w:jc w:val="center"/>
              <w:rPr>
                <w:rFonts w:cstheme="minorHAnsi"/>
              </w:rPr>
            </w:pPr>
            <w:r w:rsidRPr="00F14794">
              <w:t>USFWS</w:t>
            </w:r>
          </w:p>
        </w:tc>
        <w:tc>
          <w:tcPr>
            <w:tcW w:w="0" w:type="pct"/>
            <w:vAlign w:val="top"/>
          </w:tcPr>
          <w:p w14:paraId="703FB6F9" w14:textId="7D7C750B" w:rsidR="00AC001A" w:rsidRPr="00667B08" w:rsidRDefault="00AC001A" w:rsidP="00AC001A">
            <w:pPr>
              <w:keepNext/>
              <w:spacing w:after="60"/>
              <w:jc w:val="center"/>
              <w:rPr>
                <w:rFonts w:cstheme="minorHAnsi"/>
              </w:rPr>
            </w:pPr>
            <w:r w:rsidRPr="00F14794">
              <w:t>3DD.003D4811FC</w:t>
            </w:r>
          </w:p>
        </w:tc>
        <w:tc>
          <w:tcPr>
            <w:tcW w:w="0" w:type="pct"/>
            <w:vAlign w:val="top"/>
          </w:tcPr>
          <w:p w14:paraId="575B72A1" w14:textId="4F9107CB" w:rsidR="00AC001A" w:rsidRPr="00667B08" w:rsidRDefault="00AC001A" w:rsidP="00AC001A">
            <w:pPr>
              <w:keepNext/>
              <w:spacing w:after="60"/>
              <w:jc w:val="center"/>
              <w:rPr>
                <w:rFonts w:cstheme="minorHAnsi"/>
              </w:rPr>
            </w:pPr>
            <w:r w:rsidRPr="00F14794">
              <w:t>NF Tieton</w:t>
            </w:r>
          </w:p>
        </w:tc>
        <w:tc>
          <w:tcPr>
            <w:tcW w:w="0" w:type="pct"/>
            <w:vAlign w:val="top"/>
          </w:tcPr>
          <w:p w14:paraId="6A497436" w14:textId="2CD1DD42" w:rsidR="00AC001A" w:rsidRPr="00667B08" w:rsidRDefault="00AC001A" w:rsidP="00AC001A">
            <w:pPr>
              <w:keepNext/>
              <w:spacing w:after="60"/>
              <w:jc w:val="center"/>
              <w:rPr>
                <w:rFonts w:cstheme="minorHAnsi"/>
              </w:rPr>
            </w:pPr>
            <w:r w:rsidRPr="00F14794">
              <w:t>07/10/2024 21:52</w:t>
            </w:r>
          </w:p>
        </w:tc>
        <w:tc>
          <w:tcPr>
            <w:tcW w:w="0" w:type="pct"/>
            <w:vAlign w:val="top"/>
          </w:tcPr>
          <w:p w14:paraId="1EFC20C6" w14:textId="527B5EFD" w:rsidR="00AC001A" w:rsidRPr="00667B08" w:rsidRDefault="00AC001A" w:rsidP="00AC001A">
            <w:pPr>
              <w:keepNext/>
              <w:spacing w:after="60"/>
              <w:jc w:val="center"/>
              <w:rPr>
                <w:rFonts w:cstheme="minorHAnsi"/>
              </w:rPr>
            </w:pPr>
            <w:r w:rsidRPr="00F14794">
              <w:t>07/10/2024 21:52</w:t>
            </w:r>
          </w:p>
        </w:tc>
      </w:tr>
      <w:tr w:rsidR="00AC001A" w:rsidRPr="00667B08" w14:paraId="22C026F6" w14:textId="77777777" w:rsidTr="00BF75A1">
        <w:trPr>
          <w:trHeight w:val="329"/>
        </w:trPr>
        <w:tc>
          <w:tcPr>
            <w:tcW w:w="0" w:type="pct"/>
            <w:vAlign w:val="top"/>
          </w:tcPr>
          <w:p w14:paraId="1C6C3C3B" w14:textId="02CBAE84" w:rsidR="00AC001A" w:rsidRPr="00667B08" w:rsidRDefault="00AC001A" w:rsidP="00AC001A">
            <w:pPr>
              <w:keepNext/>
              <w:spacing w:after="60"/>
              <w:jc w:val="center"/>
              <w:rPr>
                <w:rFonts w:cstheme="minorHAnsi"/>
              </w:rPr>
            </w:pPr>
            <w:r w:rsidRPr="00F14794">
              <w:t>2023</w:t>
            </w:r>
          </w:p>
        </w:tc>
        <w:tc>
          <w:tcPr>
            <w:tcW w:w="0" w:type="pct"/>
            <w:vAlign w:val="top"/>
          </w:tcPr>
          <w:p w14:paraId="7F4F5D80" w14:textId="2AB60456" w:rsidR="00AC001A" w:rsidRPr="00667B08" w:rsidRDefault="00AC001A" w:rsidP="00AC001A">
            <w:pPr>
              <w:keepNext/>
              <w:spacing w:after="60"/>
              <w:jc w:val="center"/>
              <w:rPr>
                <w:rFonts w:cstheme="minorHAnsi"/>
              </w:rPr>
            </w:pPr>
            <w:r w:rsidRPr="00F14794">
              <w:t>USFWS</w:t>
            </w:r>
          </w:p>
        </w:tc>
        <w:tc>
          <w:tcPr>
            <w:tcW w:w="0" w:type="pct"/>
            <w:vAlign w:val="top"/>
          </w:tcPr>
          <w:p w14:paraId="22C2EEF0" w14:textId="29499BD7" w:rsidR="00AC001A" w:rsidRPr="00667B08" w:rsidRDefault="00AC001A" w:rsidP="00AC001A">
            <w:pPr>
              <w:keepNext/>
              <w:spacing w:after="60"/>
              <w:jc w:val="center"/>
              <w:rPr>
                <w:rFonts w:cstheme="minorHAnsi"/>
              </w:rPr>
            </w:pPr>
            <w:r w:rsidRPr="00F14794">
              <w:t>3DD.003D481200</w:t>
            </w:r>
          </w:p>
        </w:tc>
        <w:tc>
          <w:tcPr>
            <w:tcW w:w="0" w:type="pct"/>
            <w:vAlign w:val="top"/>
          </w:tcPr>
          <w:p w14:paraId="2B553558" w14:textId="0FA9941C" w:rsidR="00AC001A" w:rsidRPr="00667B08" w:rsidRDefault="00AC001A" w:rsidP="00AC001A">
            <w:pPr>
              <w:keepNext/>
              <w:spacing w:after="60"/>
              <w:jc w:val="center"/>
              <w:rPr>
                <w:rFonts w:cstheme="minorHAnsi"/>
              </w:rPr>
            </w:pPr>
            <w:r w:rsidRPr="00F14794">
              <w:t>NF Tieton</w:t>
            </w:r>
          </w:p>
        </w:tc>
        <w:tc>
          <w:tcPr>
            <w:tcW w:w="0" w:type="pct"/>
            <w:vAlign w:val="top"/>
          </w:tcPr>
          <w:p w14:paraId="7EEC47BB" w14:textId="5EA44079" w:rsidR="00AC001A" w:rsidRPr="00667B08" w:rsidRDefault="00AC001A" w:rsidP="00AC001A">
            <w:pPr>
              <w:keepNext/>
              <w:spacing w:after="60"/>
              <w:jc w:val="center"/>
              <w:rPr>
                <w:rFonts w:cstheme="minorHAnsi"/>
              </w:rPr>
            </w:pPr>
            <w:r w:rsidRPr="00F14794">
              <w:t>07/16/2024 00:49</w:t>
            </w:r>
          </w:p>
        </w:tc>
        <w:tc>
          <w:tcPr>
            <w:tcW w:w="0" w:type="pct"/>
            <w:vAlign w:val="top"/>
          </w:tcPr>
          <w:p w14:paraId="4988DE2C" w14:textId="6299BF1F" w:rsidR="00AC001A" w:rsidRPr="00667B08" w:rsidRDefault="00AC001A" w:rsidP="00AC001A">
            <w:pPr>
              <w:keepNext/>
              <w:spacing w:after="60"/>
              <w:jc w:val="center"/>
              <w:rPr>
                <w:rFonts w:cstheme="minorHAnsi"/>
              </w:rPr>
            </w:pPr>
            <w:r w:rsidRPr="00F14794">
              <w:t>07/16/2024 00:49</w:t>
            </w:r>
          </w:p>
        </w:tc>
      </w:tr>
      <w:tr w:rsidR="00AC001A" w:rsidRPr="00667B08" w14:paraId="69EAB141" w14:textId="77777777" w:rsidTr="00BF75A1">
        <w:trPr>
          <w:trHeight w:val="329"/>
        </w:trPr>
        <w:tc>
          <w:tcPr>
            <w:tcW w:w="0" w:type="pct"/>
            <w:vAlign w:val="top"/>
          </w:tcPr>
          <w:p w14:paraId="40A37133" w14:textId="7ACB6567" w:rsidR="00AC001A" w:rsidRPr="00667B08" w:rsidRDefault="00AC001A" w:rsidP="00AC001A">
            <w:pPr>
              <w:keepNext/>
              <w:spacing w:after="60"/>
              <w:jc w:val="center"/>
              <w:rPr>
                <w:rFonts w:cstheme="minorHAnsi"/>
              </w:rPr>
            </w:pPr>
            <w:r w:rsidRPr="00F14794">
              <w:t>2023</w:t>
            </w:r>
          </w:p>
        </w:tc>
        <w:tc>
          <w:tcPr>
            <w:tcW w:w="0" w:type="pct"/>
            <w:vAlign w:val="top"/>
          </w:tcPr>
          <w:p w14:paraId="593A9674" w14:textId="195EDAB8" w:rsidR="00AC001A" w:rsidRPr="00667B08" w:rsidRDefault="00AC001A" w:rsidP="00AC001A">
            <w:pPr>
              <w:keepNext/>
              <w:spacing w:after="60"/>
              <w:jc w:val="center"/>
              <w:rPr>
                <w:rFonts w:cstheme="minorHAnsi"/>
              </w:rPr>
            </w:pPr>
            <w:r w:rsidRPr="00F14794">
              <w:t>USFWS</w:t>
            </w:r>
          </w:p>
        </w:tc>
        <w:tc>
          <w:tcPr>
            <w:tcW w:w="0" w:type="pct"/>
            <w:vAlign w:val="top"/>
          </w:tcPr>
          <w:p w14:paraId="37AAD3AE" w14:textId="10101F59" w:rsidR="00AC001A" w:rsidRPr="00667B08" w:rsidRDefault="00AC001A" w:rsidP="00AC001A">
            <w:pPr>
              <w:keepNext/>
              <w:spacing w:after="60"/>
              <w:jc w:val="center"/>
              <w:rPr>
                <w:rFonts w:cstheme="minorHAnsi"/>
              </w:rPr>
            </w:pPr>
            <w:r w:rsidRPr="00F14794">
              <w:t>3DD.003D481204</w:t>
            </w:r>
          </w:p>
        </w:tc>
        <w:tc>
          <w:tcPr>
            <w:tcW w:w="0" w:type="pct"/>
            <w:vAlign w:val="top"/>
          </w:tcPr>
          <w:p w14:paraId="2F87977F" w14:textId="73C4E6EA" w:rsidR="00AC001A" w:rsidRPr="00667B08" w:rsidRDefault="00AC001A" w:rsidP="00AC001A">
            <w:pPr>
              <w:keepNext/>
              <w:spacing w:after="60"/>
              <w:jc w:val="center"/>
              <w:rPr>
                <w:rFonts w:cstheme="minorHAnsi"/>
              </w:rPr>
            </w:pPr>
            <w:r w:rsidRPr="00F14794">
              <w:t>NF Tieton</w:t>
            </w:r>
          </w:p>
        </w:tc>
        <w:tc>
          <w:tcPr>
            <w:tcW w:w="0" w:type="pct"/>
            <w:vAlign w:val="top"/>
          </w:tcPr>
          <w:p w14:paraId="7FCBC271" w14:textId="7963E45C" w:rsidR="00AC001A" w:rsidRPr="00667B08" w:rsidRDefault="00AC001A" w:rsidP="00AC001A">
            <w:pPr>
              <w:keepNext/>
              <w:spacing w:after="60"/>
              <w:jc w:val="center"/>
              <w:rPr>
                <w:rFonts w:cstheme="minorHAnsi"/>
              </w:rPr>
            </w:pPr>
            <w:r w:rsidRPr="00F14794">
              <w:t>07/17/2024 23:46</w:t>
            </w:r>
          </w:p>
        </w:tc>
        <w:tc>
          <w:tcPr>
            <w:tcW w:w="0" w:type="pct"/>
            <w:vAlign w:val="top"/>
          </w:tcPr>
          <w:p w14:paraId="46EF6B0D" w14:textId="19C26614" w:rsidR="00AC001A" w:rsidRPr="00667B08" w:rsidRDefault="00AC001A" w:rsidP="00AC001A">
            <w:pPr>
              <w:keepNext/>
              <w:spacing w:after="60"/>
              <w:jc w:val="center"/>
              <w:rPr>
                <w:rFonts w:cstheme="minorHAnsi"/>
              </w:rPr>
            </w:pPr>
            <w:r w:rsidRPr="00F14794">
              <w:t>07/17/2024 23:46</w:t>
            </w:r>
          </w:p>
        </w:tc>
      </w:tr>
      <w:tr w:rsidR="00AC001A" w:rsidRPr="00667B08" w14:paraId="1C69DDBF" w14:textId="77777777" w:rsidTr="00BF75A1">
        <w:trPr>
          <w:trHeight w:val="329"/>
        </w:trPr>
        <w:tc>
          <w:tcPr>
            <w:tcW w:w="0" w:type="pct"/>
            <w:vAlign w:val="top"/>
          </w:tcPr>
          <w:p w14:paraId="6B9EFB27" w14:textId="1D362AD4" w:rsidR="00AC001A" w:rsidRPr="00667B08" w:rsidRDefault="00AC001A" w:rsidP="00AC001A">
            <w:pPr>
              <w:keepNext/>
              <w:spacing w:after="60"/>
              <w:jc w:val="center"/>
              <w:rPr>
                <w:rFonts w:cstheme="minorHAnsi"/>
              </w:rPr>
            </w:pPr>
            <w:r w:rsidRPr="00F14794">
              <w:t>2023</w:t>
            </w:r>
          </w:p>
        </w:tc>
        <w:tc>
          <w:tcPr>
            <w:tcW w:w="0" w:type="pct"/>
            <w:vAlign w:val="top"/>
          </w:tcPr>
          <w:p w14:paraId="4D1600A0" w14:textId="572D1F1B" w:rsidR="00AC001A" w:rsidRPr="00667B08" w:rsidRDefault="00AC001A" w:rsidP="00AC001A">
            <w:pPr>
              <w:keepNext/>
              <w:spacing w:after="60"/>
              <w:jc w:val="center"/>
              <w:rPr>
                <w:rFonts w:cstheme="minorHAnsi"/>
              </w:rPr>
            </w:pPr>
            <w:r w:rsidRPr="00F14794">
              <w:t>USFWS</w:t>
            </w:r>
          </w:p>
        </w:tc>
        <w:tc>
          <w:tcPr>
            <w:tcW w:w="0" w:type="pct"/>
            <w:vAlign w:val="top"/>
          </w:tcPr>
          <w:p w14:paraId="6022E4E5" w14:textId="59C1A9FF" w:rsidR="00AC001A" w:rsidRPr="00667B08" w:rsidRDefault="00AC001A" w:rsidP="00AC001A">
            <w:pPr>
              <w:keepNext/>
              <w:spacing w:after="60"/>
              <w:jc w:val="center"/>
              <w:rPr>
                <w:rFonts w:cstheme="minorHAnsi"/>
              </w:rPr>
            </w:pPr>
            <w:r w:rsidRPr="00F14794">
              <w:t>3DD.003D48120C</w:t>
            </w:r>
          </w:p>
        </w:tc>
        <w:tc>
          <w:tcPr>
            <w:tcW w:w="0" w:type="pct"/>
            <w:vAlign w:val="top"/>
          </w:tcPr>
          <w:p w14:paraId="35B41F2D" w14:textId="1BA7D1F1" w:rsidR="00AC001A" w:rsidRPr="00667B08" w:rsidRDefault="00AC001A" w:rsidP="00AC001A">
            <w:pPr>
              <w:keepNext/>
              <w:spacing w:after="60"/>
              <w:jc w:val="center"/>
              <w:rPr>
                <w:rFonts w:cstheme="minorHAnsi"/>
              </w:rPr>
            </w:pPr>
            <w:r w:rsidRPr="00F14794">
              <w:t>NF Tieton</w:t>
            </w:r>
          </w:p>
        </w:tc>
        <w:tc>
          <w:tcPr>
            <w:tcW w:w="0" w:type="pct"/>
            <w:vAlign w:val="top"/>
          </w:tcPr>
          <w:p w14:paraId="5A1CD019" w14:textId="4891C52D" w:rsidR="00AC001A" w:rsidRPr="00667B08" w:rsidRDefault="00AC001A" w:rsidP="00AC001A">
            <w:pPr>
              <w:keepNext/>
              <w:spacing w:after="60"/>
              <w:jc w:val="center"/>
              <w:rPr>
                <w:rFonts w:cstheme="minorHAnsi"/>
              </w:rPr>
            </w:pPr>
            <w:r w:rsidRPr="00F14794">
              <w:t>07/09/2024 01:07</w:t>
            </w:r>
          </w:p>
        </w:tc>
        <w:tc>
          <w:tcPr>
            <w:tcW w:w="0" w:type="pct"/>
            <w:vAlign w:val="top"/>
          </w:tcPr>
          <w:p w14:paraId="1E682540" w14:textId="6ED79A66" w:rsidR="00AC001A" w:rsidRPr="00667B08" w:rsidRDefault="00AC001A" w:rsidP="00AC001A">
            <w:pPr>
              <w:keepNext/>
              <w:spacing w:after="60"/>
              <w:jc w:val="center"/>
              <w:rPr>
                <w:rFonts w:cstheme="minorHAnsi"/>
              </w:rPr>
            </w:pPr>
            <w:r w:rsidRPr="00F14794">
              <w:t>09/13/2024 04:35</w:t>
            </w:r>
          </w:p>
        </w:tc>
      </w:tr>
      <w:tr w:rsidR="00AC001A" w:rsidRPr="00667B08" w14:paraId="1AF04529" w14:textId="77777777" w:rsidTr="00BF75A1">
        <w:trPr>
          <w:trHeight w:val="329"/>
        </w:trPr>
        <w:tc>
          <w:tcPr>
            <w:tcW w:w="0" w:type="pct"/>
            <w:vAlign w:val="top"/>
          </w:tcPr>
          <w:p w14:paraId="246CA588" w14:textId="3EE2BF1B" w:rsidR="00AC001A" w:rsidRPr="00667B08" w:rsidRDefault="00AC001A" w:rsidP="00AC001A">
            <w:pPr>
              <w:keepNext/>
              <w:spacing w:after="60"/>
              <w:jc w:val="center"/>
              <w:rPr>
                <w:rFonts w:cstheme="minorHAnsi"/>
              </w:rPr>
            </w:pPr>
            <w:r w:rsidRPr="00F14794">
              <w:t>2023</w:t>
            </w:r>
          </w:p>
        </w:tc>
        <w:tc>
          <w:tcPr>
            <w:tcW w:w="0" w:type="pct"/>
            <w:vAlign w:val="top"/>
          </w:tcPr>
          <w:p w14:paraId="77170E45" w14:textId="3ACD746B" w:rsidR="00AC001A" w:rsidRPr="00667B08" w:rsidRDefault="00AC001A" w:rsidP="00AC001A">
            <w:pPr>
              <w:keepNext/>
              <w:spacing w:after="60"/>
              <w:jc w:val="center"/>
              <w:rPr>
                <w:rFonts w:cstheme="minorHAnsi"/>
              </w:rPr>
            </w:pPr>
            <w:r w:rsidRPr="00F14794">
              <w:t>USFWS</w:t>
            </w:r>
          </w:p>
        </w:tc>
        <w:tc>
          <w:tcPr>
            <w:tcW w:w="0" w:type="pct"/>
            <w:vAlign w:val="top"/>
          </w:tcPr>
          <w:p w14:paraId="4A8B724A" w14:textId="2085CF90" w:rsidR="00AC001A" w:rsidRPr="00667B08" w:rsidRDefault="00AC001A" w:rsidP="00AC001A">
            <w:pPr>
              <w:keepNext/>
              <w:spacing w:after="60"/>
              <w:jc w:val="center"/>
              <w:rPr>
                <w:rFonts w:cstheme="minorHAnsi"/>
              </w:rPr>
            </w:pPr>
            <w:r w:rsidRPr="00F14794">
              <w:t>3DD.003D48121F</w:t>
            </w:r>
          </w:p>
        </w:tc>
        <w:tc>
          <w:tcPr>
            <w:tcW w:w="0" w:type="pct"/>
            <w:vAlign w:val="top"/>
          </w:tcPr>
          <w:p w14:paraId="62AC5939" w14:textId="54FF3B88" w:rsidR="00AC001A" w:rsidRPr="00667B08" w:rsidRDefault="00AC001A" w:rsidP="00AC001A">
            <w:pPr>
              <w:keepNext/>
              <w:spacing w:after="60"/>
              <w:jc w:val="center"/>
              <w:rPr>
                <w:rFonts w:cstheme="minorHAnsi"/>
              </w:rPr>
            </w:pPr>
            <w:r w:rsidRPr="00F14794">
              <w:t>NF Tieton</w:t>
            </w:r>
          </w:p>
        </w:tc>
        <w:tc>
          <w:tcPr>
            <w:tcW w:w="0" w:type="pct"/>
            <w:vAlign w:val="top"/>
          </w:tcPr>
          <w:p w14:paraId="08E7BF78" w14:textId="15E1B8EC" w:rsidR="00AC001A" w:rsidRPr="00667B08" w:rsidRDefault="00AC001A" w:rsidP="00AC001A">
            <w:pPr>
              <w:keepNext/>
              <w:spacing w:after="60"/>
              <w:jc w:val="center"/>
              <w:rPr>
                <w:rFonts w:cstheme="minorHAnsi"/>
              </w:rPr>
            </w:pPr>
            <w:r w:rsidRPr="00F14794">
              <w:t>07/13/2024 03:47</w:t>
            </w:r>
          </w:p>
        </w:tc>
        <w:tc>
          <w:tcPr>
            <w:tcW w:w="0" w:type="pct"/>
            <w:vAlign w:val="top"/>
          </w:tcPr>
          <w:p w14:paraId="3DA91751" w14:textId="3AF9F915" w:rsidR="00AC001A" w:rsidRPr="00667B08" w:rsidRDefault="00AC001A" w:rsidP="00AC001A">
            <w:pPr>
              <w:keepNext/>
              <w:spacing w:after="60"/>
              <w:jc w:val="center"/>
              <w:rPr>
                <w:rFonts w:cstheme="minorHAnsi"/>
              </w:rPr>
            </w:pPr>
            <w:r w:rsidRPr="00F14794">
              <w:t>07/13/2024 03:47</w:t>
            </w:r>
          </w:p>
        </w:tc>
      </w:tr>
      <w:tr w:rsidR="00AC001A" w:rsidRPr="00667B08" w14:paraId="7C4727BD" w14:textId="77777777" w:rsidTr="00BF75A1">
        <w:trPr>
          <w:trHeight w:val="329"/>
        </w:trPr>
        <w:tc>
          <w:tcPr>
            <w:tcW w:w="0" w:type="pct"/>
            <w:vAlign w:val="top"/>
          </w:tcPr>
          <w:p w14:paraId="0E99FB5B" w14:textId="6E445AE8" w:rsidR="00AC001A" w:rsidRPr="00667B08" w:rsidRDefault="00AC001A" w:rsidP="00AC001A">
            <w:pPr>
              <w:keepNext/>
              <w:spacing w:after="60"/>
              <w:jc w:val="center"/>
              <w:rPr>
                <w:rFonts w:cstheme="minorHAnsi"/>
              </w:rPr>
            </w:pPr>
            <w:r w:rsidRPr="00F14794">
              <w:t>2024</w:t>
            </w:r>
          </w:p>
        </w:tc>
        <w:tc>
          <w:tcPr>
            <w:tcW w:w="0" w:type="pct"/>
            <w:vAlign w:val="top"/>
          </w:tcPr>
          <w:p w14:paraId="444C9425" w14:textId="404160BA" w:rsidR="00AC001A" w:rsidRPr="00667B08" w:rsidRDefault="00AC001A" w:rsidP="00AC001A">
            <w:pPr>
              <w:keepNext/>
              <w:spacing w:after="60"/>
              <w:jc w:val="center"/>
              <w:rPr>
                <w:rFonts w:cstheme="minorHAnsi"/>
              </w:rPr>
            </w:pPr>
            <w:r w:rsidRPr="00F14794">
              <w:t>USFWS</w:t>
            </w:r>
          </w:p>
        </w:tc>
        <w:tc>
          <w:tcPr>
            <w:tcW w:w="0" w:type="pct"/>
            <w:vAlign w:val="top"/>
          </w:tcPr>
          <w:p w14:paraId="48DC3139" w14:textId="5DB72A1D" w:rsidR="00AC001A" w:rsidRPr="00667B08" w:rsidRDefault="00AC001A" w:rsidP="00AC001A">
            <w:pPr>
              <w:keepNext/>
              <w:spacing w:after="60"/>
              <w:jc w:val="center"/>
              <w:rPr>
                <w:rFonts w:cstheme="minorHAnsi"/>
              </w:rPr>
            </w:pPr>
            <w:r w:rsidRPr="00F14794">
              <w:t>3DD.003D4811E3</w:t>
            </w:r>
          </w:p>
        </w:tc>
        <w:tc>
          <w:tcPr>
            <w:tcW w:w="0" w:type="pct"/>
            <w:vAlign w:val="top"/>
          </w:tcPr>
          <w:p w14:paraId="4259331F" w14:textId="254D1962" w:rsidR="00AC001A" w:rsidRPr="00667B08" w:rsidRDefault="00AC001A" w:rsidP="00AC001A">
            <w:pPr>
              <w:keepNext/>
              <w:spacing w:after="60"/>
              <w:jc w:val="center"/>
              <w:rPr>
                <w:rFonts w:cstheme="minorHAnsi"/>
              </w:rPr>
            </w:pPr>
            <w:r w:rsidRPr="00F14794">
              <w:t>NF Tieton</w:t>
            </w:r>
          </w:p>
        </w:tc>
        <w:tc>
          <w:tcPr>
            <w:tcW w:w="0" w:type="pct"/>
            <w:vAlign w:val="top"/>
          </w:tcPr>
          <w:p w14:paraId="730AF6D0" w14:textId="61450257" w:rsidR="00AC001A" w:rsidRPr="00667B08" w:rsidRDefault="00AC001A" w:rsidP="00AC001A">
            <w:pPr>
              <w:keepNext/>
              <w:spacing w:after="60"/>
              <w:jc w:val="center"/>
              <w:rPr>
                <w:rFonts w:cstheme="minorHAnsi"/>
              </w:rPr>
            </w:pPr>
            <w:r w:rsidRPr="00F14794">
              <w:t>07/13/2024 21:08</w:t>
            </w:r>
          </w:p>
        </w:tc>
        <w:tc>
          <w:tcPr>
            <w:tcW w:w="0" w:type="pct"/>
            <w:vAlign w:val="top"/>
          </w:tcPr>
          <w:p w14:paraId="06AB7F81" w14:textId="1DCE2E56" w:rsidR="00AC001A" w:rsidRPr="00667B08" w:rsidRDefault="00AC001A" w:rsidP="00AC001A">
            <w:pPr>
              <w:keepNext/>
              <w:spacing w:after="60"/>
              <w:jc w:val="center"/>
              <w:rPr>
                <w:rFonts w:cstheme="minorHAnsi"/>
              </w:rPr>
            </w:pPr>
            <w:r w:rsidRPr="00F14794">
              <w:t>10/18/2024 21:54</w:t>
            </w:r>
          </w:p>
        </w:tc>
      </w:tr>
      <w:tr w:rsidR="00AC001A" w:rsidRPr="00667B08" w14:paraId="1A82AE0D" w14:textId="77777777" w:rsidTr="00BF75A1">
        <w:trPr>
          <w:trHeight w:val="329"/>
        </w:trPr>
        <w:tc>
          <w:tcPr>
            <w:tcW w:w="0" w:type="pct"/>
            <w:vAlign w:val="top"/>
          </w:tcPr>
          <w:p w14:paraId="50CC807C" w14:textId="304823C0" w:rsidR="00AC001A" w:rsidRPr="00667B08" w:rsidRDefault="00AC001A" w:rsidP="00AC001A">
            <w:pPr>
              <w:keepNext/>
              <w:spacing w:after="60"/>
              <w:jc w:val="center"/>
              <w:rPr>
                <w:rFonts w:cstheme="minorHAnsi"/>
              </w:rPr>
            </w:pPr>
            <w:r w:rsidRPr="00F14794">
              <w:t>2024</w:t>
            </w:r>
          </w:p>
        </w:tc>
        <w:tc>
          <w:tcPr>
            <w:tcW w:w="0" w:type="pct"/>
            <w:vAlign w:val="top"/>
          </w:tcPr>
          <w:p w14:paraId="5069F494" w14:textId="6C76A61F" w:rsidR="00AC001A" w:rsidRPr="00667B08" w:rsidRDefault="00AC001A" w:rsidP="00AC001A">
            <w:pPr>
              <w:keepNext/>
              <w:spacing w:after="60"/>
              <w:jc w:val="center"/>
              <w:rPr>
                <w:rFonts w:cstheme="minorHAnsi"/>
              </w:rPr>
            </w:pPr>
            <w:r w:rsidRPr="00F14794">
              <w:t>USFWS</w:t>
            </w:r>
          </w:p>
        </w:tc>
        <w:tc>
          <w:tcPr>
            <w:tcW w:w="0" w:type="pct"/>
            <w:vAlign w:val="top"/>
          </w:tcPr>
          <w:p w14:paraId="0BD8C250" w14:textId="2A5192D7" w:rsidR="00AC001A" w:rsidRPr="00667B08" w:rsidRDefault="00AC001A" w:rsidP="00AC001A">
            <w:pPr>
              <w:keepNext/>
              <w:spacing w:after="60"/>
              <w:jc w:val="center"/>
              <w:rPr>
                <w:rFonts w:cstheme="minorHAnsi"/>
              </w:rPr>
            </w:pPr>
            <w:r w:rsidRPr="00F14794">
              <w:t>3DD.003D481206</w:t>
            </w:r>
          </w:p>
        </w:tc>
        <w:tc>
          <w:tcPr>
            <w:tcW w:w="0" w:type="pct"/>
            <w:vAlign w:val="top"/>
          </w:tcPr>
          <w:p w14:paraId="15A323CC" w14:textId="080C3135" w:rsidR="00AC001A" w:rsidRPr="00667B08" w:rsidRDefault="00AC001A" w:rsidP="00AC001A">
            <w:pPr>
              <w:keepNext/>
              <w:spacing w:after="60"/>
              <w:jc w:val="center"/>
              <w:rPr>
                <w:rFonts w:cstheme="minorHAnsi"/>
              </w:rPr>
            </w:pPr>
            <w:r w:rsidRPr="00F14794">
              <w:t>NF Tieton</w:t>
            </w:r>
          </w:p>
        </w:tc>
        <w:tc>
          <w:tcPr>
            <w:tcW w:w="0" w:type="pct"/>
            <w:vAlign w:val="top"/>
          </w:tcPr>
          <w:p w14:paraId="2EA10D72" w14:textId="6307C15F" w:rsidR="00AC001A" w:rsidRPr="00667B08" w:rsidRDefault="00AC001A" w:rsidP="00AC001A">
            <w:pPr>
              <w:keepNext/>
              <w:spacing w:after="60"/>
              <w:jc w:val="center"/>
              <w:rPr>
                <w:rFonts w:cstheme="minorHAnsi"/>
              </w:rPr>
            </w:pPr>
            <w:r w:rsidRPr="00F14794">
              <w:t>08/06/2024 00:11</w:t>
            </w:r>
          </w:p>
        </w:tc>
        <w:tc>
          <w:tcPr>
            <w:tcW w:w="0" w:type="pct"/>
            <w:vAlign w:val="top"/>
          </w:tcPr>
          <w:p w14:paraId="738D9B10" w14:textId="74866152" w:rsidR="00AC001A" w:rsidRPr="00667B08" w:rsidRDefault="00AC001A" w:rsidP="00AC001A">
            <w:pPr>
              <w:keepNext/>
              <w:spacing w:after="60"/>
              <w:jc w:val="center"/>
              <w:rPr>
                <w:rFonts w:cstheme="minorHAnsi"/>
              </w:rPr>
            </w:pPr>
            <w:r w:rsidRPr="00F14794">
              <w:t>08/21/2024 22:52</w:t>
            </w:r>
          </w:p>
        </w:tc>
      </w:tr>
      <w:tr w:rsidR="00AC001A" w:rsidRPr="00667B08" w14:paraId="33FFD111" w14:textId="77777777" w:rsidTr="00BF75A1">
        <w:trPr>
          <w:trHeight w:val="329"/>
        </w:trPr>
        <w:tc>
          <w:tcPr>
            <w:tcW w:w="0" w:type="pct"/>
            <w:vAlign w:val="top"/>
          </w:tcPr>
          <w:p w14:paraId="225BD84E" w14:textId="42891BC9" w:rsidR="00AC001A" w:rsidRPr="00667B08" w:rsidRDefault="00AC001A" w:rsidP="00AC001A">
            <w:pPr>
              <w:keepNext/>
              <w:spacing w:after="60"/>
              <w:jc w:val="center"/>
              <w:rPr>
                <w:rFonts w:cstheme="minorHAnsi"/>
              </w:rPr>
            </w:pPr>
            <w:r w:rsidRPr="00F14794">
              <w:t>2024</w:t>
            </w:r>
          </w:p>
        </w:tc>
        <w:tc>
          <w:tcPr>
            <w:tcW w:w="0" w:type="pct"/>
            <w:vAlign w:val="top"/>
          </w:tcPr>
          <w:p w14:paraId="3885E8ED" w14:textId="788219D2" w:rsidR="00AC001A" w:rsidRPr="00667B08" w:rsidRDefault="00AC001A" w:rsidP="00AC001A">
            <w:pPr>
              <w:keepNext/>
              <w:spacing w:after="60"/>
              <w:jc w:val="center"/>
              <w:rPr>
                <w:rFonts w:cstheme="minorHAnsi"/>
              </w:rPr>
            </w:pPr>
            <w:r w:rsidRPr="00F14794">
              <w:t>USFWS</w:t>
            </w:r>
          </w:p>
        </w:tc>
        <w:tc>
          <w:tcPr>
            <w:tcW w:w="0" w:type="pct"/>
            <w:vAlign w:val="top"/>
          </w:tcPr>
          <w:p w14:paraId="0445959B" w14:textId="6444DCDE" w:rsidR="00AC001A" w:rsidRPr="00667B08" w:rsidRDefault="00AC001A" w:rsidP="00AC001A">
            <w:pPr>
              <w:keepNext/>
              <w:spacing w:after="60"/>
              <w:jc w:val="center"/>
              <w:rPr>
                <w:rFonts w:cstheme="minorHAnsi"/>
              </w:rPr>
            </w:pPr>
            <w:r w:rsidRPr="00F14794">
              <w:t>3DD.003D481207</w:t>
            </w:r>
          </w:p>
        </w:tc>
        <w:tc>
          <w:tcPr>
            <w:tcW w:w="0" w:type="pct"/>
            <w:vAlign w:val="top"/>
          </w:tcPr>
          <w:p w14:paraId="7C89160D" w14:textId="0B71A550" w:rsidR="00AC001A" w:rsidRPr="00667B08" w:rsidRDefault="00AC001A" w:rsidP="00AC001A">
            <w:pPr>
              <w:keepNext/>
              <w:spacing w:after="60"/>
              <w:jc w:val="center"/>
              <w:rPr>
                <w:rFonts w:cstheme="minorHAnsi"/>
              </w:rPr>
            </w:pPr>
            <w:r w:rsidRPr="00F14794">
              <w:t>NF Tieton</w:t>
            </w:r>
          </w:p>
        </w:tc>
        <w:tc>
          <w:tcPr>
            <w:tcW w:w="0" w:type="pct"/>
            <w:vAlign w:val="top"/>
          </w:tcPr>
          <w:p w14:paraId="321FDA26" w14:textId="1CF1498A" w:rsidR="00AC001A" w:rsidRPr="00667B08" w:rsidRDefault="00AC001A" w:rsidP="00AC001A">
            <w:pPr>
              <w:keepNext/>
              <w:spacing w:after="60"/>
              <w:jc w:val="center"/>
              <w:rPr>
                <w:rFonts w:cstheme="minorHAnsi"/>
              </w:rPr>
            </w:pPr>
            <w:r w:rsidRPr="00F14794">
              <w:t>07/19/2024 00:19</w:t>
            </w:r>
          </w:p>
        </w:tc>
        <w:tc>
          <w:tcPr>
            <w:tcW w:w="0" w:type="pct"/>
            <w:vAlign w:val="top"/>
          </w:tcPr>
          <w:p w14:paraId="0B00AD2A" w14:textId="3DE7E182" w:rsidR="00AC001A" w:rsidRPr="00667B08" w:rsidRDefault="00AC001A" w:rsidP="00AC001A">
            <w:pPr>
              <w:keepNext/>
              <w:spacing w:after="60"/>
              <w:jc w:val="center"/>
              <w:rPr>
                <w:rFonts w:cstheme="minorHAnsi"/>
              </w:rPr>
            </w:pPr>
            <w:r w:rsidRPr="00F14794">
              <w:t>09/29/2024 06:07</w:t>
            </w:r>
          </w:p>
        </w:tc>
      </w:tr>
      <w:tr w:rsidR="00AC001A" w:rsidRPr="00667B08" w14:paraId="730CC5AB" w14:textId="77777777" w:rsidTr="00BF75A1">
        <w:trPr>
          <w:trHeight w:val="329"/>
        </w:trPr>
        <w:tc>
          <w:tcPr>
            <w:tcW w:w="0" w:type="pct"/>
            <w:vAlign w:val="top"/>
          </w:tcPr>
          <w:p w14:paraId="7804447A" w14:textId="6D59AAB1" w:rsidR="00AC001A" w:rsidRPr="00667B08" w:rsidRDefault="00AC001A" w:rsidP="00AC001A">
            <w:pPr>
              <w:keepNext/>
              <w:spacing w:after="60"/>
              <w:jc w:val="center"/>
              <w:rPr>
                <w:rFonts w:cstheme="minorHAnsi"/>
              </w:rPr>
            </w:pPr>
            <w:r w:rsidRPr="00F14794">
              <w:lastRenderedPageBreak/>
              <w:t>2024</w:t>
            </w:r>
          </w:p>
        </w:tc>
        <w:tc>
          <w:tcPr>
            <w:tcW w:w="0" w:type="pct"/>
            <w:vAlign w:val="top"/>
          </w:tcPr>
          <w:p w14:paraId="56C3EB37" w14:textId="368DF98C" w:rsidR="00AC001A" w:rsidRPr="00667B08" w:rsidRDefault="00AC001A" w:rsidP="00AC001A">
            <w:pPr>
              <w:keepNext/>
              <w:spacing w:after="60"/>
              <w:jc w:val="center"/>
              <w:rPr>
                <w:rFonts w:cstheme="minorHAnsi"/>
              </w:rPr>
            </w:pPr>
            <w:r w:rsidRPr="00F14794">
              <w:t>USFWS</w:t>
            </w:r>
          </w:p>
        </w:tc>
        <w:tc>
          <w:tcPr>
            <w:tcW w:w="0" w:type="pct"/>
            <w:vAlign w:val="top"/>
          </w:tcPr>
          <w:p w14:paraId="3523703A" w14:textId="6842D4B1" w:rsidR="00AC001A" w:rsidRPr="00667B08" w:rsidRDefault="00AC001A" w:rsidP="00AC001A">
            <w:pPr>
              <w:keepNext/>
              <w:spacing w:after="60"/>
              <w:jc w:val="center"/>
              <w:rPr>
                <w:rFonts w:cstheme="minorHAnsi"/>
              </w:rPr>
            </w:pPr>
            <w:r w:rsidRPr="00F14794">
              <w:t>3DD.003D48120D</w:t>
            </w:r>
          </w:p>
        </w:tc>
        <w:tc>
          <w:tcPr>
            <w:tcW w:w="0" w:type="pct"/>
            <w:vAlign w:val="top"/>
          </w:tcPr>
          <w:p w14:paraId="2B953358" w14:textId="304EC2BC" w:rsidR="00AC001A" w:rsidRPr="00667B08" w:rsidRDefault="00AC001A" w:rsidP="00AC001A">
            <w:pPr>
              <w:keepNext/>
              <w:spacing w:after="60"/>
              <w:jc w:val="center"/>
              <w:rPr>
                <w:rFonts w:cstheme="minorHAnsi"/>
              </w:rPr>
            </w:pPr>
            <w:r w:rsidRPr="00F14794">
              <w:t>NF Tieton</w:t>
            </w:r>
          </w:p>
        </w:tc>
        <w:tc>
          <w:tcPr>
            <w:tcW w:w="0" w:type="pct"/>
            <w:vAlign w:val="top"/>
          </w:tcPr>
          <w:p w14:paraId="15DF7B62" w14:textId="5D10BCE0" w:rsidR="00AC001A" w:rsidRPr="00667B08" w:rsidRDefault="00AC001A" w:rsidP="00AC001A">
            <w:pPr>
              <w:keepNext/>
              <w:spacing w:after="60"/>
              <w:jc w:val="center"/>
              <w:rPr>
                <w:rFonts w:cstheme="minorHAnsi"/>
              </w:rPr>
            </w:pPr>
            <w:r w:rsidRPr="00F14794">
              <w:t>07/15/2024 23:48</w:t>
            </w:r>
          </w:p>
        </w:tc>
        <w:tc>
          <w:tcPr>
            <w:tcW w:w="0" w:type="pct"/>
            <w:vAlign w:val="top"/>
          </w:tcPr>
          <w:p w14:paraId="398D0BDC" w14:textId="0F6D4E89" w:rsidR="00AC001A" w:rsidRPr="00667B08" w:rsidRDefault="00AC001A" w:rsidP="00AC001A">
            <w:pPr>
              <w:keepNext/>
              <w:spacing w:after="60"/>
              <w:jc w:val="center"/>
              <w:rPr>
                <w:rFonts w:cstheme="minorHAnsi"/>
              </w:rPr>
            </w:pPr>
            <w:r w:rsidRPr="00F14794">
              <w:t>07/15/2024 23:48</w:t>
            </w:r>
          </w:p>
        </w:tc>
      </w:tr>
      <w:tr w:rsidR="00AC001A" w:rsidRPr="00667B08" w14:paraId="0D4467BF" w14:textId="77777777" w:rsidTr="00BF75A1">
        <w:trPr>
          <w:trHeight w:val="329"/>
        </w:trPr>
        <w:tc>
          <w:tcPr>
            <w:tcW w:w="0" w:type="pct"/>
            <w:vAlign w:val="top"/>
          </w:tcPr>
          <w:p w14:paraId="4C082DA7" w14:textId="67896197" w:rsidR="00AC001A" w:rsidRPr="00667B08" w:rsidRDefault="00AC001A" w:rsidP="00AC001A">
            <w:pPr>
              <w:keepNext/>
              <w:spacing w:after="60"/>
              <w:jc w:val="center"/>
              <w:rPr>
                <w:rFonts w:cstheme="minorHAnsi"/>
              </w:rPr>
            </w:pPr>
            <w:r w:rsidRPr="00F14794">
              <w:t>2024</w:t>
            </w:r>
          </w:p>
        </w:tc>
        <w:tc>
          <w:tcPr>
            <w:tcW w:w="0" w:type="pct"/>
            <w:vAlign w:val="top"/>
          </w:tcPr>
          <w:p w14:paraId="70CC354F" w14:textId="53DFDF78" w:rsidR="00AC001A" w:rsidRPr="00667B08" w:rsidRDefault="00AC001A" w:rsidP="00AC001A">
            <w:pPr>
              <w:keepNext/>
              <w:spacing w:after="60"/>
              <w:jc w:val="center"/>
              <w:rPr>
                <w:rFonts w:cstheme="minorHAnsi"/>
              </w:rPr>
            </w:pPr>
            <w:r w:rsidRPr="00F14794">
              <w:t>USFWS</w:t>
            </w:r>
          </w:p>
        </w:tc>
        <w:tc>
          <w:tcPr>
            <w:tcW w:w="0" w:type="pct"/>
            <w:vAlign w:val="top"/>
          </w:tcPr>
          <w:p w14:paraId="65260924" w14:textId="0F3D8AA2" w:rsidR="00AC001A" w:rsidRPr="00667B08" w:rsidRDefault="00AC001A" w:rsidP="00AC001A">
            <w:pPr>
              <w:keepNext/>
              <w:spacing w:after="60"/>
              <w:jc w:val="center"/>
              <w:rPr>
                <w:rFonts w:cstheme="minorHAnsi"/>
              </w:rPr>
            </w:pPr>
            <w:r w:rsidRPr="00F14794">
              <w:t>3DD.003D48120E</w:t>
            </w:r>
          </w:p>
        </w:tc>
        <w:tc>
          <w:tcPr>
            <w:tcW w:w="0" w:type="pct"/>
            <w:vAlign w:val="top"/>
          </w:tcPr>
          <w:p w14:paraId="7F398437" w14:textId="526A0215" w:rsidR="00AC001A" w:rsidRPr="00667B08" w:rsidRDefault="00AC001A" w:rsidP="00AC001A">
            <w:pPr>
              <w:keepNext/>
              <w:spacing w:after="60"/>
              <w:jc w:val="center"/>
              <w:rPr>
                <w:rFonts w:cstheme="minorHAnsi"/>
              </w:rPr>
            </w:pPr>
            <w:r w:rsidRPr="00F14794">
              <w:t>NF Tieton</w:t>
            </w:r>
          </w:p>
        </w:tc>
        <w:tc>
          <w:tcPr>
            <w:tcW w:w="0" w:type="pct"/>
            <w:vAlign w:val="top"/>
          </w:tcPr>
          <w:p w14:paraId="5C921F86" w14:textId="463345A1" w:rsidR="00AC001A" w:rsidRPr="00667B08" w:rsidRDefault="00AC001A" w:rsidP="00AC001A">
            <w:pPr>
              <w:keepNext/>
              <w:spacing w:after="60"/>
              <w:jc w:val="center"/>
              <w:rPr>
                <w:rFonts w:cstheme="minorHAnsi"/>
              </w:rPr>
            </w:pPr>
            <w:r w:rsidRPr="00F14794">
              <w:t>08/11/2024 01:29</w:t>
            </w:r>
          </w:p>
        </w:tc>
        <w:tc>
          <w:tcPr>
            <w:tcW w:w="0" w:type="pct"/>
            <w:vAlign w:val="top"/>
          </w:tcPr>
          <w:p w14:paraId="6CD04718" w14:textId="669475AC" w:rsidR="00AC001A" w:rsidRPr="00667B08" w:rsidRDefault="00AC001A" w:rsidP="00AC001A">
            <w:pPr>
              <w:keepNext/>
              <w:spacing w:after="60"/>
              <w:jc w:val="center"/>
              <w:rPr>
                <w:rFonts w:cstheme="minorHAnsi"/>
              </w:rPr>
            </w:pPr>
            <w:r w:rsidRPr="00F14794">
              <w:t>08/11/2024 01:29</w:t>
            </w:r>
          </w:p>
        </w:tc>
      </w:tr>
      <w:tr w:rsidR="00AC001A" w:rsidRPr="00667B08" w14:paraId="37AB2727" w14:textId="77777777" w:rsidTr="00BF75A1">
        <w:trPr>
          <w:trHeight w:val="329"/>
        </w:trPr>
        <w:tc>
          <w:tcPr>
            <w:tcW w:w="0" w:type="pct"/>
            <w:vAlign w:val="top"/>
          </w:tcPr>
          <w:p w14:paraId="144CBFF7" w14:textId="23EEFD88" w:rsidR="00AC001A" w:rsidRPr="00667B08" w:rsidRDefault="00AC001A" w:rsidP="00AC001A">
            <w:pPr>
              <w:keepNext/>
              <w:spacing w:after="60"/>
              <w:jc w:val="center"/>
              <w:rPr>
                <w:rFonts w:cstheme="minorHAnsi"/>
              </w:rPr>
            </w:pPr>
            <w:r w:rsidRPr="00F14794">
              <w:t>2024</w:t>
            </w:r>
          </w:p>
        </w:tc>
        <w:tc>
          <w:tcPr>
            <w:tcW w:w="0" w:type="pct"/>
            <w:vAlign w:val="top"/>
          </w:tcPr>
          <w:p w14:paraId="5F6D1556" w14:textId="4ED9DC40" w:rsidR="00AC001A" w:rsidRPr="00667B08" w:rsidRDefault="00AC001A" w:rsidP="00AC001A">
            <w:pPr>
              <w:keepNext/>
              <w:spacing w:after="60"/>
              <w:jc w:val="center"/>
              <w:rPr>
                <w:rFonts w:cstheme="minorHAnsi"/>
              </w:rPr>
            </w:pPr>
            <w:r w:rsidRPr="00F14794">
              <w:t>USFWS</w:t>
            </w:r>
          </w:p>
        </w:tc>
        <w:tc>
          <w:tcPr>
            <w:tcW w:w="0" w:type="pct"/>
            <w:vAlign w:val="top"/>
          </w:tcPr>
          <w:p w14:paraId="76D85D54" w14:textId="29D35FE9" w:rsidR="00AC001A" w:rsidRPr="00667B08" w:rsidRDefault="00AC001A" w:rsidP="00AC001A">
            <w:pPr>
              <w:keepNext/>
              <w:spacing w:after="60"/>
              <w:jc w:val="center"/>
              <w:rPr>
                <w:rFonts w:cstheme="minorHAnsi"/>
              </w:rPr>
            </w:pPr>
            <w:r w:rsidRPr="00F14794">
              <w:t>3DD.003D481212</w:t>
            </w:r>
          </w:p>
        </w:tc>
        <w:tc>
          <w:tcPr>
            <w:tcW w:w="0" w:type="pct"/>
            <w:vAlign w:val="top"/>
          </w:tcPr>
          <w:p w14:paraId="65815E98" w14:textId="55C74772" w:rsidR="00AC001A" w:rsidRPr="00667B08" w:rsidRDefault="00AC001A" w:rsidP="00AC001A">
            <w:pPr>
              <w:keepNext/>
              <w:spacing w:after="60"/>
              <w:jc w:val="center"/>
              <w:rPr>
                <w:rFonts w:cstheme="minorHAnsi"/>
              </w:rPr>
            </w:pPr>
            <w:r w:rsidRPr="00F14794">
              <w:t>NF Tieton</w:t>
            </w:r>
          </w:p>
        </w:tc>
        <w:tc>
          <w:tcPr>
            <w:tcW w:w="0" w:type="pct"/>
            <w:vAlign w:val="top"/>
          </w:tcPr>
          <w:p w14:paraId="2F16C975" w14:textId="5885DEF5" w:rsidR="00AC001A" w:rsidRPr="00667B08" w:rsidRDefault="00AC001A" w:rsidP="00AC001A">
            <w:pPr>
              <w:keepNext/>
              <w:spacing w:after="60"/>
              <w:jc w:val="center"/>
              <w:rPr>
                <w:rFonts w:cstheme="minorHAnsi"/>
              </w:rPr>
            </w:pPr>
            <w:r w:rsidRPr="00F14794">
              <w:t>07/20/2024 23:50</w:t>
            </w:r>
          </w:p>
        </w:tc>
        <w:tc>
          <w:tcPr>
            <w:tcW w:w="0" w:type="pct"/>
            <w:vAlign w:val="top"/>
          </w:tcPr>
          <w:p w14:paraId="183B57FC" w14:textId="4FE04A85" w:rsidR="00AC001A" w:rsidRPr="00667B08" w:rsidRDefault="00AC001A" w:rsidP="00AC001A">
            <w:pPr>
              <w:keepNext/>
              <w:spacing w:after="60"/>
              <w:jc w:val="center"/>
              <w:rPr>
                <w:rFonts w:cstheme="minorHAnsi"/>
              </w:rPr>
            </w:pPr>
            <w:r w:rsidRPr="00F14794">
              <w:t>09/19/2024 23:10</w:t>
            </w:r>
          </w:p>
        </w:tc>
      </w:tr>
      <w:tr w:rsidR="00AC001A" w:rsidRPr="00667B08" w14:paraId="5DCCFE36" w14:textId="77777777" w:rsidTr="00BF75A1">
        <w:trPr>
          <w:trHeight w:val="329"/>
        </w:trPr>
        <w:tc>
          <w:tcPr>
            <w:tcW w:w="0" w:type="pct"/>
            <w:vAlign w:val="top"/>
          </w:tcPr>
          <w:p w14:paraId="3C09DD62" w14:textId="574AD37F" w:rsidR="00AC001A" w:rsidRPr="00667B08" w:rsidRDefault="00AC001A" w:rsidP="00AC001A">
            <w:pPr>
              <w:keepNext/>
              <w:spacing w:after="60"/>
              <w:jc w:val="center"/>
              <w:rPr>
                <w:rFonts w:cstheme="minorHAnsi"/>
              </w:rPr>
            </w:pPr>
            <w:r w:rsidRPr="00F14794">
              <w:t>2024</w:t>
            </w:r>
          </w:p>
        </w:tc>
        <w:tc>
          <w:tcPr>
            <w:tcW w:w="0" w:type="pct"/>
            <w:vAlign w:val="top"/>
          </w:tcPr>
          <w:p w14:paraId="617EC6C0" w14:textId="660FAC5A" w:rsidR="00AC001A" w:rsidRPr="00667B08" w:rsidRDefault="00AC001A" w:rsidP="00AC001A">
            <w:pPr>
              <w:keepNext/>
              <w:spacing w:after="60"/>
              <w:jc w:val="center"/>
              <w:rPr>
                <w:rFonts w:cstheme="minorHAnsi"/>
              </w:rPr>
            </w:pPr>
            <w:r w:rsidRPr="00F14794">
              <w:t>USFWS</w:t>
            </w:r>
          </w:p>
        </w:tc>
        <w:tc>
          <w:tcPr>
            <w:tcW w:w="0" w:type="pct"/>
            <w:vAlign w:val="top"/>
          </w:tcPr>
          <w:p w14:paraId="579B9EE5" w14:textId="67F0FEB6" w:rsidR="00AC001A" w:rsidRPr="00667B08" w:rsidRDefault="00AC001A" w:rsidP="00AC001A">
            <w:pPr>
              <w:keepNext/>
              <w:spacing w:after="60"/>
              <w:jc w:val="center"/>
              <w:rPr>
                <w:rFonts w:cstheme="minorHAnsi"/>
              </w:rPr>
            </w:pPr>
            <w:r w:rsidRPr="00F14794">
              <w:t>3DD.003D48121D</w:t>
            </w:r>
          </w:p>
        </w:tc>
        <w:tc>
          <w:tcPr>
            <w:tcW w:w="0" w:type="pct"/>
            <w:vAlign w:val="top"/>
          </w:tcPr>
          <w:p w14:paraId="082BADA8" w14:textId="79DF70DD" w:rsidR="00AC001A" w:rsidRPr="00667B08" w:rsidRDefault="00AC001A" w:rsidP="00AC001A">
            <w:pPr>
              <w:keepNext/>
              <w:spacing w:after="60"/>
              <w:jc w:val="center"/>
              <w:rPr>
                <w:rFonts w:cstheme="minorHAnsi"/>
              </w:rPr>
            </w:pPr>
            <w:r w:rsidRPr="00F14794">
              <w:t>NF Tieton</w:t>
            </w:r>
          </w:p>
        </w:tc>
        <w:tc>
          <w:tcPr>
            <w:tcW w:w="0" w:type="pct"/>
            <w:vAlign w:val="top"/>
          </w:tcPr>
          <w:p w14:paraId="0EB1C02E" w14:textId="0593AFDA" w:rsidR="00AC001A" w:rsidRPr="00667B08" w:rsidRDefault="00AC001A" w:rsidP="00AC001A">
            <w:pPr>
              <w:keepNext/>
              <w:spacing w:after="60"/>
              <w:jc w:val="center"/>
              <w:rPr>
                <w:rFonts w:cstheme="minorHAnsi"/>
              </w:rPr>
            </w:pPr>
            <w:r w:rsidRPr="00F14794">
              <w:t>07/19/2024 00:23</w:t>
            </w:r>
          </w:p>
        </w:tc>
        <w:tc>
          <w:tcPr>
            <w:tcW w:w="0" w:type="pct"/>
            <w:vAlign w:val="top"/>
          </w:tcPr>
          <w:p w14:paraId="54265663" w14:textId="331BA9DF" w:rsidR="00AC001A" w:rsidRPr="00667B08" w:rsidRDefault="00AC001A" w:rsidP="00AC001A">
            <w:pPr>
              <w:keepNext/>
              <w:spacing w:after="60"/>
              <w:jc w:val="center"/>
              <w:rPr>
                <w:rFonts w:cstheme="minorHAnsi"/>
              </w:rPr>
            </w:pPr>
            <w:r w:rsidRPr="00F14794">
              <w:t>10/15/2024 22:56</w:t>
            </w:r>
          </w:p>
        </w:tc>
      </w:tr>
      <w:tr w:rsidR="00AC001A" w:rsidRPr="00667B08" w14:paraId="648B2F76" w14:textId="77777777" w:rsidTr="00BF75A1">
        <w:trPr>
          <w:trHeight w:val="329"/>
        </w:trPr>
        <w:tc>
          <w:tcPr>
            <w:tcW w:w="0" w:type="pct"/>
            <w:vAlign w:val="top"/>
          </w:tcPr>
          <w:p w14:paraId="1C414D30" w14:textId="78AB6EBD" w:rsidR="00AC001A" w:rsidRPr="00667B08" w:rsidRDefault="00AC001A" w:rsidP="00AC001A">
            <w:pPr>
              <w:keepNext/>
              <w:spacing w:after="60"/>
              <w:jc w:val="center"/>
              <w:rPr>
                <w:rFonts w:cstheme="minorHAnsi"/>
              </w:rPr>
            </w:pPr>
            <w:r w:rsidRPr="00F14794">
              <w:t>2024</w:t>
            </w:r>
          </w:p>
        </w:tc>
        <w:tc>
          <w:tcPr>
            <w:tcW w:w="0" w:type="pct"/>
            <w:vAlign w:val="top"/>
          </w:tcPr>
          <w:p w14:paraId="103AEFAD" w14:textId="7DB026A5" w:rsidR="00AC001A" w:rsidRPr="00667B08" w:rsidRDefault="00AC001A" w:rsidP="00AC001A">
            <w:pPr>
              <w:keepNext/>
              <w:spacing w:after="60"/>
              <w:jc w:val="center"/>
              <w:rPr>
                <w:rFonts w:cstheme="minorHAnsi"/>
              </w:rPr>
            </w:pPr>
            <w:r w:rsidRPr="00F14794">
              <w:t>USFWS</w:t>
            </w:r>
          </w:p>
        </w:tc>
        <w:tc>
          <w:tcPr>
            <w:tcW w:w="0" w:type="pct"/>
            <w:vAlign w:val="top"/>
          </w:tcPr>
          <w:p w14:paraId="40096D08" w14:textId="25E16F39" w:rsidR="00AC001A" w:rsidRPr="00667B08" w:rsidRDefault="00AC001A" w:rsidP="00AC001A">
            <w:pPr>
              <w:keepNext/>
              <w:spacing w:after="60"/>
              <w:jc w:val="center"/>
              <w:rPr>
                <w:rFonts w:cstheme="minorHAnsi"/>
              </w:rPr>
            </w:pPr>
            <w:r w:rsidRPr="00F14794">
              <w:t>3DD.003D481260</w:t>
            </w:r>
          </w:p>
        </w:tc>
        <w:tc>
          <w:tcPr>
            <w:tcW w:w="0" w:type="pct"/>
            <w:vAlign w:val="top"/>
          </w:tcPr>
          <w:p w14:paraId="44A893B0" w14:textId="1A87807E" w:rsidR="00AC001A" w:rsidRPr="00667B08" w:rsidRDefault="00AC001A" w:rsidP="00AC001A">
            <w:pPr>
              <w:keepNext/>
              <w:spacing w:after="60"/>
              <w:jc w:val="center"/>
              <w:rPr>
                <w:rFonts w:cstheme="minorHAnsi"/>
              </w:rPr>
            </w:pPr>
            <w:r w:rsidRPr="00F14794">
              <w:t>NF Tieton</w:t>
            </w:r>
          </w:p>
        </w:tc>
        <w:tc>
          <w:tcPr>
            <w:tcW w:w="0" w:type="pct"/>
            <w:vAlign w:val="top"/>
          </w:tcPr>
          <w:p w14:paraId="1236A13B" w14:textId="07B5BA34" w:rsidR="00AC001A" w:rsidRPr="00667B08" w:rsidRDefault="00AC001A" w:rsidP="00AC001A">
            <w:pPr>
              <w:keepNext/>
              <w:spacing w:after="60"/>
              <w:jc w:val="center"/>
              <w:rPr>
                <w:rFonts w:cstheme="minorHAnsi"/>
              </w:rPr>
            </w:pPr>
            <w:r w:rsidRPr="00F14794">
              <w:t>07/30/2024 00:10</w:t>
            </w:r>
          </w:p>
        </w:tc>
        <w:tc>
          <w:tcPr>
            <w:tcW w:w="0" w:type="pct"/>
            <w:vAlign w:val="top"/>
          </w:tcPr>
          <w:p w14:paraId="54D40330" w14:textId="7C4440AB" w:rsidR="00AC001A" w:rsidRPr="00667B08" w:rsidRDefault="00AC001A" w:rsidP="00AC001A">
            <w:pPr>
              <w:keepNext/>
              <w:spacing w:after="60"/>
              <w:jc w:val="center"/>
              <w:rPr>
                <w:rFonts w:cstheme="minorHAnsi"/>
              </w:rPr>
            </w:pPr>
            <w:r w:rsidRPr="00F14794">
              <w:t>09/16/2024 22:17</w:t>
            </w:r>
          </w:p>
        </w:tc>
      </w:tr>
      <w:tr w:rsidR="00AC001A" w:rsidRPr="00667B08" w14:paraId="2634C8B3" w14:textId="77777777" w:rsidTr="00BF75A1">
        <w:trPr>
          <w:trHeight w:val="329"/>
        </w:trPr>
        <w:tc>
          <w:tcPr>
            <w:tcW w:w="0" w:type="pct"/>
            <w:vAlign w:val="top"/>
          </w:tcPr>
          <w:p w14:paraId="4AA8B8B4" w14:textId="675611BB" w:rsidR="00AC001A" w:rsidRPr="00667B08" w:rsidRDefault="00AC001A" w:rsidP="00AC001A">
            <w:pPr>
              <w:keepNext/>
              <w:spacing w:after="60"/>
              <w:jc w:val="center"/>
              <w:rPr>
                <w:rFonts w:cstheme="minorHAnsi"/>
              </w:rPr>
            </w:pPr>
            <w:r w:rsidRPr="00F14794">
              <w:t>2024</w:t>
            </w:r>
          </w:p>
        </w:tc>
        <w:tc>
          <w:tcPr>
            <w:tcW w:w="0" w:type="pct"/>
            <w:vAlign w:val="top"/>
          </w:tcPr>
          <w:p w14:paraId="45C2AE60" w14:textId="6765EC47" w:rsidR="00AC001A" w:rsidRPr="00667B08" w:rsidRDefault="00AC001A" w:rsidP="00AC001A">
            <w:pPr>
              <w:keepNext/>
              <w:spacing w:after="60"/>
              <w:jc w:val="center"/>
              <w:rPr>
                <w:rFonts w:cstheme="minorHAnsi"/>
              </w:rPr>
            </w:pPr>
            <w:r w:rsidRPr="00F14794">
              <w:t>USFWS</w:t>
            </w:r>
          </w:p>
        </w:tc>
        <w:tc>
          <w:tcPr>
            <w:tcW w:w="0" w:type="pct"/>
            <w:vAlign w:val="top"/>
          </w:tcPr>
          <w:p w14:paraId="58A882AC" w14:textId="76D05038" w:rsidR="00AC001A" w:rsidRPr="00667B08" w:rsidRDefault="00AC001A" w:rsidP="00AC001A">
            <w:pPr>
              <w:keepNext/>
              <w:spacing w:after="60"/>
              <w:jc w:val="center"/>
              <w:rPr>
                <w:rFonts w:cstheme="minorHAnsi"/>
              </w:rPr>
            </w:pPr>
            <w:r w:rsidRPr="00F14794">
              <w:t>3DD.003D481265</w:t>
            </w:r>
          </w:p>
        </w:tc>
        <w:tc>
          <w:tcPr>
            <w:tcW w:w="0" w:type="pct"/>
            <w:vAlign w:val="top"/>
          </w:tcPr>
          <w:p w14:paraId="53A9EC9B" w14:textId="63C56BF3" w:rsidR="00AC001A" w:rsidRPr="00667B08" w:rsidRDefault="00AC001A" w:rsidP="00AC001A">
            <w:pPr>
              <w:keepNext/>
              <w:spacing w:after="60"/>
              <w:jc w:val="center"/>
              <w:rPr>
                <w:rFonts w:cstheme="minorHAnsi"/>
              </w:rPr>
            </w:pPr>
            <w:r w:rsidRPr="00F14794">
              <w:t>NF Tieton</w:t>
            </w:r>
          </w:p>
        </w:tc>
        <w:tc>
          <w:tcPr>
            <w:tcW w:w="0" w:type="pct"/>
            <w:vAlign w:val="top"/>
          </w:tcPr>
          <w:p w14:paraId="38E6D445" w14:textId="38CC9387" w:rsidR="00AC001A" w:rsidRPr="00667B08" w:rsidRDefault="00AC001A" w:rsidP="00AC001A">
            <w:pPr>
              <w:keepNext/>
              <w:spacing w:after="60"/>
              <w:jc w:val="center"/>
              <w:rPr>
                <w:rFonts w:cstheme="minorHAnsi"/>
              </w:rPr>
            </w:pPr>
            <w:r w:rsidRPr="00F14794">
              <w:t>08/01/2024 23:32</w:t>
            </w:r>
          </w:p>
        </w:tc>
        <w:tc>
          <w:tcPr>
            <w:tcW w:w="0" w:type="pct"/>
            <w:vAlign w:val="top"/>
          </w:tcPr>
          <w:p w14:paraId="0A6A2C5E" w14:textId="2982EA9E" w:rsidR="00AC001A" w:rsidRPr="00667B08" w:rsidRDefault="00AC001A" w:rsidP="00AC001A">
            <w:pPr>
              <w:keepNext/>
              <w:spacing w:after="60"/>
              <w:jc w:val="center"/>
              <w:rPr>
                <w:rFonts w:cstheme="minorHAnsi"/>
              </w:rPr>
            </w:pPr>
            <w:r w:rsidRPr="00F14794">
              <w:t>09/19/2024 22:39</w:t>
            </w:r>
          </w:p>
        </w:tc>
      </w:tr>
    </w:tbl>
    <w:p w14:paraId="27A73651" w14:textId="77777777" w:rsidR="00164C62" w:rsidRDefault="00164C62" w:rsidP="405C6A40">
      <w:pPr>
        <w:spacing w:after="0" w:line="240" w:lineRule="auto"/>
        <w:ind w:right="288"/>
        <w:rPr>
          <w:rFonts w:cstheme="minorHAnsi"/>
        </w:rPr>
      </w:pPr>
    </w:p>
    <w:p w14:paraId="453C2DF1" w14:textId="77777777" w:rsidR="007A5A01" w:rsidRDefault="007A5A01" w:rsidP="405C6A40">
      <w:pPr>
        <w:spacing w:after="0" w:line="240" w:lineRule="auto"/>
        <w:ind w:right="288"/>
        <w:rPr>
          <w:rFonts w:cstheme="minorHAnsi"/>
        </w:rPr>
      </w:pPr>
    </w:p>
    <w:p w14:paraId="1166C70B" w14:textId="77777777" w:rsidR="00786035" w:rsidRDefault="00786035" w:rsidP="405C6A40">
      <w:pPr>
        <w:spacing w:after="0" w:line="240" w:lineRule="auto"/>
        <w:ind w:right="288"/>
        <w:rPr>
          <w:rFonts w:cstheme="minorHAnsi"/>
        </w:rPr>
      </w:pPr>
    </w:p>
    <w:p w14:paraId="13E38ABC" w14:textId="77777777" w:rsidR="00786035" w:rsidRDefault="00786035" w:rsidP="405C6A40">
      <w:pPr>
        <w:spacing w:after="0" w:line="240" w:lineRule="auto"/>
        <w:ind w:right="288"/>
        <w:rPr>
          <w:rFonts w:cstheme="minorHAnsi"/>
        </w:rPr>
      </w:pPr>
    </w:p>
    <w:p w14:paraId="6D1889D1" w14:textId="089ACC42" w:rsidR="007A5A01" w:rsidRPr="00FE25A6" w:rsidRDefault="007A5A01" w:rsidP="007A5A01">
      <w:pPr>
        <w:rPr>
          <w:sz w:val="24"/>
          <w:szCs w:val="24"/>
          <w:highlight w:val="yellow"/>
        </w:rPr>
      </w:pPr>
      <w:r w:rsidRPr="00A5377C">
        <w:rPr>
          <w:b/>
          <w:bCs/>
          <w:sz w:val="24"/>
          <w:szCs w:val="24"/>
        </w:rPr>
        <w:t xml:space="preserve">Table </w:t>
      </w:r>
      <w:r w:rsidR="00D20E09">
        <w:rPr>
          <w:b/>
          <w:bCs/>
          <w:sz w:val="24"/>
          <w:szCs w:val="24"/>
        </w:rPr>
        <w:t>C</w:t>
      </w:r>
      <w:r w:rsidR="00E65F33" w:rsidRPr="00A5377C">
        <w:rPr>
          <w:b/>
          <w:bCs/>
          <w:sz w:val="24"/>
          <w:szCs w:val="24"/>
        </w:rPr>
        <w:t>3</w:t>
      </w:r>
      <w:r w:rsidRPr="00A5377C">
        <w:rPr>
          <w:sz w:val="24"/>
          <w:szCs w:val="24"/>
        </w:rPr>
        <w:t>.</w:t>
      </w:r>
      <w:r w:rsidRPr="4C3856BD">
        <w:rPr>
          <w:sz w:val="24"/>
          <w:szCs w:val="24"/>
        </w:rPr>
        <w:t xml:space="preserve"> </w:t>
      </w:r>
      <w:r>
        <w:rPr>
          <w:sz w:val="24"/>
          <w:szCs w:val="24"/>
        </w:rPr>
        <w:t xml:space="preserve">Bull Trout detected at the </w:t>
      </w:r>
      <w:r w:rsidR="007B7597">
        <w:rPr>
          <w:sz w:val="24"/>
          <w:szCs w:val="24"/>
        </w:rPr>
        <w:t xml:space="preserve">upper end of the </w:t>
      </w:r>
      <w:r w:rsidR="006442C4">
        <w:rPr>
          <w:sz w:val="24"/>
          <w:szCs w:val="24"/>
        </w:rPr>
        <w:t>Clear Creek Dam fish ladder</w:t>
      </w:r>
      <w:r>
        <w:rPr>
          <w:sz w:val="24"/>
          <w:szCs w:val="24"/>
        </w:rPr>
        <w:t xml:space="preserve"> (</w:t>
      </w:r>
      <w:r w:rsidRPr="00A71BBD">
        <w:rPr>
          <w:b/>
          <w:bCs/>
          <w:sz w:val="24"/>
          <w:szCs w:val="24"/>
        </w:rPr>
        <w:t>U</w:t>
      </w:r>
      <w:r w:rsidR="006442C4" w:rsidRPr="00A71BBD">
        <w:rPr>
          <w:b/>
          <w:bCs/>
          <w:sz w:val="24"/>
          <w:szCs w:val="24"/>
        </w:rPr>
        <w:t>LD</w:t>
      </w:r>
      <w:r>
        <w:rPr>
          <w:sz w:val="24"/>
          <w:szCs w:val="24"/>
        </w:rPr>
        <w:t>) in 202</w:t>
      </w:r>
      <w:r w:rsidR="007B7597">
        <w:rPr>
          <w:sz w:val="24"/>
          <w:szCs w:val="24"/>
        </w:rPr>
        <w:t>4</w:t>
      </w:r>
      <w:r>
        <w:rPr>
          <w:sz w:val="24"/>
          <w:szCs w:val="24"/>
        </w:rPr>
        <w:t xml:space="preserve">. </w:t>
      </w:r>
    </w:p>
    <w:tbl>
      <w:tblPr>
        <w:tblStyle w:val="BBBasic"/>
        <w:tblW w:w="9360" w:type="dxa"/>
        <w:tblLook w:val="04A0" w:firstRow="1" w:lastRow="0" w:firstColumn="1" w:lastColumn="0" w:noHBand="0" w:noVBand="1"/>
      </w:tblPr>
      <w:tblGrid>
        <w:gridCol w:w="840"/>
        <w:gridCol w:w="1380"/>
        <w:gridCol w:w="1905"/>
        <w:gridCol w:w="1260"/>
        <w:gridCol w:w="1920"/>
        <w:gridCol w:w="2055"/>
      </w:tblGrid>
      <w:tr w:rsidR="007A5A01" w14:paraId="0FB23183" w14:textId="77777777" w:rsidTr="00F2481E">
        <w:trPr>
          <w:cnfStyle w:val="100000000000" w:firstRow="1" w:lastRow="0" w:firstColumn="0" w:lastColumn="0" w:oddVBand="0" w:evenVBand="0" w:oddHBand="0" w:evenHBand="0" w:firstRowFirstColumn="0" w:firstRowLastColumn="0" w:lastRowFirstColumn="0" w:lastRowLastColumn="0"/>
          <w:trHeight w:val="345"/>
        </w:trPr>
        <w:tc>
          <w:tcPr>
            <w:tcW w:w="840" w:type="dxa"/>
          </w:tcPr>
          <w:p w14:paraId="616C01D9" w14:textId="77777777" w:rsidR="007A5A01" w:rsidRDefault="007A5A01" w:rsidP="00D340EF">
            <w:pPr>
              <w:spacing w:after="120"/>
            </w:pPr>
            <w:r>
              <w:rPr>
                <w:rFonts w:ascii="Calibri" w:eastAsia="Calibri" w:hAnsi="Calibri" w:cs="Calibri"/>
                <w:color w:val="000000" w:themeColor="text1"/>
              </w:rPr>
              <w:t>Mark Year</w:t>
            </w:r>
          </w:p>
        </w:tc>
        <w:tc>
          <w:tcPr>
            <w:tcW w:w="1380" w:type="dxa"/>
          </w:tcPr>
          <w:p w14:paraId="078FC378" w14:textId="77777777" w:rsidR="007A5A01" w:rsidRDefault="007A5A01" w:rsidP="00D340EF">
            <w:pPr>
              <w:spacing w:after="120"/>
            </w:pPr>
            <w:r>
              <w:rPr>
                <w:rFonts w:ascii="Calibri" w:eastAsia="Calibri" w:hAnsi="Calibri" w:cs="Calibri"/>
                <w:color w:val="000000" w:themeColor="text1"/>
              </w:rPr>
              <w:t>Organization</w:t>
            </w:r>
          </w:p>
        </w:tc>
        <w:tc>
          <w:tcPr>
            <w:tcW w:w="1905" w:type="dxa"/>
          </w:tcPr>
          <w:p w14:paraId="314A79B5" w14:textId="506F63AB" w:rsidR="007A5A01" w:rsidRPr="10B1044A" w:rsidRDefault="003B218B" w:rsidP="00D340EF">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260" w:type="dxa"/>
          </w:tcPr>
          <w:p w14:paraId="112BE78E" w14:textId="77777777" w:rsidR="007A5A01" w:rsidRDefault="007A5A01" w:rsidP="00D340EF">
            <w:pPr>
              <w:spacing w:after="120"/>
            </w:pPr>
            <w:r>
              <w:t>Origin</w:t>
            </w:r>
          </w:p>
        </w:tc>
        <w:tc>
          <w:tcPr>
            <w:tcW w:w="1920" w:type="dxa"/>
          </w:tcPr>
          <w:p w14:paraId="5C5EDB0C" w14:textId="77777777" w:rsidR="007A5A01" w:rsidRDefault="007A5A01" w:rsidP="00D340EF">
            <w:pPr>
              <w:spacing w:after="120"/>
            </w:pPr>
            <w:r>
              <w:rPr>
                <w:rFonts w:ascii="Calibri" w:eastAsia="Calibri" w:hAnsi="Calibri" w:cs="Calibri"/>
                <w:color w:val="000000" w:themeColor="text1"/>
              </w:rPr>
              <w:t>First Detection</w:t>
            </w:r>
          </w:p>
        </w:tc>
        <w:tc>
          <w:tcPr>
            <w:tcW w:w="2055" w:type="dxa"/>
          </w:tcPr>
          <w:p w14:paraId="3E06387F" w14:textId="77777777" w:rsidR="007A5A01" w:rsidRDefault="007A5A01" w:rsidP="00D340EF">
            <w:pPr>
              <w:spacing w:after="120"/>
            </w:pPr>
            <w:r>
              <w:rPr>
                <w:rFonts w:ascii="Calibri" w:eastAsia="Calibri" w:hAnsi="Calibri" w:cs="Calibri"/>
                <w:color w:val="000000" w:themeColor="text1"/>
              </w:rPr>
              <w:t>Last Detection</w:t>
            </w:r>
          </w:p>
        </w:tc>
      </w:tr>
      <w:tr w:rsidR="00786035" w:rsidRPr="002D087E" w14:paraId="65149462" w14:textId="77777777" w:rsidTr="00B52B0B">
        <w:trPr>
          <w:trHeight w:val="300"/>
        </w:trPr>
        <w:tc>
          <w:tcPr>
            <w:tcW w:w="840" w:type="dxa"/>
            <w:vAlign w:val="top"/>
          </w:tcPr>
          <w:p w14:paraId="42222C1B" w14:textId="1C6887A5" w:rsidR="00786035" w:rsidRPr="002D087E" w:rsidRDefault="00786035" w:rsidP="00786035">
            <w:pPr>
              <w:spacing w:after="120"/>
              <w:jc w:val="center"/>
              <w:rPr>
                <w:rFonts w:cstheme="minorHAnsi"/>
              </w:rPr>
            </w:pPr>
            <w:r w:rsidRPr="00193FB7">
              <w:t>2022</w:t>
            </w:r>
          </w:p>
        </w:tc>
        <w:tc>
          <w:tcPr>
            <w:tcW w:w="1380" w:type="dxa"/>
            <w:vAlign w:val="top"/>
          </w:tcPr>
          <w:p w14:paraId="3402E685" w14:textId="3B46D406" w:rsidR="00786035" w:rsidRPr="002D087E" w:rsidRDefault="00786035" w:rsidP="00786035">
            <w:pPr>
              <w:spacing w:after="120"/>
              <w:jc w:val="center"/>
              <w:rPr>
                <w:rFonts w:cstheme="minorHAnsi"/>
              </w:rPr>
            </w:pPr>
            <w:r w:rsidRPr="00193FB7">
              <w:t>USFWS</w:t>
            </w:r>
          </w:p>
        </w:tc>
        <w:tc>
          <w:tcPr>
            <w:tcW w:w="1905" w:type="dxa"/>
            <w:vAlign w:val="top"/>
          </w:tcPr>
          <w:p w14:paraId="6E524691" w14:textId="789BDD48" w:rsidR="00786035" w:rsidRPr="002D087E" w:rsidRDefault="00786035" w:rsidP="00786035">
            <w:pPr>
              <w:spacing w:after="120"/>
              <w:jc w:val="center"/>
              <w:rPr>
                <w:rFonts w:eastAsia="Calibri" w:cstheme="minorHAnsi"/>
                <w:color w:val="000000" w:themeColor="text1"/>
              </w:rPr>
            </w:pPr>
            <w:r w:rsidRPr="00193FB7">
              <w:t>3DD.003D481184</w:t>
            </w:r>
          </w:p>
        </w:tc>
        <w:tc>
          <w:tcPr>
            <w:tcW w:w="1260" w:type="dxa"/>
            <w:vAlign w:val="top"/>
          </w:tcPr>
          <w:p w14:paraId="656A291A" w14:textId="20DA5277" w:rsidR="00786035" w:rsidRPr="002D087E" w:rsidRDefault="00786035" w:rsidP="00786035">
            <w:pPr>
              <w:spacing w:after="120"/>
              <w:jc w:val="center"/>
              <w:rPr>
                <w:rFonts w:eastAsia="Calibri" w:cstheme="minorHAnsi"/>
                <w:color w:val="000000" w:themeColor="text1"/>
              </w:rPr>
            </w:pPr>
            <w:r w:rsidRPr="00193FB7">
              <w:t>NF Tieton</w:t>
            </w:r>
          </w:p>
        </w:tc>
        <w:tc>
          <w:tcPr>
            <w:tcW w:w="1920" w:type="dxa"/>
            <w:vAlign w:val="top"/>
          </w:tcPr>
          <w:p w14:paraId="34B7B12C" w14:textId="29716CBE" w:rsidR="00786035" w:rsidRPr="002D087E" w:rsidRDefault="00786035" w:rsidP="00786035">
            <w:pPr>
              <w:spacing w:after="120"/>
              <w:jc w:val="center"/>
              <w:rPr>
                <w:rFonts w:cstheme="minorHAnsi"/>
              </w:rPr>
            </w:pPr>
            <w:r w:rsidRPr="00193FB7">
              <w:t>09/27/2024 23:02</w:t>
            </w:r>
          </w:p>
        </w:tc>
        <w:tc>
          <w:tcPr>
            <w:tcW w:w="2055" w:type="dxa"/>
            <w:vAlign w:val="top"/>
          </w:tcPr>
          <w:p w14:paraId="0614BFF4" w14:textId="719D3A34" w:rsidR="00786035" w:rsidRPr="002D087E" w:rsidRDefault="00786035" w:rsidP="00786035">
            <w:pPr>
              <w:spacing w:after="120"/>
              <w:jc w:val="center"/>
              <w:rPr>
                <w:rFonts w:cstheme="minorHAnsi"/>
              </w:rPr>
            </w:pPr>
            <w:r w:rsidRPr="00193FB7">
              <w:t>09/27/2024 23:02</w:t>
            </w:r>
          </w:p>
        </w:tc>
      </w:tr>
      <w:tr w:rsidR="00786035" w:rsidRPr="002D087E" w14:paraId="0BB9E516" w14:textId="77777777" w:rsidTr="00B52B0B">
        <w:trPr>
          <w:trHeight w:val="285"/>
        </w:trPr>
        <w:tc>
          <w:tcPr>
            <w:tcW w:w="840" w:type="dxa"/>
            <w:vAlign w:val="top"/>
          </w:tcPr>
          <w:p w14:paraId="659A4940" w14:textId="1283DBD1" w:rsidR="00786035" w:rsidRDefault="00786035" w:rsidP="00786035">
            <w:pPr>
              <w:spacing w:after="120"/>
              <w:jc w:val="center"/>
              <w:rPr>
                <w:rFonts w:cstheme="minorHAnsi"/>
              </w:rPr>
            </w:pPr>
            <w:r w:rsidRPr="00193FB7">
              <w:t>2023</w:t>
            </w:r>
          </w:p>
        </w:tc>
        <w:tc>
          <w:tcPr>
            <w:tcW w:w="1380" w:type="dxa"/>
            <w:vAlign w:val="top"/>
          </w:tcPr>
          <w:p w14:paraId="6AF91987" w14:textId="4DFEF7B2" w:rsidR="00786035" w:rsidRDefault="00786035" w:rsidP="00786035">
            <w:pPr>
              <w:spacing w:after="120"/>
              <w:jc w:val="center"/>
              <w:rPr>
                <w:rFonts w:cstheme="minorHAnsi"/>
              </w:rPr>
            </w:pPr>
            <w:r w:rsidRPr="00193FB7">
              <w:t>USFWS</w:t>
            </w:r>
          </w:p>
        </w:tc>
        <w:tc>
          <w:tcPr>
            <w:tcW w:w="1905" w:type="dxa"/>
            <w:vAlign w:val="top"/>
          </w:tcPr>
          <w:p w14:paraId="715544DA" w14:textId="1A8B90C9" w:rsidR="00786035" w:rsidRPr="005E0F7C" w:rsidRDefault="00786035" w:rsidP="00786035">
            <w:pPr>
              <w:spacing w:after="120"/>
              <w:jc w:val="center"/>
              <w:rPr>
                <w:rFonts w:eastAsia="Calibri" w:cstheme="minorHAnsi"/>
                <w:color w:val="000000" w:themeColor="text1"/>
              </w:rPr>
            </w:pPr>
            <w:r w:rsidRPr="00193FB7">
              <w:t>3DD.003D4811CB</w:t>
            </w:r>
          </w:p>
        </w:tc>
        <w:tc>
          <w:tcPr>
            <w:tcW w:w="1260" w:type="dxa"/>
            <w:vAlign w:val="top"/>
          </w:tcPr>
          <w:p w14:paraId="6F3F664A" w14:textId="281CB886" w:rsidR="00786035" w:rsidRDefault="00786035" w:rsidP="00786035">
            <w:pPr>
              <w:spacing w:after="120"/>
              <w:jc w:val="center"/>
              <w:rPr>
                <w:rFonts w:eastAsia="Calibri" w:cstheme="minorHAnsi"/>
                <w:color w:val="000000" w:themeColor="text1"/>
              </w:rPr>
            </w:pPr>
            <w:r w:rsidRPr="00193FB7">
              <w:t>NF Tieton</w:t>
            </w:r>
          </w:p>
        </w:tc>
        <w:tc>
          <w:tcPr>
            <w:tcW w:w="1920" w:type="dxa"/>
            <w:vAlign w:val="top"/>
          </w:tcPr>
          <w:p w14:paraId="6E4411E7" w14:textId="4FED1ABC" w:rsidR="00786035" w:rsidRDefault="00786035" w:rsidP="00786035">
            <w:pPr>
              <w:spacing w:after="120"/>
              <w:jc w:val="center"/>
              <w:rPr>
                <w:rFonts w:cstheme="minorHAnsi"/>
              </w:rPr>
            </w:pPr>
            <w:r w:rsidRPr="00193FB7">
              <w:t>09/22/2024 05:53</w:t>
            </w:r>
          </w:p>
        </w:tc>
        <w:tc>
          <w:tcPr>
            <w:tcW w:w="2055" w:type="dxa"/>
            <w:vAlign w:val="top"/>
          </w:tcPr>
          <w:p w14:paraId="446FAFD9" w14:textId="441E9E0A" w:rsidR="00786035" w:rsidRDefault="00786035" w:rsidP="00786035">
            <w:pPr>
              <w:spacing w:after="120"/>
              <w:jc w:val="center"/>
              <w:rPr>
                <w:rFonts w:cstheme="minorHAnsi"/>
              </w:rPr>
            </w:pPr>
            <w:r w:rsidRPr="00193FB7">
              <w:t>09/22/2024 05:54</w:t>
            </w:r>
          </w:p>
        </w:tc>
      </w:tr>
      <w:tr w:rsidR="00786035" w:rsidRPr="002D087E" w14:paraId="10CCC71F" w14:textId="77777777" w:rsidTr="00B52B0B">
        <w:trPr>
          <w:trHeight w:val="285"/>
        </w:trPr>
        <w:tc>
          <w:tcPr>
            <w:tcW w:w="840" w:type="dxa"/>
            <w:vAlign w:val="top"/>
          </w:tcPr>
          <w:p w14:paraId="219D1043" w14:textId="65A1CE9B" w:rsidR="00786035" w:rsidRPr="00D13B17" w:rsidRDefault="00786035" w:rsidP="00786035">
            <w:pPr>
              <w:spacing w:after="120"/>
              <w:jc w:val="center"/>
            </w:pPr>
            <w:r w:rsidRPr="00193FB7">
              <w:t>2023</w:t>
            </w:r>
          </w:p>
        </w:tc>
        <w:tc>
          <w:tcPr>
            <w:tcW w:w="1380" w:type="dxa"/>
            <w:vAlign w:val="top"/>
          </w:tcPr>
          <w:p w14:paraId="21858E1E" w14:textId="0B7FFC82" w:rsidR="00786035" w:rsidRPr="00D13B17" w:rsidRDefault="00786035" w:rsidP="00786035">
            <w:pPr>
              <w:spacing w:after="120"/>
              <w:jc w:val="center"/>
            </w:pPr>
            <w:r w:rsidRPr="00193FB7">
              <w:t>USFWS</w:t>
            </w:r>
          </w:p>
        </w:tc>
        <w:tc>
          <w:tcPr>
            <w:tcW w:w="1905" w:type="dxa"/>
            <w:vAlign w:val="top"/>
          </w:tcPr>
          <w:p w14:paraId="1BA9DC15" w14:textId="4806C5CB" w:rsidR="00786035" w:rsidRPr="00D13B17" w:rsidRDefault="00786035" w:rsidP="00786035">
            <w:pPr>
              <w:spacing w:after="120"/>
              <w:jc w:val="center"/>
            </w:pPr>
            <w:r w:rsidRPr="00193FB7">
              <w:t>3DD.003D4811E0</w:t>
            </w:r>
          </w:p>
        </w:tc>
        <w:tc>
          <w:tcPr>
            <w:tcW w:w="1260" w:type="dxa"/>
            <w:vAlign w:val="top"/>
          </w:tcPr>
          <w:p w14:paraId="5E6CDA88" w14:textId="46DEC9EC" w:rsidR="00786035" w:rsidRPr="00D13B17" w:rsidRDefault="00786035" w:rsidP="00786035">
            <w:pPr>
              <w:spacing w:after="120"/>
              <w:jc w:val="center"/>
            </w:pPr>
            <w:r w:rsidRPr="00193FB7">
              <w:t>NF Tieton</w:t>
            </w:r>
          </w:p>
        </w:tc>
        <w:tc>
          <w:tcPr>
            <w:tcW w:w="1920" w:type="dxa"/>
            <w:vAlign w:val="top"/>
          </w:tcPr>
          <w:p w14:paraId="1108897F" w14:textId="6BF54005" w:rsidR="00786035" w:rsidRPr="00D13B17" w:rsidRDefault="00786035" w:rsidP="00786035">
            <w:pPr>
              <w:spacing w:after="120"/>
              <w:jc w:val="center"/>
            </w:pPr>
            <w:r w:rsidRPr="00193FB7">
              <w:t>09/26/2024 20:22</w:t>
            </w:r>
          </w:p>
        </w:tc>
        <w:tc>
          <w:tcPr>
            <w:tcW w:w="2055" w:type="dxa"/>
            <w:vAlign w:val="top"/>
          </w:tcPr>
          <w:p w14:paraId="0F8F8ACE" w14:textId="3AA5DF20" w:rsidR="00786035" w:rsidRPr="00D13B17" w:rsidRDefault="00786035" w:rsidP="00786035">
            <w:pPr>
              <w:spacing w:after="120"/>
              <w:jc w:val="center"/>
            </w:pPr>
            <w:r w:rsidRPr="00193FB7">
              <w:t>09/26/2024 20:23</w:t>
            </w:r>
          </w:p>
        </w:tc>
      </w:tr>
      <w:tr w:rsidR="00786035" w:rsidRPr="002D087E" w14:paraId="3269A03B" w14:textId="77777777" w:rsidTr="00B52B0B">
        <w:trPr>
          <w:trHeight w:val="285"/>
        </w:trPr>
        <w:tc>
          <w:tcPr>
            <w:tcW w:w="840" w:type="dxa"/>
            <w:vAlign w:val="top"/>
          </w:tcPr>
          <w:p w14:paraId="5A7CA397" w14:textId="7229ABCC" w:rsidR="00786035" w:rsidRDefault="00786035" w:rsidP="00786035">
            <w:pPr>
              <w:spacing w:after="120"/>
              <w:jc w:val="center"/>
              <w:rPr>
                <w:rFonts w:cstheme="minorHAnsi"/>
              </w:rPr>
            </w:pPr>
            <w:r w:rsidRPr="00193FB7">
              <w:t>2023</w:t>
            </w:r>
          </w:p>
        </w:tc>
        <w:tc>
          <w:tcPr>
            <w:tcW w:w="1380" w:type="dxa"/>
            <w:vAlign w:val="top"/>
          </w:tcPr>
          <w:p w14:paraId="7A9CBDAE" w14:textId="692B02DD" w:rsidR="00786035" w:rsidRDefault="00786035" w:rsidP="00786035">
            <w:pPr>
              <w:spacing w:after="120"/>
              <w:jc w:val="center"/>
              <w:rPr>
                <w:rFonts w:cstheme="minorHAnsi"/>
              </w:rPr>
            </w:pPr>
            <w:r w:rsidRPr="00193FB7">
              <w:t>USFWS</w:t>
            </w:r>
          </w:p>
        </w:tc>
        <w:tc>
          <w:tcPr>
            <w:tcW w:w="1905" w:type="dxa"/>
            <w:vAlign w:val="top"/>
          </w:tcPr>
          <w:p w14:paraId="6A25B6A4" w14:textId="2256FED2" w:rsidR="00786035" w:rsidRPr="005E0F7C" w:rsidRDefault="00786035" w:rsidP="00786035">
            <w:pPr>
              <w:spacing w:after="120"/>
              <w:jc w:val="center"/>
              <w:rPr>
                <w:rFonts w:eastAsia="Calibri" w:cstheme="minorHAnsi"/>
                <w:color w:val="000000" w:themeColor="text1"/>
              </w:rPr>
            </w:pPr>
            <w:r w:rsidRPr="00193FB7">
              <w:t>3DD.003D4811F1</w:t>
            </w:r>
          </w:p>
        </w:tc>
        <w:tc>
          <w:tcPr>
            <w:tcW w:w="1260" w:type="dxa"/>
            <w:vAlign w:val="top"/>
          </w:tcPr>
          <w:p w14:paraId="43DCAA4A" w14:textId="3C84C5B1" w:rsidR="00786035" w:rsidRDefault="00786035" w:rsidP="00786035">
            <w:pPr>
              <w:spacing w:after="120"/>
              <w:jc w:val="center"/>
              <w:rPr>
                <w:rFonts w:eastAsia="Calibri" w:cstheme="minorHAnsi"/>
                <w:color w:val="000000" w:themeColor="text1"/>
              </w:rPr>
            </w:pPr>
            <w:r w:rsidRPr="00193FB7">
              <w:t>NF Tieton</w:t>
            </w:r>
          </w:p>
        </w:tc>
        <w:tc>
          <w:tcPr>
            <w:tcW w:w="1920" w:type="dxa"/>
            <w:vAlign w:val="top"/>
          </w:tcPr>
          <w:p w14:paraId="037DA444" w14:textId="54C00A37" w:rsidR="00786035" w:rsidRDefault="00786035" w:rsidP="00786035">
            <w:pPr>
              <w:spacing w:after="120"/>
              <w:jc w:val="center"/>
              <w:rPr>
                <w:rFonts w:cstheme="minorHAnsi"/>
              </w:rPr>
            </w:pPr>
            <w:r w:rsidRPr="00193FB7">
              <w:t>08/10/2024 20:19</w:t>
            </w:r>
          </w:p>
        </w:tc>
        <w:tc>
          <w:tcPr>
            <w:tcW w:w="2055" w:type="dxa"/>
            <w:vAlign w:val="top"/>
          </w:tcPr>
          <w:p w14:paraId="06136DD8" w14:textId="5D7A672A" w:rsidR="00786035" w:rsidRDefault="00786035" w:rsidP="00786035">
            <w:pPr>
              <w:spacing w:after="120"/>
              <w:jc w:val="center"/>
              <w:rPr>
                <w:rFonts w:cstheme="minorHAnsi"/>
              </w:rPr>
            </w:pPr>
            <w:r w:rsidRPr="00193FB7">
              <w:t>08/10/2024 20:34</w:t>
            </w:r>
          </w:p>
        </w:tc>
      </w:tr>
      <w:tr w:rsidR="00786035" w:rsidRPr="002D087E" w14:paraId="45BB736A" w14:textId="77777777" w:rsidTr="00B52B0B">
        <w:trPr>
          <w:trHeight w:val="285"/>
        </w:trPr>
        <w:tc>
          <w:tcPr>
            <w:tcW w:w="840" w:type="dxa"/>
            <w:vAlign w:val="top"/>
          </w:tcPr>
          <w:p w14:paraId="2E59357A" w14:textId="65F09202" w:rsidR="00786035" w:rsidRDefault="00786035" w:rsidP="00786035">
            <w:pPr>
              <w:spacing w:after="120"/>
              <w:jc w:val="center"/>
              <w:rPr>
                <w:rFonts w:cstheme="minorHAnsi"/>
              </w:rPr>
            </w:pPr>
            <w:r w:rsidRPr="00193FB7">
              <w:t>2023</w:t>
            </w:r>
          </w:p>
        </w:tc>
        <w:tc>
          <w:tcPr>
            <w:tcW w:w="1380" w:type="dxa"/>
            <w:vAlign w:val="top"/>
          </w:tcPr>
          <w:p w14:paraId="2F65445D" w14:textId="7A7E4B33" w:rsidR="00786035" w:rsidRDefault="00786035" w:rsidP="00786035">
            <w:pPr>
              <w:spacing w:after="120"/>
              <w:jc w:val="center"/>
              <w:rPr>
                <w:rFonts w:cstheme="minorHAnsi"/>
              </w:rPr>
            </w:pPr>
            <w:r w:rsidRPr="00193FB7">
              <w:t>USFWS</w:t>
            </w:r>
          </w:p>
        </w:tc>
        <w:tc>
          <w:tcPr>
            <w:tcW w:w="1905" w:type="dxa"/>
            <w:vAlign w:val="top"/>
          </w:tcPr>
          <w:p w14:paraId="5AFC82B8" w14:textId="627F838E" w:rsidR="00786035" w:rsidRPr="00112CFE" w:rsidRDefault="00786035" w:rsidP="00786035">
            <w:pPr>
              <w:spacing w:after="120"/>
              <w:jc w:val="center"/>
              <w:rPr>
                <w:rFonts w:eastAsia="Calibri" w:cstheme="minorHAnsi"/>
                <w:color w:val="000000" w:themeColor="text1"/>
              </w:rPr>
            </w:pPr>
            <w:r w:rsidRPr="00193FB7">
              <w:t>3DD.003D4811F4</w:t>
            </w:r>
          </w:p>
        </w:tc>
        <w:tc>
          <w:tcPr>
            <w:tcW w:w="1260" w:type="dxa"/>
            <w:vAlign w:val="top"/>
          </w:tcPr>
          <w:p w14:paraId="242FAC01" w14:textId="43992195" w:rsidR="00786035" w:rsidRDefault="00786035" w:rsidP="00786035">
            <w:pPr>
              <w:spacing w:after="120"/>
              <w:jc w:val="center"/>
              <w:rPr>
                <w:rFonts w:eastAsia="Calibri" w:cstheme="minorHAnsi"/>
                <w:color w:val="000000" w:themeColor="text1"/>
              </w:rPr>
            </w:pPr>
            <w:r w:rsidRPr="00193FB7">
              <w:t>NF Tieton</w:t>
            </w:r>
          </w:p>
        </w:tc>
        <w:tc>
          <w:tcPr>
            <w:tcW w:w="1920" w:type="dxa"/>
            <w:vAlign w:val="top"/>
          </w:tcPr>
          <w:p w14:paraId="53E67010" w14:textId="6DCC6E72" w:rsidR="00786035" w:rsidRDefault="00786035" w:rsidP="00786035">
            <w:pPr>
              <w:spacing w:after="120"/>
              <w:jc w:val="center"/>
              <w:rPr>
                <w:rFonts w:cstheme="minorHAnsi"/>
              </w:rPr>
            </w:pPr>
            <w:r w:rsidRPr="00193FB7">
              <w:t>10/05/2024 19:57</w:t>
            </w:r>
          </w:p>
        </w:tc>
        <w:tc>
          <w:tcPr>
            <w:tcW w:w="2055" w:type="dxa"/>
            <w:vAlign w:val="top"/>
          </w:tcPr>
          <w:p w14:paraId="4A65FD83" w14:textId="2005684A" w:rsidR="00786035" w:rsidRDefault="00786035" w:rsidP="00786035">
            <w:pPr>
              <w:spacing w:after="120"/>
              <w:jc w:val="center"/>
              <w:rPr>
                <w:rFonts w:cstheme="minorHAnsi"/>
              </w:rPr>
            </w:pPr>
            <w:r w:rsidRPr="00193FB7">
              <w:t>10/05/2024 19:57</w:t>
            </w:r>
          </w:p>
        </w:tc>
      </w:tr>
      <w:tr w:rsidR="00786035" w:rsidRPr="002D087E" w14:paraId="36C445B8" w14:textId="77777777" w:rsidTr="00B52B0B">
        <w:trPr>
          <w:trHeight w:val="285"/>
        </w:trPr>
        <w:tc>
          <w:tcPr>
            <w:tcW w:w="840" w:type="dxa"/>
            <w:vAlign w:val="top"/>
          </w:tcPr>
          <w:p w14:paraId="010259FD" w14:textId="377C25AB" w:rsidR="00786035" w:rsidRPr="002D087E" w:rsidRDefault="00786035" w:rsidP="00786035">
            <w:pPr>
              <w:spacing w:after="120"/>
              <w:jc w:val="center"/>
              <w:rPr>
                <w:rFonts w:cstheme="minorHAnsi"/>
              </w:rPr>
            </w:pPr>
            <w:r w:rsidRPr="00193FB7">
              <w:t>2024</w:t>
            </w:r>
          </w:p>
        </w:tc>
        <w:tc>
          <w:tcPr>
            <w:tcW w:w="1380" w:type="dxa"/>
            <w:vAlign w:val="top"/>
          </w:tcPr>
          <w:p w14:paraId="5242F562" w14:textId="004218AC" w:rsidR="00786035" w:rsidRPr="002D087E" w:rsidRDefault="00786035" w:rsidP="00786035">
            <w:pPr>
              <w:spacing w:after="120"/>
              <w:jc w:val="center"/>
              <w:rPr>
                <w:rFonts w:cstheme="minorHAnsi"/>
              </w:rPr>
            </w:pPr>
            <w:r w:rsidRPr="00193FB7">
              <w:t>USFWS</w:t>
            </w:r>
          </w:p>
        </w:tc>
        <w:tc>
          <w:tcPr>
            <w:tcW w:w="1905" w:type="dxa"/>
            <w:vAlign w:val="top"/>
          </w:tcPr>
          <w:p w14:paraId="6DCC8C76" w14:textId="179E8672" w:rsidR="00786035" w:rsidRPr="002D087E" w:rsidRDefault="00786035" w:rsidP="00786035">
            <w:pPr>
              <w:spacing w:after="120"/>
              <w:jc w:val="center"/>
              <w:rPr>
                <w:rFonts w:eastAsia="Calibri" w:cstheme="minorHAnsi"/>
                <w:color w:val="000000" w:themeColor="text1"/>
              </w:rPr>
            </w:pPr>
            <w:r w:rsidRPr="00193FB7">
              <w:t>3DD.003D481275</w:t>
            </w:r>
          </w:p>
        </w:tc>
        <w:tc>
          <w:tcPr>
            <w:tcW w:w="1260" w:type="dxa"/>
            <w:vAlign w:val="top"/>
          </w:tcPr>
          <w:p w14:paraId="5B358AB2" w14:textId="71852B75" w:rsidR="00786035" w:rsidRPr="002D087E" w:rsidRDefault="00786035" w:rsidP="00786035">
            <w:pPr>
              <w:spacing w:after="120"/>
              <w:jc w:val="center"/>
              <w:rPr>
                <w:rFonts w:eastAsia="Calibri" w:cstheme="minorHAnsi"/>
                <w:color w:val="000000" w:themeColor="text1"/>
              </w:rPr>
            </w:pPr>
            <w:r w:rsidRPr="00193FB7">
              <w:t>SF Tieton</w:t>
            </w:r>
          </w:p>
        </w:tc>
        <w:tc>
          <w:tcPr>
            <w:tcW w:w="1920" w:type="dxa"/>
            <w:vAlign w:val="top"/>
          </w:tcPr>
          <w:p w14:paraId="3016A402" w14:textId="019560EC" w:rsidR="00786035" w:rsidRPr="002D087E" w:rsidRDefault="00786035" w:rsidP="00786035">
            <w:pPr>
              <w:spacing w:after="120"/>
              <w:jc w:val="center"/>
              <w:rPr>
                <w:rFonts w:cstheme="minorHAnsi"/>
              </w:rPr>
            </w:pPr>
            <w:r w:rsidRPr="00193FB7">
              <w:t>11/19/2024 09:23</w:t>
            </w:r>
          </w:p>
        </w:tc>
        <w:tc>
          <w:tcPr>
            <w:tcW w:w="2055" w:type="dxa"/>
            <w:vAlign w:val="top"/>
          </w:tcPr>
          <w:p w14:paraId="6F9EB64B" w14:textId="419034F1" w:rsidR="00786035" w:rsidRPr="002D087E" w:rsidRDefault="00786035" w:rsidP="00786035">
            <w:pPr>
              <w:spacing w:after="120"/>
              <w:jc w:val="center"/>
              <w:rPr>
                <w:rFonts w:eastAsia="Calibri" w:cstheme="minorHAnsi"/>
                <w:color w:val="000000" w:themeColor="text1"/>
              </w:rPr>
            </w:pPr>
            <w:r w:rsidRPr="00193FB7">
              <w:t>11/19/2024 09:23</w:t>
            </w:r>
          </w:p>
        </w:tc>
      </w:tr>
    </w:tbl>
    <w:p w14:paraId="1F0A66DA" w14:textId="77777777" w:rsidR="007A5A01" w:rsidRDefault="007A5A01" w:rsidP="00944085">
      <w:pPr>
        <w:ind w:right="288"/>
        <w:rPr>
          <w:rFonts w:cstheme="minorHAnsi"/>
        </w:rPr>
      </w:pPr>
    </w:p>
    <w:p w14:paraId="07C6C71E" w14:textId="14A7DEB2" w:rsidR="00726827" w:rsidRPr="00FE25A6" w:rsidRDefault="00726827" w:rsidP="00726827">
      <w:pPr>
        <w:rPr>
          <w:sz w:val="24"/>
          <w:szCs w:val="24"/>
          <w:highlight w:val="yellow"/>
        </w:rPr>
      </w:pPr>
      <w:r w:rsidRPr="00A5377C">
        <w:rPr>
          <w:b/>
          <w:bCs/>
          <w:sz w:val="24"/>
          <w:szCs w:val="24"/>
        </w:rPr>
        <w:t xml:space="preserve">Table </w:t>
      </w:r>
      <w:r>
        <w:rPr>
          <w:b/>
          <w:bCs/>
          <w:sz w:val="24"/>
          <w:szCs w:val="24"/>
        </w:rPr>
        <w:t>C4</w:t>
      </w:r>
      <w:r w:rsidRPr="00A5377C">
        <w:rPr>
          <w:sz w:val="24"/>
          <w:szCs w:val="24"/>
        </w:rPr>
        <w:t>.</w:t>
      </w:r>
      <w:r w:rsidR="007B7597" w:rsidRPr="007B7597">
        <w:rPr>
          <w:sz w:val="24"/>
          <w:szCs w:val="24"/>
        </w:rPr>
        <w:t xml:space="preserve"> </w:t>
      </w:r>
      <w:r w:rsidR="007B7597">
        <w:rPr>
          <w:sz w:val="24"/>
          <w:szCs w:val="24"/>
        </w:rPr>
        <w:t>Bull Trout detected at the lower end of the Clear Creek Dam fish ladder (</w:t>
      </w:r>
      <w:r w:rsidR="007B7597">
        <w:rPr>
          <w:b/>
          <w:bCs/>
          <w:sz w:val="24"/>
          <w:szCs w:val="24"/>
        </w:rPr>
        <w:t>L</w:t>
      </w:r>
      <w:r w:rsidR="007B7597" w:rsidRPr="00A71BBD">
        <w:rPr>
          <w:b/>
          <w:bCs/>
          <w:sz w:val="24"/>
          <w:szCs w:val="24"/>
        </w:rPr>
        <w:t>LD</w:t>
      </w:r>
      <w:r w:rsidR="007B7597">
        <w:rPr>
          <w:sz w:val="24"/>
          <w:szCs w:val="24"/>
        </w:rPr>
        <w:t>) in 2024.</w:t>
      </w:r>
    </w:p>
    <w:tbl>
      <w:tblPr>
        <w:tblStyle w:val="BBBasic"/>
        <w:tblW w:w="9360" w:type="dxa"/>
        <w:tblLook w:val="04A0" w:firstRow="1" w:lastRow="0" w:firstColumn="1" w:lastColumn="0" w:noHBand="0" w:noVBand="1"/>
      </w:tblPr>
      <w:tblGrid>
        <w:gridCol w:w="840"/>
        <w:gridCol w:w="1380"/>
        <w:gridCol w:w="1905"/>
        <w:gridCol w:w="1260"/>
        <w:gridCol w:w="1920"/>
        <w:gridCol w:w="2055"/>
      </w:tblGrid>
      <w:tr w:rsidR="00726827" w14:paraId="0E9CEDDB" w14:textId="77777777" w:rsidTr="00B52B0B">
        <w:trPr>
          <w:cnfStyle w:val="100000000000" w:firstRow="1" w:lastRow="0" w:firstColumn="0" w:lastColumn="0" w:oddVBand="0" w:evenVBand="0" w:oddHBand="0" w:evenHBand="0" w:firstRowFirstColumn="0" w:firstRowLastColumn="0" w:lastRowFirstColumn="0" w:lastRowLastColumn="0"/>
          <w:trHeight w:val="345"/>
        </w:trPr>
        <w:tc>
          <w:tcPr>
            <w:tcW w:w="840" w:type="dxa"/>
          </w:tcPr>
          <w:p w14:paraId="6FD19067" w14:textId="77777777" w:rsidR="00726827" w:rsidRDefault="00726827" w:rsidP="00B52B0B">
            <w:pPr>
              <w:spacing w:after="120"/>
            </w:pPr>
            <w:r>
              <w:rPr>
                <w:rFonts w:ascii="Calibri" w:eastAsia="Calibri" w:hAnsi="Calibri" w:cs="Calibri"/>
                <w:color w:val="000000" w:themeColor="text1"/>
              </w:rPr>
              <w:t>Mark Year</w:t>
            </w:r>
          </w:p>
        </w:tc>
        <w:tc>
          <w:tcPr>
            <w:tcW w:w="1380" w:type="dxa"/>
          </w:tcPr>
          <w:p w14:paraId="559DBCB2" w14:textId="77777777" w:rsidR="00726827" w:rsidRDefault="00726827" w:rsidP="00B52B0B">
            <w:pPr>
              <w:spacing w:after="120"/>
            </w:pPr>
            <w:r>
              <w:rPr>
                <w:rFonts w:ascii="Calibri" w:eastAsia="Calibri" w:hAnsi="Calibri" w:cs="Calibri"/>
                <w:color w:val="000000" w:themeColor="text1"/>
              </w:rPr>
              <w:t>Organization</w:t>
            </w:r>
          </w:p>
        </w:tc>
        <w:tc>
          <w:tcPr>
            <w:tcW w:w="1905" w:type="dxa"/>
          </w:tcPr>
          <w:p w14:paraId="1F5CED7B" w14:textId="5C4F8185" w:rsidR="00726827" w:rsidRPr="10B1044A" w:rsidRDefault="003B218B" w:rsidP="00B52B0B">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260" w:type="dxa"/>
          </w:tcPr>
          <w:p w14:paraId="4B0F41FA" w14:textId="77777777" w:rsidR="00726827" w:rsidRDefault="00726827" w:rsidP="00B52B0B">
            <w:pPr>
              <w:spacing w:after="120"/>
            </w:pPr>
            <w:r>
              <w:t>Origin</w:t>
            </w:r>
          </w:p>
        </w:tc>
        <w:tc>
          <w:tcPr>
            <w:tcW w:w="1920" w:type="dxa"/>
          </w:tcPr>
          <w:p w14:paraId="2362F9CD" w14:textId="77777777" w:rsidR="00726827" w:rsidRDefault="00726827" w:rsidP="00B52B0B">
            <w:pPr>
              <w:spacing w:after="120"/>
            </w:pPr>
            <w:r>
              <w:rPr>
                <w:rFonts w:ascii="Calibri" w:eastAsia="Calibri" w:hAnsi="Calibri" w:cs="Calibri"/>
                <w:color w:val="000000" w:themeColor="text1"/>
              </w:rPr>
              <w:t>First Detection</w:t>
            </w:r>
          </w:p>
        </w:tc>
        <w:tc>
          <w:tcPr>
            <w:tcW w:w="2055" w:type="dxa"/>
          </w:tcPr>
          <w:p w14:paraId="2715E91E" w14:textId="77777777" w:rsidR="00726827" w:rsidRDefault="00726827" w:rsidP="00B52B0B">
            <w:pPr>
              <w:spacing w:after="120"/>
            </w:pPr>
            <w:r>
              <w:rPr>
                <w:rFonts w:ascii="Calibri" w:eastAsia="Calibri" w:hAnsi="Calibri" w:cs="Calibri"/>
                <w:color w:val="000000" w:themeColor="text1"/>
              </w:rPr>
              <w:t>Last Detection</w:t>
            </w:r>
          </w:p>
        </w:tc>
      </w:tr>
      <w:tr w:rsidR="00944085" w:rsidRPr="002D087E" w14:paraId="2758EF4D" w14:textId="77777777" w:rsidTr="00B52B0B">
        <w:trPr>
          <w:trHeight w:val="285"/>
        </w:trPr>
        <w:tc>
          <w:tcPr>
            <w:tcW w:w="840" w:type="dxa"/>
            <w:vAlign w:val="top"/>
          </w:tcPr>
          <w:p w14:paraId="3D104703" w14:textId="754EACDF" w:rsidR="00944085" w:rsidRPr="002D087E" w:rsidRDefault="00944085" w:rsidP="00944085">
            <w:pPr>
              <w:spacing w:after="120"/>
              <w:jc w:val="center"/>
              <w:rPr>
                <w:rFonts w:cstheme="minorHAnsi"/>
              </w:rPr>
            </w:pPr>
            <w:r w:rsidRPr="003B4967">
              <w:t>2024</w:t>
            </w:r>
          </w:p>
        </w:tc>
        <w:tc>
          <w:tcPr>
            <w:tcW w:w="1380" w:type="dxa"/>
            <w:vAlign w:val="top"/>
          </w:tcPr>
          <w:p w14:paraId="348123C5" w14:textId="5F7E7E37" w:rsidR="00944085" w:rsidRPr="002D087E" w:rsidRDefault="00944085" w:rsidP="00944085">
            <w:pPr>
              <w:spacing w:after="120"/>
              <w:jc w:val="center"/>
              <w:rPr>
                <w:rFonts w:cstheme="minorHAnsi"/>
              </w:rPr>
            </w:pPr>
            <w:r w:rsidRPr="003B4967">
              <w:t>USFWS</w:t>
            </w:r>
          </w:p>
        </w:tc>
        <w:tc>
          <w:tcPr>
            <w:tcW w:w="1905" w:type="dxa"/>
            <w:vAlign w:val="top"/>
          </w:tcPr>
          <w:p w14:paraId="594602B3" w14:textId="75A18FE9" w:rsidR="00944085" w:rsidRPr="002D087E" w:rsidRDefault="00944085" w:rsidP="00944085">
            <w:pPr>
              <w:spacing w:after="120"/>
              <w:jc w:val="center"/>
              <w:rPr>
                <w:rFonts w:eastAsia="Calibri" w:cstheme="minorHAnsi"/>
                <w:color w:val="000000" w:themeColor="text1"/>
              </w:rPr>
            </w:pPr>
            <w:r w:rsidRPr="003B4967">
              <w:t>3DD.003D481275</w:t>
            </w:r>
          </w:p>
        </w:tc>
        <w:tc>
          <w:tcPr>
            <w:tcW w:w="1260" w:type="dxa"/>
            <w:vAlign w:val="top"/>
          </w:tcPr>
          <w:p w14:paraId="6DE26777" w14:textId="6B0887A6" w:rsidR="00944085" w:rsidRPr="002D087E" w:rsidRDefault="00944085" w:rsidP="00944085">
            <w:pPr>
              <w:spacing w:after="120"/>
              <w:jc w:val="center"/>
              <w:rPr>
                <w:rFonts w:eastAsia="Calibri" w:cstheme="minorHAnsi"/>
                <w:color w:val="000000" w:themeColor="text1"/>
              </w:rPr>
            </w:pPr>
            <w:r w:rsidRPr="003B4967">
              <w:t>SF Tieton</w:t>
            </w:r>
          </w:p>
        </w:tc>
        <w:tc>
          <w:tcPr>
            <w:tcW w:w="1920" w:type="dxa"/>
            <w:vAlign w:val="top"/>
          </w:tcPr>
          <w:p w14:paraId="21A8234A" w14:textId="24185C37" w:rsidR="00944085" w:rsidRPr="002D087E" w:rsidRDefault="00944085" w:rsidP="00944085">
            <w:pPr>
              <w:spacing w:after="120"/>
              <w:jc w:val="center"/>
              <w:rPr>
                <w:rFonts w:cstheme="minorHAnsi"/>
              </w:rPr>
            </w:pPr>
            <w:r w:rsidRPr="003B4967">
              <w:t>11/19/2024 09:17</w:t>
            </w:r>
          </w:p>
        </w:tc>
        <w:tc>
          <w:tcPr>
            <w:tcW w:w="2055" w:type="dxa"/>
            <w:vAlign w:val="top"/>
          </w:tcPr>
          <w:p w14:paraId="4A5E8674" w14:textId="09070F94" w:rsidR="00944085" w:rsidRPr="002D087E" w:rsidRDefault="00944085" w:rsidP="00944085">
            <w:pPr>
              <w:spacing w:after="120"/>
              <w:jc w:val="center"/>
              <w:rPr>
                <w:rFonts w:eastAsia="Calibri" w:cstheme="minorHAnsi"/>
                <w:color w:val="000000" w:themeColor="text1"/>
              </w:rPr>
            </w:pPr>
            <w:r w:rsidRPr="003B4967">
              <w:t>11/19/2024 09:17</w:t>
            </w:r>
          </w:p>
        </w:tc>
      </w:tr>
    </w:tbl>
    <w:p w14:paraId="5B902CBE" w14:textId="77777777" w:rsidR="007A5A01" w:rsidRDefault="007A5A01" w:rsidP="00944085">
      <w:pPr>
        <w:ind w:right="288"/>
        <w:rPr>
          <w:rFonts w:cstheme="minorHAnsi"/>
        </w:rPr>
      </w:pPr>
    </w:p>
    <w:p w14:paraId="22401EF9" w14:textId="2C22CF84" w:rsidR="007A5A01" w:rsidRPr="00FE25A6" w:rsidRDefault="007A5A01" w:rsidP="007A5A01">
      <w:pPr>
        <w:rPr>
          <w:sz w:val="24"/>
          <w:szCs w:val="24"/>
          <w:highlight w:val="yellow"/>
        </w:rPr>
      </w:pPr>
      <w:r w:rsidRPr="00A5377C">
        <w:rPr>
          <w:b/>
          <w:bCs/>
          <w:sz w:val="24"/>
          <w:szCs w:val="24"/>
        </w:rPr>
        <w:t xml:space="preserve">Table </w:t>
      </w:r>
      <w:r w:rsidR="00D20E09">
        <w:rPr>
          <w:b/>
          <w:bCs/>
          <w:sz w:val="24"/>
          <w:szCs w:val="24"/>
        </w:rPr>
        <w:t>C</w:t>
      </w:r>
      <w:r w:rsidR="004E793A">
        <w:rPr>
          <w:b/>
          <w:bCs/>
          <w:sz w:val="24"/>
          <w:szCs w:val="24"/>
        </w:rPr>
        <w:t>5</w:t>
      </w:r>
      <w:r w:rsidRPr="00A5377C">
        <w:rPr>
          <w:sz w:val="24"/>
          <w:szCs w:val="24"/>
        </w:rPr>
        <w:t>. Bull</w:t>
      </w:r>
      <w:r>
        <w:rPr>
          <w:sz w:val="24"/>
          <w:szCs w:val="24"/>
        </w:rPr>
        <w:t xml:space="preserve"> Trout detected at the </w:t>
      </w:r>
      <w:r w:rsidR="006442C4">
        <w:rPr>
          <w:sz w:val="24"/>
          <w:szCs w:val="24"/>
        </w:rPr>
        <w:t>Clear Creek Dam outlet channel</w:t>
      </w:r>
      <w:r>
        <w:rPr>
          <w:sz w:val="24"/>
          <w:szCs w:val="24"/>
        </w:rPr>
        <w:t xml:space="preserve"> (</w:t>
      </w:r>
      <w:r w:rsidR="006442C4" w:rsidRPr="00A71BBD">
        <w:rPr>
          <w:b/>
          <w:bCs/>
          <w:sz w:val="24"/>
          <w:szCs w:val="24"/>
        </w:rPr>
        <w:t>OCH</w:t>
      </w:r>
      <w:r>
        <w:rPr>
          <w:sz w:val="24"/>
          <w:szCs w:val="24"/>
        </w:rPr>
        <w:t>) in 202</w:t>
      </w:r>
      <w:r w:rsidR="004653E1">
        <w:rPr>
          <w:sz w:val="24"/>
          <w:szCs w:val="24"/>
        </w:rPr>
        <w:t>4</w:t>
      </w:r>
      <w:r>
        <w:rPr>
          <w:sz w:val="24"/>
          <w:szCs w:val="24"/>
        </w:rPr>
        <w:t xml:space="preserve">. </w:t>
      </w:r>
    </w:p>
    <w:tbl>
      <w:tblPr>
        <w:tblStyle w:val="BBBasic"/>
        <w:tblW w:w="9360" w:type="dxa"/>
        <w:tblLook w:val="04A0" w:firstRow="1" w:lastRow="0" w:firstColumn="1" w:lastColumn="0" w:noHBand="0" w:noVBand="1"/>
      </w:tblPr>
      <w:tblGrid>
        <w:gridCol w:w="840"/>
        <w:gridCol w:w="1515"/>
        <w:gridCol w:w="1905"/>
        <w:gridCol w:w="1140"/>
        <w:gridCol w:w="1905"/>
        <w:gridCol w:w="2055"/>
      </w:tblGrid>
      <w:tr w:rsidR="007A5A01" w14:paraId="340C60F0" w14:textId="77777777" w:rsidTr="00312AC4">
        <w:trPr>
          <w:cnfStyle w:val="100000000000" w:firstRow="1" w:lastRow="0" w:firstColumn="0" w:lastColumn="0" w:oddVBand="0" w:evenVBand="0" w:oddHBand="0" w:evenHBand="0" w:firstRowFirstColumn="0" w:firstRowLastColumn="0" w:lastRowFirstColumn="0" w:lastRowLastColumn="0"/>
          <w:trHeight w:val="345"/>
        </w:trPr>
        <w:tc>
          <w:tcPr>
            <w:tcW w:w="840" w:type="dxa"/>
          </w:tcPr>
          <w:p w14:paraId="10F0FC98" w14:textId="77777777" w:rsidR="007A5A01" w:rsidRPr="00D340EF" w:rsidRDefault="007A5A01" w:rsidP="00D340EF">
            <w:pPr>
              <w:spacing w:after="120"/>
              <w:rPr>
                <w:rFonts w:cstheme="minorHAnsi"/>
              </w:rPr>
            </w:pPr>
            <w:r w:rsidRPr="00D340EF">
              <w:rPr>
                <w:rFonts w:eastAsia="Calibri" w:cstheme="minorHAnsi"/>
                <w:color w:val="000000" w:themeColor="text1"/>
              </w:rPr>
              <w:t>Mark Year</w:t>
            </w:r>
          </w:p>
        </w:tc>
        <w:tc>
          <w:tcPr>
            <w:tcW w:w="1515" w:type="dxa"/>
          </w:tcPr>
          <w:p w14:paraId="0817074C" w14:textId="77777777" w:rsidR="007A5A01" w:rsidRPr="00D340EF" w:rsidRDefault="007A5A01" w:rsidP="00D340EF">
            <w:pPr>
              <w:spacing w:after="120"/>
              <w:rPr>
                <w:rFonts w:cstheme="minorHAnsi"/>
              </w:rPr>
            </w:pPr>
            <w:r w:rsidRPr="00D340EF">
              <w:rPr>
                <w:rFonts w:eastAsia="Calibri" w:cstheme="minorHAnsi"/>
                <w:color w:val="000000" w:themeColor="text1"/>
              </w:rPr>
              <w:t>Organization</w:t>
            </w:r>
          </w:p>
        </w:tc>
        <w:tc>
          <w:tcPr>
            <w:tcW w:w="1905" w:type="dxa"/>
          </w:tcPr>
          <w:p w14:paraId="767FAB4C" w14:textId="7128A275" w:rsidR="007A5A01" w:rsidRPr="00D340EF" w:rsidRDefault="003B218B" w:rsidP="00D340EF">
            <w:pPr>
              <w:spacing w:after="120"/>
              <w:rPr>
                <w:rFonts w:eastAsia="Calibri" w:cstheme="minorHAnsi"/>
                <w:color w:val="000000" w:themeColor="text1"/>
              </w:rPr>
            </w:pPr>
            <w:r>
              <w:rPr>
                <w:rFonts w:eastAsia="Calibri" w:cstheme="minorHAnsi"/>
                <w:color w:val="000000" w:themeColor="text1"/>
              </w:rPr>
              <w:t>PIT Tag</w:t>
            </w:r>
          </w:p>
        </w:tc>
        <w:tc>
          <w:tcPr>
            <w:tcW w:w="1140" w:type="dxa"/>
          </w:tcPr>
          <w:p w14:paraId="1ADB87C2" w14:textId="77777777" w:rsidR="007A5A01" w:rsidRPr="00D340EF" w:rsidRDefault="007A5A01" w:rsidP="00D340EF">
            <w:pPr>
              <w:spacing w:after="120"/>
              <w:rPr>
                <w:rFonts w:cstheme="minorHAnsi"/>
              </w:rPr>
            </w:pPr>
            <w:r w:rsidRPr="00D340EF">
              <w:rPr>
                <w:rFonts w:cstheme="minorHAnsi"/>
              </w:rPr>
              <w:t>Origin</w:t>
            </w:r>
          </w:p>
        </w:tc>
        <w:tc>
          <w:tcPr>
            <w:tcW w:w="1905" w:type="dxa"/>
          </w:tcPr>
          <w:p w14:paraId="72F3EEC5" w14:textId="77777777" w:rsidR="007A5A01" w:rsidRPr="00D340EF" w:rsidRDefault="007A5A01" w:rsidP="00D340EF">
            <w:pPr>
              <w:spacing w:after="120"/>
              <w:rPr>
                <w:rFonts w:cstheme="minorHAnsi"/>
              </w:rPr>
            </w:pPr>
            <w:r w:rsidRPr="00D340EF">
              <w:rPr>
                <w:rFonts w:eastAsia="Calibri" w:cstheme="minorHAnsi"/>
                <w:color w:val="000000" w:themeColor="text1"/>
              </w:rPr>
              <w:t>First Detection</w:t>
            </w:r>
          </w:p>
        </w:tc>
        <w:tc>
          <w:tcPr>
            <w:tcW w:w="2055" w:type="dxa"/>
          </w:tcPr>
          <w:p w14:paraId="131BFED8" w14:textId="77777777" w:rsidR="007A5A01" w:rsidRPr="00D340EF" w:rsidRDefault="007A5A01" w:rsidP="00D340EF">
            <w:pPr>
              <w:spacing w:after="120"/>
              <w:rPr>
                <w:rFonts w:cstheme="minorHAnsi"/>
              </w:rPr>
            </w:pPr>
            <w:r w:rsidRPr="00D340EF">
              <w:rPr>
                <w:rFonts w:eastAsia="Calibri" w:cstheme="minorHAnsi"/>
                <w:color w:val="000000" w:themeColor="text1"/>
              </w:rPr>
              <w:t>Last Detection</w:t>
            </w:r>
          </w:p>
        </w:tc>
      </w:tr>
      <w:tr w:rsidR="004653E1" w:rsidRPr="002D087E" w14:paraId="58702107" w14:textId="77777777" w:rsidTr="00B52B0B">
        <w:trPr>
          <w:trHeight w:val="300"/>
        </w:trPr>
        <w:tc>
          <w:tcPr>
            <w:tcW w:w="840" w:type="dxa"/>
            <w:vAlign w:val="top"/>
          </w:tcPr>
          <w:p w14:paraId="59EFA111" w14:textId="0DF66EAC" w:rsidR="004653E1" w:rsidRPr="00D340EF" w:rsidRDefault="004653E1" w:rsidP="004653E1">
            <w:pPr>
              <w:spacing w:after="120"/>
              <w:jc w:val="center"/>
              <w:rPr>
                <w:rFonts w:cstheme="minorHAnsi"/>
              </w:rPr>
            </w:pPr>
            <w:r w:rsidRPr="00126A77">
              <w:t>2022</w:t>
            </w:r>
          </w:p>
        </w:tc>
        <w:tc>
          <w:tcPr>
            <w:tcW w:w="1515" w:type="dxa"/>
            <w:vAlign w:val="top"/>
          </w:tcPr>
          <w:p w14:paraId="5902E6C3" w14:textId="2558679A" w:rsidR="004653E1" w:rsidRPr="00D340EF" w:rsidRDefault="004653E1" w:rsidP="004653E1">
            <w:pPr>
              <w:spacing w:after="120"/>
              <w:jc w:val="center"/>
              <w:rPr>
                <w:rFonts w:cstheme="minorHAnsi"/>
              </w:rPr>
            </w:pPr>
            <w:r w:rsidRPr="00126A77">
              <w:t>USFWS</w:t>
            </w:r>
          </w:p>
        </w:tc>
        <w:tc>
          <w:tcPr>
            <w:tcW w:w="1905" w:type="dxa"/>
            <w:vAlign w:val="top"/>
          </w:tcPr>
          <w:p w14:paraId="5F5B9BA8" w14:textId="399822B0" w:rsidR="004653E1" w:rsidRPr="00D340EF" w:rsidRDefault="004653E1" w:rsidP="004653E1">
            <w:pPr>
              <w:spacing w:after="120"/>
              <w:jc w:val="center"/>
              <w:rPr>
                <w:rFonts w:eastAsia="Calibri" w:cstheme="minorHAnsi"/>
                <w:color w:val="000000" w:themeColor="text1"/>
              </w:rPr>
            </w:pPr>
            <w:r w:rsidRPr="00126A77">
              <w:t>3DD.003D4811B3</w:t>
            </w:r>
          </w:p>
        </w:tc>
        <w:tc>
          <w:tcPr>
            <w:tcW w:w="1140" w:type="dxa"/>
            <w:vAlign w:val="top"/>
          </w:tcPr>
          <w:p w14:paraId="586F6D8C" w14:textId="300306C5" w:rsidR="004653E1" w:rsidRPr="00D340EF" w:rsidRDefault="004653E1" w:rsidP="004653E1">
            <w:pPr>
              <w:spacing w:after="120"/>
              <w:jc w:val="center"/>
              <w:rPr>
                <w:rFonts w:eastAsia="Calibri" w:cstheme="minorHAnsi"/>
                <w:color w:val="000000" w:themeColor="text1"/>
              </w:rPr>
            </w:pPr>
            <w:r w:rsidRPr="00126A77">
              <w:t>Indian</w:t>
            </w:r>
          </w:p>
        </w:tc>
        <w:tc>
          <w:tcPr>
            <w:tcW w:w="1905" w:type="dxa"/>
            <w:vAlign w:val="top"/>
          </w:tcPr>
          <w:p w14:paraId="45CA74D1" w14:textId="2BE43AE5" w:rsidR="004653E1" w:rsidRPr="00D340EF" w:rsidRDefault="004653E1" w:rsidP="004653E1">
            <w:pPr>
              <w:spacing w:after="120"/>
              <w:jc w:val="center"/>
              <w:rPr>
                <w:rFonts w:cstheme="minorHAnsi"/>
              </w:rPr>
            </w:pPr>
            <w:r w:rsidRPr="00126A77">
              <w:t>06/26/2024 04:06</w:t>
            </w:r>
          </w:p>
        </w:tc>
        <w:tc>
          <w:tcPr>
            <w:tcW w:w="2055" w:type="dxa"/>
            <w:vAlign w:val="top"/>
          </w:tcPr>
          <w:p w14:paraId="02F0516B" w14:textId="32F89739" w:rsidR="004653E1" w:rsidRPr="00D340EF" w:rsidRDefault="004653E1" w:rsidP="004653E1">
            <w:pPr>
              <w:spacing w:after="120"/>
              <w:jc w:val="center"/>
              <w:rPr>
                <w:rFonts w:cstheme="minorHAnsi"/>
              </w:rPr>
            </w:pPr>
            <w:r w:rsidRPr="00126A77">
              <w:t>07/16/2024 22:44</w:t>
            </w:r>
          </w:p>
        </w:tc>
      </w:tr>
      <w:tr w:rsidR="004653E1" w:rsidRPr="002D087E" w14:paraId="6C3C6185" w14:textId="77777777" w:rsidTr="00B52B0B">
        <w:trPr>
          <w:trHeight w:val="285"/>
        </w:trPr>
        <w:tc>
          <w:tcPr>
            <w:tcW w:w="840" w:type="dxa"/>
            <w:vAlign w:val="top"/>
          </w:tcPr>
          <w:p w14:paraId="60AFFB5C" w14:textId="51FBCB77" w:rsidR="004653E1" w:rsidRPr="00D340EF" w:rsidRDefault="004653E1" w:rsidP="004653E1">
            <w:pPr>
              <w:spacing w:after="120"/>
              <w:jc w:val="center"/>
              <w:rPr>
                <w:rFonts w:cstheme="minorHAnsi"/>
              </w:rPr>
            </w:pPr>
            <w:r w:rsidRPr="00126A77">
              <w:t>2023</w:t>
            </w:r>
          </w:p>
        </w:tc>
        <w:tc>
          <w:tcPr>
            <w:tcW w:w="1515" w:type="dxa"/>
            <w:vAlign w:val="top"/>
          </w:tcPr>
          <w:p w14:paraId="5A4AE5E4" w14:textId="3CDA2D8A" w:rsidR="004653E1" w:rsidRPr="00D340EF" w:rsidRDefault="004653E1" w:rsidP="004653E1">
            <w:pPr>
              <w:spacing w:after="120"/>
              <w:jc w:val="center"/>
              <w:rPr>
                <w:rFonts w:cstheme="minorHAnsi"/>
              </w:rPr>
            </w:pPr>
            <w:r w:rsidRPr="00126A77">
              <w:t>USFWS</w:t>
            </w:r>
          </w:p>
        </w:tc>
        <w:tc>
          <w:tcPr>
            <w:tcW w:w="1905" w:type="dxa"/>
            <w:vAlign w:val="top"/>
          </w:tcPr>
          <w:p w14:paraId="06624422" w14:textId="5AD725D2" w:rsidR="004653E1" w:rsidRPr="00D340EF" w:rsidRDefault="004653E1" w:rsidP="004653E1">
            <w:pPr>
              <w:spacing w:after="120"/>
              <w:jc w:val="center"/>
              <w:rPr>
                <w:rFonts w:eastAsia="Calibri" w:cstheme="minorHAnsi"/>
                <w:color w:val="000000" w:themeColor="text1"/>
              </w:rPr>
            </w:pPr>
            <w:r w:rsidRPr="00126A77">
              <w:t>3DD.003D4811DC</w:t>
            </w:r>
          </w:p>
        </w:tc>
        <w:tc>
          <w:tcPr>
            <w:tcW w:w="1140" w:type="dxa"/>
            <w:vAlign w:val="top"/>
          </w:tcPr>
          <w:p w14:paraId="02DC79D6" w14:textId="563DB080" w:rsidR="004653E1" w:rsidRPr="00D340EF" w:rsidRDefault="004653E1" w:rsidP="004653E1">
            <w:pPr>
              <w:spacing w:after="120"/>
              <w:jc w:val="center"/>
              <w:rPr>
                <w:rFonts w:cstheme="minorHAnsi"/>
              </w:rPr>
            </w:pPr>
            <w:r w:rsidRPr="00126A77">
              <w:t>Indian</w:t>
            </w:r>
          </w:p>
        </w:tc>
        <w:tc>
          <w:tcPr>
            <w:tcW w:w="1905" w:type="dxa"/>
            <w:vAlign w:val="top"/>
          </w:tcPr>
          <w:p w14:paraId="5F3AC408" w14:textId="481DF559" w:rsidR="004653E1" w:rsidRPr="00D340EF" w:rsidRDefault="004653E1" w:rsidP="004653E1">
            <w:pPr>
              <w:spacing w:after="120"/>
              <w:jc w:val="center"/>
              <w:rPr>
                <w:rFonts w:cstheme="minorHAnsi"/>
              </w:rPr>
            </w:pPr>
            <w:r w:rsidRPr="00126A77">
              <w:t>06/30/2024 00:20</w:t>
            </w:r>
          </w:p>
        </w:tc>
        <w:tc>
          <w:tcPr>
            <w:tcW w:w="2055" w:type="dxa"/>
            <w:vAlign w:val="top"/>
          </w:tcPr>
          <w:p w14:paraId="6C7F5713" w14:textId="5D6E0A0E" w:rsidR="004653E1" w:rsidRPr="00D340EF" w:rsidRDefault="004653E1" w:rsidP="004653E1">
            <w:pPr>
              <w:spacing w:after="120"/>
              <w:jc w:val="center"/>
              <w:rPr>
                <w:rFonts w:eastAsia="Calibri" w:cstheme="minorHAnsi"/>
                <w:color w:val="000000" w:themeColor="text1"/>
              </w:rPr>
            </w:pPr>
            <w:r w:rsidRPr="00126A77">
              <w:t>10/25/2024 19:48</w:t>
            </w:r>
          </w:p>
        </w:tc>
      </w:tr>
      <w:tr w:rsidR="004653E1" w:rsidRPr="002D087E" w14:paraId="4F8586C0" w14:textId="77777777" w:rsidTr="00B52B0B">
        <w:trPr>
          <w:trHeight w:val="285"/>
        </w:trPr>
        <w:tc>
          <w:tcPr>
            <w:tcW w:w="840" w:type="dxa"/>
            <w:vAlign w:val="top"/>
          </w:tcPr>
          <w:p w14:paraId="637621A0" w14:textId="36E7930C" w:rsidR="004653E1" w:rsidRPr="00D340EF" w:rsidRDefault="004653E1" w:rsidP="004653E1">
            <w:pPr>
              <w:spacing w:after="120"/>
              <w:jc w:val="center"/>
              <w:rPr>
                <w:rFonts w:cstheme="minorHAnsi"/>
              </w:rPr>
            </w:pPr>
            <w:r w:rsidRPr="00126A77">
              <w:lastRenderedPageBreak/>
              <w:t>2023</w:t>
            </w:r>
          </w:p>
        </w:tc>
        <w:tc>
          <w:tcPr>
            <w:tcW w:w="1515" w:type="dxa"/>
            <w:vAlign w:val="top"/>
          </w:tcPr>
          <w:p w14:paraId="45F4F022" w14:textId="58F496C6" w:rsidR="004653E1" w:rsidRPr="00D340EF" w:rsidRDefault="004653E1" w:rsidP="004653E1">
            <w:pPr>
              <w:spacing w:after="120"/>
              <w:jc w:val="center"/>
              <w:rPr>
                <w:rFonts w:cstheme="minorHAnsi"/>
              </w:rPr>
            </w:pPr>
            <w:r w:rsidRPr="00126A77">
              <w:t>USFWS</w:t>
            </w:r>
          </w:p>
        </w:tc>
        <w:tc>
          <w:tcPr>
            <w:tcW w:w="1905" w:type="dxa"/>
            <w:vAlign w:val="top"/>
          </w:tcPr>
          <w:p w14:paraId="60AD2F9A" w14:textId="1D53778D" w:rsidR="004653E1" w:rsidRPr="00D340EF" w:rsidRDefault="004653E1" w:rsidP="004653E1">
            <w:pPr>
              <w:spacing w:after="120"/>
              <w:jc w:val="center"/>
              <w:rPr>
                <w:rFonts w:eastAsia="Calibri" w:cstheme="minorHAnsi"/>
                <w:color w:val="000000" w:themeColor="text1"/>
              </w:rPr>
            </w:pPr>
            <w:r w:rsidRPr="00126A77">
              <w:t>3DD.003D4811EB</w:t>
            </w:r>
          </w:p>
        </w:tc>
        <w:tc>
          <w:tcPr>
            <w:tcW w:w="1140" w:type="dxa"/>
            <w:vAlign w:val="top"/>
          </w:tcPr>
          <w:p w14:paraId="6F080C52" w14:textId="6E74A7D9" w:rsidR="004653E1" w:rsidRPr="00D340EF" w:rsidRDefault="004653E1" w:rsidP="004653E1">
            <w:pPr>
              <w:spacing w:after="120"/>
              <w:jc w:val="center"/>
              <w:rPr>
                <w:rFonts w:cstheme="minorHAnsi"/>
              </w:rPr>
            </w:pPr>
            <w:r w:rsidRPr="00126A77">
              <w:t>SF Tieton</w:t>
            </w:r>
          </w:p>
        </w:tc>
        <w:tc>
          <w:tcPr>
            <w:tcW w:w="1905" w:type="dxa"/>
            <w:vAlign w:val="top"/>
          </w:tcPr>
          <w:p w14:paraId="22CD9CC7" w14:textId="29DC4D32" w:rsidR="004653E1" w:rsidRPr="00D340EF" w:rsidRDefault="004653E1" w:rsidP="004653E1">
            <w:pPr>
              <w:spacing w:after="120"/>
              <w:jc w:val="center"/>
              <w:rPr>
                <w:rFonts w:cstheme="minorHAnsi"/>
              </w:rPr>
            </w:pPr>
            <w:r w:rsidRPr="00126A77">
              <w:t>08/09/2024 05:38</w:t>
            </w:r>
          </w:p>
        </w:tc>
        <w:tc>
          <w:tcPr>
            <w:tcW w:w="2055" w:type="dxa"/>
            <w:vAlign w:val="top"/>
          </w:tcPr>
          <w:p w14:paraId="450442DA" w14:textId="6B750EFE" w:rsidR="004653E1" w:rsidRPr="00D340EF" w:rsidRDefault="004653E1" w:rsidP="004653E1">
            <w:pPr>
              <w:spacing w:after="120"/>
              <w:jc w:val="center"/>
              <w:rPr>
                <w:rFonts w:eastAsia="Calibri" w:cstheme="minorHAnsi"/>
                <w:color w:val="000000" w:themeColor="text1"/>
              </w:rPr>
            </w:pPr>
            <w:r w:rsidRPr="00126A77">
              <w:t>11/01/2024 21:27</w:t>
            </w:r>
          </w:p>
        </w:tc>
      </w:tr>
      <w:tr w:rsidR="004653E1" w:rsidRPr="002D087E" w14:paraId="1FA656EB" w14:textId="77777777" w:rsidTr="00B52B0B">
        <w:trPr>
          <w:trHeight w:val="285"/>
        </w:trPr>
        <w:tc>
          <w:tcPr>
            <w:tcW w:w="840" w:type="dxa"/>
            <w:vAlign w:val="top"/>
          </w:tcPr>
          <w:p w14:paraId="65C05693" w14:textId="49087902" w:rsidR="004653E1" w:rsidRPr="00D340EF" w:rsidRDefault="004653E1" w:rsidP="004653E1">
            <w:pPr>
              <w:spacing w:after="120"/>
              <w:jc w:val="center"/>
              <w:rPr>
                <w:rFonts w:cstheme="minorHAnsi"/>
              </w:rPr>
            </w:pPr>
            <w:r w:rsidRPr="00126A77">
              <w:t>2023</w:t>
            </w:r>
          </w:p>
        </w:tc>
        <w:tc>
          <w:tcPr>
            <w:tcW w:w="1515" w:type="dxa"/>
            <w:vAlign w:val="top"/>
          </w:tcPr>
          <w:p w14:paraId="1EC63C77" w14:textId="40D18F22" w:rsidR="004653E1" w:rsidRPr="00D340EF" w:rsidRDefault="004653E1" w:rsidP="004653E1">
            <w:pPr>
              <w:spacing w:after="120"/>
              <w:jc w:val="center"/>
              <w:rPr>
                <w:rFonts w:cstheme="minorHAnsi"/>
              </w:rPr>
            </w:pPr>
            <w:r w:rsidRPr="00126A77">
              <w:t>USFWS</w:t>
            </w:r>
          </w:p>
        </w:tc>
        <w:tc>
          <w:tcPr>
            <w:tcW w:w="1905" w:type="dxa"/>
            <w:vAlign w:val="top"/>
          </w:tcPr>
          <w:p w14:paraId="360A6CC2" w14:textId="69111E68" w:rsidR="004653E1" w:rsidRPr="00D340EF" w:rsidRDefault="004653E1" w:rsidP="004653E1">
            <w:pPr>
              <w:spacing w:after="120"/>
              <w:jc w:val="center"/>
              <w:rPr>
                <w:rFonts w:eastAsia="Calibri" w:cstheme="minorHAnsi"/>
                <w:color w:val="000000" w:themeColor="text1"/>
              </w:rPr>
            </w:pPr>
            <w:r w:rsidRPr="00126A77">
              <w:t>3DD.003D4811F1</w:t>
            </w:r>
          </w:p>
        </w:tc>
        <w:tc>
          <w:tcPr>
            <w:tcW w:w="1140" w:type="dxa"/>
            <w:vAlign w:val="top"/>
          </w:tcPr>
          <w:p w14:paraId="48FB2BE9" w14:textId="346EF98F" w:rsidR="004653E1" w:rsidRPr="00D340EF" w:rsidRDefault="004653E1" w:rsidP="004653E1">
            <w:pPr>
              <w:spacing w:after="120"/>
              <w:jc w:val="center"/>
              <w:rPr>
                <w:rFonts w:cstheme="minorHAnsi"/>
              </w:rPr>
            </w:pPr>
            <w:r w:rsidRPr="00126A77">
              <w:t>NF Tieton</w:t>
            </w:r>
          </w:p>
        </w:tc>
        <w:tc>
          <w:tcPr>
            <w:tcW w:w="1905" w:type="dxa"/>
            <w:vAlign w:val="top"/>
          </w:tcPr>
          <w:p w14:paraId="66D076E3" w14:textId="6B78D610" w:rsidR="004653E1" w:rsidRPr="00D340EF" w:rsidRDefault="004653E1" w:rsidP="004653E1">
            <w:pPr>
              <w:spacing w:after="120"/>
              <w:jc w:val="center"/>
              <w:rPr>
                <w:rFonts w:cstheme="minorHAnsi"/>
              </w:rPr>
            </w:pPr>
            <w:r w:rsidRPr="00126A77">
              <w:t>06/14/2024 03:18</w:t>
            </w:r>
          </w:p>
        </w:tc>
        <w:tc>
          <w:tcPr>
            <w:tcW w:w="2055" w:type="dxa"/>
            <w:vAlign w:val="top"/>
          </w:tcPr>
          <w:p w14:paraId="666DDC39" w14:textId="7962ADE3" w:rsidR="004653E1" w:rsidRPr="00D340EF" w:rsidRDefault="004653E1" w:rsidP="004653E1">
            <w:pPr>
              <w:spacing w:after="120"/>
              <w:jc w:val="center"/>
              <w:rPr>
                <w:rFonts w:eastAsia="Calibri" w:cstheme="minorHAnsi"/>
                <w:color w:val="000000" w:themeColor="text1"/>
              </w:rPr>
            </w:pPr>
            <w:r w:rsidRPr="00126A77">
              <w:t>08/09/2024 04:07</w:t>
            </w:r>
          </w:p>
        </w:tc>
      </w:tr>
      <w:tr w:rsidR="004653E1" w:rsidRPr="002D087E" w14:paraId="3AE5F339" w14:textId="77777777" w:rsidTr="00B52B0B">
        <w:trPr>
          <w:trHeight w:val="285"/>
        </w:trPr>
        <w:tc>
          <w:tcPr>
            <w:tcW w:w="840" w:type="dxa"/>
            <w:vAlign w:val="top"/>
          </w:tcPr>
          <w:p w14:paraId="508F609F" w14:textId="2E177CB3" w:rsidR="004653E1" w:rsidRPr="00D340EF" w:rsidRDefault="004653E1" w:rsidP="004653E1">
            <w:pPr>
              <w:spacing w:after="120"/>
              <w:jc w:val="center"/>
              <w:rPr>
                <w:rFonts w:cstheme="minorHAnsi"/>
              </w:rPr>
            </w:pPr>
            <w:r w:rsidRPr="00126A77">
              <w:t>2023</w:t>
            </w:r>
          </w:p>
        </w:tc>
        <w:tc>
          <w:tcPr>
            <w:tcW w:w="1515" w:type="dxa"/>
            <w:vAlign w:val="top"/>
          </w:tcPr>
          <w:p w14:paraId="277A8AAE" w14:textId="639836CC" w:rsidR="004653E1" w:rsidRPr="00D340EF" w:rsidRDefault="004653E1" w:rsidP="004653E1">
            <w:pPr>
              <w:spacing w:after="120"/>
              <w:jc w:val="center"/>
              <w:rPr>
                <w:rFonts w:cstheme="minorHAnsi"/>
              </w:rPr>
            </w:pPr>
            <w:r w:rsidRPr="00126A77">
              <w:t>USFWS</w:t>
            </w:r>
          </w:p>
        </w:tc>
        <w:tc>
          <w:tcPr>
            <w:tcW w:w="1905" w:type="dxa"/>
            <w:vAlign w:val="top"/>
          </w:tcPr>
          <w:p w14:paraId="232703AA" w14:textId="4BBD3878" w:rsidR="004653E1" w:rsidRPr="00D340EF" w:rsidRDefault="004653E1" w:rsidP="004653E1">
            <w:pPr>
              <w:spacing w:after="120"/>
              <w:jc w:val="center"/>
              <w:rPr>
                <w:rFonts w:eastAsia="Calibri" w:cstheme="minorHAnsi"/>
                <w:color w:val="000000" w:themeColor="text1"/>
              </w:rPr>
            </w:pPr>
            <w:r w:rsidRPr="00126A77">
              <w:t>3DD.003D4811FB</w:t>
            </w:r>
          </w:p>
        </w:tc>
        <w:tc>
          <w:tcPr>
            <w:tcW w:w="1140" w:type="dxa"/>
            <w:vAlign w:val="top"/>
          </w:tcPr>
          <w:p w14:paraId="2AC44B0E" w14:textId="7CF154CF" w:rsidR="004653E1" w:rsidRPr="00D340EF" w:rsidRDefault="004653E1" w:rsidP="004653E1">
            <w:pPr>
              <w:spacing w:after="120"/>
              <w:jc w:val="center"/>
              <w:rPr>
                <w:rFonts w:cstheme="minorHAnsi"/>
              </w:rPr>
            </w:pPr>
            <w:r w:rsidRPr="00126A77">
              <w:t>Indian</w:t>
            </w:r>
          </w:p>
        </w:tc>
        <w:tc>
          <w:tcPr>
            <w:tcW w:w="1905" w:type="dxa"/>
            <w:vAlign w:val="top"/>
          </w:tcPr>
          <w:p w14:paraId="478017B3" w14:textId="72C46CAF" w:rsidR="004653E1" w:rsidRPr="00D340EF" w:rsidRDefault="004653E1" w:rsidP="004653E1">
            <w:pPr>
              <w:spacing w:after="120"/>
              <w:jc w:val="center"/>
              <w:rPr>
                <w:rFonts w:cstheme="minorHAnsi"/>
              </w:rPr>
            </w:pPr>
            <w:r w:rsidRPr="00126A77">
              <w:t>07/05/2024 00:11</w:t>
            </w:r>
          </w:p>
        </w:tc>
        <w:tc>
          <w:tcPr>
            <w:tcW w:w="2055" w:type="dxa"/>
            <w:vAlign w:val="top"/>
          </w:tcPr>
          <w:p w14:paraId="181A1009" w14:textId="7BC4686B" w:rsidR="004653E1" w:rsidRPr="00D340EF" w:rsidRDefault="004653E1" w:rsidP="004653E1">
            <w:pPr>
              <w:spacing w:after="120"/>
              <w:jc w:val="center"/>
              <w:rPr>
                <w:rFonts w:eastAsia="Calibri" w:cstheme="minorHAnsi"/>
                <w:color w:val="000000" w:themeColor="text1"/>
              </w:rPr>
            </w:pPr>
            <w:r w:rsidRPr="00126A77">
              <w:t>07/06/2024 22:01</w:t>
            </w:r>
          </w:p>
        </w:tc>
      </w:tr>
      <w:tr w:rsidR="004653E1" w:rsidRPr="002D087E" w14:paraId="4FF7A6DC" w14:textId="77777777" w:rsidTr="00B52B0B">
        <w:trPr>
          <w:trHeight w:val="285"/>
        </w:trPr>
        <w:tc>
          <w:tcPr>
            <w:tcW w:w="840" w:type="dxa"/>
            <w:vAlign w:val="top"/>
          </w:tcPr>
          <w:p w14:paraId="03F68BC4" w14:textId="08182CDD" w:rsidR="004653E1" w:rsidRPr="00D340EF" w:rsidRDefault="004653E1" w:rsidP="004653E1">
            <w:pPr>
              <w:spacing w:after="120"/>
              <w:jc w:val="center"/>
              <w:rPr>
                <w:rFonts w:cstheme="minorHAnsi"/>
              </w:rPr>
            </w:pPr>
            <w:r w:rsidRPr="00126A77">
              <w:t>2023</w:t>
            </w:r>
          </w:p>
        </w:tc>
        <w:tc>
          <w:tcPr>
            <w:tcW w:w="1515" w:type="dxa"/>
            <w:vAlign w:val="top"/>
          </w:tcPr>
          <w:p w14:paraId="245C895D" w14:textId="4E12319C" w:rsidR="004653E1" w:rsidRPr="00D340EF" w:rsidRDefault="004653E1" w:rsidP="004653E1">
            <w:pPr>
              <w:spacing w:after="120"/>
              <w:jc w:val="center"/>
              <w:rPr>
                <w:rFonts w:cstheme="minorHAnsi"/>
              </w:rPr>
            </w:pPr>
            <w:r w:rsidRPr="00126A77">
              <w:t>USFWS</w:t>
            </w:r>
          </w:p>
        </w:tc>
        <w:tc>
          <w:tcPr>
            <w:tcW w:w="1905" w:type="dxa"/>
            <w:vAlign w:val="top"/>
          </w:tcPr>
          <w:p w14:paraId="0D0E803E" w14:textId="1F9D724F" w:rsidR="004653E1" w:rsidRPr="00D340EF" w:rsidRDefault="004653E1" w:rsidP="004653E1">
            <w:pPr>
              <w:spacing w:after="120"/>
              <w:jc w:val="center"/>
              <w:rPr>
                <w:rFonts w:eastAsia="Calibri" w:cstheme="minorHAnsi"/>
                <w:color w:val="000000" w:themeColor="text1"/>
              </w:rPr>
            </w:pPr>
            <w:r w:rsidRPr="00126A77">
              <w:t>3DD.003D481203</w:t>
            </w:r>
          </w:p>
        </w:tc>
        <w:tc>
          <w:tcPr>
            <w:tcW w:w="1140" w:type="dxa"/>
            <w:vAlign w:val="top"/>
          </w:tcPr>
          <w:p w14:paraId="005A7AA2" w14:textId="38EE29BB" w:rsidR="004653E1" w:rsidRPr="00D340EF" w:rsidRDefault="004653E1" w:rsidP="004653E1">
            <w:pPr>
              <w:spacing w:after="120"/>
              <w:jc w:val="center"/>
              <w:rPr>
                <w:rFonts w:cstheme="minorHAnsi"/>
              </w:rPr>
            </w:pPr>
            <w:r w:rsidRPr="00126A77">
              <w:t>Indian</w:t>
            </w:r>
          </w:p>
        </w:tc>
        <w:tc>
          <w:tcPr>
            <w:tcW w:w="1905" w:type="dxa"/>
            <w:vAlign w:val="top"/>
          </w:tcPr>
          <w:p w14:paraId="2A1F3D7E" w14:textId="27977AA8" w:rsidR="004653E1" w:rsidRPr="00D340EF" w:rsidRDefault="004653E1" w:rsidP="004653E1">
            <w:pPr>
              <w:spacing w:after="120"/>
              <w:jc w:val="center"/>
              <w:rPr>
                <w:rFonts w:cstheme="minorHAnsi"/>
              </w:rPr>
            </w:pPr>
            <w:r w:rsidRPr="00126A77">
              <w:t>07/08/2024 12:45</w:t>
            </w:r>
          </w:p>
        </w:tc>
        <w:tc>
          <w:tcPr>
            <w:tcW w:w="2055" w:type="dxa"/>
            <w:vAlign w:val="top"/>
          </w:tcPr>
          <w:p w14:paraId="0B86DDCD" w14:textId="0B0ED547" w:rsidR="004653E1" w:rsidRPr="00D340EF" w:rsidRDefault="004653E1" w:rsidP="004653E1">
            <w:pPr>
              <w:spacing w:after="120"/>
              <w:jc w:val="center"/>
              <w:rPr>
                <w:rFonts w:cstheme="minorHAnsi"/>
              </w:rPr>
            </w:pPr>
            <w:r w:rsidRPr="00126A77">
              <w:t>07/08/2024 23:57</w:t>
            </w:r>
          </w:p>
        </w:tc>
      </w:tr>
      <w:tr w:rsidR="004653E1" w:rsidRPr="002D087E" w14:paraId="5694D4D9" w14:textId="77777777" w:rsidTr="00B52B0B">
        <w:trPr>
          <w:trHeight w:val="285"/>
        </w:trPr>
        <w:tc>
          <w:tcPr>
            <w:tcW w:w="840" w:type="dxa"/>
            <w:vAlign w:val="top"/>
          </w:tcPr>
          <w:p w14:paraId="25B6DC2B" w14:textId="76BDFC99" w:rsidR="004653E1" w:rsidRPr="00D340EF" w:rsidRDefault="004653E1" w:rsidP="004653E1">
            <w:pPr>
              <w:spacing w:after="120"/>
              <w:jc w:val="center"/>
              <w:rPr>
                <w:rFonts w:cstheme="minorHAnsi"/>
              </w:rPr>
            </w:pPr>
            <w:r w:rsidRPr="00126A77">
              <w:t>2023</w:t>
            </w:r>
          </w:p>
        </w:tc>
        <w:tc>
          <w:tcPr>
            <w:tcW w:w="1515" w:type="dxa"/>
            <w:vAlign w:val="top"/>
          </w:tcPr>
          <w:p w14:paraId="73291A29" w14:textId="4C07C383" w:rsidR="004653E1" w:rsidRPr="00D340EF" w:rsidRDefault="004653E1" w:rsidP="004653E1">
            <w:pPr>
              <w:spacing w:after="120"/>
              <w:jc w:val="center"/>
              <w:rPr>
                <w:rFonts w:cstheme="minorHAnsi"/>
              </w:rPr>
            </w:pPr>
            <w:r w:rsidRPr="00126A77">
              <w:t>USFWS</w:t>
            </w:r>
          </w:p>
        </w:tc>
        <w:tc>
          <w:tcPr>
            <w:tcW w:w="1905" w:type="dxa"/>
            <w:vAlign w:val="top"/>
          </w:tcPr>
          <w:p w14:paraId="0ADD8E1C" w14:textId="3188DFA7" w:rsidR="004653E1" w:rsidRPr="00D340EF" w:rsidRDefault="004653E1" w:rsidP="004653E1">
            <w:pPr>
              <w:spacing w:after="120"/>
              <w:jc w:val="center"/>
              <w:rPr>
                <w:rFonts w:eastAsia="Calibri" w:cstheme="minorHAnsi"/>
                <w:color w:val="000000" w:themeColor="text1"/>
              </w:rPr>
            </w:pPr>
            <w:r w:rsidRPr="00126A77">
              <w:t>3DD.003D481211</w:t>
            </w:r>
          </w:p>
        </w:tc>
        <w:tc>
          <w:tcPr>
            <w:tcW w:w="1140" w:type="dxa"/>
            <w:vAlign w:val="top"/>
          </w:tcPr>
          <w:p w14:paraId="70A17B58" w14:textId="67375B2D" w:rsidR="004653E1" w:rsidRPr="00D340EF" w:rsidRDefault="004653E1" w:rsidP="004653E1">
            <w:pPr>
              <w:spacing w:after="120"/>
              <w:jc w:val="center"/>
              <w:rPr>
                <w:rFonts w:cstheme="minorHAnsi"/>
              </w:rPr>
            </w:pPr>
            <w:r w:rsidRPr="00126A77">
              <w:t>Indian</w:t>
            </w:r>
          </w:p>
        </w:tc>
        <w:tc>
          <w:tcPr>
            <w:tcW w:w="1905" w:type="dxa"/>
            <w:vAlign w:val="top"/>
          </w:tcPr>
          <w:p w14:paraId="7E05E17E" w14:textId="294A9862" w:rsidR="004653E1" w:rsidRPr="00D340EF" w:rsidRDefault="004653E1" w:rsidP="004653E1">
            <w:pPr>
              <w:spacing w:after="120"/>
              <w:jc w:val="center"/>
              <w:rPr>
                <w:rFonts w:cstheme="minorHAnsi"/>
              </w:rPr>
            </w:pPr>
            <w:r w:rsidRPr="00126A77">
              <w:t>07/07/2024 21:48</w:t>
            </w:r>
          </w:p>
        </w:tc>
        <w:tc>
          <w:tcPr>
            <w:tcW w:w="2055" w:type="dxa"/>
            <w:vAlign w:val="top"/>
          </w:tcPr>
          <w:p w14:paraId="42A888CC" w14:textId="6FE7A19A" w:rsidR="004653E1" w:rsidRPr="00D340EF" w:rsidRDefault="004653E1" w:rsidP="004653E1">
            <w:pPr>
              <w:spacing w:after="120"/>
              <w:jc w:val="center"/>
              <w:rPr>
                <w:rFonts w:cstheme="minorHAnsi"/>
              </w:rPr>
            </w:pPr>
            <w:r w:rsidRPr="00126A77">
              <w:t>07/09/2024 03:42</w:t>
            </w:r>
          </w:p>
        </w:tc>
      </w:tr>
      <w:tr w:rsidR="004653E1" w:rsidRPr="002D087E" w14:paraId="3FDCB3BE" w14:textId="77777777" w:rsidTr="00B52B0B">
        <w:trPr>
          <w:trHeight w:val="285"/>
        </w:trPr>
        <w:tc>
          <w:tcPr>
            <w:tcW w:w="840" w:type="dxa"/>
            <w:vAlign w:val="top"/>
          </w:tcPr>
          <w:p w14:paraId="4AC9A87E" w14:textId="4B56E4CC" w:rsidR="004653E1" w:rsidRPr="00D340EF" w:rsidRDefault="004653E1" w:rsidP="004653E1">
            <w:pPr>
              <w:spacing w:after="120"/>
              <w:jc w:val="center"/>
              <w:rPr>
                <w:rFonts w:cstheme="minorHAnsi"/>
              </w:rPr>
            </w:pPr>
            <w:r w:rsidRPr="00126A77">
              <w:t>2023</w:t>
            </w:r>
          </w:p>
        </w:tc>
        <w:tc>
          <w:tcPr>
            <w:tcW w:w="1515" w:type="dxa"/>
            <w:vAlign w:val="top"/>
          </w:tcPr>
          <w:p w14:paraId="3551BDB2" w14:textId="58AA9950" w:rsidR="004653E1" w:rsidRPr="00D340EF" w:rsidRDefault="004653E1" w:rsidP="004653E1">
            <w:pPr>
              <w:spacing w:after="120"/>
              <w:jc w:val="center"/>
              <w:rPr>
                <w:rFonts w:cstheme="minorHAnsi"/>
              </w:rPr>
            </w:pPr>
            <w:r w:rsidRPr="00126A77">
              <w:t>USFWS</w:t>
            </w:r>
          </w:p>
        </w:tc>
        <w:tc>
          <w:tcPr>
            <w:tcW w:w="1905" w:type="dxa"/>
            <w:vAlign w:val="top"/>
          </w:tcPr>
          <w:p w14:paraId="1BE719ED" w14:textId="5F107E5A" w:rsidR="004653E1" w:rsidRPr="00D340EF" w:rsidRDefault="004653E1" w:rsidP="004653E1">
            <w:pPr>
              <w:spacing w:after="120"/>
              <w:jc w:val="center"/>
              <w:rPr>
                <w:rFonts w:eastAsia="Calibri" w:cstheme="minorHAnsi"/>
                <w:color w:val="000000" w:themeColor="text1"/>
              </w:rPr>
            </w:pPr>
            <w:r w:rsidRPr="00126A77">
              <w:t>3DD.003D481216</w:t>
            </w:r>
          </w:p>
        </w:tc>
        <w:tc>
          <w:tcPr>
            <w:tcW w:w="1140" w:type="dxa"/>
            <w:vAlign w:val="top"/>
          </w:tcPr>
          <w:p w14:paraId="0BDA5EC9" w14:textId="2EF9AABF" w:rsidR="004653E1" w:rsidRPr="00D340EF" w:rsidRDefault="004653E1" w:rsidP="004653E1">
            <w:pPr>
              <w:spacing w:after="120"/>
              <w:jc w:val="center"/>
              <w:rPr>
                <w:rFonts w:cstheme="minorHAnsi"/>
              </w:rPr>
            </w:pPr>
            <w:r w:rsidRPr="00126A77">
              <w:t>Indian</w:t>
            </w:r>
          </w:p>
        </w:tc>
        <w:tc>
          <w:tcPr>
            <w:tcW w:w="1905" w:type="dxa"/>
            <w:vAlign w:val="top"/>
          </w:tcPr>
          <w:p w14:paraId="5372F5A6" w14:textId="2826F9F7" w:rsidR="004653E1" w:rsidRPr="00D340EF" w:rsidRDefault="004653E1" w:rsidP="004653E1">
            <w:pPr>
              <w:spacing w:after="120"/>
              <w:jc w:val="center"/>
              <w:rPr>
                <w:rFonts w:cstheme="minorHAnsi"/>
              </w:rPr>
            </w:pPr>
            <w:r w:rsidRPr="00126A77">
              <w:t>06/10/2024 01:48</w:t>
            </w:r>
          </w:p>
        </w:tc>
        <w:tc>
          <w:tcPr>
            <w:tcW w:w="2055" w:type="dxa"/>
            <w:vAlign w:val="top"/>
          </w:tcPr>
          <w:p w14:paraId="7C46B6B8" w14:textId="730444AB" w:rsidR="004653E1" w:rsidRPr="00D340EF" w:rsidRDefault="004653E1" w:rsidP="004653E1">
            <w:pPr>
              <w:spacing w:after="120"/>
              <w:jc w:val="center"/>
              <w:rPr>
                <w:rFonts w:cstheme="minorHAnsi"/>
              </w:rPr>
            </w:pPr>
            <w:r w:rsidRPr="00126A77">
              <w:t>06/14/2024 02:13</w:t>
            </w:r>
          </w:p>
        </w:tc>
      </w:tr>
      <w:tr w:rsidR="004653E1" w:rsidRPr="002D087E" w14:paraId="0E38CF5E" w14:textId="77777777" w:rsidTr="00B52B0B">
        <w:trPr>
          <w:trHeight w:val="285"/>
        </w:trPr>
        <w:tc>
          <w:tcPr>
            <w:tcW w:w="840" w:type="dxa"/>
            <w:vAlign w:val="top"/>
          </w:tcPr>
          <w:p w14:paraId="2CF678C7" w14:textId="657CF9BE" w:rsidR="004653E1" w:rsidRPr="00D340EF" w:rsidRDefault="004653E1" w:rsidP="004653E1">
            <w:pPr>
              <w:spacing w:after="120"/>
              <w:jc w:val="center"/>
              <w:rPr>
                <w:rFonts w:cstheme="minorHAnsi"/>
              </w:rPr>
            </w:pPr>
            <w:r w:rsidRPr="00126A77">
              <w:t>2024</w:t>
            </w:r>
          </w:p>
        </w:tc>
        <w:tc>
          <w:tcPr>
            <w:tcW w:w="1515" w:type="dxa"/>
            <w:vAlign w:val="top"/>
          </w:tcPr>
          <w:p w14:paraId="06843A9F" w14:textId="55BB962C" w:rsidR="004653E1" w:rsidRPr="00D340EF" w:rsidRDefault="004653E1" w:rsidP="004653E1">
            <w:pPr>
              <w:spacing w:after="120"/>
              <w:jc w:val="center"/>
              <w:rPr>
                <w:rFonts w:cstheme="minorHAnsi"/>
              </w:rPr>
            </w:pPr>
            <w:r w:rsidRPr="00126A77">
              <w:t>USFWS</w:t>
            </w:r>
          </w:p>
        </w:tc>
        <w:tc>
          <w:tcPr>
            <w:tcW w:w="1905" w:type="dxa"/>
            <w:vAlign w:val="top"/>
          </w:tcPr>
          <w:p w14:paraId="19C98E73" w14:textId="0C1D626C" w:rsidR="004653E1" w:rsidRPr="00D340EF" w:rsidRDefault="004653E1" w:rsidP="004653E1">
            <w:pPr>
              <w:spacing w:after="120"/>
              <w:jc w:val="center"/>
              <w:rPr>
                <w:rFonts w:eastAsia="Calibri" w:cstheme="minorHAnsi"/>
                <w:color w:val="000000" w:themeColor="text1"/>
              </w:rPr>
            </w:pPr>
            <w:r w:rsidRPr="00126A77">
              <w:t>3DD.003D4811C7</w:t>
            </w:r>
          </w:p>
        </w:tc>
        <w:tc>
          <w:tcPr>
            <w:tcW w:w="1140" w:type="dxa"/>
            <w:vAlign w:val="top"/>
          </w:tcPr>
          <w:p w14:paraId="646A9D74" w14:textId="11F9F425" w:rsidR="004653E1" w:rsidRPr="00D340EF" w:rsidRDefault="004653E1" w:rsidP="004653E1">
            <w:pPr>
              <w:spacing w:after="120"/>
              <w:jc w:val="center"/>
              <w:rPr>
                <w:rFonts w:cstheme="minorHAnsi"/>
              </w:rPr>
            </w:pPr>
            <w:r w:rsidRPr="00126A77">
              <w:t>Indian</w:t>
            </w:r>
          </w:p>
        </w:tc>
        <w:tc>
          <w:tcPr>
            <w:tcW w:w="1905" w:type="dxa"/>
            <w:vAlign w:val="top"/>
          </w:tcPr>
          <w:p w14:paraId="69275683" w14:textId="585AC3B0" w:rsidR="004653E1" w:rsidRPr="00D340EF" w:rsidRDefault="004653E1" w:rsidP="004653E1">
            <w:pPr>
              <w:spacing w:after="120"/>
              <w:jc w:val="center"/>
              <w:rPr>
                <w:rFonts w:cstheme="minorHAnsi"/>
              </w:rPr>
            </w:pPr>
            <w:r w:rsidRPr="00126A77">
              <w:t>09/22/2024 05:16</w:t>
            </w:r>
          </w:p>
        </w:tc>
        <w:tc>
          <w:tcPr>
            <w:tcW w:w="2055" w:type="dxa"/>
            <w:vAlign w:val="top"/>
          </w:tcPr>
          <w:p w14:paraId="252EC498" w14:textId="2C1FB12D" w:rsidR="004653E1" w:rsidRPr="00D340EF" w:rsidRDefault="004653E1" w:rsidP="004653E1">
            <w:pPr>
              <w:spacing w:after="120"/>
              <w:jc w:val="center"/>
              <w:rPr>
                <w:rFonts w:cstheme="minorHAnsi"/>
              </w:rPr>
            </w:pPr>
            <w:r w:rsidRPr="00126A77">
              <w:t>10/28/2024 20:21</w:t>
            </w:r>
          </w:p>
        </w:tc>
      </w:tr>
      <w:tr w:rsidR="004653E1" w:rsidRPr="002D087E" w14:paraId="139B3024" w14:textId="77777777" w:rsidTr="00B52B0B">
        <w:trPr>
          <w:trHeight w:val="285"/>
        </w:trPr>
        <w:tc>
          <w:tcPr>
            <w:tcW w:w="840" w:type="dxa"/>
            <w:vAlign w:val="top"/>
          </w:tcPr>
          <w:p w14:paraId="3431F27B" w14:textId="73D84E07" w:rsidR="004653E1" w:rsidRPr="00D340EF" w:rsidRDefault="004653E1" w:rsidP="004653E1">
            <w:pPr>
              <w:spacing w:after="120"/>
              <w:jc w:val="center"/>
              <w:rPr>
                <w:rFonts w:cstheme="minorHAnsi"/>
              </w:rPr>
            </w:pPr>
            <w:r w:rsidRPr="00126A77">
              <w:t>2024</w:t>
            </w:r>
          </w:p>
        </w:tc>
        <w:tc>
          <w:tcPr>
            <w:tcW w:w="1515" w:type="dxa"/>
            <w:vAlign w:val="top"/>
          </w:tcPr>
          <w:p w14:paraId="7B303238" w14:textId="5D1DEF11" w:rsidR="004653E1" w:rsidRPr="00D340EF" w:rsidRDefault="004653E1" w:rsidP="004653E1">
            <w:pPr>
              <w:spacing w:after="120"/>
              <w:jc w:val="center"/>
              <w:rPr>
                <w:rFonts w:cstheme="minorHAnsi"/>
              </w:rPr>
            </w:pPr>
            <w:r w:rsidRPr="00126A77">
              <w:t>USFWS</w:t>
            </w:r>
          </w:p>
        </w:tc>
        <w:tc>
          <w:tcPr>
            <w:tcW w:w="1905" w:type="dxa"/>
            <w:vAlign w:val="top"/>
          </w:tcPr>
          <w:p w14:paraId="030390DF" w14:textId="4191AB0C" w:rsidR="004653E1" w:rsidRPr="00D340EF" w:rsidRDefault="004653E1" w:rsidP="004653E1">
            <w:pPr>
              <w:spacing w:after="120"/>
              <w:jc w:val="center"/>
              <w:rPr>
                <w:rFonts w:eastAsia="Calibri" w:cstheme="minorHAnsi"/>
                <w:color w:val="000000" w:themeColor="text1"/>
              </w:rPr>
            </w:pPr>
            <w:r w:rsidRPr="00126A77">
              <w:t>3DD.003D4811D0</w:t>
            </w:r>
          </w:p>
        </w:tc>
        <w:tc>
          <w:tcPr>
            <w:tcW w:w="1140" w:type="dxa"/>
            <w:vAlign w:val="top"/>
          </w:tcPr>
          <w:p w14:paraId="3AD97EAC" w14:textId="34A989BB" w:rsidR="004653E1" w:rsidRPr="00D340EF" w:rsidRDefault="004653E1" w:rsidP="004653E1">
            <w:pPr>
              <w:spacing w:after="120"/>
              <w:jc w:val="center"/>
              <w:rPr>
                <w:rFonts w:cstheme="minorHAnsi"/>
              </w:rPr>
            </w:pPr>
            <w:r w:rsidRPr="00126A77">
              <w:t>Indian</w:t>
            </w:r>
          </w:p>
        </w:tc>
        <w:tc>
          <w:tcPr>
            <w:tcW w:w="1905" w:type="dxa"/>
            <w:vAlign w:val="top"/>
          </w:tcPr>
          <w:p w14:paraId="44DD6726" w14:textId="42794775" w:rsidR="004653E1" w:rsidRPr="00D340EF" w:rsidRDefault="004653E1" w:rsidP="004653E1">
            <w:pPr>
              <w:spacing w:after="120"/>
              <w:jc w:val="center"/>
              <w:rPr>
                <w:rFonts w:cstheme="minorHAnsi"/>
              </w:rPr>
            </w:pPr>
            <w:r w:rsidRPr="00126A77">
              <w:t>07/09/2024 22:25</w:t>
            </w:r>
          </w:p>
        </w:tc>
        <w:tc>
          <w:tcPr>
            <w:tcW w:w="2055" w:type="dxa"/>
            <w:vAlign w:val="top"/>
          </w:tcPr>
          <w:p w14:paraId="7CCB0567" w14:textId="2C253134" w:rsidR="004653E1" w:rsidRPr="00D340EF" w:rsidRDefault="004653E1" w:rsidP="004653E1">
            <w:pPr>
              <w:spacing w:after="120"/>
              <w:jc w:val="center"/>
              <w:rPr>
                <w:rFonts w:cstheme="minorHAnsi"/>
              </w:rPr>
            </w:pPr>
            <w:r w:rsidRPr="00126A77">
              <w:t>07/09/2024 22:25</w:t>
            </w:r>
          </w:p>
        </w:tc>
      </w:tr>
      <w:tr w:rsidR="004653E1" w:rsidRPr="002D087E" w14:paraId="0B8C88F8" w14:textId="77777777" w:rsidTr="00B52B0B">
        <w:trPr>
          <w:trHeight w:val="285"/>
        </w:trPr>
        <w:tc>
          <w:tcPr>
            <w:tcW w:w="840" w:type="dxa"/>
            <w:vAlign w:val="top"/>
          </w:tcPr>
          <w:p w14:paraId="1EB9B086" w14:textId="2A78BD1F" w:rsidR="004653E1" w:rsidRPr="00D340EF" w:rsidRDefault="004653E1" w:rsidP="004653E1">
            <w:pPr>
              <w:spacing w:after="120"/>
              <w:jc w:val="center"/>
              <w:rPr>
                <w:rFonts w:cstheme="minorHAnsi"/>
              </w:rPr>
            </w:pPr>
            <w:r w:rsidRPr="00126A77">
              <w:t>2024</w:t>
            </w:r>
          </w:p>
        </w:tc>
        <w:tc>
          <w:tcPr>
            <w:tcW w:w="1515" w:type="dxa"/>
            <w:vAlign w:val="top"/>
          </w:tcPr>
          <w:p w14:paraId="54B5C1D2" w14:textId="0836A3A6" w:rsidR="004653E1" w:rsidRPr="00D340EF" w:rsidRDefault="004653E1" w:rsidP="004653E1">
            <w:pPr>
              <w:spacing w:after="120"/>
              <w:jc w:val="center"/>
              <w:rPr>
                <w:rFonts w:cstheme="minorHAnsi"/>
              </w:rPr>
            </w:pPr>
            <w:r w:rsidRPr="00126A77">
              <w:t>USFWS</w:t>
            </w:r>
          </w:p>
        </w:tc>
        <w:tc>
          <w:tcPr>
            <w:tcW w:w="1905" w:type="dxa"/>
            <w:vAlign w:val="top"/>
          </w:tcPr>
          <w:p w14:paraId="5BD97785" w14:textId="70703CE1" w:rsidR="004653E1" w:rsidRPr="00D340EF" w:rsidRDefault="004653E1" w:rsidP="004653E1">
            <w:pPr>
              <w:spacing w:after="120"/>
              <w:jc w:val="center"/>
              <w:rPr>
                <w:rFonts w:eastAsia="Calibri" w:cstheme="minorHAnsi"/>
                <w:color w:val="000000" w:themeColor="text1"/>
              </w:rPr>
            </w:pPr>
            <w:r w:rsidRPr="00126A77">
              <w:t>3DD.003D4811DA</w:t>
            </w:r>
          </w:p>
        </w:tc>
        <w:tc>
          <w:tcPr>
            <w:tcW w:w="1140" w:type="dxa"/>
            <w:vAlign w:val="top"/>
          </w:tcPr>
          <w:p w14:paraId="40CB082D" w14:textId="513D57A0" w:rsidR="004653E1" w:rsidRPr="00D340EF" w:rsidRDefault="004653E1" w:rsidP="004653E1">
            <w:pPr>
              <w:spacing w:after="120"/>
              <w:jc w:val="center"/>
              <w:rPr>
                <w:rFonts w:cstheme="minorHAnsi"/>
              </w:rPr>
            </w:pPr>
            <w:r w:rsidRPr="00126A77">
              <w:t>Indian</w:t>
            </w:r>
          </w:p>
        </w:tc>
        <w:tc>
          <w:tcPr>
            <w:tcW w:w="1905" w:type="dxa"/>
            <w:vAlign w:val="top"/>
          </w:tcPr>
          <w:p w14:paraId="48057E8A" w14:textId="6D878606" w:rsidR="004653E1" w:rsidRPr="00D340EF" w:rsidRDefault="004653E1" w:rsidP="004653E1">
            <w:pPr>
              <w:spacing w:after="120"/>
              <w:jc w:val="center"/>
              <w:rPr>
                <w:rFonts w:cstheme="minorHAnsi"/>
              </w:rPr>
            </w:pPr>
            <w:r w:rsidRPr="00126A77">
              <w:t>07/03/2024 22:31</w:t>
            </w:r>
          </w:p>
        </w:tc>
        <w:tc>
          <w:tcPr>
            <w:tcW w:w="2055" w:type="dxa"/>
            <w:vAlign w:val="top"/>
          </w:tcPr>
          <w:p w14:paraId="15D445F5" w14:textId="064EE92D" w:rsidR="004653E1" w:rsidRPr="00D340EF" w:rsidRDefault="004653E1" w:rsidP="004653E1">
            <w:pPr>
              <w:spacing w:after="120"/>
              <w:jc w:val="center"/>
              <w:rPr>
                <w:rFonts w:cstheme="minorHAnsi"/>
              </w:rPr>
            </w:pPr>
            <w:r w:rsidRPr="00126A77">
              <w:t>07/03/2024 22:31</w:t>
            </w:r>
          </w:p>
        </w:tc>
      </w:tr>
      <w:tr w:rsidR="004653E1" w:rsidRPr="002D087E" w14:paraId="42FCACA0" w14:textId="77777777" w:rsidTr="00B52B0B">
        <w:trPr>
          <w:trHeight w:val="285"/>
        </w:trPr>
        <w:tc>
          <w:tcPr>
            <w:tcW w:w="840" w:type="dxa"/>
            <w:vAlign w:val="top"/>
          </w:tcPr>
          <w:p w14:paraId="5E1C9965" w14:textId="63AB8668" w:rsidR="004653E1" w:rsidRPr="00D340EF" w:rsidRDefault="004653E1" w:rsidP="004653E1">
            <w:pPr>
              <w:spacing w:after="120"/>
              <w:jc w:val="center"/>
              <w:rPr>
                <w:rFonts w:cstheme="minorHAnsi"/>
              </w:rPr>
            </w:pPr>
            <w:r w:rsidRPr="00126A77">
              <w:t>2024</w:t>
            </w:r>
          </w:p>
        </w:tc>
        <w:tc>
          <w:tcPr>
            <w:tcW w:w="1515" w:type="dxa"/>
            <w:vAlign w:val="top"/>
          </w:tcPr>
          <w:p w14:paraId="0A359C2D" w14:textId="0E76F154" w:rsidR="004653E1" w:rsidRPr="00D340EF" w:rsidRDefault="004653E1" w:rsidP="004653E1">
            <w:pPr>
              <w:spacing w:after="120"/>
              <w:jc w:val="center"/>
              <w:rPr>
                <w:rFonts w:cstheme="minorHAnsi"/>
              </w:rPr>
            </w:pPr>
            <w:r w:rsidRPr="00126A77">
              <w:t>USFWS</w:t>
            </w:r>
          </w:p>
        </w:tc>
        <w:tc>
          <w:tcPr>
            <w:tcW w:w="1905" w:type="dxa"/>
            <w:vAlign w:val="top"/>
          </w:tcPr>
          <w:p w14:paraId="45B50DB7" w14:textId="312F016D" w:rsidR="004653E1" w:rsidRPr="00D340EF" w:rsidRDefault="004653E1" w:rsidP="004653E1">
            <w:pPr>
              <w:spacing w:after="120"/>
              <w:jc w:val="center"/>
              <w:rPr>
                <w:rFonts w:eastAsia="Calibri" w:cstheme="minorHAnsi"/>
                <w:color w:val="000000" w:themeColor="text1"/>
              </w:rPr>
            </w:pPr>
            <w:r w:rsidRPr="00126A77">
              <w:t>3DD.003D4811E8</w:t>
            </w:r>
          </w:p>
        </w:tc>
        <w:tc>
          <w:tcPr>
            <w:tcW w:w="1140" w:type="dxa"/>
            <w:vAlign w:val="top"/>
          </w:tcPr>
          <w:p w14:paraId="4DDBF521" w14:textId="583FCE6A" w:rsidR="004653E1" w:rsidRPr="00D340EF" w:rsidRDefault="004653E1" w:rsidP="004653E1">
            <w:pPr>
              <w:spacing w:after="120"/>
              <w:jc w:val="center"/>
              <w:rPr>
                <w:rFonts w:cstheme="minorHAnsi"/>
              </w:rPr>
            </w:pPr>
            <w:r w:rsidRPr="00126A77">
              <w:t>SF Tieton</w:t>
            </w:r>
          </w:p>
        </w:tc>
        <w:tc>
          <w:tcPr>
            <w:tcW w:w="1905" w:type="dxa"/>
            <w:vAlign w:val="top"/>
          </w:tcPr>
          <w:p w14:paraId="0A57D00E" w14:textId="4F733413" w:rsidR="004653E1" w:rsidRPr="00D340EF" w:rsidRDefault="004653E1" w:rsidP="004653E1">
            <w:pPr>
              <w:spacing w:after="120"/>
              <w:jc w:val="center"/>
              <w:rPr>
                <w:rFonts w:cstheme="minorHAnsi"/>
              </w:rPr>
            </w:pPr>
            <w:r w:rsidRPr="00126A77">
              <w:t>07/28/2024 00:57</w:t>
            </w:r>
          </w:p>
        </w:tc>
        <w:tc>
          <w:tcPr>
            <w:tcW w:w="2055" w:type="dxa"/>
            <w:vAlign w:val="top"/>
          </w:tcPr>
          <w:p w14:paraId="65D54D20" w14:textId="7D719C17" w:rsidR="004653E1" w:rsidRPr="00D340EF" w:rsidRDefault="004653E1" w:rsidP="004653E1">
            <w:pPr>
              <w:spacing w:after="120"/>
              <w:jc w:val="center"/>
              <w:rPr>
                <w:rFonts w:cstheme="minorHAnsi"/>
              </w:rPr>
            </w:pPr>
            <w:r w:rsidRPr="00126A77">
              <w:t>07/28/2024 00:57</w:t>
            </w:r>
          </w:p>
        </w:tc>
      </w:tr>
      <w:tr w:rsidR="004653E1" w:rsidRPr="002D087E" w14:paraId="0B3B1699" w14:textId="77777777" w:rsidTr="00B52B0B">
        <w:trPr>
          <w:trHeight w:val="285"/>
        </w:trPr>
        <w:tc>
          <w:tcPr>
            <w:tcW w:w="840" w:type="dxa"/>
            <w:vAlign w:val="top"/>
          </w:tcPr>
          <w:p w14:paraId="0FE43F60" w14:textId="23FC9EF9" w:rsidR="004653E1" w:rsidRPr="00D340EF" w:rsidRDefault="004653E1" w:rsidP="004653E1">
            <w:pPr>
              <w:spacing w:after="120"/>
              <w:jc w:val="center"/>
              <w:rPr>
                <w:rFonts w:cstheme="minorHAnsi"/>
              </w:rPr>
            </w:pPr>
            <w:r w:rsidRPr="00126A77">
              <w:t>2024</w:t>
            </w:r>
          </w:p>
        </w:tc>
        <w:tc>
          <w:tcPr>
            <w:tcW w:w="1515" w:type="dxa"/>
            <w:vAlign w:val="top"/>
          </w:tcPr>
          <w:p w14:paraId="426002DE" w14:textId="102740D5" w:rsidR="004653E1" w:rsidRPr="00D340EF" w:rsidRDefault="004653E1" w:rsidP="004653E1">
            <w:pPr>
              <w:spacing w:after="120"/>
              <w:jc w:val="center"/>
              <w:rPr>
                <w:rFonts w:cstheme="minorHAnsi"/>
              </w:rPr>
            </w:pPr>
            <w:r w:rsidRPr="00126A77">
              <w:t>USFWS</w:t>
            </w:r>
          </w:p>
        </w:tc>
        <w:tc>
          <w:tcPr>
            <w:tcW w:w="1905" w:type="dxa"/>
            <w:vAlign w:val="top"/>
          </w:tcPr>
          <w:p w14:paraId="785AD2F1" w14:textId="0227B1E6" w:rsidR="004653E1" w:rsidRPr="00D340EF" w:rsidRDefault="004653E1" w:rsidP="004653E1">
            <w:pPr>
              <w:spacing w:after="120"/>
              <w:jc w:val="center"/>
              <w:rPr>
                <w:rFonts w:eastAsia="Calibri" w:cstheme="minorHAnsi"/>
                <w:color w:val="000000" w:themeColor="text1"/>
              </w:rPr>
            </w:pPr>
            <w:r w:rsidRPr="00126A77">
              <w:t>3DD.003D4811E9</w:t>
            </w:r>
          </w:p>
        </w:tc>
        <w:tc>
          <w:tcPr>
            <w:tcW w:w="1140" w:type="dxa"/>
            <w:vAlign w:val="top"/>
          </w:tcPr>
          <w:p w14:paraId="4F5B4EA7" w14:textId="0A7AB04C" w:rsidR="004653E1" w:rsidRPr="00D340EF" w:rsidRDefault="004653E1" w:rsidP="004653E1">
            <w:pPr>
              <w:spacing w:after="120"/>
              <w:jc w:val="center"/>
              <w:rPr>
                <w:rFonts w:cstheme="minorHAnsi"/>
              </w:rPr>
            </w:pPr>
            <w:r w:rsidRPr="00126A77">
              <w:t>SF Tieton</w:t>
            </w:r>
          </w:p>
        </w:tc>
        <w:tc>
          <w:tcPr>
            <w:tcW w:w="1905" w:type="dxa"/>
            <w:vAlign w:val="top"/>
          </w:tcPr>
          <w:p w14:paraId="7CE5341B" w14:textId="26B20F51" w:rsidR="004653E1" w:rsidRPr="00D340EF" w:rsidRDefault="004653E1" w:rsidP="004653E1">
            <w:pPr>
              <w:spacing w:after="120"/>
              <w:jc w:val="center"/>
              <w:rPr>
                <w:rFonts w:cstheme="minorHAnsi"/>
              </w:rPr>
            </w:pPr>
            <w:r w:rsidRPr="00126A77">
              <w:t>07/09/2024 15:35</w:t>
            </w:r>
          </w:p>
        </w:tc>
        <w:tc>
          <w:tcPr>
            <w:tcW w:w="2055" w:type="dxa"/>
            <w:vAlign w:val="top"/>
          </w:tcPr>
          <w:p w14:paraId="000CEF0B" w14:textId="3037F6C6" w:rsidR="004653E1" w:rsidRPr="00D340EF" w:rsidRDefault="004653E1" w:rsidP="004653E1">
            <w:pPr>
              <w:spacing w:after="120"/>
              <w:jc w:val="center"/>
              <w:rPr>
                <w:rFonts w:cstheme="minorHAnsi"/>
              </w:rPr>
            </w:pPr>
            <w:r w:rsidRPr="00126A77">
              <w:t>07/09/2024 15:35</w:t>
            </w:r>
          </w:p>
        </w:tc>
      </w:tr>
      <w:tr w:rsidR="004653E1" w:rsidRPr="002D087E" w14:paraId="4B4EED24" w14:textId="77777777" w:rsidTr="00B52B0B">
        <w:trPr>
          <w:trHeight w:val="285"/>
        </w:trPr>
        <w:tc>
          <w:tcPr>
            <w:tcW w:w="840" w:type="dxa"/>
            <w:vAlign w:val="top"/>
          </w:tcPr>
          <w:p w14:paraId="1E898762" w14:textId="7DD7E608" w:rsidR="004653E1" w:rsidRPr="00D340EF" w:rsidRDefault="004653E1" w:rsidP="004653E1">
            <w:pPr>
              <w:spacing w:after="120"/>
              <w:jc w:val="center"/>
              <w:rPr>
                <w:rFonts w:cstheme="minorHAnsi"/>
              </w:rPr>
            </w:pPr>
            <w:r w:rsidRPr="00126A77">
              <w:t>2024</w:t>
            </w:r>
          </w:p>
        </w:tc>
        <w:tc>
          <w:tcPr>
            <w:tcW w:w="1515" w:type="dxa"/>
            <w:vAlign w:val="top"/>
          </w:tcPr>
          <w:p w14:paraId="1D1B78CB" w14:textId="56B8B0F4" w:rsidR="004653E1" w:rsidRPr="00D340EF" w:rsidRDefault="004653E1" w:rsidP="004653E1">
            <w:pPr>
              <w:spacing w:after="120"/>
              <w:jc w:val="center"/>
              <w:rPr>
                <w:rFonts w:cstheme="minorHAnsi"/>
              </w:rPr>
            </w:pPr>
            <w:r w:rsidRPr="00126A77">
              <w:t>USFWS</w:t>
            </w:r>
          </w:p>
        </w:tc>
        <w:tc>
          <w:tcPr>
            <w:tcW w:w="1905" w:type="dxa"/>
            <w:vAlign w:val="top"/>
          </w:tcPr>
          <w:p w14:paraId="41F5D472" w14:textId="159271E6" w:rsidR="004653E1" w:rsidRPr="00D340EF" w:rsidRDefault="004653E1" w:rsidP="004653E1">
            <w:pPr>
              <w:spacing w:after="120"/>
              <w:jc w:val="center"/>
              <w:rPr>
                <w:rFonts w:eastAsia="Calibri" w:cstheme="minorHAnsi"/>
                <w:color w:val="000000" w:themeColor="text1"/>
              </w:rPr>
            </w:pPr>
            <w:r w:rsidRPr="00126A77">
              <w:t>3DD.003D4811EC</w:t>
            </w:r>
          </w:p>
        </w:tc>
        <w:tc>
          <w:tcPr>
            <w:tcW w:w="1140" w:type="dxa"/>
            <w:vAlign w:val="top"/>
          </w:tcPr>
          <w:p w14:paraId="0EE3E4F2" w14:textId="581FBAE5" w:rsidR="004653E1" w:rsidRPr="00D340EF" w:rsidRDefault="004653E1" w:rsidP="004653E1">
            <w:pPr>
              <w:spacing w:after="120"/>
              <w:jc w:val="center"/>
              <w:rPr>
                <w:rFonts w:cstheme="minorHAnsi"/>
              </w:rPr>
            </w:pPr>
            <w:r w:rsidRPr="00126A77">
              <w:t>SF Tieton</w:t>
            </w:r>
          </w:p>
        </w:tc>
        <w:tc>
          <w:tcPr>
            <w:tcW w:w="1905" w:type="dxa"/>
            <w:vAlign w:val="top"/>
          </w:tcPr>
          <w:p w14:paraId="57D2CEFC" w14:textId="6234A664" w:rsidR="004653E1" w:rsidRPr="00D340EF" w:rsidRDefault="004653E1" w:rsidP="004653E1">
            <w:pPr>
              <w:spacing w:after="120"/>
              <w:jc w:val="center"/>
              <w:rPr>
                <w:rFonts w:cstheme="minorHAnsi"/>
              </w:rPr>
            </w:pPr>
            <w:r w:rsidRPr="00126A77">
              <w:t>07/16/2024 21:21</w:t>
            </w:r>
          </w:p>
        </w:tc>
        <w:tc>
          <w:tcPr>
            <w:tcW w:w="2055" w:type="dxa"/>
            <w:vAlign w:val="top"/>
          </w:tcPr>
          <w:p w14:paraId="4D5B86CB" w14:textId="6C5F1A31" w:rsidR="004653E1" w:rsidRPr="00D340EF" w:rsidRDefault="004653E1" w:rsidP="004653E1">
            <w:pPr>
              <w:spacing w:after="120"/>
              <w:jc w:val="center"/>
              <w:rPr>
                <w:rFonts w:cstheme="minorHAnsi"/>
              </w:rPr>
            </w:pPr>
            <w:r w:rsidRPr="00126A77">
              <w:t>09/24/2024 19:29</w:t>
            </w:r>
          </w:p>
        </w:tc>
      </w:tr>
      <w:tr w:rsidR="004653E1" w:rsidRPr="002D087E" w14:paraId="7D1A54D1" w14:textId="77777777" w:rsidTr="00B52B0B">
        <w:trPr>
          <w:trHeight w:val="285"/>
        </w:trPr>
        <w:tc>
          <w:tcPr>
            <w:tcW w:w="840" w:type="dxa"/>
            <w:vAlign w:val="top"/>
          </w:tcPr>
          <w:p w14:paraId="7E515B52" w14:textId="28530637" w:rsidR="004653E1" w:rsidRPr="00D340EF" w:rsidRDefault="004653E1" w:rsidP="004653E1">
            <w:pPr>
              <w:spacing w:after="120"/>
              <w:jc w:val="center"/>
              <w:rPr>
                <w:rFonts w:cstheme="minorHAnsi"/>
              </w:rPr>
            </w:pPr>
            <w:r w:rsidRPr="00126A77">
              <w:t>2024</w:t>
            </w:r>
          </w:p>
        </w:tc>
        <w:tc>
          <w:tcPr>
            <w:tcW w:w="1515" w:type="dxa"/>
            <w:vAlign w:val="top"/>
          </w:tcPr>
          <w:p w14:paraId="12295326" w14:textId="7E14A68A" w:rsidR="004653E1" w:rsidRPr="00D340EF" w:rsidRDefault="004653E1" w:rsidP="004653E1">
            <w:pPr>
              <w:spacing w:after="120"/>
              <w:jc w:val="center"/>
              <w:rPr>
                <w:rFonts w:cstheme="minorHAnsi"/>
              </w:rPr>
            </w:pPr>
            <w:r w:rsidRPr="00126A77">
              <w:t>USFWS</w:t>
            </w:r>
          </w:p>
        </w:tc>
        <w:tc>
          <w:tcPr>
            <w:tcW w:w="1905" w:type="dxa"/>
            <w:vAlign w:val="top"/>
          </w:tcPr>
          <w:p w14:paraId="5667A41B" w14:textId="0E05145F" w:rsidR="004653E1" w:rsidRPr="00D340EF" w:rsidRDefault="004653E1" w:rsidP="004653E1">
            <w:pPr>
              <w:spacing w:after="120"/>
              <w:jc w:val="center"/>
              <w:rPr>
                <w:rFonts w:eastAsia="Calibri" w:cstheme="minorHAnsi"/>
                <w:color w:val="000000" w:themeColor="text1"/>
              </w:rPr>
            </w:pPr>
            <w:r w:rsidRPr="00126A77">
              <w:t>3DD.003D4811F0</w:t>
            </w:r>
          </w:p>
        </w:tc>
        <w:tc>
          <w:tcPr>
            <w:tcW w:w="1140" w:type="dxa"/>
            <w:vAlign w:val="top"/>
          </w:tcPr>
          <w:p w14:paraId="610F8EB3" w14:textId="247D9CD2" w:rsidR="004653E1" w:rsidRPr="00D340EF" w:rsidRDefault="004653E1" w:rsidP="004653E1">
            <w:pPr>
              <w:spacing w:after="120"/>
              <w:jc w:val="center"/>
              <w:rPr>
                <w:rFonts w:cstheme="minorHAnsi"/>
              </w:rPr>
            </w:pPr>
            <w:r w:rsidRPr="00126A77">
              <w:t>Indian</w:t>
            </w:r>
          </w:p>
        </w:tc>
        <w:tc>
          <w:tcPr>
            <w:tcW w:w="1905" w:type="dxa"/>
            <w:vAlign w:val="top"/>
          </w:tcPr>
          <w:p w14:paraId="2CE262A3" w14:textId="52FB227D" w:rsidR="004653E1" w:rsidRPr="00D340EF" w:rsidRDefault="004653E1" w:rsidP="004653E1">
            <w:pPr>
              <w:spacing w:after="120"/>
              <w:jc w:val="center"/>
              <w:rPr>
                <w:rFonts w:cstheme="minorHAnsi"/>
              </w:rPr>
            </w:pPr>
            <w:r w:rsidRPr="00126A77">
              <w:t>07/04/2024 23:25</w:t>
            </w:r>
          </w:p>
        </w:tc>
        <w:tc>
          <w:tcPr>
            <w:tcW w:w="2055" w:type="dxa"/>
            <w:vAlign w:val="top"/>
          </w:tcPr>
          <w:p w14:paraId="03EED97D" w14:textId="167BEA52" w:rsidR="004653E1" w:rsidRPr="00D340EF" w:rsidRDefault="004653E1" w:rsidP="004653E1">
            <w:pPr>
              <w:spacing w:after="120"/>
              <w:jc w:val="center"/>
              <w:rPr>
                <w:rFonts w:cstheme="minorHAnsi"/>
              </w:rPr>
            </w:pPr>
            <w:r w:rsidRPr="00126A77">
              <w:t>07/11/2024 21:38</w:t>
            </w:r>
          </w:p>
        </w:tc>
      </w:tr>
      <w:tr w:rsidR="004653E1" w:rsidRPr="002D087E" w14:paraId="10506254" w14:textId="77777777" w:rsidTr="00B52B0B">
        <w:trPr>
          <w:trHeight w:val="285"/>
        </w:trPr>
        <w:tc>
          <w:tcPr>
            <w:tcW w:w="840" w:type="dxa"/>
            <w:vAlign w:val="top"/>
          </w:tcPr>
          <w:p w14:paraId="4F024C04" w14:textId="61E543F3" w:rsidR="004653E1" w:rsidRPr="00D340EF" w:rsidRDefault="004653E1" w:rsidP="004653E1">
            <w:pPr>
              <w:spacing w:after="120"/>
              <w:jc w:val="center"/>
              <w:rPr>
                <w:rFonts w:cstheme="minorHAnsi"/>
              </w:rPr>
            </w:pPr>
            <w:r w:rsidRPr="00126A77">
              <w:t>2024</w:t>
            </w:r>
          </w:p>
        </w:tc>
        <w:tc>
          <w:tcPr>
            <w:tcW w:w="1515" w:type="dxa"/>
            <w:vAlign w:val="top"/>
          </w:tcPr>
          <w:p w14:paraId="262B1F67" w14:textId="6D2ACA28" w:rsidR="004653E1" w:rsidRPr="00D340EF" w:rsidRDefault="004653E1" w:rsidP="004653E1">
            <w:pPr>
              <w:spacing w:after="120"/>
              <w:jc w:val="center"/>
              <w:rPr>
                <w:rFonts w:cstheme="minorHAnsi"/>
              </w:rPr>
            </w:pPr>
            <w:r w:rsidRPr="00126A77">
              <w:t>USFWS</w:t>
            </w:r>
          </w:p>
        </w:tc>
        <w:tc>
          <w:tcPr>
            <w:tcW w:w="1905" w:type="dxa"/>
            <w:vAlign w:val="top"/>
          </w:tcPr>
          <w:p w14:paraId="5F60861C" w14:textId="44531714" w:rsidR="004653E1" w:rsidRPr="00D340EF" w:rsidRDefault="004653E1" w:rsidP="004653E1">
            <w:pPr>
              <w:spacing w:after="120"/>
              <w:jc w:val="center"/>
              <w:rPr>
                <w:rFonts w:eastAsia="Calibri" w:cstheme="minorHAnsi"/>
                <w:color w:val="000000" w:themeColor="text1"/>
              </w:rPr>
            </w:pPr>
            <w:r w:rsidRPr="00126A77">
              <w:t>3DD.003D4811F2</w:t>
            </w:r>
          </w:p>
        </w:tc>
        <w:tc>
          <w:tcPr>
            <w:tcW w:w="1140" w:type="dxa"/>
            <w:vAlign w:val="top"/>
          </w:tcPr>
          <w:p w14:paraId="1505DC42" w14:textId="70BC5BEB" w:rsidR="004653E1" w:rsidRPr="00D340EF" w:rsidRDefault="004653E1" w:rsidP="004653E1">
            <w:pPr>
              <w:spacing w:after="120"/>
              <w:jc w:val="center"/>
              <w:rPr>
                <w:rFonts w:cstheme="minorHAnsi"/>
              </w:rPr>
            </w:pPr>
            <w:r w:rsidRPr="00126A77">
              <w:t>SF Tieton</w:t>
            </w:r>
          </w:p>
        </w:tc>
        <w:tc>
          <w:tcPr>
            <w:tcW w:w="1905" w:type="dxa"/>
            <w:vAlign w:val="top"/>
          </w:tcPr>
          <w:p w14:paraId="1CDF7BAA" w14:textId="1842D0D9" w:rsidR="004653E1" w:rsidRPr="00D340EF" w:rsidRDefault="004653E1" w:rsidP="004653E1">
            <w:pPr>
              <w:spacing w:after="120"/>
              <w:jc w:val="center"/>
              <w:rPr>
                <w:rFonts w:cstheme="minorHAnsi"/>
              </w:rPr>
            </w:pPr>
            <w:r w:rsidRPr="00126A77">
              <w:t>11/01/2024 00:53</w:t>
            </w:r>
          </w:p>
        </w:tc>
        <w:tc>
          <w:tcPr>
            <w:tcW w:w="2055" w:type="dxa"/>
            <w:vAlign w:val="top"/>
          </w:tcPr>
          <w:p w14:paraId="4497D843" w14:textId="44CC42FA" w:rsidR="004653E1" w:rsidRPr="00D340EF" w:rsidRDefault="004653E1" w:rsidP="004653E1">
            <w:pPr>
              <w:spacing w:after="120"/>
              <w:jc w:val="center"/>
              <w:rPr>
                <w:rFonts w:cstheme="minorHAnsi"/>
              </w:rPr>
            </w:pPr>
            <w:r w:rsidRPr="00126A77">
              <w:t>11/01/2024 00:53</w:t>
            </w:r>
          </w:p>
        </w:tc>
      </w:tr>
      <w:tr w:rsidR="004653E1" w:rsidRPr="002D087E" w14:paraId="523D62FF" w14:textId="77777777" w:rsidTr="00B52B0B">
        <w:trPr>
          <w:trHeight w:val="285"/>
        </w:trPr>
        <w:tc>
          <w:tcPr>
            <w:tcW w:w="840" w:type="dxa"/>
            <w:vAlign w:val="top"/>
          </w:tcPr>
          <w:p w14:paraId="06EC7A86" w14:textId="0507D451" w:rsidR="004653E1" w:rsidRPr="00D340EF" w:rsidRDefault="004653E1" w:rsidP="004653E1">
            <w:pPr>
              <w:spacing w:after="120"/>
              <w:jc w:val="center"/>
              <w:rPr>
                <w:rFonts w:cstheme="minorHAnsi"/>
              </w:rPr>
            </w:pPr>
            <w:r w:rsidRPr="00126A77">
              <w:t>2024</w:t>
            </w:r>
          </w:p>
        </w:tc>
        <w:tc>
          <w:tcPr>
            <w:tcW w:w="1515" w:type="dxa"/>
            <w:vAlign w:val="top"/>
          </w:tcPr>
          <w:p w14:paraId="392522FF" w14:textId="0C04062D" w:rsidR="004653E1" w:rsidRPr="00D340EF" w:rsidRDefault="004653E1" w:rsidP="004653E1">
            <w:pPr>
              <w:spacing w:after="120"/>
              <w:jc w:val="center"/>
              <w:rPr>
                <w:rFonts w:cstheme="minorHAnsi"/>
              </w:rPr>
            </w:pPr>
            <w:r w:rsidRPr="00126A77">
              <w:t>USFWS</w:t>
            </w:r>
          </w:p>
        </w:tc>
        <w:tc>
          <w:tcPr>
            <w:tcW w:w="1905" w:type="dxa"/>
            <w:vAlign w:val="top"/>
          </w:tcPr>
          <w:p w14:paraId="60BC72F1" w14:textId="36D56519" w:rsidR="004653E1" w:rsidRPr="00D340EF" w:rsidRDefault="004653E1" w:rsidP="004653E1">
            <w:pPr>
              <w:spacing w:after="120"/>
              <w:jc w:val="center"/>
              <w:rPr>
                <w:rFonts w:eastAsia="Calibri" w:cstheme="minorHAnsi"/>
                <w:color w:val="000000" w:themeColor="text1"/>
              </w:rPr>
            </w:pPr>
            <w:r w:rsidRPr="00126A77">
              <w:t>3DD.003D4811F9</w:t>
            </w:r>
          </w:p>
        </w:tc>
        <w:tc>
          <w:tcPr>
            <w:tcW w:w="1140" w:type="dxa"/>
            <w:vAlign w:val="top"/>
          </w:tcPr>
          <w:p w14:paraId="38926D61" w14:textId="5BE1A906" w:rsidR="004653E1" w:rsidRPr="00D340EF" w:rsidRDefault="004653E1" w:rsidP="004653E1">
            <w:pPr>
              <w:spacing w:after="120"/>
              <w:jc w:val="center"/>
              <w:rPr>
                <w:rFonts w:cstheme="minorHAnsi"/>
              </w:rPr>
            </w:pPr>
            <w:r w:rsidRPr="00126A77">
              <w:t>Indian</w:t>
            </w:r>
          </w:p>
        </w:tc>
        <w:tc>
          <w:tcPr>
            <w:tcW w:w="1905" w:type="dxa"/>
            <w:vAlign w:val="top"/>
          </w:tcPr>
          <w:p w14:paraId="647AF64E" w14:textId="51929F0D" w:rsidR="004653E1" w:rsidRPr="00D340EF" w:rsidRDefault="004653E1" w:rsidP="004653E1">
            <w:pPr>
              <w:spacing w:after="120"/>
              <w:jc w:val="center"/>
              <w:rPr>
                <w:rFonts w:cstheme="minorHAnsi"/>
              </w:rPr>
            </w:pPr>
            <w:r w:rsidRPr="00126A77">
              <w:t>07/09/2024 22:08</w:t>
            </w:r>
          </w:p>
        </w:tc>
        <w:tc>
          <w:tcPr>
            <w:tcW w:w="2055" w:type="dxa"/>
            <w:vAlign w:val="top"/>
          </w:tcPr>
          <w:p w14:paraId="5C4806E5" w14:textId="117CB442" w:rsidR="004653E1" w:rsidRPr="00D340EF" w:rsidRDefault="004653E1" w:rsidP="004653E1">
            <w:pPr>
              <w:spacing w:after="120"/>
              <w:jc w:val="center"/>
              <w:rPr>
                <w:rFonts w:cstheme="minorHAnsi"/>
              </w:rPr>
            </w:pPr>
            <w:r w:rsidRPr="00126A77">
              <w:t>08/05/2024 21:24</w:t>
            </w:r>
          </w:p>
        </w:tc>
      </w:tr>
      <w:tr w:rsidR="004653E1" w:rsidRPr="002D087E" w14:paraId="68D6FFFA" w14:textId="77777777" w:rsidTr="00B52B0B">
        <w:trPr>
          <w:trHeight w:val="285"/>
        </w:trPr>
        <w:tc>
          <w:tcPr>
            <w:tcW w:w="840" w:type="dxa"/>
            <w:vAlign w:val="top"/>
          </w:tcPr>
          <w:p w14:paraId="5296C9D6" w14:textId="674D8E7F" w:rsidR="004653E1" w:rsidRPr="00D340EF" w:rsidRDefault="004653E1" w:rsidP="004653E1">
            <w:pPr>
              <w:spacing w:after="120"/>
              <w:jc w:val="center"/>
              <w:rPr>
                <w:rFonts w:cstheme="minorHAnsi"/>
              </w:rPr>
            </w:pPr>
            <w:r w:rsidRPr="00126A77">
              <w:t>2024</w:t>
            </w:r>
          </w:p>
        </w:tc>
        <w:tc>
          <w:tcPr>
            <w:tcW w:w="1515" w:type="dxa"/>
            <w:vAlign w:val="top"/>
          </w:tcPr>
          <w:p w14:paraId="7DC9E590" w14:textId="0656C4E7" w:rsidR="004653E1" w:rsidRPr="00D340EF" w:rsidRDefault="004653E1" w:rsidP="004653E1">
            <w:pPr>
              <w:spacing w:after="120"/>
              <w:jc w:val="center"/>
              <w:rPr>
                <w:rFonts w:cstheme="minorHAnsi"/>
              </w:rPr>
            </w:pPr>
            <w:r w:rsidRPr="00126A77">
              <w:t>USFWS</w:t>
            </w:r>
          </w:p>
        </w:tc>
        <w:tc>
          <w:tcPr>
            <w:tcW w:w="1905" w:type="dxa"/>
            <w:vAlign w:val="top"/>
          </w:tcPr>
          <w:p w14:paraId="4578C8D0" w14:textId="4620859F" w:rsidR="004653E1" w:rsidRPr="00D340EF" w:rsidRDefault="004653E1" w:rsidP="004653E1">
            <w:pPr>
              <w:spacing w:after="120"/>
              <w:jc w:val="center"/>
              <w:rPr>
                <w:rFonts w:eastAsia="Calibri" w:cstheme="minorHAnsi"/>
                <w:color w:val="000000" w:themeColor="text1"/>
              </w:rPr>
            </w:pPr>
            <w:r w:rsidRPr="00126A77">
              <w:t>3DD.003D4811FF</w:t>
            </w:r>
          </w:p>
        </w:tc>
        <w:tc>
          <w:tcPr>
            <w:tcW w:w="1140" w:type="dxa"/>
            <w:vAlign w:val="top"/>
          </w:tcPr>
          <w:p w14:paraId="45BCA502" w14:textId="37091E2B" w:rsidR="004653E1" w:rsidRPr="00D340EF" w:rsidRDefault="004653E1" w:rsidP="004653E1">
            <w:pPr>
              <w:spacing w:after="120"/>
              <w:jc w:val="center"/>
              <w:rPr>
                <w:rFonts w:cstheme="minorHAnsi"/>
              </w:rPr>
            </w:pPr>
            <w:r w:rsidRPr="00126A77">
              <w:t>Indian</w:t>
            </w:r>
          </w:p>
        </w:tc>
        <w:tc>
          <w:tcPr>
            <w:tcW w:w="1905" w:type="dxa"/>
            <w:vAlign w:val="top"/>
          </w:tcPr>
          <w:p w14:paraId="71132892" w14:textId="208319B3" w:rsidR="004653E1" w:rsidRPr="00D340EF" w:rsidRDefault="004653E1" w:rsidP="004653E1">
            <w:pPr>
              <w:spacing w:after="120"/>
              <w:jc w:val="center"/>
              <w:rPr>
                <w:rFonts w:cstheme="minorHAnsi"/>
              </w:rPr>
            </w:pPr>
            <w:r w:rsidRPr="00126A77">
              <w:t>07/03/2024 23:54</w:t>
            </w:r>
          </w:p>
        </w:tc>
        <w:tc>
          <w:tcPr>
            <w:tcW w:w="2055" w:type="dxa"/>
            <w:vAlign w:val="top"/>
          </w:tcPr>
          <w:p w14:paraId="070869FF" w14:textId="4E41EFD8" w:rsidR="004653E1" w:rsidRPr="00D340EF" w:rsidRDefault="004653E1" w:rsidP="004653E1">
            <w:pPr>
              <w:spacing w:after="120"/>
              <w:jc w:val="center"/>
              <w:rPr>
                <w:rFonts w:cstheme="minorHAnsi"/>
              </w:rPr>
            </w:pPr>
            <w:r w:rsidRPr="00126A77">
              <w:t>07/06/2024 00:52</w:t>
            </w:r>
          </w:p>
        </w:tc>
      </w:tr>
      <w:tr w:rsidR="004653E1" w:rsidRPr="002D087E" w14:paraId="4BB47E12" w14:textId="77777777" w:rsidTr="00B52B0B">
        <w:trPr>
          <w:trHeight w:val="285"/>
        </w:trPr>
        <w:tc>
          <w:tcPr>
            <w:tcW w:w="840" w:type="dxa"/>
            <w:vAlign w:val="top"/>
          </w:tcPr>
          <w:p w14:paraId="4A5FEB51" w14:textId="228ED60B" w:rsidR="004653E1" w:rsidRPr="00D340EF" w:rsidRDefault="004653E1" w:rsidP="004653E1">
            <w:pPr>
              <w:spacing w:after="120"/>
              <w:jc w:val="center"/>
              <w:rPr>
                <w:rFonts w:cstheme="minorHAnsi"/>
              </w:rPr>
            </w:pPr>
            <w:r w:rsidRPr="00126A77">
              <w:t>2024</w:t>
            </w:r>
          </w:p>
        </w:tc>
        <w:tc>
          <w:tcPr>
            <w:tcW w:w="1515" w:type="dxa"/>
            <w:vAlign w:val="top"/>
          </w:tcPr>
          <w:p w14:paraId="5CD36AA6" w14:textId="54192750" w:rsidR="004653E1" w:rsidRPr="00D340EF" w:rsidRDefault="004653E1" w:rsidP="004653E1">
            <w:pPr>
              <w:spacing w:after="120"/>
              <w:jc w:val="center"/>
              <w:rPr>
                <w:rFonts w:cstheme="minorHAnsi"/>
              </w:rPr>
            </w:pPr>
            <w:r w:rsidRPr="00126A77">
              <w:t>USFWS</w:t>
            </w:r>
          </w:p>
        </w:tc>
        <w:tc>
          <w:tcPr>
            <w:tcW w:w="1905" w:type="dxa"/>
            <w:vAlign w:val="top"/>
          </w:tcPr>
          <w:p w14:paraId="35AF558C" w14:textId="576C769A" w:rsidR="004653E1" w:rsidRPr="00D340EF" w:rsidRDefault="004653E1" w:rsidP="004653E1">
            <w:pPr>
              <w:spacing w:after="120"/>
              <w:jc w:val="center"/>
              <w:rPr>
                <w:rFonts w:eastAsia="Calibri" w:cstheme="minorHAnsi"/>
                <w:color w:val="000000" w:themeColor="text1"/>
              </w:rPr>
            </w:pPr>
            <w:r w:rsidRPr="00126A77">
              <w:t>3DD.003D48121C</w:t>
            </w:r>
          </w:p>
        </w:tc>
        <w:tc>
          <w:tcPr>
            <w:tcW w:w="1140" w:type="dxa"/>
            <w:vAlign w:val="top"/>
          </w:tcPr>
          <w:p w14:paraId="22719D46" w14:textId="11D9FF96" w:rsidR="004653E1" w:rsidRPr="00D340EF" w:rsidRDefault="004653E1" w:rsidP="004653E1">
            <w:pPr>
              <w:spacing w:after="120"/>
              <w:jc w:val="center"/>
              <w:rPr>
                <w:rFonts w:cstheme="minorHAnsi"/>
              </w:rPr>
            </w:pPr>
            <w:r w:rsidRPr="00126A77">
              <w:t>SF Tieton</w:t>
            </w:r>
          </w:p>
        </w:tc>
        <w:tc>
          <w:tcPr>
            <w:tcW w:w="1905" w:type="dxa"/>
            <w:vAlign w:val="top"/>
          </w:tcPr>
          <w:p w14:paraId="7BAB4FDB" w14:textId="664189B2" w:rsidR="004653E1" w:rsidRPr="00D340EF" w:rsidRDefault="004653E1" w:rsidP="004653E1">
            <w:pPr>
              <w:spacing w:after="120"/>
              <w:jc w:val="center"/>
              <w:rPr>
                <w:rFonts w:cstheme="minorHAnsi"/>
              </w:rPr>
            </w:pPr>
            <w:r w:rsidRPr="00126A77">
              <w:t>07/06/2024 02:04</w:t>
            </w:r>
          </w:p>
        </w:tc>
        <w:tc>
          <w:tcPr>
            <w:tcW w:w="2055" w:type="dxa"/>
            <w:vAlign w:val="top"/>
          </w:tcPr>
          <w:p w14:paraId="7623850F" w14:textId="3A8BD36E" w:rsidR="004653E1" w:rsidRPr="00D340EF" w:rsidRDefault="004653E1" w:rsidP="004653E1">
            <w:pPr>
              <w:spacing w:after="120"/>
              <w:jc w:val="center"/>
              <w:rPr>
                <w:rFonts w:cstheme="minorHAnsi"/>
              </w:rPr>
            </w:pPr>
            <w:r w:rsidRPr="00126A77">
              <w:t>07/26/2024 06:30</w:t>
            </w:r>
          </w:p>
        </w:tc>
      </w:tr>
      <w:tr w:rsidR="004653E1" w:rsidRPr="002D087E" w14:paraId="4834301D" w14:textId="77777777" w:rsidTr="00B52B0B">
        <w:trPr>
          <w:trHeight w:val="285"/>
        </w:trPr>
        <w:tc>
          <w:tcPr>
            <w:tcW w:w="840" w:type="dxa"/>
            <w:vAlign w:val="top"/>
          </w:tcPr>
          <w:p w14:paraId="22151F89" w14:textId="6EBC193F" w:rsidR="004653E1" w:rsidRPr="00D340EF" w:rsidRDefault="004653E1" w:rsidP="004653E1">
            <w:pPr>
              <w:spacing w:after="120"/>
              <w:jc w:val="center"/>
              <w:rPr>
                <w:rFonts w:cstheme="minorHAnsi"/>
              </w:rPr>
            </w:pPr>
            <w:r w:rsidRPr="00126A77">
              <w:t>2024</w:t>
            </w:r>
          </w:p>
        </w:tc>
        <w:tc>
          <w:tcPr>
            <w:tcW w:w="1515" w:type="dxa"/>
            <w:vAlign w:val="top"/>
          </w:tcPr>
          <w:p w14:paraId="1F678C09" w14:textId="3BA3CED0" w:rsidR="004653E1" w:rsidRPr="00D340EF" w:rsidRDefault="004653E1" w:rsidP="004653E1">
            <w:pPr>
              <w:spacing w:after="120"/>
              <w:jc w:val="center"/>
              <w:rPr>
                <w:rFonts w:cstheme="minorHAnsi"/>
              </w:rPr>
            </w:pPr>
            <w:r w:rsidRPr="00126A77">
              <w:t>USFWS</w:t>
            </w:r>
          </w:p>
        </w:tc>
        <w:tc>
          <w:tcPr>
            <w:tcW w:w="1905" w:type="dxa"/>
            <w:vAlign w:val="top"/>
          </w:tcPr>
          <w:p w14:paraId="6273F0C3" w14:textId="77A4AEEC" w:rsidR="004653E1" w:rsidRPr="00D340EF" w:rsidRDefault="004653E1" w:rsidP="004653E1">
            <w:pPr>
              <w:spacing w:after="120"/>
              <w:jc w:val="center"/>
              <w:rPr>
                <w:rFonts w:eastAsia="Calibri" w:cstheme="minorHAnsi"/>
                <w:color w:val="000000" w:themeColor="text1"/>
              </w:rPr>
            </w:pPr>
            <w:r w:rsidRPr="00126A77">
              <w:t>3DD.003D48121E</w:t>
            </w:r>
          </w:p>
        </w:tc>
        <w:tc>
          <w:tcPr>
            <w:tcW w:w="1140" w:type="dxa"/>
            <w:vAlign w:val="top"/>
          </w:tcPr>
          <w:p w14:paraId="14E84B39" w14:textId="0072CE97" w:rsidR="004653E1" w:rsidRPr="00D340EF" w:rsidRDefault="004653E1" w:rsidP="004653E1">
            <w:pPr>
              <w:spacing w:after="120"/>
              <w:jc w:val="center"/>
              <w:rPr>
                <w:rFonts w:cstheme="minorHAnsi"/>
              </w:rPr>
            </w:pPr>
            <w:r w:rsidRPr="00126A77">
              <w:t>Indian</w:t>
            </w:r>
          </w:p>
        </w:tc>
        <w:tc>
          <w:tcPr>
            <w:tcW w:w="1905" w:type="dxa"/>
            <w:vAlign w:val="top"/>
          </w:tcPr>
          <w:p w14:paraId="2E9A9024" w14:textId="049AE54E" w:rsidR="004653E1" w:rsidRPr="00D340EF" w:rsidRDefault="004653E1" w:rsidP="004653E1">
            <w:pPr>
              <w:spacing w:after="120"/>
              <w:jc w:val="center"/>
              <w:rPr>
                <w:rFonts w:cstheme="minorHAnsi"/>
              </w:rPr>
            </w:pPr>
            <w:r w:rsidRPr="00126A77">
              <w:t>07/19/2024 00:52</w:t>
            </w:r>
          </w:p>
        </w:tc>
        <w:tc>
          <w:tcPr>
            <w:tcW w:w="2055" w:type="dxa"/>
            <w:vAlign w:val="top"/>
          </w:tcPr>
          <w:p w14:paraId="7A988506" w14:textId="6512851D" w:rsidR="004653E1" w:rsidRPr="00D340EF" w:rsidRDefault="004653E1" w:rsidP="004653E1">
            <w:pPr>
              <w:spacing w:after="120"/>
              <w:jc w:val="center"/>
              <w:rPr>
                <w:rFonts w:cstheme="minorHAnsi"/>
              </w:rPr>
            </w:pPr>
            <w:r w:rsidRPr="00126A77">
              <w:t>07/20/2024 02:27</w:t>
            </w:r>
          </w:p>
        </w:tc>
      </w:tr>
      <w:tr w:rsidR="004653E1" w:rsidRPr="002D087E" w14:paraId="6D7232AD" w14:textId="77777777" w:rsidTr="00B52B0B">
        <w:trPr>
          <w:trHeight w:val="285"/>
        </w:trPr>
        <w:tc>
          <w:tcPr>
            <w:tcW w:w="840" w:type="dxa"/>
            <w:vAlign w:val="top"/>
          </w:tcPr>
          <w:p w14:paraId="4B88F136" w14:textId="41B83D94" w:rsidR="004653E1" w:rsidRPr="00D340EF" w:rsidRDefault="004653E1" w:rsidP="004653E1">
            <w:pPr>
              <w:spacing w:after="120"/>
              <w:jc w:val="center"/>
              <w:rPr>
                <w:rFonts w:cstheme="minorHAnsi"/>
              </w:rPr>
            </w:pPr>
            <w:r w:rsidRPr="00126A77">
              <w:t>2024</w:t>
            </w:r>
          </w:p>
        </w:tc>
        <w:tc>
          <w:tcPr>
            <w:tcW w:w="1515" w:type="dxa"/>
            <w:vAlign w:val="top"/>
          </w:tcPr>
          <w:p w14:paraId="5F9A9096" w14:textId="4DD1A260" w:rsidR="004653E1" w:rsidRPr="00D340EF" w:rsidRDefault="004653E1" w:rsidP="004653E1">
            <w:pPr>
              <w:spacing w:after="120"/>
              <w:jc w:val="center"/>
              <w:rPr>
                <w:rFonts w:cstheme="minorHAnsi"/>
              </w:rPr>
            </w:pPr>
            <w:r w:rsidRPr="00126A77">
              <w:t>USFWS</w:t>
            </w:r>
          </w:p>
        </w:tc>
        <w:tc>
          <w:tcPr>
            <w:tcW w:w="1905" w:type="dxa"/>
            <w:vAlign w:val="top"/>
          </w:tcPr>
          <w:p w14:paraId="47A9C0E1" w14:textId="39894EC7" w:rsidR="004653E1" w:rsidRPr="00D340EF" w:rsidRDefault="004653E1" w:rsidP="004653E1">
            <w:pPr>
              <w:spacing w:after="120"/>
              <w:jc w:val="center"/>
              <w:rPr>
                <w:rFonts w:eastAsia="Calibri" w:cstheme="minorHAnsi"/>
                <w:color w:val="000000" w:themeColor="text1"/>
              </w:rPr>
            </w:pPr>
            <w:r w:rsidRPr="00126A77">
              <w:t>3DD.003D481224</w:t>
            </w:r>
          </w:p>
        </w:tc>
        <w:tc>
          <w:tcPr>
            <w:tcW w:w="1140" w:type="dxa"/>
            <w:vAlign w:val="top"/>
          </w:tcPr>
          <w:p w14:paraId="56595147" w14:textId="096547B9" w:rsidR="004653E1" w:rsidRPr="00D340EF" w:rsidRDefault="004653E1" w:rsidP="004653E1">
            <w:pPr>
              <w:spacing w:after="120"/>
              <w:jc w:val="center"/>
              <w:rPr>
                <w:rFonts w:cstheme="minorHAnsi"/>
              </w:rPr>
            </w:pPr>
            <w:r w:rsidRPr="00126A77">
              <w:t>Indian</w:t>
            </w:r>
          </w:p>
        </w:tc>
        <w:tc>
          <w:tcPr>
            <w:tcW w:w="1905" w:type="dxa"/>
            <w:vAlign w:val="top"/>
          </w:tcPr>
          <w:p w14:paraId="3B8FECF5" w14:textId="15B75E4E" w:rsidR="004653E1" w:rsidRPr="00D340EF" w:rsidRDefault="004653E1" w:rsidP="004653E1">
            <w:pPr>
              <w:spacing w:after="120"/>
              <w:jc w:val="center"/>
              <w:rPr>
                <w:rFonts w:cstheme="minorHAnsi"/>
              </w:rPr>
            </w:pPr>
            <w:r w:rsidRPr="00126A77">
              <w:t>07/03/2024 00:47</w:t>
            </w:r>
          </w:p>
        </w:tc>
        <w:tc>
          <w:tcPr>
            <w:tcW w:w="2055" w:type="dxa"/>
            <w:vAlign w:val="top"/>
          </w:tcPr>
          <w:p w14:paraId="1B823684" w14:textId="20EAC44E" w:rsidR="004653E1" w:rsidRPr="00D340EF" w:rsidRDefault="004653E1" w:rsidP="004653E1">
            <w:pPr>
              <w:spacing w:after="120"/>
              <w:jc w:val="center"/>
              <w:rPr>
                <w:rFonts w:cstheme="minorHAnsi"/>
              </w:rPr>
            </w:pPr>
            <w:r w:rsidRPr="00126A77">
              <w:t>07/03/2024 00:50</w:t>
            </w:r>
          </w:p>
        </w:tc>
      </w:tr>
      <w:tr w:rsidR="004653E1" w:rsidRPr="002D087E" w14:paraId="0AC8DF02" w14:textId="77777777" w:rsidTr="00B52B0B">
        <w:trPr>
          <w:trHeight w:val="285"/>
        </w:trPr>
        <w:tc>
          <w:tcPr>
            <w:tcW w:w="840" w:type="dxa"/>
            <w:vAlign w:val="top"/>
          </w:tcPr>
          <w:p w14:paraId="22B0B643" w14:textId="7CD2696A" w:rsidR="004653E1" w:rsidRPr="00D340EF" w:rsidRDefault="004653E1" w:rsidP="004653E1">
            <w:pPr>
              <w:spacing w:after="120"/>
              <w:jc w:val="center"/>
              <w:rPr>
                <w:rFonts w:cstheme="minorHAnsi"/>
              </w:rPr>
            </w:pPr>
            <w:r w:rsidRPr="00126A77">
              <w:t>2024</w:t>
            </w:r>
          </w:p>
        </w:tc>
        <w:tc>
          <w:tcPr>
            <w:tcW w:w="1515" w:type="dxa"/>
            <w:vAlign w:val="top"/>
          </w:tcPr>
          <w:p w14:paraId="704CF909" w14:textId="6E811C23" w:rsidR="004653E1" w:rsidRPr="00D340EF" w:rsidRDefault="004653E1" w:rsidP="004653E1">
            <w:pPr>
              <w:spacing w:after="120"/>
              <w:jc w:val="center"/>
              <w:rPr>
                <w:rFonts w:cstheme="minorHAnsi"/>
              </w:rPr>
            </w:pPr>
            <w:r w:rsidRPr="00126A77">
              <w:t>USFWS</w:t>
            </w:r>
          </w:p>
        </w:tc>
        <w:tc>
          <w:tcPr>
            <w:tcW w:w="1905" w:type="dxa"/>
            <w:vAlign w:val="top"/>
          </w:tcPr>
          <w:p w14:paraId="53FAC029" w14:textId="1CAB46BE" w:rsidR="004653E1" w:rsidRPr="00D340EF" w:rsidRDefault="004653E1" w:rsidP="004653E1">
            <w:pPr>
              <w:spacing w:after="120"/>
              <w:jc w:val="center"/>
              <w:rPr>
                <w:rFonts w:eastAsia="Calibri" w:cstheme="minorHAnsi"/>
                <w:color w:val="000000" w:themeColor="text1"/>
              </w:rPr>
            </w:pPr>
            <w:r w:rsidRPr="00126A77">
              <w:t>3DD.003D48122C</w:t>
            </w:r>
          </w:p>
        </w:tc>
        <w:tc>
          <w:tcPr>
            <w:tcW w:w="1140" w:type="dxa"/>
            <w:vAlign w:val="top"/>
          </w:tcPr>
          <w:p w14:paraId="55AAC254" w14:textId="461B02C8" w:rsidR="004653E1" w:rsidRPr="00D340EF" w:rsidRDefault="004653E1" w:rsidP="004653E1">
            <w:pPr>
              <w:spacing w:after="120"/>
              <w:jc w:val="center"/>
              <w:rPr>
                <w:rFonts w:cstheme="minorHAnsi"/>
              </w:rPr>
            </w:pPr>
            <w:r w:rsidRPr="00126A77">
              <w:t>SF Tieton</w:t>
            </w:r>
          </w:p>
        </w:tc>
        <w:tc>
          <w:tcPr>
            <w:tcW w:w="1905" w:type="dxa"/>
            <w:vAlign w:val="top"/>
          </w:tcPr>
          <w:p w14:paraId="12EDFDC4" w14:textId="4FB96819" w:rsidR="004653E1" w:rsidRPr="00D340EF" w:rsidRDefault="004653E1" w:rsidP="004653E1">
            <w:pPr>
              <w:spacing w:after="120"/>
              <w:jc w:val="center"/>
              <w:rPr>
                <w:rFonts w:cstheme="minorHAnsi"/>
              </w:rPr>
            </w:pPr>
            <w:r w:rsidRPr="00126A77">
              <w:t>07/20/2024 02:56</w:t>
            </w:r>
          </w:p>
        </w:tc>
        <w:tc>
          <w:tcPr>
            <w:tcW w:w="2055" w:type="dxa"/>
            <w:vAlign w:val="top"/>
          </w:tcPr>
          <w:p w14:paraId="4F2CF53C" w14:textId="7C976792" w:rsidR="004653E1" w:rsidRPr="00D340EF" w:rsidRDefault="004653E1" w:rsidP="004653E1">
            <w:pPr>
              <w:spacing w:after="120"/>
              <w:jc w:val="center"/>
              <w:rPr>
                <w:rFonts w:cstheme="minorHAnsi"/>
              </w:rPr>
            </w:pPr>
            <w:r w:rsidRPr="00126A77">
              <w:t>10/27/2024 18:08</w:t>
            </w:r>
          </w:p>
        </w:tc>
      </w:tr>
      <w:tr w:rsidR="004653E1" w:rsidRPr="002D087E" w14:paraId="0FF8AA3E" w14:textId="77777777" w:rsidTr="00B52B0B">
        <w:trPr>
          <w:trHeight w:val="285"/>
        </w:trPr>
        <w:tc>
          <w:tcPr>
            <w:tcW w:w="840" w:type="dxa"/>
            <w:vAlign w:val="top"/>
          </w:tcPr>
          <w:p w14:paraId="57200BE5" w14:textId="1682FEBD" w:rsidR="004653E1" w:rsidRPr="00D340EF" w:rsidRDefault="004653E1" w:rsidP="004653E1">
            <w:pPr>
              <w:spacing w:after="120"/>
              <w:jc w:val="center"/>
              <w:rPr>
                <w:rFonts w:eastAsia="Calibri" w:cstheme="minorHAnsi"/>
                <w:color w:val="000000" w:themeColor="text1"/>
              </w:rPr>
            </w:pPr>
            <w:r w:rsidRPr="00126A77">
              <w:t>2024</w:t>
            </w:r>
          </w:p>
        </w:tc>
        <w:tc>
          <w:tcPr>
            <w:tcW w:w="1515" w:type="dxa"/>
            <w:vAlign w:val="top"/>
          </w:tcPr>
          <w:p w14:paraId="03752491" w14:textId="7758E88F" w:rsidR="004653E1" w:rsidRPr="00D340EF" w:rsidRDefault="004653E1" w:rsidP="004653E1">
            <w:pPr>
              <w:spacing w:after="120"/>
              <w:jc w:val="center"/>
              <w:rPr>
                <w:rFonts w:eastAsia="Calibri" w:cstheme="minorHAnsi"/>
                <w:color w:val="000000" w:themeColor="text1"/>
              </w:rPr>
            </w:pPr>
            <w:r w:rsidRPr="00126A77">
              <w:t>USFWS</w:t>
            </w:r>
          </w:p>
        </w:tc>
        <w:tc>
          <w:tcPr>
            <w:tcW w:w="1905" w:type="dxa"/>
            <w:vAlign w:val="top"/>
          </w:tcPr>
          <w:p w14:paraId="40087005" w14:textId="0454D89B" w:rsidR="004653E1" w:rsidRPr="00D340EF" w:rsidRDefault="004653E1" w:rsidP="004653E1">
            <w:pPr>
              <w:spacing w:after="120"/>
              <w:jc w:val="center"/>
              <w:rPr>
                <w:rFonts w:cstheme="minorHAnsi"/>
                <w:color w:val="000000"/>
              </w:rPr>
            </w:pPr>
            <w:r w:rsidRPr="00126A77">
              <w:t>3DD.003D48123A</w:t>
            </w:r>
          </w:p>
        </w:tc>
        <w:tc>
          <w:tcPr>
            <w:tcW w:w="1140" w:type="dxa"/>
            <w:vAlign w:val="top"/>
          </w:tcPr>
          <w:p w14:paraId="1EBE4324" w14:textId="7C005E45" w:rsidR="004653E1" w:rsidRPr="00D340EF" w:rsidRDefault="004653E1" w:rsidP="004653E1">
            <w:pPr>
              <w:spacing w:after="120"/>
              <w:jc w:val="center"/>
              <w:rPr>
                <w:rFonts w:eastAsia="Calibri" w:cstheme="minorHAnsi"/>
                <w:color w:val="000000" w:themeColor="text1"/>
              </w:rPr>
            </w:pPr>
            <w:r w:rsidRPr="00126A77">
              <w:t>NF Tieton</w:t>
            </w:r>
          </w:p>
        </w:tc>
        <w:tc>
          <w:tcPr>
            <w:tcW w:w="1905" w:type="dxa"/>
            <w:vAlign w:val="top"/>
          </w:tcPr>
          <w:p w14:paraId="04226EF5" w14:textId="2B9C03B7" w:rsidR="004653E1" w:rsidRPr="00D340EF" w:rsidRDefault="004653E1" w:rsidP="004653E1">
            <w:pPr>
              <w:spacing w:after="120"/>
              <w:jc w:val="center"/>
              <w:rPr>
                <w:rFonts w:cstheme="minorHAnsi"/>
                <w:color w:val="000000"/>
              </w:rPr>
            </w:pPr>
            <w:r w:rsidRPr="00126A77">
              <w:t>09/25/2024 20:27</w:t>
            </w:r>
          </w:p>
        </w:tc>
        <w:tc>
          <w:tcPr>
            <w:tcW w:w="2055" w:type="dxa"/>
            <w:vAlign w:val="top"/>
          </w:tcPr>
          <w:p w14:paraId="38076D4B" w14:textId="1B5E09C4" w:rsidR="004653E1" w:rsidRPr="00D340EF" w:rsidRDefault="004653E1" w:rsidP="004653E1">
            <w:pPr>
              <w:spacing w:after="120"/>
              <w:jc w:val="center"/>
              <w:rPr>
                <w:rFonts w:cstheme="minorHAnsi"/>
                <w:color w:val="000000"/>
              </w:rPr>
            </w:pPr>
            <w:r w:rsidRPr="00126A77">
              <w:t>09/25/2024 20:27</w:t>
            </w:r>
          </w:p>
        </w:tc>
      </w:tr>
      <w:tr w:rsidR="004653E1" w:rsidRPr="002D087E" w14:paraId="19E6B949" w14:textId="77777777" w:rsidTr="00B52B0B">
        <w:trPr>
          <w:trHeight w:val="285"/>
        </w:trPr>
        <w:tc>
          <w:tcPr>
            <w:tcW w:w="840" w:type="dxa"/>
            <w:vAlign w:val="top"/>
          </w:tcPr>
          <w:p w14:paraId="51A7D7C0" w14:textId="5AD745E3" w:rsidR="004653E1" w:rsidRPr="00D340EF" w:rsidRDefault="004653E1" w:rsidP="004653E1">
            <w:pPr>
              <w:spacing w:after="120"/>
              <w:jc w:val="center"/>
              <w:rPr>
                <w:rFonts w:eastAsia="Calibri" w:cstheme="minorHAnsi"/>
                <w:color w:val="000000" w:themeColor="text1"/>
              </w:rPr>
            </w:pPr>
            <w:r w:rsidRPr="00126A77">
              <w:t>2024</w:t>
            </w:r>
          </w:p>
        </w:tc>
        <w:tc>
          <w:tcPr>
            <w:tcW w:w="1515" w:type="dxa"/>
            <w:vAlign w:val="top"/>
          </w:tcPr>
          <w:p w14:paraId="2F0CC8AD" w14:textId="2E50E638" w:rsidR="004653E1" w:rsidRPr="00D340EF" w:rsidRDefault="004653E1" w:rsidP="004653E1">
            <w:pPr>
              <w:spacing w:after="120"/>
              <w:jc w:val="center"/>
              <w:rPr>
                <w:rFonts w:eastAsia="Calibri" w:cstheme="minorHAnsi"/>
                <w:color w:val="000000" w:themeColor="text1"/>
              </w:rPr>
            </w:pPr>
            <w:r w:rsidRPr="00126A77">
              <w:t>USFWS</w:t>
            </w:r>
          </w:p>
        </w:tc>
        <w:tc>
          <w:tcPr>
            <w:tcW w:w="1905" w:type="dxa"/>
            <w:vAlign w:val="top"/>
          </w:tcPr>
          <w:p w14:paraId="187B6C37" w14:textId="4A29BA8E" w:rsidR="004653E1" w:rsidRPr="00D340EF" w:rsidRDefault="004653E1" w:rsidP="004653E1">
            <w:pPr>
              <w:spacing w:after="120"/>
              <w:jc w:val="center"/>
              <w:rPr>
                <w:rFonts w:cstheme="minorHAnsi"/>
                <w:color w:val="000000"/>
              </w:rPr>
            </w:pPr>
            <w:r w:rsidRPr="00126A77">
              <w:t>3DD.003D48123B</w:t>
            </w:r>
          </w:p>
        </w:tc>
        <w:tc>
          <w:tcPr>
            <w:tcW w:w="1140" w:type="dxa"/>
            <w:vAlign w:val="top"/>
          </w:tcPr>
          <w:p w14:paraId="51F34BE0" w14:textId="59528DAE" w:rsidR="004653E1" w:rsidRPr="00D340EF" w:rsidRDefault="004653E1" w:rsidP="004653E1">
            <w:pPr>
              <w:spacing w:after="120"/>
              <w:jc w:val="center"/>
              <w:rPr>
                <w:rFonts w:eastAsia="Calibri" w:cstheme="minorHAnsi"/>
                <w:color w:val="000000" w:themeColor="text1"/>
              </w:rPr>
            </w:pPr>
            <w:r w:rsidRPr="00126A77">
              <w:t>SF Tieton</w:t>
            </w:r>
          </w:p>
        </w:tc>
        <w:tc>
          <w:tcPr>
            <w:tcW w:w="1905" w:type="dxa"/>
            <w:vAlign w:val="top"/>
          </w:tcPr>
          <w:p w14:paraId="7DB2BEAA" w14:textId="05D1D7D4" w:rsidR="004653E1" w:rsidRPr="00D340EF" w:rsidRDefault="004653E1" w:rsidP="004653E1">
            <w:pPr>
              <w:spacing w:after="120"/>
              <w:jc w:val="center"/>
              <w:rPr>
                <w:rFonts w:cstheme="minorHAnsi"/>
                <w:color w:val="000000"/>
              </w:rPr>
            </w:pPr>
            <w:r w:rsidRPr="00126A77">
              <w:t>07/25/2024 12:49</w:t>
            </w:r>
          </w:p>
        </w:tc>
        <w:tc>
          <w:tcPr>
            <w:tcW w:w="2055" w:type="dxa"/>
            <w:vAlign w:val="top"/>
          </w:tcPr>
          <w:p w14:paraId="4D498E59" w14:textId="7D73F956" w:rsidR="004653E1" w:rsidRPr="00D340EF" w:rsidRDefault="004653E1" w:rsidP="004653E1">
            <w:pPr>
              <w:spacing w:after="120"/>
              <w:jc w:val="center"/>
              <w:rPr>
                <w:rFonts w:cstheme="minorHAnsi"/>
                <w:color w:val="000000"/>
              </w:rPr>
            </w:pPr>
            <w:r w:rsidRPr="00126A77">
              <w:t>07/25/2024 21:32</w:t>
            </w:r>
          </w:p>
        </w:tc>
      </w:tr>
      <w:tr w:rsidR="004653E1" w:rsidRPr="002D087E" w14:paraId="42B06009" w14:textId="77777777" w:rsidTr="00B52B0B">
        <w:trPr>
          <w:trHeight w:val="285"/>
        </w:trPr>
        <w:tc>
          <w:tcPr>
            <w:tcW w:w="840" w:type="dxa"/>
            <w:vAlign w:val="top"/>
          </w:tcPr>
          <w:p w14:paraId="5D9A0DE6" w14:textId="653144D0" w:rsidR="004653E1" w:rsidRPr="00D92B13" w:rsidRDefault="004653E1" w:rsidP="004653E1">
            <w:pPr>
              <w:spacing w:after="120"/>
              <w:jc w:val="center"/>
            </w:pPr>
            <w:r w:rsidRPr="00126A77">
              <w:t>2024</w:t>
            </w:r>
          </w:p>
        </w:tc>
        <w:tc>
          <w:tcPr>
            <w:tcW w:w="1515" w:type="dxa"/>
            <w:vAlign w:val="top"/>
          </w:tcPr>
          <w:p w14:paraId="7A141541" w14:textId="2E29C10C" w:rsidR="004653E1" w:rsidRPr="00D92B13" w:rsidRDefault="004653E1" w:rsidP="004653E1">
            <w:pPr>
              <w:spacing w:after="120"/>
              <w:jc w:val="center"/>
            </w:pPr>
            <w:r w:rsidRPr="00126A77">
              <w:t>USFWS</w:t>
            </w:r>
          </w:p>
        </w:tc>
        <w:tc>
          <w:tcPr>
            <w:tcW w:w="1905" w:type="dxa"/>
            <w:vAlign w:val="top"/>
          </w:tcPr>
          <w:p w14:paraId="6F80639C" w14:textId="12DFA8E7" w:rsidR="004653E1" w:rsidRPr="00D92B13" w:rsidRDefault="004653E1" w:rsidP="004653E1">
            <w:pPr>
              <w:spacing w:after="120"/>
              <w:jc w:val="center"/>
            </w:pPr>
            <w:r w:rsidRPr="00126A77">
              <w:t>3DD.003D48123D</w:t>
            </w:r>
          </w:p>
        </w:tc>
        <w:tc>
          <w:tcPr>
            <w:tcW w:w="1140" w:type="dxa"/>
            <w:vAlign w:val="top"/>
          </w:tcPr>
          <w:p w14:paraId="2B7A4166" w14:textId="295F5A98" w:rsidR="004653E1" w:rsidRPr="00D92B13" w:rsidRDefault="004653E1" w:rsidP="004653E1">
            <w:pPr>
              <w:spacing w:after="120"/>
              <w:jc w:val="center"/>
            </w:pPr>
            <w:r w:rsidRPr="00126A77">
              <w:t>Indian</w:t>
            </w:r>
          </w:p>
        </w:tc>
        <w:tc>
          <w:tcPr>
            <w:tcW w:w="1905" w:type="dxa"/>
            <w:vAlign w:val="top"/>
          </w:tcPr>
          <w:p w14:paraId="0C2BA4EC" w14:textId="4A23474B" w:rsidR="004653E1" w:rsidRPr="00D92B13" w:rsidRDefault="004653E1" w:rsidP="004653E1">
            <w:pPr>
              <w:spacing w:after="120"/>
              <w:jc w:val="center"/>
            </w:pPr>
            <w:r w:rsidRPr="00126A77">
              <w:t>10/27/2024 00:12</w:t>
            </w:r>
          </w:p>
        </w:tc>
        <w:tc>
          <w:tcPr>
            <w:tcW w:w="2055" w:type="dxa"/>
            <w:vAlign w:val="top"/>
          </w:tcPr>
          <w:p w14:paraId="0162B46D" w14:textId="4672EC6D" w:rsidR="004653E1" w:rsidRPr="00D92B13" w:rsidRDefault="004653E1" w:rsidP="004653E1">
            <w:pPr>
              <w:spacing w:after="120"/>
              <w:jc w:val="center"/>
            </w:pPr>
            <w:r w:rsidRPr="00126A77">
              <w:t>10/27/2024 00:12</w:t>
            </w:r>
          </w:p>
        </w:tc>
      </w:tr>
      <w:tr w:rsidR="004653E1" w:rsidRPr="002D087E" w14:paraId="19087108" w14:textId="77777777" w:rsidTr="00B52B0B">
        <w:trPr>
          <w:trHeight w:val="285"/>
        </w:trPr>
        <w:tc>
          <w:tcPr>
            <w:tcW w:w="840" w:type="dxa"/>
            <w:vAlign w:val="top"/>
          </w:tcPr>
          <w:p w14:paraId="03611A15" w14:textId="41E4E5D1" w:rsidR="004653E1" w:rsidRPr="00D92B13" w:rsidRDefault="004653E1" w:rsidP="004653E1">
            <w:pPr>
              <w:spacing w:after="120"/>
              <w:jc w:val="center"/>
            </w:pPr>
            <w:r w:rsidRPr="00126A77">
              <w:t>2024</w:t>
            </w:r>
          </w:p>
        </w:tc>
        <w:tc>
          <w:tcPr>
            <w:tcW w:w="1515" w:type="dxa"/>
            <w:vAlign w:val="top"/>
          </w:tcPr>
          <w:p w14:paraId="3F324A48" w14:textId="05516310" w:rsidR="004653E1" w:rsidRPr="00D92B13" w:rsidRDefault="004653E1" w:rsidP="004653E1">
            <w:pPr>
              <w:spacing w:after="120"/>
              <w:jc w:val="center"/>
            </w:pPr>
            <w:r w:rsidRPr="00126A77">
              <w:t>USFWS</w:t>
            </w:r>
          </w:p>
        </w:tc>
        <w:tc>
          <w:tcPr>
            <w:tcW w:w="1905" w:type="dxa"/>
            <w:vAlign w:val="top"/>
          </w:tcPr>
          <w:p w14:paraId="07587DE8" w14:textId="1E521204" w:rsidR="004653E1" w:rsidRPr="00D92B13" w:rsidRDefault="004653E1" w:rsidP="004653E1">
            <w:pPr>
              <w:spacing w:after="120"/>
              <w:jc w:val="center"/>
            </w:pPr>
            <w:r w:rsidRPr="00126A77">
              <w:t>3DD.003D481240</w:t>
            </w:r>
          </w:p>
        </w:tc>
        <w:tc>
          <w:tcPr>
            <w:tcW w:w="1140" w:type="dxa"/>
            <w:vAlign w:val="top"/>
          </w:tcPr>
          <w:p w14:paraId="68E2E746" w14:textId="4D89D594" w:rsidR="004653E1" w:rsidRPr="00D92B13" w:rsidRDefault="004653E1" w:rsidP="004653E1">
            <w:pPr>
              <w:spacing w:after="120"/>
              <w:jc w:val="center"/>
            </w:pPr>
            <w:r w:rsidRPr="00126A77">
              <w:t>Indian</w:t>
            </w:r>
          </w:p>
        </w:tc>
        <w:tc>
          <w:tcPr>
            <w:tcW w:w="1905" w:type="dxa"/>
            <w:vAlign w:val="top"/>
          </w:tcPr>
          <w:p w14:paraId="63CF58E5" w14:textId="3BD37C76" w:rsidR="004653E1" w:rsidRPr="00D92B13" w:rsidRDefault="004653E1" w:rsidP="004653E1">
            <w:pPr>
              <w:spacing w:after="120"/>
              <w:jc w:val="center"/>
            </w:pPr>
            <w:r w:rsidRPr="00126A77">
              <w:t>10/30/2024 01:07</w:t>
            </w:r>
          </w:p>
        </w:tc>
        <w:tc>
          <w:tcPr>
            <w:tcW w:w="2055" w:type="dxa"/>
            <w:vAlign w:val="top"/>
          </w:tcPr>
          <w:p w14:paraId="24923BAF" w14:textId="3B5A91B6" w:rsidR="004653E1" w:rsidRPr="00D92B13" w:rsidRDefault="004653E1" w:rsidP="004653E1">
            <w:pPr>
              <w:spacing w:after="120"/>
              <w:jc w:val="center"/>
            </w:pPr>
            <w:r w:rsidRPr="00126A77">
              <w:t>10/30/2024 01:07</w:t>
            </w:r>
          </w:p>
        </w:tc>
      </w:tr>
      <w:tr w:rsidR="004653E1" w:rsidRPr="002D087E" w14:paraId="3750972F" w14:textId="77777777" w:rsidTr="00B52B0B">
        <w:trPr>
          <w:trHeight w:val="285"/>
        </w:trPr>
        <w:tc>
          <w:tcPr>
            <w:tcW w:w="840" w:type="dxa"/>
            <w:vAlign w:val="top"/>
          </w:tcPr>
          <w:p w14:paraId="73E50C2E" w14:textId="1C94BA9A" w:rsidR="004653E1" w:rsidRPr="00D92B13" w:rsidRDefault="004653E1" w:rsidP="004653E1">
            <w:pPr>
              <w:spacing w:after="120"/>
              <w:jc w:val="center"/>
            </w:pPr>
            <w:r w:rsidRPr="00126A77">
              <w:t>2024</w:t>
            </w:r>
          </w:p>
        </w:tc>
        <w:tc>
          <w:tcPr>
            <w:tcW w:w="1515" w:type="dxa"/>
            <w:vAlign w:val="top"/>
          </w:tcPr>
          <w:p w14:paraId="35113D78" w14:textId="10C7645D" w:rsidR="004653E1" w:rsidRPr="00D92B13" w:rsidRDefault="004653E1" w:rsidP="004653E1">
            <w:pPr>
              <w:spacing w:after="120"/>
              <w:jc w:val="center"/>
            </w:pPr>
            <w:r w:rsidRPr="00126A77">
              <w:t>USFWS</w:t>
            </w:r>
          </w:p>
        </w:tc>
        <w:tc>
          <w:tcPr>
            <w:tcW w:w="1905" w:type="dxa"/>
            <w:vAlign w:val="top"/>
          </w:tcPr>
          <w:p w14:paraId="716FE8B3" w14:textId="4C620306" w:rsidR="004653E1" w:rsidRPr="00D92B13" w:rsidRDefault="004653E1" w:rsidP="004653E1">
            <w:pPr>
              <w:spacing w:after="120"/>
              <w:jc w:val="center"/>
            </w:pPr>
            <w:r w:rsidRPr="00126A77">
              <w:t>3DD.003D481243</w:t>
            </w:r>
          </w:p>
        </w:tc>
        <w:tc>
          <w:tcPr>
            <w:tcW w:w="1140" w:type="dxa"/>
            <w:vAlign w:val="top"/>
          </w:tcPr>
          <w:p w14:paraId="6D3F1F80" w14:textId="671AE2B5" w:rsidR="004653E1" w:rsidRPr="00D92B13" w:rsidRDefault="004653E1" w:rsidP="004653E1">
            <w:pPr>
              <w:spacing w:after="120"/>
              <w:jc w:val="center"/>
            </w:pPr>
            <w:r w:rsidRPr="00126A77">
              <w:t>Indian</w:t>
            </w:r>
          </w:p>
        </w:tc>
        <w:tc>
          <w:tcPr>
            <w:tcW w:w="1905" w:type="dxa"/>
            <w:vAlign w:val="top"/>
          </w:tcPr>
          <w:p w14:paraId="29A850BC" w14:textId="0D781851" w:rsidR="004653E1" w:rsidRPr="00D92B13" w:rsidRDefault="004653E1" w:rsidP="004653E1">
            <w:pPr>
              <w:spacing w:after="120"/>
              <w:jc w:val="center"/>
            </w:pPr>
            <w:r w:rsidRPr="00126A77">
              <w:t>09/27/2024 02:05</w:t>
            </w:r>
          </w:p>
        </w:tc>
        <w:tc>
          <w:tcPr>
            <w:tcW w:w="2055" w:type="dxa"/>
            <w:vAlign w:val="top"/>
          </w:tcPr>
          <w:p w14:paraId="392E110B" w14:textId="534997BE" w:rsidR="004653E1" w:rsidRPr="00D92B13" w:rsidRDefault="004653E1" w:rsidP="004653E1">
            <w:pPr>
              <w:spacing w:after="120"/>
              <w:jc w:val="center"/>
            </w:pPr>
            <w:r w:rsidRPr="00126A77">
              <w:t>11/17/2024 23:37</w:t>
            </w:r>
          </w:p>
        </w:tc>
      </w:tr>
      <w:tr w:rsidR="004653E1" w:rsidRPr="002D087E" w14:paraId="407E7E63" w14:textId="77777777" w:rsidTr="00B52B0B">
        <w:trPr>
          <w:trHeight w:val="285"/>
        </w:trPr>
        <w:tc>
          <w:tcPr>
            <w:tcW w:w="840" w:type="dxa"/>
            <w:vAlign w:val="top"/>
          </w:tcPr>
          <w:p w14:paraId="29C4A4CA" w14:textId="494F3654" w:rsidR="004653E1" w:rsidRPr="00D92B13" w:rsidRDefault="004653E1" w:rsidP="004653E1">
            <w:pPr>
              <w:spacing w:after="120"/>
              <w:jc w:val="center"/>
            </w:pPr>
            <w:r w:rsidRPr="00126A77">
              <w:t>2024</w:t>
            </w:r>
          </w:p>
        </w:tc>
        <w:tc>
          <w:tcPr>
            <w:tcW w:w="1515" w:type="dxa"/>
            <w:vAlign w:val="top"/>
          </w:tcPr>
          <w:p w14:paraId="77F2B47E" w14:textId="7EE41A57" w:rsidR="004653E1" w:rsidRPr="00D92B13" w:rsidRDefault="004653E1" w:rsidP="004653E1">
            <w:pPr>
              <w:spacing w:after="120"/>
              <w:jc w:val="center"/>
            </w:pPr>
            <w:r w:rsidRPr="00126A77">
              <w:t>USFWS</w:t>
            </w:r>
          </w:p>
        </w:tc>
        <w:tc>
          <w:tcPr>
            <w:tcW w:w="1905" w:type="dxa"/>
            <w:vAlign w:val="top"/>
          </w:tcPr>
          <w:p w14:paraId="3503412E" w14:textId="0FD3760B" w:rsidR="004653E1" w:rsidRPr="00D92B13" w:rsidRDefault="004653E1" w:rsidP="004653E1">
            <w:pPr>
              <w:spacing w:after="120"/>
              <w:jc w:val="center"/>
            </w:pPr>
            <w:r w:rsidRPr="00126A77">
              <w:t>3DD.003D48124E</w:t>
            </w:r>
          </w:p>
        </w:tc>
        <w:tc>
          <w:tcPr>
            <w:tcW w:w="1140" w:type="dxa"/>
            <w:vAlign w:val="top"/>
          </w:tcPr>
          <w:p w14:paraId="58E861D8" w14:textId="3E642FFB" w:rsidR="004653E1" w:rsidRPr="00D92B13" w:rsidRDefault="004653E1" w:rsidP="004653E1">
            <w:pPr>
              <w:spacing w:after="120"/>
              <w:jc w:val="center"/>
            </w:pPr>
            <w:r w:rsidRPr="00126A77">
              <w:t>SF Tieton</w:t>
            </w:r>
          </w:p>
        </w:tc>
        <w:tc>
          <w:tcPr>
            <w:tcW w:w="1905" w:type="dxa"/>
            <w:vAlign w:val="top"/>
          </w:tcPr>
          <w:p w14:paraId="65FE7707" w14:textId="24917B90" w:rsidR="004653E1" w:rsidRPr="00D92B13" w:rsidRDefault="004653E1" w:rsidP="004653E1">
            <w:pPr>
              <w:spacing w:after="120"/>
              <w:jc w:val="center"/>
            </w:pPr>
            <w:r w:rsidRPr="00126A77">
              <w:t>07/16/2024 21:14</w:t>
            </w:r>
          </w:p>
        </w:tc>
        <w:tc>
          <w:tcPr>
            <w:tcW w:w="2055" w:type="dxa"/>
            <w:vAlign w:val="top"/>
          </w:tcPr>
          <w:p w14:paraId="6E294665" w14:textId="7C3E12CF" w:rsidR="004653E1" w:rsidRPr="00D92B13" w:rsidRDefault="004653E1" w:rsidP="004653E1">
            <w:pPr>
              <w:spacing w:after="120"/>
              <w:jc w:val="center"/>
            </w:pPr>
            <w:r w:rsidRPr="00126A77">
              <w:t>11/01/2024 21:04</w:t>
            </w:r>
          </w:p>
        </w:tc>
      </w:tr>
      <w:tr w:rsidR="004653E1" w:rsidRPr="002D087E" w14:paraId="6668E32F" w14:textId="77777777" w:rsidTr="00B52B0B">
        <w:trPr>
          <w:trHeight w:val="285"/>
        </w:trPr>
        <w:tc>
          <w:tcPr>
            <w:tcW w:w="840" w:type="dxa"/>
            <w:vAlign w:val="top"/>
          </w:tcPr>
          <w:p w14:paraId="4FC372CE" w14:textId="746484AF" w:rsidR="004653E1" w:rsidRPr="00D92B13" w:rsidRDefault="004653E1" w:rsidP="004653E1">
            <w:pPr>
              <w:spacing w:after="120"/>
              <w:jc w:val="center"/>
            </w:pPr>
            <w:r w:rsidRPr="00126A77">
              <w:t>2024</w:t>
            </w:r>
          </w:p>
        </w:tc>
        <w:tc>
          <w:tcPr>
            <w:tcW w:w="1515" w:type="dxa"/>
            <w:vAlign w:val="top"/>
          </w:tcPr>
          <w:p w14:paraId="181836AF" w14:textId="4F432695" w:rsidR="004653E1" w:rsidRPr="00D92B13" w:rsidRDefault="004653E1" w:rsidP="004653E1">
            <w:pPr>
              <w:spacing w:after="120"/>
              <w:jc w:val="center"/>
            </w:pPr>
            <w:r w:rsidRPr="00126A77">
              <w:t>USFWS</w:t>
            </w:r>
          </w:p>
        </w:tc>
        <w:tc>
          <w:tcPr>
            <w:tcW w:w="1905" w:type="dxa"/>
            <w:vAlign w:val="top"/>
          </w:tcPr>
          <w:p w14:paraId="73F695FD" w14:textId="5E2C0974" w:rsidR="004653E1" w:rsidRPr="00D92B13" w:rsidRDefault="004653E1" w:rsidP="004653E1">
            <w:pPr>
              <w:spacing w:after="120"/>
              <w:jc w:val="center"/>
            </w:pPr>
            <w:r w:rsidRPr="00126A77">
              <w:t>3DD.003D48124F</w:t>
            </w:r>
          </w:p>
        </w:tc>
        <w:tc>
          <w:tcPr>
            <w:tcW w:w="1140" w:type="dxa"/>
            <w:vAlign w:val="top"/>
          </w:tcPr>
          <w:p w14:paraId="55E4F083" w14:textId="5A73937C" w:rsidR="004653E1" w:rsidRPr="00D92B13" w:rsidRDefault="004653E1" w:rsidP="004653E1">
            <w:pPr>
              <w:spacing w:after="120"/>
              <w:jc w:val="center"/>
            </w:pPr>
            <w:r w:rsidRPr="00126A77">
              <w:t>Indian</w:t>
            </w:r>
          </w:p>
        </w:tc>
        <w:tc>
          <w:tcPr>
            <w:tcW w:w="1905" w:type="dxa"/>
            <w:vAlign w:val="top"/>
          </w:tcPr>
          <w:p w14:paraId="4AEBB71E" w14:textId="1EEDEEEA" w:rsidR="004653E1" w:rsidRPr="00D92B13" w:rsidRDefault="004653E1" w:rsidP="004653E1">
            <w:pPr>
              <w:spacing w:after="120"/>
              <w:jc w:val="center"/>
            </w:pPr>
            <w:r w:rsidRPr="00126A77">
              <w:t>11/01/2024 00:43</w:t>
            </w:r>
          </w:p>
        </w:tc>
        <w:tc>
          <w:tcPr>
            <w:tcW w:w="2055" w:type="dxa"/>
            <w:vAlign w:val="top"/>
          </w:tcPr>
          <w:p w14:paraId="4FDCD875" w14:textId="28F34BF2" w:rsidR="004653E1" w:rsidRPr="00D92B13" w:rsidRDefault="004653E1" w:rsidP="004653E1">
            <w:pPr>
              <w:spacing w:after="120"/>
              <w:jc w:val="center"/>
            </w:pPr>
            <w:r w:rsidRPr="00126A77">
              <w:t>11/01/2024 00:43</w:t>
            </w:r>
          </w:p>
        </w:tc>
      </w:tr>
      <w:tr w:rsidR="004653E1" w:rsidRPr="002D087E" w14:paraId="7924F38C" w14:textId="77777777" w:rsidTr="00B52B0B">
        <w:trPr>
          <w:trHeight w:val="285"/>
        </w:trPr>
        <w:tc>
          <w:tcPr>
            <w:tcW w:w="840" w:type="dxa"/>
            <w:vAlign w:val="top"/>
          </w:tcPr>
          <w:p w14:paraId="60E06461" w14:textId="18B53A97" w:rsidR="004653E1" w:rsidRPr="00D92B13" w:rsidRDefault="004653E1" w:rsidP="004653E1">
            <w:pPr>
              <w:spacing w:after="120"/>
              <w:jc w:val="center"/>
            </w:pPr>
            <w:r w:rsidRPr="00126A77">
              <w:t>2024</w:t>
            </w:r>
          </w:p>
        </w:tc>
        <w:tc>
          <w:tcPr>
            <w:tcW w:w="1515" w:type="dxa"/>
            <w:vAlign w:val="top"/>
          </w:tcPr>
          <w:p w14:paraId="1B77C312" w14:textId="7B9564C1" w:rsidR="004653E1" w:rsidRPr="00D92B13" w:rsidRDefault="004653E1" w:rsidP="004653E1">
            <w:pPr>
              <w:spacing w:after="120"/>
              <w:jc w:val="center"/>
            </w:pPr>
            <w:r w:rsidRPr="00126A77">
              <w:t>USFWS</w:t>
            </w:r>
          </w:p>
        </w:tc>
        <w:tc>
          <w:tcPr>
            <w:tcW w:w="1905" w:type="dxa"/>
            <w:vAlign w:val="top"/>
          </w:tcPr>
          <w:p w14:paraId="5C83373E" w14:textId="2D473F45" w:rsidR="004653E1" w:rsidRPr="00D92B13" w:rsidRDefault="004653E1" w:rsidP="004653E1">
            <w:pPr>
              <w:spacing w:after="120"/>
              <w:jc w:val="center"/>
            </w:pPr>
            <w:r w:rsidRPr="00126A77">
              <w:t>3DD.003D481254</w:t>
            </w:r>
          </w:p>
        </w:tc>
        <w:tc>
          <w:tcPr>
            <w:tcW w:w="1140" w:type="dxa"/>
            <w:vAlign w:val="top"/>
          </w:tcPr>
          <w:p w14:paraId="30EB3E16" w14:textId="2152F6FC" w:rsidR="004653E1" w:rsidRPr="00D92B13" w:rsidRDefault="004653E1" w:rsidP="004653E1">
            <w:pPr>
              <w:spacing w:after="120"/>
              <w:jc w:val="center"/>
            </w:pPr>
            <w:r w:rsidRPr="00126A77">
              <w:t>SF Tieton</w:t>
            </w:r>
          </w:p>
        </w:tc>
        <w:tc>
          <w:tcPr>
            <w:tcW w:w="1905" w:type="dxa"/>
            <w:vAlign w:val="top"/>
          </w:tcPr>
          <w:p w14:paraId="4BB98F6F" w14:textId="06D9EEE0" w:rsidR="004653E1" w:rsidRPr="00D92B13" w:rsidRDefault="004653E1" w:rsidP="004653E1">
            <w:pPr>
              <w:spacing w:after="120"/>
              <w:jc w:val="center"/>
            </w:pPr>
            <w:r w:rsidRPr="00126A77">
              <w:t>09/22/2024 19:58</w:t>
            </w:r>
          </w:p>
        </w:tc>
        <w:tc>
          <w:tcPr>
            <w:tcW w:w="2055" w:type="dxa"/>
            <w:vAlign w:val="top"/>
          </w:tcPr>
          <w:p w14:paraId="28C06D11" w14:textId="71ADCC3B" w:rsidR="004653E1" w:rsidRPr="00D92B13" w:rsidRDefault="004653E1" w:rsidP="004653E1">
            <w:pPr>
              <w:spacing w:after="120"/>
              <w:jc w:val="center"/>
            </w:pPr>
            <w:r w:rsidRPr="00126A77">
              <w:t>09/22/2024 22:38</w:t>
            </w:r>
          </w:p>
        </w:tc>
      </w:tr>
      <w:tr w:rsidR="004653E1" w:rsidRPr="002D087E" w14:paraId="4A25B6B4" w14:textId="77777777" w:rsidTr="00B52B0B">
        <w:trPr>
          <w:trHeight w:val="285"/>
        </w:trPr>
        <w:tc>
          <w:tcPr>
            <w:tcW w:w="840" w:type="dxa"/>
            <w:vAlign w:val="top"/>
          </w:tcPr>
          <w:p w14:paraId="19A041EA" w14:textId="3380F0DD" w:rsidR="004653E1" w:rsidRPr="00D92B13" w:rsidRDefault="004653E1" w:rsidP="004653E1">
            <w:pPr>
              <w:spacing w:after="120"/>
              <w:jc w:val="center"/>
            </w:pPr>
            <w:r w:rsidRPr="00126A77">
              <w:t>2024</w:t>
            </w:r>
          </w:p>
        </w:tc>
        <w:tc>
          <w:tcPr>
            <w:tcW w:w="1515" w:type="dxa"/>
            <w:vAlign w:val="top"/>
          </w:tcPr>
          <w:p w14:paraId="340D71D2" w14:textId="74A52AD2" w:rsidR="004653E1" w:rsidRPr="00D92B13" w:rsidRDefault="004653E1" w:rsidP="004653E1">
            <w:pPr>
              <w:spacing w:after="120"/>
              <w:jc w:val="center"/>
            </w:pPr>
            <w:r w:rsidRPr="00126A77">
              <w:t>USFWS</w:t>
            </w:r>
          </w:p>
        </w:tc>
        <w:tc>
          <w:tcPr>
            <w:tcW w:w="1905" w:type="dxa"/>
            <w:vAlign w:val="top"/>
          </w:tcPr>
          <w:p w14:paraId="02D44788" w14:textId="7F68A0A3" w:rsidR="004653E1" w:rsidRPr="00D92B13" w:rsidRDefault="004653E1" w:rsidP="004653E1">
            <w:pPr>
              <w:spacing w:after="120"/>
              <w:jc w:val="center"/>
            </w:pPr>
            <w:r w:rsidRPr="00126A77">
              <w:t>3DD.003D481258</w:t>
            </w:r>
          </w:p>
        </w:tc>
        <w:tc>
          <w:tcPr>
            <w:tcW w:w="1140" w:type="dxa"/>
            <w:vAlign w:val="top"/>
          </w:tcPr>
          <w:p w14:paraId="24C8CF66" w14:textId="6BE79236" w:rsidR="004653E1" w:rsidRPr="00D92B13" w:rsidRDefault="004653E1" w:rsidP="004653E1">
            <w:pPr>
              <w:spacing w:after="120"/>
              <w:jc w:val="center"/>
            </w:pPr>
            <w:r w:rsidRPr="00126A77">
              <w:t>Indian</w:t>
            </w:r>
          </w:p>
        </w:tc>
        <w:tc>
          <w:tcPr>
            <w:tcW w:w="1905" w:type="dxa"/>
            <w:vAlign w:val="top"/>
          </w:tcPr>
          <w:p w14:paraId="46C94F3A" w14:textId="2DE10B58" w:rsidR="004653E1" w:rsidRPr="00D92B13" w:rsidRDefault="004653E1" w:rsidP="004653E1">
            <w:pPr>
              <w:spacing w:after="120"/>
              <w:jc w:val="center"/>
            </w:pPr>
            <w:r w:rsidRPr="00126A77">
              <w:t>10/02/2024 19:45</w:t>
            </w:r>
          </w:p>
        </w:tc>
        <w:tc>
          <w:tcPr>
            <w:tcW w:w="2055" w:type="dxa"/>
            <w:vAlign w:val="top"/>
          </w:tcPr>
          <w:p w14:paraId="33F14661" w14:textId="2D7CEDD6" w:rsidR="004653E1" w:rsidRPr="00D92B13" w:rsidRDefault="004653E1" w:rsidP="004653E1">
            <w:pPr>
              <w:spacing w:after="120"/>
              <w:jc w:val="center"/>
            </w:pPr>
            <w:r w:rsidRPr="00126A77">
              <w:t>10/04/2024 19:16</w:t>
            </w:r>
          </w:p>
        </w:tc>
      </w:tr>
      <w:tr w:rsidR="004653E1" w:rsidRPr="002D087E" w14:paraId="2301BB31" w14:textId="77777777" w:rsidTr="00B52B0B">
        <w:trPr>
          <w:trHeight w:val="285"/>
        </w:trPr>
        <w:tc>
          <w:tcPr>
            <w:tcW w:w="840" w:type="dxa"/>
            <w:vAlign w:val="top"/>
          </w:tcPr>
          <w:p w14:paraId="23DEEB76" w14:textId="2CBCED6E" w:rsidR="004653E1" w:rsidRPr="00D92B13" w:rsidRDefault="004653E1" w:rsidP="004653E1">
            <w:pPr>
              <w:spacing w:after="120"/>
              <w:jc w:val="center"/>
            </w:pPr>
            <w:r w:rsidRPr="00126A77">
              <w:t>2024</w:t>
            </w:r>
          </w:p>
        </w:tc>
        <w:tc>
          <w:tcPr>
            <w:tcW w:w="1515" w:type="dxa"/>
            <w:vAlign w:val="top"/>
          </w:tcPr>
          <w:p w14:paraId="39FBE010" w14:textId="66ED61C3" w:rsidR="004653E1" w:rsidRPr="00D92B13" w:rsidRDefault="004653E1" w:rsidP="004653E1">
            <w:pPr>
              <w:spacing w:after="120"/>
              <w:jc w:val="center"/>
            </w:pPr>
            <w:r w:rsidRPr="00126A77">
              <w:t>USFWS</w:t>
            </w:r>
          </w:p>
        </w:tc>
        <w:tc>
          <w:tcPr>
            <w:tcW w:w="1905" w:type="dxa"/>
            <w:vAlign w:val="top"/>
          </w:tcPr>
          <w:p w14:paraId="0ECFA99F" w14:textId="3BCC56A6" w:rsidR="004653E1" w:rsidRPr="00D92B13" w:rsidRDefault="004653E1" w:rsidP="004653E1">
            <w:pPr>
              <w:spacing w:after="120"/>
              <w:jc w:val="center"/>
            </w:pPr>
            <w:r w:rsidRPr="00126A77">
              <w:t>3DD.003D481259</w:t>
            </w:r>
          </w:p>
        </w:tc>
        <w:tc>
          <w:tcPr>
            <w:tcW w:w="1140" w:type="dxa"/>
            <w:vAlign w:val="top"/>
          </w:tcPr>
          <w:p w14:paraId="4FAAEA24" w14:textId="2924EBDB" w:rsidR="004653E1" w:rsidRPr="00D92B13" w:rsidRDefault="004653E1" w:rsidP="004653E1">
            <w:pPr>
              <w:spacing w:after="120"/>
              <w:jc w:val="center"/>
            </w:pPr>
            <w:r w:rsidRPr="00126A77">
              <w:t>Indian</w:t>
            </w:r>
          </w:p>
        </w:tc>
        <w:tc>
          <w:tcPr>
            <w:tcW w:w="1905" w:type="dxa"/>
            <w:vAlign w:val="top"/>
          </w:tcPr>
          <w:p w14:paraId="6AE53573" w14:textId="08790A54" w:rsidR="004653E1" w:rsidRPr="00D92B13" w:rsidRDefault="004653E1" w:rsidP="004653E1">
            <w:pPr>
              <w:spacing w:after="120"/>
              <w:jc w:val="center"/>
            </w:pPr>
            <w:r w:rsidRPr="00126A77">
              <w:t>10/26/2024 00:12</w:t>
            </w:r>
          </w:p>
        </w:tc>
        <w:tc>
          <w:tcPr>
            <w:tcW w:w="2055" w:type="dxa"/>
            <w:vAlign w:val="top"/>
          </w:tcPr>
          <w:p w14:paraId="76407CD4" w14:textId="268DDCDC" w:rsidR="004653E1" w:rsidRPr="00D92B13" w:rsidRDefault="004653E1" w:rsidP="004653E1">
            <w:pPr>
              <w:spacing w:after="120"/>
              <w:jc w:val="center"/>
            </w:pPr>
            <w:r w:rsidRPr="00126A77">
              <w:t>10/26/2024 00:12</w:t>
            </w:r>
          </w:p>
        </w:tc>
      </w:tr>
      <w:tr w:rsidR="004653E1" w:rsidRPr="002D087E" w14:paraId="23BAC7C4" w14:textId="77777777" w:rsidTr="00B52B0B">
        <w:trPr>
          <w:trHeight w:val="285"/>
        </w:trPr>
        <w:tc>
          <w:tcPr>
            <w:tcW w:w="840" w:type="dxa"/>
            <w:vAlign w:val="top"/>
          </w:tcPr>
          <w:p w14:paraId="1477091E" w14:textId="2B5E9B12" w:rsidR="004653E1" w:rsidRPr="00D92B13" w:rsidRDefault="004653E1" w:rsidP="004653E1">
            <w:pPr>
              <w:spacing w:after="120"/>
              <w:jc w:val="center"/>
            </w:pPr>
            <w:r w:rsidRPr="00126A77">
              <w:t>2024</w:t>
            </w:r>
          </w:p>
        </w:tc>
        <w:tc>
          <w:tcPr>
            <w:tcW w:w="1515" w:type="dxa"/>
            <w:vAlign w:val="top"/>
          </w:tcPr>
          <w:p w14:paraId="35A56DDC" w14:textId="676FCF63" w:rsidR="004653E1" w:rsidRPr="00D92B13" w:rsidRDefault="004653E1" w:rsidP="004653E1">
            <w:pPr>
              <w:spacing w:after="120"/>
              <w:jc w:val="center"/>
            </w:pPr>
            <w:r w:rsidRPr="00126A77">
              <w:t>USFWS</w:t>
            </w:r>
          </w:p>
        </w:tc>
        <w:tc>
          <w:tcPr>
            <w:tcW w:w="1905" w:type="dxa"/>
            <w:vAlign w:val="top"/>
          </w:tcPr>
          <w:p w14:paraId="26745FF9" w14:textId="4773FE9A" w:rsidR="004653E1" w:rsidRPr="00D92B13" w:rsidRDefault="004653E1" w:rsidP="004653E1">
            <w:pPr>
              <w:spacing w:after="120"/>
              <w:jc w:val="center"/>
            </w:pPr>
            <w:r w:rsidRPr="00126A77">
              <w:t>3DD.003D48126D</w:t>
            </w:r>
          </w:p>
        </w:tc>
        <w:tc>
          <w:tcPr>
            <w:tcW w:w="1140" w:type="dxa"/>
            <w:vAlign w:val="top"/>
          </w:tcPr>
          <w:p w14:paraId="59929F22" w14:textId="47FB3A87" w:rsidR="004653E1" w:rsidRPr="00D92B13" w:rsidRDefault="004653E1" w:rsidP="004653E1">
            <w:pPr>
              <w:spacing w:after="120"/>
              <w:jc w:val="center"/>
            </w:pPr>
            <w:r w:rsidRPr="00126A77">
              <w:t>Indian</w:t>
            </w:r>
          </w:p>
        </w:tc>
        <w:tc>
          <w:tcPr>
            <w:tcW w:w="1905" w:type="dxa"/>
            <w:vAlign w:val="top"/>
          </w:tcPr>
          <w:p w14:paraId="68EFC6B9" w14:textId="0C012C0E" w:rsidR="004653E1" w:rsidRPr="00D92B13" w:rsidRDefault="004653E1" w:rsidP="004653E1">
            <w:pPr>
              <w:spacing w:after="120"/>
              <w:jc w:val="center"/>
            </w:pPr>
            <w:r w:rsidRPr="00126A77">
              <w:t>07/17/2024 01:06</w:t>
            </w:r>
          </w:p>
        </w:tc>
        <w:tc>
          <w:tcPr>
            <w:tcW w:w="2055" w:type="dxa"/>
            <w:vAlign w:val="top"/>
          </w:tcPr>
          <w:p w14:paraId="51A78C36" w14:textId="2403D4DA" w:rsidR="004653E1" w:rsidRPr="00D92B13" w:rsidRDefault="004653E1" w:rsidP="004653E1">
            <w:pPr>
              <w:spacing w:after="120"/>
              <w:jc w:val="center"/>
            </w:pPr>
            <w:r w:rsidRPr="00126A77">
              <w:t>08/16/2024 21:04</w:t>
            </w:r>
          </w:p>
        </w:tc>
      </w:tr>
      <w:tr w:rsidR="004653E1" w:rsidRPr="002D087E" w14:paraId="1C82CCED" w14:textId="77777777" w:rsidTr="00B52B0B">
        <w:trPr>
          <w:trHeight w:val="285"/>
        </w:trPr>
        <w:tc>
          <w:tcPr>
            <w:tcW w:w="840" w:type="dxa"/>
            <w:vAlign w:val="top"/>
          </w:tcPr>
          <w:p w14:paraId="4F8E5D01" w14:textId="420978C6" w:rsidR="004653E1" w:rsidRPr="00D92B13" w:rsidRDefault="004653E1" w:rsidP="004653E1">
            <w:pPr>
              <w:spacing w:after="120"/>
              <w:jc w:val="center"/>
            </w:pPr>
            <w:r w:rsidRPr="00126A77">
              <w:t>2024</w:t>
            </w:r>
          </w:p>
        </w:tc>
        <w:tc>
          <w:tcPr>
            <w:tcW w:w="1515" w:type="dxa"/>
            <w:vAlign w:val="top"/>
          </w:tcPr>
          <w:p w14:paraId="2392CF0C" w14:textId="006B2C02" w:rsidR="004653E1" w:rsidRPr="00D92B13" w:rsidRDefault="004653E1" w:rsidP="004653E1">
            <w:pPr>
              <w:spacing w:after="120"/>
              <w:jc w:val="center"/>
            </w:pPr>
            <w:r w:rsidRPr="00126A77">
              <w:t>USFWS</w:t>
            </w:r>
          </w:p>
        </w:tc>
        <w:tc>
          <w:tcPr>
            <w:tcW w:w="1905" w:type="dxa"/>
            <w:vAlign w:val="top"/>
          </w:tcPr>
          <w:p w14:paraId="521DD779" w14:textId="2A8407AB" w:rsidR="004653E1" w:rsidRPr="00D92B13" w:rsidRDefault="004653E1" w:rsidP="004653E1">
            <w:pPr>
              <w:spacing w:after="120"/>
              <w:jc w:val="center"/>
            </w:pPr>
            <w:r w:rsidRPr="00126A77">
              <w:t>3DD.003D48126F</w:t>
            </w:r>
          </w:p>
        </w:tc>
        <w:tc>
          <w:tcPr>
            <w:tcW w:w="1140" w:type="dxa"/>
            <w:vAlign w:val="top"/>
          </w:tcPr>
          <w:p w14:paraId="5DE02E2C" w14:textId="2626F4C7" w:rsidR="004653E1" w:rsidRPr="00D92B13" w:rsidRDefault="004653E1" w:rsidP="004653E1">
            <w:pPr>
              <w:spacing w:after="120"/>
              <w:jc w:val="center"/>
            </w:pPr>
            <w:r w:rsidRPr="00126A77">
              <w:t>NF Tieton</w:t>
            </w:r>
          </w:p>
        </w:tc>
        <w:tc>
          <w:tcPr>
            <w:tcW w:w="1905" w:type="dxa"/>
            <w:vAlign w:val="top"/>
          </w:tcPr>
          <w:p w14:paraId="7C58396E" w14:textId="3F894A7A" w:rsidR="004653E1" w:rsidRPr="00D92B13" w:rsidRDefault="004653E1" w:rsidP="004653E1">
            <w:pPr>
              <w:spacing w:after="120"/>
              <w:jc w:val="center"/>
            </w:pPr>
            <w:r w:rsidRPr="00126A77">
              <w:t>11/02/2024 01:43</w:t>
            </w:r>
          </w:p>
        </w:tc>
        <w:tc>
          <w:tcPr>
            <w:tcW w:w="2055" w:type="dxa"/>
            <w:vAlign w:val="top"/>
          </w:tcPr>
          <w:p w14:paraId="5FA01CEE" w14:textId="10FAF3CA" w:rsidR="004653E1" w:rsidRPr="00D92B13" w:rsidRDefault="004653E1" w:rsidP="004653E1">
            <w:pPr>
              <w:spacing w:after="120"/>
              <w:jc w:val="center"/>
            </w:pPr>
            <w:r w:rsidRPr="00126A77">
              <w:t>11/02/2024 01:43</w:t>
            </w:r>
          </w:p>
        </w:tc>
      </w:tr>
      <w:tr w:rsidR="004653E1" w:rsidRPr="002D087E" w14:paraId="36DB746E" w14:textId="77777777" w:rsidTr="00B52B0B">
        <w:trPr>
          <w:trHeight w:val="285"/>
        </w:trPr>
        <w:tc>
          <w:tcPr>
            <w:tcW w:w="840" w:type="dxa"/>
            <w:vAlign w:val="top"/>
          </w:tcPr>
          <w:p w14:paraId="01F46F5A" w14:textId="066756DE" w:rsidR="004653E1" w:rsidRPr="00D92B13" w:rsidRDefault="004653E1" w:rsidP="004653E1">
            <w:pPr>
              <w:spacing w:after="120"/>
              <w:jc w:val="center"/>
            </w:pPr>
            <w:r w:rsidRPr="00126A77">
              <w:t>2024</w:t>
            </w:r>
          </w:p>
        </w:tc>
        <w:tc>
          <w:tcPr>
            <w:tcW w:w="1515" w:type="dxa"/>
            <w:vAlign w:val="top"/>
          </w:tcPr>
          <w:p w14:paraId="196083A0" w14:textId="457C24E4" w:rsidR="004653E1" w:rsidRPr="00D92B13" w:rsidRDefault="004653E1" w:rsidP="004653E1">
            <w:pPr>
              <w:spacing w:after="120"/>
              <w:jc w:val="center"/>
            </w:pPr>
            <w:r w:rsidRPr="00126A77">
              <w:t>USFWS</w:t>
            </w:r>
          </w:p>
        </w:tc>
        <w:tc>
          <w:tcPr>
            <w:tcW w:w="1905" w:type="dxa"/>
            <w:vAlign w:val="top"/>
          </w:tcPr>
          <w:p w14:paraId="26A63FE2" w14:textId="46A0190B" w:rsidR="004653E1" w:rsidRPr="00D92B13" w:rsidRDefault="004653E1" w:rsidP="004653E1">
            <w:pPr>
              <w:spacing w:after="120"/>
              <w:jc w:val="center"/>
            </w:pPr>
            <w:r w:rsidRPr="00126A77">
              <w:t>3DD.003D481275</w:t>
            </w:r>
          </w:p>
        </w:tc>
        <w:tc>
          <w:tcPr>
            <w:tcW w:w="1140" w:type="dxa"/>
            <w:vAlign w:val="top"/>
          </w:tcPr>
          <w:p w14:paraId="52ED98C4" w14:textId="06ED8926" w:rsidR="004653E1" w:rsidRPr="00D92B13" w:rsidRDefault="004653E1" w:rsidP="004653E1">
            <w:pPr>
              <w:spacing w:after="120"/>
              <w:jc w:val="center"/>
            </w:pPr>
            <w:r w:rsidRPr="00126A77">
              <w:t>SF Tieton</w:t>
            </w:r>
          </w:p>
        </w:tc>
        <w:tc>
          <w:tcPr>
            <w:tcW w:w="1905" w:type="dxa"/>
            <w:vAlign w:val="top"/>
          </w:tcPr>
          <w:p w14:paraId="000A84FA" w14:textId="61B33B96" w:rsidR="004653E1" w:rsidRPr="00D92B13" w:rsidRDefault="004653E1" w:rsidP="004653E1">
            <w:pPr>
              <w:spacing w:after="120"/>
              <w:jc w:val="center"/>
            </w:pPr>
            <w:r w:rsidRPr="00126A77">
              <w:t>11/19/2024 09:04</w:t>
            </w:r>
          </w:p>
        </w:tc>
        <w:tc>
          <w:tcPr>
            <w:tcW w:w="2055" w:type="dxa"/>
            <w:vAlign w:val="top"/>
          </w:tcPr>
          <w:p w14:paraId="2E9C2245" w14:textId="3401DFF4" w:rsidR="004653E1" w:rsidRPr="00D92B13" w:rsidRDefault="004653E1" w:rsidP="004653E1">
            <w:pPr>
              <w:spacing w:after="120"/>
              <w:jc w:val="center"/>
            </w:pPr>
            <w:r w:rsidRPr="00126A77">
              <w:t>11/19/2024 09:04</w:t>
            </w:r>
          </w:p>
        </w:tc>
      </w:tr>
      <w:tr w:rsidR="004653E1" w:rsidRPr="002D087E" w14:paraId="46CAC206" w14:textId="77777777" w:rsidTr="00B52B0B">
        <w:trPr>
          <w:trHeight w:val="285"/>
        </w:trPr>
        <w:tc>
          <w:tcPr>
            <w:tcW w:w="840" w:type="dxa"/>
            <w:vAlign w:val="top"/>
          </w:tcPr>
          <w:p w14:paraId="1C0E6C64" w14:textId="46F97426" w:rsidR="004653E1" w:rsidRPr="00D92B13" w:rsidRDefault="004653E1" w:rsidP="004653E1">
            <w:pPr>
              <w:spacing w:after="120"/>
              <w:jc w:val="center"/>
            </w:pPr>
            <w:r w:rsidRPr="00126A77">
              <w:lastRenderedPageBreak/>
              <w:t>2024</w:t>
            </w:r>
          </w:p>
        </w:tc>
        <w:tc>
          <w:tcPr>
            <w:tcW w:w="1515" w:type="dxa"/>
            <w:vAlign w:val="top"/>
          </w:tcPr>
          <w:p w14:paraId="7060F64B" w14:textId="6AE9ADD8" w:rsidR="004653E1" w:rsidRPr="00D92B13" w:rsidRDefault="004653E1" w:rsidP="004653E1">
            <w:pPr>
              <w:spacing w:after="120"/>
              <w:jc w:val="center"/>
            </w:pPr>
            <w:r w:rsidRPr="00126A77">
              <w:t>USFWS</w:t>
            </w:r>
          </w:p>
        </w:tc>
        <w:tc>
          <w:tcPr>
            <w:tcW w:w="1905" w:type="dxa"/>
            <w:vAlign w:val="top"/>
          </w:tcPr>
          <w:p w14:paraId="52D57D67" w14:textId="21BF21B8" w:rsidR="004653E1" w:rsidRPr="00D92B13" w:rsidRDefault="004653E1" w:rsidP="004653E1">
            <w:pPr>
              <w:spacing w:after="120"/>
              <w:jc w:val="center"/>
            </w:pPr>
            <w:r w:rsidRPr="00126A77">
              <w:t>3DD.003D481276</w:t>
            </w:r>
          </w:p>
        </w:tc>
        <w:tc>
          <w:tcPr>
            <w:tcW w:w="1140" w:type="dxa"/>
            <w:vAlign w:val="top"/>
          </w:tcPr>
          <w:p w14:paraId="6338B075" w14:textId="3C7D5933" w:rsidR="004653E1" w:rsidRPr="00D92B13" w:rsidRDefault="004653E1" w:rsidP="004653E1">
            <w:pPr>
              <w:spacing w:after="120"/>
              <w:jc w:val="center"/>
            </w:pPr>
            <w:r w:rsidRPr="00126A77">
              <w:t>SF Tieton</w:t>
            </w:r>
          </w:p>
        </w:tc>
        <w:tc>
          <w:tcPr>
            <w:tcW w:w="1905" w:type="dxa"/>
            <w:vAlign w:val="top"/>
          </w:tcPr>
          <w:p w14:paraId="10D662C1" w14:textId="2FD3CCB3" w:rsidR="004653E1" w:rsidRPr="00D92B13" w:rsidRDefault="004653E1" w:rsidP="004653E1">
            <w:pPr>
              <w:spacing w:after="120"/>
              <w:jc w:val="center"/>
            </w:pPr>
            <w:r w:rsidRPr="00126A77">
              <w:t>07/24/2024 01:21</w:t>
            </w:r>
          </w:p>
        </w:tc>
        <w:tc>
          <w:tcPr>
            <w:tcW w:w="2055" w:type="dxa"/>
            <w:vAlign w:val="top"/>
          </w:tcPr>
          <w:p w14:paraId="0B974F52" w14:textId="6B60BA54" w:rsidR="004653E1" w:rsidRPr="00D92B13" w:rsidRDefault="004653E1" w:rsidP="004653E1">
            <w:pPr>
              <w:spacing w:after="120"/>
              <w:jc w:val="center"/>
            </w:pPr>
            <w:r w:rsidRPr="00126A77">
              <w:t>09/10/2024 03:32</w:t>
            </w:r>
          </w:p>
        </w:tc>
      </w:tr>
      <w:tr w:rsidR="004653E1" w:rsidRPr="002D087E" w14:paraId="4906B4B3" w14:textId="77777777" w:rsidTr="00B52B0B">
        <w:trPr>
          <w:trHeight w:val="285"/>
        </w:trPr>
        <w:tc>
          <w:tcPr>
            <w:tcW w:w="840" w:type="dxa"/>
            <w:vAlign w:val="top"/>
          </w:tcPr>
          <w:p w14:paraId="6B8233B9" w14:textId="78D91768" w:rsidR="004653E1" w:rsidRPr="00D92B13" w:rsidRDefault="004653E1" w:rsidP="004653E1">
            <w:pPr>
              <w:spacing w:after="120"/>
              <w:jc w:val="center"/>
            </w:pPr>
            <w:r w:rsidRPr="00126A77">
              <w:t>2024</w:t>
            </w:r>
          </w:p>
        </w:tc>
        <w:tc>
          <w:tcPr>
            <w:tcW w:w="1515" w:type="dxa"/>
            <w:vAlign w:val="top"/>
          </w:tcPr>
          <w:p w14:paraId="7D072E59" w14:textId="3B63EA64" w:rsidR="004653E1" w:rsidRPr="00D92B13" w:rsidRDefault="004653E1" w:rsidP="004653E1">
            <w:pPr>
              <w:spacing w:after="120"/>
              <w:jc w:val="center"/>
            </w:pPr>
            <w:r w:rsidRPr="00126A77">
              <w:t>USFWS</w:t>
            </w:r>
          </w:p>
        </w:tc>
        <w:tc>
          <w:tcPr>
            <w:tcW w:w="1905" w:type="dxa"/>
            <w:vAlign w:val="top"/>
          </w:tcPr>
          <w:p w14:paraId="178A0D23" w14:textId="0323D0AE" w:rsidR="004653E1" w:rsidRPr="00D92B13" w:rsidRDefault="004653E1" w:rsidP="004653E1">
            <w:pPr>
              <w:spacing w:after="120"/>
              <w:jc w:val="center"/>
            </w:pPr>
            <w:r w:rsidRPr="00126A77">
              <w:t>3DD.003D481278</w:t>
            </w:r>
          </w:p>
        </w:tc>
        <w:tc>
          <w:tcPr>
            <w:tcW w:w="1140" w:type="dxa"/>
            <w:vAlign w:val="top"/>
          </w:tcPr>
          <w:p w14:paraId="2626B47C" w14:textId="1009483B" w:rsidR="004653E1" w:rsidRPr="00D92B13" w:rsidRDefault="004653E1" w:rsidP="004653E1">
            <w:pPr>
              <w:spacing w:after="120"/>
              <w:jc w:val="center"/>
            </w:pPr>
            <w:r w:rsidRPr="00126A77">
              <w:t>Indian</w:t>
            </w:r>
          </w:p>
        </w:tc>
        <w:tc>
          <w:tcPr>
            <w:tcW w:w="1905" w:type="dxa"/>
            <w:vAlign w:val="top"/>
          </w:tcPr>
          <w:p w14:paraId="35E6B870" w14:textId="4F24A892" w:rsidR="004653E1" w:rsidRPr="00D92B13" w:rsidRDefault="004653E1" w:rsidP="004653E1">
            <w:pPr>
              <w:spacing w:after="120"/>
              <w:jc w:val="center"/>
            </w:pPr>
            <w:r w:rsidRPr="00126A77">
              <w:t>11/06/2024 04:17</w:t>
            </w:r>
          </w:p>
        </w:tc>
        <w:tc>
          <w:tcPr>
            <w:tcW w:w="2055" w:type="dxa"/>
            <w:vAlign w:val="top"/>
          </w:tcPr>
          <w:p w14:paraId="6F3E6DC9" w14:textId="4C63CF2A" w:rsidR="004653E1" w:rsidRPr="00D92B13" w:rsidRDefault="004653E1" w:rsidP="004653E1">
            <w:pPr>
              <w:spacing w:after="120"/>
              <w:jc w:val="center"/>
            </w:pPr>
            <w:r w:rsidRPr="00126A77">
              <w:t>11/06/2024 04:17</w:t>
            </w:r>
          </w:p>
        </w:tc>
      </w:tr>
      <w:tr w:rsidR="004653E1" w:rsidRPr="002D087E" w14:paraId="5188DBCA" w14:textId="77777777" w:rsidTr="00B52B0B">
        <w:trPr>
          <w:trHeight w:val="285"/>
        </w:trPr>
        <w:tc>
          <w:tcPr>
            <w:tcW w:w="840" w:type="dxa"/>
            <w:vAlign w:val="top"/>
          </w:tcPr>
          <w:p w14:paraId="214F1A76" w14:textId="2C0F6E34" w:rsidR="004653E1" w:rsidRPr="00D92B13" w:rsidRDefault="004653E1" w:rsidP="004653E1">
            <w:pPr>
              <w:spacing w:after="120"/>
              <w:jc w:val="center"/>
            </w:pPr>
            <w:r w:rsidRPr="00126A77">
              <w:t>2024</w:t>
            </w:r>
          </w:p>
        </w:tc>
        <w:tc>
          <w:tcPr>
            <w:tcW w:w="1515" w:type="dxa"/>
            <w:vAlign w:val="top"/>
          </w:tcPr>
          <w:p w14:paraId="72B6D5C4" w14:textId="6703829A" w:rsidR="004653E1" w:rsidRPr="00D92B13" w:rsidRDefault="004653E1" w:rsidP="004653E1">
            <w:pPr>
              <w:spacing w:after="120"/>
              <w:jc w:val="center"/>
            </w:pPr>
            <w:r w:rsidRPr="00126A77">
              <w:t>USFWS</w:t>
            </w:r>
          </w:p>
        </w:tc>
        <w:tc>
          <w:tcPr>
            <w:tcW w:w="1905" w:type="dxa"/>
            <w:vAlign w:val="top"/>
          </w:tcPr>
          <w:p w14:paraId="6B33A32E" w14:textId="0CB63340" w:rsidR="004653E1" w:rsidRPr="00D92B13" w:rsidRDefault="004653E1" w:rsidP="004653E1">
            <w:pPr>
              <w:spacing w:after="120"/>
              <w:jc w:val="center"/>
            </w:pPr>
            <w:r w:rsidRPr="00126A77">
              <w:t>3DD.003D48127B</w:t>
            </w:r>
          </w:p>
        </w:tc>
        <w:tc>
          <w:tcPr>
            <w:tcW w:w="1140" w:type="dxa"/>
            <w:vAlign w:val="top"/>
          </w:tcPr>
          <w:p w14:paraId="370819F7" w14:textId="44D8E7E8" w:rsidR="004653E1" w:rsidRPr="00D92B13" w:rsidRDefault="004653E1" w:rsidP="004653E1">
            <w:pPr>
              <w:spacing w:after="120"/>
              <w:jc w:val="center"/>
            </w:pPr>
            <w:r w:rsidRPr="00126A77">
              <w:t>Indian</w:t>
            </w:r>
          </w:p>
        </w:tc>
        <w:tc>
          <w:tcPr>
            <w:tcW w:w="1905" w:type="dxa"/>
            <w:vAlign w:val="top"/>
          </w:tcPr>
          <w:p w14:paraId="4CD8F51E" w14:textId="504577F6" w:rsidR="004653E1" w:rsidRPr="00D92B13" w:rsidRDefault="004653E1" w:rsidP="004653E1">
            <w:pPr>
              <w:spacing w:after="120"/>
              <w:jc w:val="center"/>
            </w:pPr>
            <w:r w:rsidRPr="00126A77">
              <w:t>08/02/2024 05:13</w:t>
            </w:r>
          </w:p>
        </w:tc>
        <w:tc>
          <w:tcPr>
            <w:tcW w:w="2055" w:type="dxa"/>
            <w:vAlign w:val="top"/>
          </w:tcPr>
          <w:p w14:paraId="3A405851" w14:textId="1417F98D" w:rsidR="004653E1" w:rsidRPr="00D92B13" w:rsidRDefault="004653E1" w:rsidP="004653E1">
            <w:pPr>
              <w:spacing w:after="120"/>
              <w:jc w:val="center"/>
            </w:pPr>
            <w:r w:rsidRPr="00126A77">
              <w:t>08/31/2024 21:16</w:t>
            </w:r>
          </w:p>
        </w:tc>
      </w:tr>
      <w:tr w:rsidR="004653E1" w:rsidRPr="002D087E" w14:paraId="230A9E22" w14:textId="77777777" w:rsidTr="00B52B0B">
        <w:trPr>
          <w:trHeight w:val="285"/>
        </w:trPr>
        <w:tc>
          <w:tcPr>
            <w:tcW w:w="840" w:type="dxa"/>
            <w:vAlign w:val="top"/>
          </w:tcPr>
          <w:p w14:paraId="0A64AF59" w14:textId="76CD6040" w:rsidR="004653E1" w:rsidRPr="00D92B13" w:rsidRDefault="004653E1" w:rsidP="004653E1">
            <w:pPr>
              <w:spacing w:after="120"/>
              <w:jc w:val="center"/>
            </w:pPr>
            <w:r w:rsidRPr="00126A77">
              <w:t>2024</w:t>
            </w:r>
          </w:p>
        </w:tc>
        <w:tc>
          <w:tcPr>
            <w:tcW w:w="1515" w:type="dxa"/>
            <w:vAlign w:val="top"/>
          </w:tcPr>
          <w:p w14:paraId="53A7B070" w14:textId="3FF262C6" w:rsidR="004653E1" w:rsidRPr="00D92B13" w:rsidRDefault="004653E1" w:rsidP="004653E1">
            <w:pPr>
              <w:spacing w:after="120"/>
              <w:jc w:val="center"/>
            </w:pPr>
            <w:r w:rsidRPr="00126A77">
              <w:t>USFWS</w:t>
            </w:r>
          </w:p>
        </w:tc>
        <w:tc>
          <w:tcPr>
            <w:tcW w:w="1905" w:type="dxa"/>
            <w:vAlign w:val="top"/>
          </w:tcPr>
          <w:p w14:paraId="6328A0FC" w14:textId="50C41295" w:rsidR="004653E1" w:rsidRPr="00D92B13" w:rsidRDefault="004653E1" w:rsidP="004653E1">
            <w:pPr>
              <w:spacing w:after="120"/>
              <w:jc w:val="center"/>
            </w:pPr>
            <w:r w:rsidRPr="00126A77">
              <w:t>3DD.003D481287</w:t>
            </w:r>
          </w:p>
        </w:tc>
        <w:tc>
          <w:tcPr>
            <w:tcW w:w="1140" w:type="dxa"/>
            <w:vAlign w:val="top"/>
          </w:tcPr>
          <w:p w14:paraId="28B4DDC2" w14:textId="0D09B101" w:rsidR="004653E1" w:rsidRPr="00D92B13" w:rsidRDefault="004653E1" w:rsidP="004653E1">
            <w:pPr>
              <w:spacing w:after="120"/>
              <w:jc w:val="center"/>
            </w:pPr>
            <w:r w:rsidRPr="00126A77">
              <w:t>Indian</w:t>
            </w:r>
          </w:p>
        </w:tc>
        <w:tc>
          <w:tcPr>
            <w:tcW w:w="1905" w:type="dxa"/>
            <w:vAlign w:val="top"/>
          </w:tcPr>
          <w:p w14:paraId="3DAC18C5" w14:textId="47D822CB" w:rsidR="004653E1" w:rsidRPr="00D92B13" w:rsidRDefault="004653E1" w:rsidP="004653E1">
            <w:pPr>
              <w:spacing w:after="120"/>
              <w:jc w:val="center"/>
            </w:pPr>
            <w:r w:rsidRPr="00126A77">
              <w:t>11/02/2024 04:31</w:t>
            </w:r>
          </w:p>
        </w:tc>
        <w:tc>
          <w:tcPr>
            <w:tcW w:w="2055" w:type="dxa"/>
            <w:vAlign w:val="top"/>
          </w:tcPr>
          <w:p w14:paraId="0E3F0760" w14:textId="49BB9EC3" w:rsidR="004653E1" w:rsidRPr="00D92B13" w:rsidRDefault="004653E1" w:rsidP="004653E1">
            <w:pPr>
              <w:spacing w:after="120"/>
              <w:jc w:val="center"/>
            </w:pPr>
            <w:r w:rsidRPr="00126A77">
              <w:t>11/02/2024 04:31</w:t>
            </w:r>
          </w:p>
        </w:tc>
      </w:tr>
      <w:tr w:rsidR="004653E1" w:rsidRPr="002D087E" w14:paraId="7CF8243E" w14:textId="77777777" w:rsidTr="00B52B0B">
        <w:trPr>
          <w:trHeight w:val="285"/>
        </w:trPr>
        <w:tc>
          <w:tcPr>
            <w:tcW w:w="840" w:type="dxa"/>
            <w:vAlign w:val="top"/>
          </w:tcPr>
          <w:p w14:paraId="696130ED" w14:textId="3DC67096" w:rsidR="004653E1" w:rsidRPr="00D92B13" w:rsidRDefault="004653E1" w:rsidP="004653E1">
            <w:pPr>
              <w:spacing w:after="120"/>
              <w:jc w:val="center"/>
            </w:pPr>
            <w:r w:rsidRPr="00126A77">
              <w:t>2024</w:t>
            </w:r>
          </w:p>
        </w:tc>
        <w:tc>
          <w:tcPr>
            <w:tcW w:w="1515" w:type="dxa"/>
            <w:vAlign w:val="top"/>
          </w:tcPr>
          <w:p w14:paraId="509EE53D" w14:textId="00DA0ADB" w:rsidR="004653E1" w:rsidRPr="00D92B13" w:rsidRDefault="004653E1" w:rsidP="004653E1">
            <w:pPr>
              <w:spacing w:after="120"/>
              <w:jc w:val="center"/>
            </w:pPr>
            <w:r w:rsidRPr="00126A77">
              <w:t>USFWS</w:t>
            </w:r>
          </w:p>
        </w:tc>
        <w:tc>
          <w:tcPr>
            <w:tcW w:w="1905" w:type="dxa"/>
            <w:vAlign w:val="top"/>
          </w:tcPr>
          <w:p w14:paraId="7ACD39A3" w14:textId="47DF174D" w:rsidR="004653E1" w:rsidRPr="00D92B13" w:rsidRDefault="004653E1" w:rsidP="004653E1">
            <w:pPr>
              <w:spacing w:after="120"/>
              <w:jc w:val="center"/>
            </w:pPr>
            <w:r w:rsidRPr="00126A77">
              <w:t>3DD.003D481288</w:t>
            </w:r>
          </w:p>
        </w:tc>
        <w:tc>
          <w:tcPr>
            <w:tcW w:w="1140" w:type="dxa"/>
            <w:vAlign w:val="top"/>
          </w:tcPr>
          <w:p w14:paraId="2E29124F" w14:textId="548DB11A" w:rsidR="004653E1" w:rsidRPr="00D92B13" w:rsidRDefault="004653E1" w:rsidP="004653E1">
            <w:pPr>
              <w:spacing w:after="120"/>
              <w:jc w:val="center"/>
            </w:pPr>
            <w:r w:rsidRPr="00126A77">
              <w:t>SF Tieton</w:t>
            </w:r>
          </w:p>
        </w:tc>
        <w:tc>
          <w:tcPr>
            <w:tcW w:w="1905" w:type="dxa"/>
            <w:vAlign w:val="top"/>
          </w:tcPr>
          <w:p w14:paraId="78B03058" w14:textId="5AD0065D" w:rsidR="004653E1" w:rsidRPr="00D92B13" w:rsidRDefault="004653E1" w:rsidP="004653E1">
            <w:pPr>
              <w:spacing w:after="120"/>
              <w:jc w:val="center"/>
            </w:pPr>
            <w:r w:rsidRPr="00126A77">
              <w:t>11/01/2024 20:05</w:t>
            </w:r>
          </w:p>
        </w:tc>
        <w:tc>
          <w:tcPr>
            <w:tcW w:w="2055" w:type="dxa"/>
            <w:vAlign w:val="top"/>
          </w:tcPr>
          <w:p w14:paraId="1A3BA365" w14:textId="79910868" w:rsidR="004653E1" w:rsidRPr="00D92B13" w:rsidRDefault="004653E1" w:rsidP="004653E1">
            <w:pPr>
              <w:spacing w:after="120"/>
              <w:jc w:val="center"/>
            </w:pPr>
            <w:r w:rsidRPr="00126A77">
              <w:t>11/01/2024 20:05</w:t>
            </w:r>
          </w:p>
        </w:tc>
      </w:tr>
      <w:tr w:rsidR="004653E1" w:rsidRPr="002D087E" w14:paraId="051AB979" w14:textId="77777777" w:rsidTr="00B52B0B">
        <w:trPr>
          <w:trHeight w:val="285"/>
        </w:trPr>
        <w:tc>
          <w:tcPr>
            <w:tcW w:w="840" w:type="dxa"/>
            <w:vAlign w:val="top"/>
          </w:tcPr>
          <w:p w14:paraId="56935476" w14:textId="4BFC69D4" w:rsidR="004653E1" w:rsidRPr="00D92B13" w:rsidRDefault="004653E1" w:rsidP="004653E1">
            <w:pPr>
              <w:spacing w:after="120"/>
              <w:jc w:val="center"/>
            </w:pPr>
            <w:r w:rsidRPr="00126A77">
              <w:t>2024</w:t>
            </w:r>
          </w:p>
        </w:tc>
        <w:tc>
          <w:tcPr>
            <w:tcW w:w="1515" w:type="dxa"/>
            <w:vAlign w:val="top"/>
          </w:tcPr>
          <w:p w14:paraId="6D1C091B" w14:textId="2D74C129" w:rsidR="004653E1" w:rsidRPr="00D92B13" w:rsidRDefault="004653E1" w:rsidP="004653E1">
            <w:pPr>
              <w:spacing w:after="120"/>
              <w:jc w:val="center"/>
            </w:pPr>
            <w:r w:rsidRPr="00126A77">
              <w:t>USFWS</w:t>
            </w:r>
          </w:p>
        </w:tc>
        <w:tc>
          <w:tcPr>
            <w:tcW w:w="1905" w:type="dxa"/>
            <w:vAlign w:val="top"/>
          </w:tcPr>
          <w:p w14:paraId="679653A2" w14:textId="7322FEE2" w:rsidR="004653E1" w:rsidRPr="00D92B13" w:rsidRDefault="004653E1" w:rsidP="004653E1">
            <w:pPr>
              <w:spacing w:after="120"/>
              <w:jc w:val="center"/>
            </w:pPr>
            <w:r w:rsidRPr="00126A77">
              <w:t>3DD.003D481289</w:t>
            </w:r>
          </w:p>
        </w:tc>
        <w:tc>
          <w:tcPr>
            <w:tcW w:w="1140" w:type="dxa"/>
            <w:vAlign w:val="top"/>
          </w:tcPr>
          <w:p w14:paraId="0D134D63" w14:textId="20991EC3" w:rsidR="004653E1" w:rsidRPr="00D92B13" w:rsidRDefault="004653E1" w:rsidP="004653E1">
            <w:pPr>
              <w:spacing w:after="120"/>
              <w:jc w:val="center"/>
            </w:pPr>
            <w:r w:rsidRPr="00126A77">
              <w:t>Indian</w:t>
            </w:r>
          </w:p>
        </w:tc>
        <w:tc>
          <w:tcPr>
            <w:tcW w:w="1905" w:type="dxa"/>
            <w:vAlign w:val="top"/>
          </w:tcPr>
          <w:p w14:paraId="388C9925" w14:textId="2D3DDFA7" w:rsidR="004653E1" w:rsidRPr="00D92B13" w:rsidRDefault="004653E1" w:rsidP="004653E1">
            <w:pPr>
              <w:spacing w:after="120"/>
              <w:jc w:val="center"/>
            </w:pPr>
            <w:r w:rsidRPr="00126A77">
              <w:t>10/30/2024 22:53</w:t>
            </w:r>
          </w:p>
        </w:tc>
        <w:tc>
          <w:tcPr>
            <w:tcW w:w="2055" w:type="dxa"/>
            <w:vAlign w:val="top"/>
          </w:tcPr>
          <w:p w14:paraId="04DBF38A" w14:textId="39B9E814" w:rsidR="004653E1" w:rsidRPr="00D92B13" w:rsidRDefault="004653E1" w:rsidP="004653E1">
            <w:pPr>
              <w:spacing w:after="120"/>
              <w:jc w:val="center"/>
            </w:pPr>
            <w:r w:rsidRPr="00126A77">
              <w:t>11/17/2024 19:44</w:t>
            </w:r>
          </w:p>
        </w:tc>
      </w:tr>
      <w:tr w:rsidR="004653E1" w:rsidRPr="002D087E" w14:paraId="2BBDA46C" w14:textId="77777777" w:rsidTr="00B52B0B">
        <w:trPr>
          <w:trHeight w:val="285"/>
        </w:trPr>
        <w:tc>
          <w:tcPr>
            <w:tcW w:w="840" w:type="dxa"/>
            <w:vAlign w:val="top"/>
          </w:tcPr>
          <w:p w14:paraId="6D49FD3E" w14:textId="2C091C03" w:rsidR="004653E1" w:rsidRPr="00D92B13" w:rsidRDefault="004653E1" w:rsidP="004653E1">
            <w:pPr>
              <w:spacing w:after="120"/>
              <w:jc w:val="center"/>
            </w:pPr>
            <w:r w:rsidRPr="00126A77">
              <w:t>2024</w:t>
            </w:r>
          </w:p>
        </w:tc>
        <w:tc>
          <w:tcPr>
            <w:tcW w:w="1515" w:type="dxa"/>
            <w:vAlign w:val="top"/>
          </w:tcPr>
          <w:p w14:paraId="4A852CC2" w14:textId="74846346" w:rsidR="004653E1" w:rsidRPr="00D92B13" w:rsidRDefault="004653E1" w:rsidP="004653E1">
            <w:pPr>
              <w:spacing w:after="120"/>
              <w:jc w:val="center"/>
            </w:pPr>
            <w:r w:rsidRPr="00126A77">
              <w:t>USFWS</w:t>
            </w:r>
          </w:p>
        </w:tc>
        <w:tc>
          <w:tcPr>
            <w:tcW w:w="1905" w:type="dxa"/>
            <w:vAlign w:val="top"/>
          </w:tcPr>
          <w:p w14:paraId="7212E46B" w14:textId="15E15983" w:rsidR="004653E1" w:rsidRPr="00D92B13" w:rsidRDefault="004653E1" w:rsidP="004653E1">
            <w:pPr>
              <w:spacing w:after="120"/>
              <w:jc w:val="center"/>
            </w:pPr>
            <w:r w:rsidRPr="00126A77">
              <w:t>3DD.003E1DAC89</w:t>
            </w:r>
          </w:p>
        </w:tc>
        <w:tc>
          <w:tcPr>
            <w:tcW w:w="1140" w:type="dxa"/>
            <w:vAlign w:val="top"/>
          </w:tcPr>
          <w:p w14:paraId="59D1C3D2" w14:textId="0133AB6B" w:rsidR="004653E1" w:rsidRPr="00D92B13" w:rsidRDefault="004653E1" w:rsidP="004653E1">
            <w:pPr>
              <w:spacing w:after="120"/>
              <w:jc w:val="center"/>
            </w:pPr>
            <w:r w:rsidRPr="00126A77">
              <w:t>NF Tieton</w:t>
            </w:r>
          </w:p>
        </w:tc>
        <w:tc>
          <w:tcPr>
            <w:tcW w:w="1905" w:type="dxa"/>
            <w:vAlign w:val="top"/>
          </w:tcPr>
          <w:p w14:paraId="5F523F4E" w14:textId="3643DD85" w:rsidR="004653E1" w:rsidRPr="00D92B13" w:rsidRDefault="004653E1" w:rsidP="004653E1">
            <w:pPr>
              <w:spacing w:after="120"/>
              <w:jc w:val="center"/>
            </w:pPr>
            <w:r w:rsidRPr="00126A77">
              <w:t>09/13/2024 22:27</w:t>
            </w:r>
          </w:p>
        </w:tc>
        <w:tc>
          <w:tcPr>
            <w:tcW w:w="2055" w:type="dxa"/>
            <w:vAlign w:val="top"/>
          </w:tcPr>
          <w:p w14:paraId="71538261" w14:textId="64961341" w:rsidR="004653E1" w:rsidRPr="00D92B13" w:rsidRDefault="004653E1" w:rsidP="004653E1">
            <w:pPr>
              <w:spacing w:after="120"/>
              <w:jc w:val="center"/>
            </w:pPr>
            <w:r w:rsidRPr="00126A77">
              <w:t>10/29/2024 20:32</w:t>
            </w:r>
          </w:p>
        </w:tc>
      </w:tr>
      <w:tr w:rsidR="004653E1" w:rsidRPr="002D087E" w14:paraId="5A9EE8C2" w14:textId="77777777" w:rsidTr="00B52B0B">
        <w:trPr>
          <w:trHeight w:val="285"/>
        </w:trPr>
        <w:tc>
          <w:tcPr>
            <w:tcW w:w="840" w:type="dxa"/>
            <w:vAlign w:val="top"/>
          </w:tcPr>
          <w:p w14:paraId="25598D57" w14:textId="6C6D850B" w:rsidR="004653E1" w:rsidRPr="00D92B13" w:rsidRDefault="004653E1" w:rsidP="004653E1">
            <w:pPr>
              <w:spacing w:after="120"/>
              <w:jc w:val="center"/>
            </w:pPr>
            <w:r w:rsidRPr="00126A77">
              <w:t>2024</w:t>
            </w:r>
          </w:p>
        </w:tc>
        <w:tc>
          <w:tcPr>
            <w:tcW w:w="1515" w:type="dxa"/>
            <w:vAlign w:val="top"/>
          </w:tcPr>
          <w:p w14:paraId="77900EBB" w14:textId="4095EE6F" w:rsidR="004653E1" w:rsidRPr="00D92B13" w:rsidRDefault="004653E1" w:rsidP="004653E1">
            <w:pPr>
              <w:spacing w:after="120"/>
              <w:jc w:val="center"/>
            </w:pPr>
            <w:r w:rsidRPr="00126A77">
              <w:t>USFWS</w:t>
            </w:r>
          </w:p>
        </w:tc>
        <w:tc>
          <w:tcPr>
            <w:tcW w:w="1905" w:type="dxa"/>
            <w:vAlign w:val="top"/>
          </w:tcPr>
          <w:p w14:paraId="6C920AC0" w14:textId="52E8E07B" w:rsidR="004653E1" w:rsidRPr="00D92B13" w:rsidRDefault="004653E1" w:rsidP="004653E1">
            <w:pPr>
              <w:spacing w:after="120"/>
              <w:jc w:val="center"/>
            </w:pPr>
            <w:r w:rsidRPr="00126A77">
              <w:t>3DD.003E1DAC8A</w:t>
            </w:r>
          </w:p>
        </w:tc>
        <w:tc>
          <w:tcPr>
            <w:tcW w:w="1140" w:type="dxa"/>
            <w:vAlign w:val="top"/>
          </w:tcPr>
          <w:p w14:paraId="39B35A77" w14:textId="4AF8A573" w:rsidR="004653E1" w:rsidRPr="00D92B13" w:rsidRDefault="004653E1" w:rsidP="004653E1">
            <w:pPr>
              <w:spacing w:after="120"/>
              <w:jc w:val="center"/>
            </w:pPr>
            <w:r w:rsidRPr="00126A77">
              <w:t>NF Tieton</w:t>
            </w:r>
          </w:p>
        </w:tc>
        <w:tc>
          <w:tcPr>
            <w:tcW w:w="1905" w:type="dxa"/>
            <w:vAlign w:val="top"/>
          </w:tcPr>
          <w:p w14:paraId="30A264AB" w14:textId="3FF013A7" w:rsidR="004653E1" w:rsidRPr="00D92B13" w:rsidRDefault="004653E1" w:rsidP="004653E1">
            <w:pPr>
              <w:spacing w:after="120"/>
              <w:jc w:val="center"/>
            </w:pPr>
            <w:r w:rsidRPr="00126A77">
              <w:t>08/28/2024 21:35</w:t>
            </w:r>
          </w:p>
        </w:tc>
        <w:tc>
          <w:tcPr>
            <w:tcW w:w="2055" w:type="dxa"/>
            <w:vAlign w:val="top"/>
          </w:tcPr>
          <w:p w14:paraId="60FCBB00" w14:textId="782ED691" w:rsidR="004653E1" w:rsidRPr="00D92B13" w:rsidRDefault="004653E1" w:rsidP="004653E1">
            <w:pPr>
              <w:spacing w:after="120"/>
              <w:jc w:val="center"/>
            </w:pPr>
            <w:r w:rsidRPr="00126A77">
              <w:t>10/04/2024 01:43</w:t>
            </w:r>
          </w:p>
        </w:tc>
      </w:tr>
      <w:tr w:rsidR="004653E1" w:rsidRPr="002D087E" w14:paraId="0B86C15D" w14:textId="77777777" w:rsidTr="00B52B0B">
        <w:trPr>
          <w:trHeight w:val="285"/>
        </w:trPr>
        <w:tc>
          <w:tcPr>
            <w:tcW w:w="840" w:type="dxa"/>
            <w:vAlign w:val="top"/>
          </w:tcPr>
          <w:p w14:paraId="1D543AB0" w14:textId="37EA5DE8" w:rsidR="004653E1" w:rsidRPr="00D92B13" w:rsidRDefault="004653E1" w:rsidP="004653E1">
            <w:pPr>
              <w:spacing w:after="120"/>
              <w:jc w:val="center"/>
            </w:pPr>
            <w:r w:rsidRPr="00126A77">
              <w:t>2024</w:t>
            </w:r>
          </w:p>
        </w:tc>
        <w:tc>
          <w:tcPr>
            <w:tcW w:w="1515" w:type="dxa"/>
            <w:vAlign w:val="top"/>
          </w:tcPr>
          <w:p w14:paraId="435C2E1B" w14:textId="3521500B" w:rsidR="004653E1" w:rsidRPr="00D92B13" w:rsidRDefault="004653E1" w:rsidP="004653E1">
            <w:pPr>
              <w:spacing w:after="120"/>
              <w:jc w:val="center"/>
            </w:pPr>
            <w:r w:rsidRPr="00126A77">
              <w:t>USFWS</w:t>
            </w:r>
          </w:p>
        </w:tc>
        <w:tc>
          <w:tcPr>
            <w:tcW w:w="1905" w:type="dxa"/>
            <w:vAlign w:val="top"/>
          </w:tcPr>
          <w:p w14:paraId="4261962E" w14:textId="5A0889C4" w:rsidR="004653E1" w:rsidRPr="00D92B13" w:rsidRDefault="004653E1" w:rsidP="004653E1">
            <w:pPr>
              <w:spacing w:after="120"/>
              <w:jc w:val="center"/>
            </w:pPr>
            <w:r w:rsidRPr="00126A77">
              <w:t>3DD.003E1DAC8D</w:t>
            </w:r>
          </w:p>
        </w:tc>
        <w:tc>
          <w:tcPr>
            <w:tcW w:w="1140" w:type="dxa"/>
            <w:vAlign w:val="top"/>
          </w:tcPr>
          <w:p w14:paraId="34CB2A6B" w14:textId="149A00E4" w:rsidR="004653E1" w:rsidRPr="00D92B13" w:rsidRDefault="004653E1" w:rsidP="004653E1">
            <w:pPr>
              <w:spacing w:after="120"/>
              <w:jc w:val="center"/>
            </w:pPr>
            <w:r w:rsidRPr="00126A77">
              <w:t>SF Tieton</w:t>
            </w:r>
          </w:p>
        </w:tc>
        <w:tc>
          <w:tcPr>
            <w:tcW w:w="1905" w:type="dxa"/>
            <w:vAlign w:val="top"/>
          </w:tcPr>
          <w:p w14:paraId="71271E30" w14:textId="7320F8C0" w:rsidR="004653E1" w:rsidRPr="00D92B13" w:rsidRDefault="004653E1" w:rsidP="004653E1">
            <w:pPr>
              <w:spacing w:after="120"/>
              <w:jc w:val="center"/>
            </w:pPr>
            <w:r w:rsidRPr="00126A77">
              <w:t>11/18/2024 20:38</w:t>
            </w:r>
          </w:p>
        </w:tc>
        <w:tc>
          <w:tcPr>
            <w:tcW w:w="2055" w:type="dxa"/>
            <w:vAlign w:val="top"/>
          </w:tcPr>
          <w:p w14:paraId="04BE170B" w14:textId="52F3DA5B" w:rsidR="004653E1" w:rsidRPr="00D92B13" w:rsidRDefault="004653E1" w:rsidP="004653E1">
            <w:pPr>
              <w:spacing w:after="120"/>
              <w:jc w:val="center"/>
            </w:pPr>
            <w:r w:rsidRPr="00126A77">
              <w:t>11/18/2024 20:38</w:t>
            </w:r>
          </w:p>
        </w:tc>
      </w:tr>
      <w:tr w:rsidR="004653E1" w:rsidRPr="002D087E" w14:paraId="647DD43D" w14:textId="77777777" w:rsidTr="00B52B0B">
        <w:trPr>
          <w:trHeight w:val="285"/>
        </w:trPr>
        <w:tc>
          <w:tcPr>
            <w:tcW w:w="840" w:type="dxa"/>
            <w:vAlign w:val="top"/>
          </w:tcPr>
          <w:p w14:paraId="435EEDE6" w14:textId="3205FA92" w:rsidR="004653E1" w:rsidRPr="00D340EF" w:rsidRDefault="004653E1" w:rsidP="004653E1">
            <w:pPr>
              <w:spacing w:after="120"/>
              <w:jc w:val="center"/>
              <w:rPr>
                <w:rFonts w:eastAsia="Calibri" w:cstheme="minorHAnsi"/>
                <w:color w:val="000000" w:themeColor="text1"/>
              </w:rPr>
            </w:pPr>
            <w:r w:rsidRPr="00126A77">
              <w:t>2024</w:t>
            </w:r>
          </w:p>
        </w:tc>
        <w:tc>
          <w:tcPr>
            <w:tcW w:w="1515" w:type="dxa"/>
            <w:vAlign w:val="top"/>
          </w:tcPr>
          <w:p w14:paraId="2BD97C3A" w14:textId="55635D22" w:rsidR="004653E1" w:rsidRPr="00D340EF" w:rsidRDefault="004653E1" w:rsidP="004653E1">
            <w:pPr>
              <w:spacing w:after="120"/>
              <w:jc w:val="center"/>
              <w:rPr>
                <w:rFonts w:eastAsia="Calibri" w:cstheme="minorHAnsi"/>
                <w:color w:val="000000" w:themeColor="text1"/>
              </w:rPr>
            </w:pPr>
            <w:r w:rsidRPr="00126A77">
              <w:t>USFWS</w:t>
            </w:r>
          </w:p>
        </w:tc>
        <w:tc>
          <w:tcPr>
            <w:tcW w:w="1905" w:type="dxa"/>
            <w:vAlign w:val="top"/>
          </w:tcPr>
          <w:p w14:paraId="517F9795" w14:textId="64D8D0F8" w:rsidR="004653E1" w:rsidRPr="00D340EF" w:rsidRDefault="004653E1" w:rsidP="004653E1">
            <w:pPr>
              <w:spacing w:after="120"/>
              <w:jc w:val="center"/>
              <w:rPr>
                <w:rFonts w:cstheme="minorHAnsi"/>
                <w:color w:val="000000"/>
              </w:rPr>
            </w:pPr>
            <w:r w:rsidRPr="00126A77">
              <w:t>3DD.003E1DAC8F</w:t>
            </w:r>
          </w:p>
        </w:tc>
        <w:tc>
          <w:tcPr>
            <w:tcW w:w="1140" w:type="dxa"/>
            <w:vAlign w:val="top"/>
          </w:tcPr>
          <w:p w14:paraId="26E71927" w14:textId="5CF45751" w:rsidR="004653E1" w:rsidRPr="00D340EF" w:rsidRDefault="004653E1" w:rsidP="004653E1">
            <w:pPr>
              <w:spacing w:after="120"/>
              <w:jc w:val="center"/>
              <w:rPr>
                <w:rFonts w:eastAsia="Calibri" w:cstheme="minorHAnsi"/>
                <w:color w:val="000000" w:themeColor="text1"/>
              </w:rPr>
            </w:pPr>
            <w:r w:rsidRPr="00126A77">
              <w:t>Indian</w:t>
            </w:r>
          </w:p>
        </w:tc>
        <w:tc>
          <w:tcPr>
            <w:tcW w:w="1905" w:type="dxa"/>
            <w:vAlign w:val="top"/>
          </w:tcPr>
          <w:p w14:paraId="0ABCC7D6" w14:textId="739825AE" w:rsidR="004653E1" w:rsidRPr="00D340EF" w:rsidRDefault="004653E1" w:rsidP="004653E1">
            <w:pPr>
              <w:spacing w:after="120"/>
              <w:jc w:val="center"/>
              <w:rPr>
                <w:rFonts w:cstheme="minorHAnsi"/>
                <w:color w:val="000000"/>
              </w:rPr>
            </w:pPr>
            <w:r w:rsidRPr="00126A77">
              <w:t>10/29/2024 19:22</w:t>
            </w:r>
          </w:p>
        </w:tc>
        <w:tc>
          <w:tcPr>
            <w:tcW w:w="2055" w:type="dxa"/>
            <w:vAlign w:val="top"/>
          </w:tcPr>
          <w:p w14:paraId="074B07FB" w14:textId="74C17571" w:rsidR="004653E1" w:rsidRPr="00D340EF" w:rsidRDefault="004653E1" w:rsidP="004653E1">
            <w:pPr>
              <w:spacing w:after="120"/>
              <w:jc w:val="center"/>
              <w:rPr>
                <w:rFonts w:cstheme="minorHAnsi"/>
                <w:color w:val="000000"/>
              </w:rPr>
            </w:pPr>
            <w:r w:rsidRPr="00126A77">
              <w:t>10/29/2024 19:22</w:t>
            </w:r>
          </w:p>
        </w:tc>
      </w:tr>
      <w:tr w:rsidR="004653E1" w:rsidRPr="002D087E" w14:paraId="4D7C79E2" w14:textId="77777777" w:rsidTr="00B52B0B">
        <w:trPr>
          <w:trHeight w:val="285"/>
        </w:trPr>
        <w:tc>
          <w:tcPr>
            <w:tcW w:w="840" w:type="dxa"/>
            <w:vAlign w:val="top"/>
          </w:tcPr>
          <w:p w14:paraId="4A4420DF" w14:textId="317116E1" w:rsidR="004653E1" w:rsidRPr="00D340EF" w:rsidRDefault="004653E1" w:rsidP="004653E1">
            <w:pPr>
              <w:spacing w:after="120"/>
              <w:jc w:val="center"/>
              <w:rPr>
                <w:rFonts w:eastAsia="Calibri" w:cstheme="minorHAnsi"/>
                <w:color w:val="000000" w:themeColor="text1"/>
              </w:rPr>
            </w:pPr>
            <w:r w:rsidRPr="00126A77">
              <w:t>2024</w:t>
            </w:r>
          </w:p>
        </w:tc>
        <w:tc>
          <w:tcPr>
            <w:tcW w:w="1515" w:type="dxa"/>
            <w:vAlign w:val="top"/>
          </w:tcPr>
          <w:p w14:paraId="32ADD664" w14:textId="1DA4920D" w:rsidR="004653E1" w:rsidRPr="00D340EF" w:rsidRDefault="004653E1" w:rsidP="004653E1">
            <w:pPr>
              <w:spacing w:after="120"/>
              <w:jc w:val="center"/>
              <w:rPr>
                <w:rFonts w:eastAsia="Calibri" w:cstheme="minorHAnsi"/>
                <w:color w:val="000000" w:themeColor="text1"/>
              </w:rPr>
            </w:pPr>
            <w:r w:rsidRPr="00126A77">
              <w:t>USFWS</w:t>
            </w:r>
          </w:p>
        </w:tc>
        <w:tc>
          <w:tcPr>
            <w:tcW w:w="1905" w:type="dxa"/>
            <w:vAlign w:val="top"/>
          </w:tcPr>
          <w:p w14:paraId="520689D4" w14:textId="53DF9A19" w:rsidR="004653E1" w:rsidRPr="00D340EF" w:rsidRDefault="004653E1" w:rsidP="004653E1">
            <w:pPr>
              <w:spacing w:after="120"/>
              <w:jc w:val="center"/>
              <w:rPr>
                <w:rFonts w:cstheme="minorHAnsi"/>
                <w:color w:val="000000"/>
              </w:rPr>
            </w:pPr>
            <w:r w:rsidRPr="00126A77">
              <w:t>3DD.003E1DAC90</w:t>
            </w:r>
          </w:p>
        </w:tc>
        <w:tc>
          <w:tcPr>
            <w:tcW w:w="1140" w:type="dxa"/>
            <w:vAlign w:val="top"/>
          </w:tcPr>
          <w:p w14:paraId="5FE25923" w14:textId="3E1759BD" w:rsidR="004653E1" w:rsidRPr="00D340EF" w:rsidRDefault="004653E1" w:rsidP="004653E1">
            <w:pPr>
              <w:spacing w:after="120"/>
              <w:jc w:val="center"/>
              <w:rPr>
                <w:rFonts w:eastAsia="Calibri" w:cstheme="minorHAnsi"/>
                <w:color w:val="000000" w:themeColor="text1"/>
              </w:rPr>
            </w:pPr>
            <w:r w:rsidRPr="00126A77">
              <w:t>Indian</w:t>
            </w:r>
          </w:p>
        </w:tc>
        <w:tc>
          <w:tcPr>
            <w:tcW w:w="1905" w:type="dxa"/>
            <w:vAlign w:val="top"/>
          </w:tcPr>
          <w:p w14:paraId="09828CBA" w14:textId="7B8CA750" w:rsidR="004653E1" w:rsidRPr="00D340EF" w:rsidRDefault="004653E1" w:rsidP="004653E1">
            <w:pPr>
              <w:spacing w:after="120"/>
              <w:jc w:val="center"/>
              <w:rPr>
                <w:rFonts w:cstheme="minorHAnsi"/>
                <w:color w:val="000000"/>
              </w:rPr>
            </w:pPr>
            <w:r w:rsidRPr="00126A77">
              <w:t>10/29/2024 00:14</w:t>
            </w:r>
          </w:p>
        </w:tc>
        <w:tc>
          <w:tcPr>
            <w:tcW w:w="2055" w:type="dxa"/>
            <w:vAlign w:val="top"/>
          </w:tcPr>
          <w:p w14:paraId="705D7C75" w14:textId="197EB585" w:rsidR="004653E1" w:rsidRPr="00D340EF" w:rsidRDefault="004653E1" w:rsidP="004653E1">
            <w:pPr>
              <w:spacing w:after="120"/>
              <w:jc w:val="center"/>
              <w:rPr>
                <w:rFonts w:cstheme="minorHAnsi"/>
                <w:color w:val="000000"/>
              </w:rPr>
            </w:pPr>
            <w:r w:rsidRPr="00126A77">
              <w:t>10/29/2024 00:14</w:t>
            </w:r>
          </w:p>
        </w:tc>
      </w:tr>
      <w:tr w:rsidR="004653E1" w:rsidRPr="002D087E" w14:paraId="7145E270" w14:textId="77777777" w:rsidTr="00B52B0B">
        <w:trPr>
          <w:trHeight w:val="285"/>
        </w:trPr>
        <w:tc>
          <w:tcPr>
            <w:tcW w:w="840" w:type="dxa"/>
            <w:vAlign w:val="top"/>
          </w:tcPr>
          <w:p w14:paraId="1554C8EC" w14:textId="6BCED779" w:rsidR="004653E1" w:rsidRPr="00D340EF" w:rsidRDefault="004653E1" w:rsidP="004653E1">
            <w:pPr>
              <w:spacing w:after="120"/>
              <w:jc w:val="center"/>
              <w:rPr>
                <w:rFonts w:cstheme="minorHAnsi"/>
              </w:rPr>
            </w:pPr>
            <w:r w:rsidRPr="00126A77">
              <w:t>2024</w:t>
            </w:r>
          </w:p>
        </w:tc>
        <w:tc>
          <w:tcPr>
            <w:tcW w:w="1515" w:type="dxa"/>
            <w:vAlign w:val="top"/>
          </w:tcPr>
          <w:p w14:paraId="70ACC798" w14:textId="546E23A6" w:rsidR="004653E1" w:rsidRPr="00D340EF" w:rsidRDefault="004653E1" w:rsidP="004653E1">
            <w:pPr>
              <w:spacing w:after="120"/>
              <w:jc w:val="center"/>
              <w:rPr>
                <w:rFonts w:cstheme="minorHAnsi"/>
              </w:rPr>
            </w:pPr>
            <w:r w:rsidRPr="00126A77">
              <w:t>USFWS</w:t>
            </w:r>
          </w:p>
        </w:tc>
        <w:tc>
          <w:tcPr>
            <w:tcW w:w="1905" w:type="dxa"/>
            <w:vAlign w:val="top"/>
          </w:tcPr>
          <w:p w14:paraId="2F720576" w14:textId="4879ECB3" w:rsidR="004653E1" w:rsidRPr="00D340EF" w:rsidRDefault="004653E1" w:rsidP="004653E1">
            <w:pPr>
              <w:spacing w:after="120"/>
              <w:jc w:val="center"/>
              <w:rPr>
                <w:rFonts w:eastAsia="Calibri" w:cstheme="minorHAnsi"/>
                <w:color w:val="000000" w:themeColor="text1"/>
              </w:rPr>
            </w:pPr>
            <w:r w:rsidRPr="00126A77">
              <w:t>3DD.003E1DAC99</w:t>
            </w:r>
          </w:p>
        </w:tc>
        <w:tc>
          <w:tcPr>
            <w:tcW w:w="1140" w:type="dxa"/>
            <w:vAlign w:val="top"/>
          </w:tcPr>
          <w:p w14:paraId="4448416E" w14:textId="5BDF1544" w:rsidR="004653E1" w:rsidRPr="00D340EF" w:rsidRDefault="004653E1" w:rsidP="004653E1">
            <w:pPr>
              <w:spacing w:after="120"/>
              <w:jc w:val="center"/>
              <w:rPr>
                <w:rFonts w:eastAsia="Calibri" w:cstheme="minorHAnsi"/>
                <w:color w:val="000000" w:themeColor="text1"/>
              </w:rPr>
            </w:pPr>
            <w:r w:rsidRPr="00126A77">
              <w:t>Indian</w:t>
            </w:r>
          </w:p>
        </w:tc>
        <w:tc>
          <w:tcPr>
            <w:tcW w:w="1905" w:type="dxa"/>
            <w:vAlign w:val="top"/>
          </w:tcPr>
          <w:p w14:paraId="2302F054" w14:textId="6056A621" w:rsidR="004653E1" w:rsidRPr="00D340EF" w:rsidRDefault="004653E1" w:rsidP="004653E1">
            <w:pPr>
              <w:spacing w:after="120"/>
              <w:jc w:val="center"/>
              <w:rPr>
                <w:rFonts w:cstheme="minorHAnsi"/>
              </w:rPr>
            </w:pPr>
            <w:r w:rsidRPr="00126A77">
              <w:t>08/30/2024 22:35</w:t>
            </w:r>
          </w:p>
        </w:tc>
        <w:tc>
          <w:tcPr>
            <w:tcW w:w="2055" w:type="dxa"/>
            <w:vAlign w:val="top"/>
          </w:tcPr>
          <w:p w14:paraId="42CA986A" w14:textId="0C8C5DFB" w:rsidR="004653E1" w:rsidRPr="00D340EF" w:rsidRDefault="004653E1" w:rsidP="004653E1">
            <w:pPr>
              <w:spacing w:after="120"/>
              <w:jc w:val="center"/>
              <w:rPr>
                <w:rFonts w:eastAsia="Calibri" w:cstheme="minorHAnsi"/>
                <w:color w:val="000000" w:themeColor="text1"/>
              </w:rPr>
            </w:pPr>
            <w:r w:rsidRPr="00126A77">
              <w:t>08/30/2024 22:35</w:t>
            </w:r>
          </w:p>
        </w:tc>
      </w:tr>
      <w:tr w:rsidR="004653E1" w:rsidRPr="002D087E" w14:paraId="713B7E8C" w14:textId="77777777" w:rsidTr="00B52B0B">
        <w:trPr>
          <w:trHeight w:val="285"/>
        </w:trPr>
        <w:tc>
          <w:tcPr>
            <w:tcW w:w="840" w:type="dxa"/>
            <w:vAlign w:val="top"/>
          </w:tcPr>
          <w:p w14:paraId="069BFCF1" w14:textId="7FFE30BC" w:rsidR="004653E1" w:rsidRPr="00D92B13" w:rsidRDefault="004653E1" w:rsidP="004653E1">
            <w:pPr>
              <w:spacing w:after="120"/>
              <w:jc w:val="center"/>
            </w:pPr>
            <w:r w:rsidRPr="00126A77">
              <w:t>2024</w:t>
            </w:r>
          </w:p>
        </w:tc>
        <w:tc>
          <w:tcPr>
            <w:tcW w:w="1515" w:type="dxa"/>
            <w:vAlign w:val="top"/>
          </w:tcPr>
          <w:p w14:paraId="2943583C" w14:textId="55A0923C" w:rsidR="004653E1" w:rsidRPr="00D92B13" w:rsidRDefault="004653E1" w:rsidP="004653E1">
            <w:pPr>
              <w:spacing w:after="120"/>
              <w:jc w:val="center"/>
            </w:pPr>
            <w:r w:rsidRPr="00126A77">
              <w:t>USFWS</w:t>
            </w:r>
          </w:p>
        </w:tc>
        <w:tc>
          <w:tcPr>
            <w:tcW w:w="1905" w:type="dxa"/>
            <w:vAlign w:val="top"/>
          </w:tcPr>
          <w:p w14:paraId="179CAF7F" w14:textId="0C16DE0B" w:rsidR="004653E1" w:rsidRPr="00D92B13" w:rsidRDefault="004653E1" w:rsidP="004653E1">
            <w:pPr>
              <w:spacing w:after="120"/>
              <w:jc w:val="center"/>
            </w:pPr>
            <w:r w:rsidRPr="00126A77">
              <w:t>3DD.003E1DACA7</w:t>
            </w:r>
          </w:p>
        </w:tc>
        <w:tc>
          <w:tcPr>
            <w:tcW w:w="1140" w:type="dxa"/>
            <w:vAlign w:val="top"/>
          </w:tcPr>
          <w:p w14:paraId="7105495D" w14:textId="64510218" w:rsidR="004653E1" w:rsidRPr="00D92B13" w:rsidRDefault="004653E1" w:rsidP="004653E1">
            <w:pPr>
              <w:spacing w:after="120"/>
              <w:jc w:val="center"/>
            </w:pPr>
            <w:r w:rsidRPr="00126A77">
              <w:t>Indian</w:t>
            </w:r>
          </w:p>
        </w:tc>
        <w:tc>
          <w:tcPr>
            <w:tcW w:w="1905" w:type="dxa"/>
            <w:vAlign w:val="top"/>
          </w:tcPr>
          <w:p w14:paraId="72DC77C2" w14:textId="12CA321B" w:rsidR="004653E1" w:rsidRPr="00D92B13" w:rsidRDefault="004653E1" w:rsidP="004653E1">
            <w:pPr>
              <w:spacing w:after="120"/>
              <w:jc w:val="center"/>
            </w:pPr>
            <w:r w:rsidRPr="00126A77">
              <w:t>09/15/2024 03:38</w:t>
            </w:r>
          </w:p>
        </w:tc>
        <w:tc>
          <w:tcPr>
            <w:tcW w:w="2055" w:type="dxa"/>
            <w:vAlign w:val="top"/>
          </w:tcPr>
          <w:p w14:paraId="0EEB3ACD" w14:textId="71F0F20C" w:rsidR="004653E1" w:rsidRPr="00D92B13" w:rsidRDefault="004653E1" w:rsidP="004653E1">
            <w:pPr>
              <w:spacing w:after="120"/>
              <w:jc w:val="center"/>
            </w:pPr>
            <w:r w:rsidRPr="00126A77">
              <w:t>09/15/2024 03:38</w:t>
            </w:r>
          </w:p>
        </w:tc>
      </w:tr>
      <w:tr w:rsidR="004653E1" w:rsidRPr="002D087E" w14:paraId="39B99C72" w14:textId="77777777" w:rsidTr="00B52B0B">
        <w:trPr>
          <w:trHeight w:val="285"/>
        </w:trPr>
        <w:tc>
          <w:tcPr>
            <w:tcW w:w="840" w:type="dxa"/>
            <w:vAlign w:val="top"/>
          </w:tcPr>
          <w:p w14:paraId="4D796C9D" w14:textId="4382B80F" w:rsidR="004653E1" w:rsidRPr="00D92B13" w:rsidRDefault="004653E1" w:rsidP="004653E1">
            <w:pPr>
              <w:spacing w:after="120"/>
              <w:jc w:val="center"/>
            </w:pPr>
            <w:r w:rsidRPr="00126A77">
              <w:t>2024</w:t>
            </w:r>
          </w:p>
        </w:tc>
        <w:tc>
          <w:tcPr>
            <w:tcW w:w="1515" w:type="dxa"/>
            <w:vAlign w:val="top"/>
          </w:tcPr>
          <w:p w14:paraId="464890D0" w14:textId="08DC017A" w:rsidR="004653E1" w:rsidRPr="00D92B13" w:rsidRDefault="004653E1" w:rsidP="004653E1">
            <w:pPr>
              <w:spacing w:after="120"/>
              <w:jc w:val="center"/>
            </w:pPr>
            <w:r w:rsidRPr="00126A77">
              <w:t>USFWS</w:t>
            </w:r>
          </w:p>
        </w:tc>
        <w:tc>
          <w:tcPr>
            <w:tcW w:w="1905" w:type="dxa"/>
            <w:vAlign w:val="top"/>
          </w:tcPr>
          <w:p w14:paraId="68E843DE" w14:textId="7B31599E" w:rsidR="004653E1" w:rsidRPr="00D92B13" w:rsidRDefault="004653E1" w:rsidP="004653E1">
            <w:pPr>
              <w:spacing w:after="120"/>
              <w:jc w:val="center"/>
            </w:pPr>
            <w:r w:rsidRPr="00126A77">
              <w:t>3DD.003E1DACAC</w:t>
            </w:r>
          </w:p>
        </w:tc>
        <w:tc>
          <w:tcPr>
            <w:tcW w:w="1140" w:type="dxa"/>
            <w:vAlign w:val="top"/>
          </w:tcPr>
          <w:p w14:paraId="3180805A" w14:textId="2F47FA5C" w:rsidR="004653E1" w:rsidRPr="00D92B13" w:rsidRDefault="004653E1" w:rsidP="004653E1">
            <w:pPr>
              <w:spacing w:after="120"/>
              <w:jc w:val="center"/>
            </w:pPr>
            <w:r w:rsidRPr="00126A77">
              <w:t>SF Tieton</w:t>
            </w:r>
          </w:p>
        </w:tc>
        <w:tc>
          <w:tcPr>
            <w:tcW w:w="1905" w:type="dxa"/>
            <w:vAlign w:val="top"/>
          </w:tcPr>
          <w:p w14:paraId="29C8DB55" w14:textId="775C6DEA" w:rsidR="004653E1" w:rsidRPr="00D92B13" w:rsidRDefault="004653E1" w:rsidP="004653E1">
            <w:pPr>
              <w:spacing w:after="120"/>
              <w:jc w:val="center"/>
            </w:pPr>
            <w:r w:rsidRPr="00126A77">
              <w:t>09/06/2024 06:17</w:t>
            </w:r>
          </w:p>
        </w:tc>
        <w:tc>
          <w:tcPr>
            <w:tcW w:w="2055" w:type="dxa"/>
            <w:vAlign w:val="top"/>
          </w:tcPr>
          <w:p w14:paraId="19930F2B" w14:textId="2FF1A9B0" w:rsidR="004653E1" w:rsidRPr="00D92B13" w:rsidRDefault="004653E1" w:rsidP="004653E1">
            <w:pPr>
              <w:spacing w:after="120"/>
              <w:jc w:val="center"/>
            </w:pPr>
            <w:r w:rsidRPr="00126A77">
              <w:t>10/22/2024 16:38</w:t>
            </w:r>
          </w:p>
        </w:tc>
      </w:tr>
      <w:tr w:rsidR="004653E1" w:rsidRPr="002D087E" w14:paraId="7925FDF4" w14:textId="77777777" w:rsidTr="00B52B0B">
        <w:trPr>
          <w:trHeight w:val="285"/>
        </w:trPr>
        <w:tc>
          <w:tcPr>
            <w:tcW w:w="840" w:type="dxa"/>
            <w:vAlign w:val="top"/>
          </w:tcPr>
          <w:p w14:paraId="6B268BFF" w14:textId="65078C31" w:rsidR="004653E1" w:rsidRPr="00D92B13" w:rsidRDefault="004653E1" w:rsidP="004653E1">
            <w:pPr>
              <w:spacing w:after="120"/>
              <w:jc w:val="center"/>
            </w:pPr>
            <w:r w:rsidRPr="00126A77">
              <w:t>2024</w:t>
            </w:r>
          </w:p>
        </w:tc>
        <w:tc>
          <w:tcPr>
            <w:tcW w:w="1515" w:type="dxa"/>
            <w:vAlign w:val="top"/>
          </w:tcPr>
          <w:p w14:paraId="40D59492" w14:textId="6D9A2A09" w:rsidR="004653E1" w:rsidRPr="00D92B13" w:rsidRDefault="004653E1" w:rsidP="004653E1">
            <w:pPr>
              <w:spacing w:after="120"/>
              <w:jc w:val="center"/>
            </w:pPr>
            <w:r w:rsidRPr="00126A77">
              <w:t>USFWS</w:t>
            </w:r>
          </w:p>
        </w:tc>
        <w:tc>
          <w:tcPr>
            <w:tcW w:w="1905" w:type="dxa"/>
            <w:vAlign w:val="top"/>
          </w:tcPr>
          <w:p w14:paraId="5CB18446" w14:textId="4E4B8D3C" w:rsidR="004653E1" w:rsidRPr="00D92B13" w:rsidRDefault="004653E1" w:rsidP="004653E1">
            <w:pPr>
              <w:spacing w:after="120"/>
              <w:jc w:val="center"/>
            </w:pPr>
            <w:r w:rsidRPr="00126A77">
              <w:t>3DD.003E1DACB2</w:t>
            </w:r>
          </w:p>
        </w:tc>
        <w:tc>
          <w:tcPr>
            <w:tcW w:w="1140" w:type="dxa"/>
            <w:vAlign w:val="top"/>
          </w:tcPr>
          <w:p w14:paraId="212C461A" w14:textId="43761B47" w:rsidR="004653E1" w:rsidRPr="00D92B13" w:rsidRDefault="004653E1" w:rsidP="004653E1">
            <w:pPr>
              <w:spacing w:after="120"/>
              <w:jc w:val="center"/>
            </w:pPr>
            <w:r w:rsidRPr="00126A77">
              <w:t>Indian</w:t>
            </w:r>
          </w:p>
        </w:tc>
        <w:tc>
          <w:tcPr>
            <w:tcW w:w="1905" w:type="dxa"/>
            <w:vAlign w:val="top"/>
          </w:tcPr>
          <w:p w14:paraId="3A8A10AA" w14:textId="25013C86" w:rsidR="004653E1" w:rsidRPr="00D92B13" w:rsidRDefault="004653E1" w:rsidP="004653E1">
            <w:pPr>
              <w:spacing w:after="120"/>
              <w:jc w:val="center"/>
            </w:pPr>
            <w:r w:rsidRPr="00126A77">
              <w:t>11/06/2024 20:57</w:t>
            </w:r>
          </w:p>
        </w:tc>
        <w:tc>
          <w:tcPr>
            <w:tcW w:w="2055" w:type="dxa"/>
            <w:vAlign w:val="top"/>
          </w:tcPr>
          <w:p w14:paraId="5DAE0C98" w14:textId="3B7BB054" w:rsidR="004653E1" w:rsidRPr="00D92B13" w:rsidRDefault="004653E1" w:rsidP="004653E1">
            <w:pPr>
              <w:spacing w:after="120"/>
              <w:jc w:val="center"/>
            </w:pPr>
            <w:r w:rsidRPr="00126A77">
              <w:t>11/06/2024 20:57</w:t>
            </w:r>
          </w:p>
        </w:tc>
      </w:tr>
      <w:tr w:rsidR="004653E1" w:rsidRPr="002D087E" w14:paraId="098528A6" w14:textId="77777777" w:rsidTr="00B52B0B">
        <w:trPr>
          <w:trHeight w:val="285"/>
        </w:trPr>
        <w:tc>
          <w:tcPr>
            <w:tcW w:w="840" w:type="dxa"/>
            <w:vAlign w:val="top"/>
          </w:tcPr>
          <w:p w14:paraId="072E3188" w14:textId="13286394" w:rsidR="004653E1" w:rsidRPr="00D92B13" w:rsidRDefault="004653E1" w:rsidP="004653E1">
            <w:pPr>
              <w:spacing w:after="120"/>
              <w:jc w:val="center"/>
            </w:pPr>
            <w:r w:rsidRPr="00126A77">
              <w:t>2024</w:t>
            </w:r>
          </w:p>
        </w:tc>
        <w:tc>
          <w:tcPr>
            <w:tcW w:w="1515" w:type="dxa"/>
            <w:vAlign w:val="top"/>
          </w:tcPr>
          <w:p w14:paraId="122ED8BE" w14:textId="0F80EF2C" w:rsidR="004653E1" w:rsidRPr="00D92B13" w:rsidRDefault="004653E1" w:rsidP="004653E1">
            <w:pPr>
              <w:spacing w:after="120"/>
              <w:jc w:val="center"/>
            </w:pPr>
            <w:r w:rsidRPr="00126A77">
              <w:t>USFWS</w:t>
            </w:r>
          </w:p>
        </w:tc>
        <w:tc>
          <w:tcPr>
            <w:tcW w:w="1905" w:type="dxa"/>
            <w:vAlign w:val="top"/>
          </w:tcPr>
          <w:p w14:paraId="2A3DBC8E" w14:textId="60642C9F" w:rsidR="004653E1" w:rsidRPr="00D92B13" w:rsidRDefault="004653E1" w:rsidP="004653E1">
            <w:pPr>
              <w:spacing w:after="120"/>
              <w:jc w:val="center"/>
            </w:pPr>
            <w:r w:rsidRPr="00126A77">
              <w:t>3DD.003E1DACB3</w:t>
            </w:r>
          </w:p>
        </w:tc>
        <w:tc>
          <w:tcPr>
            <w:tcW w:w="1140" w:type="dxa"/>
            <w:vAlign w:val="top"/>
          </w:tcPr>
          <w:p w14:paraId="1D774AA9" w14:textId="7E10AE18" w:rsidR="004653E1" w:rsidRPr="00D92B13" w:rsidRDefault="004653E1" w:rsidP="004653E1">
            <w:pPr>
              <w:spacing w:after="120"/>
              <w:jc w:val="center"/>
            </w:pPr>
            <w:r w:rsidRPr="00126A77">
              <w:t>NF Tieton</w:t>
            </w:r>
          </w:p>
        </w:tc>
        <w:tc>
          <w:tcPr>
            <w:tcW w:w="1905" w:type="dxa"/>
            <w:vAlign w:val="top"/>
          </w:tcPr>
          <w:p w14:paraId="0477FC48" w14:textId="60F3C2DB" w:rsidR="004653E1" w:rsidRPr="00D92B13" w:rsidRDefault="004653E1" w:rsidP="004653E1">
            <w:pPr>
              <w:spacing w:after="120"/>
              <w:jc w:val="center"/>
            </w:pPr>
            <w:r w:rsidRPr="00126A77">
              <w:t>11/02/2024 00:11</w:t>
            </w:r>
          </w:p>
        </w:tc>
        <w:tc>
          <w:tcPr>
            <w:tcW w:w="2055" w:type="dxa"/>
            <w:vAlign w:val="top"/>
          </w:tcPr>
          <w:p w14:paraId="0A160331" w14:textId="02873A62" w:rsidR="004653E1" w:rsidRPr="00D92B13" w:rsidRDefault="004653E1" w:rsidP="004653E1">
            <w:pPr>
              <w:spacing w:after="120"/>
              <w:jc w:val="center"/>
            </w:pPr>
            <w:r w:rsidRPr="00126A77">
              <w:t>11/02/2024 00:11</w:t>
            </w:r>
          </w:p>
        </w:tc>
      </w:tr>
      <w:tr w:rsidR="004653E1" w:rsidRPr="002D087E" w14:paraId="590F0FAC" w14:textId="77777777" w:rsidTr="00B52B0B">
        <w:trPr>
          <w:trHeight w:val="285"/>
        </w:trPr>
        <w:tc>
          <w:tcPr>
            <w:tcW w:w="840" w:type="dxa"/>
            <w:vAlign w:val="top"/>
          </w:tcPr>
          <w:p w14:paraId="262450B2" w14:textId="18D76785" w:rsidR="004653E1" w:rsidRPr="00D92B13" w:rsidRDefault="004653E1" w:rsidP="004653E1">
            <w:pPr>
              <w:spacing w:after="120"/>
              <w:jc w:val="center"/>
            </w:pPr>
            <w:r w:rsidRPr="00126A77">
              <w:t>2024</w:t>
            </w:r>
          </w:p>
        </w:tc>
        <w:tc>
          <w:tcPr>
            <w:tcW w:w="1515" w:type="dxa"/>
            <w:vAlign w:val="top"/>
          </w:tcPr>
          <w:p w14:paraId="5A3887E4" w14:textId="1AAB095A" w:rsidR="004653E1" w:rsidRPr="00D92B13" w:rsidRDefault="004653E1" w:rsidP="004653E1">
            <w:pPr>
              <w:spacing w:after="120"/>
              <w:jc w:val="center"/>
            </w:pPr>
            <w:r w:rsidRPr="00126A77">
              <w:t>USFWS</w:t>
            </w:r>
          </w:p>
        </w:tc>
        <w:tc>
          <w:tcPr>
            <w:tcW w:w="1905" w:type="dxa"/>
            <w:vAlign w:val="top"/>
          </w:tcPr>
          <w:p w14:paraId="45C21DC1" w14:textId="2E92765F" w:rsidR="004653E1" w:rsidRPr="00D92B13" w:rsidRDefault="004653E1" w:rsidP="004653E1">
            <w:pPr>
              <w:spacing w:after="120"/>
              <w:jc w:val="center"/>
            </w:pPr>
            <w:r w:rsidRPr="00126A77">
              <w:t>3DD.003E1DACC9</w:t>
            </w:r>
          </w:p>
        </w:tc>
        <w:tc>
          <w:tcPr>
            <w:tcW w:w="1140" w:type="dxa"/>
            <w:vAlign w:val="top"/>
          </w:tcPr>
          <w:p w14:paraId="42FC4C7B" w14:textId="43D3E896" w:rsidR="004653E1" w:rsidRPr="00D92B13" w:rsidRDefault="004653E1" w:rsidP="004653E1">
            <w:pPr>
              <w:spacing w:after="120"/>
              <w:jc w:val="center"/>
            </w:pPr>
            <w:r w:rsidRPr="00126A77">
              <w:t>SF Tieton</w:t>
            </w:r>
          </w:p>
        </w:tc>
        <w:tc>
          <w:tcPr>
            <w:tcW w:w="1905" w:type="dxa"/>
            <w:vAlign w:val="top"/>
          </w:tcPr>
          <w:p w14:paraId="640EDC94" w14:textId="338EA6AC" w:rsidR="004653E1" w:rsidRPr="00D92B13" w:rsidRDefault="004653E1" w:rsidP="004653E1">
            <w:pPr>
              <w:spacing w:after="120"/>
              <w:jc w:val="center"/>
            </w:pPr>
            <w:r w:rsidRPr="00126A77">
              <w:t>10/30/2024 01:23</w:t>
            </w:r>
          </w:p>
        </w:tc>
        <w:tc>
          <w:tcPr>
            <w:tcW w:w="2055" w:type="dxa"/>
            <w:vAlign w:val="top"/>
          </w:tcPr>
          <w:p w14:paraId="29310810" w14:textId="029CE8B5" w:rsidR="004653E1" w:rsidRPr="00D92B13" w:rsidRDefault="004653E1" w:rsidP="004653E1">
            <w:pPr>
              <w:spacing w:after="120"/>
              <w:jc w:val="center"/>
            </w:pPr>
            <w:r w:rsidRPr="00126A77">
              <w:t>10/30/2024 01:23</w:t>
            </w:r>
          </w:p>
        </w:tc>
      </w:tr>
      <w:tr w:rsidR="004653E1" w:rsidRPr="002D087E" w14:paraId="1EFB7F62" w14:textId="77777777" w:rsidTr="00B52B0B">
        <w:trPr>
          <w:trHeight w:val="285"/>
        </w:trPr>
        <w:tc>
          <w:tcPr>
            <w:tcW w:w="840" w:type="dxa"/>
            <w:vAlign w:val="top"/>
          </w:tcPr>
          <w:p w14:paraId="1452CFB7" w14:textId="58982186" w:rsidR="004653E1" w:rsidRPr="00D92B13" w:rsidRDefault="004653E1" w:rsidP="004653E1">
            <w:pPr>
              <w:spacing w:after="120"/>
              <w:jc w:val="center"/>
            </w:pPr>
            <w:r w:rsidRPr="00126A77">
              <w:t>2024</w:t>
            </w:r>
          </w:p>
        </w:tc>
        <w:tc>
          <w:tcPr>
            <w:tcW w:w="1515" w:type="dxa"/>
            <w:vAlign w:val="top"/>
          </w:tcPr>
          <w:p w14:paraId="47F75D26" w14:textId="5F4AED3E" w:rsidR="004653E1" w:rsidRPr="00D92B13" w:rsidRDefault="004653E1" w:rsidP="004653E1">
            <w:pPr>
              <w:spacing w:after="120"/>
              <w:jc w:val="center"/>
            </w:pPr>
            <w:r w:rsidRPr="00126A77">
              <w:t>USFWS</w:t>
            </w:r>
          </w:p>
        </w:tc>
        <w:tc>
          <w:tcPr>
            <w:tcW w:w="1905" w:type="dxa"/>
            <w:vAlign w:val="top"/>
          </w:tcPr>
          <w:p w14:paraId="77BD5816" w14:textId="587C5304" w:rsidR="004653E1" w:rsidRPr="00D92B13" w:rsidRDefault="004653E1" w:rsidP="004653E1">
            <w:pPr>
              <w:spacing w:after="120"/>
              <w:jc w:val="center"/>
            </w:pPr>
            <w:r w:rsidRPr="00126A77">
              <w:t>3DD.003E1DACD0</w:t>
            </w:r>
          </w:p>
        </w:tc>
        <w:tc>
          <w:tcPr>
            <w:tcW w:w="1140" w:type="dxa"/>
            <w:vAlign w:val="top"/>
          </w:tcPr>
          <w:p w14:paraId="35E949AA" w14:textId="3489A515" w:rsidR="004653E1" w:rsidRPr="00D92B13" w:rsidRDefault="004653E1" w:rsidP="004653E1">
            <w:pPr>
              <w:spacing w:after="120"/>
              <w:jc w:val="center"/>
            </w:pPr>
            <w:r w:rsidRPr="00126A77">
              <w:t>NF Tieton</w:t>
            </w:r>
          </w:p>
        </w:tc>
        <w:tc>
          <w:tcPr>
            <w:tcW w:w="1905" w:type="dxa"/>
            <w:vAlign w:val="top"/>
          </w:tcPr>
          <w:p w14:paraId="51BBDA65" w14:textId="1F8EEE4C" w:rsidR="004653E1" w:rsidRPr="00D92B13" w:rsidRDefault="004653E1" w:rsidP="004653E1">
            <w:pPr>
              <w:spacing w:after="120"/>
              <w:jc w:val="center"/>
            </w:pPr>
            <w:r w:rsidRPr="00126A77">
              <w:t>11/05/2024 00:43</w:t>
            </w:r>
          </w:p>
        </w:tc>
        <w:tc>
          <w:tcPr>
            <w:tcW w:w="2055" w:type="dxa"/>
            <w:vAlign w:val="top"/>
          </w:tcPr>
          <w:p w14:paraId="2EB63427" w14:textId="4958A104" w:rsidR="004653E1" w:rsidRPr="00D92B13" w:rsidRDefault="004653E1" w:rsidP="004653E1">
            <w:pPr>
              <w:spacing w:after="120"/>
              <w:jc w:val="center"/>
            </w:pPr>
            <w:r w:rsidRPr="00126A77">
              <w:t>11/05/2024 00:43</w:t>
            </w:r>
          </w:p>
        </w:tc>
      </w:tr>
      <w:tr w:rsidR="004653E1" w:rsidRPr="002D087E" w14:paraId="3D9AAA51" w14:textId="77777777" w:rsidTr="00B52B0B">
        <w:trPr>
          <w:trHeight w:val="285"/>
        </w:trPr>
        <w:tc>
          <w:tcPr>
            <w:tcW w:w="840" w:type="dxa"/>
            <w:vAlign w:val="top"/>
          </w:tcPr>
          <w:p w14:paraId="4E601ACB" w14:textId="6825F443" w:rsidR="004653E1" w:rsidRPr="00D92B13" w:rsidRDefault="004653E1" w:rsidP="004653E1">
            <w:pPr>
              <w:spacing w:after="120"/>
              <w:jc w:val="center"/>
            </w:pPr>
            <w:r w:rsidRPr="00126A77">
              <w:t>2024</w:t>
            </w:r>
          </w:p>
        </w:tc>
        <w:tc>
          <w:tcPr>
            <w:tcW w:w="1515" w:type="dxa"/>
            <w:vAlign w:val="top"/>
          </w:tcPr>
          <w:p w14:paraId="57F0B4E3" w14:textId="13189811" w:rsidR="004653E1" w:rsidRPr="00D92B13" w:rsidRDefault="004653E1" w:rsidP="004653E1">
            <w:pPr>
              <w:spacing w:after="120"/>
              <w:jc w:val="center"/>
            </w:pPr>
            <w:r w:rsidRPr="00126A77">
              <w:t>USFWS</w:t>
            </w:r>
          </w:p>
        </w:tc>
        <w:tc>
          <w:tcPr>
            <w:tcW w:w="1905" w:type="dxa"/>
            <w:vAlign w:val="top"/>
          </w:tcPr>
          <w:p w14:paraId="48584BD2" w14:textId="318E82F8" w:rsidR="004653E1" w:rsidRPr="00D92B13" w:rsidRDefault="004653E1" w:rsidP="004653E1">
            <w:pPr>
              <w:spacing w:after="120"/>
              <w:jc w:val="center"/>
            </w:pPr>
            <w:r w:rsidRPr="00126A77">
              <w:t>3DD.003E1DACD2</w:t>
            </w:r>
          </w:p>
        </w:tc>
        <w:tc>
          <w:tcPr>
            <w:tcW w:w="1140" w:type="dxa"/>
            <w:vAlign w:val="top"/>
          </w:tcPr>
          <w:p w14:paraId="7E618B94" w14:textId="43431FD0" w:rsidR="004653E1" w:rsidRPr="00D92B13" w:rsidRDefault="004653E1" w:rsidP="004653E1">
            <w:pPr>
              <w:spacing w:after="120"/>
              <w:jc w:val="center"/>
            </w:pPr>
            <w:r w:rsidRPr="00126A77">
              <w:t>Indian</w:t>
            </w:r>
          </w:p>
        </w:tc>
        <w:tc>
          <w:tcPr>
            <w:tcW w:w="1905" w:type="dxa"/>
            <w:vAlign w:val="top"/>
          </w:tcPr>
          <w:p w14:paraId="7F34BA3A" w14:textId="01283F7D" w:rsidR="004653E1" w:rsidRPr="00D92B13" w:rsidRDefault="004653E1" w:rsidP="004653E1">
            <w:pPr>
              <w:spacing w:after="120"/>
              <w:jc w:val="center"/>
            </w:pPr>
            <w:r w:rsidRPr="00126A77">
              <w:t>08/30/2024 21:49</w:t>
            </w:r>
          </w:p>
        </w:tc>
        <w:tc>
          <w:tcPr>
            <w:tcW w:w="2055" w:type="dxa"/>
            <w:vAlign w:val="top"/>
          </w:tcPr>
          <w:p w14:paraId="24D940E0" w14:textId="0018587C" w:rsidR="004653E1" w:rsidRPr="00D92B13" w:rsidRDefault="004653E1" w:rsidP="004653E1">
            <w:pPr>
              <w:spacing w:after="120"/>
              <w:jc w:val="center"/>
            </w:pPr>
            <w:r w:rsidRPr="00126A77">
              <w:t>08/30/2024 21:49</w:t>
            </w:r>
          </w:p>
        </w:tc>
      </w:tr>
      <w:tr w:rsidR="004653E1" w:rsidRPr="002D087E" w14:paraId="47F29857" w14:textId="77777777" w:rsidTr="00B52B0B">
        <w:trPr>
          <w:trHeight w:val="285"/>
        </w:trPr>
        <w:tc>
          <w:tcPr>
            <w:tcW w:w="840" w:type="dxa"/>
            <w:vAlign w:val="top"/>
          </w:tcPr>
          <w:p w14:paraId="0EDAF9AD" w14:textId="410737C2" w:rsidR="004653E1" w:rsidRPr="00D92B13" w:rsidRDefault="004653E1" w:rsidP="004653E1">
            <w:pPr>
              <w:spacing w:after="120"/>
              <w:jc w:val="center"/>
            </w:pPr>
            <w:r w:rsidRPr="00126A77">
              <w:t>2024</w:t>
            </w:r>
          </w:p>
        </w:tc>
        <w:tc>
          <w:tcPr>
            <w:tcW w:w="1515" w:type="dxa"/>
            <w:vAlign w:val="top"/>
          </w:tcPr>
          <w:p w14:paraId="01A92390" w14:textId="4CF2E0FB" w:rsidR="004653E1" w:rsidRPr="00D92B13" w:rsidRDefault="004653E1" w:rsidP="004653E1">
            <w:pPr>
              <w:spacing w:after="120"/>
              <w:jc w:val="center"/>
            </w:pPr>
            <w:r w:rsidRPr="00126A77">
              <w:t>USFWS</w:t>
            </w:r>
          </w:p>
        </w:tc>
        <w:tc>
          <w:tcPr>
            <w:tcW w:w="1905" w:type="dxa"/>
            <w:vAlign w:val="top"/>
          </w:tcPr>
          <w:p w14:paraId="50C60A40" w14:textId="1CADE629" w:rsidR="004653E1" w:rsidRPr="00D92B13" w:rsidRDefault="004653E1" w:rsidP="004653E1">
            <w:pPr>
              <w:spacing w:after="120"/>
              <w:jc w:val="center"/>
            </w:pPr>
            <w:r w:rsidRPr="00126A77">
              <w:t>3DD.003E1DACD6</w:t>
            </w:r>
          </w:p>
        </w:tc>
        <w:tc>
          <w:tcPr>
            <w:tcW w:w="1140" w:type="dxa"/>
            <w:vAlign w:val="top"/>
          </w:tcPr>
          <w:p w14:paraId="58842945" w14:textId="566378BA" w:rsidR="004653E1" w:rsidRPr="00D92B13" w:rsidRDefault="004653E1" w:rsidP="004653E1">
            <w:pPr>
              <w:spacing w:after="120"/>
              <w:jc w:val="center"/>
            </w:pPr>
            <w:r w:rsidRPr="00126A77">
              <w:t>Indian</w:t>
            </w:r>
          </w:p>
        </w:tc>
        <w:tc>
          <w:tcPr>
            <w:tcW w:w="1905" w:type="dxa"/>
            <w:vAlign w:val="top"/>
          </w:tcPr>
          <w:p w14:paraId="61301036" w14:textId="411B5C80" w:rsidR="004653E1" w:rsidRPr="00D92B13" w:rsidRDefault="004653E1" w:rsidP="004653E1">
            <w:pPr>
              <w:spacing w:after="120"/>
              <w:jc w:val="center"/>
            </w:pPr>
            <w:r w:rsidRPr="00126A77">
              <w:t>10/28/2024 18:55</w:t>
            </w:r>
          </w:p>
        </w:tc>
        <w:tc>
          <w:tcPr>
            <w:tcW w:w="2055" w:type="dxa"/>
            <w:vAlign w:val="top"/>
          </w:tcPr>
          <w:p w14:paraId="0BEAC0C9" w14:textId="51B867AD" w:rsidR="004653E1" w:rsidRPr="00D92B13" w:rsidRDefault="004653E1" w:rsidP="004653E1">
            <w:pPr>
              <w:spacing w:after="120"/>
              <w:jc w:val="center"/>
            </w:pPr>
            <w:r w:rsidRPr="00126A77">
              <w:t>10/28/2024 18:55</w:t>
            </w:r>
          </w:p>
        </w:tc>
      </w:tr>
      <w:tr w:rsidR="004653E1" w:rsidRPr="002D087E" w14:paraId="2F490C82" w14:textId="77777777" w:rsidTr="00B52B0B">
        <w:trPr>
          <w:trHeight w:val="285"/>
        </w:trPr>
        <w:tc>
          <w:tcPr>
            <w:tcW w:w="840" w:type="dxa"/>
            <w:vAlign w:val="top"/>
          </w:tcPr>
          <w:p w14:paraId="7F9B5CA9" w14:textId="717E6EBA" w:rsidR="004653E1" w:rsidRPr="00D92B13" w:rsidRDefault="00DA5E49" w:rsidP="004653E1">
            <w:pPr>
              <w:spacing w:after="120"/>
              <w:jc w:val="center"/>
            </w:pPr>
            <w:r>
              <w:t>-</w:t>
            </w:r>
          </w:p>
        </w:tc>
        <w:tc>
          <w:tcPr>
            <w:tcW w:w="1515" w:type="dxa"/>
            <w:vAlign w:val="top"/>
          </w:tcPr>
          <w:p w14:paraId="063EAC7E" w14:textId="54B2276E" w:rsidR="004653E1" w:rsidRPr="00D92B13" w:rsidRDefault="00DA5E49" w:rsidP="004653E1">
            <w:pPr>
              <w:spacing w:after="120"/>
              <w:jc w:val="center"/>
            </w:pPr>
            <w:r>
              <w:t>-</w:t>
            </w:r>
          </w:p>
        </w:tc>
        <w:tc>
          <w:tcPr>
            <w:tcW w:w="1905" w:type="dxa"/>
            <w:vAlign w:val="top"/>
          </w:tcPr>
          <w:p w14:paraId="2D6C233C" w14:textId="53FF8708" w:rsidR="004653E1" w:rsidRPr="00D92B13" w:rsidRDefault="004653E1" w:rsidP="004653E1">
            <w:pPr>
              <w:spacing w:after="120"/>
              <w:jc w:val="center"/>
            </w:pPr>
            <w:r w:rsidRPr="00126A77">
              <w:t>3DD.003D2F05AA</w:t>
            </w:r>
          </w:p>
        </w:tc>
        <w:tc>
          <w:tcPr>
            <w:tcW w:w="1140" w:type="dxa"/>
            <w:vAlign w:val="top"/>
          </w:tcPr>
          <w:p w14:paraId="289076E3" w14:textId="6DA5524A" w:rsidR="004653E1" w:rsidRPr="00D92B13" w:rsidRDefault="00DA5E49" w:rsidP="004653E1">
            <w:pPr>
              <w:spacing w:after="120"/>
              <w:jc w:val="center"/>
            </w:pPr>
            <w:r>
              <w:t>-</w:t>
            </w:r>
          </w:p>
        </w:tc>
        <w:tc>
          <w:tcPr>
            <w:tcW w:w="1905" w:type="dxa"/>
            <w:vAlign w:val="top"/>
          </w:tcPr>
          <w:p w14:paraId="492D9DE2" w14:textId="592F625C" w:rsidR="004653E1" w:rsidRPr="00D92B13" w:rsidRDefault="004653E1" w:rsidP="004653E1">
            <w:pPr>
              <w:spacing w:after="120"/>
              <w:jc w:val="center"/>
            </w:pPr>
            <w:r w:rsidRPr="00126A77">
              <w:t>09/02/2024 02:34</w:t>
            </w:r>
          </w:p>
        </w:tc>
        <w:tc>
          <w:tcPr>
            <w:tcW w:w="2055" w:type="dxa"/>
            <w:vAlign w:val="top"/>
          </w:tcPr>
          <w:p w14:paraId="760EC283" w14:textId="09DD3AA4" w:rsidR="004653E1" w:rsidRPr="00D92B13" w:rsidRDefault="004653E1" w:rsidP="004653E1">
            <w:pPr>
              <w:spacing w:after="120"/>
              <w:jc w:val="center"/>
            </w:pPr>
            <w:r w:rsidRPr="00126A77">
              <w:t>10/31/2024 23:29</w:t>
            </w:r>
          </w:p>
        </w:tc>
      </w:tr>
    </w:tbl>
    <w:p w14:paraId="2B32E15B" w14:textId="77777777" w:rsidR="00CA4830" w:rsidRDefault="00CA4830" w:rsidP="00120284">
      <w:pPr>
        <w:ind w:right="288"/>
        <w:rPr>
          <w:rFonts w:cstheme="minorHAnsi"/>
        </w:rPr>
      </w:pPr>
    </w:p>
    <w:p w14:paraId="33E277F7" w14:textId="7D10BF8A" w:rsidR="007A5A01" w:rsidRPr="00FE25A6" w:rsidRDefault="007A5A01" w:rsidP="007A5A01">
      <w:pPr>
        <w:rPr>
          <w:sz w:val="24"/>
          <w:szCs w:val="24"/>
          <w:highlight w:val="yellow"/>
        </w:rPr>
      </w:pPr>
      <w:r w:rsidRPr="00A5377C">
        <w:rPr>
          <w:b/>
          <w:bCs/>
          <w:sz w:val="24"/>
          <w:szCs w:val="24"/>
        </w:rPr>
        <w:t xml:space="preserve">Table </w:t>
      </w:r>
      <w:r w:rsidR="00D20E09">
        <w:rPr>
          <w:b/>
          <w:bCs/>
          <w:sz w:val="24"/>
          <w:szCs w:val="24"/>
        </w:rPr>
        <w:t>C</w:t>
      </w:r>
      <w:r w:rsidR="006F5A31">
        <w:rPr>
          <w:b/>
          <w:bCs/>
          <w:sz w:val="24"/>
          <w:szCs w:val="24"/>
        </w:rPr>
        <w:t>6</w:t>
      </w:r>
      <w:r w:rsidRPr="00A5377C">
        <w:rPr>
          <w:sz w:val="24"/>
          <w:szCs w:val="24"/>
        </w:rPr>
        <w:t>. Bull</w:t>
      </w:r>
      <w:r>
        <w:rPr>
          <w:sz w:val="24"/>
          <w:szCs w:val="24"/>
        </w:rPr>
        <w:t xml:space="preserve"> Trout detected at the </w:t>
      </w:r>
      <w:r w:rsidR="006442C4">
        <w:rPr>
          <w:sz w:val="24"/>
          <w:szCs w:val="24"/>
        </w:rPr>
        <w:t>Indian Creek antennas</w:t>
      </w:r>
      <w:r>
        <w:rPr>
          <w:sz w:val="24"/>
          <w:szCs w:val="24"/>
        </w:rPr>
        <w:t xml:space="preserve"> (</w:t>
      </w:r>
      <w:r w:rsidR="006442C4" w:rsidRPr="00A71BBD">
        <w:rPr>
          <w:b/>
          <w:bCs/>
          <w:sz w:val="24"/>
          <w:szCs w:val="24"/>
        </w:rPr>
        <w:t>IND1</w:t>
      </w:r>
      <w:r w:rsidR="006442C4">
        <w:rPr>
          <w:sz w:val="24"/>
          <w:szCs w:val="24"/>
        </w:rPr>
        <w:t xml:space="preserve"> and </w:t>
      </w:r>
      <w:r w:rsidR="006442C4" w:rsidRPr="00A71BBD">
        <w:rPr>
          <w:b/>
          <w:bCs/>
          <w:sz w:val="24"/>
          <w:szCs w:val="24"/>
        </w:rPr>
        <w:t>IND2</w:t>
      </w:r>
      <w:r>
        <w:rPr>
          <w:sz w:val="24"/>
          <w:szCs w:val="24"/>
        </w:rPr>
        <w:t>) in 202</w:t>
      </w:r>
      <w:r w:rsidR="006F5A31">
        <w:rPr>
          <w:sz w:val="24"/>
          <w:szCs w:val="24"/>
        </w:rPr>
        <w:t>4</w:t>
      </w:r>
      <w:r>
        <w:rPr>
          <w:sz w:val="24"/>
          <w:szCs w:val="24"/>
        </w:rPr>
        <w:t xml:space="preserve">. </w:t>
      </w:r>
    </w:p>
    <w:tbl>
      <w:tblPr>
        <w:tblW w:w="9360" w:type="dxa"/>
        <w:tblLook w:val="04A0" w:firstRow="1" w:lastRow="0" w:firstColumn="1" w:lastColumn="0" w:noHBand="0" w:noVBand="1"/>
      </w:tblPr>
      <w:tblGrid>
        <w:gridCol w:w="840"/>
        <w:gridCol w:w="1425"/>
        <w:gridCol w:w="1860"/>
        <w:gridCol w:w="1126"/>
        <w:gridCol w:w="2054"/>
        <w:gridCol w:w="2055"/>
      </w:tblGrid>
      <w:tr w:rsidR="007A5A01" w14:paraId="1D925D2E" w14:textId="77777777" w:rsidTr="00440F55">
        <w:trPr>
          <w:trHeight w:val="345"/>
        </w:trPr>
        <w:tc>
          <w:tcPr>
            <w:tcW w:w="840" w:type="dxa"/>
            <w:tcBorders>
              <w:top w:val="single" w:sz="8" w:space="0" w:color="auto"/>
              <w:left w:val="nil"/>
              <w:bottom w:val="single" w:sz="8" w:space="0" w:color="auto"/>
              <w:right w:val="nil"/>
            </w:tcBorders>
            <w:vAlign w:val="center"/>
          </w:tcPr>
          <w:p w14:paraId="12211FB1" w14:textId="77777777" w:rsidR="007A5A01" w:rsidRDefault="007A5A01" w:rsidP="00D340EF">
            <w:pPr>
              <w:spacing w:after="120" w:line="240" w:lineRule="auto"/>
              <w:jc w:val="center"/>
            </w:pPr>
            <w:r>
              <w:rPr>
                <w:rFonts w:ascii="Calibri" w:eastAsia="Calibri" w:hAnsi="Calibri" w:cs="Calibri"/>
                <w:color w:val="000000" w:themeColor="text1"/>
              </w:rPr>
              <w:t>Mark Year</w:t>
            </w:r>
          </w:p>
        </w:tc>
        <w:tc>
          <w:tcPr>
            <w:tcW w:w="1425" w:type="dxa"/>
            <w:tcBorders>
              <w:top w:val="single" w:sz="8" w:space="0" w:color="auto"/>
              <w:left w:val="nil"/>
              <w:bottom w:val="single" w:sz="8" w:space="0" w:color="auto"/>
              <w:right w:val="nil"/>
            </w:tcBorders>
            <w:vAlign w:val="center"/>
          </w:tcPr>
          <w:p w14:paraId="1BC97E6D" w14:textId="77777777" w:rsidR="007A5A01" w:rsidRDefault="007A5A01" w:rsidP="00D340EF">
            <w:pPr>
              <w:spacing w:after="120" w:line="240" w:lineRule="auto"/>
              <w:jc w:val="center"/>
            </w:pPr>
            <w:r>
              <w:rPr>
                <w:rFonts w:ascii="Calibri" w:eastAsia="Calibri" w:hAnsi="Calibri" w:cs="Calibri"/>
                <w:color w:val="000000" w:themeColor="text1"/>
              </w:rPr>
              <w:t>Organization</w:t>
            </w:r>
          </w:p>
        </w:tc>
        <w:tc>
          <w:tcPr>
            <w:tcW w:w="1860" w:type="dxa"/>
            <w:tcBorders>
              <w:top w:val="single" w:sz="8" w:space="0" w:color="auto"/>
              <w:left w:val="nil"/>
              <w:bottom w:val="single" w:sz="8" w:space="0" w:color="auto"/>
              <w:right w:val="nil"/>
            </w:tcBorders>
            <w:vAlign w:val="center"/>
          </w:tcPr>
          <w:p w14:paraId="1C03ED1F" w14:textId="3EED45DC" w:rsidR="007A5A01" w:rsidRPr="10B1044A" w:rsidRDefault="003B218B" w:rsidP="00D340EF">
            <w:pPr>
              <w:spacing w:after="120" w:line="240" w:lineRule="auto"/>
              <w:jc w:val="center"/>
              <w:rPr>
                <w:rFonts w:ascii="Calibri" w:eastAsia="Calibri" w:hAnsi="Calibri" w:cs="Calibri"/>
                <w:color w:val="000000" w:themeColor="text1"/>
              </w:rPr>
            </w:pPr>
            <w:r>
              <w:rPr>
                <w:rFonts w:ascii="Calibri" w:eastAsia="Calibri" w:hAnsi="Calibri" w:cs="Calibri"/>
                <w:color w:val="000000" w:themeColor="text1"/>
              </w:rPr>
              <w:t>PIT Tag</w:t>
            </w:r>
          </w:p>
        </w:tc>
        <w:tc>
          <w:tcPr>
            <w:tcW w:w="1126" w:type="dxa"/>
            <w:tcBorders>
              <w:top w:val="single" w:sz="8" w:space="0" w:color="auto"/>
              <w:left w:val="nil"/>
              <w:bottom w:val="single" w:sz="8" w:space="0" w:color="auto"/>
              <w:right w:val="nil"/>
            </w:tcBorders>
            <w:vAlign w:val="center"/>
          </w:tcPr>
          <w:p w14:paraId="5DAC89B7" w14:textId="77777777" w:rsidR="007A5A01" w:rsidRDefault="007A5A01" w:rsidP="00D340EF">
            <w:pPr>
              <w:spacing w:after="120" w:line="240" w:lineRule="auto"/>
              <w:jc w:val="center"/>
            </w:pPr>
            <w:r>
              <w:t>Origin</w:t>
            </w:r>
          </w:p>
        </w:tc>
        <w:tc>
          <w:tcPr>
            <w:tcW w:w="2054" w:type="dxa"/>
            <w:tcBorders>
              <w:top w:val="single" w:sz="8" w:space="0" w:color="auto"/>
              <w:left w:val="nil"/>
              <w:bottom w:val="single" w:sz="8" w:space="0" w:color="auto"/>
              <w:right w:val="nil"/>
            </w:tcBorders>
            <w:vAlign w:val="center"/>
          </w:tcPr>
          <w:p w14:paraId="3F2C07F3" w14:textId="77777777" w:rsidR="007A5A01" w:rsidRDefault="007A5A01" w:rsidP="00D340EF">
            <w:pPr>
              <w:spacing w:after="120" w:line="240" w:lineRule="auto"/>
              <w:jc w:val="center"/>
            </w:pPr>
            <w:r>
              <w:rPr>
                <w:rFonts w:ascii="Calibri" w:eastAsia="Calibri" w:hAnsi="Calibri" w:cs="Calibri"/>
                <w:color w:val="000000" w:themeColor="text1"/>
              </w:rPr>
              <w:t>First Detection</w:t>
            </w:r>
          </w:p>
        </w:tc>
        <w:tc>
          <w:tcPr>
            <w:tcW w:w="2055" w:type="dxa"/>
            <w:tcBorders>
              <w:top w:val="single" w:sz="8" w:space="0" w:color="auto"/>
              <w:left w:val="nil"/>
              <w:bottom w:val="single" w:sz="8" w:space="0" w:color="auto"/>
              <w:right w:val="nil"/>
            </w:tcBorders>
            <w:vAlign w:val="center"/>
          </w:tcPr>
          <w:p w14:paraId="1739C049" w14:textId="77777777" w:rsidR="007A5A01" w:rsidRDefault="007A5A01" w:rsidP="00D340EF">
            <w:pPr>
              <w:spacing w:after="120" w:line="240" w:lineRule="auto"/>
              <w:jc w:val="center"/>
            </w:pPr>
            <w:r>
              <w:rPr>
                <w:rFonts w:ascii="Calibri" w:eastAsia="Calibri" w:hAnsi="Calibri" w:cs="Calibri"/>
                <w:color w:val="000000" w:themeColor="text1"/>
              </w:rPr>
              <w:t>Last Detection</w:t>
            </w:r>
          </w:p>
        </w:tc>
      </w:tr>
      <w:tr w:rsidR="00814FEF" w:rsidRPr="002D087E" w14:paraId="1BBB9A53" w14:textId="77777777" w:rsidTr="00440F55">
        <w:trPr>
          <w:trHeight w:val="300"/>
        </w:trPr>
        <w:tc>
          <w:tcPr>
            <w:tcW w:w="840" w:type="dxa"/>
            <w:shd w:val="clear" w:color="auto" w:fill="auto"/>
          </w:tcPr>
          <w:p w14:paraId="130D6B15" w14:textId="6B7479A3" w:rsidR="00814FEF" w:rsidRPr="002D087E" w:rsidRDefault="00814FEF" w:rsidP="00814FEF">
            <w:pPr>
              <w:spacing w:after="120" w:line="240" w:lineRule="auto"/>
              <w:jc w:val="center"/>
              <w:rPr>
                <w:rFonts w:cstheme="minorHAnsi"/>
              </w:rPr>
            </w:pPr>
            <w:r w:rsidRPr="0039375B">
              <w:t>2021</w:t>
            </w:r>
          </w:p>
        </w:tc>
        <w:tc>
          <w:tcPr>
            <w:tcW w:w="1425" w:type="dxa"/>
            <w:shd w:val="clear" w:color="auto" w:fill="auto"/>
          </w:tcPr>
          <w:p w14:paraId="04D1AF0B" w14:textId="245BA648" w:rsidR="00814FEF" w:rsidRPr="002D087E" w:rsidRDefault="00814FEF" w:rsidP="00814FEF">
            <w:pPr>
              <w:spacing w:after="120" w:line="240" w:lineRule="auto"/>
              <w:jc w:val="center"/>
              <w:rPr>
                <w:rFonts w:cstheme="minorHAnsi"/>
              </w:rPr>
            </w:pPr>
            <w:r w:rsidRPr="0039375B">
              <w:t>USFWS</w:t>
            </w:r>
          </w:p>
        </w:tc>
        <w:tc>
          <w:tcPr>
            <w:tcW w:w="1860" w:type="dxa"/>
            <w:shd w:val="clear" w:color="auto" w:fill="auto"/>
          </w:tcPr>
          <w:p w14:paraId="7B34E520" w14:textId="012BBB98" w:rsidR="00814FEF" w:rsidRPr="002D087E" w:rsidRDefault="00814FEF" w:rsidP="00814FEF">
            <w:pPr>
              <w:spacing w:after="120" w:line="240" w:lineRule="auto"/>
              <w:jc w:val="center"/>
              <w:rPr>
                <w:rFonts w:eastAsia="Calibri" w:cstheme="minorHAnsi"/>
                <w:color w:val="000000" w:themeColor="text1"/>
              </w:rPr>
            </w:pPr>
            <w:r w:rsidRPr="0039375B">
              <w:t>3DD.003D48117A</w:t>
            </w:r>
          </w:p>
        </w:tc>
        <w:tc>
          <w:tcPr>
            <w:tcW w:w="1126" w:type="dxa"/>
            <w:shd w:val="clear" w:color="auto" w:fill="auto"/>
          </w:tcPr>
          <w:p w14:paraId="3746FC4E" w14:textId="7355314D" w:rsidR="00814FEF" w:rsidRPr="002D087E" w:rsidRDefault="00814FEF" w:rsidP="00814FEF">
            <w:pPr>
              <w:spacing w:after="120" w:line="240" w:lineRule="auto"/>
              <w:jc w:val="center"/>
              <w:rPr>
                <w:rFonts w:eastAsia="Calibri" w:cstheme="minorHAnsi"/>
                <w:color w:val="000000" w:themeColor="text1"/>
              </w:rPr>
            </w:pPr>
            <w:r w:rsidRPr="0039375B">
              <w:t>Indian</w:t>
            </w:r>
          </w:p>
        </w:tc>
        <w:tc>
          <w:tcPr>
            <w:tcW w:w="2054" w:type="dxa"/>
            <w:shd w:val="clear" w:color="auto" w:fill="auto"/>
          </w:tcPr>
          <w:p w14:paraId="394A0398" w14:textId="18E7946F" w:rsidR="00814FEF" w:rsidRPr="002D087E" w:rsidRDefault="00814FEF" w:rsidP="00814FEF">
            <w:pPr>
              <w:spacing w:after="120" w:line="240" w:lineRule="auto"/>
              <w:jc w:val="center"/>
              <w:rPr>
                <w:rFonts w:cstheme="minorHAnsi"/>
              </w:rPr>
            </w:pPr>
            <w:r w:rsidRPr="0039375B">
              <w:t>07/19/2024 02:25</w:t>
            </w:r>
          </w:p>
        </w:tc>
        <w:tc>
          <w:tcPr>
            <w:tcW w:w="2055" w:type="dxa"/>
            <w:shd w:val="clear" w:color="auto" w:fill="auto"/>
          </w:tcPr>
          <w:p w14:paraId="6778AE17" w14:textId="462609FE" w:rsidR="00814FEF" w:rsidRPr="002D087E" w:rsidRDefault="00814FEF" w:rsidP="00814FEF">
            <w:pPr>
              <w:spacing w:after="120" w:line="240" w:lineRule="auto"/>
              <w:jc w:val="center"/>
              <w:rPr>
                <w:rFonts w:cstheme="minorHAnsi"/>
              </w:rPr>
            </w:pPr>
            <w:r w:rsidRPr="0039375B">
              <w:t>09/18/2024 22:52</w:t>
            </w:r>
          </w:p>
        </w:tc>
      </w:tr>
      <w:tr w:rsidR="00814FEF" w:rsidRPr="002D087E" w14:paraId="5A0EE4AC" w14:textId="77777777" w:rsidTr="00440F55">
        <w:trPr>
          <w:trHeight w:val="285"/>
        </w:trPr>
        <w:tc>
          <w:tcPr>
            <w:tcW w:w="840" w:type="dxa"/>
            <w:shd w:val="clear" w:color="auto" w:fill="auto"/>
          </w:tcPr>
          <w:p w14:paraId="059ABE4A" w14:textId="69DFA7F0" w:rsidR="00814FEF" w:rsidRDefault="00814FEF" w:rsidP="00814FEF">
            <w:pPr>
              <w:spacing w:after="120" w:line="240" w:lineRule="auto"/>
              <w:jc w:val="center"/>
              <w:rPr>
                <w:rFonts w:cstheme="minorHAnsi"/>
              </w:rPr>
            </w:pPr>
            <w:r w:rsidRPr="0039375B">
              <w:t>2021</w:t>
            </w:r>
          </w:p>
        </w:tc>
        <w:tc>
          <w:tcPr>
            <w:tcW w:w="1425" w:type="dxa"/>
            <w:shd w:val="clear" w:color="auto" w:fill="auto"/>
          </w:tcPr>
          <w:p w14:paraId="1C82C99E" w14:textId="17E7CE57"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607D76BB" w14:textId="61012D9E" w:rsidR="00814FEF" w:rsidRPr="00D40496" w:rsidRDefault="00814FEF" w:rsidP="00814FEF">
            <w:pPr>
              <w:spacing w:after="120" w:line="240" w:lineRule="auto"/>
              <w:jc w:val="center"/>
              <w:rPr>
                <w:rFonts w:eastAsia="Calibri" w:cstheme="minorHAnsi"/>
                <w:color w:val="000000" w:themeColor="text1"/>
              </w:rPr>
            </w:pPr>
            <w:r w:rsidRPr="0039375B">
              <w:t>3DD.003D4811B8</w:t>
            </w:r>
          </w:p>
        </w:tc>
        <w:tc>
          <w:tcPr>
            <w:tcW w:w="1126" w:type="dxa"/>
            <w:shd w:val="clear" w:color="auto" w:fill="auto"/>
          </w:tcPr>
          <w:p w14:paraId="4840D6F3" w14:textId="7F4AED2A"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7A82FB25" w14:textId="62DC4260" w:rsidR="00814FEF" w:rsidRDefault="00814FEF" w:rsidP="00814FEF">
            <w:pPr>
              <w:spacing w:after="120" w:line="240" w:lineRule="auto"/>
              <w:jc w:val="center"/>
              <w:rPr>
                <w:rFonts w:cstheme="minorHAnsi"/>
              </w:rPr>
            </w:pPr>
            <w:r w:rsidRPr="0039375B">
              <w:t>09/19/2024 20:34</w:t>
            </w:r>
          </w:p>
        </w:tc>
        <w:tc>
          <w:tcPr>
            <w:tcW w:w="2055" w:type="dxa"/>
            <w:shd w:val="clear" w:color="auto" w:fill="auto"/>
          </w:tcPr>
          <w:p w14:paraId="0DE9B69A" w14:textId="7B67BC14" w:rsidR="00814FEF" w:rsidRDefault="00814FEF" w:rsidP="00814FEF">
            <w:pPr>
              <w:spacing w:after="120" w:line="240" w:lineRule="auto"/>
              <w:jc w:val="center"/>
              <w:rPr>
                <w:rFonts w:eastAsia="Calibri" w:cstheme="minorHAnsi"/>
                <w:color w:val="000000" w:themeColor="text1"/>
              </w:rPr>
            </w:pPr>
            <w:r w:rsidRPr="0039375B">
              <w:t>10/17/2024 19:11</w:t>
            </w:r>
          </w:p>
        </w:tc>
      </w:tr>
      <w:tr w:rsidR="00814FEF" w:rsidRPr="002D087E" w14:paraId="3B2F7BB9" w14:textId="77777777" w:rsidTr="00440F55">
        <w:trPr>
          <w:trHeight w:val="285"/>
        </w:trPr>
        <w:tc>
          <w:tcPr>
            <w:tcW w:w="840" w:type="dxa"/>
            <w:shd w:val="clear" w:color="auto" w:fill="auto"/>
          </w:tcPr>
          <w:p w14:paraId="445F755E" w14:textId="0A46F78A" w:rsidR="00814FEF" w:rsidRDefault="00814FEF" w:rsidP="00814FEF">
            <w:pPr>
              <w:spacing w:after="120" w:line="240" w:lineRule="auto"/>
              <w:jc w:val="center"/>
              <w:rPr>
                <w:rFonts w:cstheme="minorHAnsi"/>
              </w:rPr>
            </w:pPr>
            <w:r w:rsidRPr="0039375B">
              <w:t>2022</w:t>
            </w:r>
          </w:p>
        </w:tc>
        <w:tc>
          <w:tcPr>
            <w:tcW w:w="1425" w:type="dxa"/>
            <w:shd w:val="clear" w:color="auto" w:fill="auto"/>
          </w:tcPr>
          <w:p w14:paraId="1D2662FA" w14:textId="2A053B1D"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64AFE3C4" w14:textId="596E7FB7" w:rsidR="00814FEF" w:rsidRPr="00D36DCD" w:rsidRDefault="00814FEF" w:rsidP="00814FEF">
            <w:pPr>
              <w:spacing w:after="120" w:line="240" w:lineRule="auto"/>
              <w:jc w:val="center"/>
              <w:rPr>
                <w:rFonts w:eastAsia="Calibri" w:cstheme="minorHAnsi"/>
                <w:color w:val="000000" w:themeColor="text1"/>
              </w:rPr>
            </w:pPr>
            <w:r w:rsidRPr="0039375B">
              <w:t>3DD.003D4811B3</w:t>
            </w:r>
          </w:p>
        </w:tc>
        <w:tc>
          <w:tcPr>
            <w:tcW w:w="1126" w:type="dxa"/>
            <w:shd w:val="clear" w:color="auto" w:fill="auto"/>
          </w:tcPr>
          <w:p w14:paraId="4AC1B2F7" w14:textId="01948A17"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03FB82A1" w14:textId="35606D27" w:rsidR="00814FEF" w:rsidRDefault="00814FEF" w:rsidP="00814FEF">
            <w:pPr>
              <w:spacing w:after="120" w:line="240" w:lineRule="auto"/>
              <w:jc w:val="center"/>
              <w:rPr>
                <w:rFonts w:cstheme="minorHAnsi"/>
              </w:rPr>
            </w:pPr>
            <w:r w:rsidRPr="0039375B">
              <w:t>07/23/2024 03:43</w:t>
            </w:r>
          </w:p>
        </w:tc>
        <w:tc>
          <w:tcPr>
            <w:tcW w:w="2055" w:type="dxa"/>
            <w:shd w:val="clear" w:color="auto" w:fill="auto"/>
          </w:tcPr>
          <w:p w14:paraId="62CF063F" w14:textId="231F0127" w:rsidR="00814FEF" w:rsidRDefault="00814FEF" w:rsidP="00814FEF">
            <w:pPr>
              <w:spacing w:after="120" w:line="240" w:lineRule="auto"/>
              <w:jc w:val="center"/>
              <w:rPr>
                <w:rFonts w:eastAsia="Calibri" w:cstheme="minorHAnsi"/>
                <w:color w:val="000000" w:themeColor="text1"/>
              </w:rPr>
            </w:pPr>
            <w:r w:rsidRPr="0039375B">
              <w:t>09/25/2024 22:30</w:t>
            </w:r>
          </w:p>
        </w:tc>
      </w:tr>
      <w:tr w:rsidR="00814FEF" w:rsidRPr="002D087E" w14:paraId="6760EE16" w14:textId="77777777" w:rsidTr="00440F55">
        <w:trPr>
          <w:trHeight w:val="285"/>
        </w:trPr>
        <w:tc>
          <w:tcPr>
            <w:tcW w:w="840" w:type="dxa"/>
            <w:shd w:val="clear" w:color="auto" w:fill="auto"/>
          </w:tcPr>
          <w:p w14:paraId="3C8F3F54" w14:textId="68312CC2" w:rsidR="00814FEF" w:rsidRDefault="00814FEF" w:rsidP="00814FEF">
            <w:pPr>
              <w:spacing w:after="120" w:line="240" w:lineRule="auto"/>
              <w:jc w:val="center"/>
              <w:rPr>
                <w:rFonts w:cstheme="minorHAnsi"/>
              </w:rPr>
            </w:pPr>
            <w:r w:rsidRPr="0039375B">
              <w:t>2023</w:t>
            </w:r>
          </w:p>
        </w:tc>
        <w:tc>
          <w:tcPr>
            <w:tcW w:w="1425" w:type="dxa"/>
            <w:shd w:val="clear" w:color="auto" w:fill="auto"/>
          </w:tcPr>
          <w:p w14:paraId="5E7D5D18" w14:textId="24282971"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0A694AEC" w14:textId="7F89AC00" w:rsidR="00814FEF" w:rsidRPr="00D36DCD" w:rsidRDefault="00814FEF" w:rsidP="00814FEF">
            <w:pPr>
              <w:spacing w:after="120" w:line="240" w:lineRule="auto"/>
              <w:jc w:val="center"/>
              <w:rPr>
                <w:rFonts w:eastAsia="Calibri" w:cstheme="minorHAnsi"/>
                <w:color w:val="000000" w:themeColor="text1"/>
              </w:rPr>
            </w:pPr>
            <w:r w:rsidRPr="0039375B">
              <w:t>3DD.003D4811C3</w:t>
            </w:r>
          </w:p>
        </w:tc>
        <w:tc>
          <w:tcPr>
            <w:tcW w:w="1126" w:type="dxa"/>
            <w:shd w:val="clear" w:color="auto" w:fill="auto"/>
          </w:tcPr>
          <w:p w14:paraId="046BF41D" w14:textId="760A3DD8"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3C80AEBD" w14:textId="756F5166" w:rsidR="00814FEF" w:rsidRDefault="00814FEF" w:rsidP="00814FEF">
            <w:pPr>
              <w:spacing w:after="120" w:line="240" w:lineRule="auto"/>
              <w:jc w:val="center"/>
              <w:rPr>
                <w:rFonts w:cstheme="minorHAnsi"/>
              </w:rPr>
            </w:pPr>
            <w:r w:rsidRPr="0039375B">
              <w:t>06/24/2024 22:32</w:t>
            </w:r>
          </w:p>
        </w:tc>
        <w:tc>
          <w:tcPr>
            <w:tcW w:w="2055" w:type="dxa"/>
            <w:shd w:val="clear" w:color="auto" w:fill="auto"/>
          </w:tcPr>
          <w:p w14:paraId="2FBC56F6" w14:textId="79C006B7" w:rsidR="00814FEF" w:rsidRDefault="00814FEF" w:rsidP="00814FEF">
            <w:pPr>
              <w:spacing w:after="120" w:line="240" w:lineRule="auto"/>
              <w:jc w:val="center"/>
              <w:rPr>
                <w:rFonts w:eastAsia="Calibri" w:cstheme="minorHAnsi"/>
                <w:color w:val="000000" w:themeColor="text1"/>
              </w:rPr>
            </w:pPr>
            <w:r w:rsidRPr="0039375B">
              <w:t>09/14/2024 23:30</w:t>
            </w:r>
          </w:p>
        </w:tc>
      </w:tr>
      <w:tr w:rsidR="00814FEF" w:rsidRPr="002D087E" w14:paraId="360E14F2" w14:textId="77777777" w:rsidTr="00440F55">
        <w:trPr>
          <w:trHeight w:val="285"/>
        </w:trPr>
        <w:tc>
          <w:tcPr>
            <w:tcW w:w="840" w:type="dxa"/>
            <w:shd w:val="clear" w:color="auto" w:fill="auto"/>
          </w:tcPr>
          <w:p w14:paraId="7D3E7A0E" w14:textId="4CC97780" w:rsidR="00814FEF" w:rsidRDefault="00814FEF" w:rsidP="00814FEF">
            <w:pPr>
              <w:spacing w:after="120" w:line="240" w:lineRule="auto"/>
              <w:jc w:val="center"/>
              <w:rPr>
                <w:rFonts w:cstheme="minorHAnsi"/>
              </w:rPr>
            </w:pPr>
            <w:r w:rsidRPr="0039375B">
              <w:t>2023</w:t>
            </w:r>
          </w:p>
        </w:tc>
        <w:tc>
          <w:tcPr>
            <w:tcW w:w="1425" w:type="dxa"/>
            <w:shd w:val="clear" w:color="auto" w:fill="auto"/>
          </w:tcPr>
          <w:p w14:paraId="60DD6C09" w14:textId="05C85FDC"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29868657" w14:textId="1D149F03" w:rsidR="00814FEF" w:rsidRPr="00D36DCD" w:rsidRDefault="00814FEF" w:rsidP="00814FEF">
            <w:pPr>
              <w:spacing w:after="120" w:line="240" w:lineRule="auto"/>
              <w:jc w:val="center"/>
              <w:rPr>
                <w:rFonts w:eastAsia="Calibri" w:cstheme="minorHAnsi"/>
                <w:color w:val="000000" w:themeColor="text1"/>
              </w:rPr>
            </w:pPr>
            <w:r w:rsidRPr="0039375B">
              <w:t>3DD.003D4811CA</w:t>
            </w:r>
          </w:p>
        </w:tc>
        <w:tc>
          <w:tcPr>
            <w:tcW w:w="1126" w:type="dxa"/>
            <w:shd w:val="clear" w:color="auto" w:fill="auto"/>
          </w:tcPr>
          <w:p w14:paraId="28DC6EC1" w14:textId="13B39F3F"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2B91AFF7" w14:textId="709DEFD1" w:rsidR="00814FEF" w:rsidRDefault="00814FEF" w:rsidP="00814FEF">
            <w:pPr>
              <w:spacing w:after="120" w:line="240" w:lineRule="auto"/>
              <w:jc w:val="center"/>
              <w:rPr>
                <w:rFonts w:cstheme="minorHAnsi"/>
              </w:rPr>
            </w:pPr>
            <w:r w:rsidRPr="0039375B">
              <w:t>07/19/2024 11:31</w:t>
            </w:r>
          </w:p>
        </w:tc>
        <w:tc>
          <w:tcPr>
            <w:tcW w:w="2055" w:type="dxa"/>
            <w:shd w:val="clear" w:color="auto" w:fill="auto"/>
          </w:tcPr>
          <w:p w14:paraId="0F186602" w14:textId="63894338" w:rsidR="00814FEF" w:rsidRDefault="00814FEF" w:rsidP="00814FEF">
            <w:pPr>
              <w:spacing w:after="120" w:line="240" w:lineRule="auto"/>
              <w:jc w:val="center"/>
              <w:rPr>
                <w:rFonts w:eastAsia="Calibri" w:cstheme="minorHAnsi"/>
                <w:color w:val="000000" w:themeColor="text1"/>
              </w:rPr>
            </w:pPr>
            <w:r w:rsidRPr="0039375B">
              <w:t>09/17/2024 03:27</w:t>
            </w:r>
          </w:p>
        </w:tc>
      </w:tr>
      <w:tr w:rsidR="00814FEF" w:rsidRPr="002D087E" w14:paraId="064D0FD1" w14:textId="77777777" w:rsidTr="00440F55">
        <w:trPr>
          <w:trHeight w:val="285"/>
        </w:trPr>
        <w:tc>
          <w:tcPr>
            <w:tcW w:w="840" w:type="dxa"/>
            <w:shd w:val="clear" w:color="auto" w:fill="auto"/>
          </w:tcPr>
          <w:p w14:paraId="70FC2EC0" w14:textId="1466F04D" w:rsidR="00814FEF" w:rsidRDefault="00814FEF" w:rsidP="00814FEF">
            <w:pPr>
              <w:spacing w:after="120" w:line="240" w:lineRule="auto"/>
              <w:jc w:val="center"/>
              <w:rPr>
                <w:rFonts w:cstheme="minorHAnsi"/>
              </w:rPr>
            </w:pPr>
            <w:r w:rsidRPr="0039375B">
              <w:t>2023</w:t>
            </w:r>
          </w:p>
        </w:tc>
        <w:tc>
          <w:tcPr>
            <w:tcW w:w="1425" w:type="dxa"/>
            <w:shd w:val="clear" w:color="auto" w:fill="auto"/>
          </w:tcPr>
          <w:p w14:paraId="159A5D16" w14:textId="1EEE729C"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5DF1C6AB" w14:textId="3405C3CA" w:rsidR="00814FEF" w:rsidRPr="00D36DCD" w:rsidRDefault="00814FEF" w:rsidP="00814FEF">
            <w:pPr>
              <w:spacing w:after="120" w:line="240" w:lineRule="auto"/>
              <w:jc w:val="center"/>
              <w:rPr>
                <w:rFonts w:eastAsia="Calibri" w:cstheme="minorHAnsi"/>
                <w:color w:val="000000" w:themeColor="text1"/>
              </w:rPr>
            </w:pPr>
            <w:r w:rsidRPr="0039375B">
              <w:t>3DD.003D4811CF</w:t>
            </w:r>
          </w:p>
        </w:tc>
        <w:tc>
          <w:tcPr>
            <w:tcW w:w="1126" w:type="dxa"/>
            <w:shd w:val="clear" w:color="auto" w:fill="auto"/>
          </w:tcPr>
          <w:p w14:paraId="1F5F785F" w14:textId="72982B43"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2C999DB8" w14:textId="41DF2625" w:rsidR="00814FEF" w:rsidRDefault="00814FEF" w:rsidP="00814FEF">
            <w:pPr>
              <w:spacing w:after="120" w:line="240" w:lineRule="auto"/>
              <w:jc w:val="center"/>
              <w:rPr>
                <w:rFonts w:cstheme="minorHAnsi"/>
              </w:rPr>
            </w:pPr>
            <w:r w:rsidRPr="0039375B">
              <w:t>07/15/2024 02:54</w:t>
            </w:r>
          </w:p>
        </w:tc>
        <w:tc>
          <w:tcPr>
            <w:tcW w:w="2055" w:type="dxa"/>
            <w:shd w:val="clear" w:color="auto" w:fill="auto"/>
          </w:tcPr>
          <w:p w14:paraId="1C446114" w14:textId="7A3B6307" w:rsidR="00814FEF" w:rsidRDefault="00814FEF" w:rsidP="00814FEF">
            <w:pPr>
              <w:spacing w:after="120" w:line="240" w:lineRule="auto"/>
              <w:jc w:val="center"/>
              <w:rPr>
                <w:rFonts w:eastAsia="Calibri" w:cstheme="minorHAnsi"/>
                <w:color w:val="000000" w:themeColor="text1"/>
              </w:rPr>
            </w:pPr>
            <w:r w:rsidRPr="0039375B">
              <w:t>09/12/2024 02:05</w:t>
            </w:r>
          </w:p>
        </w:tc>
      </w:tr>
      <w:tr w:rsidR="00814FEF" w:rsidRPr="002D087E" w14:paraId="088C332D" w14:textId="77777777" w:rsidTr="00440F55">
        <w:trPr>
          <w:trHeight w:val="285"/>
        </w:trPr>
        <w:tc>
          <w:tcPr>
            <w:tcW w:w="840" w:type="dxa"/>
            <w:shd w:val="clear" w:color="auto" w:fill="auto"/>
          </w:tcPr>
          <w:p w14:paraId="677654E5" w14:textId="313F7985" w:rsidR="00814FEF" w:rsidRDefault="00814FEF" w:rsidP="00814FEF">
            <w:pPr>
              <w:spacing w:after="120" w:line="240" w:lineRule="auto"/>
              <w:jc w:val="center"/>
              <w:rPr>
                <w:rFonts w:cstheme="minorHAnsi"/>
              </w:rPr>
            </w:pPr>
            <w:r w:rsidRPr="0039375B">
              <w:t>2023</w:t>
            </w:r>
          </w:p>
        </w:tc>
        <w:tc>
          <w:tcPr>
            <w:tcW w:w="1425" w:type="dxa"/>
            <w:shd w:val="clear" w:color="auto" w:fill="auto"/>
          </w:tcPr>
          <w:p w14:paraId="41A3C00A" w14:textId="1EE83AF6"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420B1A39" w14:textId="54DE4854" w:rsidR="00814FEF" w:rsidRPr="00D36DCD" w:rsidRDefault="00814FEF" w:rsidP="00814FEF">
            <w:pPr>
              <w:spacing w:after="120" w:line="240" w:lineRule="auto"/>
              <w:jc w:val="center"/>
              <w:rPr>
                <w:rFonts w:eastAsia="Calibri" w:cstheme="minorHAnsi"/>
                <w:color w:val="000000" w:themeColor="text1"/>
              </w:rPr>
            </w:pPr>
            <w:r w:rsidRPr="0039375B">
              <w:t>3DD.003D4811D4</w:t>
            </w:r>
          </w:p>
        </w:tc>
        <w:tc>
          <w:tcPr>
            <w:tcW w:w="1126" w:type="dxa"/>
            <w:shd w:val="clear" w:color="auto" w:fill="auto"/>
          </w:tcPr>
          <w:p w14:paraId="3EF9C756" w14:textId="326F8CA9"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0F6104CA" w14:textId="06D8BF69" w:rsidR="00814FEF" w:rsidRDefault="00814FEF" w:rsidP="00814FEF">
            <w:pPr>
              <w:spacing w:after="120" w:line="240" w:lineRule="auto"/>
              <w:jc w:val="center"/>
              <w:rPr>
                <w:rFonts w:cstheme="minorHAnsi"/>
              </w:rPr>
            </w:pPr>
            <w:r w:rsidRPr="0039375B">
              <w:t>08/25/2024 03:39</w:t>
            </w:r>
          </w:p>
        </w:tc>
        <w:tc>
          <w:tcPr>
            <w:tcW w:w="2055" w:type="dxa"/>
            <w:shd w:val="clear" w:color="auto" w:fill="auto"/>
          </w:tcPr>
          <w:p w14:paraId="180164FE" w14:textId="112A0633" w:rsidR="00814FEF" w:rsidRDefault="00814FEF" w:rsidP="00814FEF">
            <w:pPr>
              <w:spacing w:after="120" w:line="240" w:lineRule="auto"/>
              <w:jc w:val="center"/>
              <w:rPr>
                <w:rFonts w:eastAsia="Calibri" w:cstheme="minorHAnsi"/>
                <w:color w:val="000000" w:themeColor="text1"/>
              </w:rPr>
            </w:pPr>
            <w:r w:rsidRPr="0039375B">
              <w:t>09/21/2024 21:11</w:t>
            </w:r>
          </w:p>
        </w:tc>
      </w:tr>
      <w:tr w:rsidR="00814FEF" w:rsidRPr="002D087E" w14:paraId="15526247" w14:textId="77777777" w:rsidTr="00440F55">
        <w:trPr>
          <w:trHeight w:val="285"/>
        </w:trPr>
        <w:tc>
          <w:tcPr>
            <w:tcW w:w="840" w:type="dxa"/>
            <w:shd w:val="clear" w:color="auto" w:fill="auto"/>
          </w:tcPr>
          <w:p w14:paraId="392B9A03" w14:textId="70526D04" w:rsidR="00814FEF" w:rsidRDefault="00814FEF" w:rsidP="00814FEF">
            <w:pPr>
              <w:spacing w:after="120" w:line="240" w:lineRule="auto"/>
              <w:jc w:val="center"/>
              <w:rPr>
                <w:rFonts w:cstheme="minorHAnsi"/>
              </w:rPr>
            </w:pPr>
            <w:r w:rsidRPr="0039375B">
              <w:t>2023</w:t>
            </w:r>
          </w:p>
        </w:tc>
        <w:tc>
          <w:tcPr>
            <w:tcW w:w="1425" w:type="dxa"/>
            <w:shd w:val="clear" w:color="auto" w:fill="auto"/>
          </w:tcPr>
          <w:p w14:paraId="58C03E2E" w14:textId="50C6B6BF"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621E436D" w14:textId="0A2F0CE0" w:rsidR="00814FEF" w:rsidRPr="00D36DCD" w:rsidRDefault="00814FEF" w:rsidP="00814FEF">
            <w:pPr>
              <w:spacing w:after="120" w:line="240" w:lineRule="auto"/>
              <w:jc w:val="center"/>
              <w:rPr>
                <w:rFonts w:eastAsia="Calibri" w:cstheme="minorHAnsi"/>
                <w:color w:val="000000" w:themeColor="text1"/>
              </w:rPr>
            </w:pPr>
            <w:r w:rsidRPr="0039375B">
              <w:t>3DD.003D4811DC</w:t>
            </w:r>
          </w:p>
        </w:tc>
        <w:tc>
          <w:tcPr>
            <w:tcW w:w="1126" w:type="dxa"/>
            <w:shd w:val="clear" w:color="auto" w:fill="auto"/>
          </w:tcPr>
          <w:p w14:paraId="3E0D88D6" w14:textId="0B16B7E2"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28474439" w14:textId="690B49D9" w:rsidR="00814FEF" w:rsidRDefault="00814FEF" w:rsidP="00814FEF">
            <w:pPr>
              <w:spacing w:after="120" w:line="240" w:lineRule="auto"/>
              <w:jc w:val="center"/>
              <w:rPr>
                <w:rFonts w:cstheme="minorHAnsi"/>
              </w:rPr>
            </w:pPr>
            <w:r w:rsidRPr="0039375B">
              <w:t>07/29/2024 02:08</w:t>
            </w:r>
          </w:p>
        </w:tc>
        <w:tc>
          <w:tcPr>
            <w:tcW w:w="2055" w:type="dxa"/>
            <w:shd w:val="clear" w:color="auto" w:fill="auto"/>
          </w:tcPr>
          <w:p w14:paraId="51110750" w14:textId="7E84C187" w:rsidR="00814FEF" w:rsidRDefault="00814FEF" w:rsidP="00814FEF">
            <w:pPr>
              <w:spacing w:after="120" w:line="240" w:lineRule="auto"/>
              <w:jc w:val="center"/>
              <w:rPr>
                <w:rFonts w:eastAsia="Calibri" w:cstheme="minorHAnsi"/>
                <w:color w:val="000000" w:themeColor="text1"/>
              </w:rPr>
            </w:pPr>
            <w:r w:rsidRPr="0039375B">
              <w:t>09/07/2024 01:40</w:t>
            </w:r>
          </w:p>
        </w:tc>
      </w:tr>
      <w:tr w:rsidR="00814FEF" w:rsidRPr="002D087E" w14:paraId="684CE5D7" w14:textId="77777777" w:rsidTr="00440F55">
        <w:trPr>
          <w:trHeight w:val="285"/>
        </w:trPr>
        <w:tc>
          <w:tcPr>
            <w:tcW w:w="840" w:type="dxa"/>
            <w:shd w:val="clear" w:color="auto" w:fill="auto"/>
          </w:tcPr>
          <w:p w14:paraId="724A18E0" w14:textId="460155FF" w:rsidR="00814FEF" w:rsidRPr="0026669D" w:rsidRDefault="00814FEF" w:rsidP="00814FEF">
            <w:pPr>
              <w:spacing w:after="120" w:line="240" w:lineRule="auto"/>
              <w:jc w:val="center"/>
            </w:pPr>
            <w:r w:rsidRPr="0039375B">
              <w:lastRenderedPageBreak/>
              <w:t>2023</w:t>
            </w:r>
          </w:p>
        </w:tc>
        <w:tc>
          <w:tcPr>
            <w:tcW w:w="1425" w:type="dxa"/>
            <w:shd w:val="clear" w:color="auto" w:fill="auto"/>
          </w:tcPr>
          <w:p w14:paraId="1FA94ED3" w14:textId="3C4CFE84" w:rsidR="00814FEF" w:rsidRPr="0026669D" w:rsidRDefault="00814FEF" w:rsidP="00814FEF">
            <w:pPr>
              <w:spacing w:after="120" w:line="240" w:lineRule="auto"/>
              <w:jc w:val="center"/>
            </w:pPr>
            <w:r w:rsidRPr="0039375B">
              <w:t>USFWS</w:t>
            </w:r>
          </w:p>
        </w:tc>
        <w:tc>
          <w:tcPr>
            <w:tcW w:w="1860" w:type="dxa"/>
            <w:shd w:val="clear" w:color="auto" w:fill="auto"/>
          </w:tcPr>
          <w:p w14:paraId="3D41BB76" w14:textId="70CCD07D" w:rsidR="00814FEF" w:rsidRPr="0026669D" w:rsidRDefault="00814FEF" w:rsidP="00814FEF">
            <w:pPr>
              <w:spacing w:after="120" w:line="240" w:lineRule="auto"/>
              <w:jc w:val="center"/>
            </w:pPr>
            <w:r w:rsidRPr="0039375B">
              <w:t>3DD.003D4811DF</w:t>
            </w:r>
          </w:p>
        </w:tc>
        <w:tc>
          <w:tcPr>
            <w:tcW w:w="1126" w:type="dxa"/>
            <w:shd w:val="clear" w:color="auto" w:fill="auto"/>
          </w:tcPr>
          <w:p w14:paraId="1DC16A4C" w14:textId="7C6730A3" w:rsidR="00814FEF" w:rsidRPr="0026669D" w:rsidRDefault="00814FEF" w:rsidP="00814FEF">
            <w:pPr>
              <w:spacing w:after="120" w:line="240" w:lineRule="auto"/>
              <w:jc w:val="center"/>
            </w:pPr>
            <w:r w:rsidRPr="0039375B">
              <w:t>Indian</w:t>
            </w:r>
          </w:p>
        </w:tc>
        <w:tc>
          <w:tcPr>
            <w:tcW w:w="2054" w:type="dxa"/>
            <w:shd w:val="clear" w:color="auto" w:fill="auto"/>
          </w:tcPr>
          <w:p w14:paraId="2017A394" w14:textId="1DC1C657" w:rsidR="00814FEF" w:rsidRPr="0026669D" w:rsidRDefault="00814FEF" w:rsidP="00814FEF">
            <w:pPr>
              <w:spacing w:after="120" w:line="240" w:lineRule="auto"/>
              <w:jc w:val="center"/>
            </w:pPr>
            <w:r w:rsidRPr="0039375B">
              <w:t>07/09/2024 00:54</w:t>
            </w:r>
          </w:p>
        </w:tc>
        <w:tc>
          <w:tcPr>
            <w:tcW w:w="2055" w:type="dxa"/>
            <w:shd w:val="clear" w:color="auto" w:fill="auto"/>
          </w:tcPr>
          <w:p w14:paraId="45EB208F" w14:textId="2DE2CB74" w:rsidR="00814FEF" w:rsidRPr="0026669D" w:rsidRDefault="00814FEF" w:rsidP="00814FEF">
            <w:pPr>
              <w:spacing w:after="120" w:line="240" w:lineRule="auto"/>
              <w:jc w:val="center"/>
            </w:pPr>
            <w:r w:rsidRPr="0039375B">
              <w:t>09/09/2024 21:45</w:t>
            </w:r>
          </w:p>
        </w:tc>
      </w:tr>
      <w:tr w:rsidR="00814FEF" w:rsidRPr="002D087E" w14:paraId="432EF6FA" w14:textId="77777777" w:rsidTr="00440F55">
        <w:trPr>
          <w:trHeight w:val="285"/>
        </w:trPr>
        <w:tc>
          <w:tcPr>
            <w:tcW w:w="840" w:type="dxa"/>
            <w:shd w:val="clear" w:color="auto" w:fill="auto"/>
          </w:tcPr>
          <w:p w14:paraId="691A456A" w14:textId="70A3DE6E" w:rsidR="00814FEF" w:rsidRPr="0026669D" w:rsidRDefault="00814FEF" w:rsidP="00814FEF">
            <w:pPr>
              <w:spacing w:after="120" w:line="240" w:lineRule="auto"/>
              <w:jc w:val="center"/>
            </w:pPr>
            <w:r w:rsidRPr="0039375B">
              <w:t>2023</w:t>
            </w:r>
          </w:p>
        </w:tc>
        <w:tc>
          <w:tcPr>
            <w:tcW w:w="1425" w:type="dxa"/>
            <w:shd w:val="clear" w:color="auto" w:fill="auto"/>
          </w:tcPr>
          <w:p w14:paraId="2FE5EB52" w14:textId="59991221" w:rsidR="00814FEF" w:rsidRPr="0026669D" w:rsidRDefault="00814FEF" w:rsidP="00814FEF">
            <w:pPr>
              <w:spacing w:after="120" w:line="240" w:lineRule="auto"/>
              <w:jc w:val="center"/>
            </w:pPr>
            <w:r w:rsidRPr="0039375B">
              <w:t>USFWS</w:t>
            </w:r>
          </w:p>
        </w:tc>
        <w:tc>
          <w:tcPr>
            <w:tcW w:w="1860" w:type="dxa"/>
            <w:shd w:val="clear" w:color="auto" w:fill="auto"/>
          </w:tcPr>
          <w:p w14:paraId="22816D47" w14:textId="605952AE" w:rsidR="00814FEF" w:rsidRPr="0026669D" w:rsidRDefault="00814FEF" w:rsidP="00814FEF">
            <w:pPr>
              <w:spacing w:after="120" w:line="240" w:lineRule="auto"/>
              <w:jc w:val="center"/>
            </w:pPr>
            <w:r w:rsidRPr="0039375B">
              <w:t>3DD.003D4811E1</w:t>
            </w:r>
          </w:p>
        </w:tc>
        <w:tc>
          <w:tcPr>
            <w:tcW w:w="1126" w:type="dxa"/>
            <w:shd w:val="clear" w:color="auto" w:fill="auto"/>
          </w:tcPr>
          <w:p w14:paraId="5A49F104" w14:textId="5DC5BD1E" w:rsidR="00814FEF" w:rsidRPr="0026669D" w:rsidRDefault="00814FEF" w:rsidP="00814FEF">
            <w:pPr>
              <w:spacing w:after="120" w:line="240" w:lineRule="auto"/>
              <w:jc w:val="center"/>
            </w:pPr>
            <w:r w:rsidRPr="0039375B">
              <w:t>Indian</w:t>
            </w:r>
          </w:p>
        </w:tc>
        <w:tc>
          <w:tcPr>
            <w:tcW w:w="2054" w:type="dxa"/>
            <w:shd w:val="clear" w:color="auto" w:fill="auto"/>
          </w:tcPr>
          <w:p w14:paraId="61B01771" w14:textId="05F514EC" w:rsidR="00814FEF" w:rsidRPr="0026669D" w:rsidRDefault="00814FEF" w:rsidP="00814FEF">
            <w:pPr>
              <w:spacing w:after="120" w:line="240" w:lineRule="auto"/>
              <w:jc w:val="center"/>
            </w:pPr>
            <w:r w:rsidRPr="0039375B">
              <w:t>07/22/2024 21:29</w:t>
            </w:r>
          </w:p>
        </w:tc>
        <w:tc>
          <w:tcPr>
            <w:tcW w:w="2055" w:type="dxa"/>
            <w:shd w:val="clear" w:color="auto" w:fill="auto"/>
          </w:tcPr>
          <w:p w14:paraId="3B8046F5" w14:textId="2630603A" w:rsidR="00814FEF" w:rsidRPr="0026669D" w:rsidRDefault="00814FEF" w:rsidP="00814FEF">
            <w:pPr>
              <w:spacing w:after="120" w:line="240" w:lineRule="auto"/>
              <w:jc w:val="center"/>
            </w:pPr>
            <w:r w:rsidRPr="0039375B">
              <w:t>09/23/2024 00:26</w:t>
            </w:r>
          </w:p>
        </w:tc>
      </w:tr>
      <w:tr w:rsidR="00814FEF" w:rsidRPr="002D087E" w14:paraId="1801D034" w14:textId="77777777" w:rsidTr="00440F55">
        <w:trPr>
          <w:trHeight w:val="285"/>
        </w:trPr>
        <w:tc>
          <w:tcPr>
            <w:tcW w:w="840" w:type="dxa"/>
            <w:shd w:val="clear" w:color="auto" w:fill="auto"/>
          </w:tcPr>
          <w:p w14:paraId="7BC5A3B7" w14:textId="28E85748" w:rsidR="00814FEF" w:rsidRPr="0026669D" w:rsidRDefault="00814FEF" w:rsidP="00814FEF">
            <w:pPr>
              <w:spacing w:after="120" w:line="240" w:lineRule="auto"/>
              <w:jc w:val="center"/>
            </w:pPr>
            <w:r w:rsidRPr="0039375B">
              <w:t>2023</w:t>
            </w:r>
          </w:p>
        </w:tc>
        <w:tc>
          <w:tcPr>
            <w:tcW w:w="1425" w:type="dxa"/>
            <w:shd w:val="clear" w:color="auto" w:fill="auto"/>
          </w:tcPr>
          <w:p w14:paraId="6826ADF2" w14:textId="74692032" w:rsidR="00814FEF" w:rsidRPr="0026669D" w:rsidRDefault="00814FEF" w:rsidP="00814FEF">
            <w:pPr>
              <w:spacing w:after="120" w:line="240" w:lineRule="auto"/>
              <w:jc w:val="center"/>
            </w:pPr>
            <w:r w:rsidRPr="0039375B">
              <w:t>USFWS</w:t>
            </w:r>
          </w:p>
        </w:tc>
        <w:tc>
          <w:tcPr>
            <w:tcW w:w="1860" w:type="dxa"/>
            <w:shd w:val="clear" w:color="auto" w:fill="auto"/>
          </w:tcPr>
          <w:p w14:paraId="2EEC1088" w14:textId="00052377" w:rsidR="00814FEF" w:rsidRPr="0026669D" w:rsidRDefault="00814FEF" w:rsidP="00814FEF">
            <w:pPr>
              <w:spacing w:after="120" w:line="240" w:lineRule="auto"/>
              <w:jc w:val="center"/>
            </w:pPr>
            <w:r w:rsidRPr="0039375B">
              <w:t>3DD.003D4811EF</w:t>
            </w:r>
          </w:p>
        </w:tc>
        <w:tc>
          <w:tcPr>
            <w:tcW w:w="1126" w:type="dxa"/>
            <w:shd w:val="clear" w:color="auto" w:fill="auto"/>
          </w:tcPr>
          <w:p w14:paraId="3142EF4C" w14:textId="602E4519" w:rsidR="00814FEF" w:rsidRPr="0026669D" w:rsidRDefault="00814FEF" w:rsidP="00814FEF">
            <w:pPr>
              <w:spacing w:after="120" w:line="240" w:lineRule="auto"/>
              <w:jc w:val="center"/>
            </w:pPr>
            <w:r w:rsidRPr="0039375B">
              <w:t>Indian</w:t>
            </w:r>
          </w:p>
        </w:tc>
        <w:tc>
          <w:tcPr>
            <w:tcW w:w="2054" w:type="dxa"/>
            <w:shd w:val="clear" w:color="auto" w:fill="auto"/>
          </w:tcPr>
          <w:p w14:paraId="6FE311CB" w14:textId="6A1DCB1D" w:rsidR="00814FEF" w:rsidRPr="0026669D" w:rsidRDefault="00814FEF" w:rsidP="00814FEF">
            <w:pPr>
              <w:spacing w:after="120" w:line="240" w:lineRule="auto"/>
              <w:jc w:val="center"/>
            </w:pPr>
            <w:r w:rsidRPr="0039375B">
              <w:t>07/03/2024 04:54</w:t>
            </w:r>
          </w:p>
        </w:tc>
        <w:tc>
          <w:tcPr>
            <w:tcW w:w="2055" w:type="dxa"/>
            <w:shd w:val="clear" w:color="auto" w:fill="auto"/>
          </w:tcPr>
          <w:p w14:paraId="752E9B1E" w14:textId="140608FB" w:rsidR="00814FEF" w:rsidRPr="0026669D" w:rsidRDefault="00814FEF" w:rsidP="00814FEF">
            <w:pPr>
              <w:spacing w:after="120" w:line="240" w:lineRule="auto"/>
              <w:jc w:val="center"/>
            </w:pPr>
            <w:r w:rsidRPr="0039375B">
              <w:t>09/08/2024 03:34</w:t>
            </w:r>
          </w:p>
        </w:tc>
      </w:tr>
      <w:tr w:rsidR="00814FEF" w:rsidRPr="002D087E" w14:paraId="400B3C20" w14:textId="77777777" w:rsidTr="00440F55">
        <w:trPr>
          <w:trHeight w:val="285"/>
        </w:trPr>
        <w:tc>
          <w:tcPr>
            <w:tcW w:w="840" w:type="dxa"/>
            <w:shd w:val="clear" w:color="auto" w:fill="auto"/>
          </w:tcPr>
          <w:p w14:paraId="487EA569" w14:textId="469338CF" w:rsidR="00814FEF" w:rsidRPr="0026669D" w:rsidRDefault="00814FEF" w:rsidP="00814FEF">
            <w:pPr>
              <w:spacing w:after="120" w:line="240" w:lineRule="auto"/>
              <w:jc w:val="center"/>
            </w:pPr>
            <w:r w:rsidRPr="0039375B">
              <w:t>2023</w:t>
            </w:r>
          </w:p>
        </w:tc>
        <w:tc>
          <w:tcPr>
            <w:tcW w:w="1425" w:type="dxa"/>
            <w:shd w:val="clear" w:color="auto" w:fill="auto"/>
          </w:tcPr>
          <w:p w14:paraId="3D9C8BEE" w14:textId="18F73CCF" w:rsidR="00814FEF" w:rsidRPr="0026669D" w:rsidRDefault="00814FEF" w:rsidP="00814FEF">
            <w:pPr>
              <w:spacing w:after="120" w:line="240" w:lineRule="auto"/>
              <w:jc w:val="center"/>
            </w:pPr>
            <w:r w:rsidRPr="0039375B">
              <w:t>USFWS</w:t>
            </w:r>
          </w:p>
        </w:tc>
        <w:tc>
          <w:tcPr>
            <w:tcW w:w="1860" w:type="dxa"/>
            <w:shd w:val="clear" w:color="auto" w:fill="auto"/>
          </w:tcPr>
          <w:p w14:paraId="39B0FAAF" w14:textId="5FE4A258" w:rsidR="00814FEF" w:rsidRPr="0026669D" w:rsidRDefault="00814FEF" w:rsidP="00814FEF">
            <w:pPr>
              <w:spacing w:after="120" w:line="240" w:lineRule="auto"/>
              <w:jc w:val="center"/>
            </w:pPr>
            <w:r w:rsidRPr="0039375B">
              <w:t>3DD.003D4811F5</w:t>
            </w:r>
          </w:p>
        </w:tc>
        <w:tc>
          <w:tcPr>
            <w:tcW w:w="1126" w:type="dxa"/>
            <w:shd w:val="clear" w:color="auto" w:fill="auto"/>
          </w:tcPr>
          <w:p w14:paraId="558DE184" w14:textId="6134FF4E" w:rsidR="00814FEF" w:rsidRPr="0026669D" w:rsidRDefault="00814FEF" w:rsidP="00814FEF">
            <w:pPr>
              <w:spacing w:after="120" w:line="240" w:lineRule="auto"/>
              <w:jc w:val="center"/>
            </w:pPr>
            <w:r w:rsidRPr="0039375B">
              <w:t>Indian</w:t>
            </w:r>
          </w:p>
        </w:tc>
        <w:tc>
          <w:tcPr>
            <w:tcW w:w="2054" w:type="dxa"/>
            <w:shd w:val="clear" w:color="auto" w:fill="auto"/>
          </w:tcPr>
          <w:p w14:paraId="3F116BE8" w14:textId="49333E69" w:rsidR="00814FEF" w:rsidRPr="0026669D" w:rsidRDefault="00814FEF" w:rsidP="00814FEF">
            <w:pPr>
              <w:spacing w:after="120" w:line="240" w:lineRule="auto"/>
              <w:jc w:val="center"/>
            </w:pPr>
            <w:r w:rsidRPr="0039375B">
              <w:t>06/10/2024 22:52</w:t>
            </w:r>
          </w:p>
        </w:tc>
        <w:tc>
          <w:tcPr>
            <w:tcW w:w="2055" w:type="dxa"/>
            <w:shd w:val="clear" w:color="auto" w:fill="auto"/>
          </w:tcPr>
          <w:p w14:paraId="1A656CCA" w14:textId="4DEE0B46" w:rsidR="00814FEF" w:rsidRPr="0026669D" w:rsidRDefault="00814FEF" w:rsidP="00814FEF">
            <w:pPr>
              <w:spacing w:after="120" w:line="240" w:lineRule="auto"/>
              <w:jc w:val="center"/>
            </w:pPr>
            <w:r w:rsidRPr="0039375B">
              <w:t>09/02/2024 22:29</w:t>
            </w:r>
          </w:p>
        </w:tc>
      </w:tr>
      <w:tr w:rsidR="00814FEF" w:rsidRPr="002D087E" w14:paraId="2B1BECFF" w14:textId="77777777" w:rsidTr="00440F55">
        <w:trPr>
          <w:trHeight w:val="285"/>
        </w:trPr>
        <w:tc>
          <w:tcPr>
            <w:tcW w:w="840" w:type="dxa"/>
            <w:shd w:val="clear" w:color="auto" w:fill="auto"/>
          </w:tcPr>
          <w:p w14:paraId="0A0E810D" w14:textId="4033610F" w:rsidR="00814FEF" w:rsidRPr="0026669D" w:rsidRDefault="00814FEF" w:rsidP="00814FEF">
            <w:pPr>
              <w:spacing w:after="120" w:line="240" w:lineRule="auto"/>
              <w:jc w:val="center"/>
            </w:pPr>
            <w:r w:rsidRPr="0039375B">
              <w:t>2023</w:t>
            </w:r>
          </w:p>
        </w:tc>
        <w:tc>
          <w:tcPr>
            <w:tcW w:w="1425" w:type="dxa"/>
            <w:shd w:val="clear" w:color="auto" w:fill="auto"/>
          </w:tcPr>
          <w:p w14:paraId="69799900" w14:textId="0E1F541E" w:rsidR="00814FEF" w:rsidRPr="0026669D" w:rsidRDefault="00814FEF" w:rsidP="00814FEF">
            <w:pPr>
              <w:spacing w:after="120" w:line="240" w:lineRule="auto"/>
              <w:jc w:val="center"/>
            </w:pPr>
            <w:r w:rsidRPr="0039375B">
              <w:t>USFWS</w:t>
            </w:r>
          </w:p>
        </w:tc>
        <w:tc>
          <w:tcPr>
            <w:tcW w:w="1860" w:type="dxa"/>
            <w:shd w:val="clear" w:color="auto" w:fill="auto"/>
          </w:tcPr>
          <w:p w14:paraId="78EF8790" w14:textId="62EACA4E" w:rsidR="00814FEF" w:rsidRPr="0026669D" w:rsidRDefault="00814FEF" w:rsidP="00814FEF">
            <w:pPr>
              <w:spacing w:after="120" w:line="240" w:lineRule="auto"/>
              <w:jc w:val="center"/>
            </w:pPr>
            <w:r w:rsidRPr="0039375B">
              <w:t>3DD.003D4811FB</w:t>
            </w:r>
          </w:p>
        </w:tc>
        <w:tc>
          <w:tcPr>
            <w:tcW w:w="1126" w:type="dxa"/>
            <w:shd w:val="clear" w:color="auto" w:fill="auto"/>
          </w:tcPr>
          <w:p w14:paraId="1830951A" w14:textId="645FF025" w:rsidR="00814FEF" w:rsidRPr="0026669D" w:rsidRDefault="00814FEF" w:rsidP="00814FEF">
            <w:pPr>
              <w:spacing w:after="120" w:line="240" w:lineRule="auto"/>
              <w:jc w:val="center"/>
            </w:pPr>
            <w:r w:rsidRPr="0039375B">
              <w:t>Indian</w:t>
            </w:r>
          </w:p>
        </w:tc>
        <w:tc>
          <w:tcPr>
            <w:tcW w:w="2054" w:type="dxa"/>
            <w:shd w:val="clear" w:color="auto" w:fill="auto"/>
          </w:tcPr>
          <w:p w14:paraId="1AD4CE9B" w14:textId="4F8CA52A" w:rsidR="00814FEF" w:rsidRPr="0026669D" w:rsidRDefault="00814FEF" w:rsidP="00814FEF">
            <w:pPr>
              <w:spacing w:after="120" w:line="240" w:lineRule="auto"/>
              <w:jc w:val="center"/>
            </w:pPr>
            <w:r w:rsidRPr="0039375B">
              <w:t>07/28/2024 04:55</w:t>
            </w:r>
          </w:p>
        </w:tc>
        <w:tc>
          <w:tcPr>
            <w:tcW w:w="2055" w:type="dxa"/>
            <w:shd w:val="clear" w:color="auto" w:fill="auto"/>
          </w:tcPr>
          <w:p w14:paraId="7106C0B6" w14:textId="61A92169" w:rsidR="00814FEF" w:rsidRPr="0026669D" w:rsidRDefault="00814FEF" w:rsidP="00814FEF">
            <w:pPr>
              <w:spacing w:after="120" w:line="240" w:lineRule="auto"/>
              <w:jc w:val="center"/>
            </w:pPr>
            <w:r w:rsidRPr="0039375B">
              <w:t>09/10/2024 21:41</w:t>
            </w:r>
          </w:p>
        </w:tc>
      </w:tr>
      <w:tr w:rsidR="00814FEF" w:rsidRPr="002D087E" w14:paraId="34955026" w14:textId="77777777" w:rsidTr="00440F55">
        <w:trPr>
          <w:trHeight w:val="285"/>
        </w:trPr>
        <w:tc>
          <w:tcPr>
            <w:tcW w:w="840" w:type="dxa"/>
            <w:shd w:val="clear" w:color="auto" w:fill="auto"/>
          </w:tcPr>
          <w:p w14:paraId="695FB53F" w14:textId="30739B3A" w:rsidR="00814FEF" w:rsidRPr="0026669D" w:rsidRDefault="00814FEF" w:rsidP="00814FEF">
            <w:pPr>
              <w:spacing w:after="120" w:line="240" w:lineRule="auto"/>
              <w:jc w:val="center"/>
            </w:pPr>
            <w:r w:rsidRPr="0039375B">
              <w:t>2023</w:t>
            </w:r>
          </w:p>
        </w:tc>
        <w:tc>
          <w:tcPr>
            <w:tcW w:w="1425" w:type="dxa"/>
            <w:shd w:val="clear" w:color="auto" w:fill="auto"/>
          </w:tcPr>
          <w:p w14:paraId="17B91E16" w14:textId="5E16D0FE" w:rsidR="00814FEF" w:rsidRPr="0026669D" w:rsidRDefault="00814FEF" w:rsidP="00814FEF">
            <w:pPr>
              <w:spacing w:after="120" w:line="240" w:lineRule="auto"/>
              <w:jc w:val="center"/>
            </w:pPr>
            <w:r w:rsidRPr="0039375B">
              <w:t>USFWS</w:t>
            </w:r>
          </w:p>
        </w:tc>
        <w:tc>
          <w:tcPr>
            <w:tcW w:w="1860" w:type="dxa"/>
            <w:shd w:val="clear" w:color="auto" w:fill="auto"/>
          </w:tcPr>
          <w:p w14:paraId="33C3F08F" w14:textId="2C5C80B5" w:rsidR="00814FEF" w:rsidRPr="0026669D" w:rsidRDefault="00814FEF" w:rsidP="00814FEF">
            <w:pPr>
              <w:spacing w:after="120" w:line="240" w:lineRule="auto"/>
              <w:jc w:val="center"/>
            </w:pPr>
            <w:r w:rsidRPr="0039375B">
              <w:t>3DD.003D481201</w:t>
            </w:r>
          </w:p>
        </w:tc>
        <w:tc>
          <w:tcPr>
            <w:tcW w:w="1126" w:type="dxa"/>
            <w:shd w:val="clear" w:color="auto" w:fill="auto"/>
          </w:tcPr>
          <w:p w14:paraId="7EF06B1F" w14:textId="73C270D3" w:rsidR="00814FEF" w:rsidRPr="0026669D" w:rsidRDefault="00814FEF" w:rsidP="00814FEF">
            <w:pPr>
              <w:spacing w:after="120" w:line="240" w:lineRule="auto"/>
              <w:jc w:val="center"/>
            </w:pPr>
            <w:r w:rsidRPr="0039375B">
              <w:t>Indian</w:t>
            </w:r>
          </w:p>
        </w:tc>
        <w:tc>
          <w:tcPr>
            <w:tcW w:w="2054" w:type="dxa"/>
            <w:shd w:val="clear" w:color="auto" w:fill="auto"/>
          </w:tcPr>
          <w:p w14:paraId="684A87E9" w14:textId="056F3D07" w:rsidR="00814FEF" w:rsidRPr="0026669D" w:rsidRDefault="00814FEF" w:rsidP="00814FEF">
            <w:pPr>
              <w:spacing w:after="120" w:line="240" w:lineRule="auto"/>
              <w:jc w:val="center"/>
            </w:pPr>
            <w:r w:rsidRPr="0039375B">
              <w:t>07/17/2024 03:09</w:t>
            </w:r>
          </w:p>
        </w:tc>
        <w:tc>
          <w:tcPr>
            <w:tcW w:w="2055" w:type="dxa"/>
            <w:shd w:val="clear" w:color="auto" w:fill="auto"/>
          </w:tcPr>
          <w:p w14:paraId="0E4CD508" w14:textId="1784D816" w:rsidR="00814FEF" w:rsidRPr="0026669D" w:rsidRDefault="00814FEF" w:rsidP="00814FEF">
            <w:pPr>
              <w:spacing w:after="120" w:line="240" w:lineRule="auto"/>
              <w:jc w:val="center"/>
            </w:pPr>
            <w:r w:rsidRPr="0039375B">
              <w:t>09/12/2024 23:13</w:t>
            </w:r>
          </w:p>
        </w:tc>
      </w:tr>
      <w:tr w:rsidR="00814FEF" w:rsidRPr="002D087E" w14:paraId="72D59FD2" w14:textId="77777777" w:rsidTr="00440F55">
        <w:trPr>
          <w:trHeight w:val="285"/>
        </w:trPr>
        <w:tc>
          <w:tcPr>
            <w:tcW w:w="840" w:type="dxa"/>
            <w:shd w:val="clear" w:color="auto" w:fill="auto"/>
          </w:tcPr>
          <w:p w14:paraId="6C632E51" w14:textId="5E6293B7" w:rsidR="00814FEF" w:rsidRPr="0026669D" w:rsidRDefault="00814FEF" w:rsidP="00814FEF">
            <w:pPr>
              <w:spacing w:after="120" w:line="240" w:lineRule="auto"/>
              <w:jc w:val="center"/>
            </w:pPr>
            <w:r w:rsidRPr="0039375B">
              <w:t>2023</w:t>
            </w:r>
          </w:p>
        </w:tc>
        <w:tc>
          <w:tcPr>
            <w:tcW w:w="1425" w:type="dxa"/>
            <w:shd w:val="clear" w:color="auto" w:fill="auto"/>
          </w:tcPr>
          <w:p w14:paraId="33F4C94B" w14:textId="06C9B783" w:rsidR="00814FEF" w:rsidRPr="0026669D" w:rsidRDefault="00814FEF" w:rsidP="00814FEF">
            <w:pPr>
              <w:spacing w:after="120" w:line="240" w:lineRule="auto"/>
              <w:jc w:val="center"/>
            </w:pPr>
            <w:r w:rsidRPr="0039375B">
              <w:t>USFWS</w:t>
            </w:r>
          </w:p>
        </w:tc>
        <w:tc>
          <w:tcPr>
            <w:tcW w:w="1860" w:type="dxa"/>
            <w:shd w:val="clear" w:color="auto" w:fill="auto"/>
          </w:tcPr>
          <w:p w14:paraId="50DB236D" w14:textId="0391E2E0" w:rsidR="00814FEF" w:rsidRPr="0026669D" w:rsidRDefault="00814FEF" w:rsidP="00814FEF">
            <w:pPr>
              <w:spacing w:after="120" w:line="240" w:lineRule="auto"/>
              <w:jc w:val="center"/>
            </w:pPr>
            <w:r w:rsidRPr="0039375B">
              <w:t>3DD.003D481203</w:t>
            </w:r>
          </w:p>
        </w:tc>
        <w:tc>
          <w:tcPr>
            <w:tcW w:w="1126" w:type="dxa"/>
            <w:shd w:val="clear" w:color="auto" w:fill="auto"/>
          </w:tcPr>
          <w:p w14:paraId="01EAFCFF" w14:textId="0EB96D64" w:rsidR="00814FEF" w:rsidRPr="0026669D" w:rsidRDefault="00814FEF" w:rsidP="00814FEF">
            <w:pPr>
              <w:spacing w:after="120" w:line="240" w:lineRule="auto"/>
              <w:jc w:val="center"/>
            </w:pPr>
            <w:r w:rsidRPr="0039375B">
              <w:t>Indian</w:t>
            </w:r>
          </w:p>
        </w:tc>
        <w:tc>
          <w:tcPr>
            <w:tcW w:w="2054" w:type="dxa"/>
            <w:shd w:val="clear" w:color="auto" w:fill="auto"/>
          </w:tcPr>
          <w:p w14:paraId="2EF8616F" w14:textId="7AA649C6" w:rsidR="00814FEF" w:rsidRPr="0026669D" w:rsidRDefault="00814FEF" w:rsidP="00814FEF">
            <w:pPr>
              <w:spacing w:after="120" w:line="240" w:lineRule="auto"/>
              <w:jc w:val="center"/>
            </w:pPr>
            <w:r w:rsidRPr="0039375B">
              <w:t>08/18/2024 21:25</w:t>
            </w:r>
          </w:p>
        </w:tc>
        <w:tc>
          <w:tcPr>
            <w:tcW w:w="2055" w:type="dxa"/>
            <w:shd w:val="clear" w:color="auto" w:fill="auto"/>
          </w:tcPr>
          <w:p w14:paraId="09BEABE8" w14:textId="586936D3" w:rsidR="00814FEF" w:rsidRPr="0026669D" w:rsidRDefault="00814FEF" w:rsidP="00814FEF">
            <w:pPr>
              <w:spacing w:after="120" w:line="240" w:lineRule="auto"/>
              <w:jc w:val="center"/>
            </w:pPr>
            <w:r w:rsidRPr="0039375B">
              <w:t>09/28/2024 22:53</w:t>
            </w:r>
          </w:p>
        </w:tc>
      </w:tr>
      <w:tr w:rsidR="00814FEF" w:rsidRPr="002D087E" w14:paraId="7AE6BC17" w14:textId="77777777" w:rsidTr="00440F55">
        <w:trPr>
          <w:trHeight w:val="285"/>
        </w:trPr>
        <w:tc>
          <w:tcPr>
            <w:tcW w:w="840" w:type="dxa"/>
            <w:shd w:val="clear" w:color="auto" w:fill="auto"/>
          </w:tcPr>
          <w:p w14:paraId="6FB6DEF8" w14:textId="78FA8A21" w:rsidR="00814FEF" w:rsidRDefault="00814FEF" w:rsidP="00814FEF">
            <w:pPr>
              <w:spacing w:after="120" w:line="240" w:lineRule="auto"/>
              <w:jc w:val="center"/>
              <w:rPr>
                <w:rFonts w:cstheme="minorHAnsi"/>
              </w:rPr>
            </w:pPr>
            <w:r w:rsidRPr="0039375B">
              <w:t>2023</w:t>
            </w:r>
          </w:p>
        </w:tc>
        <w:tc>
          <w:tcPr>
            <w:tcW w:w="1425" w:type="dxa"/>
            <w:shd w:val="clear" w:color="auto" w:fill="auto"/>
          </w:tcPr>
          <w:p w14:paraId="5594BBB1" w14:textId="014659C8"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45F148D9" w14:textId="25842D1B" w:rsidR="00814FEF" w:rsidRPr="00D36DCD" w:rsidRDefault="00814FEF" w:rsidP="00814FEF">
            <w:pPr>
              <w:spacing w:after="120" w:line="240" w:lineRule="auto"/>
              <w:jc w:val="center"/>
              <w:rPr>
                <w:rFonts w:eastAsia="Calibri" w:cstheme="minorHAnsi"/>
                <w:color w:val="000000" w:themeColor="text1"/>
              </w:rPr>
            </w:pPr>
            <w:r w:rsidRPr="0039375B">
              <w:t>3DD.003D481211</w:t>
            </w:r>
          </w:p>
        </w:tc>
        <w:tc>
          <w:tcPr>
            <w:tcW w:w="1126" w:type="dxa"/>
            <w:shd w:val="clear" w:color="auto" w:fill="auto"/>
          </w:tcPr>
          <w:p w14:paraId="5484749D" w14:textId="0B773CE2"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787A8552" w14:textId="319A5BA3" w:rsidR="00814FEF" w:rsidRDefault="00814FEF" w:rsidP="00814FEF">
            <w:pPr>
              <w:spacing w:after="120" w:line="240" w:lineRule="auto"/>
              <w:jc w:val="center"/>
              <w:rPr>
                <w:rFonts w:cstheme="minorHAnsi"/>
              </w:rPr>
            </w:pPr>
            <w:r w:rsidRPr="0039375B">
              <w:t>07/22/2024 14:30</w:t>
            </w:r>
          </w:p>
        </w:tc>
        <w:tc>
          <w:tcPr>
            <w:tcW w:w="2055" w:type="dxa"/>
            <w:shd w:val="clear" w:color="auto" w:fill="auto"/>
          </w:tcPr>
          <w:p w14:paraId="0F599646" w14:textId="48CF936F" w:rsidR="00814FEF" w:rsidRDefault="00814FEF" w:rsidP="00814FEF">
            <w:pPr>
              <w:spacing w:after="120" w:line="240" w:lineRule="auto"/>
              <w:jc w:val="center"/>
              <w:rPr>
                <w:rFonts w:eastAsia="Calibri" w:cstheme="minorHAnsi"/>
                <w:color w:val="000000" w:themeColor="text1"/>
              </w:rPr>
            </w:pPr>
            <w:r w:rsidRPr="0039375B">
              <w:t>09/11/2024 04:10</w:t>
            </w:r>
          </w:p>
        </w:tc>
      </w:tr>
      <w:tr w:rsidR="00814FEF" w:rsidRPr="002D087E" w14:paraId="3AED6CA2" w14:textId="77777777" w:rsidTr="00440F55">
        <w:trPr>
          <w:trHeight w:val="285"/>
        </w:trPr>
        <w:tc>
          <w:tcPr>
            <w:tcW w:w="840" w:type="dxa"/>
            <w:shd w:val="clear" w:color="auto" w:fill="auto"/>
          </w:tcPr>
          <w:p w14:paraId="6251C5F1" w14:textId="6F3676F5" w:rsidR="00814FEF" w:rsidRDefault="00814FEF" w:rsidP="00814FEF">
            <w:pPr>
              <w:spacing w:after="120" w:line="240" w:lineRule="auto"/>
              <w:jc w:val="center"/>
              <w:rPr>
                <w:rFonts w:cstheme="minorHAnsi"/>
              </w:rPr>
            </w:pPr>
            <w:r w:rsidRPr="0039375B">
              <w:t>2023</w:t>
            </w:r>
          </w:p>
        </w:tc>
        <w:tc>
          <w:tcPr>
            <w:tcW w:w="1425" w:type="dxa"/>
            <w:shd w:val="clear" w:color="auto" w:fill="auto"/>
          </w:tcPr>
          <w:p w14:paraId="76238FE1" w14:textId="6DC1A8EA"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4D53A911" w14:textId="17D90FD3" w:rsidR="00814FEF" w:rsidRPr="00D36DCD" w:rsidRDefault="00814FEF" w:rsidP="00814FEF">
            <w:pPr>
              <w:spacing w:after="120" w:line="240" w:lineRule="auto"/>
              <w:jc w:val="center"/>
              <w:rPr>
                <w:rFonts w:eastAsia="Calibri" w:cstheme="minorHAnsi"/>
                <w:color w:val="000000" w:themeColor="text1"/>
              </w:rPr>
            </w:pPr>
            <w:r w:rsidRPr="0039375B">
              <w:t>3DD.003D481216</w:t>
            </w:r>
          </w:p>
        </w:tc>
        <w:tc>
          <w:tcPr>
            <w:tcW w:w="1126" w:type="dxa"/>
            <w:shd w:val="clear" w:color="auto" w:fill="auto"/>
          </w:tcPr>
          <w:p w14:paraId="1D89D49C" w14:textId="3997EBFF"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4BAE1992" w14:textId="45A1BAB3" w:rsidR="00814FEF" w:rsidRDefault="00814FEF" w:rsidP="00814FEF">
            <w:pPr>
              <w:spacing w:after="120" w:line="240" w:lineRule="auto"/>
              <w:jc w:val="center"/>
              <w:rPr>
                <w:rFonts w:cstheme="minorHAnsi"/>
              </w:rPr>
            </w:pPr>
            <w:r w:rsidRPr="0039375B">
              <w:t>07/09/2024 22:31</w:t>
            </w:r>
          </w:p>
        </w:tc>
        <w:tc>
          <w:tcPr>
            <w:tcW w:w="2055" w:type="dxa"/>
            <w:shd w:val="clear" w:color="auto" w:fill="auto"/>
          </w:tcPr>
          <w:p w14:paraId="7117D904" w14:textId="3694837E" w:rsidR="00814FEF" w:rsidRDefault="00814FEF" w:rsidP="00814FEF">
            <w:pPr>
              <w:spacing w:after="120" w:line="240" w:lineRule="auto"/>
              <w:jc w:val="center"/>
              <w:rPr>
                <w:rFonts w:eastAsia="Calibri" w:cstheme="minorHAnsi"/>
                <w:color w:val="000000" w:themeColor="text1"/>
              </w:rPr>
            </w:pPr>
            <w:r w:rsidRPr="0039375B">
              <w:t>08/28/2024 23:50</w:t>
            </w:r>
          </w:p>
        </w:tc>
      </w:tr>
      <w:tr w:rsidR="00814FEF" w:rsidRPr="002D087E" w14:paraId="1DD3B856" w14:textId="77777777" w:rsidTr="00440F55">
        <w:trPr>
          <w:trHeight w:val="285"/>
        </w:trPr>
        <w:tc>
          <w:tcPr>
            <w:tcW w:w="840" w:type="dxa"/>
            <w:shd w:val="clear" w:color="auto" w:fill="auto"/>
          </w:tcPr>
          <w:p w14:paraId="45EBBC22" w14:textId="64160CDE" w:rsidR="00814FEF" w:rsidRDefault="00814FEF" w:rsidP="00814FEF">
            <w:pPr>
              <w:spacing w:after="120" w:line="240" w:lineRule="auto"/>
              <w:jc w:val="center"/>
              <w:rPr>
                <w:rFonts w:cstheme="minorHAnsi"/>
              </w:rPr>
            </w:pPr>
            <w:r w:rsidRPr="0039375B">
              <w:t>2024</w:t>
            </w:r>
          </w:p>
        </w:tc>
        <w:tc>
          <w:tcPr>
            <w:tcW w:w="1425" w:type="dxa"/>
            <w:shd w:val="clear" w:color="auto" w:fill="auto"/>
          </w:tcPr>
          <w:p w14:paraId="7F9D496D" w14:textId="238B5E91"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5016DC13" w14:textId="04F188DB" w:rsidR="00814FEF" w:rsidRPr="00D36DCD" w:rsidRDefault="00814FEF" w:rsidP="00814FEF">
            <w:pPr>
              <w:spacing w:after="120" w:line="240" w:lineRule="auto"/>
              <w:jc w:val="center"/>
              <w:rPr>
                <w:rFonts w:eastAsia="Calibri" w:cstheme="minorHAnsi"/>
                <w:color w:val="000000" w:themeColor="text1"/>
              </w:rPr>
            </w:pPr>
            <w:r w:rsidRPr="0039375B">
              <w:t>3DD.003D4811D0</w:t>
            </w:r>
          </w:p>
        </w:tc>
        <w:tc>
          <w:tcPr>
            <w:tcW w:w="1126" w:type="dxa"/>
            <w:shd w:val="clear" w:color="auto" w:fill="auto"/>
          </w:tcPr>
          <w:p w14:paraId="180599F3" w14:textId="68E8325A"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29EFB8F9" w14:textId="77DD8059" w:rsidR="00814FEF" w:rsidRDefault="00814FEF" w:rsidP="00814FEF">
            <w:pPr>
              <w:spacing w:after="120" w:line="240" w:lineRule="auto"/>
              <w:jc w:val="center"/>
              <w:rPr>
                <w:rFonts w:cstheme="minorHAnsi"/>
              </w:rPr>
            </w:pPr>
            <w:r w:rsidRPr="0039375B">
              <w:t>08/01/2024 02:30</w:t>
            </w:r>
          </w:p>
        </w:tc>
        <w:tc>
          <w:tcPr>
            <w:tcW w:w="2055" w:type="dxa"/>
            <w:shd w:val="clear" w:color="auto" w:fill="auto"/>
          </w:tcPr>
          <w:p w14:paraId="6C97FD0C" w14:textId="01BA8DB1" w:rsidR="00814FEF" w:rsidRDefault="00814FEF" w:rsidP="00814FEF">
            <w:pPr>
              <w:spacing w:after="120" w:line="240" w:lineRule="auto"/>
              <w:jc w:val="center"/>
              <w:rPr>
                <w:rFonts w:eastAsia="Calibri" w:cstheme="minorHAnsi"/>
                <w:color w:val="000000" w:themeColor="text1"/>
              </w:rPr>
            </w:pPr>
            <w:r w:rsidRPr="0039375B">
              <w:t>09/20/2024 20:56</w:t>
            </w:r>
          </w:p>
        </w:tc>
      </w:tr>
      <w:tr w:rsidR="00814FEF" w:rsidRPr="002D087E" w14:paraId="09DDCF11" w14:textId="77777777" w:rsidTr="00440F55">
        <w:trPr>
          <w:trHeight w:val="285"/>
        </w:trPr>
        <w:tc>
          <w:tcPr>
            <w:tcW w:w="840" w:type="dxa"/>
            <w:shd w:val="clear" w:color="auto" w:fill="auto"/>
          </w:tcPr>
          <w:p w14:paraId="5299805F" w14:textId="137AAD95" w:rsidR="00814FEF" w:rsidRDefault="00814FEF" w:rsidP="00814FEF">
            <w:pPr>
              <w:spacing w:after="120" w:line="240" w:lineRule="auto"/>
              <w:jc w:val="center"/>
              <w:rPr>
                <w:rFonts w:cstheme="minorHAnsi"/>
              </w:rPr>
            </w:pPr>
            <w:r w:rsidRPr="0039375B">
              <w:t>2024</w:t>
            </w:r>
          </w:p>
        </w:tc>
        <w:tc>
          <w:tcPr>
            <w:tcW w:w="1425" w:type="dxa"/>
            <w:shd w:val="clear" w:color="auto" w:fill="auto"/>
          </w:tcPr>
          <w:p w14:paraId="65DEAA94" w14:textId="1B795A65"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2A42E973" w14:textId="67DB5234" w:rsidR="00814FEF" w:rsidRPr="00D36DCD" w:rsidRDefault="00814FEF" w:rsidP="00814FEF">
            <w:pPr>
              <w:spacing w:after="120" w:line="240" w:lineRule="auto"/>
              <w:jc w:val="center"/>
              <w:rPr>
                <w:rFonts w:eastAsia="Calibri" w:cstheme="minorHAnsi"/>
                <w:color w:val="000000" w:themeColor="text1"/>
              </w:rPr>
            </w:pPr>
            <w:r w:rsidRPr="0039375B">
              <w:t>3DD.003D4811DA</w:t>
            </w:r>
          </w:p>
        </w:tc>
        <w:tc>
          <w:tcPr>
            <w:tcW w:w="1126" w:type="dxa"/>
            <w:shd w:val="clear" w:color="auto" w:fill="auto"/>
          </w:tcPr>
          <w:p w14:paraId="6402BA04" w14:textId="279843C7"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57A7121B" w14:textId="4B1B4CAA" w:rsidR="00814FEF" w:rsidRDefault="00814FEF" w:rsidP="00814FEF">
            <w:pPr>
              <w:spacing w:after="120" w:line="240" w:lineRule="auto"/>
              <w:jc w:val="center"/>
              <w:rPr>
                <w:rFonts w:cstheme="minorHAnsi"/>
              </w:rPr>
            </w:pPr>
            <w:r w:rsidRPr="0039375B">
              <w:t>07/31/2024 03:17</w:t>
            </w:r>
          </w:p>
        </w:tc>
        <w:tc>
          <w:tcPr>
            <w:tcW w:w="2055" w:type="dxa"/>
            <w:shd w:val="clear" w:color="auto" w:fill="auto"/>
          </w:tcPr>
          <w:p w14:paraId="3F6E69CE" w14:textId="79F2A903" w:rsidR="00814FEF" w:rsidRDefault="00814FEF" w:rsidP="00814FEF">
            <w:pPr>
              <w:spacing w:after="120" w:line="240" w:lineRule="auto"/>
              <w:jc w:val="center"/>
              <w:rPr>
                <w:rFonts w:eastAsia="Calibri" w:cstheme="minorHAnsi"/>
                <w:color w:val="000000" w:themeColor="text1"/>
              </w:rPr>
            </w:pPr>
            <w:r w:rsidRPr="0039375B">
              <w:t>09/21/2024 01:57</w:t>
            </w:r>
          </w:p>
        </w:tc>
      </w:tr>
      <w:tr w:rsidR="00814FEF" w:rsidRPr="002D087E" w14:paraId="01AC6641" w14:textId="77777777" w:rsidTr="00440F55">
        <w:trPr>
          <w:trHeight w:val="285"/>
        </w:trPr>
        <w:tc>
          <w:tcPr>
            <w:tcW w:w="840" w:type="dxa"/>
            <w:shd w:val="clear" w:color="auto" w:fill="auto"/>
          </w:tcPr>
          <w:p w14:paraId="7F1B0797" w14:textId="6AC30DB7" w:rsidR="00814FEF" w:rsidRDefault="00814FEF" w:rsidP="00814FEF">
            <w:pPr>
              <w:spacing w:after="120" w:line="240" w:lineRule="auto"/>
              <w:jc w:val="center"/>
              <w:rPr>
                <w:rFonts w:cstheme="minorHAnsi"/>
              </w:rPr>
            </w:pPr>
            <w:r w:rsidRPr="0039375B">
              <w:t>2024</w:t>
            </w:r>
          </w:p>
        </w:tc>
        <w:tc>
          <w:tcPr>
            <w:tcW w:w="1425" w:type="dxa"/>
            <w:shd w:val="clear" w:color="auto" w:fill="auto"/>
          </w:tcPr>
          <w:p w14:paraId="4AFF1BA6" w14:textId="7E380C47"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37D48972" w14:textId="659ED6F3" w:rsidR="00814FEF" w:rsidRPr="00D36DCD" w:rsidRDefault="00814FEF" w:rsidP="00814FEF">
            <w:pPr>
              <w:spacing w:after="120" w:line="240" w:lineRule="auto"/>
              <w:jc w:val="center"/>
              <w:rPr>
                <w:rFonts w:eastAsia="Calibri" w:cstheme="minorHAnsi"/>
                <w:color w:val="000000" w:themeColor="text1"/>
              </w:rPr>
            </w:pPr>
            <w:r w:rsidRPr="0039375B">
              <w:t>3DD.003D4811F0</w:t>
            </w:r>
          </w:p>
        </w:tc>
        <w:tc>
          <w:tcPr>
            <w:tcW w:w="1126" w:type="dxa"/>
            <w:shd w:val="clear" w:color="auto" w:fill="auto"/>
          </w:tcPr>
          <w:p w14:paraId="6FA9A198" w14:textId="04E55D83"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59A9337C" w14:textId="53F75AAA" w:rsidR="00814FEF" w:rsidRDefault="00814FEF" w:rsidP="00814FEF">
            <w:pPr>
              <w:spacing w:after="120" w:line="240" w:lineRule="auto"/>
              <w:jc w:val="center"/>
              <w:rPr>
                <w:rFonts w:cstheme="minorHAnsi"/>
              </w:rPr>
            </w:pPr>
            <w:r w:rsidRPr="0039375B">
              <w:t>07/31/2024 03:53</w:t>
            </w:r>
          </w:p>
        </w:tc>
        <w:tc>
          <w:tcPr>
            <w:tcW w:w="2055" w:type="dxa"/>
            <w:shd w:val="clear" w:color="auto" w:fill="auto"/>
          </w:tcPr>
          <w:p w14:paraId="4B291235" w14:textId="5B203833" w:rsidR="00814FEF" w:rsidRDefault="00814FEF" w:rsidP="00814FEF">
            <w:pPr>
              <w:spacing w:after="120" w:line="240" w:lineRule="auto"/>
              <w:jc w:val="center"/>
              <w:rPr>
                <w:rFonts w:eastAsia="Calibri" w:cstheme="minorHAnsi"/>
                <w:color w:val="000000" w:themeColor="text1"/>
              </w:rPr>
            </w:pPr>
            <w:r w:rsidRPr="0039375B">
              <w:t>09/21/2024 21:20</w:t>
            </w:r>
          </w:p>
        </w:tc>
      </w:tr>
      <w:tr w:rsidR="00814FEF" w:rsidRPr="002D087E" w14:paraId="2DB70841" w14:textId="77777777" w:rsidTr="00440F55">
        <w:trPr>
          <w:trHeight w:val="285"/>
        </w:trPr>
        <w:tc>
          <w:tcPr>
            <w:tcW w:w="840" w:type="dxa"/>
            <w:shd w:val="clear" w:color="auto" w:fill="auto"/>
          </w:tcPr>
          <w:p w14:paraId="273D860C" w14:textId="19F0254E" w:rsidR="00814FEF" w:rsidRDefault="00814FEF" w:rsidP="00814FEF">
            <w:pPr>
              <w:spacing w:after="120" w:line="240" w:lineRule="auto"/>
              <w:jc w:val="center"/>
              <w:rPr>
                <w:rFonts w:cstheme="minorHAnsi"/>
              </w:rPr>
            </w:pPr>
            <w:r w:rsidRPr="0039375B">
              <w:t>2024</w:t>
            </w:r>
          </w:p>
        </w:tc>
        <w:tc>
          <w:tcPr>
            <w:tcW w:w="1425" w:type="dxa"/>
            <w:shd w:val="clear" w:color="auto" w:fill="auto"/>
          </w:tcPr>
          <w:p w14:paraId="7E4C547F" w14:textId="58D3DBFD"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515279AE" w14:textId="11DD1E10" w:rsidR="00814FEF" w:rsidRPr="00D36DCD" w:rsidRDefault="00814FEF" w:rsidP="00814FEF">
            <w:pPr>
              <w:spacing w:after="120" w:line="240" w:lineRule="auto"/>
              <w:jc w:val="center"/>
              <w:rPr>
                <w:rFonts w:eastAsia="Calibri" w:cstheme="minorHAnsi"/>
                <w:color w:val="000000" w:themeColor="text1"/>
              </w:rPr>
            </w:pPr>
            <w:r w:rsidRPr="0039375B">
              <w:t>3DD.003D4811F9</w:t>
            </w:r>
          </w:p>
        </w:tc>
        <w:tc>
          <w:tcPr>
            <w:tcW w:w="1126" w:type="dxa"/>
            <w:shd w:val="clear" w:color="auto" w:fill="auto"/>
          </w:tcPr>
          <w:p w14:paraId="6412F7A1" w14:textId="562BFE9F"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46B2B926" w14:textId="0FA51C11" w:rsidR="00814FEF" w:rsidRDefault="00814FEF" w:rsidP="00814FEF">
            <w:pPr>
              <w:spacing w:after="120" w:line="240" w:lineRule="auto"/>
              <w:jc w:val="center"/>
              <w:rPr>
                <w:rFonts w:cstheme="minorHAnsi"/>
              </w:rPr>
            </w:pPr>
            <w:r w:rsidRPr="0039375B">
              <w:t>08/08/2024 03:43</w:t>
            </w:r>
          </w:p>
        </w:tc>
        <w:tc>
          <w:tcPr>
            <w:tcW w:w="2055" w:type="dxa"/>
            <w:shd w:val="clear" w:color="auto" w:fill="auto"/>
          </w:tcPr>
          <w:p w14:paraId="5175C297" w14:textId="46BD274E" w:rsidR="00814FEF" w:rsidRDefault="00814FEF" w:rsidP="00814FEF">
            <w:pPr>
              <w:spacing w:after="120" w:line="240" w:lineRule="auto"/>
              <w:jc w:val="center"/>
              <w:rPr>
                <w:rFonts w:eastAsia="Calibri" w:cstheme="minorHAnsi"/>
                <w:color w:val="000000" w:themeColor="text1"/>
              </w:rPr>
            </w:pPr>
            <w:r w:rsidRPr="0039375B">
              <w:t>09/10/2024 21:47</w:t>
            </w:r>
          </w:p>
        </w:tc>
      </w:tr>
      <w:tr w:rsidR="00814FEF" w:rsidRPr="002D087E" w14:paraId="0B5263C3" w14:textId="77777777" w:rsidTr="00440F55">
        <w:trPr>
          <w:trHeight w:val="285"/>
        </w:trPr>
        <w:tc>
          <w:tcPr>
            <w:tcW w:w="840" w:type="dxa"/>
            <w:shd w:val="clear" w:color="auto" w:fill="auto"/>
          </w:tcPr>
          <w:p w14:paraId="71735ACE" w14:textId="5EDFA701" w:rsidR="00814FEF" w:rsidRDefault="00814FEF" w:rsidP="00814FEF">
            <w:pPr>
              <w:spacing w:after="120" w:line="240" w:lineRule="auto"/>
              <w:jc w:val="center"/>
              <w:rPr>
                <w:rFonts w:cstheme="minorHAnsi"/>
              </w:rPr>
            </w:pPr>
            <w:r w:rsidRPr="0039375B">
              <w:t>2024</w:t>
            </w:r>
          </w:p>
        </w:tc>
        <w:tc>
          <w:tcPr>
            <w:tcW w:w="1425" w:type="dxa"/>
            <w:shd w:val="clear" w:color="auto" w:fill="auto"/>
          </w:tcPr>
          <w:p w14:paraId="716F8B7E" w14:textId="1322AB03"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5F4747F3" w14:textId="17634D93" w:rsidR="00814FEF" w:rsidRPr="00D36DCD" w:rsidRDefault="00814FEF" w:rsidP="00814FEF">
            <w:pPr>
              <w:spacing w:after="120" w:line="240" w:lineRule="auto"/>
              <w:jc w:val="center"/>
              <w:rPr>
                <w:rFonts w:eastAsia="Calibri" w:cstheme="minorHAnsi"/>
                <w:color w:val="000000" w:themeColor="text1"/>
              </w:rPr>
            </w:pPr>
            <w:r w:rsidRPr="0039375B">
              <w:t>3DD.003D4811FF</w:t>
            </w:r>
          </w:p>
        </w:tc>
        <w:tc>
          <w:tcPr>
            <w:tcW w:w="1126" w:type="dxa"/>
            <w:shd w:val="clear" w:color="auto" w:fill="auto"/>
          </w:tcPr>
          <w:p w14:paraId="4CA013C3" w14:textId="3D8C182C"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3422FB8E" w14:textId="7977BAD3" w:rsidR="00814FEF" w:rsidRDefault="00814FEF" w:rsidP="00814FEF">
            <w:pPr>
              <w:spacing w:after="120" w:line="240" w:lineRule="auto"/>
              <w:jc w:val="center"/>
              <w:rPr>
                <w:rFonts w:cstheme="minorHAnsi"/>
              </w:rPr>
            </w:pPr>
            <w:r w:rsidRPr="0039375B">
              <w:t>08/21/2024 21:17</w:t>
            </w:r>
          </w:p>
        </w:tc>
        <w:tc>
          <w:tcPr>
            <w:tcW w:w="2055" w:type="dxa"/>
            <w:shd w:val="clear" w:color="auto" w:fill="auto"/>
          </w:tcPr>
          <w:p w14:paraId="3D1936A6" w14:textId="23F909FF" w:rsidR="00814FEF" w:rsidRDefault="00814FEF" w:rsidP="00814FEF">
            <w:pPr>
              <w:spacing w:after="120" w:line="240" w:lineRule="auto"/>
              <w:jc w:val="center"/>
              <w:rPr>
                <w:rFonts w:eastAsia="Calibri" w:cstheme="minorHAnsi"/>
                <w:color w:val="000000" w:themeColor="text1"/>
              </w:rPr>
            </w:pPr>
            <w:r w:rsidRPr="0039375B">
              <w:t>09/17/2024 20:18</w:t>
            </w:r>
          </w:p>
        </w:tc>
      </w:tr>
      <w:tr w:rsidR="00814FEF" w:rsidRPr="002D087E" w14:paraId="6394CF9D" w14:textId="77777777" w:rsidTr="00440F55">
        <w:trPr>
          <w:trHeight w:val="285"/>
        </w:trPr>
        <w:tc>
          <w:tcPr>
            <w:tcW w:w="840" w:type="dxa"/>
            <w:shd w:val="clear" w:color="auto" w:fill="auto"/>
          </w:tcPr>
          <w:p w14:paraId="22E28686" w14:textId="5EFA4BDE" w:rsidR="00814FEF" w:rsidRDefault="00814FEF" w:rsidP="00814FEF">
            <w:pPr>
              <w:spacing w:after="120" w:line="240" w:lineRule="auto"/>
              <w:jc w:val="center"/>
              <w:rPr>
                <w:rFonts w:cstheme="minorHAnsi"/>
              </w:rPr>
            </w:pPr>
            <w:r w:rsidRPr="0039375B">
              <w:t>2024</w:t>
            </w:r>
          </w:p>
        </w:tc>
        <w:tc>
          <w:tcPr>
            <w:tcW w:w="1425" w:type="dxa"/>
            <w:shd w:val="clear" w:color="auto" w:fill="auto"/>
          </w:tcPr>
          <w:p w14:paraId="674F8E6E" w14:textId="269B2A91"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7218044C" w14:textId="4726152F" w:rsidR="00814FEF" w:rsidRPr="00D36DCD" w:rsidRDefault="00814FEF" w:rsidP="00814FEF">
            <w:pPr>
              <w:spacing w:after="120" w:line="240" w:lineRule="auto"/>
              <w:jc w:val="center"/>
              <w:rPr>
                <w:rFonts w:eastAsia="Calibri" w:cstheme="minorHAnsi"/>
                <w:color w:val="000000" w:themeColor="text1"/>
              </w:rPr>
            </w:pPr>
            <w:r w:rsidRPr="0039375B">
              <w:t>3DD.003D48121A</w:t>
            </w:r>
          </w:p>
        </w:tc>
        <w:tc>
          <w:tcPr>
            <w:tcW w:w="1126" w:type="dxa"/>
            <w:shd w:val="clear" w:color="auto" w:fill="auto"/>
          </w:tcPr>
          <w:p w14:paraId="1E69DEDB" w14:textId="0B5B6BAA"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5E974C27" w14:textId="624B15BD" w:rsidR="00814FEF" w:rsidRDefault="00814FEF" w:rsidP="00814FEF">
            <w:pPr>
              <w:spacing w:after="120" w:line="240" w:lineRule="auto"/>
              <w:jc w:val="center"/>
              <w:rPr>
                <w:rFonts w:cstheme="minorHAnsi"/>
              </w:rPr>
            </w:pPr>
            <w:r w:rsidRPr="0039375B">
              <w:t>07/20/2024 02:24</w:t>
            </w:r>
          </w:p>
        </w:tc>
        <w:tc>
          <w:tcPr>
            <w:tcW w:w="2055" w:type="dxa"/>
            <w:shd w:val="clear" w:color="auto" w:fill="auto"/>
          </w:tcPr>
          <w:p w14:paraId="6D5150C7" w14:textId="617AFAD6" w:rsidR="00814FEF" w:rsidRDefault="00814FEF" w:rsidP="00814FEF">
            <w:pPr>
              <w:spacing w:after="120" w:line="240" w:lineRule="auto"/>
              <w:jc w:val="center"/>
              <w:rPr>
                <w:rFonts w:eastAsia="Calibri" w:cstheme="minorHAnsi"/>
                <w:color w:val="000000" w:themeColor="text1"/>
              </w:rPr>
            </w:pPr>
            <w:r w:rsidRPr="0039375B">
              <w:t>10/05/2024 22:04</w:t>
            </w:r>
          </w:p>
        </w:tc>
      </w:tr>
      <w:tr w:rsidR="00814FEF" w:rsidRPr="002D087E" w14:paraId="28BBC1DC" w14:textId="77777777" w:rsidTr="00440F55">
        <w:trPr>
          <w:trHeight w:val="285"/>
        </w:trPr>
        <w:tc>
          <w:tcPr>
            <w:tcW w:w="840" w:type="dxa"/>
            <w:shd w:val="clear" w:color="auto" w:fill="auto"/>
          </w:tcPr>
          <w:p w14:paraId="25327A5C" w14:textId="00AD40D6" w:rsidR="00814FEF" w:rsidRDefault="00814FEF" w:rsidP="00814FEF">
            <w:pPr>
              <w:spacing w:after="120" w:line="240" w:lineRule="auto"/>
              <w:jc w:val="center"/>
              <w:rPr>
                <w:rFonts w:cstheme="minorHAnsi"/>
              </w:rPr>
            </w:pPr>
            <w:r w:rsidRPr="0039375B">
              <w:t>2024</w:t>
            </w:r>
          </w:p>
        </w:tc>
        <w:tc>
          <w:tcPr>
            <w:tcW w:w="1425" w:type="dxa"/>
            <w:shd w:val="clear" w:color="auto" w:fill="auto"/>
          </w:tcPr>
          <w:p w14:paraId="1C8CD62B" w14:textId="52172D69" w:rsidR="00814FEF" w:rsidRDefault="00814FEF" w:rsidP="00814FEF">
            <w:pPr>
              <w:spacing w:after="120" w:line="240" w:lineRule="auto"/>
              <w:jc w:val="center"/>
              <w:rPr>
                <w:rFonts w:cstheme="minorHAnsi"/>
              </w:rPr>
            </w:pPr>
            <w:r w:rsidRPr="0039375B">
              <w:t>USFWS</w:t>
            </w:r>
          </w:p>
        </w:tc>
        <w:tc>
          <w:tcPr>
            <w:tcW w:w="1860" w:type="dxa"/>
            <w:shd w:val="clear" w:color="auto" w:fill="auto"/>
          </w:tcPr>
          <w:p w14:paraId="6200F2AE" w14:textId="56395A07" w:rsidR="00814FEF" w:rsidRPr="00D36DCD" w:rsidRDefault="00814FEF" w:rsidP="00814FEF">
            <w:pPr>
              <w:spacing w:after="120" w:line="240" w:lineRule="auto"/>
              <w:jc w:val="center"/>
              <w:rPr>
                <w:rFonts w:eastAsia="Calibri" w:cstheme="minorHAnsi"/>
                <w:color w:val="000000" w:themeColor="text1"/>
              </w:rPr>
            </w:pPr>
            <w:r w:rsidRPr="0039375B">
              <w:t>3DD.003D48121E</w:t>
            </w:r>
          </w:p>
        </w:tc>
        <w:tc>
          <w:tcPr>
            <w:tcW w:w="1126" w:type="dxa"/>
            <w:shd w:val="clear" w:color="auto" w:fill="auto"/>
          </w:tcPr>
          <w:p w14:paraId="596AECDA" w14:textId="301BF565" w:rsidR="00814FEF" w:rsidRDefault="00814FEF" w:rsidP="00814FEF">
            <w:pPr>
              <w:spacing w:after="120" w:line="240" w:lineRule="auto"/>
              <w:jc w:val="center"/>
              <w:rPr>
                <w:rFonts w:cstheme="minorHAnsi"/>
              </w:rPr>
            </w:pPr>
            <w:r w:rsidRPr="0039375B">
              <w:t>Indian</w:t>
            </w:r>
          </w:p>
        </w:tc>
        <w:tc>
          <w:tcPr>
            <w:tcW w:w="2054" w:type="dxa"/>
            <w:shd w:val="clear" w:color="auto" w:fill="auto"/>
          </w:tcPr>
          <w:p w14:paraId="760D59C2" w14:textId="4F2F2B99" w:rsidR="00814FEF" w:rsidRDefault="00814FEF" w:rsidP="00814FEF">
            <w:pPr>
              <w:spacing w:after="120" w:line="240" w:lineRule="auto"/>
              <w:jc w:val="center"/>
              <w:rPr>
                <w:rFonts w:cstheme="minorHAnsi"/>
              </w:rPr>
            </w:pPr>
            <w:r w:rsidRPr="0039375B">
              <w:t>08/01/2024 05:14</w:t>
            </w:r>
          </w:p>
        </w:tc>
        <w:tc>
          <w:tcPr>
            <w:tcW w:w="2055" w:type="dxa"/>
            <w:shd w:val="clear" w:color="auto" w:fill="auto"/>
          </w:tcPr>
          <w:p w14:paraId="79395D43" w14:textId="59BBD6EC" w:rsidR="00814FEF" w:rsidRDefault="00814FEF" w:rsidP="00814FEF">
            <w:pPr>
              <w:spacing w:after="120" w:line="240" w:lineRule="auto"/>
              <w:jc w:val="center"/>
              <w:rPr>
                <w:rFonts w:eastAsia="Calibri" w:cstheme="minorHAnsi"/>
                <w:color w:val="000000" w:themeColor="text1"/>
              </w:rPr>
            </w:pPr>
            <w:r w:rsidRPr="0039375B">
              <w:t>09/26/2024 23:51</w:t>
            </w:r>
          </w:p>
        </w:tc>
      </w:tr>
      <w:tr w:rsidR="00814FEF" w:rsidRPr="002D087E" w14:paraId="0236CAD3" w14:textId="77777777" w:rsidTr="00440F55">
        <w:trPr>
          <w:trHeight w:val="285"/>
        </w:trPr>
        <w:tc>
          <w:tcPr>
            <w:tcW w:w="840" w:type="dxa"/>
            <w:shd w:val="clear" w:color="auto" w:fill="auto"/>
          </w:tcPr>
          <w:p w14:paraId="071C2032" w14:textId="73042F23" w:rsidR="00814FEF" w:rsidRPr="002D087E" w:rsidRDefault="00814FEF" w:rsidP="00814FEF">
            <w:pPr>
              <w:spacing w:after="120" w:line="240" w:lineRule="auto"/>
              <w:jc w:val="center"/>
              <w:rPr>
                <w:rFonts w:cstheme="minorHAnsi"/>
              </w:rPr>
            </w:pPr>
            <w:r w:rsidRPr="0039375B">
              <w:t>2024</w:t>
            </w:r>
          </w:p>
        </w:tc>
        <w:tc>
          <w:tcPr>
            <w:tcW w:w="1425" w:type="dxa"/>
            <w:shd w:val="clear" w:color="auto" w:fill="auto"/>
          </w:tcPr>
          <w:p w14:paraId="5D0BE0EC" w14:textId="181DE2DE" w:rsidR="00814FEF" w:rsidRPr="002D087E" w:rsidRDefault="00814FEF" w:rsidP="00814FEF">
            <w:pPr>
              <w:spacing w:after="120" w:line="240" w:lineRule="auto"/>
              <w:jc w:val="center"/>
              <w:rPr>
                <w:rFonts w:cstheme="minorHAnsi"/>
              </w:rPr>
            </w:pPr>
            <w:r w:rsidRPr="0039375B">
              <w:t>USFWS</w:t>
            </w:r>
          </w:p>
        </w:tc>
        <w:tc>
          <w:tcPr>
            <w:tcW w:w="1860" w:type="dxa"/>
            <w:shd w:val="clear" w:color="auto" w:fill="auto"/>
          </w:tcPr>
          <w:p w14:paraId="2BC0B7DE" w14:textId="6CD687ED" w:rsidR="00814FEF" w:rsidRPr="002D087E" w:rsidRDefault="00814FEF" w:rsidP="00814FEF">
            <w:pPr>
              <w:spacing w:after="120" w:line="240" w:lineRule="auto"/>
              <w:jc w:val="center"/>
              <w:rPr>
                <w:rFonts w:eastAsia="Calibri" w:cstheme="minorHAnsi"/>
                <w:color w:val="000000" w:themeColor="text1"/>
              </w:rPr>
            </w:pPr>
            <w:r w:rsidRPr="0039375B">
              <w:t>3DD.003D481224</w:t>
            </w:r>
          </w:p>
        </w:tc>
        <w:tc>
          <w:tcPr>
            <w:tcW w:w="1126" w:type="dxa"/>
            <w:shd w:val="clear" w:color="auto" w:fill="auto"/>
          </w:tcPr>
          <w:p w14:paraId="1B5A9C56" w14:textId="39A2C5D0" w:rsidR="00814FEF" w:rsidRPr="002D087E" w:rsidRDefault="00814FEF" w:rsidP="00814FEF">
            <w:pPr>
              <w:spacing w:after="120" w:line="240" w:lineRule="auto"/>
              <w:jc w:val="center"/>
              <w:rPr>
                <w:rFonts w:cstheme="minorHAnsi"/>
              </w:rPr>
            </w:pPr>
            <w:r w:rsidRPr="0039375B">
              <w:t>Indian</w:t>
            </w:r>
          </w:p>
        </w:tc>
        <w:tc>
          <w:tcPr>
            <w:tcW w:w="2054" w:type="dxa"/>
            <w:shd w:val="clear" w:color="auto" w:fill="auto"/>
          </w:tcPr>
          <w:p w14:paraId="7E2C5D2A" w14:textId="69B4037C" w:rsidR="00814FEF" w:rsidRPr="002D087E" w:rsidRDefault="00814FEF" w:rsidP="00814FEF">
            <w:pPr>
              <w:spacing w:after="120" w:line="240" w:lineRule="auto"/>
              <w:jc w:val="center"/>
              <w:rPr>
                <w:rFonts w:cstheme="minorHAnsi"/>
              </w:rPr>
            </w:pPr>
            <w:r w:rsidRPr="0039375B">
              <w:t>07/27/2024 03:13</w:t>
            </w:r>
          </w:p>
        </w:tc>
        <w:tc>
          <w:tcPr>
            <w:tcW w:w="2055" w:type="dxa"/>
            <w:shd w:val="clear" w:color="auto" w:fill="auto"/>
          </w:tcPr>
          <w:p w14:paraId="06FF10DE" w14:textId="4529FCB8" w:rsidR="00814FEF" w:rsidRPr="002D087E" w:rsidRDefault="00814FEF" w:rsidP="00814FEF">
            <w:pPr>
              <w:spacing w:after="120" w:line="240" w:lineRule="auto"/>
              <w:jc w:val="center"/>
              <w:rPr>
                <w:rFonts w:eastAsia="Calibri" w:cstheme="minorHAnsi"/>
                <w:color w:val="000000" w:themeColor="text1"/>
              </w:rPr>
            </w:pPr>
            <w:r w:rsidRPr="0039375B">
              <w:t>09/11/2024 00:54</w:t>
            </w:r>
          </w:p>
        </w:tc>
      </w:tr>
      <w:tr w:rsidR="00814FEF" w:rsidRPr="002D087E" w14:paraId="2B5B0011" w14:textId="77777777" w:rsidTr="00440F55">
        <w:trPr>
          <w:trHeight w:val="285"/>
        </w:trPr>
        <w:tc>
          <w:tcPr>
            <w:tcW w:w="840" w:type="dxa"/>
            <w:shd w:val="clear" w:color="auto" w:fill="auto"/>
          </w:tcPr>
          <w:p w14:paraId="1FE43CE5" w14:textId="4876F38A" w:rsidR="00814FEF" w:rsidRPr="00605A57" w:rsidRDefault="00814FEF" w:rsidP="00814FEF">
            <w:pPr>
              <w:spacing w:after="120" w:line="240" w:lineRule="auto"/>
              <w:jc w:val="center"/>
            </w:pPr>
            <w:r w:rsidRPr="0039375B">
              <w:t>2024</w:t>
            </w:r>
          </w:p>
        </w:tc>
        <w:tc>
          <w:tcPr>
            <w:tcW w:w="1425" w:type="dxa"/>
            <w:shd w:val="clear" w:color="auto" w:fill="auto"/>
          </w:tcPr>
          <w:p w14:paraId="1200D431" w14:textId="77385577" w:rsidR="00814FEF" w:rsidRPr="00605A57" w:rsidRDefault="00814FEF" w:rsidP="00814FEF">
            <w:pPr>
              <w:spacing w:after="120" w:line="240" w:lineRule="auto"/>
              <w:jc w:val="center"/>
            </w:pPr>
            <w:r w:rsidRPr="0039375B">
              <w:t>USFWS</w:t>
            </w:r>
          </w:p>
        </w:tc>
        <w:tc>
          <w:tcPr>
            <w:tcW w:w="1860" w:type="dxa"/>
            <w:shd w:val="clear" w:color="auto" w:fill="auto"/>
          </w:tcPr>
          <w:p w14:paraId="44D91BB7" w14:textId="270FC4E2" w:rsidR="00814FEF" w:rsidRPr="00605A57" w:rsidRDefault="00814FEF" w:rsidP="00814FEF">
            <w:pPr>
              <w:spacing w:after="120" w:line="240" w:lineRule="auto"/>
              <w:jc w:val="center"/>
            </w:pPr>
            <w:r w:rsidRPr="0039375B">
              <w:t>3DD.003D48126D</w:t>
            </w:r>
          </w:p>
        </w:tc>
        <w:tc>
          <w:tcPr>
            <w:tcW w:w="1126" w:type="dxa"/>
            <w:shd w:val="clear" w:color="auto" w:fill="auto"/>
          </w:tcPr>
          <w:p w14:paraId="580912FF" w14:textId="70E1E257" w:rsidR="00814FEF" w:rsidRPr="00605A57" w:rsidRDefault="00814FEF" w:rsidP="00814FEF">
            <w:pPr>
              <w:spacing w:after="120" w:line="240" w:lineRule="auto"/>
              <w:jc w:val="center"/>
            </w:pPr>
            <w:r w:rsidRPr="0039375B">
              <w:t>Indian</w:t>
            </w:r>
          </w:p>
        </w:tc>
        <w:tc>
          <w:tcPr>
            <w:tcW w:w="2054" w:type="dxa"/>
            <w:shd w:val="clear" w:color="auto" w:fill="auto"/>
          </w:tcPr>
          <w:p w14:paraId="6F2AA078" w14:textId="5006DDBE" w:rsidR="00814FEF" w:rsidRPr="00605A57" w:rsidRDefault="00814FEF" w:rsidP="00814FEF">
            <w:pPr>
              <w:spacing w:after="120" w:line="240" w:lineRule="auto"/>
              <w:jc w:val="center"/>
            </w:pPr>
            <w:r w:rsidRPr="0039375B">
              <w:t>09/01/2024 05:39</w:t>
            </w:r>
          </w:p>
        </w:tc>
        <w:tc>
          <w:tcPr>
            <w:tcW w:w="2055" w:type="dxa"/>
            <w:shd w:val="clear" w:color="auto" w:fill="auto"/>
          </w:tcPr>
          <w:p w14:paraId="515B01A5" w14:textId="64DADF9A" w:rsidR="00814FEF" w:rsidRPr="00605A57" w:rsidRDefault="00814FEF" w:rsidP="00814FEF">
            <w:pPr>
              <w:spacing w:after="120" w:line="240" w:lineRule="auto"/>
              <w:jc w:val="center"/>
            </w:pPr>
            <w:r w:rsidRPr="0039375B">
              <w:t>09/27/2024 03:05</w:t>
            </w:r>
          </w:p>
        </w:tc>
      </w:tr>
      <w:tr w:rsidR="00814FEF" w:rsidRPr="002D087E" w14:paraId="0F453EFB" w14:textId="77777777" w:rsidTr="00440F55">
        <w:trPr>
          <w:trHeight w:val="285"/>
        </w:trPr>
        <w:tc>
          <w:tcPr>
            <w:tcW w:w="840" w:type="dxa"/>
            <w:tcBorders>
              <w:left w:val="nil"/>
              <w:bottom w:val="single" w:sz="8" w:space="0" w:color="auto"/>
              <w:right w:val="nil"/>
            </w:tcBorders>
          </w:tcPr>
          <w:p w14:paraId="37E09B1A" w14:textId="76E75DE6" w:rsidR="00814FEF" w:rsidRPr="002D087E" w:rsidRDefault="00814FEF" w:rsidP="00814FEF">
            <w:pPr>
              <w:spacing w:after="120" w:line="240" w:lineRule="auto"/>
              <w:jc w:val="center"/>
              <w:rPr>
                <w:rFonts w:cstheme="minorHAnsi"/>
              </w:rPr>
            </w:pPr>
            <w:r w:rsidRPr="0039375B">
              <w:t>2024</w:t>
            </w:r>
          </w:p>
        </w:tc>
        <w:tc>
          <w:tcPr>
            <w:tcW w:w="1425" w:type="dxa"/>
            <w:tcBorders>
              <w:left w:val="nil"/>
              <w:bottom w:val="single" w:sz="8" w:space="0" w:color="auto"/>
              <w:right w:val="nil"/>
            </w:tcBorders>
          </w:tcPr>
          <w:p w14:paraId="3EAB09DD" w14:textId="15EA3E39" w:rsidR="00814FEF" w:rsidRPr="002D087E" w:rsidRDefault="00814FEF" w:rsidP="00814FEF">
            <w:pPr>
              <w:spacing w:after="120" w:line="240" w:lineRule="auto"/>
              <w:jc w:val="center"/>
              <w:rPr>
                <w:rFonts w:cstheme="minorHAnsi"/>
              </w:rPr>
            </w:pPr>
            <w:r w:rsidRPr="0039375B">
              <w:t>USFWS</w:t>
            </w:r>
          </w:p>
        </w:tc>
        <w:tc>
          <w:tcPr>
            <w:tcW w:w="1860" w:type="dxa"/>
            <w:tcBorders>
              <w:left w:val="nil"/>
              <w:bottom w:val="single" w:sz="8" w:space="0" w:color="auto"/>
              <w:right w:val="nil"/>
            </w:tcBorders>
          </w:tcPr>
          <w:p w14:paraId="42A63FD2" w14:textId="016D9CB4" w:rsidR="00814FEF" w:rsidRPr="002D087E" w:rsidRDefault="00814FEF" w:rsidP="00814FEF">
            <w:pPr>
              <w:spacing w:after="120" w:line="240" w:lineRule="auto"/>
              <w:jc w:val="center"/>
              <w:rPr>
                <w:rFonts w:eastAsia="Calibri" w:cstheme="minorHAnsi"/>
                <w:color w:val="000000" w:themeColor="text1"/>
              </w:rPr>
            </w:pPr>
            <w:r w:rsidRPr="0039375B">
              <w:t>3DD.003D48127B</w:t>
            </w:r>
          </w:p>
        </w:tc>
        <w:tc>
          <w:tcPr>
            <w:tcW w:w="1126" w:type="dxa"/>
            <w:tcBorders>
              <w:left w:val="nil"/>
              <w:bottom w:val="single" w:sz="8" w:space="0" w:color="auto"/>
              <w:right w:val="nil"/>
            </w:tcBorders>
          </w:tcPr>
          <w:p w14:paraId="7EEB41A3" w14:textId="4D4C57F3" w:rsidR="00814FEF" w:rsidRPr="002D087E" w:rsidRDefault="00814FEF" w:rsidP="00814FEF">
            <w:pPr>
              <w:spacing w:after="120" w:line="240" w:lineRule="auto"/>
              <w:jc w:val="center"/>
              <w:rPr>
                <w:rFonts w:eastAsia="Calibri" w:cstheme="minorHAnsi"/>
                <w:color w:val="000000" w:themeColor="text1"/>
              </w:rPr>
            </w:pPr>
            <w:r w:rsidRPr="0039375B">
              <w:t>Indian</w:t>
            </w:r>
          </w:p>
        </w:tc>
        <w:tc>
          <w:tcPr>
            <w:tcW w:w="2054" w:type="dxa"/>
            <w:tcBorders>
              <w:left w:val="nil"/>
              <w:bottom w:val="single" w:sz="8" w:space="0" w:color="auto"/>
              <w:right w:val="nil"/>
            </w:tcBorders>
          </w:tcPr>
          <w:p w14:paraId="22420F11" w14:textId="4085673A" w:rsidR="00814FEF" w:rsidRPr="002D087E" w:rsidRDefault="00814FEF" w:rsidP="00814FEF">
            <w:pPr>
              <w:spacing w:after="120" w:line="240" w:lineRule="auto"/>
              <w:jc w:val="center"/>
              <w:rPr>
                <w:rFonts w:cstheme="minorHAnsi"/>
              </w:rPr>
            </w:pPr>
            <w:r w:rsidRPr="0039375B">
              <w:t>08/09/2024 03:27</w:t>
            </w:r>
          </w:p>
        </w:tc>
        <w:tc>
          <w:tcPr>
            <w:tcW w:w="2055" w:type="dxa"/>
            <w:tcBorders>
              <w:left w:val="nil"/>
              <w:bottom w:val="single" w:sz="8" w:space="0" w:color="auto"/>
              <w:right w:val="nil"/>
            </w:tcBorders>
          </w:tcPr>
          <w:p w14:paraId="5B48B499" w14:textId="2519685E" w:rsidR="00814FEF" w:rsidRPr="002D087E" w:rsidRDefault="00814FEF" w:rsidP="00814FEF">
            <w:pPr>
              <w:spacing w:after="120" w:line="240" w:lineRule="auto"/>
              <w:jc w:val="center"/>
              <w:rPr>
                <w:rFonts w:eastAsia="Calibri" w:cstheme="minorHAnsi"/>
                <w:color w:val="000000" w:themeColor="text1"/>
              </w:rPr>
            </w:pPr>
            <w:r w:rsidRPr="0039375B">
              <w:t>09/30/2024 23:45</w:t>
            </w:r>
          </w:p>
        </w:tc>
      </w:tr>
    </w:tbl>
    <w:p w14:paraId="0D7DF310" w14:textId="77777777" w:rsidR="007A5A01" w:rsidRDefault="007A5A01" w:rsidP="405C6A40">
      <w:pPr>
        <w:spacing w:after="0" w:line="240" w:lineRule="auto"/>
        <w:ind w:right="288"/>
        <w:rPr>
          <w:rFonts w:cstheme="minorHAnsi"/>
        </w:rPr>
      </w:pPr>
    </w:p>
    <w:p w14:paraId="53905622" w14:textId="77777777" w:rsidR="007A5A01" w:rsidRDefault="007A5A01" w:rsidP="405C6A40">
      <w:pPr>
        <w:spacing w:after="0" w:line="240" w:lineRule="auto"/>
        <w:ind w:right="288"/>
        <w:rPr>
          <w:rFonts w:cstheme="minorHAnsi"/>
        </w:rPr>
      </w:pPr>
    </w:p>
    <w:p w14:paraId="687F8259" w14:textId="01517AE2" w:rsidR="007A5A01" w:rsidRPr="00FE25A6" w:rsidRDefault="007A5A01" w:rsidP="007A5A01">
      <w:pPr>
        <w:rPr>
          <w:sz w:val="24"/>
          <w:szCs w:val="24"/>
          <w:highlight w:val="yellow"/>
        </w:rPr>
      </w:pPr>
      <w:r w:rsidRPr="00A5377C">
        <w:rPr>
          <w:b/>
          <w:bCs/>
          <w:sz w:val="24"/>
          <w:szCs w:val="24"/>
        </w:rPr>
        <w:t xml:space="preserve">Table </w:t>
      </w:r>
      <w:r w:rsidR="00D20E09">
        <w:rPr>
          <w:b/>
          <w:bCs/>
          <w:sz w:val="24"/>
          <w:szCs w:val="24"/>
        </w:rPr>
        <w:t>C</w:t>
      </w:r>
      <w:r w:rsidR="00814FEF">
        <w:rPr>
          <w:b/>
          <w:bCs/>
          <w:sz w:val="24"/>
          <w:szCs w:val="24"/>
        </w:rPr>
        <w:t>7</w:t>
      </w:r>
      <w:r w:rsidRPr="00A5377C">
        <w:rPr>
          <w:sz w:val="24"/>
          <w:szCs w:val="24"/>
        </w:rPr>
        <w:t>. Bull</w:t>
      </w:r>
      <w:r>
        <w:rPr>
          <w:sz w:val="24"/>
          <w:szCs w:val="24"/>
        </w:rPr>
        <w:t xml:space="preserve"> Trout detected at the upper </w:t>
      </w:r>
      <w:r w:rsidR="006442C4">
        <w:rPr>
          <w:sz w:val="24"/>
          <w:szCs w:val="24"/>
        </w:rPr>
        <w:t>South</w:t>
      </w:r>
      <w:r>
        <w:rPr>
          <w:sz w:val="24"/>
          <w:szCs w:val="24"/>
        </w:rPr>
        <w:t xml:space="preserve"> Fork Tieton </w:t>
      </w:r>
      <w:r w:rsidR="00C233D6">
        <w:rPr>
          <w:sz w:val="24"/>
          <w:szCs w:val="24"/>
        </w:rPr>
        <w:t xml:space="preserve">River </w:t>
      </w:r>
      <w:r>
        <w:rPr>
          <w:sz w:val="24"/>
          <w:szCs w:val="24"/>
        </w:rPr>
        <w:t>antenna (</w:t>
      </w:r>
      <w:r w:rsidR="006442C4" w:rsidRPr="00A71BBD">
        <w:rPr>
          <w:b/>
          <w:bCs/>
          <w:sz w:val="24"/>
          <w:szCs w:val="24"/>
        </w:rPr>
        <w:t>SFT</w:t>
      </w:r>
      <w:r>
        <w:rPr>
          <w:sz w:val="24"/>
          <w:szCs w:val="24"/>
        </w:rPr>
        <w:t>) in 202</w:t>
      </w:r>
      <w:r w:rsidR="00814FEF">
        <w:rPr>
          <w:sz w:val="24"/>
          <w:szCs w:val="24"/>
        </w:rPr>
        <w:t>4</w:t>
      </w:r>
      <w:r>
        <w:rPr>
          <w:sz w:val="24"/>
          <w:szCs w:val="24"/>
        </w:rPr>
        <w:t xml:space="preserve">. </w:t>
      </w:r>
    </w:p>
    <w:tbl>
      <w:tblPr>
        <w:tblStyle w:val="BBBasic"/>
        <w:tblW w:w="9360" w:type="dxa"/>
        <w:tblLook w:val="04A0" w:firstRow="1" w:lastRow="0" w:firstColumn="1" w:lastColumn="0" w:noHBand="0" w:noVBand="1"/>
      </w:tblPr>
      <w:tblGrid>
        <w:gridCol w:w="840"/>
        <w:gridCol w:w="1455"/>
        <w:gridCol w:w="1860"/>
        <w:gridCol w:w="1096"/>
        <w:gridCol w:w="2054"/>
        <w:gridCol w:w="2055"/>
      </w:tblGrid>
      <w:tr w:rsidR="007A5A01" w14:paraId="4459F19C" w14:textId="77777777" w:rsidTr="002D3522">
        <w:trPr>
          <w:cnfStyle w:val="100000000000" w:firstRow="1" w:lastRow="0" w:firstColumn="0" w:lastColumn="0" w:oddVBand="0" w:evenVBand="0" w:oddHBand="0" w:evenHBand="0" w:firstRowFirstColumn="0" w:firstRowLastColumn="0" w:lastRowFirstColumn="0" w:lastRowLastColumn="0"/>
          <w:trHeight w:val="345"/>
        </w:trPr>
        <w:tc>
          <w:tcPr>
            <w:tcW w:w="840" w:type="dxa"/>
          </w:tcPr>
          <w:p w14:paraId="7EB88E95" w14:textId="77777777" w:rsidR="007A5A01" w:rsidRDefault="007A5A01" w:rsidP="00D340EF">
            <w:pPr>
              <w:spacing w:after="120"/>
            </w:pPr>
            <w:r>
              <w:rPr>
                <w:rFonts w:ascii="Calibri" w:eastAsia="Calibri" w:hAnsi="Calibri" w:cs="Calibri"/>
                <w:color w:val="000000" w:themeColor="text1"/>
              </w:rPr>
              <w:t>Mark Year</w:t>
            </w:r>
          </w:p>
        </w:tc>
        <w:tc>
          <w:tcPr>
            <w:tcW w:w="1455" w:type="dxa"/>
          </w:tcPr>
          <w:p w14:paraId="0942ECCF" w14:textId="77777777" w:rsidR="007A5A01" w:rsidRDefault="007A5A01" w:rsidP="00D340EF">
            <w:pPr>
              <w:spacing w:after="120"/>
            </w:pPr>
            <w:r>
              <w:rPr>
                <w:rFonts w:ascii="Calibri" w:eastAsia="Calibri" w:hAnsi="Calibri" w:cs="Calibri"/>
                <w:color w:val="000000" w:themeColor="text1"/>
              </w:rPr>
              <w:t>Organization</w:t>
            </w:r>
          </w:p>
        </w:tc>
        <w:tc>
          <w:tcPr>
            <w:tcW w:w="1860" w:type="dxa"/>
          </w:tcPr>
          <w:p w14:paraId="67836C48" w14:textId="2F9DDD5E" w:rsidR="007A5A01" w:rsidRPr="10B1044A" w:rsidRDefault="003B218B" w:rsidP="00D340EF">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096" w:type="dxa"/>
          </w:tcPr>
          <w:p w14:paraId="37DDF101" w14:textId="77777777" w:rsidR="007A5A01" w:rsidRDefault="007A5A01" w:rsidP="00D340EF">
            <w:pPr>
              <w:spacing w:after="120"/>
            </w:pPr>
            <w:r>
              <w:t>Origin</w:t>
            </w:r>
          </w:p>
        </w:tc>
        <w:tc>
          <w:tcPr>
            <w:tcW w:w="2054" w:type="dxa"/>
          </w:tcPr>
          <w:p w14:paraId="58738DF3" w14:textId="77777777" w:rsidR="007A5A01" w:rsidRDefault="007A5A01" w:rsidP="00D340EF">
            <w:pPr>
              <w:spacing w:after="120"/>
            </w:pPr>
            <w:r>
              <w:rPr>
                <w:rFonts w:ascii="Calibri" w:eastAsia="Calibri" w:hAnsi="Calibri" w:cs="Calibri"/>
                <w:color w:val="000000" w:themeColor="text1"/>
              </w:rPr>
              <w:t>First Detection</w:t>
            </w:r>
          </w:p>
        </w:tc>
        <w:tc>
          <w:tcPr>
            <w:tcW w:w="2055" w:type="dxa"/>
          </w:tcPr>
          <w:p w14:paraId="64199444" w14:textId="77777777" w:rsidR="007A5A01" w:rsidRDefault="007A5A01" w:rsidP="00D340EF">
            <w:pPr>
              <w:spacing w:after="120"/>
            </w:pPr>
            <w:r>
              <w:rPr>
                <w:rFonts w:ascii="Calibri" w:eastAsia="Calibri" w:hAnsi="Calibri" w:cs="Calibri"/>
                <w:color w:val="000000" w:themeColor="text1"/>
              </w:rPr>
              <w:t>Last Detection</w:t>
            </w:r>
          </w:p>
        </w:tc>
      </w:tr>
      <w:tr w:rsidR="002B3866" w:rsidRPr="002D087E" w14:paraId="6D3323D1" w14:textId="77777777" w:rsidTr="00B52B0B">
        <w:trPr>
          <w:trHeight w:val="300"/>
        </w:trPr>
        <w:tc>
          <w:tcPr>
            <w:tcW w:w="840" w:type="dxa"/>
            <w:vAlign w:val="top"/>
          </w:tcPr>
          <w:p w14:paraId="4996BFA5" w14:textId="57388650" w:rsidR="002B3866" w:rsidRPr="002D087E" w:rsidRDefault="002B3866" w:rsidP="002B3866">
            <w:pPr>
              <w:spacing w:after="120"/>
              <w:jc w:val="center"/>
              <w:rPr>
                <w:rFonts w:cstheme="minorHAnsi"/>
              </w:rPr>
            </w:pPr>
            <w:r w:rsidRPr="007811DE">
              <w:t>2020</w:t>
            </w:r>
          </w:p>
        </w:tc>
        <w:tc>
          <w:tcPr>
            <w:tcW w:w="1455" w:type="dxa"/>
            <w:vAlign w:val="top"/>
          </w:tcPr>
          <w:p w14:paraId="3742EBD7" w14:textId="55030FAC" w:rsidR="002B3866" w:rsidRPr="002D087E" w:rsidRDefault="002B3866" w:rsidP="002B3866">
            <w:pPr>
              <w:spacing w:after="120"/>
              <w:jc w:val="center"/>
              <w:rPr>
                <w:rFonts w:cstheme="minorHAnsi"/>
              </w:rPr>
            </w:pPr>
            <w:r w:rsidRPr="007811DE">
              <w:t>USFWS</w:t>
            </w:r>
          </w:p>
        </w:tc>
        <w:tc>
          <w:tcPr>
            <w:tcW w:w="1860" w:type="dxa"/>
            <w:vAlign w:val="top"/>
          </w:tcPr>
          <w:p w14:paraId="1D5E7B36" w14:textId="68EA8B56" w:rsidR="002B3866" w:rsidRPr="002D087E" w:rsidRDefault="002B3866" w:rsidP="002B3866">
            <w:pPr>
              <w:spacing w:after="120"/>
              <w:jc w:val="center"/>
              <w:rPr>
                <w:rFonts w:eastAsia="Calibri" w:cstheme="minorHAnsi"/>
                <w:color w:val="000000" w:themeColor="text1"/>
              </w:rPr>
            </w:pPr>
            <w:r w:rsidRPr="007811DE">
              <w:t>3D9.1C2E05D1B3</w:t>
            </w:r>
          </w:p>
        </w:tc>
        <w:tc>
          <w:tcPr>
            <w:tcW w:w="1096" w:type="dxa"/>
            <w:vAlign w:val="top"/>
          </w:tcPr>
          <w:p w14:paraId="4CA993DE" w14:textId="061DA232" w:rsidR="002B3866" w:rsidRPr="002D087E" w:rsidRDefault="002B3866" w:rsidP="002B3866">
            <w:pPr>
              <w:spacing w:after="120"/>
              <w:jc w:val="center"/>
              <w:rPr>
                <w:rFonts w:eastAsia="Calibri" w:cstheme="minorHAnsi"/>
                <w:color w:val="000000" w:themeColor="text1"/>
              </w:rPr>
            </w:pPr>
            <w:r w:rsidRPr="007811DE">
              <w:t>SF Tieton</w:t>
            </w:r>
          </w:p>
        </w:tc>
        <w:tc>
          <w:tcPr>
            <w:tcW w:w="2054" w:type="dxa"/>
            <w:vAlign w:val="top"/>
          </w:tcPr>
          <w:p w14:paraId="209A8FE8" w14:textId="7F6E03EA" w:rsidR="002B3866" w:rsidRPr="002D087E" w:rsidRDefault="002B3866" w:rsidP="002B3866">
            <w:pPr>
              <w:spacing w:after="120"/>
              <w:jc w:val="center"/>
              <w:rPr>
                <w:rFonts w:cstheme="minorHAnsi"/>
              </w:rPr>
            </w:pPr>
            <w:r w:rsidRPr="007811DE">
              <w:t>08/19/2024 00:15</w:t>
            </w:r>
          </w:p>
        </w:tc>
        <w:tc>
          <w:tcPr>
            <w:tcW w:w="2055" w:type="dxa"/>
            <w:vAlign w:val="top"/>
          </w:tcPr>
          <w:p w14:paraId="648F6C1B" w14:textId="216BE892" w:rsidR="002B3866" w:rsidRPr="002D087E" w:rsidRDefault="002B3866" w:rsidP="002B3866">
            <w:pPr>
              <w:spacing w:after="120"/>
              <w:jc w:val="center"/>
              <w:rPr>
                <w:rFonts w:cstheme="minorHAnsi"/>
              </w:rPr>
            </w:pPr>
            <w:r w:rsidRPr="007811DE">
              <w:t>08/21/2024 21:43</w:t>
            </w:r>
          </w:p>
        </w:tc>
      </w:tr>
      <w:tr w:rsidR="002B3866" w:rsidRPr="002D087E" w14:paraId="48B103B3" w14:textId="77777777" w:rsidTr="00B52B0B">
        <w:trPr>
          <w:trHeight w:val="285"/>
        </w:trPr>
        <w:tc>
          <w:tcPr>
            <w:tcW w:w="840" w:type="dxa"/>
            <w:vAlign w:val="top"/>
          </w:tcPr>
          <w:p w14:paraId="5DF20B39" w14:textId="1DA2EC56" w:rsidR="002B3866" w:rsidRPr="002D087E" w:rsidRDefault="002B3866" w:rsidP="002B3866">
            <w:pPr>
              <w:spacing w:after="120"/>
              <w:jc w:val="center"/>
              <w:rPr>
                <w:rFonts w:cstheme="minorHAnsi"/>
              </w:rPr>
            </w:pPr>
            <w:r w:rsidRPr="007811DE">
              <w:t>2023</w:t>
            </w:r>
          </w:p>
        </w:tc>
        <w:tc>
          <w:tcPr>
            <w:tcW w:w="1455" w:type="dxa"/>
            <w:vAlign w:val="top"/>
          </w:tcPr>
          <w:p w14:paraId="29A5851E" w14:textId="632C7401" w:rsidR="002B3866" w:rsidRPr="002D087E" w:rsidRDefault="002B3866" w:rsidP="002B3866">
            <w:pPr>
              <w:spacing w:after="120"/>
              <w:jc w:val="center"/>
              <w:rPr>
                <w:rFonts w:cstheme="minorHAnsi"/>
              </w:rPr>
            </w:pPr>
            <w:r w:rsidRPr="007811DE">
              <w:t>USFWS</w:t>
            </w:r>
          </w:p>
        </w:tc>
        <w:tc>
          <w:tcPr>
            <w:tcW w:w="1860" w:type="dxa"/>
            <w:vAlign w:val="top"/>
          </w:tcPr>
          <w:p w14:paraId="4DF08998" w14:textId="1827D2C4" w:rsidR="002B3866" w:rsidRPr="002D087E" w:rsidRDefault="002B3866" w:rsidP="002B3866">
            <w:pPr>
              <w:spacing w:after="120"/>
              <w:jc w:val="center"/>
              <w:rPr>
                <w:rFonts w:eastAsia="Calibri" w:cstheme="minorHAnsi"/>
                <w:color w:val="000000" w:themeColor="text1"/>
              </w:rPr>
            </w:pPr>
            <w:r w:rsidRPr="007811DE">
              <w:t>3DD.003D4811D4</w:t>
            </w:r>
          </w:p>
        </w:tc>
        <w:tc>
          <w:tcPr>
            <w:tcW w:w="1096" w:type="dxa"/>
            <w:vAlign w:val="top"/>
          </w:tcPr>
          <w:p w14:paraId="1FDB60D1" w14:textId="42583D2B" w:rsidR="002B3866" w:rsidRPr="002D087E" w:rsidRDefault="002B3866" w:rsidP="002B3866">
            <w:pPr>
              <w:spacing w:after="120"/>
              <w:jc w:val="center"/>
              <w:rPr>
                <w:rFonts w:cstheme="minorHAnsi"/>
              </w:rPr>
            </w:pPr>
            <w:r w:rsidRPr="007811DE">
              <w:t>Indian</w:t>
            </w:r>
          </w:p>
        </w:tc>
        <w:tc>
          <w:tcPr>
            <w:tcW w:w="2054" w:type="dxa"/>
            <w:vAlign w:val="top"/>
          </w:tcPr>
          <w:p w14:paraId="3E1DE82D" w14:textId="0EB037BD" w:rsidR="002B3866" w:rsidRPr="002D087E" w:rsidRDefault="002B3866" w:rsidP="002B3866">
            <w:pPr>
              <w:spacing w:after="120"/>
              <w:jc w:val="center"/>
              <w:rPr>
                <w:rFonts w:cstheme="minorHAnsi"/>
              </w:rPr>
            </w:pPr>
            <w:r w:rsidRPr="007811DE">
              <w:t>07/20/2024 03:31</w:t>
            </w:r>
          </w:p>
        </w:tc>
        <w:tc>
          <w:tcPr>
            <w:tcW w:w="2055" w:type="dxa"/>
            <w:vAlign w:val="top"/>
          </w:tcPr>
          <w:p w14:paraId="1C60CD4F" w14:textId="3BDBB5FB" w:rsidR="002B3866" w:rsidRPr="002D087E" w:rsidRDefault="002B3866" w:rsidP="002B3866">
            <w:pPr>
              <w:spacing w:after="120"/>
              <w:jc w:val="center"/>
              <w:rPr>
                <w:rFonts w:eastAsia="Calibri" w:cstheme="minorHAnsi"/>
                <w:color w:val="000000" w:themeColor="text1"/>
              </w:rPr>
            </w:pPr>
            <w:r w:rsidRPr="007811DE">
              <w:t>08/18/2024 21:30</w:t>
            </w:r>
          </w:p>
        </w:tc>
      </w:tr>
      <w:tr w:rsidR="002B3866" w:rsidRPr="002D087E" w14:paraId="0F10438A" w14:textId="77777777" w:rsidTr="00B52B0B">
        <w:trPr>
          <w:trHeight w:val="285"/>
        </w:trPr>
        <w:tc>
          <w:tcPr>
            <w:tcW w:w="840" w:type="dxa"/>
            <w:vAlign w:val="top"/>
          </w:tcPr>
          <w:p w14:paraId="383B0463" w14:textId="36914DFC" w:rsidR="002B3866" w:rsidRPr="002D087E" w:rsidRDefault="002B3866" w:rsidP="002B3866">
            <w:pPr>
              <w:spacing w:after="120"/>
              <w:jc w:val="center"/>
              <w:rPr>
                <w:rFonts w:cstheme="minorHAnsi"/>
              </w:rPr>
            </w:pPr>
            <w:r w:rsidRPr="007811DE">
              <w:t>2023</w:t>
            </w:r>
          </w:p>
        </w:tc>
        <w:tc>
          <w:tcPr>
            <w:tcW w:w="1455" w:type="dxa"/>
            <w:vAlign w:val="top"/>
          </w:tcPr>
          <w:p w14:paraId="4B2410D9" w14:textId="10D7E459" w:rsidR="002B3866" w:rsidRPr="002D087E" w:rsidRDefault="002B3866" w:rsidP="002B3866">
            <w:pPr>
              <w:spacing w:after="120"/>
              <w:jc w:val="center"/>
              <w:rPr>
                <w:rFonts w:cstheme="minorHAnsi"/>
              </w:rPr>
            </w:pPr>
            <w:r w:rsidRPr="007811DE">
              <w:t>USFWS</w:t>
            </w:r>
          </w:p>
        </w:tc>
        <w:tc>
          <w:tcPr>
            <w:tcW w:w="1860" w:type="dxa"/>
            <w:vAlign w:val="top"/>
          </w:tcPr>
          <w:p w14:paraId="41A7283A" w14:textId="094EA591" w:rsidR="002B3866" w:rsidRPr="002D087E" w:rsidRDefault="002B3866" w:rsidP="002B3866">
            <w:pPr>
              <w:spacing w:after="120"/>
              <w:jc w:val="center"/>
              <w:rPr>
                <w:rFonts w:eastAsia="Calibri" w:cstheme="minorHAnsi"/>
                <w:color w:val="000000" w:themeColor="text1"/>
              </w:rPr>
            </w:pPr>
            <w:r w:rsidRPr="007811DE">
              <w:t>3DD.003D4811E4</w:t>
            </w:r>
          </w:p>
        </w:tc>
        <w:tc>
          <w:tcPr>
            <w:tcW w:w="1096" w:type="dxa"/>
            <w:vAlign w:val="top"/>
          </w:tcPr>
          <w:p w14:paraId="44BF1947" w14:textId="0AD57FBA" w:rsidR="002B3866" w:rsidRPr="002D087E" w:rsidRDefault="002B3866" w:rsidP="002B3866">
            <w:pPr>
              <w:spacing w:after="120"/>
              <w:jc w:val="center"/>
              <w:rPr>
                <w:rFonts w:cstheme="minorHAnsi"/>
              </w:rPr>
            </w:pPr>
            <w:r w:rsidRPr="007811DE">
              <w:t>SF Tieton</w:t>
            </w:r>
          </w:p>
        </w:tc>
        <w:tc>
          <w:tcPr>
            <w:tcW w:w="2054" w:type="dxa"/>
            <w:vAlign w:val="top"/>
          </w:tcPr>
          <w:p w14:paraId="72399B52" w14:textId="5E1ED1C2" w:rsidR="002B3866" w:rsidRPr="002D087E" w:rsidRDefault="002B3866" w:rsidP="002B3866">
            <w:pPr>
              <w:spacing w:after="120"/>
              <w:jc w:val="center"/>
              <w:rPr>
                <w:rFonts w:cstheme="minorHAnsi"/>
              </w:rPr>
            </w:pPr>
            <w:r w:rsidRPr="007811DE">
              <w:t>07/10/2024 00:40</w:t>
            </w:r>
          </w:p>
        </w:tc>
        <w:tc>
          <w:tcPr>
            <w:tcW w:w="2055" w:type="dxa"/>
            <w:vAlign w:val="top"/>
          </w:tcPr>
          <w:p w14:paraId="27089386" w14:textId="480E87C5" w:rsidR="002B3866" w:rsidRPr="002D087E" w:rsidRDefault="002B3866" w:rsidP="002B3866">
            <w:pPr>
              <w:spacing w:after="120"/>
              <w:jc w:val="center"/>
              <w:rPr>
                <w:rFonts w:eastAsia="Calibri" w:cstheme="minorHAnsi"/>
                <w:color w:val="000000" w:themeColor="text1"/>
              </w:rPr>
            </w:pPr>
            <w:r w:rsidRPr="007811DE">
              <w:t>08/28/2024 21:48</w:t>
            </w:r>
          </w:p>
        </w:tc>
      </w:tr>
      <w:tr w:rsidR="002B3866" w:rsidRPr="002D087E" w14:paraId="54D6367A" w14:textId="77777777" w:rsidTr="00B52B0B">
        <w:trPr>
          <w:trHeight w:val="285"/>
        </w:trPr>
        <w:tc>
          <w:tcPr>
            <w:tcW w:w="840" w:type="dxa"/>
            <w:vAlign w:val="top"/>
          </w:tcPr>
          <w:p w14:paraId="0F7A09B1" w14:textId="49FE65D5" w:rsidR="002B3866" w:rsidRPr="002D087E" w:rsidRDefault="002B3866" w:rsidP="002B3866">
            <w:pPr>
              <w:spacing w:after="120"/>
              <w:jc w:val="center"/>
              <w:rPr>
                <w:rFonts w:cstheme="minorHAnsi"/>
              </w:rPr>
            </w:pPr>
            <w:r w:rsidRPr="007811DE">
              <w:t>2023</w:t>
            </w:r>
          </w:p>
        </w:tc>
        <w:tc>
          <w:tcPr>
            <w:tcW w:w="1455" w:type="dxa"/>
            <w:vAlign w:val="top"/>
          </w:tcPr>
          <w:p w14:paraId="57D29434" w14:textId="63CE150C" w:rsidR="002B3866" w:rsidRPr="002D087E" w:rsidRDefault="002B3866" w:rsidP="002B3866">
            <w:pPr>
              <w:spacing w:after="120"/>
              <w:jc w:val="center"/>
              <w:rPr>
                <w:rFonts w:cstheme="minorHAnsi"/>
              </w:rPr>
            </w:pPr>
            <w:r w:rsidRPr="007811DE">
              <w:t>USFWS</w:t>
            </w:r>
          </w:p>
        </w:tc>
        <w:tc>
          <w:tcPr>
            <w:tcW w:w="1860" w:type="dxa"/>
            <w:vAlign w:val="top"/>
          </w:tcPr>
          <w:p w14:paraId="448C84FA" w14:textId="4E39C912" w:rsidR="002B3866" w:rsidRPr="002D087E" w:rsidRDefault="002B3866" w:rsidP="002B3866">
            <w:pPr>
              <w:spacing w:after="120"/>
              <w:jc w:val="center"/>
              <w:rPr>
                <w:rFonts w:eastAsia="Calibri" w:cstheme="minorHAnsi"/>
                <w:color w:val="000000" w:themeColor="text1"/>
              </w:rPr>
            </w:pPr>
            <w:r w:rsidRPr="007811DE">
              <w:t>3DD.003D481220</w:t>
            </w:r>
          </w:p>
        </w:tc>
        <w:tc>
          <w:tcPr>
            <w:tcW w:w="1096" w:type="dxa"/>
            <w:vAlign w:val="top"/>
          </w:tcPr>
          <w:p w14:paraId="5DD64ED9" w14:textId="4C696F99" w:rsidR="002B3866" w:rsidRPr="002D087E" w:rsidRDefault="002B3866" w:rsidP="002B3866">
            <w:pPr>
              <w:spacing w:after="120"/>
              <w:jc w:val="center"/>
              <w:rPr>
                <w:rFonts w:cstheme="minorHAnsi"/>
              </w:rPr>
            </w:pPr>
            <w:r w:rsidRPr="007811DE">
              <w:t>SF Tieton</w:t>
            </w:r>
          </w:p>
        </w:tc>
        <w:tc>
          <w:tcPr>
            <w:tcW w:w="2054" w:type="dxa"/>
            <w:vAlign w:val="top"/>
          </w:tcPr>
          <w:p w14:paraId="019BC77B" w14:textId="6C30C09D" w:rsidR="002B3866" w:rsidRPr="002D087E" w:rsidRDefault="002B3866" w:rsidP="002B3866">
            <w:pPr>
              <w:spacing w:after="120"/>
              <w:jc w:val="center"/>
              <w:rPr>
                <w:rFonts w:cstheme="minorHAnsi"/>
              </w:rPr>
            </w:pPr>
            <w:r w:rsidRPr="007811DE">
              <w:t>07/20/2024 22:42</w:t>
            </w:r>
          </w:p>
        </w:tc>
        <w:tc>
          <w:tcPr>
            <w:tcW w:w="2055" w:type="dxa"/>
            <w:vAlign w:val="top"/>
          </w:tcPr>
          <w:p w14:paraId="50407BB2" w14:textId="0FD3EA4B" w:rsidR="002B3866" w:rsidRPr="002D087E" w:rsidRDefault="002B3866" w:rsidP="002B3866">
            <w:pPr>
              <w:spacing w:after="120"/>
              <w:jc w:val="center"/>
              <w:rPr>
                <w:rFonts w:cstheme="minorHAnsi"/>
              </w:rPr>
            </w:pPr>
            <w:r w:rsidRPr="007811DE">
              <w:t>09/24/2024 20:15</w:t>
            </w:r>
          </w:p>
        </w:tc>
      </w:tr>
      <w:tr w:rsidR="002B3866" w:rsidRPr="002D087E" w14:paraId="32B7FFB2" w14:textId="77777777" w:rsidTr="00B52B0B">
        <w:trPr>
          <w:trHeight w:val="285"/>
        </w:trPr>
        <w:tc>
          <w:tcPr>
            <w:tcW w:w="840" w:type="dxa"/>
            <w:vAlign w:val="top"/>
          </w:tcPr>
          <w:p w14:paraId="38F4D152" w14:textId="7AC170CB" w:rsidR="002B3866" w:rsidRPr="002D087E" w:rsidRDefault="002B3866" w:rsidP="002B3866">
            <w:pPr>
              <w:spacing w:after="120"/>
              <w:jc w:val="center"/>
              <w:rPr>
                <w:rFonts w:cstheme="minorHAnsi"/>
              </w:rPr>
            </w:pPr>
            <w:r w:rsidRPr="007811DE">
              <w:t>2024</w:t>
            </w:r>
          </w:p>
        </w:tc>
        <w:tc>
          <w:tcPr>
            <w:tcW w:w="1455" w:type="dxa"/>
            <w:vAlign w:val="top"/>
          </w:tcPr>
          <w:p w14:paraId="230EF8F4" w14:textId="2D83E9C9" w:rsidR="002B3866" w:rsidRPr="002D087E" w:rsidRDefault="002B3866" w:rsidP="002B3866">
            <w:pPr>
              <w:spacing w:after="120"/>
              <w:jc w:val="center"/>
              <w:rPr>
                <w:rFonts w:cstheme="minorHAnsi"/>
              </w:rPr>
            </w:pPr>
            <w:r w:rsidRPr="007811DE">
              <w:t>USFWS</w:t>
            </w:r>
          </w:p>
        </w:tc>
        <w:tc>
          <w:tcPr>
            <w:tcW w:w="1860" w:type="dxa"/>
            <w:vAlign w:val="top"/>
          </w:tcPr>
          <w:p w14:paraId="10716B08" w14:textId="5150712C" w:rsidR="002B3866" w:rsidRPr="002D087E" w:rsidRDefault="002B3866" w:rsidP="002B3866">
            <w:pPr>
              <w:spacing w:after="120"/>
              <w:jc w:val="center"/>
              <w:rPr>
                <w:rFonts w:eastAsia="Calibri" w:cstheme="minorHAnsi"/>
                <w:color w:val="000000" w:themeColor="text1"/>
              </w:rPr>
            </w:pPr>
            <w:r w:rsidRPr="007811DE">
              <w:t>3DD.003D48121C</w:t>
            </w:r>
          </w:p>
        </w:tc>
        <w:tc>
          <w:tcPr>
            <w:tcW w:w="1096" w:type="dxa"/>
            <w:vAlign w:val="top"/>
          </w:tcPr>
          <w:p w14:paraId="6A23C2D5" w14:textId="5D7BA320" w:rsidR="002B3866" w:rsidRPr="002D087E" w:rsidRDefault="002B3866" w:rsidP="002B3866">
            <w:pPr>
              <w:spacing w:after="120"/>
              <w:jc w:val="center"/>
              <w:rPr>
                <w:rFonts w:eastAsia="Calibri" w:cstheme="minorHAnsi"/>
                <w:color w:val="000000" w:themeColor="text1"/>
              </w:rPr>
            </w:pPr>
            <w:r w:rsidRPr="007811DE">
              <w:t>SF Tieton</w:t>
            </w:r>
          </w:p>
        </w:tc>
        <w:tc>
          <w:tcPr>
            <w:tcW w:w="2054" w:type="dxa"/>
            <w:vAlign w:val="top"/>
          </w:tcPr>
          <w:p w14:paraId="78F656AB" w14:textId="5D0489A5" w:rsidR="002B3866" w:rsidRPr="002D087E" w:rsidRDefault="002B3866" w:rsidP="002B3866">
            <w:pPr>
              <w:spacing w:after="120"/>
              <w:jc w:val="center"/>
              <w:rPr>
                <w:rFonts w:cstheme="minorHAnsi"/>
              </w:rPr>
            </w:pPr>
            <w:r w:rsidRPr="007811DE">
              <w:t>08/29/2024 23:48</w:t>
            </w:r>
          </w:p>
        </w:tc>
        <w:tc>
          <w:tcPr>
            <w:tcW w:w="2055" w:type="dxa"/>
            <w:vAlign w:val="top"/>
          </w:tcPr>
          <w:p w14:paraId="1D67D08A" w14:textId="287F527B" w:rsidR="002B3866" w:rsidRPr="002D087E" w:rsidRDefault="002B3866" w:rsidP="002B3866">
            <w:pPr>
              <w:spacing w:after="120"/>
              <w:jc w:val="center"/>
              <w:rPr>
                <w:rFonts w:eastAsia="Calibri" w:cstheme="minorHAnsi"/>
                <w:color w:val="000000" w:themeColor="text1"/>
              </w:rPr>
            </w:pPr>
            <w:r w:rsidRPr="007811DE">
              <w:t>08/29/2024 23:48</w:t>
            </w:r>
          </w:p>
        </w:tc>
      </w:tr>
    </w:tbl>
    <w:p w14:paraId="71C688EB" w14:textId="77777777" w:rsidR="007A5A01" w:rsidRDefault="007A5A01" w:rsidP="405C6A40">
      <w:pPr>
        <w:spacing w:after="0" w:line="240" w:lineRule="auto"/>
        <w:ind w:right="288"/>
        <w:rPr>
          <w:rFonts w:cstheme="minorHAnsi"/>
        </w:rPr>
      </w:pPr>
    </w:p>
    <w:p w14:paraId="40BB2FCE" w14:textId="77777777" w:rsidR="007A5A01" w:rsidRDefault="007A5A01" w:rsidP="405C6A40">
      <w:pPr>
        <w:spacing w:after="0" w:line="240" w:lineRule="auto"/>
        <w:ind w:right="288"/>
        <w:rPr>
          <w:rFonts w:cstheme="minorHAnsi"/>
        </w:rPr>
      </w:pPr>
    </w:p>
    <w:p w14:paraId="663654D6" w14:textId="0EA3C1C8" w:rsidR="007A5A01" w:rsidRPr="00FE25A6" w:rsidRDefault="007A5A01" w:rsidP="007A5A01">
      <w:pPr>
        <w:rPr>
          <w:sz w:val="24"/>
          <w:szCs w:val="24"/>
          <w:highlight w:val="yellow"/>
        </w:rPr>
      </w:pPr>
      <w:r w:rsidRPr="00A5377C">
        <w:rPr>
          <w:b/>
          <w:bCs/>
          <w:sz w:val="24"/>
          <w:szCs w:val="24"/>
        </w:rPr>
        <w:t xml:space="preserve">Table </w:t>
      </w:r>
      <w:r w:rsidR="00D20E09">
        <w:rPr>
          <w:b/>
          <w:bCs/>
          <w:sz w:val="24"/>
          <w:szCs w:val="24"/>
        </w:rPr>
        <w:t>C</w:t>
      </w:r>
      <w:r w:rsidR="00613A52">
        <w:rPr>
          <w:b/>
          <w:bCs/>
          <w:sz w:val="24"/>
          <w:szCs w:val="24"/>
        </w:rPr>
        <w:t>8</w:t>
      </w:r>
      <w:r w:rsidRPr="00A5377C">
        <w:rPr>
          <w:sz w:val="24"/>
          <w:szCs w:val="24"/>
        </w:rPr>
        <w:t>. Bull</w:t>
      </w:r>
      <w:r>
        <w:rPr>
          <w:sz w:val="24"/>
          <w:szCs w:val="24"/>
        </w:rPr>
        <w:t xml:space="preserve"> Trout detected at the </w:t>
      </w:r>
      <w:r w:rsidR="006442C4">
        <w:rPr>
          <w:sz w:val="24"/>
          <w:szCs w:val="24"/>
        </w:rPr>
        <w:t>lower</w:t>
      </w:r>
      <w:r>
        <w:rPr>
          <w:sz w:val="24"/>
          <w:szCs w:val="24"/>
        </w:rPr>
        <w:t xml:space="preserve"> </w:t>
      </w:r>
      <w:r w:rsidR="006442C4">
        <w:rPr>
          <w:sz w:val="24"/>
          <w:szCs w:val="24"/>
        </w:rPr>
        <w:t>South</w:t>
      </w:r>
      <w:r>
        <w:rPr>
          <w:sz w:val="24"/>
          <w:szCs w:val="24"/>
        </w:rPr>
        <w:t xml:space="preserve"> Fork Tieton</w:t>
      </w:r>
      <w:r w:rsidR="00C233D6">
        <w:rPr>
          <w:sz w:val="24"/>
          <w:szCs w:val="24"/>
        </w:rPr>
        <w:t xml:space="preserve"> River</w:t>
      </w:r>
      <w:r>
        <w:rPr>
          <w:sz w:val="24"/>
          <w:szCs w:val="24"/>
        </w:rPr>
        <w:t xml:space="preserve"> antenna (</w:t>
      </w:r>
      <w:r w:rsidR="006442C4" w:rsidRPr="00A71BBD">
        <w:rPr>
          <w:b/>
          <w:bCs/>
          <w:sz w:val="24"/>
          <w:szCs w:val="24"/>
        </w:rPr>
        <w:t>LSFT</w:t>
      </w:r>
      <w:r>
        <w:rPr>
          <w:sz w:val="24"/>
          <w:szCs w:val="24"/>
        </w:rPr>
        <w:t>) in 202</w:t>
      </w:r>
      <w:r w:rsidR="001D399C">
        <w:rPr>
          <w:sz w:val="24"/>
          <w:szCs w:val="24"/>
        </w:rPr>
        <w:t>4</w:t>
      </w:r>
      <w:r>
        <w:rPr>
          <w:sz w:val="24"/>
          <w:szCs w:val="24"/>
        </w:rPr>
        <w:t xml:space="preserve">. </w:t>
      </w:r>
    </w:p>
    <w:tbl>
      <w:tblPr>
        <w:tblStyle w:val="BBBasic"/>
        <w:tblW w:w="9360" w:type="dxa"/>
        <w:tblLook w:val="04A0" w:firstRow="1" w:lastRow="0" w:firstColumn="1" w:lastColumn="0" w:noHBand="0" w:noVBand="1"/>
      </w:tblPr>
      <w:tblGrid>
        <w:gridCol w:w="840"/>
        <w:gridCol w:w="1455"/>
        <w:gridCol w:w="1845"/>
        <w:gridCol w:w="1111"/>
        <w:gridCol w:w="2054"/>
        <w:gridCol w:w="2055"/>
      </w:tblGrid>
      <w:tr w:rsidR="007A5A01" w14:paraId="067C9A87" w14:textId="77777777" w:rsidTr="00D7123D">
        <w:trPr>
          <w:cnfStyle w:val="100000000000" w:firstRow="1" w:lastRow="0" w:firstColumn="0" w:lastColumn="0" w:oddVBand="0" w:evenVBand="0" w:oddHBand="0" w:evenHBand="0" w:firstRowFirstColumn="0" w:firstRowLastColumn="0" w:lastRowFirstColumn="0" w:lastRowLastColumn="0"/>
          <w:trHeight w:val="345"/>
        </w:trPr>
        <w:tc>
          <w:tcPr>
            <w:tcW w:w="840" w:type="dxa"/>
          </w:tcPr>
          <w:p w14:paraId="4D617D84" w14:textId="77777777" w:rsidR="007A5A01" w:rsidRDefault="007A5A01" w:rsidP="00D340EF">
            <w:pPr>
              <w:spacing w:after="120"/>
            </w:pPr>
            <w:r>
              <w:rPr>
                <w:rFonts w:ascii="Calibri" w:eastAsia="Calibri" w:hAnsi="Calibri" w:cs="Calibri"/>
                <w:color w:val="000000" w:themeColor="text1"/>
              </w:rPr>
              <w:t>Mark Year</w:t>
            </w:r>
          </w:p>
        </w:tc>
        <w:tc>
          <w:tcPr>
            <w:tcW w:w="1455" w:type="dxa"/>
          </w:tcPr>
          <w:p w14:paraId="301920BF" w14:textId="77777777" w:rsidR="007A5A01" w:rsidRDefault="007A5A01" w:rsidP="00D340EF">
            <w:pPr>
              <w:spacing w:after="120"/>
            </w:pPr>
            <w:r>
              <w:rPr>
                <w:rFonts w:ascii="Calibri" w:eastAsia="Calibri" w:hAnsi="Calibri" w:cs="Calibri"/>
                <w:color w:val="000000" w:themeColor="text1"/>
              </w:rPr>
              <w:t>Organization</w:t>
            </w:r>
          </w:p>
        </w:tc>
        <w:tc>
          <w:tcPr>
            <w:tcW w:w="1845" w:type="dxa"/>
          </w:tcPr>
          <w:p w14:paraId="4F0A1986" w14:textId="56422DD2" w:rsidR="007A5A01" w:rsidRPr="10B1044A" w:rsidRDefault="003B218B" w:rsidP="00D340EF">
            <w:pPr>
              <w:spacing w:after="120"/>
              <w:rPr>
                <w:rFonts w:ascii="Calibri" w:eastAsia="Calibri" w:hAnsi="Calibri" w:cs="Calibri"/>
                <w:color w:val="000000" w:themeColor="text1"/>
              </w:rPr>
            </w:pPr>
            <w:r>
              <w:rPr>
                <w:rFonts w:ascii="Calibri" w:eastAsia="Calibri" w:hAnsi="Calibri" w:cs="Calibri"/>
                <w:color w:val="000000" w:themeColor="text1"/>
              </w:rPr>
              <w:t>PIT Tag</w:t>
            </w:r>
          </w:p>
        </w:tc>
        <w:tc>
          <w:tcPr>
            <w:tcW w:w="1111" w:type="dxa"/>
          </w:tcPr>
          <w:p w14:paraId="51821739" w14:textId="77777777" w:rsidR="007A5A01" w:rsidRDefault="007A5A01" w:rsidP="00D340EF">
            <w:pPr>
              <w:spacing w:after="120"/>
            </w:pPr>
            <w:r>
              <w:t>Origin</w:t>
            </w:r>
          </w:p>
        </w:tc>
        <w:tc>
          <w:tcPr>
            <w:tcW w:w="2054" w:type="dxa"/>
          </w:tcPr>
          <w:p w14:paraId="06C1D4FB" w14:textId="77777777" w:rsidR="007A5A01" w:rsidRDefault="007A5A01" w:rsidP="00D340EF">
            <w:pPr>
              <w:spacing w:after="120"/>
            </w:pPr>
            <w:r>
              <w:rPr>
                <w:rFonts w:ascii="Calibri" w:eastAsia="Calibri" w:hAnsi="Calibri" w:cs="Calibri"/>
                <w:color w:val="000000" w:themeColor="text1"/>
              </w:rPr>
              <w:t>First Detection</w:t>
            </w:r>
          </w:p>
        </w:tc>
        <w:tc>
          <w:tcPr>
            <w:tcW w:w="2055" w:type="dxa"/>
          </w:tcPr>
          <w:p w14:paraId="55144A8B" w14:textId="77777777" w:rsidR="007A5A01" w:rsidRDefault="007A5A01" w:rsidP="00D340EF">
            <w:pPr>
              <w:spacing w:after="120"/>
            </w:pPr>
            <w:r>
              <w:rPr>
                <w:rFonts w:ascii="Calibri" w:eastAsia="Calibri" w:hAnsi="Calibri" w:cs="Calibri"/>
                <w:color w:val="000000" w:themeColor="text1"/>
              </w:rPr>
              <w:t>Last Detection</w:t>
            </w:r>
          </w:p>
        </w:tc>
      </w:tr>
      <w:tr w:rsidR="001D399C" w:rsidRPr="002D087E" w14:paraId="2AA74360" w14:textId="77777777" w:rsidTr="00B52B0B">
        <w:trPr>
          <w:trHeight w:val="300"/>
        </w:trPr>
        <w:tc>
          <w:tcPr>
            <w:tcW w:w="840" w:type="dxa"/>
            <w:vAlign w:val="top"/>
          </w:tcPr>
          <w:p w14:paraId="7540F353" w14:textId="21842020" w:rsidR="001D399C" w:rsidRPr="002D087E" w:rsidRDefault="001D399C" w:rsidP="001D399C">
            <w:pPr>
              <w:spacing w:after="120"/>
              <w:jc w:val="center"/>
              <w:rPr>
                <w:rFonts w:cstheme="minorHAnsi"/>
              </w:rPr>
            </w:pPr>
            <w:r w:rsidRPr="004A1ECE">
              <w:lastRenderedPageBreak/>
              <w:t>2020</w:t>
            </w:r>
          </w:p>
        </w:tc>
        <w:tc>
          <w:tcPr>
            <w:tcW w:w="1455" w:type="dxa"/>
            <w:vAlign w:val="top"/>
          </w:tcPr>
          <w:p w14:paraId="57C39F87" w14:textId="4AADA00D" w:rsidR="001D399C" w:rsidRPr="002D087E" w:rsidRDefault="001D399C" w:rsidP="001D399C">
            <w:pPr>
              <w:spacing w:after="120"/>
              <w:jc w:val="center"/>
              <w:rPr>
                <w:rFonts w:cstheme="minorHAnsi"/>
              </w:rPr>
            </w:pPr>
            <w:r w:rsidRPr="004A1ECE">
              <w:t>USFWS</w:t>
            </w:r>
          </w:p>
        </w:tc>
        <w:tc>
          <w:tcPr>
            <w:tcW w:w="1845" w:type="dxa"/>
            <w:vAlign w:val="top"/>
          </w:tcPr>
          <w:p w14:paraId="06CBD8EF" w14:textId="51D5D226" w:rsidR="001D399C" w:rsidRPr="002D087E" w:rsidRDefault="001D399C" w:rsidP="001D399C">
            <w:pPr>
              <w:spacing w:after="120"/>
              <w:jc w:val="center"/>
              <w:rPr>
                <w:rFonts w:eastAsia="Calibri" w:cstheme="minorHAnsi"/>
                <w:color w:val="000000" w:themeColor="text1"/>
              </w:rPr>
            </w:pPr>
            <w:r w:rsidRPr="004A1ECE">
              <w:t>3D9.1C2E05D1B3</w:t>
            </w:r>
          </w:p>
        </w:tc>
        <w:tc>
          <w:tcPr>
            <w:tcW w:w="1111" w:type="dxa"/>
            <w:vAlign w:val="top"/>
          </w:tcPr>
          <w:p w14:paraId="554E08F6" w14:textId="7ED44811" w:rsidR="001D399C" w:rsidRPr="002D087E" w:rsidRDefault="001D399C" w:rsidP="001D399C">
            <w:pPr>
              <w:spacing w:after="120"/>
              <w:jc w:val="center"/>
              <w:rPr>
                <w:rFonts w:eastAsia="Calibri" w:cstheme="minorHAnsi"/>
                <w:color w:val="000000" w:themeColor="text1"/>
              </w:rPr>
            </w:pPr>
            <w:r w:rsidRPr="004A1ECE">
              <w:t>SF Tieton</w:t>
            </w:r>
          </w:p>
        </w:tc>
        <w:tc>
          <w:tcPr>
            <w:tcW w:w="2054" w:type="dxa"/>
            <w:vAlign w:val="top"/>
          </w:tcPr>
          <w:p w14:paraId="2DBAB1CA" w14:textId="43A00785" w:rsidR="001D399C" w:rsidRPr="002D087E" w:rsidRDefault="001D399C" w:rsidP="001D399C">
            <w:pPr>
              <w:spacing w:after="120"/>
              <w:jc w:val="center"/>
              <w:rPr>
                <w:rFonts w:cstheme="minorHAnsi"/>
              </w:rPr>
            </w:pPr>
            <w:r w:rsidRPr="004A1ECE">
              <w:t>05/09/2024 19:49</w:t>
            </w:r>
          </w:p>
        </w:tc>
        <w:tc>
          <w:tcPr>
            <w:tcW w:w="2055" w:type="dxa"/>
            <w:vAlign w:val="top"/>
          </w:tcPr>
          <w:p w14:paraId="6E4365DA" w14:textId="4BFA4601" w:rsidR="001D399C" w:rsidRPr="002D087E" w:rsidRDefault="001D399C" w:rsidP="001D399C">
            <w:pPr>
              <w:spacing w:after="120"/>
              <w:jc w:val="center"/>
              <w:rPr>
                <w:rFonts w:cstheme="minorHAnsi"/>
              </w:rPr>
            </w:pPr>
            <w:r w:rsidRPr="004A1ECE">
              <w:t>06/01/2024 00:11</w:t>
            </w:r>
          </w:p>
        </w:tc>
      </w:tr>
      <w:tr w:rsidR="001D399C" w:rsidRPr="002D087E" w14:paraId="0664F994" w14:textId="77777777" w:rsidTr="00B52B0B">
        <w:trPr>
          <w:trHeight w:val="285"/>
        </w:trPr>
        <w:tc>
          <w:tcPr>
            <w:tcW w:w="840" w:type="dxa"/>
            <w:vAlign w:val="top"/>
          </w:tcPr>
          <w:p w14:paraId="6DD071FE" w14:textId="0247A639" w:rsidR="001D399C" w:rsidRPr="002D087E" w:rsidRDefault="001D399C" w:rsidP="001D399C">
            <w:pPr>
              <w:spacing w:after="120"/>
              <w:jc w:val="center"/>
              <w:rPr>
                <w:rFonts w:cstheme="minorHAnsi"/>
              </w:rPr>
            </w:pPr>
            <w:r w:rsidRPr="004A1ECE">
              <w:t>2023</w:t>
            </w:r>
          </w:p>
        </w:tc>
        <w:tc>
          <w:tcPr>
            <w:tcW w:w="1455" w:type="dxa"/>
            <w:vAlign w:val="top"/>
          </w:tcPr>
          <w:p w14:paraId="70B21F59" w14:textId="24A063CD" w:rsidR="001D399C" w:rsidRPr="002D087E" w:rsidRDefault="001D399C" w:rsidP="001D399C">
            <w:pPr>
              <w:spacing w:after="120"/>
              <w:jc w:val="center"/>
              <w:rPr>
                <w:rFonts w:cstheme="minorHAnsi"/>
              </w:rPr>
            </w:pPr>
            <w:r w:rsidRPr="004A1ECE">
              <w:t>USFWS</w:t>
            </w:r>
          </w:p>
        </w:tc>
        <w:tc>
          <w:tcPr>
            <w:tcW w:w="1845" w:type="dxa"/>
            <w:vAlign w:val="top"/>
          </w:tcPr>
          <w:p w14:paraId="7C697FC1" w14:textId="74EEE9A9" w:rsidR="001D399C" w:rsidRPr="002D087E" w:rsidRDefault="001D399C" w:rsidP="001D399C">
            <w:pPr>
              <w:spacing w:after="120"/>
              <w:jc w:val="center"/>
              <w:rPr>
                <w:rFonts w:eastAsia="Calibri" w:cstheme="minorHAnsi"/>
                <w:color w:val="000000" w:themeColor="text1"/>
              </w:rPr>
            </w:pPr>
            <w:r w:rsidRPr="004A1ECE">
              <w:t>3DD.003D4811C4</w:t>
            </w:r>
          </w:p>
        </w:tc>
        <w:tc>
          <w:tcPr>
            <w:tcW w:w="1111" w:type="dxa"/>
            <w:vAlign w:val="top"/>
          </w:tcPr>
          <w:p w14:paraId="76571B00" w14:textId="2FBCC59C" w:rsidR="001D399C" w:rsidRPr="002D087E" w:rsidRDefault="001D399C" w:rsidP="001D399C">
            <w:pPr>
              <w:spacing w:after="120"/>
              <w:jc w:val="center"/>
              <w:rPr>
                <w:rFonts w:cstheme="minorHAnsi"/>
              </w:rPr>
            </w:pPr>
            <w:r w:rsidRPr="004A1ECE">
              <w:t>SF Tieton</w:t>
            </w:r>
          </w:p>
        </w:tc>
        <w:tc>
          <w:tcPr>
            <w:tcW w:w="2054" w:type="dxa"/>
            <w:vAlign w:val="top"/>
          </w:tcPr>
          <w:p w14:paraId="06B3D400" w14:textId="2B0BD815" w:rsidR="001D399C" w:rsidRPr="002D087E" w:rsidRDefault="001D399C" w:rsidP="001D399C">
            <w:pPr>
              <w:spacing w:after="120"/>
              <w:jc w:val="center"/>
              <w:rPr>
                <w:rFonts w:cstheme="minorHAnsi"/>
              </w:rPr>
            </w:pPr>
            <w:r w:rsidRPr="004A1ECE">
              <w:t>05/28/2024 22:09</w:t>
            </w:r>
          </w:p>
        </w:tc>
        <w:tc>
          <w:tcPr>
            <w:tcW w:w="2055" w:type="dxa"/>
            <w:vAlign w:val="top"/>
          </w:tcPr>
          <w:p w14:paraId="3BD8C75C" w14:textId="018A53E9" w:rsidR="001D399C" w:rsidRPr="002D087E" w:rsidRDefault="001D399C" w:rsidP="001D399C">
            <w:pPr>
              <w:spacing w:after="120"/>
              <w:jc w:val="center"/>
              <w:rPr>
                <w:rFonts w:eastAsia="Calibri" w:cstheme="minorHAnsi"/>
                <w:color w:val="000000" w:themeColor="text1"/>
              </w:rPr>
            </w:pPr>
            <w:r w:rsidRPr="004A1ECE">
              <w:t>05/28/2024 22:09</w:t>
            </w:r>
          </w:p>
        </w:tc>
      </w:tr>
      <w:tr w:rsidR="001D399C" w:rsidRPr="002D087E" w14:paraId="0078E0C0" w14:textId="77777777" w:rsidTr="00B52B0B">
        <w:trPr>
          <w:trHeight w:val="285"/>
        </w:trPr>
        <w:tc>
          <w:tcPr>
            <w:tcW w:w="840" w:type="dxa"/>
            <w:vAlign w:val="top"/>
          </w:tcPr>
          <w:p w14:paraId="6686AD2B" w14:textId="4CBA2A32" w:rsidR="001D399C" w:rsidRDefault="001D399C" w:rsidP="001D399C">
            <w:pPr>
              <w:spacing w:after="120"/>
              <w:jc w:val="center"/>
              <w:rPr>
                <w:rFonts w:cstheme="minorHAnsi"/>
              </w:rPr>
            </w:pPr>
            <w:r w:rsidRPr="004A1ECE">
              <w:t>2023</w:t>
            </w:r>
          </w:p>
        </w:tc>
        <w:tc>
          <w:tcPr>
            <w:tcW w:w="1455" w:type="dxa"/>
            <w:vAlign w:val="top"/>
          </w:tcPr>
          <w:p w14:paraId="57AE3013" w14:textId="79D22F66" w:rsidR="001D399C" w:rsidRDefault="001D399C" w:rsidP="001D399C">
            <w:pPr>
              <w:spacing w:after="120"/>
              <w:jc w:val="center"/>
              <w:rPr>
                <w:rFonts w:cstheme="minorHAnsi"/>
              </w:rPr>
            </w:pPr>
            <w:r w:rsidRPr="004A1ECE">
              <w:t>USFWS</w:t>
            </w:r>
          </w:p>
        </w:tc>
        <w:tc>
          <w:tcPr>
            <w:tcW w:w="1845" w:type="dxa"/>
            <w:vAlign w:val="top"/>
          </w:tcPr>
          <w:p w14:paraId="5077207E" w14:textId="090FF732" w:rsidR="001D399C" w:rsidRPr="00A76A0A" w:rsidRDefault="001D399C" w:rsidP="001D399C">
            <w:pPr>
              <w:spacing w:after="120"/>
              <w:jc w:val="center"/>
              <w:rPr>
                <w:rFonts w:eastAsia="Calibri" w:cstheme="minorHAnsi"/>
                <w:color w:val="000000" w:themeColor="text1"/>
              </w:rPr>
            </w:pPr>
            <w:r w:rsidRPr="004A1ECE">
              <w:t>3DD.003D4811D4</w:t>
            </w:r>
          </w:p>
        </w:tc>
        <w:tc>
          <w:tcPr>
            <w:tcW w:w="1111" w:type="dxa"/>
            <w:vAlign w:val="top"/>
          </w:tcPr>
          <w:p w14:paraId="05266894" w14:textId="20A8011F" w:rsidR="001D399C" w:rsidRDefault="001D399C" w:rsidP="001D399C">
            <w:pPr>
              <w:spacing w:after="120"/>
              <w:jc w:val="center"/>
              <w:rPr>
                <w:rFonts w:eastAsia="Calibri" w:cstheme="minorHAnsi"/>
                <w:color w:val="000000" w:themeColor="text1"/>
              </w:rPr>
            </w:pPr>
            <w:r w:rsidRPr="004A1ECE">
              <w:t>Indian</w:t>
            </w:r>
          </w:p>
        </w:tc>
        <w:tc>
          <w:tcPr>
            <w:tcW w:w="2054" w:type="dxa"/>
            <w:vAlign w:val="top"/>
          </w:tcPr>
          <w:p w14:paraId="2D86B156" w14:textId="743C4B01" w:rsidR="001D399C" w:rsidRDefault="001D399C" w:rsidP="001D399C">
            <w:pPr>
              <w:spacing w:after="120"/>
              <w:jc w:val="center"/>
              <w:rPr>
                <w:rFonts w:cstheme="minorHAnsi"/>
              </w:rPr>
            </w:pPr>
            <w:r w:rsidRPr="004A1ECE">
              <w:t>07/17/2024 04:11</w:t>
            </w:r>
          </w:p>
        </w:tc>
        <w:tc>
          <w:tcPr>
            <w:tcW w:w="2055" w:type="dxa"/>
            <w:vAlign w:val="top"/>
          </w:tcPr>
          <w:p w14:paraId="234DF33B" w14:textId="1B9FBBBE" w:rsidR="001D399C" w:rsidRDefault="001D399C" w:rsidP="001D399C">
            <w:pPr>
              <w:spacing w:after="120"/>
              <w:jc w:val="center"/>
              <w:rPr>
                <w:rFonts w:cstheme="minorHAnsi"/>
              </w:rPr>
            </w:pPr>
            <w:r w:rsidRPr="004A1ECE">
              <w:t>08/21/2024 21:40</w:t>
            </w:r>
          </w:p>
        </w:tc>
      </w:tr>
      <w:tr w:rsidR="001D399C" w:rsidRPr="002D087E" w14:paraId="2BC9B57F" w14:textId="77777777" w:rsidTr="00B52B0B">
        <w:trPr>
          <w:trHeight w:val="285"/>
        </w:trPr>
        <w:tc>
          <w:tcPr>
            <w:tcW w:w="840" w:type="dxa"/>
            <w:vAlign w:val="top"/>
          </w:tcPr>
          <w:p w14:paraId="6AC75E7B" w14:textId="396BDFC8" w:rsidR="001D399C" w:rsidRPr="002D087E" w:rsidRDefault="001D399C" w:rsidP="001D399C">
            <w:pPr>
              <w:spacing w:after="120"/>
              <w:jc w:val="center"/>
              <w:rPr>
                <w:rFonts w:cstheme="minorHAnsi"/>
              </w:rPr>
            </w:pPr>
            <w:r w:rsidRPr="004A1ECE">
              <w:t>2023</w:t>
            </w:r>
          </w:p>
        </w:tc>
        <w:tc>
          <w:tcPr>
            <w:tcW w:w="1455" w:type="dxa"/>
            <w:vAlign w:val="top"/>
          </w:tcPr>
          <w:p w14:paraId="7D808BF7" w14:textId="705D0D3A" w:rsidR="001D399C" w:rsidRPr="002D087E" w:rsidRDefault="001D399C" w:rsidP="001D399C">
            <w:pPr>
              <w:spacing w:after="120"/>
              <w:jc w:val="center"/>
              <w:rPr>
                <w:rFonts w:cstheme="minorHAnsi"/>
              </w:rPr>
            </w:pPr>
            <w:r w:rsidRPr="004A1ECE">
              <w:t>USFWS</w:t>
            </w:r>
          </w:p>
        </w:tc>
        <w:tc>
          <w:tcPr>
            <w:tcW w:w="1845" w:type="dxa"/>
            <w:vAlign w:val="top"/>
          </w:tcPr>
          <w:p w14:paraId="47868987" w14:textId="473D6451" w:rsidR="001D399C" w:rsidRPr="002D087E" w:rsidRDefault="001D399C" w:rsidP="001D399C">
            <w:pPr>
              <w:spacing w:after="120"/>
              <w:jc w:val="center"/>
              <w:rPr>
                <w:rFonts w:eastAsia="Calibri" w:cstheme="minorHAnsi"/>
                <w:color w:val="000000" w:themeColor="text1"/>
              </w:rPr>
            </w:pPr>
            <w:r w:rsidRPr="004A1ECE">
              <w:t>3DD.003D4811E4</w:t>
            </w:r>
          </w:p>
        </w:tc>
        <w:tc>
          <w:tcPr>
            <w:tcW w:w="1111" w:type="dxa"/>
            <w:vAlign w:val="top"/>
          </w:tcPr>
          <w:p w14:paraId="0F56D132" w14:textId="07250ADA" w:rsidR="001D399C" w:rsidRPr="002D087E" w:rsidRDefault="001D399C" w:rsidP="001D399C">
            <w:pPr>
              <w:spacing w:after="120"/>
              <w:jc w:val="center"/>
              <w:rPr>
                <w:rFonts w:cstheme="minorHAnsi"/>
              </w:rPr>
            </w:pPr>
            <w:r w:rsidRPr="004A1ECE">
              <w:t>SF Tieton</w:t>
            </w:r>
          </w:p>
        </w:tc>
        <w:tc>
          <w:tcPr>
            <w:tcW w:w="2054" w:type="dxa"/>
            <w:vAlign w:val="top"/>
          </w:tcPr>
          <w:p w14:paraId="10A413C7" w14:textId="225CE907" w:rsidR="001D399C" w:rsidRPr="002D087E" w:rsidRDefault="001D399C" w:rsidP="001D399C">
            <w:pPr>
              <w:spacing w:after="120"/>
              <w:jc w:val="center"/>
              <w:rPr>
                <w:rFonts w:cstheme="minorHAnsi"/>
              </w:rPr>
            </w:pPr>
            <w:r w:rsidRPr="004A1ECE">
              <w:t>05/28/2024 04:35</w:t>
            </w:r>
          </w:p>
        </w:tc>
        <w:tc>
          <w:tcPr>
            <w:tcW w:w="2055" w:type="dxa"/>
            <w:vAlign w:val="top"/>
          </w:tcPr>
          <w:p w14:paraId="01977E02" w14:textId="65EE46AE" w:rsidR="001D399C" w:rsidRPr="002D087E" w:rsidRDefault="001D399C" w:rsidP="001D399C">
            <w:pPr>
              <w:spacing w:after="120"/>
              <w:jc w:val="center"/>
              <w:rPr>
                <w:rFonts w:eastAsia="Calibri" w:cstheme="minorHAnsi"/>
                <w:color w:val="000000" w:themeColor="text1"/>
              </w:rPr>
            </w:pPr>
            <w:r w:rsidRPr="004A1ECE">
              <w:t>05/28/2024 04:35</w:t>
            </w:r>
          </w:p>
        </w:tc>
      </w:tr>
      <w:tr w:rsidR="001D399C" w:rsidRPr="002D087E" w14:paraId="7D7DCBCE" w14:textId="77777777" w:rsidTr="00B52B0B">
        <w:trPr>
          <w:trHeight w:val="285"/>
        </w:trPr>
        <w:tc>
          <w:tcPr>
            <w:tcW w:w="840" w:type="dxa"/>
            <w:vAlign w:val="top"/>
          </w:tcPr>
          <w:p w14:paraId="0CC54C99" w14:textId="7045784A" w:rsidR="001D399C" w:rsidRPr="002D087E" w:rsidRDefault="001D399C" w:rsidP="001D399C">
            <w:pPr>
              <w:spacing w:after="120"/>
              <w:jc w:val="center"/>
              <w:rPr>
                <w:rFonts w:cstheme="minorHAnsi"/>
              </w:rPr>
            </w:pPr>
            <w:r w:rsidRPr="004A1ECE">
              <w:t>2023</w:t>
            </w:r>
          </w:p>
        </w:tc>
        <w:tc>
          <w:tcPr>
            <w:tcW w:w="1455" w:type="dxa"/>
            <w:vAlign w:val="top"/>
          </w:tcPr>
          <w:p w14:paraId="0818351E" w14:textId="7DC5630E" w:rsidR="001D399C" w:rsidRPr="002D087E" w:rsidRDefault="001D399C" w:rsidP="001D399C">
            <w:pPr>
              <w:spacing w:after="120"/>
              <w:jc w:val="center"/>
              <w:rPr>
                <w:rFonts w:cstheme="minorHAnsi"/>
              </w:rPr>
            </w:pPr>
            <w:r w:rsidRPr="004A1ECE">
              <w:t>USFWS</w:t>
            </w:r>
          </w:p>
        </w:tc>
        <w:tc>
          <w:tcPr>
            <w:tcW w:w="1845" w:type="dxa"/>
            <w:vAlign w:val="top"/>
          </w:tcPr>
          <w:p w14:paraId="23BA87D5" w14:textId="025EEF99" w:rsidR="001D399C" w:rsidRPr="002D087E" w:rsidRDefault="001D399C" w:rsidP="001D399C">
            <w:pPr>
              <w:spacing w:after="120"/>
              <w:jc w:val="center"/>
              <w:rPr>
                <w:rFonts w:eastAsia="Calibri" w:cstheme="minorHAnsi"/>
                <w:color w:val="000000" w:themeColor="text1"/>
              </w:rPr>
            </w:pPr>
            <w:r w:rsidRPr="004A1ECE">
              <w:t>3DD.003D4811FE</w:t>
            </w:r>
          </w:p>
        </w:tc>
        <w:tc>
          <w:tcPr>
            <w:tcW w:w="1111" w:type="dxa"/>
            <w:vAlign w:val="top"/>
          </w:tcPr>
          <w:p w14:paraId="45F9B83E" w14:textId="06FCBCF1" w:rsidR="001D399C" w:rsidRPr="002D087E" w:rsidRDefault="001D399C" w:rsidP="001D399C">
            <w:pPr>
              <w:spacing w:after="120"/>
              <w:jc w:val="center"/>
              <w:rPr>
                <w:rFonts w:eastAsia="Calibri" w:cstheme="minorHAnsi"/>
                <w:color w:val="000000" w:themeColor="text1"/>
              </w:rPr>
            </w:pPr>
            <w:r w:rsidRPr="004A1ECE">
              <w:t>SF Tieton</w:t>
            </w:r>
          </w:p>
        </w:tc>
        <w:tc>
          <w:tcPr>
            <w:tcW w:w="2054" w:type="dxa"/>
            <w:vAlign w:val="top"/>
          </w:tcPr>
          <w:p w14:paraId="181DEF67" w14:textId="14EB461C" w:rsidR="001D399C" w:rsidRPr="002D087E" w:rsidRDefault="001D399C" w:rsidP="001D399C">
            <w:pPr>
              <w:spacing w:after="120"/>
              <w:jc w:val="center"/>
              <w:rPr>
                <w:rFonts w:cstheme="minorHAnsi"/>
              </w:rPr>
            </w:pPr>
            <w:r w:rsidRPr="004A1ECE">
              <w:t>06/04/2024 13:42</w:t>
            </w:r>
          </w:p>
        </w:tc>
        <w:tc>
          <w:tcPr>
            <w:tcW w:w="2055" w:type="dxa"/>
            <w:vAlign w:val="top"/>
          </w:tcPr>
          <w:p w14:paraId="4F7603D4" w14:textId="4E7D78A5" w:rsidR="001D399C" w:rsidRPr="002D087E" w:rsidRDefault="001D399C" w:rsidP="001D399C">
            <w:pPr>
              <w:spacing w:after="120"/>
              <w:jc w:val="center"/>
              <w:rPr>
                <w:rFonts w:eastAsia="Calibri" w:cstheme="minorHAnsi"/>
                <w:color w:val="000000" w:themeColor="text1"/>
              </w:rPr>
            </w:pPr>
            <w:r w:rsidRPr="004A1ECE">
              <w:t>06/04/2024 13:42</w:t>
            </w:r>
          </w:p>
        </w:tc>
      </w:tr>
      <w:tr w:rsidR="001D399C" w:rsidRPr="002D087E" w14:paraId="0B74C632" w14:textId="77777777" w:rsidTr="00B52B0B">
        <w:trPr>
          <w:trHeight w:val="285"/>
        </w:trPr>
        <w:tc>
          <w:tcPr>
            <w:tcW w:w="840" w:type="dxa"/>
            <w:vAlign w:val="top"/>
          </w:tcPr>
          <w:p w14:paraId="33606677" w14:textId="3E8A30E0" w:rsidR="001D399C" w:rsidRPr="00CD4FED" w:rsidRDefault="001D399C" w:rsidP="001D399C">
            <w:pPr>
              <w:spacing w:after="120"/>
              <w:jc w:val="center"/>
            </w:pPr>
            <w:r w:rsidRPr="004A1ECE">
              <w:t>2023</w:t>
            </w:r>
          </w:p>
        </w:tc>
        <w:tc>
          <w:tcPr>
            <w:tcW w:w="1455" w:type="dxa"/>
            <w:vAlign w:val="top"/>
          </w:tcPr>
          <w:p w14:paraId="1447A16D" w14:textId="5681E088" w:rsidR="001D399C" w:rsidRPr="00CD4FED" w:rsidRDefault="001D399C" w:rsidP="001D399C">
            <w:pPr>
              <w:spacing w:after="120"/>
              <w:jc w:val="center"/>
            </w:pPr>
            <w:r w:rsidRPr="004A1ECE">
              <w:t>USFWS</w:t>
            </w:r>
          </w:p>
        </w:tc>
        <w:tc>
          <w:tcPr>
            <w:tcW w:w="1845" w:type="dxa"/>
            <w:vAlign w:val="top"/>
          </w:tcPr>
          <w:p w14:paraId="1B087CEF" w14:textId="4F8FB578" w:rsidR="001D399C" w:rsidRPr="00CD4FED" w:rsidRDefault="001D399C" w:rsidP="001D399C">
            <w:pPr>
              <w:spacing w:after="120"/>
              <w:jc w:val="center"/>
            </w:pPr>
            <w:r w:rsidRPr="004A1ECE">
              <w:t>3DD.003D481205</w:t>
            </w:r>
          </w:p>
        </w:tc>
        <w:tc>
          <w:tcPr>
            <w:tcW w:w="1111" w:type="dxa"/>
            <w:vAlign w:val="top"/>
          </w:tcPr>
          <w:p w14:paraId="2FADA85A" w14:textId="5731A44B" w:rsidR="001D399C" w:rsidRPr="00CD4FED" w:rsidRDefault="001D399C" w:rsidP="001D399C">
            <w:pPr>
              <w:spacing w:after="120"/>
              <w:jc w:val="center"/>
            </w:pPr>
            <w:r w:rsidRPr="004A1ECE">
              <w:t>SF Tieton</w:t>
            </w:r>
          </w:p>
        </w:tc>
        <w:tc>
          <w:tcPr>
            <w:tcW w:w="2054" w:type="dxa"/>
            <w:vAlign w:val="top"/>
          </w:tcPr>
          <w:p w14:paraId="34206222" w14:textId="2678BA13" w:rsidR="001D399C" w:rsidRPr="00CD4FED" w:rsidRDefault="001D399C" w:rsidP="001D399C">
            <w:pPr>
              <w:spacing w:after="120"/>
              <w:jc w:val="center"/>
            </w:pPr>
            <w:r w:rsidRPr="004A1ECE">
              <w:t>06/07/2024 23:58</w:t>
            </w:r>
          </w:p>
        </w:tc>
        <w:tc>
          <w:tcPr>
            <w:tcW w:w="2055" w:type="dxa"/>
            <w:vAlign w:val="top"/>
          </w:tcPr>
          <w:p w14:paraId="5961793C" w14:textId="008722CE" w:rsidR="001D399C" w:rsidRPr="00CD4FED" w:rsidRDefault="001D399C" w:rsidP="001D399C">
            <w:pPr>
              <w:spacing w:after="120"/>
              <w:jc w:val="center"/>
            </w:pPr>
            <w:r w:rsidRPr="004A1ECE">
              <w:t>09/09/2024 03:22</w:t>
            </w:r>
          </w:p>
        </w:tc>
      </w:tr>
      <w:tr w:rsidR="001D399C" w:rsidRPr="002D087E" w14:paraId="63A9C46D" w14:textId="77777777" w:rsidTr="00B52B0B">
        <w:trPr>
          <w:trHeight w:val="285"/>
        </w:trPr>
        <w:tc>
          <w:tcPr>
            <w:tcW w:w="840" w:type="dxa"/>
            <w:vAlign w:val="top"/>
          </w:tcPr>
          <w:p w14:paraId="0E5C8490" w14:textId="5B4ED947" w:rsidR="001D399C" w:rsidRPr="00CD4FED" w:rsidRDefault="001D399C" w:rsidP="001D399C">
            <w:pPr>
              <w:spacing w:after="120"/>
              <w:jc w:val="center"/>
            </w:pPr>
            <w:r w:rsidRPr="004A1ECE">
              <w:t>2023</w:t>
            </w:r>
          </w:p>
        </w:tc>
        <w:tc>
          <w:tcPr>
            <w:tcW w:w="1455" w:type="dxa"/>
            <w:vAlign w:val="top"/>
          </w:tcPr>
          <w:p w14:paraId="0E5632A6" w14:textId="7AF26B95" w:rsidR="001D399C" w:rsidRPr="00CD4FED" w:rsidRDefault="001D399C" w:rsidP="001D399C">
            <w:pPr>
              <w:spacing w:after="120"/>
              <w:jc w:val="center"/>
            </w:pPr>
            <w:r w:rsidRPr="004A1ECE">
              <w:t>USFWS</w:t>
            </w:r>
          </w:p>
        </w:tc>
        <w:tc>
          <w:tcPr>
            <w:tcW w:w="1845" w:type="dxa"/>
            <w:vAlign w:val="top"/>
          </w:tcPr>
          <w:p w14:paraId="1BE1D5D6" w14:textId="411622EC" w:rsidR="001D399C" w:rsidRPr="00CD4FED" w:rsidRDefault="001D399C" w:rsidP="001D399C">
            <w:pPr>
              <w:spacing w:after="120"/>
              <w:jc w:val="center"/>
            </w:pPr>
            <w:r w:rsidRPr="004A1ECE">
              <w:t>3DD.003D481213</w:t>
            </w:r>
          </w:p>
        </w:tc>
        <w:tc>
          <w:tcPr>
            <w:tcW w:w="1111" w:type="dxa"/>
            <w:vAlign w:val="top"/>
          </w:tcPr>
          <w:p w14:paraId="41D529D1" w14:textId="094691E0" w:rsidR="001D399C" w:rsidRPr="00CD4FED" w:rsidRDefault="001D399C" w:rsidP="001D399C">
            <w:pPr>
              <w:spacing w:after="120"/>
              <w:jc w:val="center"/>
            </w:pPr>
            <w:r w:rsidRPr="004A1ECE">
              <w:t>SF Tieton</w:t>
            </w:r>
          </w:p>
        </w:tc>
        <w:tc>
          <w:tcPr>
            <w:tcW w:w="2054" w:type="dxa"/>
            <w:vAlign w:val="top"/>
          </w:tcPr>
          <w:p w14:paraId="29B1FDCF" w14:textId="7357058E" w:rsidR="001D399C" w:rsidRPr="00CD4FED" w:rsidRDefault="001D399C" w:rsidP="001D399C">
            <w:pPr>
              <w:spacing w:after="120"/>
              <w:jc w:val="center"/>
            </w:pPr>
            <w:r w:rsidRPr="004A1ECE">
              <w:t>05/27/2024 01:47</w:t>
            </w:r>
          </w:p>
        </w:tc>
        <w:tc>
          <w:tcPr>
            <w:tcW w:w="2055" w:type="dxa"/>
            <w:vAlign w:val="top"/>
          </w:tcPr>
          <w:p w14:paraId="2C62C199" w14:textId="6C7D07DA" w:rsidR="001D399C" w:rsidRPr="00CD4FED" w:rsidRDefault="001D399C" w:rsidP="001D399C">
            <w:pPr>
              <w:spacing w:after="120"/>
              <w:jc w:val="center"/>
            </w:pPr>
            <w:r w:rsidRPr="004A1ECE">
              <w:t>05/27/2024 01:47</w:t>
            </w:r>
          </w:p>
        </w:tc>
      </w:tr>
      <w:tr w:rsidR="001D399C" w:rsidRPr="002D087E" w14:paraId="191936C9" w14:textId="77777777" w:rsidTr="00B52B0B">
        <w:trPr>
          <w:trHeight w:val="285"/>
        </w:trPr>
        <w:tc>
          <w:tcPr>
            <w:tcW w:w="840" w:type="dxa"/>
            <w:vAlign w:val="top"/>
          </w:tcPr>
          <w:p w14:paraId="37BBFE5A" w14:textId="13A32C5C" w:rsidR="001D399C" w:rsidRPr="00CD4FED" w:rsidRDefault="001D399C" w:rsidP="001D399C">
            <w:pPr>
              <w:spacing w:after="120"/>
              <w:jc w:val="center"/>
            </w:pPr>
            <w:r w:rsidRPr="004A1ECE">
              <w:t>2023</w:t>
            </w:r>
          </w:p>
        </w:tc>
        <w:tc>
          <w:tcPr>
            <w:tcW w:w="1455" w:type="dxa"/>
            <w:vAlign w:val="top"/>
          </w:tcPr>
          <w:p w14:paraId="421986F5" w14:textId="75E98A21" w:rsidR="001D399C" w:rsidRPr="00CD4FED" w:rsidRDefault="001D399C" w:rsidP="001D399C">
            <w:pPr>
              <w:spacing w:after="120"/>
              <w:jc w:val="center"/>
            </w:pPr>
            <w:r w:rsidRPr="004A1ECE">
              <w:t>USFWS</w:t>
            </w:r>
          </w:p>
        </w:tc>
        <w:tc>
          <w:tcPr>
            <w:tcW w:w="1845" w:type="dxa"/>
            <w:vAlign w:val="top"/>
          </w:tcPr>
          <w:p w14:paraId="685B2AAF" w14:textId="1B65037C" w:rsidR="001D399C" w:rsidRPr="00CD4FED" w:rsidRDefault="001D399C" w:rsidP="001D399C">
            <w:pPr>
              <w:spacing w:after="120"/>
              <w:jc w:val="center"/>
            </w:pPr>
            <w:r w:rsidRPr="004A1ECE">
              <w:t>3DD.003D481220</w:t>
            </w:r>
          </w:p>
        </w:tc>
        <w:tc>
          <w:tcPr>
            <w:tcW w:w="1111" w:type="dxa"/>
            <w:vAlign w:val="top"/>
          </w:tcPr>
          <w:p w14:paraId="0C8178EF" w14:textId="0D436A51" w:rsidR="001D399C" w:rsidRPr="00CD4FED" w:rsidRDefault="001D399C" w:rsidP="001D399C">
            <w:pPr>
              <w:spacing w:after="120"/>
              <w:jc w:val="center"/>
            </w:pPr>
            <w:r w:rsidRPr="004A1ECE">
              <w:t>SF Tieton</w:t>
            </w:r>
          </w:p>
        </w:tc>
        <w:tc>
          <w:tcPr>
            <w:tcW w:w="2054" w:type="dxa"/>
            <w:vAlign w:val="top"/>
          </w:tcPr>
          <w:p w14:paraId="5E0917E1" w14:textId="6E5256BA" w:rsidR="001D399C" w:rsidRPr="00CD4FED" w:rsidRDefault="001D399C" w:rsidP="001D399C">
            <w:pPr>
              <w:spacing w:after="120"/>
              <w:jc w:val="center"/>
            </w:pPr>
            <w:r w:rsidRPr="004A1ECE">
              <w:t>06/15/2024 00:25</w:t>
            </w:r>
          </w:p>
        </w:tc>
        <w:tc>
          <w:tcPr>
            <w:tcW w:w="2055" w:type="dxa"/>
            <w:vAlign w:val="top"/>
          </w:tcPr>
          <w:p w14:paraId="1DE5EF47" w14:textId="67D60B57" w:rsidR="001D399C" w:rsidRPr="00CD4FED" w:rsidRDefault="001D399C" w:rsidP="001D399C">
            <w:pPr>
              <w:spacing w:after="120"/>
              <w:jc w:val="center"/>
            </w:pPr>
            <w:r w:rsidRPr="004A1ECE">
              <w:t>09/25/2024 05:20</w:t>
            </w:r>
          </w:p>
        </w:tc>
      </w:tr>
      <w:tr w:rsidR="001D399C" w:rsidRPr="002D087E" w14:paraId="4ACA1276" w14:textId="77777777" w:rsidTr="00B52B0B">
        <w:trPr>
          <w:trHeight w:val="285"/>
        </w:trPr>
        <w:tc>
          <w:tcPr>
            <w:tcW w:w="840" w:type="dxa"/>
            <w:vAlign w:val="top"/>
          </w:tcPr>
          <w:p w14:paraId="5717CE2B" w14:textId="197DE67E" w:rsidR="001D399C" w:rsidRPr="00CD4FED" w:rsidRDefault="001D399C" w:rsidP="001D399C">
            <w:pPr>
              <w:spacing w:after="120"/>
              <w:jc w:val="center"/>
            </w:pPr>
            <w:r w:rsidRPr="004A1ECE">
              <w:t>2024</w:t>
            </w:r>
          </w:p>
        </w:tc>
        <w:tc>
          <w:tcPr>
            <w:tcW w:w="1455" w:type="dxa"/>
            <w:vAlign w:val="top"/>
          </w:tcPr>
          <w:p w14:paraId="474D2535" w14:textId="0E003A1B" w:rsidR="001D399C" w:rsidRPr="00CD4FED" w:rsidRDefault="001D399C" w:rsidP="001D399C">
            <w:pPr>
              <w:spacing w:after="120"/>
              <w:jc w:val="center"/>
            </w:pPr>
            <w:r w:rsidRPr="004A1ECE">
              <w:t>USFWS</w:t>
            </w:r>
          </w:p>
        </w:tc>
        <w:tc>
          <w:tcPr>
            <w:tcW w:w="1845" w:type="dxa"/>
            <w:vAlign w:val="top"/>
          </w:tcPr>
          <w:p w14:paraId="75993712" w14:textId="39C1D87A" w:rsidR="001D399C" w:rsidRPr="00CD4FED" w:rsidRDefault="001D399C" w:rsidP="001D399C">
            <w:pPr>
              <w:spacing w:after="120"/>
              <w:jc w:val="center"/>
            </w:pPr>
            <w:r w:rsidRPr="004A1ECE">
              <w:t>3DD.003D48121C</w:t>
            </w:r>
          </w:p>
        </w:tc>
        <w:tc>
          <w:tcPr>
            <w:tcW w:w="1111" w:type="dxa"/>
            <w:vAlign w:val="top"/>
          </w:tcPr>
          <w:p w14:paraId="11E29F0F" w14:textId="5C9AA2C6" w:rsidR="001D399C" w:rsidRPr="00CD4FED" w:rsidRDefault="001D399C" w:rsidP="001D399C">
            <w:pPr>
              <w:spacing w:after="120"/>
              <w:jc w:val="center"/>
            </w:pPr>
            <w:r w:rsidRPr="004A1ECE">
              <w:t>SF Tieton</w:t>
            </w:r>
          </w:p>
        </w:tc>
        <w:tc>
          <w:tcPr>
            <w:tcW w:w="2054" w:type="dxa"/>
            <w:vAlign w:val="top"/>
          </w:tcPr>
          <w:p w14:paraId="3DFCBD1E" w14:textId="336379B2" w:rsidR="001D399C" w:rsidRPr="00CD4FED" w:rsidRDefault="001D399C" w:rsidP="001D399C">
            <w:pPr>
              <w:spacing w:after="120"/>
              <w:jc w:val="center"/>
            </w:pPr>
            <w:r w:rsidRPr="004A1ECE">
              <w:t>07/30/2024 22:27</w:t>
            </w:r>
          </w:p>
        </w:tc>
        <w:tc>
          <w:tcPr>
            <w:tcW w:w="2055" w:type="dxa"/>
            <w:vAlign w:val="top"/>
          </w:tcPr>
          <w:p w14:paraId="23F00A5B" w14:textId="0A406D7F" w:rsidR="001D399C" w:rsidRPr="00CD4FED" w:rsidRDefault="001D399C" w:rsidP="001D399C">
            <w:pPr>
              <w:spacing w:after="120"/>
              <w:jc w:val="center"/>
            </w:pPr>
            <w:r w:rsidRPr="004A1ECE">
              <w:t>08/30/2024 03:46</w:t>
            </w:r>
          </w:p>
        </w:tc>
      </w:tr>
    </w:tbl>
    <w:p w14:paraId="0A547C6F" w14:textId="77777777" w:rsidR="007A5A01" w:rsidRDefault="007A5A01" w:rsidP="405C6A40">
      <w:pPr>
        <w:spacing w:after="0" w:line="240" w:lineRule="auto"/>
        <w:ind w:right="288"/>
        <w:rPr>
          <w:rFonts w:cstheme="minorHAnsi"/>
        </w:rPr>
      </w:pPr>
    </w:p>
    <w:p w14:paraId="2F6FF05A" w14:textId="77777777" w:rsidR="00E148B0" w:rsidRDefault="00E148B0">
      <w:pPr>
        <w:rPr>
          <w:rFonts w:ascii="Cambria" w:eastAsiaTheme="majorEastAsia" w:hAnsi="Cambria" w:cstheme="majorBidi"/>
          <w:b/>
          <w:bCs/>
          <w:sz w:val="26"/>
          <w:szCs w:val="26"/>
        </w:rPr>
      </w:pPr>
      <w:r>
        <w:rPr>
          <w:rFonts w:ascii="Cambria" w:hAnsi="Cambria"/>
          <w:b/>
          <w:bCs/>
        </w:rPr>
        <w:br w:type="page"/>
      </w:r>
    </w:p>
    <w:p w14:paraId="5CDFF8C1" w14:textId="3C1F8683" w:rsidR="00E148B0" w:rsidRDefault="00E148B0" w:rsidP="002F12BE">
      <w:pPr>
        <w:pStyle w:val="Heading1"/>
      </w:pPr>
      <w:r>
        <w:lastRenderedPageBreak/>
        <w:t>Appendix D</w:t>
      </w:r>
    </w:p>
    <w:p w14:paraId="7E08C338" w14:textId="183E14BF" w:rsidR="00E148B0" w:rsidRPr="002620F8" w:rsidRDefault="00094D62" w:rsidP="00BC0E65">
      <w:pPr>
        <w:pStyle w:val="Heading2"/>
        <w:rPr>
          <w:i/>
        </w:rPr>
      </w:pPr>
      <w:r w:rsidRPr="002620F8">
        <w:t>A</w:t>
      </w:r>
      <w:r w:rsidR="00016278" w:rsidRPr="002620F8">
        <w:t>coustic</w:t>
      </w:r>
      <w:r w:rsidR="00E148B0" w:rsidRPr="002620F8">
        <w:t xml:space="preserve"> detections in </w:t>
      </w:r>
      <w:r w:rsidR="00016278" w:rsidRPr="002620F8">
        <w:t>Keechelus Reservoir</w:t>
      </w:r>
    </w:p>
    <w:p w14:paraId="62AA4035" w14:textId="77777777" w:rsidR="00094D62" w:rsidRDefault="00094D62" w:rsidP="00094D62"/>
    <w:p w14:paraId="65B63873" w14:textId="31667619" w:rsidR="00E148B0" w:rsidRPr="005459FF" w:rsidRDefault="00094D62" w:rsidP="00BB4CEA">
      <w:pPr>
        <w:rPr>
          <w:sz w:val="24"/>
          <w:szCs w:val="24"/>
        </w:rPr>
      </w:pPr>
      <w:r w:rsidRPr="00A5377C">
        <w:rPr>
          <w:b/>
          <w:bCs/>
          <w:sz w:val="24"/>
          <w:szCs w:val="24"/>
        </w:rPr>
        <w:t xml:space="preserve">Table </w:t>
      </w:r>
      <w:r>
        <w:rPr>
          <w:b/>
          <w:bCs/>
          <w:sz w:val="24"/>
          <w:szCs w:val="24"/>
        </w:rPr>
        <w:t>D</w:t>
      </w:r>
      <w:r w:rsidRPr="00A5377C">
        <w:rPr>
          <w:b/>
          <w:bCs/>
          <w:sz w:val="24"/>
          <w:szCs w:val="24"/>
        </w:rPr>
        <w:t>1</w:t>
      </w:r>
      <w:r w:rsidRPr="00A5377C">
        <w:rPr>
          <w:sz w:val="24"/>
          <w:szCs w:val="24"/>
        </w:rPr>
        <w:t>.</w:t>
      </w:r>
      <w:r w:rsidRPr="4C3856BD">
        <w:rPr>
          <w:sz w:val="24"/>
          <w:szCs w:val="24"/>
        </w:rPr>
        <w:t xml:space="preserve"> </w:t>
      </w:r>
      <w:r w:rsidRPr="00CC6D32">
        <w:rPr>
          <w:sz w:val="24"/>
          <w:szCs w:val="24"/>
        </w:rPr>
        <w:t>Number of detections by and date of last download for the 18 receiver stations in Keechelus Reservoir. Average depth and temperature reflect the data transmitted from fish detected at the respective station.</w:t>
      </w:r>
      <w:r>
        <w:rPr>
          <w:sz w:val="24"/>
          <w:szCs w:val="24"/>
        </w:rPr>
        <w:t xml:space="preserve"> </w:t>
      </w:r>
    </w:p>
    <w:tbl>
      <w:tblPr>
        <w:tblW w:w="9360"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019"/>
        <w:gridCol w:w="1386"/>
        <w:gridCol w:w="1645"/>
        <w:gridCol w:w="1710"/>
        <w:gridCol w:w="2160"/>
        <w:gridCol w:w="1440"/>
      </w:tblGrid>
      <w:tr w:rsidR="00241CDB" w:rsidRPr="00E81672" w14:paraId="11171716" w14:textId="77777777" w:rsidTr="00B574F3">
        <w:trPr>
          <w:trHeight w:val="322"/>
        </w:trPr>
        <w:tc>
          <w:tcPr>
            <w:tcW w:w="1019" w:type="dxa"/>
            <w:tcBorders>
              <w:top w:val="single" w:sz="8" w:space="0" w:color="auto"/>
              <w:bottom w:val="single" w:sz="8" w:space="0" w:color="auto"/>
            </w:tcBorders>
            <w:shd w:val="clear" w:color="auto" w:fill="FFFFFF"/>
            <w:vAlign w:val="center"/>
            <w:hideMark/>
          </w:tcPr>
          <w:p w14:paraId="62C1894D" w14:textId="77777777" w:rsidR="00241CDB" w:rsidRPr="00E81672" w:rsidRDefault="00241CDB" w:rsidP="00B574F3">
            <w:pPr>
              <w:tabs>
                <w:tab w:val="left" w:pos="5880"/>
              </w:tabs>
              <w:jc w:val="center"/>
            </w:pPr>
            <w:r w:rsidRPr="00E81672">
              <w:rPr>
                <w:b/>
                <w:bCs/>
              </w:rPr>
              <w:t>Station</w:t>
            </w:r>
          </w:p>
        </w:tc>
        <w:tc>
          <w:tcPr>
            <w:tcW w:w="1386" w:type="dxa"/>
            <w:tcBorders>
              <w:top w:val="single" w:sz="8" w:space="0" w:color="auto"/>
              <w:bottom w:val="single" w:sz="8" w:space="0" w:color="auto"/>
            </w:tcBorders>
            <w:shd w:val="clear" w:color="auto" w:fill="FFFFFF"/>
            <w:vAlign w:val="center"/>
            <w:hideMark/>
          </w:tcPr>
          <w:p w14:paraId="35BD3B9F" w14:textId="77777777" w:rsidR="00241CDB" w:rsidRPr="00E81672" w:rsidRDefault="00241CDB" w:rsidP="00B574F3">
            <w:pPr>
              <w:tabs>
                <w:tab w:val="left" w:pos="5880"/>
              </w:tabs>
              <w:jc w:val="center"/>
            </w:pPr>
            <w:r w:rsidRPr="00E81672">
              <w:rPr>
                <w:b/>
                <w:bCs/>
              </w:rPr>
              <w:t>Number of Detections</w:t>
            </w:r>
          </w:p>
        </w:tc>
        <w:tc>
          <w:tcPr>
            <w:tcW w:w="1645" w:type="dxa"/>
            <w:tcBorders>
              <w:top w:val="single" w:sz="8" w:space="0" w:color="auto"/>
              <w:bottom w:val="single" w:sz="8" w:space="0" w:color="auto"/>
            </w:tcBorders>
            <w:shd w:val="clear" w:color="auto" w:fill="FFFFFF"/>
            <w:vAlign w:val="center"/>
            <w:hideMark/>
          </w:tcPr>
          <w:p w14:paraId="37A504C6" w14:textId="77777777" w:rsidR="00241CDB" w:rsidRPr="00E81672" w:rsidRDefault="00241CDB" w:rsidP="00B574F3">
            <w:pPr>
              <w:tabs>
                <w:tab w:val="left" w:pos="5880"/>
              </w:tabs>
              <w:jc w:val="center"/>
            </w:pPr>
            <w:r w:rsidRPr="00E81672">
              <w:rPr>
                <w:b/>
                <w:bCs/>
              </w:rPr>
              <w:t>Last</w:t>
            </w:r>
            <w:r w:rsidRPr="00E81672">
              <w:t> </w:t>
            </w:r>
            <w:r w:rsidRPr="00E81672">
              <w:rPr>
                <w:b/>
                <w:bCs/>
              </w:rPr>
              <w:t>D</w:t>
            </w:r>
            <w:r>
              <w:rPr>
                <w:b/>
                <w:bCs/>
              </w:rPr>
              <w:t>ownload</w:t>
            </w:r>
          </w:p>
        </w:tc>
        <w:tc>
          <w:tcPr>
            <w:tcW w:w="1710" w:type="dxa"/>
            <w:tcBorders>
              <w:top w:val="single" w:sz="8" w:space="0" w:color="auto"/>
              <w:bottom w:val="single" w:sz="8" w:space="0" w:color="auto"/>
            </w:tcBorders>
            <w:shd w:val="clear" w:color="auto" w:fill="FFFFFF"/>
            <w:vAlign w:val="center"/>
            <w:hideMark/>
          </w:tcPr>
          <w:p w14:paraId="50B4FABE" w14:textId="77777777" w:rsidR="00241CDB" w:rsidRPr="00E81672" w:rsidRDefault="00241CDB" w:rsidP="00B574F3">
            <w:pPr>
              <w:tabs>
                <w:tab w:val="left" w:pos="5880"/>
              </w:tabs>
              <w:jc w:val="center"/>
            </w:pPr>
            <w:r w:rsidRPr="00E81672">
              <w:rPr>
                <w:b/>
                <w:bCs/>
              </w:rPr>
              <w:t>Average</w:t>
            </w:r>
            <w:r w:rsidRPr="00E81672">
              <w:t> </w:t>
            </w:r>
            <w:r w:rsidRPr="00E81672">
              <w:rPr>
                <w:b/>
                <w:bCs/>
              </w:rPr>
              <w:t>Depth (m)</w:t>
            </w:r>
          </w:p>
        </w:tc>
        <w:tc>
          <w:tcPr>
            <w:tcW w:w="2160" w:type="dxa"/>
            <w:tcBorders>
              <w:top w:val="single" w:sz="8" w:space="0" w:color="auto"/>
              <w:bottom w:val="single" w:sz="8" w:space="0" w:color="auto"/>
            </w:tcBorders>
            <w:shd w:val="clear" w:color="auto" w:fill="FFFFFF"/>
          </w:tcPr>
          <w:p w14:paraId="4A042A8F" w14:textId="77777777" w:rsidR="00241CDB" w:rsidRPr="00E81672" w:rsidRDefault="00241CDB" w:rsidP="00B574F3">
            <w:pPr>
              <w:tabs>
                <w:tab w:val="left" w:pos="5880"/>
              </w:tabs>
              <w:jc w:val="center"/>
              <w:rPr>
                <w:b/>
                <w:bCs/>
              </w:rPr>
            </w:pPr>
            <w:r>
              <w:rPr>
                <w:b/>
                <w:bCs/>
              </w:rPr>
              <w:t>Average Temperature (</w:t>
            </w:r>
            <w:r w:rsidRPr="00A91203">
              <w:rPr>
                <w:b/>
                <w:bCs/>
              </w:rPr>
              <w:t>°C</w:t>
            </w:r>
            <w:r>
              <w:rPr>
                <w:b/>
                <w:bCs/>
              </w:rPr>
              <w:t>)</w:t>
            </w:r>
          </w:p>
        </w:tc>
        <w:tc>
          <w:tcPr>
            <w:tcW w:w="1440" w:type="dxa"/>
            <w:tcBorders>
              <w:top w:val="single" w:sz="8" w:space="0" w:color="auto"/>
              <w:bottom w:val="single" w:sz="8" w:space="0" w:color="auto"/>
            </w:tcBorders>
            <w:shd w:val="clear" w:color="auto" w:fill="FFFFFF"/>
            <w:vAlign w:val="center"/>
            <w:hideMark/>
          </w:tcPr>
          <w:p w14:paraId="1CE17A21" w14:textId="77777777" w:rsidR="00241CDB" w:rsidRPr="00E81672" w:rsidRDefault="00241CDB" w:rsidP="00B574F3">
            <w:pPr>
              <w:tabs>
                <w:tab w:val="left" w:pos="5880"/>
              </w:tabs>
              <w:jc w:val="center"/>
            </w:pPr>
            <w:r w:rsidRPr="00E81672">
              <w:rPr>
                <w:b/>
                <w:bCs/>
              </w:rPr>
              <w:t>Number</w:t>
            </w:r>
            <w:r w:rsidRPr="00E81672">
              <w:t> </w:t>
            </w:r>
            <w:r w:rsidRPr="00E81672">
              <w:rPr>
                <w:b/>
                <w:bCs/>
              </w:rPr>
              <w:t>of Fish</w:t>
            </w:r>
          </w:p>
        </w:tc>
      </w:tr>
      <w:tr w:rsidR="00241CDB" w:rsidRPr="00E81672" w14:paraId="641FE11F" w14:textId="77777777" w:rsidTr="00B574F3">
        <w:trPr>
          <w:trHeight w:val="285"/>
        </w:trPr>
        <w:tc>
          <w:tcPr>
            <w:tcW w:w="1019" w:type="dxa"/>
            <w:tcBorders>
              <w:top w:val="single" w:sz="8" w:space="0" w:color="auto"/>
            </w:tcBorders>
            <w:shd w:val="clear" w:color="auto" w:fill="FFFFFF"/>
            <w:vAlign w:val="center"/>
            <w:hideMark/>
          </w:tcPr>
          <w:p w14:paraId="3DDD6B54" w14:textId="77777777" w:rsidR="00241CDB" w:rsidRPr="00E81672" w:rsidRDefault="00241CDB" w:rsidP="00B574F3">
            <w:pPr>
              <w:tabs>
                <w:tab w:val="left" w:pos="5880"/>
              </w:tabs>
              <w:jc w:val="center"/>
            </w:pPr>
            <w:r w:rsidRPr="00E81672">
              <w:t>KEE1</w:t>
            </w:r>
          </w:p>
        </w:tc>
        <w:tc>
          <w:tcPr>
            <w:tcW w:w="1386" w:type="dxa"/>
            <w:tcBorders>
              <w:top w:val="single" w:sz="8" w:space="0" w:color="auto"/>
            </w:tcBorders>
            <w:shd w:val="clear" w:color="auto" w:fill="FFFFFF"/>
            <w:vAlign w:val="center"/>
            <w:hideMark/>
          </w:tcPr>
          <w:p w14:paraId="726B422A" w14:textId="77777777" w:rsidR="00241CDB" w:rsidRPr="00E81672" w:rsidRDefault="00241CDB" w:rsidP="00B574F3">
            <w:pPr>
              <w:tabs>
                <w:tab w:val="left" w:pos="5880"/>
              </w:tabs>
              <w:jc w:val="center"/>
            </w:pPr>
            <w:r w:rsidRPr="00E81672">
              <w:t>31,564</w:t>
            </w:r>
          </w:p>
        </w:tc>
        <w:tc>
          <w:tcPr>
            <w:tcW w:w="1645" w:type="dxa"/>
            <w:tcBorders>
              <w:top w:val="single" w:sz="8" w:space="0" w:color="auto"/>
            </w:tcBorders>
            <w:shd w:val="clear" w:color="auto" w:fill="FFFFFF"/>
            <w:vAlign w:val="center"/>
            <w:hideMark/>
          </w:tcPr>
          <w:p w14:paraId="17D63E7F" w14:textId="77777777" w:rsidR="00241CDB" w:rsidRPr="00E81672" w:rsidRDefault="00241CDB" w:rsidP="00B574F3">
            <w:pPr>
              <w:tabs>
                <w:tab w:val="left" w:pos="5880"/>
              </w:tabs>
              <w:jc w:val="center"/>
            </w:pPr>
            <w:r w:rsidRPr="00E81672">
              <w:t>08/13/2024</w:t>
            </w:r>
          </w:p>
        </w:tc>
        <w:tc>
          <w:tcPr>
            <w:tcW w:w="1710" w:type="dxa"/>
            <w:tcBorders>
              <w:top w:val="single" w:sz="8" w:space="0" w:color="auto"/>
            </w:tcBorders>
            <w:shd w:val="clear" w:color="auto" w:fill="FFFFFF"/>
            <w:vAlign w:val="center"/>
            <w:hideMark/>
          </w:tcPr>
          <w:p w14:paraId="11283DB8" w14:textId="77777777" w:rsidR="00241CDB" w:rsidRPr="00E81672" w:rsidRDefault="00241CDB" w:rsidP="00B574F3">
            <w:pPr>
              <w:tabs>
                <w:tab w:val="left" w:pos="5880"/>
              </w:tabs>
              <w:jc w:val="center"/>
            </w:pPr>
            <w:r w:rsidRPr="00E81672">
              <w:t>8.6</w:t>
            </w:r>
          </w:p>
        </w:tc>
        <w:tc>
          <w:tcPr>
            <w:tcW w:w="2160" w:type="dxa"/>
            <w:tcBorders>
              <w:top w:val="single" w:sz="8" w:space="0" w:color="auto"/>
            </w:tcBorders>
            <w:shd w:val="clear" w:color="auto" w:fill="FFFFFF"/>
          </w:tcPr>
          <w:p w14:paraId="4FD47C6E" w14:textId="77777777" w:rsidR="00241CDB" w:rsidRPr="00E81672" w:rsidRDefault="00241CDB" w:rsidP="00B574F3">
            <w:pPr>
              <w:tabs>
                <w:tab w:val="left" w:pos="5880"/>
              </w:tabs>
              <w:jc w:val="center"/>
            </w:pPr>
            <w:r>
              <w:t>8.7</w:t>
            </w:r>
          </w:p>
        </w:tc>
        <w:tc>
          <w:tcPr>
            <w:tcW w:w="1440" w:type="dxa"/>
            <w:tcBorders>
              <w:top w:val="single" w:sz="8" w:space="0" w:color="auto"/>
            </w:tcBorders>
            <w:shd w:val="clear" w:color="auto" w:fill="FFFFFF"/>
            <w:vAlign w:val="center"/>
            <w:hideMark/>
          </w:tcPr>
          <w:p w14:paraId="25B677D5" w14:textId="77777777" w:rsidR="00241CDB" w:rsidRPr="00E81672" w:rsidRDefault="00241CDB" w:rsidP="00B574F3">
            <w:pPr>
              <w:tabs>
                <w:tab w:val="left" w:pos="5880"/>
              </w:tabs>
              <w:jc w:val="center"/>
            </w:pPr>
            <w:r w:rsidRPr="00E81672">
              <w:t>37</w:t>
            </w:r>
          </w:p>
        </w:tc>
      </w:tr>
      <w:tr w:rsidR="00241CDB" w:rsidRPr="00E81672" w14:paraId="563826E9" w14:textId="77777777" w:rsidTr="00B574F3">
        <w:trPr>
          <w:trHeight w:val="285"/>
        </w:trPr>
        <w:tc>
          <w:tcPr>
            <w:tcW w:w="1019" w:type="dxa"/>
            <w:shd w:val="clear" w:color="auto" w:fill="FFFFFF"/>
            <w:vAlign w:val="center"/>
            <w:hideMark/>
          </w:tcPr>
          <w:p w14:paraId="360C4BB0" w14:textId="77777777" w:rsidR="00241CDB" w:rsidRPr="00E81672" w:rsidRDefault="00241CDB" w:rsidP="00B574F3">
            <w:pPr>
              <w:tabs>
                <w:tab w:val="left" w:pos="5880"/>
              </w:tabs>
              <w:jc w:val="center"/>
            </w:pPr>
            <w:r w:rsidRPr="00E81672">
              <w:t>KEE2</w:t>
            </w:r>
          </w:p>
        </w:tc>
        <w:tc>
          <w:tcPr>
            <w:tcW w:w="1386" w:type="dxa"/>
            <w:shd w:val="clear" w:color="auto" w:fill="FFFFFF"/>
            <w:vAlign w:val="center"/>
            <w:hideMark/>
          </w:tcPr>
          <w:p w14:paraId="10C06838" w14:textId="77777777" w:rsidR="00241CDB" w:rsidRPr="00E81672" w:rsidRDefault="00241CDB" w:rsidP="00B574F3">
            <w:pPr>
              <w:tabs>
                <w:tab w:val="left" w:pos="5880"/>
              </w:tabs>
              <w:jc w:val="center"/>
            </w:pPr>
            <w:r w:rsidRPr="00E81672">
              <w:t>200,</w:t>
            </w:r>
            <w:r>
              <w:t>048</w:t>
            </w:r>
          </w:p>
        </w:tc>
        <w:tc>
          <w:tcPr>
            <w:tcW w:w="1645" w:type="dxa"/>
            <w:shd w:val="clear" w:color="auto" w:fill="FFFFFF"/>
            <w:vAlign w:val="center"/>
            <w:hideMark/>
          </w:tcPr>
          <w:p w14:paraId="406AF88C"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62CDE248" w14:textId="77777777" w:rsidR="00241CDB" w:rsidRPr="00E81672" w:rsidRDefault="00241CDB" w:rsidP="00B574F3">
            <w:pPr>
              <w:tabs>
                <w:tab w:val="left" w:pos="5880"/>
              </w:tabs>
              <w:jc w:val="center"/>
            </w:pPr>
            <w:r w:rsidRPr="00E81672">
              <w:t>7.2</w:t>
            </w:r>
          </w:p>
        </w:tc>
        <w:tc>
          <w:tcPr>
            <w:tcW w:w="2160" w:type="dxa"/>
            <w:shd w:val="clear" w:color="auto" w:fill="FFFFFF"/>
          </w:tcPr>
          <w:p w14:paraId="0F6ED2AE" w14:textId="77777777" w:rsidR="00241CDB" w:rsidRPr="00E81672" w:rsidRDefault="00241CDB" w:rsidP="00B574F3">
            <w:pPr>
              <w:tabs>
                <w:tab w:val="left" w:pos="5880"/>
              </w:tabs>
              <w:jc w:val="center"/>
            </w:pPr>
            <w:r>
              <w:t>8.3</w:t>
            </w:r>
          </w:p>
        </w:tc>
        <w:tc>
          <w:tcPr>
            <w:tcW w:w="1440" w:type="dxa"/>
            <w:shd w:val="clear" w:color="auto" w:fill="FFFFFF"/>
            <w:vAlign w:val="center"/>
            <w:hideMark/>
          </w:tcPr>
          <w:p w14:paraId="29950D9E" w14:textId="77777777" w:rsidR="00241CDB" w:rsidRPr="00E81672" w:rsidRDefault="00241CDB" w:rsidP="00B574F3">
            <w:pPr>
              <w:tabs>
                <w:tab w:val="left" w:pos="5880"/>
              </w:tabs>
              <w:jc w:val="center"/>
            </w:pPr>
            <w:r w:rsidRPr="00E81672">
              <w:t>5</w:t>
            </w:r>
            <w:r>
              <w:t>3</w:t>
            </w:r>
          </w:p>
        </w:tc>
      </w:tr>
      <w:tr w:rsidR="00241CDB" w:rsidRPr="00E81672" w14:paraId="7F745F4A" w14:textId="77777777" w:rsidTr="00B574F3">
        <w:trPr>
          <w:trHeight w:val="285"/>
        </w:trPr>
        <w:tc>
          <w:tcPr>
            <w:tcW w:w="1019" w:type="dxa"/>
            <w:shd w:val="clear" w:color="auto" w:fill="FFFFFF"/>
            <w:vAlign w:val="center"/>
            <w:hideMark/>
          </w:tcPr>
          <w:p w14:paraId="4339A18B" w14:textId="77777777" w:rsidR="00241CDB" w:rsidRPr="00E81672" w:rsidRDefault="00241CDB" w:rsidP="00B574F3">
            <w:pPr>
              <w:tabs>
                <w:tab w:val="left" w:pos="5880"/>
              </w:tabs>
              <w:jc w:val="center"/>
            </w:pPr>
            <w:r w:rsidRPr="00E81672">
              <w:t>KEE3</w:t>
            </w:r>
          </w:p>
        </w:tc>
        <w:tc>
          <w:tcPr>
            <w:tcW w:w="1386" w:type="dxa"/>
            <w:shd w:val="clear" w:color="auto" w:fill="FFFFFF"/>
            <w:vAlign w:val="center"/>
            <w:hideMark/>
          </w:tcPr>
          <w:p w14:paraId="14F736BA" w14:textId="77777777" w:rsidR="00241CDB" w:rsidRPr="00E81672" w:rsidRDefault="00241CDB" w:rsidP="00B574F3">
            <w:pPr>
              <w:tabs>
                <w:tab w:val="left" w:pos="5880"/>
              </w:tabs>
              <w:jc w:val="center"/>
            </w:pPr>
            <w:r w:rsidRPr="00E81672">
              <w:t>125,88</w:t>
            </w:r>
            <w:r>
              <w:t>6</w:t>
            </w:r>
          </w:p>
        </w:tc>
        <w:tc>
          <w:tcPr>
            <w:tcW w:w="1645" w:type="dxa"/>
            <w:shd w:val="clear" w:color="auto" w:fill="FFFFFF"/>
            <w:vAlign w:val="center"/>
            <w:hideMark/>
          </w:tcPr>
          <w:p w14:paraId="6AFB4041"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43DCF0C7" w14:textId="77777777" w:rsidR="00241CDB" w:rsidRPr="00E81672" w:rsidRDefault="00241CDB" w:rsidP="00B574F3">
            <w:pPr>
              <w:tabs>
                <w:tab w:val="left" w:pos="5880"/>
              </w:tabs>
              <w:jc w:val="center"/>
            </w:pPr>
            <w:r w:rsidRPr="00E81672">
              <w:t>7.6</w:t>
            </w:r>
          </w:p>
        </w:tc>
        <w:tc>
          <w:tcPr>
            <w:tcW w:w="2160" w:type="dxa"/>
            <w:shd w:val="clear" w:color="auto" w:fill="FFFFFF"/>
          </w:tcPr>
          <w:p w14:paraId="0E0DE32E" w14:textId="77777777" w:rsidR="00241CDB" w:rsidRPr="00E81672" w:rsidRDefault="00241CDB" w:rsidP="00B574F3">
            <w:pPr>
              <w:tabs>
                <w:tab w:val="left" w:pos="5880"/>
              </w:tabs>
              <w:jc w:val="center"/>
            </w:pPr>
            <w:r>
              <w:t>7.7</w:t>
            </w:r>
          </w:p>
        </w:tc>
        <w:tc>
          <w:tcPr>
            <w:tcW w:w="1440" w:type="dxa"/>
            <w:shd w:val="clear" w:color="auto" w:fill="FFFFFF"/>
            <w:vAlign w:val="center"/>
            <w:hideMark/>
          </w:tcPr>
          <w:p w14:paraId="45D109DE" w14:textId="77777777" w:rsidR="00241CDB" w:rsidRPr="00E81672" w:rsidRDefault="00241CDB" w:rsidP="00B574F3">
            <w:pPr>
              <w:tabs>
                <w:tab w:val="left" w:pos="5880"/>
              </w:tabs>
              <w:jc w:val="center"/>
            </w:pPr>
            <w:r w:rsidRPr="00E81672">
              <w:t>52</w:t>
            </w:r>
          </w:p>
        </w:tc>
      </w:tr>
      <w:tr w:rsidR="00241CDB" w:rsidRPr="00E81672" w14:paraId="220E9BC8" w14:textId="77777777" w:rsidTr="00B574F3">
        <w:trPr>
          <w:trHeight w:val="285"/>
        </w:trPr>
        <w:tc>
          <w:tcPr>
            <w:tcW w:w="1019" w:type="dxa"/>
            <w:shd w:val="clear" w:color="auto" w:fill="FFFFFF"/>
            <w:vAlign w:val="center"/>
            <w:hideMark/>
          </w:tcPr>
          <w:p w14:paraId="2E788B53" w14:textId="77777777" w:rsidR="00241CDB" w:rsidRPr="00E81672" w:rsidRDefault="00241CDB" w:rsidP="00B574F3">
            <w:pPr>
              <w:tabs>
                <w:tab w:val="left" w:pos="5880"/>
              </w:tabs>
              <w:jc w:val="center"/>
            </w:pPr>
            <w:r w:rsidRPr="00E81672">
              <w:t>KEE4</w:t>
            </w:r>
          </w:p>
        </w:tc>
        <w:tc>
          <w:tcPr>
            <w:tcW w:w="1386" w:type="dxa"/>
            <w:shd w:val="clear" w:color="auto" w:fill="FFFFFF"/>
            <w:vAlign w:val="center"/>
            <w:hideMark/>
          </w:tcPr>
          <w:p w14:paraId="6185C94A" w14:textId="77777777" w:rsidR="00241CDB" w:rsidRPr="00E81672" w:rsidRDefault="00241CDB" w:rsidP="00B574F3">
            <w:pPr>
              <w:tabs>
                <w:tab w:val="left" w:pos="5880"/>
              </w:tabs>
              <w:jc w:val="center"/>
            </w:pPr>
            <w:r w:rsidRPr="00E81672">
              <w:t>188,51</w:t>
            </w:r>
            <w:r>
              <w:t>0</w:t>
            </w:r>
          </w:p>
        </w:tc>
        <w:tc>
          <w:tcPr>
            <w:tcW w:w="1645" w:type="dxa"/>
            <w:shd w:val="clear" w:color="auto" w:fill="FFFFFF"/>
            <w:vAlign w:val="center"/>
            <w:hideMark/>
          </w:tcPr>
          <w:p w14:paraId="6488096D"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51DE89DE" w14:textId="77777777" w:rsidR="00241CDB" w:rsidRPr="00E81672" w:rsidRDefault="00241CDB" w:rsidP="00B574F3">
            <w:pPr>
              <w:tabs>
                <w:tab w:val="left" w:pos="5880"/>
              </w:tabs>
              <w:jc w:val="center"/>
            </w:pPr>
            <w:r w:rsidRPr="00E81672">
              <w:t>10.9</w:t>
            </w:r>
          </w:p>
        </w:tc>
        <w:tc>
          <w:tcPr>
            <w:tcW w:w="2160" w:type="dxa"/>
            <w:shd w:val="clear" w:color="auto" w:fill="FFFFFF"/>
          </w:tcPr>
          <w:p w14:paraId="615BD95F" w14:textId="77777777" w:rsidR="00241CDB" w:rsidRPr="00E81672" w:rsidRDefault="00241CDB" w:rsidP="00B574F3">
            <w:pPr>
              <w:tabs>
                <w:tab w:val="left" w:pos="5880"/>
              </w:tabs>
              <w:jc w:val="center"/>
            </w:pPr>
            <w:r>
              <w:t>7.3</w:t>
            </w:r>
          </w:p>
        </w:tc>
        <w:tc>
          <w:tcPr>
            <w:tcW w:w="1440" w:type="dxa"/>
            <w:shd w:val="clear" w:color="auto" w:fill="FFFFFF"/>
            <w:vAlign w:val="center"/>
            <w:hideMark/>
          </w:tcPr>
          <w:p w14:paraId="1BAEF58B" w14:textId="77777777" w:rsidR="00241CDB" w:rsidRPr="00E81672" w:rsidRDefault="00241CDB" w:rsidP="00B574F3">
            <w:pPr>
              <w:tabs>
                <w:tab w:val="left" w:pos="5880"/>
              </w:tabs>
              <w:jc w:val="center"/>
            </w:pPr>
            <w:r w:rsidRPr="00E81672">
              <w:t>53</w:t>
            </w:r>
          </w:p>
        </w:tc>
      </w:tr>
      <w:tr w:rsidR="00241CDB" w:rsidRPr="00E81672" w14:paraId="1A911CBC" w14:textId="77777777" w:rsidTr="00B574F3">
        <w:trPr>
          <w:trHeight w:val="285"/>
        </w:trPr>
        <w:tc>
          <w:tcPr>
            <w:tcW w:w="1019" w:type="dxa"/>
            <w:shd w:val="clear" w:color="auto" w:fill="FFFFFF"/>
            <w:vAlign w:val="center"/>
            <w:hideMark/>
          </w:tcPr>
          <w:p w14:paraId="257B09AC" w14:textId="77777777" w:rsidR="00241CDB" w:rsidRPr="00E81672" w:rsidRDefault="00241CDB" w:rsidP="00B574F3">
            <w:pPr>
              <w:tabs>
                <w:tab w:val="left" w:pos="5880"/>
              </w:tabs>
              <w:jc w:val="center"/>
            </w:pPr>
            <w:r w:rsidRPr="00E81672">
              <w:t>KEE5</w:t>
            </w:r>
          </w:p>
        </w:tc>
        <w:tc>
          <w:tcPr>
            <w:tcW w:w="1386" w:type="dxa"/>
            <w:shd w:val="clear" w:color="auto" w:fill="FFFFFF"/>
            <w:vAlign w:val="center"/>
            <w:hideMark/>
          </w:tcPr>
          <w:p w14:paraId="7C2EBFEE" w14:textId="77777777" w:rsidR="00241CDB" w:rsidRPr="00E81672" w:rsidRDefault="00241CDB" w:rsidP="00B574F3">
            <w:pPr>
              <w:tabs>
                <w:tab w:val="left" w:pos="5880"/>
              </w:tabs>
              <w:jc w:val="center"/>
            </w:pPr>
            <w:r w:rsidRPr="00E81672">
              <w:t>194,60</w:t>
            </w:r>
            <w:r>
              <w:t>0</w:t>
            </w:r>
          </w:p>
        </w:tc>
        <w:tc>
          <w:tcPr>
            <w:tcW w:w="1645" w:type="dxa"/>
            <w:shd w:val="clear" w:color="auto" w:fill="FFFFFF"/>
            <w:vAlign w:val="center"/>
            <w:hideMark/>
          </w:tcPr>
          <w:p w14:paraId="2886135C"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3AA17AAD" w14:textId="77777777" w:rsidR="00241CDB" w:rsidRPr="00E81672" w:rsidRDefault="00241CDB" w:rsidP="00B574F3">
            <w:pPr>
              <w:tabs>
                <w:tab w:val="left" w:pos="5880"/>
              </w:tabs>
              <w:jc w:val="center"/>
            </w:pPr>
            <w:r w:rsidRPr="00E81672">
              <w:t>11.1</w:t>
            </w:r>
          </w:p>
        </w:tc>
        <w:tc>
          <w:tcPr>
            <w:tcW w:w="2160" w:type="dxa"/>
            <w:shd w:val="clear" w:color="auto" w:fill="FFFFFF"/>
          </w:tcPr>
          <w:p w14:paraId="5FEC18E9" w14:textId="77777777" w:rsidR="00241CDB" w:rsidRPr="00E81672" w:rsidRDefault="00241CDB" w:rsidP="00B574F3">
            <w:pPr>
              <w:tabs>
                <w:tab w:val="left" w:pos="5880"/>
              </w:tabs>
              <w:jc w:val="center"/>
            </w:pPr>
            <w:r>
              <w:t>7.2</w:t>
            </w:r>
          </w:p>
        </w:tc>
        <w:tc>
          <w:tcPr>
            <w:tcW w:w="1440" w:type="dxa"/>
            <w:shd w:val="clear" w:color="auto" w:fill="FFFFFF"/>
            <w:vAlign w:val="center"/>
            <w:hideMark/>
          </w:tcPr>
          <w:p w14:paraId="7F848938" w14:textId="77777777" w:rsidR="00241CDB" w:rsidRPr="00E81672" w:rsidRDefault="00241CDB" w:rsidP="00B574F3">
            <w:pPr>
              <w:tabs>
                <w:tab w:val="left" w:pos="5880"/>
              </w:tabs>
              <w:jc w:val="center"/>
            </w:pPr>
            <w:r w:rsidRPr="00E81672">
              <w:t>53</w:t>
            </w:r>
          </w:p>
        </w:tc>
      </w:tr>
      <w:tr w:rsidR="00241CDB" w:rsidRPr="00E81672" w14:paraId="657E9851" w14:textId="77777777" w:rsidTr="00B574F3">
        <w:trPr>
          <w:trHeight w:val="285"/>
        </w:trPr>
        <w:tc>
          <w:tcPr>
            <w:tcW w:w="1019" w:type="dxa"/>
            <w:shd w:val="clear" w:color="auto" w:fill="FFFFFF"/>
            <w:vAlign w:val="center"/>
            <w:hideMark/>
          </w:tcPr>
          <w:p w14:paraId="4C0827A5" w14:textId="77777777" w:rsidR="00241CDB" w:rsidRPr="00E81672" w:rsidRDefault="00241CDB" w:rsidP="00B574F3">
            <w:pPr>
              <w:tabs>
                <w:tab w:val="left" w:pos="5880"/>
              </w:tabs>
              <w:jc w:val="center"/>
            </w:pPr>
            <w:r w:rsidRPr="00E81672">
              <w:t>KEE6</w:t>
            </w:r>
          </w:p>
        </w:tc>
        <w:tc>
          <w:tcPr>
            <w:tcW w:w="1386" w:type="dxa"/>
            <w:shd w:val="clear" w:color="auto" w:fill="FFFFFF"/>
            <w:vAlign w:val="center"/>
            <w:hideMark/>
          </w:tcPr>
          <w:p w14:paraId="6FE5CC7D" w14:textId="77777777" w:rsidR="00241CDB" w:rsidRPr="00E81672" w:rsidRDefault="00241CDB" w:rsidP="00B574F3">
            <w:pPr>
              <w:tabs>
                <w:tab w:val="left" w:pos="5880"/>
              </w:tabs>
              <w:jc w:val="center"/>
            </w:pPr>
            <w:r w:rsidRPr="00E81672">
              <w:t>226,72</w:t>
            </w:r>
            <w:r>
              <w:t>8</w:t>
            </w:r>
          </w:p>
        </w:tc>
        <w:tc>
          <w:tcPr>
            <w:tcW w:w="1645" w:type="dxa"/>
            <w:shd w:val="clear" w:color="auto" w:fill="FFFFFF"/>
            <w:vAlign w:val="center"/>
            <w:hideMark/>
          </w:tcPr>
          <w:p w14:paraId="5DE2D8A9"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629EB1F8" w14:textId="77777777" w:rsidR="00241CDB" w:rsidRPr="00E81672" w:rsidRDefault="00241CDB" w:rsidP="00B574F3">
            <w:pPr>
              <w:tabs>
                <w:tab w:val="left" w:pos="5880"/>
              </w:tabs>
              <w:jc w:val="center"/>
            </w:pPr>
            <w:r w:rsidRPr="00E81672">
              <w:t>9.9</w:t>
            </w:r>
          </w:p>
        </w:tc>
        <w:tc>
          <w:tcPr>
            <w:tcW w:w="2160" w:type="dxa"/>
            <w:shd w:val="clear" w:color="auto" w:fill="FFFFFF"/>
          </w:tcPr>
          <w:p w14:paraId="7D1E6A7B" w14:textId="77777777" w:rsidR="00241CDB" w:rsidRPr="00E81672" w:rsidRDefault="00241CDB" w:rsidP="00B574F3">
            <w:pPr>
              <w:tabs>
                <w:tab w:val="left" w:pos="5880"/>
              </w:tabs>
              <w:jc w:val="center"/>
            </w:pPr>
            <w:r>
              <w:t>7.7</w:t>
            </w:r>
          </w:p>
        </w:tc>
        <w:tc>
          <w:tcPr>
            <w:tcW w:w="1440" w:type="dxa"/>
            <w:shd w:val="clear" w:color="auto" w:fill="FFFFFF"/>
            <w:vAlign w:val="center"/>
            <w:hideMark/>
          </w:tcPr>
          <w:p w14:paraId="12E7E666" w14:textId="77777777" w:rsidR="00241CDB" w:rsidRPr="00E81672" w:rsidRDefault="00241CDB" w:rsidP="00B574F3">
            <w:pPr>
              <w:tabs>
                <w:tab w:val="left" w:pos="5880"/>
              </w:tabs>
              <w:jc w:val="center"/>
            </w:pPr>
            <w:r w:rsidRPr="00E81672">
              <w:t>53</w:t>
            </w:r>
          </w:p>
        </w:tc>
      </w:tr>
      <w:tr w:rsidR="00241CDB" w:rsidRPr="00E81672" w14:paraId="395B8C3B" w14:textId="77777777" w:rsidTr="00B574F3">
        <w:trPr>
          <w:trHeight w:val="285"/>
        </w:trPr>
        <w:tc>
          <w:tcPr>
            <w:tcW w:w="1019" w:type="dxa"/>
            <w:shd w:val="clear" w:color="auto" w:fill="FFFFFF"/>
            <w:vAlign w:val="center"/>
            <w:hideMark/>
          </w:tcPr>
          <w:p w14:paraId="44A63D48" w14:textId="77777777" w:rsidR="00241CDB" w:rsidRPr="00E81672" w:rsidRDefault="00241CDB" w:rsidP="00B574F3">
            <w:pPr>
              <w:tabs>
                <w:tab w:val="left" w:pos="5880"/>
              </w:tabs>
              <w:jc w:val="center"/>
            </w:pPr>
            <w:r w:rsidRPr="00E81672">
              <w:t>KEE7</w:t>
            </w:r>
          </w:p>
        </w:tc>
        <w:tc>
          <w:tcPr>
            <w:tcW w:w="1386" w:type="dxa"/>
            <w:shd w:val="clear" w:color="auto" w:fill="FFFFFF"/>
            <w:vAlign w:val="center"/>
            <w:hideMark/>
          </w:tcPr>
          <w:p w14:paraId="3889D58A" w14:textId="77777777" w:rsidR="00241CDB" w:rsidRPr="00E81672" w:rsidRDefault="00241CDB" w:rsidP="00B574F3">
            <w:pPr>
              <w:tabs>
                <w:tab w:val="left" w:pos="5880"/>
              </w:tabs>
              <w:jc w:val="center"/>
            </w:pPr>
            <w:r w:rsidRPr="00E81672">
              <w:t>195,8</w:t>
            </w:r>
            <w:r>
              <w:t>26</w:t>
            </w:r>
          </w:p>
        </w:tc>
        <w:tc>
          <w:tcPr>
            <w:tcW w:w="1645" w:type="dxa"/>
            <w:shd w:val="clear" w:color="auto" w:fill="FFFFFF"/>
            <w:vAlign w:val="center"/>
            <w:hideMark/>
          </w:tcPr>
          <w:p w14:paraId="1AD1D591"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7EFAEB9F" w14:textId="77777777" w:rsidR="00241CDB" w:rsidRPr="00E81672" w:rsidRDefault="00241CDB" w:rsidP="00B574F3">
            <w:pPr>
              <w:tabs>
                <w:tab w:val="left" w:pos="5880"/>
              </w:tabs>
              <w:jc w:val="center"/>
            </w:pPr>
            <w:r w:rsidRPr="00E81672">
              <w:t>8.7</w:t>
            </w:r>
          </w:p>
        </w:tc>
        <w:tc>
          <w:tcPr>
            <w:tcW w:w="2160" w:type="dxa"/>
            <w:shd w:val="clear" w:color="auto" w:fill="FFFFFF"/>
          </w:tcPr>
          <w:p w14:paraId="7B2E2BB1" w14:textId="77777777" w:rsidR="00241CDB" w:rsidRPr="00E81672" w:rsidRDefault="00241CDB" w:rsidP="00B574F3">
            <w:pPr>
              <w:tabs>
                <w:tab w:val="left" w:pos="5880"/>
              </w:tabs>
              <w:jc w:val="center"/>
            </w:pPr>
            <w:r>
              <w:t>8.0</w:t>
            </w:r>
          </w:p>
        </w:tc>
        <w:tc>
          <w:tcPr>
            <w:tcW w:w="1440" w:type="dxa"/>
            <w:shd w:val="clear" w:color="auto" w:fill="FFFFFF"/>
            <w:vAlign w:val="center"/>
            <w:hideMark/>
          </w:tcPr>
          <w:p w14:paraId="354F2C19" w14:textId="77777777" w:rsidR="00241CDB" w:rsidRPr="00E81672" w:rsidRDefault="00241CDB" w:rsidP="00B574F3">
            <w:pPr>
              <w:tabs>
                <w:tab w:val="left" w:pos="5880"/>
              </w:tabs>
              <w:jc w:val="center"/>
            </w:pPr>
            <w:r w:rsidRPr="00E81672">
              <w:t>53</w:t>
            </w:r>
          </w:p>
        </w:tc>
      </w:tr>
      <w:tr w:rsidR="00241CDB" w:rsidRPr="00E81672" w14:paraId="10539D6E" w14:textId="77777777" w:rsidTr="00B574F3">
        <w:trPr>
          <w:trHeight w:val="285"/>
        </w:trPr>
        <w:tc>
          <w:tcPr>
            <w:tcW w:w="1019" w:type="dxa"/>
            <w:shd w:val="clear" w:color="auto" w:fill="FFFFFF"/>
            <w:vAlign w:val="center"/>
            <w:hideMark/>
          </w:tcPr>
          <w:p w14:paraId="081F8269" w14:textId="77777777" w:rsidR="00241CDB" w:rsidRPr="00E81672" w:rsidRDefault="00241CDB" w:rsidP="00B574F3">
            <w:pPr>
              <w:tabs>
                <w:tab w:val="left" w:pos="5880"/>
              </w:tabs>
              <w:jc w:val="center"/>
            </w:pPr>
            <w:r w:rsidRPr="00E81672">
              <w:t>KEE8</w:t>
            </w:r>
          </w:p>
        </w:tc>
        <w:tc>
          <w:tcPr>
            <w:tcW w:w="1386" w:type="dxa"/>
            <w:shd w:val="clear" w:color="auto" w:fill="FFFFFF"/>
            <w:vAlign w:val="center"/>
            <w:hideMark/>
          </w:tcPr>
          <w:p w14:paraId="3BDABADB" w14:textId="77777777" w:rsidR="00241CDB" w:rsidRPr="00E81672" w:rsidRDefault="00241CDB" w:rsidP="00B574F3">
            <w:pPr>
              <w:tabs>
                <w:tab w:val="left" w:pos="5880"/>
              </w:tabs>
              <w:jc w:val="center"/>
            </w:pPr>
            <w:r w:rsidRPr="00E81672">
              <w:t>222,</w:t>
            </w:r>
            <w:r>
              <w:t>694</w:t>
            </w:r>
          </w:p>
        </w:tc>
        <w:tc>
          <w:tcPr>
            <w:tcW w:w="1645" w:type="dxa"/>
            <w:shd w:val="clear" w:color="auto" w:fill="FFFFFF"/>
            <w:vAlign w:val="center"/>
            <w:hideMark/>
          </w:tcPr>
          <w:p w14:paraId="513F2CB0"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7FA24090" w14:textId="77777777" w:rsidR="00241CDB" w:rsidRPr="00E81672" w:rsidRDefault="00241CDB" w:rsidP="00B574F3">
            <w:pPr>
              <w:tabs>
                <w:tab w:val="left" w:pos="5880"/>
              </w:tabs>
              <w:jc w:val="center"/>
            </w:pPr>
            <w:r w:rsidRPr="00E81672">
              <w:t>11.0</w:t>
            </w:r>
          </w:p>
        </w:tc>
        <w:tc>
          <w:tcPr>
            <w:tcW w:w="2160" w:type="dxa"/>
            <w:shd w:val="clear" w:color="auto" w:fill="FFFFFF"/>
          </w:tcPr>
          <w:p w14:paraId="0E93D258" w14:textId="77777777" w:rsidR="00241CDB" w:rsidRPr="00E81672" w:rsidRDefault="00241CDB" w:rsidP="00B574F3">
            <w:pPr>
              <w:tabs>
                <w:tab w:val="left" w:pos="5880"/>
              </w:tabs>
              <w:jc w:val="center"/>
            </w:pPr>
            <w:r>
              <w:t>7.3</w:t>
            </w:r>
          </w:p>
        </w:tc>
        <w:tc>
          <w:tcPr>
            <w:tcW w:w="1440" w:type="dxa"/>
            <w:shd w:val="clear" w:color="auto" w:fill="FFFFFF"/>
            <w:vAlign w:val="center"/>
            <w:hideMark/>
          </w:tcPr>
          <w:p w14:paraId="57F94186" w14:textId="77777777" w:rsidR="00241CDB" w:rsidRPr="00E81672" w:rsidRDefault="00241CDB" w:rsidP="00B574F3">
            <w:pPr>
              <w:tabs>
                <w:tab w:val="left" w:pos="5880"/>
              </w:tabs>
              <w:jc w:val="center"/>
            </w:pPr>
            <w:r w:rsidRPr="00E81672">
              <w:t>53</w:t>
            </w:r>
          </w:p>
        </w:tc>
      </w:tr>
      <w:tr w:rsidR="00241CDB" w:rsidRPr="00E81672" w14:paraId="1F4D2AE2" w14:textId="77777777" w:rsidTr="00B574F3">
        <w:trPr>
          <w:trHeight w:val="285"/>
        </w:trPr>
        <w:tc>
          <w:tcPr>
            <w:tcW w:w="1019" w:type="dxa"/>
            <w:shd w:val="clear" w:color="auto" w:fill="FFFFFF"/>
            <w:vAlign w:val="center"/>
            <w:hideMark/>
          </w:tcPr>
          <w:p w14:paraId="72CB4014" w14:textId="77777777" w:rsidR="00241CDB" w:rsidRPr="00E81672" w:rsidRDefault="00241CDB" w:rsidP="00B574F3">
            <w:pPr>
              <w:tabs>
                <w:tab w:val="left" w:pos="5880"/>
              </w:tabs>
              <w:jc w:val="center"/>
            </w:pPr>
            <w:r w:rsidRPr="00E81672">
              <w:t>KEE9</w:t>
            </w:r>
          </w:p>
        </w:tc>
        <w:tc>
          <w:tcPr>
            <w:tcW w:w="1386" w:type="dxa"/>
            <w:shd w:val="clear" w:color="auto" w:fill="FFFFFF"/>
            <w:vAlign w:val="center"/>
            <w:hideMark/>
          </w:tcPr>
          <w:p w14:paraId="7A66252A" w14:textId="77777777" w:rsidR="00241CDB" w:rsidRPr="00E81672" w:rsidRDefault="00241CDB" w:rsidP="00B574F3">
            <w:pPr>
              <w:tabs>
                <w:tab w:val="left" w:pos="5880"/>
              </w:tabs>
              <w:jc w:val="center"/>
            </w:pPr>
            <w:r w:rsidRPr="00E81672">
              <w:t>182,7</w:t>
            </w:r>
            <w:r>
              <w:t>23</w:t>
            </w:r>
          </w:p>
        </w:tc>
        <w:tc>
          <w:tcPr>
            <w:tcW w:w="1645" w:type="dxa"/>
            <w:shd w:val="clear" w:color="auto" w:fill="FFFFFF"/>
            <w:vAlign w:val="center"/>
            <w:hideMark/>
          </w:tcPr>
          <w:p w14:paraId="3BACBDA9"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6CF4CA8B" w14:textId="77777777" w:rsidR="00241CDB" w:rsidRPr="00E81672" w:rsidRDefault="00241CDB" w:rsidP="00B574F3">
            <w:pPr>
              <w:tabs>
                <w:tab w:val="left" w:pos="5880"/>
              </w:tabs>
              <w:jc w:val="center"/>
            </w:pPr>
            <w:r w:rsidRPr="00E81672">
              <w:t>11.8</w:t>
            </w:r>
          </w:p>
        </w:tc>
        <w:tc>
          <w:tcPr>
            <w:tcW w:w="2160" w:type="dxa"/>
            <w:shd w:val="clear" w:color="auto" w:fill="FFFFFF"/>
          </w:tcPr>
          <w:p w14:paraId="060B21A6" w14:textId="77777777" w:rsidR="00241CDB" w:rsidRPr="00E81672" w:rsidRDefault="00241CDB" w:rsidP="00B574F3">
            <w:pPr>
              <w:tabs>
                <w:tab w:val="left" w:pos="5880"/>
              </w:tabs>
              <w:jc w:val="center"/>
            </w:pPr>
            <w:r>
              <w:t>7.1</w:t>
            </w:r>
          </w:p>
        </w:tc>
        <w:tc>
          <w:tcPr>
            <w:tcW w:w="1440" w:type="dxa"/>
            <w:shd w:val="clear" w:color="auto" w:fill="FFFFFF"/>
            <w:vAlign w:val="center"/>
            <w:hideMark/>
          </w:tcPr>
          <w:p w14:paraId="74168730" w14:textId="77777777" w:rsidR="00241CDB" w:rsidRPr="00E81672" w:rsidRDefault="00241CDB" w:rsidP="00B574F3">
            <w:pPr>
              <w:tabs>
                <w:tab w:val="left" w:pos="5880"/>
              </w:tabs>
              <w:jc w:val="center"/>
            </w:pPr>
            <w:r w:rsidRPr="00E81672">
              <w:t>53</w:t>
            </w:r>
          </w:p>
        </w:tc>
      </w:tr>
      <w:tr w:rsidR="00241CDB" w:rsidRPr="00E81672" w14:paraId="5CE7BB00" w14:textId="77777777" w:rsidTr="00B574F3">
        <w:trPr>
          <w:trHeight w:val="285"/>
        </w:trPr>
        <w:tc>
          <w:tcPr>
            <w:tcW w:w="1019" w:type="dxa"/>
            <w:shd w:val="clear" w:color="auto" w:fill="FFFFFF"/>
            <w:vAlign w:val="center"/>
            <w:hideMark/>
          </w:tcPr>
          <w:p w14:paraId="6E72F00C" w14:textId="77777777" w:rsidR="00241CDB" w:rsidRPr="00E81672" w:rsidRDefault="00241CDB" w:rsidP="00B574F3">
            <w:pPr>
              <w:tabs>
                <w:tab w:val="left" w:pos="5880"/>
              </w:tabs>
              <w:jc w:val="center"/>
            </w:pPr>
            <w:r w:rsidRPr="00E81672">
              <w:t>KEE10</w:t>
            </w:r>
          </w:p>
        </w:tc>
        <w:tc>
          <w:tcPr>
            <w:tcW w:w="1386" w:type="dxa"/>
            <w:shd w:val="clear" w:color="auto" w:fill="FFFFFF"/>
            <w:vAlign w:val="center"/>
            <w:hideMark/>
          </w:tcPr>
          <w:p w14:paraId="4A6FF54B" w14:textId="77777777" w:rsidR="00241CDB" w:rsidRPr="00E81672" w:rsidRDefault="00241CDB" w:rsidP="00B574F3">
            <w:pPr>
              <w:tabs>
                <w:tab w:val="left" w:pos="5880"/>
              </w:tabs>
              <w:jc w:val="center"/>
            </w:pPr>
            <w:r w:rsidRPr="00E81672">
              <w:t>200,5</w:t>
            </w:r>
            <w:r>
              <w:t>39</w:t>
            </w:r>
          </w:p>
        </w:tc>
        <w:tc>
          <w:tcPr>
            <w:tcW w:w="1645" w:type="dxa"/>
            <w:shd w:val="clear" w:color="auto" w:fill="FFFFFF"/>
            <w:vAlign w:val="center"/>
            <w:hideMark/>
          </w:tcPr>
          <w:p w14:paraId="44221EAE"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6BFFCA48" w14:textId="77777777" w:rsidR="00241CDB" w:rsidRPr="00E81672" w:rsidRDefault="00241CDB" w:rsidP="00B574F3">
            <w:pPr>
              <w:tabs>
                <w:tab w:val="left" w:pos="5880"/>
              </w:tabs>
              <w:jc w:val="center"/>
            </w:pPr>
            <w:r w:rsidRPr="00E81672">
              <w:t>10.2</w:t>
            </w:r>
          </w:p>
        </w:tc>
        <w:tc>
          <w:tcPr>
            <w:tcW w:w="2160" w:type="dxa"/>
            <w:shd w:val="clear" w:color="auto" w:fill="FFFFFF"/>
          </w:tcPr>
          <w:p w14:paraId="4F001A86" w14:textId="77777777" w:rsidR="00241CDB" w:rsidRPr="00E81672" w:rsidRDefault="00241CDB" w:rsidP="00B574F3">
            <w:pPr>
              <w:tabs>
                <w:tab w:val="left" w:pos="5880"/>
              </w:tabs>
              <w:jc w:val="center"/>
            </w:pPr>
            <w:r>
              <w:t>7.5</w:t>
            </w:r>
          </w:p>
        </w:tc>
        <w:tc>
          <w:tcPr>
            <w:tcW w:w="1440" w:type="dxa"/>
            <w:shd w:val="clear" w:color="auto" w:fill="FFFFFF"/>
            <w:vAlign w:val="center"/>
            <w:hideMark/>
          </w:tcPr>
          <w:p w14:paraId="520675F3" w14:textId="77777777" w:rsidR="00241CDB" w:rsidRPr="00E81672" w:rsidRDefault="00241CDB" w:rsidP="00B574F3">
            <w:pPr>
              <w:tabs>
                <w:tab w:val="left" w:pos="5880"/>
              </w:tabs>
              <w:jc w:val="center"/>
            </w:pPr>
            <w:r w:rsidRPr="00E81672">
              <w:t>5</w:t>
            </w:r>
            <w:r>
              <w:t>4</w:t>
            </w:r>
          </w:p>
        </w:tc>
      </w:tr>
      <w:tr w:rsidR="00241CDB" w:rsidRPr="00E81672" w14:paraId="46836A66" w14:textId="77777777" w:rsidTr="00B574F3">
        <w:trPr>
          <w:trHeight w:val="285"/>
        </w:trPr>
        <w:tc>
          <w:tcPr>
            <w:tcW w:w="1019" w:type="dxa"/>
            <w:shd w:val="clear" w:color="auto" w:fill="FFFFFF"/>
            <w:vAlign w:val="center"/>
            <w:hideMark/>
          </w:tcPr>
          <w:p w14:paraId="40FDD308" w14:textId="77777777" w:rsidR="00241CDB" w:rsidRPr="00E81672" w:rsidRDefault="00241CDB" w:rsidP="00B574F3">
            <w:pPr>
              <w:tabs>
                <w:tab w:val="left" w:pos="5880"/>
              </w:tabs>
              <w:jc w:val="center"/>
            </w:pPr>
            <w:r w:rsidRPr="00E81672">
              <w:t>KEE11</w:t>
            </w:r>
          </w:p>
        </w:tc>
        <w:tc>
          <w:tcPr>
            <w:tcW w:w="1386" w:type="dxa"/>
            <w:shd w:val="clear" w:color="auto" w:fill="FFFFFF"/>
            <w:vAlign w:val="center"/>
            <w:hideMark/>
          </w:tcPr>
          <w:p w14:paraId="6495A030" w14:textId="77777777" w:rsidR="00241CDB" w:rsidRPr="00E81672" w:rsidRDefault="00241CDB" w:rsidP="00B574F3">
            <w:pPr>
              <w:tabs>
                <w:tab w:val="left" w:pos="5880"/>
              </w:tabs>
              <w:jc w:val="center"/>
            </w:pPr>
            <w:r w:rsidRPr="00E81672">
              <w:t>129,</w:t>
            </w:r>
            <w:r>
              <w:t>188</w:t>
            </w:r>
          </w:p>
        </w:tc>
        <w:tc>
          <w:tcPr>
            <w:tcW w:w="1645" w:type="dxa"/>
            <w:shd w:val="clear" w:color="auto" w:fill="FFFFFF"/>
            <w:vAlign w:val="center"/>
            <w:hideMark/>
          </w:tcPr>
          <w:p w14:paraId="5B2F39D0"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3DC9BB60" w14:textId="77777777" w:rsidR="00241CDB" w:rsidRPr="00E81672" w:rsidRDefault="00241CDB" w:rsidP="00B574F3">
            <w:pPr>
              <w:tabs>
                <w:tab w:val="left" w:pos="5880"/>
              </w:tabs>
              <w:jc w:val="center"/>
            </w:pPr>
            <w:r w:rsidRPr="00E81672">
              <w:t>11.5</w:t>
            </w:r>
          </w:p>
        </w:tc>
        <w:tc>
          <w:tcPr>
            <w:tcW w:w="2160" w:type="dxa"/>
            <w:shd w:val="clear" w:color="auto" w:fill="FFFFFF"/>
          </w:tcPr>
          <w:p w14:paraId="7F263168" w14:textId="77777777" w:rsidR="00241CDB" w:rsidRPr="00E81672" w:rsidRDefault="00241CDB" w:rsidP="00B574F3">
            <w:pPr>
              <w:tabs>
                <w:tab w:val="left" w:pos="5880"/>
              </w:tabs>
              <w:jc w:val="center"/>
            </w:pPr>
            <w:r>
              <w:t>7.4</w:t>
            </w:r>
          </w:p>
        </w:tc>
        <w:tc>
          <w:tcPr>
            <w:tcW w:w="1440" w:type="dxa"/>
            <w:shd w:val="clear" w:color="auto" w:fill="FFFFFF"/>
            <w:vAlign w:val="center"/>
            <w:hideMark/>
          </w:tcPr>
          <w:p w14:paraId="77425352" w14:textId="77777777" w:rsidR="00241CDB" w:rsidRPr="00E81672" w:rsidRDefault="00241CDB" w:rsidP="00B574F3">
            <w:pPr>
              <w:tabs>
                <w:tab w:val="left" w:pos="5880"/>
              </w:tabs>
              <w:jc w:val="center"/>
            </w:pPr>
            <w:r w:rsidRPr="00E81672">
              <w:t>5</w:t>
            </w:r>
            <w:r>
              <w:t>5</w:t>
            </w:r>
          </w:p>
        </w:tc>
      </w:tr>
      <w:tr w:rsidR="00241CDB" w:rsidRPr="00E81672" w14:paraId="0D48232B" w14:textId="77777777" w:rsidTr="00B574F3">
        <w:trPr>
          <w:trHeight w:val="285"/>
        </w:trPr>
        <w:tc>
          <w:tcPr>
            <w:tcW w:w="1019" w:type="dxa"/>
            <w:shd w:val="clear" w:color="auto" w:fill="FFFFFF"/>
            <w:vAlign w:val="center"/>
            <w:hideMark/>
          </w:tcPr>
          <w:p w14:paraId="3A959D67" w14:textId="77777777" w:rsidR="00241CDB" w:rsidRPr="00E81672" w:rsidRDefault="00241CDB" w:rsidP="00B574F3">
            <w:pPr>
              <w:tabs>
                <w:tab w:val="left" w:pos="5880"/>
              </w:tabs>
              <w:jc w:val="center"/>
            </w:pPr>
            <w:r w:rsidRPr="00E81672">
              <w:t>KEE12</w:t>
            </w:r>
          </w:p>
        </w:tc>
        <w:tc>
          <w:tcPr>
            <w:tcW w:w="1386" w:type="dxa"/>
            <w:shd w:val="clear" w:color="auto" w:fill="FFFFFF"/>
            <w:vAlign w:val="center"/>
            <w:hideMark/>
          </w:tcPr>
          <w:p w14:paraId="18C443CC" w14:textId="77777777" w:rsidR="00241CDB" w:rsidRPr="00E81672" w:rsidRDefault="00241CDB" w:rsidP="00B574F3">
            <w:pPr>
              <w:tabs>
                <w:tab w:val="left" w:pos="5880"/>
              </w:tabs>
              <w:jc w:val="center"/>
            </w:pPr>
            <w:r w:rsidRPr="00E81672">
              <w:t>1</w:t>
            </w:r>
            <w:r>
              <w:t>89,853</w:t>
            </w:r>
          </w:p>
        </w:tc>
        <w:tc>
          <w:tcPr>
            <w:tcW w:w="1645" w:type="dxa"/>
            <w:shd w:val="clear" w:color="auto" w:fill="FFFFFF"/>
            <w:vAlign w:val="center"/>
            <w:hideMark/>
          </w:tcPr>
          <w:p w14:paraId="3C69B89C" w14:textId="77777777" w:rsidR="00241CDB" w:rsidRPr="00E81672" w:rsidRDefault="00241CDB" w:rsidP="00B574F3">
            <w:pPr>
              <w:tabs>
                <w:tab w:val="left" w:pos="5880"/>
              </w:tabs>
              <w:jc w:val="center"/>
            </w:pPr>
            <w:r w:rsidRPr="00E81672">
              <w:t>12/03/2024</w:t>
            </w:r>
          </w:p>
        </w:tc>
        <w:tc>
          <w:tcPr>
            <w:tcW w:w="1710" w:type="dxa"/>
            <w:shd w:val="clear" w:color="auto" w:fill="FFFFFF"/>
            <w:vAlign w:val="center"/>
            <w:hideMark/>
          </w:tcPr>
          <w:p w14:paraId="3EDC07CC" w14:textId="77777777" w:rsidR="00241CDB" w:rsidRPr="00E81672" w:rsidRDefault="00241CDB" w:rsidP="00B574F3">
            <w:pPr>
              <w:tabs>
                <w:tab w:val="left" w:pos="5880"/>
              </w:tabs>
              <w:jc w:val="center"/>
            </w:pPr>
            <w:r w:rsidRPr="00E81672">
              <w:t>11.5</w:t>
            </w:r>
          </w:p>
        </w:tc>
        <w:tc>
          <w:tcPr>
            <w:tcW w:w="2160" w:type="dxa"/>
            <w:shd w:val="clear" w:color="auto" w:fill="FFFFFF"/>
          </w:tcPr>
          <w:p w14:paraId="1A23EFC2" w14:textId="77777777" w:rsidR="00241CDB" w:rsidRPr="00E81672" w:rsidRDefault="00241CDB" w:rsidP="00B574F3">
            <w:pPr>
              <w:tabs>
                <w:tab w:val="left" w:pos="5880"/>
              </w:tabs>
              <w:jc w:val="center"/>
            </w:pPr>
            <w:r>
              <w:t>7.0</w:t>
            </w:r>
          </w:p>
        </w:tc>
        <w:tc>
          <w:tcPr>
            <w:tcW w:w="1440" w:type="dxa"/>
            <w:shd w:val="clear" w:color="auto" w:fill="FFFFFF"/>
            <w:vAlign w:val="center"/>
            <w:hideMark/>
          </w:tcPr>
          <w:p w14:paraId="6FB1A65D" w14:textId="77777777" w:rsidR="00241CDB" w:rsidRPr="00E81672" w:rsidRDefault="00241CDB" w:rsidP="00B574F3">
            <w:pPr>
              <w:tabs>
                <w:tab w:val="left" w:pos="5880"/>
              </w:tabs>
              <w:jc w:val="center"/>
            </w:pPr>
            <w:r w:rsidRPr="00E81672">
              <w:t>54</w:t>
            </w:r>
          </w:p>
        </w:tc>
      </w:tr>
      <w:tr w:rsidR="00241CDB" w:rsidRPr="00E81672" w14:paraId="42A743D8" w14:textId="77777777" w:rsidTr="00B574F3">
        <w:trPr>
          <w:trHeight w:val="285"/>
        </w:trPr>
        <w:tc>
          <w:tcPr>
            <w:tcW w:w="1019" w:type="dxa"/>
            <w:shd w:val="clear" w:color="auto" w:fill="FFFFFF"/>
            <w:vAlign w:val="center"/>
            <w:hideMark/>
          </w:tcPr>
          <w:p w14:paraId="2379D2F5" w14:textId="77777777" w:rsidR="00241CDB" w:rsidRPr="00E81672" w:rsidRDefault="00241CDB" w:rsidP="00B574F3">
            <w:pPr>
              <w:tabs>
                <w:tab w:val="left" w:pos="5880"/>
              </w:tabs>
              <w:jc w:val="center"/>
            </w:pPr>
            <w:r w:rsidRPr="00E81672">
              <w:t>KEE13</w:t>
            </w:r>
          </w:p>
        </w:tc>
        <w:tc>
          <w:tcPr>
            <w:tcW w:w="1386" w:type="dxa"/>
            <w:shd w:val="clear" w:color="auto" w:fill="FFFFFF"/>
            <w:vAlign w:val="center"/>
            <w:hideMark/>
          </w:tcPr>
          <w:p w14:paraId="139ECC89" w14:textId="77777777" w:rsidR="00241CDB" w:rsidRPr="00E81672" w:rsidRDefault="00241CDB" w:rsidP="00B574F3">
            <w:pPr>
              <w:tabs>
                <w:tab w:val="left" w:pos="5880"/>
              </w:tabs>
              <w:jc w:val="center"/>
            </w:pPr>
            <w:r w:rsidRPr="00E81672">
              <w:t>17</w:t>
            </w:r>
            <w:r>
              <w:t>3,829</w:t>
            </w:r>
          </w:p>
        </w:tc>
        <w:tc>
          <w:tcPr>
            <w:tcW w:w="1645" w:type="dxa"/>
            <w:shd w:val="clear" w:color="auto" w:fill="FFFFFF"/>
            <w:vAlign w:val="center"/>
            <w:hideMark/>
          </w:tcPr>
          <w:p w14:paraId="4E195AD7" w14:textId="77777777" w:rsidR="00241CDB" w:rsidRPr="00E81672" w:rsidRDefault="00241CDB" w:rsidP="00B574F3">
            <w:pPr>
              <w:tabs>
                <w:tab w:val="left" w:pos="5880"/>
              </w:tabs>
              <w:jc w:val="center"/>
            </w:pPr>
            <w:r w:rsidRPr="00E81672">
              <w:t>12/04/2024</w:t>
            </w:r>
          </w:p>
        </w:tc>
        <w:tc>
          <w:tcPr>
            <w:tcW w:w="1710" w:type="dxa"/>
            <w:shd w:val="clear" w:color="auto" w:fill="FFFFFF"/>
            <w:vAlign w:val="center"/>
            <w:hideMark/>
          </w:tcPr>
          <w:p w14:paraId="3DBED75A" w14:textId="77777777" w:rsidR="00241CDB" w:rsidRPr="00E81672" w:rsidRDefault="00241CDB" w:rsidP="00B574F3">
            <w:pPr>
              <w:tabs>
                <w:tab w:val="left" w:pos="5880"/>
              </w:tabs>
              <w:jc w:val="center"/>
            </w:pPr>
            <w:r w:rsidRPr="00E81672">
              <w:t>12.0</w:t>
            </w:r>
          </w:p>
        </w:tc>
        <w:tc>
          <w:tcPr>
            <w:tcW w:w="2160" w:type="dxa"/>
            <w:shd w:val="clear" w:color="auto" w:fill="FFFFFF"/>
          </w:tcPr>
          <w:p w14:paraId="5D586B17" w14:textId="77777777" w:rsidR="00241CDB" w:rsidRPr="00E81672" w:rsidRDefault="00241CDB" w:rsidP="00B574F3">
            <w:pPr>
              <w:tabs>
                <w:tab w:val="left" w:pos="5880"/>
              </w:tabs>
              <w:jc w:val="center"/>
            </w:pPr>
            <w:r>
              <w:t>7.3</w:t>
            </w:r>
          </w:p>
        </w:tc>
        <w:tc>
          <w:tcPr>
            <w:tcW w:w="1440" w:type="dxa"/>
            <w:shd w:val="clear" w:color="auto" w:fill="FFFFFF"/>
            <w:vAlign w:val="center"/>
            <w:hideMark/>
          </w:tcPr>
          <w:p w14:paraId="24113191" w14:textId="77777777" w:rsidR="00241CDB" w:rsidRPr="00E81672" w:rsidRDefault="00241CDB" w:rsidP="00B574F3">
            <w:pPr>
              <w:tabs>
                <w:tab w:val="left" w:pos="5880"/>
              </w:tabs>
              <w:jc w:val="center"/>
            </w:pPr>
            <w:r w:rsidRPr="00E81672">
              <w:t>56</w:t>
            </w:r>
          </w:p>
        </w:tc>
      </w:tr>
      <w:tr w:rsidR="00241CDB" w:rsidRPr="00E81672" w14:paraId="42892B6D" w14:textId="77777777" w:rsidTr="00B574F3">
        <w:trPr>
          <w:trHeight w:val="285"/>
        </w:trPr>
        <w:tc>
          <w:tcPr>
            <w:tcW w:w="1019" w:type="dxa"/>
            <w:shd w:val="clear" w:color="auto" w:fill="FFFFFF"/>
            <w:vAlign w:val="center"/>
            <w:hideMark/>
          </w:tcPr>
          <w:p w14:paraId="25E289D7" w14:textId="77777777" w:rsidR="00241CDB" w:rsidRPr="00E81672" w:rsidRDefault="00241CDB" w:rsidP="00B574F3">
            <w:pPr>
              <w:tabs>
                <w:tab w:val="left" w:pos="5880"/>
              </w:tabs>
              <w:jc w:val="center"/>
            </w:pPr>
            <w:r w:rsidRPr="00E81672">
              <w:t>KEE14</w:t>
            </w:r>
          </w:p>
        </w:tc>
        <w:tc>
          <w:tcPr>
            <w:tcW w:w="1386" w:type="dxa"/>
            <w:shd w:val="clear" w:color="auto" w:fill="FFFFFF"/>
            <w:vAlign w:val="center"/>
            <w:hideMark/>
          </w:tcPr>
          <w:p w14:paraId="7ECEC4CF" w14:textId="77777777" w:rsidR="00241CDB" w:rsidRPr="00E81672" w:rsidRDefault="00241CDB" w:rsidP="00B574F3">
            <w:pPr>
              <w:tabs>
                <w:tab w:val="left" w:pos="5880"/>
              </w:tabs>
              <w:jc w:val="center"/>
            </w:pPr>
            <w:r w:rsidRPr="00E81672">
              <w:t>179,2</w:t>
            </w:r>
            <w:r>
              <w:t>04</w:t>
            </w:r>
          </w:p>
        </w:tc>
        <w:tc>
          <w:tcPr>
            <w:tcW w:w="1645" w:type="dxa"/>
            <w:shd w:val="clear" w:color="auto" w:fill="FFFFFF"/>
            <w:vAlign w:val="center"/>
            <w:hideMark/>
          </w:tcPr>
          <w:p w14:paraId="5D6132E2" w14:textId="77777777" w:rsidR="00241CDB" w:rsidRPr="00E81672" w:rsidRDefault="00241CDB" w:rsidP="00B574F3">
            <w:pPr>
              <w:tabs>
                <w:tab w:val="left" w:pos="5880"/>
              </w:tabs>
              <w:jc w:val="center"/>
            </w:pPr>
            <w:r w:rsidRPr="00E81672">
              <w:t>12/04/2024</w:t>
            </w:r>
          </w:p>
        </w:tc>
        <w:tc>
          <w:tcPr>
            <w:tcW w:w="1710" w:type="dxa"/>
            <w:shd w:val="clear" w:color="auto" w:fill="FFFFFF"/>
            <w:vAlign w:val="center"/>
            <w:hideMark/>
          </w:tcPr>
          <w:p w14:paraId="74E9E157" w14:textId="77777777" w:rsidR="00241CDB" w:rsidRPr="00E81672" w:rsidRDefault="00241CDB" w:rsidP="00B574F3">
            <w:pPr>
              <w:tabs>
                <w:tab w:val="left" w:pos="5880"/>
              </w:tabs>
              <w:jc w:val="center"/>
            </w:pPr>
            <w:r w:rsidRPr="00E81672">
              <w:t>11.4</w:t>
            </w:r>
          </w:p>
        </w:tc>
        <w:tc>
          <w:tcPr>
            <w:tcW w:w="2160" w:type="dxa"/>
            <w:shd w:val="clear" w:color="auto" w:fill="FFFFFF"/>
          </w:tcPr>
          <w:p w14:paraId="4B76AD42" w14:textId="77777777" w:rsidR="00241CDB" w:rsidRPr="00E81672" w:rsidRDefault="00241CDB" w:rsidP="00B574F3">
            <w:pPr>
              <w:tabs>
                <w:tab w:val="left" w:pos="5880"/>
              </w:tabs>
              <w:jc w:val="center"/>
            </w:pPr>
            <w:r>
              <w:t>7.6</w:t>
            </w:r>
          </w:p>
        </w:tc>
        <w:tc>
          <w:tcPr>
            <w:tcW w:w="1440" w:type="dxa"/>
            <w:shd w:val="clear" w:color="auto" w:fill="FFFFFF"/>
            <w:vAlign w:val="center"/>
            <w:hideMark/>
          </w:tcPr>
          <w:p w14:paraId="22E19120" w14:textId="77777777" w:rsidR="00241CDB" w:rsidRPr="00E81672" w:rsidRDefault="00241CDB" w:rsidP="00B574F3">
            <w:pPr>
              <w:tabs>
                <w:tab w:val="left" w:pos="5880"/>
              </w:tabs>
              <w:jc w:val="center"/>
            </w:pPr>
            <w:r w:rsidRPr="00E81672">
              <w:t>5</w:t>
            </w:r>
            <w:r>
              <w:t>8</w:t>
            </w:r>
          </w:p>
        </w:tc>
      </w:tr>
      <w:tr w:rsidR="00241CDB" w:rsidRPr="00E81672" w14:paraId="373FBD3B" w14:textId="77777777" w:rsidTr="00B574F3">
        <w:trPr>
          <w:trHeight w:val="285"/>
        </w:trPr>
        <w:tc>
          <w:tcPr>
            <w:tcW w:w="1019" w:type="dxa"/>
            <w:shd w:val="clear" w:color="auto" w:fill="FFFFFF"/>
            <w:vAlign w:val="center"/>
            <w:hideMark/>
          </w:tcPr>
          <w:p w14:paraId="2353D448" w14:textId="77777777" w:rsidR="00241CDB" w:rsidRPr="00E81672" w:rsidRDefault="00241CDB" w:rsidP="00B574F3">
            <w:pPr>
              <w:tabs>
                <w:tab w:val="left" w:pos="5880"/>
              </w:tabs>
              <w:jc w:val="center"/>
            </w:pPr>
            <w:r w:rsidRPr="00E81672">
              <w:t>KEE15</w:t>
            </w:r>
          </w:p>
        </w:tc>
        <w:tc>
          <w:tcPr>
            <w:tcW w:w="1386" w:type="dxa"/>
            <w:shd w:val="clear" w:color="auto" w:fill="FFFFFF"/>
            <w:vAlign w:val="center"/>
            <w:hideMark/>
          </w:tcPr>
          <w:p w14:paraId="6203A645" w14:textId="77777777" w:rsidR="00241CDB" w:rsidRPr="00E81672" w:rsidRDefault="00241CDB" w:rsidP="00B574F3">
            <w:pPr>
              <w:tabs>
                <w:tab w:val="left" w:pos="5880"/>
              </w:tabs>
              <w:jc w:val="center"/>
            </w:pPr>
            <w:r w:rsidRPr="00E81672">
              <w:t>131,4</w:t>
            </w:r>
            <w:r>
              <w:t>28</w:t>
            </w:r>
          </w:p>
        </w:tc>
        <w:tc>
          <w:tcPr>
            <w:tcW w:w="1645" w:type="dxa"/>
            <w:shd w:val="clear" w:color="auto" w:fill="FFFFFF"/>
            <w:vAlign w:val="center"/>
            <w:hideMark/>
          </w:tcPr>
          <w:p w14:paraId="410E9649" w14:textId="77777777" w:rsidR="00241CDB" w:rsidRPr="00E81672" w:rsidRDefault="00241CDB" w:rsidP="00B574F3">
            <w:pPr>
              <w:tabs>
                <w:tab w:val="left" w:pos="5880"/>
              </w:tabs>
              <w:jc w:val="center"/>
            </w:pPr>
            <w:r w:rsidRPr="00E81672">
              <w:t>12/04/2024</w:t>
            </w:r>
          </w:p>
        </w:tc>
        <w:tc>
          <w:tcPr>
            <w:tcW w:w="1710" w:type="dxa"/>
            <w:shd w:val="clear" w:color="auto" w:fill="FFFFFF"/>
            <w:vAlign w:val="center"/>
            <w:hideMark/>
          </w:tcPr>
          <w:p w14:paraId="67A8339A" w14:textId="77777777" w:rsidR="00241CDB" w:rsidRPr="00E81672" w:rsidRDefault="00241CDB" w:rsidP="00B574F3">
            <w:pPr>
              <w:tabs>
                <w:tab w:val="left" w:pos="5880"/>
              </w:tabs>
              <w:jc w:val="center"/>
            </w:pPr>
            <w:r w:rsidRPr="00E81672">
              <w:t>13.5</w:t>
            </w:r>
          </w:p>
        </w:tc>
        <w:tc>
          <w:tcPr>
            <w:tcW w:w="2160" w:type="dxa"/>
            <w:shd w:val="clear" w:color="auto" w:fill="FFFFFF"/>
          </w:tcPr>
          <w:p w14:paraId="3AD086EB" w14:textId="77777777" w:rsidR="00241CDB" w:rsidRPr="00E81672" w:rsidRDefault="00241CDB" w:rsidP="00B574F3">
            <w:pPr>
              <w:tabs>
                <w:tab w:val="left" w:pos="5880"/>
              </w:tabs>
              <w:jc w:val="center"/>
            </w:pPr>
            <w:r>
              <w:t>7.2</w:t>
            </w:r>
          </w:p>
        </w:tc>
        <w:tc>
          <w:tcPr>
            <w:tcW w:w="1440" w:type="dxa"/>
            <w:shd w:val="clear" w:color="auto" w:fill="FFFFFF"/>
            <w:vAlign w:val="center"/>
            <w:hideMark/>
          </w:tcPr>
          <w:p w14:paraId="6CD4B564" w14:textId="77777777" w:rsidR="00241CDB" w:rsidRPr="00E81672" w:rsidRDefault="00241CDB" w:rsidP="00B574F3">
            <w:pPr>
              <w:tabs>
                <w:tab w:val="left" w:pos="5880"/>
              </w:tabs>
              <w:jc w:val="center"/>
            </w:pPr>
            <w:r w:rsidRPr="00E81672">
              <w:t>58</w:t>
            </w:r>
          </w:p>
        </w:tc>
      </w:tr>
      <w:tr w:rsidR="00241CDB" w:rsidRPr="00E81672" w14:paraId="68809DE5" w14:textId="77777777" w:rsidTr="00B574F3">
        <w:trPr>
          <w:trHeight w:val="285"/>
        </w:trPr>
        <w:tc>
          <w:tcPr>
            <w:tcW w:w="1019" w:type="dxa"/>
            <w:shd w:val="clear" w:color="auto" w:fill="FFFFFF"/>
            <w:vAlign w:val="center"/>
            <w:hideMark/>
          </w:tcPr>
          <w:p w14:paraId="234B5CAC" w14:textId="77777777" w:rsidR="00241CDB" w:rsidRPr="00E81672" w:rsidRDefault="00241CDB" w:rsidP="00B574F3">
            <w:pPr>
              <w:tabs>
                <w:tab w:val="left" w:pos="5880"/>
              </w:tabs>
              <w:jc w:val="center"/>
            </w:pPr>
            <w:r w:rsidRPr="00E81672">
              <w:t>KEE16</w:t>
            </w:r>
          </w:p>
        </w:tc>
        <w:tc>
          <w:tcPr>
            <w:tcW w:w="1386" w:type="dxa"/>
            <w:shd w:val="clear" w:color="auto" w:fill="FFFFFF"/>
            <w:vAlign w:val="center"/>
            <w:hideMark/>
          </w:tcPr>
          <w:p w14:paraId="1D2EFCF7" w14:textId="77777777" w:rsidR="00241CDB" w:rsidRPr="00E81672" w:rsidRDefault="00241CDB" w:rsidP="00B574F3">
            <w:pPr>
              <w:tabs>
                <w:tab w:val="left" w:pos="5880"/>
              </w:tabs>
              <w:jc w:val="center"/>
            </w:pPr>
            <w:r w:rsidRPr="00E81672">
              <w:t>147,</w:t>
            </w:r>
            <w:r>
              <w:t>784</w:t>
            </w:r>
          </w:p>
        </w:tc>
        <w:tc>
          <w:tcPr>
            <w:tcW w:w="1645" w:type="dxa"/>
            <w:shd w:val="clear" w:color="auto" w:fill="FFFFFF"/>
            <w:vAlign w:val="center"/>
            <w:hideMark/>
          </w:tcPr>
          <w:p w14:paraId="2EAB5856" w14:textId="77777777" w:rsidR="00241CDB" w:rsidRPr="00E81672" w:rsidRDefault="00241CDB" w:rsidP="00B574F3">
            <w:pPr>
              <w:tabs>
                <w:tab w:val="left" w:pos="5880"/>
              </w:tabs>
              <w:jc w:val="center"/>
            </w:pPr>
            <w:r w:rsidRPr="00E81672">
              <w:t>12/04/2024</w:t>
            </w:r>
          </w:p>
        </w:tc>
        <w:tc>
          <w:tcPr>
            <w:tcW w:w="1710" w:type="dxa"/>
            <w:shd w:val="clear" w:color="auto" w:fill="FFFFFF"/>
            <w:vAlign w:val="center"/>
            <w:hideMark/>
          </w:tcPr>
          <w:p w14:paraId="7E68B574" w14:textId="77777777" w:rsidR="00241CDB" w:rsidRPr="00E81672" w:rsidRDefault="00241CDB" w:rsidP="00B574F3">
            <w:pPr>
              <w:tabs>
                <w:tab w:val="left" w:pos="5880"/>
              </w:tabs>
              <w:jc w:val="center"/>
            </w:pPr>
            <w:r w:rsidRPr="00E81672">
              <w:t>12.8</w:t>
            </w:r>
          </w:p>
        </w:tc>
        <w:tc>
          <w:tcPr>
            <w:tcW w:w="2160" w:type="dxa"/>
            <w:shd w:val="clear" w:color="auto" w:fill="FFFFFF"/>
          </w:tcPr>
          <w:p w14:paraId="120617A8" w14:textId="77777777" w:rsidR="00241CDB" w:rsidRPr="00E81672" w:rsidRDefault="00241CDB" w:rsidP="00B574F3">
            <w:pPr>
              <w:tabs>
                <w:tab w:val="left" w:pos="5880"/>
              </w:tabs>
              <w:jc w:val="center"/>
            </w:pPr>
            <w:r>
              <w:t>7.1</w:t>
            </w:r>
          </w:p>
        </w:tc>
        <w:tc>
          <w:tcPr>
            <w:tcW w:w="1440" w:type="dxa"/>
            <w:shd w:val="clear" w:color="auto" w:fill="FFFFFF"/>
            <w:vAlign w:val="center"/>
            <w:hideMark/>
          </w:tcPr>
          <w:p w14:paraId="0EC64CE5" w14:textId="77777777" w:rsidR="00241CDB" w:rsidRPr="00E81672" w:rsidRDefault="00241CDB" w:rsidP="00B574F3">
            <w:pPr>
              <w:tabs>
                <w:tab w:val="left" w:pos="5880"/>
              </w:tabs>
              <w:jc w:val="center"/>
            </w:pPr>
            <w:r w:rsidRPr="00E81672">
              <w:t>55</w:t>
            </w:r>
          </w:p>
        </w:tc>
      </w:tr>
      <w:tr w:rsidR="00241CDB" w:rsidRPr="00E81672" w14:paraId="7D4E2246" w14:textId="77777777" w:rsidTr="00B574F3">
        <w:trPr>
          <w:trHeight w:val="285"/>
        </w:trPr>
        <w:tc>
          <w:tcPr>
            <w:tcW w:w="1019" w:type="dxa"/>
            <w:shd w:val="clear" w:color="auto" w:fill="FFFFFF"/>
            <w:vAlign w:val="center"/>
            <w:hideMark/>
          </w:tcPr>
          <w:p w14:paraId="29363694" w14:textId="77777777" w:rsidR="00241CDB" w:rsidRPr="00E81672" w:rsidRDefault="00241CDB" w:rsidP="00B574F3">
            <w:pPr>
              <w:tabs>
                <w:tab w:val="left" w:pos="5880"/>
              </w:tabs>
              <w:jc w:val="center"/>
            </w:pPr>
            <w:r w:rsidRPr="00E81672">
              <w:t>KEE17</w:t>
            </w:r>
          </w:p>
        </w:tc>
        <w:tc>
          <w:tcPr>
            <w:tcW w:w="1386" w:type="dxa"/>
            <w:shd w:val="clear" w:color="auto" w:fill="FFFFFF"/>
            <w:vAlign w:val="center"/>
            <w:hideMark/>
          </w:tcPr>
          <w:p w14:paraId="1FD8A42F" w14:textId="77777777" w:rsidR="00241CDB" w:rsidRPr="00E81672" w:rsidRDefault="00241CDB" w:rsidP="00B574F3">
            <w:pPr>
              <w:tabs>
                <w:tab w:val="left" w:pos="5880"/>
              </w:tabs>
              <w:jc w:val="center"/>
            </w:pPr>
            <w:r w:rsidRPr="00E81672">
              <w:t>150,</w:t>
            </w:r>
            <w:r>
              <w:t>027</w:t>
            </w:r>
          </w:p>
        </w:tc>
        <w:tc>
          <w:tcPr>
            <w:tcW w:w="1645" w:type="dxa"/>
            <w:shd w:val="clear" w:color="auto" w:fill="FFFFFF"/>
            <w:vAlign w:val="center"/>
            <w:hideMark/>
          </w:tcPr>
          <w:p w14:paraId="551F5F70" w14:textId="77777777" w:rsidR="00241CDB" w:rsidRPr="00E81672" w:rsidRDefault="00241CDB" w:rsidP="00B574F3">
            <w:pPr>
              <w:tabs>
                <w:tab w:val="left" w:pos="5880"/>
              </w:tabs>
              <w:jc w:val="center"/>
            </w:pPr>
            <w:r w:rsidRPr="00E81672">
              <w:t>12/04/2024</w:t>
            </w:r>
          </w:p>
        </w:tc>
        <w:tc>
          <w:tcPr>
            <w:tcW w:w="1710" w:type="dxa"/>
            <w:shd w:val="clear" w:color="auto" w:fill="FFFFFF"/>
            <w:vAlign w:val="center"/>
            <w:hideMark/>
          </w:tcPr>
          <w:p w14:paraId="2F9D26A7" w14:textId="77777777" w:rsidR="00241CDB" w:rsidRPr="00E81672" w:rsidRDefault="00241CDB" w:rsidP="00B574F3">
            <w:pPr>
              <w:tabs>
                <w:tab w:val="left" w:pos="5880"/>
              </w:tabs>
              <w:jc w:val="center"/>
            </w:pPr>
            <w:r w:rsidRPr="00E81672">
              <w:t>11.1</w:t>
            </w:r>
          </w:p>
        </w:tc>
        <w:tc>
          <w:tcPr>
            <w:tcW w:w="2160" w:type="dxa"/>
            <w:shd w:val="clear" w:color="auto" w:fill="FFFFFF"/>
          </w:tcPr>
          <w:p w14:paraId="3AE09BC7" w14:textId="77777777" w:rsidR="00241CDB" w:rsidRPr="00E81672" w:rsidRDefault="00241CDB" w:rsidP="00B574F3">
            <w:pPr>
              <w:tabs>
                <w:tab w:val="left" w:pos="5880"/>
              </w:tabs>
              <w:jc w:val="center"/>
            </w:pPr>
            <w:r>
              <w:t>7.1</w:t>
            </w:r>
          </w:p>
        </w:tc>
        <w:tc>
          <w:tcPr>
            <w:tcW w:w="1440" w:type="dxa"/>
            <w:shd w:val="clear" w:color="auto" w:fill="FFFFFF"/>
            <w:vAlign w:val="center"/>
            <w:hideMark/>
          </w:tcPr>
          <w:p w14:paraId="55C4E33B" w14:textId="77777777" w:rsidR="00241CDB" w:rsidRPr="00E81672" w:rsidRDefault="00241CDB" w:rsidP="00B574F3">
            <w:pPr>
              <w:tabs>
                <w:tab w:val="left" w:pos="5880"/>
              </w:tabs>
              <w:jc w:val="center"/>
            </w:pPr>
            <w:r w:rsidRPr="00E81672">
              <w:t>56</w:t>
            </w:r>
          </w:p>
        </w:tc>
      </w:tr>
      <w:tr w:rsidR="00241CDB" w:rsidRPr="00E81672" w14:paraId="34AD911D" w14:textId="77777777" w:rsidTr="00B574F3">
        <w:trPr>
          <w:trHeight w:val="285"/>
        </w:trPr>
        <w:tc>
          <w:tcPr>
            <w:tcW w:w="1019" w:type="dxa"/>
            <w:shd w:val="clear" w:color="auto" w:fill="FFFFFF"/>
            <w:vAlign w:val="center"/>
            <w:hideMark/>
          </w:tcPr>
          <w:p w14:paraId="3985E173" w14:textId="77777777" w:rsidR="00241CDB" w:rsidRPr="00E81672" w:rsidRDefault="00241CDB" w:rsidP="00B574F3">
            <w:pPr>
              <w:tabs>
                <w:tab w:val="left" w:pos="5880"/>
              </w:tabs>
              <w:jc w:val="center"/>
            </w:pPr>
            <w:r w:rsidRPr="00E81672">
              <w:t>KEE18</w:t>
            </w:r>
          </w:p>
        </w:tc>
        <w:tc>
          <w:tcPr>
            <w:tcW w:w="1386" w:type="dxa"/>
            <w:shd w:val="clear" w:color="auto" w:fill="FFFFFF"/>
            <w:vAlign w:val="center"/>
            <w:hideMark/>
          </w:tcPr>
          <w:p w14:paraId="6026C2BB" w14:textId="77777777" w:rsidR="00241CDB" w:rsidRPr="00E81672" w:rsidRDefault="00241CDB" w:rsidP="00B574F3">
            <w:pPr>
              <w:tabs>
                <w:tab w:val="left" w:pos="5880"/>
              </w:tabs>
              <w:jc w:val="center"/>
            </w:pPr>
            <w:r w:rsidRPr="00E81672">
              <w:t>36,</w:t>
            </w:r>
            <w:r>
              <w:t>866</w:t>
            </w:r>
          </w:p>
        </w:tc>
        <w:tc>
          <w:tcPr>
            <w:tcW w:w="1645" w:type="dxa"/>
            <w:shd w:val="clear" w:color="auto" w:fill="FFFFFF"/>
            <w:vAlign w:val="center"/>
            <w:hideMark/>
          </w:tcPr>
          <w:p w14:paraId="4A09647D" w14:textId="77777777" w:rsidR="00241CDB" w:rsidRPr="00E81672" w:rsidRDefault="00241CDB" w:rsidP="00B574F3">
            <w:pPr>
              <w:tabs>
                <w:tab w:val="left" w:pos="5880"/>
              </w:tabs>
              <w:jc w:val="center"/>
            </w:pPr>
            <w:r w:rsidRPr="00E81672">
              <w:t>08/13/2024</w:t>
            </w:r>
          </w:p>
        </w:tc>
        <w:tc>
          <w:tcPr>
            <w:tcW w:w="1710" w:type="dxa"/>
            <w:shd w:val="clear" w:color="auto" w:fill="FFFFFF"/>
            <w:vAlign w:val="center"/>
            <w:hideMark/>
          </w:tcPr>
          <w:p w14:paraId="6560E01B" w14:textId="77777777" w:rsidR="00241CDB" w:rsidRPr="00E81672" w:rsidRDefault="00241CDB" w:rsidP="00B574F3">
            <w:pPr>
              <w:tabs>
                <w:tab w:val="left" w:pos="5880"/>
              </w:tabs>
              <w:jc w:val="center"/>
            </w:pPr>
            <w:r w:rsidRPr="00E81672">
              <w:t>7.0</w:t>
            </w:r>
          </w:p>
        </w:tc>
        <w:tc>
          <w:tcPr>
            <w:tcW w:w="2160" w:type="dxa"/>
            <w:shd w:val="clear" w:color="auto" w:fill="FFFFFF"/>
          </w:tcPr>
          <w:p w14:paraId="50825DB3" w14:textId="77777777" w:rsidR="00241CDB" w:rsidRPr="00E81672" w:rsidRDefault="00241CDB" w:rsidP="00B574F3">
            <w:pPr>
              <w:tabs>
                <w:tab w:val="left" w:pos="5880"/>
              </w:tabs>
              <w:jc w:val="center"/>
            </w:pPr>
            <w:r>
              <w:t>10.8</w:t>
            </w:r>
          </w:p>
        </w:tc>
        <w:tc>
          <w:tcPr>
            <w:tcW w:w="1440" w:type="dxa"/>
            <w:shd w:val="clear" w:color="auto" w:fill="FFFFFF"/>
            <w:vAlign w:val="center"/>
            <w:hideMark/>
          </w:tcPr>
          <w:p w14:paraId="34517977" w14:textId="77777777" w:rsidR="00241CDB" w:rsidRPr="00E81672" w:rsidRDefault="00241CDB" w:rsidP="00B574F3">
            <w:pPr>
              <w:tabs>
                <w:tab w:val="left" w:pos="5880"/>
              </w:tabs>
              <w:jc w:val="center"/>
            </w:pPr>
            <w:r w:rsidRPr="00E81672">
              <w:t>3</w:t>
            </w:r>
            <w:r>
              <w:t>6</w:t>
            </w:r>
          </w:p>
        </w:tc>
      </w:tr>
    </w:tbl>
    <w:p w14:paraId="3516479C" w14:textId="77777777" w:rsidR="00241CDB" w:rsidRPr="002D087E" w:rsidRDefault="00241CDB" w:rsidP="405C6A40">
      <w:pPr>
        <w:spacing w:after="0" w:line="240" w:lineRule="auto"/>
        <w:ind w:right="288"/>
        <w:rPr>
          <w:rFonts w:cstheme="minorHAnsi"/>
        </w:rPr>
      </w:pPr>
    </w:p>
    <w:sectPr w:rsidR="00241CDB" w:rsidRPr="002D087E" w:rsidSect="00B7174F">
      <w:headerReference w:type="default" r:id="rId46"/>
      <w:headerReference w:type="first" r:id="rId47"/>
      <w:footerReference w:type="firs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F456B" w14:textId="77777777" w:rsidR="00720C07" w:rsidRDefault="00720C07" w:rsidP="007136A9">
      <w:pPr>
        <w:spacing w:after="0" w:line="240" w:lineRule="auto"/>
      </w:pPr>
      <w:r>
        <w:separator/>
      </w:r>
    </w:p>
  </w:endnote>
  <w:endnote w:type="continuationSeparator" w:id="0">
    <w:p w14:paraId="61F7DE62" w14:textId="77777777" w:rsidR="00720C07" w:rsidRDefault="00720C07" w:rsidP="007136A9">
      <w:pPr>
        <w:spacing w:after="0" w:line="240" w:lineRule="auto"/>
      </w:pPr>
      <w:r>
        <w:continuationSeparator/>
      </w:r>
    </w:p>
  </w:endnote>
  <w:endnote w:type="continuationNotice" w:id="1">
    <w:p w14:paraId="19CC3323" w14:textId="77777777" w:rsidR="00720C07" w:rsidRDefault="00720C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4116105"/>
      <w:docPartObj>
        <w:docPartGallery w:val="Page Numbers (Bottom of Page)"/>
        <w:docPartUnique/>
      </w:docPartObj>
    </w:sdtPr>
    <w:sdtEndPr>
      <w:rPr>
        <w:noProof/>
      </w:rPr>
    </w:sdtEndPr>
    <w:sdtContent>
      <w:p w14:paraId="7B952267" w14:textId="2BD179C5" w:rsidR="00E723A0" w:rsidRDefault="00E723A0">
        <w:pPr>
          <w:pStyle w:val="Footer"/>
          <w:jc w:val="cente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w:t>
        </w:r>
        <w:r>
          <w:rPr>
            <w:color w:val="2B579A"/>
            <w:shd w:val="clear" w:color="auto" w:fill="E6E6E6"/>
          </w:rPr>
          <w:fldChar w:fldCharType="end"/>
        </w:r>
      </w:p>
    </w:sdtContent>
  </w:sdt>
  <w:p w14:paraId="5110094D" w14:textId="77777777" w:rsidR="00211CA4" w:rsidRDefault="00211C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FB087A2" w14:paraId="7B3D9642" w14:textId="77777777" w:rsidTr="1FB087A2">
      <w:trPr>
        <w:trHeight w:val="300"/>
      </w:trPr>
      <w:tc>
        <w:tcPr>
          <w:tcW w:w="3120" w:type="dxa"/>
        </w:tcPr>
        <w:p w14:paraId="67499236" w14:textId="53D8099F" w:rsidR="1FB087A2" w:rsidRDefault="1FB087A2" w:rsidP="1FB087A2">
          <w:pPr>
            <w:pStyle w:val="Header"/>
            <w:ind w:left="-115"/>
          </w:pPr>
        </w:p>
      </w:tc>
      <w:tc>
        <w:tcPr>
          <w:tcW w:w="3120" w:type="dxa"/>
        </w:tcPr>
        <w:p w14:paraId="782B15B6" w14:textId="06B4321D" w:rsidR="1FB087A2" w:rsidRDefault="1FB087A2" w:rsidP="1FB087A2">
          <w:pPr>
            <w:pStyle w:val="Header"/>
            <w:jc w:val="center"/>
          </w:pPr>
        </w:p>
      </w:tc>
      <w:tc>
        <w:tcPr>
          <w:tcW w:w="3120" w:type="dxa"/>
        </w:tcPr>
        <w:p w14:paraId="133CB938" w14:textId="04F72534" w:rsidR="1FB087A2" w:rsidRDefault="1FB087A2" w:rsidP="1FB087A2">
          <w:pPr>
            <w:pStyle w:val="Header"/>
            <w:ind w:right="-115"/>
            <w:jc w:val="right"/>
          </w:pPr>
        </w:p>
      </w:tc>
    </w:tr>
  </w:tbl>
  <w:p w14:paraId="49E5D704" w14:textId="38FD527C" w:rsidR="00414E12" w:rsidRDefault="00414E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1FB087A2" w14:paraId="0D47138B" w14:textId="77777777" w:rsidTr="1FB087A2">
      <w:trPr>
        <w:trHeight w:val="300"/>
      </w:trPr>
      <w:tc>
        <w:tcPr>
          <w:tcW w:w="4320" w:type="dxa"/>
        </w:tcPr>
        <w:p w14:paraId="0035C3A3" w14:textId="778461F5" w:rsidR="1FB087A2" w:rsidRDefault="1FB087A2" w:rsidP="1FB087A2">
          <w:pPr>
            <w:pStyle w:val="Header"/>
            <w:ind w:left="-115"/>
          </w:pPr>
        </w:p>
      </w:tc>
      <w:tc>
        <w:tcPr>
          <w:tcW w:w="4320" w:type="dxa"/>
        </w:tcPr>
        <w:p w14:paraId="153B2068" w14:textId="690CF05A" w:rsidR="1FB087A2" w:rsidRDefault="1FB087A2" w:rsidP="1FB087A2">
          <w:pPr>
            <w:pStyle w:val="Header"/>
            <w:jc w:val="center"/>
          </w:pPr>
        </w:p>
      </w:tc>
      <w:tc>
        <w:tcPr>
          <w:tcW w:w="4320" w:type="dxa"/>
        </w:tcPr>
        <w:p w14:paraId="5D1C0170" w14:textId="376C26D3" w:rsidR="1FB087A2" w:rsidRDefault="1FB087A2" w:rsidP="1FB087A2">
          <w:pPr>
            <w:pStyle w:val="Header"/>
            <w:ind w:right="-115"/>
            <w:jc w:val="right"/>
          </w:pPr>
        </w:p>
      </w:tc>
    </w:tr>
  </w:tbl>
  <w:p w14:paraId="7FF769C4" w14:textId="5862B11B" w:rsidR="00414E12" w:rsidRDefault="00414E1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FB087A2" w14:paraId="64F369B5" w14:textId="77777777" w:rsidTr="1FB087A2">
      <w:trPr>
        <w:trHeight w:val="300"/>
      </w:trPr>
      <w:tc>
        <w:tcPr>
          <w:tcW w:w="3120" w:type="dxa"/>
        </w:tcPr>
        <w:p w14:paraId="39E40A5E" w14:textId="71413D58" w:rsidR="1FB087A2" w:rsidRDefault="1FB087A2" w:rsidP="1FB087A2">
          <w:pPr>
            <w:pStyle w:val="Header"/>
            <w:ind w:left="-115"/>
          </w:pPr>
        </w:p>
      </w:tc>
      <w:tc>
        <w:tcPr>
          <w:tcW w:w="3120" w:type="dxa"/>
        </w:tcPr>
        <w:p w14:paraId="2D2B0D94" w14:textId="61B8B3B2" w:rsidR="1FB087A2" w:rsidRDefault="1FB087A2" w:rsidP="1FB087A2">
          <w:pPr>
            <w:pStyle w:val="Header"/>
            <w:jc w:val="center"/>
          </w:pPr>
        </w:p>
      </w:tc>
      <w:tc>
        <w:tcPr>
          <w:tcW w:w="3120" w:type="dxa"/>
        </w:tcPr>
        <w:p w14:paraId="66CFFF54" w14:textId="356E16FE" w:rsidR="1FB087A2" w:rsidRDefault="1FB087A2" w:rsidP="1FB087A2">
          <w:pPr>
            <w:pStyle w:val="Header"/>
            <w:ind w:right="-115"/>
            <w:jc w:val="right"/>
          </w:pPr>
        </w:p>
      </w:tc>
    </w:tr>
  </w:tbl>
  <w:p w14:paraId="57849A2A" w14:textId="3D099B3B" w:rsidR="00414E12" w:rsidRDefault="00414E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D19D0" w14:textId="77777777" w:rsidR="00720C07" w:rsidRDefault="00720C07" w:rsidP="007136A9">
      <w:pPr>
        <w:spacing w:after="0" w:line="240" w:lineRule="auto"/>
      </w:pPr>
      <w:r>
        <w:separator/>
      </w:r>
    </w:p>
  </w:footnote>
  <w:footnote w:type="continuationSeparator" w:id="0">
    <w:p w14:paraId="151B5E07" w14:textId="77777777" w:rsidR="00720C07" w:rsidRDefault="00720C07" w:rsidP="007136A9">
      <w:pPr>
        <w:spacing w:after="0" w:line="240" w:lineRule="auto"/>
      </w:pPr>
      <w:r>
        <w:continuationSeparator/>
      </w:r>
    </w:p>
  </w:footnote>
  <w:footnote w:type="continuationNotice" w:id="1">
    <w:p w14:paraId="662F344B" w14:textId="77777777" w:rsidR="00720C07" w:rsidRDefault="00720C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FB087A2" w14:paraId="025F9A80" w14:textId="77777777" w:rsidTr="1FB087A2">
      <w:trPr>
        <w:trHeight w:val="300"/>
      </w:trPr>
      <w:tc>
        <w:tcPr>
          <w:tcW w:w="3120" w:type="dxa"/>
        </w:tcPr>
        <w:p w14:paraId="720B1616" w14:textId="65A9DC2C" w:rsidR="1FB087A2" w:rsidRDefault="1FB087A2" w:rsidP="1FB087A2">
          <w:pPr>
            <w:pStyle w:val="Header"/>
            <w:ind w:left="-115"/>
          </w:pPr>
        </w:p>
      </w:tc>
      <w:tc>
        <w:tcPr>
          <w:tcW w:w="3120" w:type="dxa"/>
        </w:tcPr>
        <w:p w14:paraId="1BAEF30C" w14:textId="3B9F5DB8" w:rsidR="1FB087A2" w:rsidRDefault="1FB087A2" w:rsidP="1FB087A2">
          <w:pPr>
            <w:pStyle w:val="Header"/>
            <w:jc w:val="center"/>
          </w:pPr>
        </w:p>
      </w:tc>
      <w:tc>
        <w:tcPr>
          <w:tcW w:w="3120" w:type="dxa"/>
        </w:tcPr>
        <w:p w14:paraId="31FEFA5B" w14:textId="12DD3609" w:rsidR="1FB087A2" w:rsidRDefault="1FB087A2" w:rsidP="1FB087A2">
          <w:pPr>
            <w:pStyle w:val="Header"/>
            <w:ind w:right="-115"/>
            <w:jc w:val="right"/>
          </w:pPr>
        </w:p>
      </w:tc>
    </w:tr>
  </w:tbl>
  <w:p w14:paraId="36F94276" w14:textId="646B5998" w:rsidR="00414E12" w:rsidRDefault="00414E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FB087A2" w14:paraId="7A0017C4" w14:textId="77777777" w:rsidTr="1FB087A2">
      <w:trPr>
        <w:trHeight w:val="300"/>
      </w:trPr>
      <w:tc>
        <w:tcPr>
          <w:tcW w:w="3120" w:type="dxa"/>
        </w:tcPr>
        <w:p w14:paraId="47D1C583" w14:textId="61B848B9" w:rsidR="1FB087A2" w:rsidRDefault="1FB087A2" w:rsidP="1FB087A2">
          <w:pPr>
            <w:pStyle w:val="Header"/>
            <w:ind w:left="-115"/>
          </w:pPr>
        </w:p>
      </w:tc>
      <w:tc>
        <w:tcPr>
          <w:tcW w:w="3120" w:type="dxa"/>
        </w:tcPr>
        <w:p w14:paraId="77339D97" w14:textId="191B1A67" w:rsidR="1FB087A2" w:rsidRDefault="1FB087A2" w:rsidP="1FB087A2">
          <w:pPr>
            <w:pStyle w:val="Header"/>
            <w:jc w:val="center"/>
          </w:pPr>
        </w:p>
      </w:tc>
      <w:tc>
        <w:tcPr>
          <w:tcW w:w="3120" w:type="dxa"/>
        </w:tcPr>
        <w:p w14:paraId="4F341D98" w14:textId="456FED21" w:rsidR="1FB087A2" w:rsidRDefault="1FB087A2" w:rsidP="1FB087A2">
          <w:pPr>
            <w:pStyle w:val="Header"/>
            <w:ind w:right="-115"/>
            <w:jc w:val="right"/>
          </w:pPr>
        </w:p>
      </w:tc>
    </w:tr>
  </w:tbl>
  <w:p w14:paraId="13DC7EC9" w14:textId="5D476568" w:rsidR="00414E12" w:rsidRDefault="00414E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1FB087A2" w14:paraId="6409D0B3" w14:textId="77777777" w:rsidTr="1FB087A2">
      <w:trPr>
        <w:trHeight w:val="300"/>
      </w:trPr>
      <w:tc>
        <w:tcPr>
          <w:tcW w:w="4320" w:type="dxa"/>
        </w:tcPr>
        <w:p w14:paraId="6B369A15" w14:textId="6609B0D2" w:rsidR="1FB087A2" w:rsidRDefault="1FB087A2" w:rsidP="1FB087A2">
          <w:pPr>
            <w:pStyle w:val="Header"/>
            <w:ind w:left="-115"/>
          </w:pPr>
        </w:p>
      </w:tc>
      <w:tc>
        <w:tcPr>
          <w:tcW w:w="4320" w:type="dxa"/>
        </w:tcPr>
        <w:p w14:paraId="2F75CAF2" w14:textId="22930879" w:rsidR="1FB087A2" w:rsidRDefault="1FB087A2" w:rsidP="1FB087A2">
          <w:pPr>
            <w:pStyle w:val="Header"/>
            <w:jc w:val="center"/>
          </w:pPr>
        </w:p>
      </w:tc>
      <w:tc>
        <w:tcPr>
          <w:tcW w:w="4320" w:type="dxa"/>
        </w:tcPr>
        <w:p w14:paraId="255BF9C7" w14:textId="714A6562" w:rsidR="1FB087A2" w:rsidRDefault="1FB087A2" w:rsidP="1FB087A2">
          <w:pPr>
            <w:pStyle w:val="Header"/>
            <w:ind w:right="-115"/>
            <w:jc w:val="right"/>
          </w:pPr>
        </w:p>
      </w:tc>
    </w:tr>
  </w:tbl>
  <w:p w14:paraId="6F3471A8" w14:textId="0E1AE057" w:rsidR="00414E12" w:rsidRDefault="00414E1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1FB087A2" w14:paraId="34EF754C" w14:textId="77777777" w:rsidTr="1FB087A2">
      <w:trPr>
        <w:trHeight w:val="300"/>
      </w:trPr>
      <w:tc>
        <w:tcPr>
          <w:tcW w:w="4320" w:type="dxa"/>
        </w:tcPr>
        <w:p w14:paraId="166ACE7B" w14:textId="25C51D0F" w:rsidR="1FB087A2" w:rsidRDefault="1FB087A2" w:rsidP="1FB087A2">
          <w:pPr>
            <w:pStyle w:val="Header"/>
            <w:ind w:left="-115"/>
          </w:pPr>
        </w:p>
      </w:tc>
      <w:tc>
        <w:tcPr>
          <w:tcW w:w="4320" w:type="dxa"/>
        </w:tcPr>
        <w:p w14:paraId="4DFFF935" w14:textId="4D2D6DE5" w:rsidR="1FB087A2" w:rsidRDefault="1FB087A2" w:rsidP="1FB087A2">
          <w:pPr>
            <w:pStyle w:val="Header"/>
            <w:jc w:val="center"/>
          </w:pPr>
        </w:p>
      </w:tc>
      <w:tc>
        <w:tcPr>
          <w:tcW w:w="4320" w:type="dxa"/>
        </w:tcPr>
        <w:p w14:paraId="22B184C5" w14:textId="69104B8D" w:rsidR="1FB087A2" w:rsidRDefault="1FB087A2" w:rsidP="1FB087A2">
          <w:pPr>
            <w:pStyle w:val="Header"/>
            <w:ind w:right="-115"/>
            <w:jc w:val="right"/>
          </w:pPr>
        </w:p>
      </w:tc>
    </w:tr>
  </w:tbl>
  <w:p w14:paraId="0A34E7BD" w14:textId="144F6447" w:rsidR="00414E12" w:rsidRDefault="00414E1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FB087A2" w14:paraId="6265FA33" w14:textId="77777777" w:rsidTr="1FB087A2">
      <w:trPr>
        <w:trHeight w:val="300"/>
      </w:trPr>
      <w:tc>
        <w:tcPr>
          <w:tcW w:w="3120" w:type="dxa"/>
        </w:tcPr>
        <w:p w14:paraId="4BE5AA14" w14:textId="4653CAE0" w:rsidR="1FB087A2" w:rsidRDefault="1FB087A2" w:rsidP="1FB087A2">
          <w:pPr>
            <w:pStyle w:val="Header"/>
            <w:ind w:left="-115"/>
          </w:pPr>
        </w:p>
      </w:tc>
      <w:tc>
        <w:tcPr>
          <w:tcW w:w="3120" w:type="dxa"/>
        </w:tcPr>
        <w:p w14:paraId="72277386" w14:textId="610743C9" w:rsidR="1FB087A2" w:rsidRDefault="1FB087A2" w:rsidP="1FB087A2">
          <w:pPr>
            <w:pStyle w:val="Header"/>
            <w:jc w:val="center"/>
          </w:pPr>
        </w:p>
      </w:tc>
      <w:tc>
        <w:tcPr>
          <w:tcW w:w="3120" w:type="dxa"/>
        </w:tcPr>
        <w:p w14:paraId="6C3E8512" w14:textId="3875E88B" w:rsidR="1FB087A2" w:rsidRDefault="1FB087A2" w:rsidP="1FB087A2">
          <w:pPr>
            <w:pStyle w:val="Header"/>
            <w:ind w:right="-115"/>
            <w:jc w:val="right"/>
          </w:pPr>
        </w:p>
      </w:tc>
    </w:tr>
  </w:tbl>
  <w:p w14:paraId="4C769CE8" w14:textId="2703CDD7" w:rsidR="00414E12" w:rsidRDefault="00414E1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FB087A2" w14:paraId="2A8B9ED2" w14:textId="77777777" w:rsidTr="1FB087A2">
      <w:trPr>
        <w:trHeight w:val="300"/>
      </w:trPr>
      <w:tc>
        <w:tcPr>
          <w:tcW w:w="3120" w:type="dxa"/>
        </w:tcPr>
        <w:p w14:paraId="5A078F28" w14:textId="106C76C2" w:rsidR="1FB087A2" w:rsidRDefault="1FB087A2" w:rsidP="1FB087A2">
          <w:pPr>
            <w:pStyle w:val="Header"/>
            <w:ind w:left="-115"/>
          </w:pPr>
        </w:p>
      </w:tc>
      <w:tc>
        <w:tcPr>
          <w:tcW w:w="3120" w:type="dxa"/>
        </w:tcPr>
        <w:p w14:paraId="36557E52" w14:textId="326E0316" w:rsidR="1FB087A2" w:rsidRDefault="1FB087A2" w:rsidP="1FB087A2">
          <w:pPr>
            <w:pStyle w:val="Header"/>
            <w:jc w:val="center"/>
          </w:pPr>
        </w:p>
      </w:tc>
      <w:tc>
        <w:tcPr>
          <w:tcW w:w="3120" w:type="dxa"/>
        </w:tcPr>
        <w:p w14:paraId="6C53CC0F" w14:textId="7E5E6D96" w:rsidR="1FB087A2" w:rsidRDefault="1FB087A2" w:rsidP="1FB087A2">
          <w:pPr>
            <w:pStyle w:val="Header"/>
            <w:ind w:right="-115"/>
            <w:jc w:val="right"/>
          </w:pPr>
        </w:p>
      </w:tc>
    </w:tr>
  </w:tbl>
  <w:p w14:paraId="468552BE" w14:textId="4DA954DA" w:rsidR="00414E12" w:rsidRDefault="00414E12">
    <w:pPr>
      <w:pStyle w:val="Header"/>
    </w:pPr>
  </w:p>
</w:hdr>
</file>

<file path=word/intelligence2.xml><?xml version="1.0" encoding="utf-8"?>
<int2:intelligence xmlns:int2="http://schemas.microsoft.com/office/intelligence/2020/intelligence" xmlns:oel="http://schemas.microsoft.com/office/2019/extlst">
  <int2:observations>
    <int2:textHash int2:hashCode="KTfMqbktrgjGr4" int2:id="4aET6EKq">
      <int2:state int2:value="Rejected" int2:type="LegacyProofing"/>
    </int2:textHash>
    <int2:textHash int2:hashCode="KzW/1D/oqGotEd" int2:id="CAUyMYHw">
      <int2:state int2:value="Rejected" int2:type="LegacyProofing"/>
    </int2:textHash>
    <int2:textHash int2:hashCode="MK6XSSzh2ojQ5x" int2:id="jZM3hcQY">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26459"/>
    <w:multiLevelType w:val="hybridMultilevel"/>
    <w:tmpl w:val="37B80694"/>
    <w:lvl w:ilvl="0" w:tplc="6AE2D072">
      <w:start w:val="2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010717"/>
    <w:multiLevelType w:val="hybridMultilevel"/>
    <w:tmpl w:val="30EC37B4"/>
    <w:lvl w:ilvl="0" w:tplc="11B4AD20">
      <w:start w:val="29"/>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12BC4"/>
    <w:multiLevelType w:val="hybridMultilevel"/>
    <w:tmpl w:val="BA1075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87353F"/>
    <w:multiLevelType w:val="hybridMultilevel"/>
    <w:tmpl w:val="06680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F20042"/>
    <w:multiLevelType w:val="hybridMultilevel"/>
    <w:tmpl w:val="3AA2E382"/>
    <w:lvl w:ilvl="0" w:tplc="A0A206FC">
      <w:start w:val="2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DF3336"/>
    <w:multiLevelType w:val="hybridMultilevel"/>
    <w:tmpl w:val="DB18EB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2A356E"/>
    <w:multiLevelType w:val="hybridMultilevel"/>
    <w:tmpl w:val="0A7E0008"/>
    <w:lvl w:ilvl="0" w:tplc="51D2502C">
      <w:numFmt w:val="bullet"/>
      <w:lvlText w:val=""/>
      <w:lvlJc w:val="left"/>
      <w:pPr>
        <w:ind w:left="720" w:hanging="360"/>
      </w:pPr>
      <w:rPr>
        <w:rFonts w:ascii="Symbol" w:eastAsiaTheme="maj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866B6B"/>
    <w:multiLevelType w:val="hybridMultilevel"/>
    <w:tmpl w:val="E102995A"/>
    <w:lvl w:ilvl="0" w:tplc="ABCA0D5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1705DD"/>
    <w:multiLevelType w:val="hybridMultilevel"/>
    <w:tmpl w:val="2C760462"/>
    <w:lvl w:ilvl="0" w:tplc="580C3DB2">
      <w:start w:val="3"/>
      <w:numFmt w:val="bullet"/>
      <w:lvlText w:val="-"/>
      <w:lvlJc w:val="left"/>
      <w:pPr>
        <w:ind w:left="720" w:hanging="360"/>
      </w:pPr>
      <w:rPr>
        <w:rFonts w:ascii="Calibri" w:eastAsia="Times New Roman" w:hAnsi="Calibri" w:cs="Calibri" w:hint="default"/>
        <w:b w:val="0"/>
        <w:color w:val="00000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A60184"/>
    <w:multiLevelType w:val="hybridMultilevel"/>
    <w:tmpl w:val="54BC1862"/>
    <w:lvl w:ilvl="0" w:tplc="EA0A4248">
      <w:start w:val="2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0234BB7"/>
    <w:multiLevelType w:val="hybridMultilevel"/>
    <w:tmpl w:val="51FCA694"/>
    <w:lvl w:ilvl="0" w:tplc="37DA12C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0B4B4F"/>
    <w:multiLevelType w:val="hybridMultilevel"/>
    <w:tmpl w:val="348E8226"/>
    <w:lvl w:ilvl="0" w:tplc="B532C83C">
      <w:start w:val="27"/>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8F18A1"/>
    <w:multiLevelType w:val="hybridMultilevel"/>
    <w:tmpl w:val="90244A5A"/>
    <w:lvl w:ilvl="0" w:tplc="CC709CAA">
      <w:start w:val="1"/>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DBA675"/>
    <w:multiLevelType w:val="hybridMultilevel"/>
    <w:tmpl w:val="FFFFFFFF"/>
    <w:lvl w:ilvl="0" w:tplc="817E5214">
      <w:start w:val="1"/>
      <w:numFmt w:val="decimal"/>
      <w:lvlText w:val="%1."/>
      <w:lvlJc w:val="left"/>
      <w:pPr>
        <w:ind w:left="720" w:hanging="360"/>
      </w:pPr>
    </w:lvl>
    <w:lvl w:ilvl="1" w:tplc="60E21E04">
      <w:start w:val="1"/>
      <w:numFmt w:val="lowerLetter"/>
      <w:lvlText w:val="%2."/>
      <w:lvlJc w:val="left"/>
      <w:pPr>
        <w:ind w:left="1440" w:hanging="360"/>
      </w:pPr>
    </w:lvl>
    <w:lvl w:ilvl="2" w:tplc="E93C1FBC">
      <w:start w:val="1"/>
      <w:numFmt w:val="lowerRoman"/>
      <w:lvlText w:val="%3."/>
      <w:lvlJc w:val="right"/>
      <w:pPr>
        <w:ind w:left="2160" w:hanging="180"/>
      </w:pPr>
    </w:lvl>
    <w:lvl w:ilvl="3" w:tplc="B39C0C8A">
      <w:start w:val="1"/>
      <w:numFmt w:val="decimal"/>
      <w:lvlText w:val="%4."/>
      <w:lvlJc w:val="left"/>
      <w:pPr>
        <w:ind w:left="2880" w:hanging="360"/>
      </w:pPr>
    </w:lvl>
    <w:lvl w:ilvl="4" w:tplc="7C80BB0C">
      <w:start w:val="1"/>
      <w:numFmt w:val="lowerLetter"/>
      <w:lvlText w:val="%5."/>
      <w:lvlJc w:val="left"/>
      <w:pPr>
        <w:ind w:left="3600" w:hanging="360"/>
      </w:pPr>
    </w:lvl>
    <w:lvl w:ilvl="5" w:tplc="6CFEA4DC">
      <w:start w:val="1"/>
      <w:numFmt w:val="lowerRoman"/>
      <w:lvlText w:val="%6."/>
      <w:lvlJc w:val="right"/>
      <w:pPr>
        <w:ind w:left="4320" w:hanging="180"/>
      </w:pPr>
    </w:lvl>
    <w:lvl w:ilvl="6" w:tplc="1A2EB034">
      <w:start w:val="1"/>
      <w:numFmt w:val="decimal"/>
      <w:lvlText w:val="%7."/>
      <w:lvlJc w:val="left"/>
      <w:pPr>
        <w:ind w:left="5040" w:hanging="360"/>
      </w:pPr>
    </w:lvl>
    <w:lvl w:ilvl="7" w:tplc="4BF0B3E0">
      <w:start w:val="1"/>
      <w:numFmt w:val="lowerLetter"/>
      <w:lvlText w:val="%8."/>
      <w:lvlJc w:val="left"/>
      <w:pPr>
        <w:ind w:left="5760" w:hanging="360"/>
      </w:pPr>
    </w:lvl>
    <w:lvl w:ilvl="8" w:tplc="16AAD97E">
      <w:start w:val="1"/>
      <w:numFmt w:val="lowerRoman"/>
      <w:lvlText w:val="%9."/>
      <w:lvlJc w:val="right"/>
      <w:pPr>
        <w:ind w:left="6480" w:hanging="180"/>
      </w:pPr>
    </w:lvl>
  </w:abstractNum>
  <w:num w:numId="1" w16cid:durableId="1130712830">
    <w:abstractNumId w:val="13"/>
  </w:num>
  <w:num w:numId="2" w16cid:durableId="781991988">
    <w:abstractNumId w:val="11"/>
  </w:num>
  <w:num w:numId="3" w16cid:durableId="149369814">
    <w:abstractNumId w:val="12"/>
  </w:num>
  <w:num w:numId="4" w16cid:durableId="63332302">
    <w:abstractNumId w:val="6"/>
  </w:num>
  <w:num w:numId="5" w16cid:durableId="109207925">
    <w:abstractNumId w:val="4"/>
  </w:num>
  <w:num w:numId="6" w16cid:durableId="605187450">
    <w:abstractNumId w:val="1"/>
  </w:num>
  <w:num w:numId="7" w16cid:durableId="1513951106">
    <w:abstractNumId w:val="5"/>
  </w:num>
  <w:num w:numId="8" w16cid:durableId="1852449733">
    <w:abstractNumId w:val="9"/>
  </w:num>
  <w:num w:numId="9" w16cid:durableId="1802266121">
    <w:abstractNumId w:val="0"/>
  </w:num>
  <w:num w:numId="10" w16cid:durableId="333343322">
    <w:abstractNumId w:val="7"/>
  </w:num>
  <w:num w:numId="11" w16cid:durableId="478959671">
    <w:abstractNumId w:val="2"/>
  </w:num>
  <w:num w:numId="12" w16cid:durableId="1515070807">
    <w:abstractNumId w:val="8"/>
  </w:num>
  <w:num w:numId="13" w16cid:durableId="1715499249">
    <w:abstractNumId w:val="10"/>
  </w:num>
  <w:num w:numId="14" w16cid:durableId="19490486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7BC"/>
    <w:rsid w:val="000005B5"/>
    <w:rsid w:val="000005FC"/>
    <w:rsid w:val="00000742"/>
    <w:rsid w:val="000007B2"/>
    <w:rsid w:val="000008E5"/>
    <w:rsid w:val="00000A61"/>
    <w:rsid w:val="00000B4A"/>
    <w:rsid w:val="00000E5C"/>
    <w:rsid w:val="00000FF2"/>
    <w:rsid w:val="0000129C"/>
    <w:rsid w:val="00001307"/>
    <w:rsid w:val="00001514"/>
    <w:rsid w:val="00001770"/>
    <w:rsid w:val="000018C1"/>
    <w:rsid w:val="00001C2E"/>
    <w:rsid w:val="00001C91"/>
    <w:rsid w:val="00001CDC"/>
    <w:rsid w:val="00001CDF"/>
    <w:rsid w:val="00002090"/>
    <w:rsid w:val="00002230"/>
    <w:rsid w:val="00002492"/>
    <w:rsid w:val="000024EE"/>
    <w:rsid w:val="0000251F"/>
    <w:rsid w:val="00002789"/>
    <w:rsid w:val="00002A07"/>
    <w:rsid w:val="00002BF3"/>
    <w:rsid w:val="00002DEF"/>
    <w:rsid w:val="0000302E"/>
    <w:rsid w:val="00003250"/>
    <w:rsid w:val="000032EA"/>
    <w:rsid w:val="00003608"/>
    <w:rsid w:val="00003754"/>
    <w:rsid w:val="00003765"/>
    <w:rsid w:val="00003C63"/>
    <w:rsid w:val="00003E6C"/>
    <w:rsid w:val="00004289"/>
    <w:rsid w:val="0000461B"/>
    <w:rsid w:val="00004A00"/>
    <w:rsid w:val="00004D64"/>
    <w:rsid w:val="00005305"/>
    <w:rsid w:val="00005489"/>
    <w:rsid w:val="000056E4"/>
    <w:rsid w:val="00005849"/>
    <w:rsid w:val="000058AC"/>
    <w:rsid w:val="00005970"/>
    <w:rsid w:val="000059EB"/>
    <w:rsid w:val="00005C34"/>
    <w:rsid w:val="00005E8F"/>
    <w:rsid w:val="00005F8F"/>
    <w:rsid w:val="00006135"/>
    <w:rsid w:val="000061D9"/>
    <w:rsid w:val="000061EF"/>
    <w:rsid w:val="00006370"/>
    <w:rsid w:val="000065E9"/>
    <w:rsid w:val="0000676A"/>
    <w:rsid w:val="00006861"/>
    <w:rsid w:val="00006877"/>
    <w:rsid w:val="000068A9"/>
    <w:rsid w:val="00006A8A"/>
    <w:rsid w:val="00006ACA"/>
    <w:rsid w:val="00007045"/>
    <w:rsid w:val="00007198"/>
    <w:rsid w:val="00007722"/>
    <w:rsid w:val="000077A2"/>
    <w:rsid w:val="0000785B"/>
    <w:rsid w:val="00007B20"/>
    <w:rsid w:val="00007B72"/>
    <w:rsid w:val="0000A51C"/>
    <w:rsid w:val="000100FD"/>
    <w:rsid w:val="000101AA"/>
    <w:rsid w:val="00010438"/>
    <w:rsid w:val="00010652"/>
    <w:rsid w:val="0001076F"/>
    <w:rsid w:val="000107DC"/>
    <w:rsid w:val="000108B5"/>
    <w:rsid w:val="00010B76"/>
    <w:rsid w:val="00010C68"/>
    <w:rsid w:val="00010D4A"/>
    <w:rsid w:val="00010DA7"/>
    <w:rsid w:val="00010E23"/>
    <w:rsid w:val="00010F05"/>
    <w:rsid w:val="000111D3"/>
    <w:rsid w:val="000113D7"/>
    <w:rsid w:val="00011552"/>
    <w:rsid w:val="0001180C"/>
    <w:rsid w:val="0001188B"/>
    <w:rsid w:val="00011D0B"/>
    <w:rsid w:val="00011E53"/>
    <w:rsid w:val="000125B9"/>
    <w:rsid w:val="000126CF"/>
    <w:rsid w:val="000126FB"/>
    <w:rsid w:val="0001279F"/>
    <w:rsid w:val="000127F0"/>
    <w:rsid w:val="00012DAD"/>
    <w:rsid w:val="00012F75"/>
    <w:rsid w:val="00012FB6"/>
    <w:rsid w:val="0001302A"/>
    <w:rsid w:val="000134AE"/>
    <w:rsid w:val="000134F0"/>
    <w:rsid w:val="0001355B"/>
    <w:rsid w:val="000137C2"/>
    <w:rsid w:val="000137D0"/>
    <w:rsid w:val="0001388A"/>
    <w:rsid w:val="00013B57"/>
    <w:rsid w:val="00013B88"/>
    <w:rsid w:val="00013EC4"/>
    <w:rsid w:val="00014315"/>
    <w:rsid w:val="00014374"/>
    <w:rsid w:val="00014661"/>
    <w:rsid w:val="00014864"/>
    <w:rsid w:val="00014A4D"/>
    <w:rsid w:val="00014B14"/>
    <w:rsid w:val="00014B5B"/>
    <w:rsid w:val="00014C39"/>
    <w:rsid w:val="00014D5D"/>
    <w:rsid w:val="00014D82"/>
    <w:rsid w:val="00014EA2"/>
    <w:rsid w:val="0001535A"/>
    <w:rsid w:val="0001542E"/>
    <w:rsid w:val="00015493"/>
    <w:rsid w:val="000154CD"/>
    <w:rsid w:val="00015945"/>
    <w:rsid w:val="0001596D"/>
    <w:rsid w:val="000159B2"/>
    <w:rsid w:val="000159F6"/>
    <w:rsid w:val="00015BA7"/>
    <w:rsid w:val="00015CE3"/>
    <w:rsid w:val="00015D11"/>
    <w:rsid w:val="00015DB1"/>
    <w:rsid w:val="00015E47"/>
    <w:rsid w:val="00015F07"/>
    <w:rsid w:val="00015F0E"/>
    <w:rsid w:val="00015F5C"/>
    <w:rsid w:val="00016094"/>
    <w:rsid w:val="000160BC"/>
    <w:rsid w:val="000161C6"/>
    <w:rsid w:val="00016253"/>
    <w:rsid w:val="00016278"/>
    <w:rsid w:val="00016758"/>
    <w:rsid w:val="00016785"/>
    <w:rsid w:val="000167ED"/>
    <w:rsid w:val="00016813"/>
    <w:rsid w:val="00016A59"/>
    <w:rsid w:val="00016D69"/>
    <w:rsid w:val="00016DBB"/>
    <w:rsid w:val="000172AA"/>
    <w:rsid w:val="0001748B"/>
    <w:rsid w:val="00017513"/>
    <w:rsid w:val="00017636"/>
    <w:rsid w:val="000179CF"/>
    <w:rsid w:val="00017B91"/>
    <w:rsid w:val="0001DDF9"/>
    <w:rsid w:val="00020482"/>
    <w:rsid w:val="000205E3"/>
    <w:rsid w:val="000205EB"/>
    <w:rsid w:val="000209F9"/>
    <w:rsid w:val="00020D91"/>
    <w:rsid w:val="0002119B"/>
    <w:rsid w:val="000213DB"/>
    <w:rsid w:val="00021501"/>
    <w:rsid w:val="00021F7B"/>
    <w:rsid w:val="00021F99"/>
    <w:rsid w:val="00021F9E"/>
    <w:rsid w:val="0002211D"/>
    <w:rsid w:val="000222DC"/>
    <w:rsid w:val="00022324"/>
    <w:rsid w:val="00022483"/>
    <w:rsid w:val="000224A2"/>
    <w:rsid w:val="00022578"/>
    <w:rsid w:val="000225B9"/>
    <w:rsid w:val="0002278E"/>
    <w:rsid w:val="00022873"/>
    <w:rsid w:val="00022AAA"/>
    <w:rsid w:val="00022C80"/>
    <w:rsid w:val="00022DD7"/>
    <w:rsid w:val="00022F29"/>
    <w:rsid w:val="0002302B"/>
    <w:rsid w:val="0002310E"/>
    <w:rsid w:val="00023442"/>
    <w:rsid w:val="000237FD"/>
    <w:rsid w:val="00023863"/>
    <w:rsid w:val="00023885"/>
    <w:rsid w:val="0002389A"/>
    <w:rsid w:val="000239E5"/>
    <w:rsid w:val="00023B9E"/>
    <w:rsid w:val="00023D74"/>
    <w:rsid w:val="00023F37"/>
    <w:rsid w:val="000240EB"/>
    <w:rsid w:val="000242E9"/>
    <w:rsid w:val="000245B8"/>
    <w:rsid w:val="00024969"/>
    <w:rsid w:val="00024AEE"/>
    <w:rsid w:val="00024B99"/>
    <w:rsid w:val="00024D58"/>
    <w:rsid w:val="00024D99"/>
    <w:rsid w:val="00025150"/>
    <w:rsid w:val="0002527A"/>
    <w:rsid w:val="000252F1"/>
    <w:rsid w:val="0002549F"/>
    <w:rsid w:val="000257A7"/>
    <w:rsid w:val="0002585B"/>
    <w:rsid w:val="00025A4F"/>
    <w:rsid w:val="00025D13"/>
    <w:rsid w:val="00025DD9"/>
    <w:rsid w:val="00025E33"/>
    <w:rsid w:val="000260B7"/>
    <w:rsid w:val="00026239"/>
    <w:rsid w:val="00026452"/>
    <w:rsid w:val="000265FC"/>
    <w:rsid w:val="00026620"/>
    <w:rsid w:val="00026692"/>
    <w:rsid w:val="000268D0"/>
    <w:rsid w:val="00026976"/>
    <w:rsid w:val="00026F1A"/>
    <w:rsid w:val="00027018"/>
    <w:rsid w:val="000270BF"/>
    <w:rsid w:val="00027265"/>
    <w:rsid w:val="00027331"/>
    <w:rsid w:val="0002733B"/>
    <w:rsid w:val="00027530"/>
    <w:rsid w:val="0002757C"/>
    <w:rsid w:val="000275FB"/>
    <w:rsid w:val="00027717"/>
    <w:rsid w:val="00027793"/>
    <w:rsid w:val="0002784B"/>
    <w:rsid w:val="00027973"/>
    <w:rsid w:val="00027981"/>
    <w:rsid w:val="00027FC5"/>
    <w:rsid w:val="00030065"/>
    <w:rsid w:val="00030206"/>
    <w:rsid w:val="000302CC"/>
    <w:rsid w:val="00030301"/>
    <w:rsid w:val="0003030F"/>
    <w:rsid w:val="00030328"/>
    <w:rsid w:val="000303B1"/>
    <w:rsid w:val="000303F1"/>
    <w:rsid w:val="000305A5"/>
    <w:rsid w:val="000305F8"/>
    <w:rsid w:val="0003088B"/>
    <w:rsid w:val="000308A7"/>
    <w:rsid w:val="000308F5"/>
    <w:rsid w:val="00030BAC"/>
    <w:rsid w:val="00030BE1"/>
    <w:rsid w:val="00030FEF"/>
    <w:rsid w:val="0003122B"/>
    <w:rsid w:val="000316F6"/>
    <w:rsid w:val="000316FD"/>
    <w:rsid w:val="00031B8D"/>
    <w:rsid w:val="00031B8E"/>
    <w:rsid w:val="00031EE0"/>
    <w:rsid w:val="0003205F"/>
    <w:rsid w:val="0003236A"/>
    <w:rsid w:val="00032430"/>
    <w:rsid w:val="00032431"/>
    <w:rsid w:val="00032586"/>
    <w:rsid w:val="0003272E"/>
    <w:rsid w:val="00032925"/>
    <w:rsid w:val="00032D12"/>
    <w:rsid w:val="00032FE7"/>
    <w:rsid w:val="000333B9"/>
    <w:rsid w:val="0003355A"/>
    <w:rsid w:val="00033589"/>
    <w:rsid w:val="0003360F"/>
    <w:rsid w:val="0003368A"/>
    <w:rsid w:val="000337DB"/>
    <w:rsid w:val="00033913"/>
    <w:rsid w:val="00033973"/>
    <w:rsid w:val="000339DB"/>
    <w:rsid w:val="00033BBD"/>
    <w:rsid w:val="00033C17"/>
    <w:rsid w:val="00033E46"/>
    <w:rsid w:val="00033F2E"/>
    <w:rsid w:val="00033FB2"/>
    <w:rsid w:val="00033FE6"/>
    <w:rsid w:val="00034297"/>
    <w:rsid w:val="00034840"/>
    <w:rsid w:val="00034893"/>
    <w:rsid w:val="000348DD"/>
    <w:rsid w:val="00034AC6"/>
    <w:rsid w:val="00034C39"/>
    <w:rsid w:val="00035197"/>
    <w:rsid w:val="00035586"/>
    <w:rsid w:val="000356BD"/>
    <w:rsid w:val="000356F6"/>
    <w:rsid w:val="000359F6"/>
    <w:rsid w:val="00035B1B"/>
    <w:rsid w:val="00035D53"/>
    <w:rsid w:val="00035DF6"/>
    <w:rsid w:val="00036365"/>
    <w:rsid w:val="0003638F"/>
    <w:rsid w:val="00036420"/>
    <w:rsid w:val="000364C5"/>
    <w:rsid w:val="000364EA"/>
    <w:rsid w:val="00036538"/>
    <w:rsid w:val="000366B5"/>
    <w:rsid w:val="0003687E"/>
    <w:rsid w:val="000368A4"/>
    <w:rsid w:val="000369B8"/>
    <w:rsid w:val="000369D0"/>
    <w:rsid w:val="00036A3D"/>
    <w:rsid w:val="00036A55"/>
    <w:rsid w:val="00036D24"/>
    <w:rsid w:val="00036FD7"/>
    <w:rsid w:val="0003744F"/>
    <w:rsid w:val="00037513"/>
    <w:rsid w:val="00037A9D"/>
    <w:rsid w:val="00037BC9"/>
    <w:rsid w:val="00037BFC"/>
    <w:rsid w:val="00037D16"/>
    <w:rsid w:val="00037E56"/>
    <w:rsid w:val="00037F35"/>
    <w:rsid w:val="0004006B"/>
    <w:rsid w:val="000402DB"/>
    <w:rsid w:val="000403A5"/>
    <w:rsid w:val="0004049A"/>
    <w:rsid w:val="00040625"/>
    <w:rsid w:val="000406BB"/>
    <w:rsid w:val="0004076F"/>
    <w:rsid w:val="00040775"/>
    <w:rsid w:val="00040860"/>
    <w:rsid w:val="00040891"/>
    <w:rsid w:val="000408DE"/>
    <w:rsid w:val="0004093B"/>
    <w:rsid w:val="00040AEE"/>
    <w:rsid w:val="00040C7C"/>
    <w:rsid w:val="000410E5"/>
    <w:rsid w:val="000412F0"/>
    <w:rsid w:val="000419B2"/>
    <w:rsid w:val="00041A5D"/>
    <w:rsid w:val="00041C09"/>
    <w:rsid w:val="00041C72"/>
    <w:rsid w:val="00042928"/>
    <w:rsid w:val="000429D3"/>
    <w:rsid w:val="00042A1E"/>
    <w:rsid w:val="00042B2E"/>
    <w:rsid w:val="00042F99"/>
    <w:rsid w:val="00043155"/>
    <w:rsid w:val="00043245"/>
    <w:rsid w:val="00043328"/>
    <w:rsid w:val="00043386"/>
    <w:rsid w:val="000433C7"/>
    <w:rsid w:val="000435BD"/>
    <w:rsid w:val="000437CB"/>
    <w:rsid w:val="000438F5"/>
    <w:rsid w:val="000439E5"/>
    <w:rsid w:val="00043B78"/>
    <w:rsid w:val="00043EE5"/>
    <w:rsid w:val="00043F4A"/>
    <w:rsid w:val="00044012"/>
    <w:rsid w:val="00044341"/>
    <w:rsid w:val="00044405"/>
    <w:rsid w:val="0004442C"/>
    <w:rsid w:val="00044627"/>
    <w:rsid w:val="000446EA"/>
    <w:rsid w:val="0004482C"/>
    <w:rsid w:val="00044852"/>
    <w:rsid w:val="0004488A"/>
    <w:rsid w:val="00044A47"/>
    <w:rsid w:val="00044CB6"/>
    <w:rsid w:val="00044D25"/>
    <w:rsid w:val="00044DAD"/>
    <w:rsid w:val="00044FAF"/>
    <w:rsid w:val="00044FE6"/>
    <w:rsid w:val="000452F9"/>
    <w:rsid w:val="00045677"/>
    <w:rsid w:val="000456DE"/>
    <w:rsid w:val="000456F6"/>
    <w:rsid w:val="00045742"/>
    <w:rsid w:val="00045766"/>
    <w:rsid w:val="00045826"/>
    <w:rsid w:val="00045E10"/>
    <w:rsid w:val="00045E24"/>
    <w:rsid w:val="00045EA5"/>
    <w:rsid w:val="000463E7"/>
    <w:rsid w:val="00046701"/>
    <w:rsid w:val="000467D5"/>
    <w:rsid w:val="00046985"/>
    <w:rsid w:val="00046AC9"/>
    <w:rsid w:val="00046B7D"/>
    <w:rsid w:val="00046C61"/>
    <w:rsid w:val="00046C66"/>
    <w:rsid w:val="00046D8C"/>
    <w:rsid w:val="00046EF0"/>
    <w:rsid w:val="0004729A"/>
    <w:rsid w:val="00047860"/>
    <w:rsid w:val="00047875"/>
    <w:rsid w:val="00047F30"/>
    <w:rsid w:val="0004E73B"/>
    <w:rsid w:val="00050054"/>
    <w:rsid w:val="00050288"/>
    <w:rsid w:val="00050528"/>
    <w:rsid w:val="000505FD"/>
    <w:rsid w:val="0005072C"/>
    <w:rsid w:val="00050770"/>
    <w:rsid w:val="00050E52"/>
    <w:rsid w:val="00050FD7"/>
    <w:rsid w:val="00051077"/>
    <w:rsid w:val="00051188"/>
    <w:rsid w:val="0005135F"/>
    <w:rsid w:val="00051571"/>
    <w:rsid w:val="000519A7"/>
    <w:rsid w:val="00051AE5"/>
    <w:rsid w:val="00052064"/>
    <w:rsid w:val="000521D9"/>
    <w:rsid w:val="0005220D"/>
    <w:rsid w:val="00052281"/>
    <w:rsid w:val="0005265C"/>
    <w:rsid w:val="0005270C"/>
    <w:rsid w:val="000527C7"/>
    <w:rsid w:val="00052917"/>
    <w:rsid w:val="00052B75"/>
    <w:rsid w:val="00052F83"/>
    <w:rsid w:val="00052FDD"/>
    <w:rsid w:val="00053239"/>
    <w:rsid w:val="00053C81"/>
    <w:rsid w:val="00053D2E"/>
    <w:rsid w:val="00053DF1"/>
    <w:rsid w:val="00054282"/>
    <w:rsid w:val="000542BE"/>
    <w:rsid w:val="000545D0"/>
    <w:rsid w:val="0005479C"/>
    <w:rsid w:val="00054C35"/>
    <w:rsid w:val="00054F4F"/>
    <w:rsid w:val="00054FF5"/>
    <w:rsid w:val="000551AE"/>
    <w:rsid w:val="00055349"/>
    <w:rsid w:val="00055743"/>
    <w:rsid w:val="00055A21"/>
    <w:rsid w:val="00055BFD"/>
    <w:rsid w:val="00055CB6"/>
    <w:rsid w:val="00055D0F"/>
    <w:rsid w:val="00055DC4"/>
    <w:rsid w:val="00056008"/>
    <w:rsid w:val="000563F1"/>
    <w:rsid w:val="000568B1"/>
    <w:rsid w:val="00056928"/>
    <w:rsid w:val="00056D1D"/>
    <w:rsid w:val="00056E15"/>
    <w:rsid w:val="00056E56"/>
    <w:rsid w:val="000570E9"/>
    <w:rsid w:val="00057200"/>
    <w:rsid w:val="0005745D"/>
    <w:rsid w:val="000575C9"/>
    <w:rsid w:val="00057802"/>
    <w:rsid w:val="0005799E"/>
    <w:rsid w:val="00057B5D"/>
    <w:rsid w:val="00057E99"/>
    <w:rsid w:val="0006028B"/>
    <w:rsid w:val="000603E6"/>
    <w:rsid w:val="00060628"/>
    <w:rsid w:val="0006084F"/>
    <w:rsid w:val="00060986"/>
    <w:rsid w:val="0006098F"/>
    <w:rsid w:val="00060A03"/>
    <w:rsid w:val="00060A41"/>
    <w:rsid w:val="00060A5B"/>
    <w:rsid w:val="00060ADC"/>
    <w:rsid w:val="00060B98"/>
    <w:rsid w:val="00060C4A"/>
    <w:rsid w:val="00060DB5"/>
    <w:rsid w:val="00060ED9"/>
    <w:rsid w:val="000610CC"/>
    <w:rsid w:val="00061155"/>
    <w:rsid w:val="000613D7"/>
    <w:rsid w:val="0006141E"/>
    <w:rsid w:val="00061485"/>
    <w:rsid w:val="000615EC"/>
    <w:rsid w:val="00061653"/>
    <w:rsid w:val="0006165E"/>
    <w:rsid w:val="00061843"/>
    <w:rsid w:val="000618F1"/>
    <w:rsid w:val="000620F9"/>
    <w:rsid w:val="00062203"/>
    <w:rsid w:val="00062395"/>
    <w:rsid w:val="000626CD"/>
    <w:rsid w:val="00062B51"/>
    <w:rsid w:val="00062BEF"/>
    <w:rsid w:val="00062E22"/>
    <w:rsid w:val="00062E2F"/>
    <w:rsid w:val="00062F71"/>
    <w:rsid w:val="00063193"/>
    <w:rsid w:val="00063629"/>
    <w:rsid w:val="00063767"/>
    <w:rsid w:val="00063CB1"/>
    <w:rsid w:val="00063E1D"/>
    <w:rsid w:val="00064079"/>
    <w:rsid w:val="00064084"/>
    <w:rsid w:val="0006432B"/>
    <w:rsid w:val="00064355"/>
    <w:rsid w:val="000643AA"/>
    <w:rsid w:val="0006474A"/>
    <w:rsid w:val="000649EA"/>
    <w:rsid w:val="00064CB5"/>
    <w:rsid w:val="00064E15"/>
    <w:rsid w:val="00065068"/>
    <w:rsid w:val="000654E3"/>
    <w:rsid w:val="000655BB"/>
    <w:rsid w:val="000655FF"/>
    <w:rsid w:val="000656C6"/>
    <w:rsid w:val="00065762"/>
    <w:rsid w:val="0006595C"/>
    <w:rsid w:val="00065CBE"/>
    <w:rsid w:val="00065F09"/>
    <w:rsid w:val="00065F54"/>
    <w:rsid w:val="00065FEF"/>
    <w:rsid w:val="00066040"/>
    <w:rsid w:val="00066123"/>
    <w:rsid w:val="0006612D"/>
    <w:rsid w:val="00066417"/>
    <w:rsid w:val="000665C2"/>
    <w:rsid w:val="00066A7D"/>
    <w:rsid w:val="00066BE2"/>
    <w:rsid w:val="00066D8B"/>
    <w:rsid w:val="00066E51"/>
    <w:rsid w:val="00067140"/>
    <w:rsid w:val="000673AC"/>
    <w:rsid w:val="000673BC"/>
    <w:rsid w:val="00067408"/>
    <w:rsid w:val="000677DA"/>
    <w:rsid w:val="0006788C"/>
    <w:rsid w:val="00067B11"/>
    <w:rsid w:val="00067B4D"/>
    <w:rsid w:val="00067BE6"/>
    <w:rsid w:val="00067C47"/>
    <w:rsid w:val="00067D65"/>
    <w:rsid w:val="00070304"/>
    <w:rsid w:val="00070416"/>
    <w:rsid w:val="00070560"/>
    <w:rsid w:val="00070699"/>
    <w:rsid w:val="000706EC"/>
    <w:rsid w:val="00070932"/>
    <w:rsid w:val="00070980"/>
    <w:rsid w:val="00070BFE"/>
    <w:rsid w:val="00070E11"/>
    <w:rsid w:val="00070E51"/>
    <w:rsid w:val="0007106F"/>
    <w:rsid w:val="0007144D"/>
    <w:rsid w:val="00071977"/>
    <w:rsid w:val="00071A2B"/>
    <w:rsid w:val="00071AE1"/>
    <w:rsid w:val="00071AF7"/>
    <w:rsid w:val="00071FBB"/>
    <w:rsid w:val="000720AB"/>
    <w:rsid w:val="000721EC"/>
    <w:rsid w:val="00072C11"/>
    <w:rsid w:val="00072D78"/>
    <w:rsid w:val="00072E92"/>
    <w:rsid w:val="00072F0A"/>
    <w:rsid w:val="00072F18"/>
    <w:rsid w:val="00072F4C"/>
    <w:rsid w:val="00073308"/>
    <w:rsid w:val="00073368"/>
    <w:rsid w:val="00073441"/>
    <w:rsid w:val="00073787"/>
    <w:rsid w:val="00073A04"/>
    <w:rsid w:val="00073C88"/>
    <w:rsid w:val="00073CA1"/>
    <w:rsid w:val="00073F9F"/>
    <w:rsid w:val="00074133"/>
    <w:rsid w:val="000743F7"/>
    <w:rsid w:val="00074488"/>
    <w:rsid w:val="00074601"/>
    <w:rsid w:val="0007466D"/>
    <w:rsid w:val="00074738"/>
    <w:rsid w:val="00074A15"/>
    <w:rsid w:val="00074BDD"/>
    <w:rsid w:val="00074D9A"/>
    <w:rsid w:val="00075010"/>
    <w:rsid w:val="000751BC"/>
    <w:rsid w:val="0007529C"/>
    <w:rsid w:val="000756DA"/>
    <w:rsid w:val="00075746"/>
    <w:rsid w:val="00075747"/>
    <w:rsid w:val="0007596A"/>
    <w:rsid w:val="00075971"/>
    <w:rsid w:val="00075BF3"/>
    <w:rsid w:val="00075C86"/>
    <w:rsid w:val="00075C9F"/>
    <w:rsid w:val="00075EA3"/>
    <w:rsid w:val="00075FDC"/>
    <w:rsid w:val="00076107"/>
    <w:rsid w:val="00076265"/>
    <w:rsid w:val="00076442"/>
    <w:rsid w:val="000768B6"/>
    <w:rsid w:val="00076CB8"/>
    <w:rsid w:val="00076CBE"/>
    <w:rsid w:val="00076F8C"/>
    <w:rsid w:val="000772EE"/>
    <w:rsid w:val="00077684"/>
    <w:rsid w:val="00077BE6"/>
    <w:rsid w:val="00077C38"/>
    <w:rsid w:val="00077CCF"/>
    <w:rsid w:val="00077D82"/>
    <w:rsid w:val="00077FE1"/>
    <w:rsid w:val="000801D5"/>
    <w:rsid w:val="000805C6"/>
    <w:rsid w:val="0008084F"/>
    <w:rsid w:val="000808A8"/>
    <w:rsid w:val="000808F5"/>
    <w:rsid w:val="00080D32"/>
    <w:rsid w:val="00080DD0"/>
    <w:rsid w:val="00080E9E"/>
    <w:rsid w:val="00080F84"/>
    <w:rsid w:val="00081303"/>
    <w:rsid w:val="000815A2"/>
    <w:rsid w:val="00081772"/>
    <w:rsid w:val="00081A45"/>
    <w:rsid w:val="00081C8A"/>
    <w:rsid w:val="00081CFA"/>
    <w:rsid w:val="00081E54"/>
    <w:rsid w:val="00081E9B"/>
    <w:rsid w:val="0008209C"/>
    <w:rsid w:val="000821DD"/>
    <w:rsid w:val="000826F1"/>
    <w:rsid w:val="0008292E"/>
    <w:rsid w:val="00082EE8"/>
    <w:rsid w:val="00082F19"/>
    <w:rsid w:val="00082F48"/>
    <w:rsid w:val="00083302"/>
    <w:rsid w:val="000833F8"/>
    <w:rsid w:val="00083470"/>
    <w:rsid w:val="00083602"/>
    <w:rsid w:val="000837AA"/>
    <w:rsid w:val="00083B4B"/>
    <w:rsid w:val="00083D8D"/>
    <w:rsid w:val="00084308"/>
    <w:rsid w:val="00084446"/>
    <w:rsid w:val="000844E3"/>
    <w:rsid w:val="00084513"/>
    <w:rsid w:val="0008480A"/>
    <w:rsid w:val="00084A9C"/>
    <w:rsid w:val="00084B4A"/>
    <w:rsid w:val="00084D29"/>
    <w:rsid w:val="00084EBF"/>
    <w:rsid w:val="00085036"/>
    <w:rsid w:val="0008534B"/>
    <w:rsid w:val="00085394"/>
    <w:rsid w:val="0008552C"/>
    <w:rsid w:val="00085629"/>
    <w:rsid w:val="000856CF"/>
    <w:rsid w:val="00085900"/>
    <w:rsid w:val="00085981"/>
    <w:rsid w:val="00085983"/>
    <w:rsid w:val="00085A4C"/>
    <w:rsid w:val="000860F7"/>
    <w:rsid w:val="00086465"/>
    <w:rsid w:val="00086516"/>
    <w:rsid w:val="000866B1"/>
    <w:rsid w:val="0008687C"/>
    <w:rsid w:val="00086B51"/>
    <w:rsid w:val="00086C98"/>
    <w:rsid w:val="00086D72"/>
    <w:rsid w:val="00086DB8"/>
    <w:rsid w:val="00086DDD"/>
    <w:rsid w:val="00086E0A"/>
    <w:rsid w:val="0008708B"/>
    <w:rsid w:val="00087181"/>
    <w:rsid w:val="000872EB"/>
    <w:rsid w:val="00087333"/>
    <w:rsid w:val="0008777F"/>
    <w:rsid w:val="00087D03"/>
    <w:rsid w:val="00087F99"/>
    <w:rsid w:val="000900EA"/>
    <w:rsid w:val="00090197"/>
    <w:rsid w:val="000902D2"/>
    <w:rsid w:val="00090355"/>
    <w:rsid w:val="00090659"/>
    <w:rsid w:val="000907B8"/>
    <w:rsid w:val="00090888"/>
    <w:rsid w:val="0009099C"/>
    <w:rsid w:val="00090A7D"/>
    <w:rsid w:val="00090AF4"/>
    <w:rsid w:val="00090C0D"/>
    <w:rsid w:val="00090CC8"/>
    <w:rsid w:val="00090E46"/>
    <w:rsid w:val="00091044"/>
    <w:rsid w:val="00091046"/>
    <w:rsid w:val="00091186"/>
    <w:rsid w:val="00091269"/>
    <w:rsid w:val="000912D9"/>
    <w:rsid w:val="0009138F"/>
    <w:rsid w:val="000916EB"/>
    <w:rsid w:val="0009177C"/>
    <w:rsid w:val="000918FC"/>
    <w:rsid w:val="00091BC7"/>
    <w:rsid w:val="00091E25"/>
    <w:rsid w:val="00091F2D"/>
    <w:rsid w:val="0009203C"/>
    <w:rsid w:val="00092316"/>
    <w:rsid w:val="000926D1"/>
    <w:rsid w:val="000927CF"/>
    <w:rsid w:val="0009297C"/>
    <w:rsid w:val="000929D0"/>
    <w:rsid w:val="00092A61"/>
    <w:rsid w:val="00092F5E"/>
    <w:rsid w:val="00093111"/>
    <w:rsid w:val="00093196"/>
    <w:rsid w:val="00093217"/>
    <w:rsid w:val="00093398"/>
    <w:rsid w:val="000936ED"/>
    <w:rsid w:val="00093792"/>
    <w:rsid w:val="00093B0A"/>
    <w:rsid w:val="00093BA8"/>
    <w:rsid w:val="00093CCE"/>
    <w:rsid w:val="00093D19"/>
    <w:rsid w:val="00093F01"/>
    <w:rsid w:val="000940A4"/>
    <w:rsid w:val="0009412F"/>
    <w:rsid w:val="000944C3"/>
    <w:rsid w:val="0009457B"/>
    <w:rsid w:val="000945ED"/>
    <w:rsid w:val="000946A2"/>
    <w:rsid w:val="00094D62"/>
    <w:rsid w:val="00094DEA"/>
    <w:rsid w:val="000953BA"/>
    <w:rsid w:val="000953EA"/>
    <w:rsid w:val="0009554F"/>
    <w:rsid w:val="00095551"/>
    <w:rsid w:val="00095739"/>
    <w:rsid w:val="000958F0"/>
    <w:rsid w:val="00095A41"/>
    <w:rsid w:val="00095B55"/>
    <w:rsid w:val="00095C09"/>
    <w:rsid w:val="00095CAF"/>
    <w:rsid w:val="00095D58"/>
    <w:rsid w:val="00095DBF"/>
    <w:rsid w:val="00095EEB"/>
    <w:rsid w:val="00096028"/>
    <w:rsid w:val="00096287"/>
    <w:rsid w:val="00096525"/>
    <w:rsid w:val="00096620"/>
    <w:rsid w:val="000968C2"/>
    <w:rsid w:val="00096B71"/>
    <w:rsid w:val="00096EC2"/>
    <w:rsid w:val="00096FED"/>
    <w:rsid w:val="0009703C"/>
    <w:rsid w:val="000970EF"/>
    <w:rsid w:val="00097131"/>
    <w:rsid w:val="00097152"/>
    <w:rsid w:val="000973B0"/>
    <w:rsid w:val="0009745F"/>
    <w:rsid w:val="000975BD"/>
    <w:rsid w:val="000977D6"/>
    <w:rsid w:val="00097CC7"/>
    <w:rsid w:val="00097F8E"/>
    <w:rsid w:val="000A01CF"/>
    <w:rsid w:val="000A08DC"/>
    <w:rsid w:val="000A0AB7"/>
    <w:rsid w:val="000A0FBB"/>
    <w:rsid w:val="000A13D2"/>
    <w:rsid w:val="000A156E"/>
    <w:rsid w:val="000A1581"/>
    <w:rsid w:val="000A1640"/>
    <w:rsid w:val="000A1824"/>
    <w:rsid w:val="000A1932"/>
    <w:rsid w:val="000A1A4E"/>
    <w:rsid w:val="000A1A57"/>
    <w:rsid w:val="000A1D4F"/>
    <w:rsid w:val="000A1F96"/>
    <w:rsid w:val="000A2038"/>
    <w:rsid w:val="000A21A3"/>
    <w:rsid w:val="000A2651"/>
    <w:rsid w:val="000A2897"/>
    <w:rsid w:val="000A2BE7"/>
    <w:rsid w:val="000A2CC3"/>
    <w:rsid w:val="000A2DF4"/>
    <w:rsid w:val="000A305A"/>
    <w:rsid w:val="000A3069"/>
    <w:rsid w:val="000A31E9"/>
    <w:rsid w:val="000A32AC"/>
    <w:rsid w:val="000A3677"/>
    <w:rsid w:val="000A3895"/>
    <w:rsid w:val="000A38A6"/>
    <w:rsid w:val="000A3C4F"/>
    <w:rsid w:val="000A3F52"/>
    <w:rsid w:val="000A415B"/>
    <w:rsid w:val="000A43FE"/>
    <w:rsid w:val="000A462B"/>
    <w:rsid w:val="000A4B03"/>
    <w:rsid w:val="000A4B47"/>
    <w:rsid w:val="000A4C15"/>
    <w:rsid w:val="000A4F54"/>
    <w:rsid w:val="000A52CC"/>
    <w:rsid w:val="000A538D"/>
    <w:rsid w:val="000A5449"/>
    <w:rsid w:val="000A5479"/>
    <w:rsid w:val="000A547B"/>
    <w:rsid w:val="000A551A"/>
    <w:rsid w:val="000A5577"/>
    <w:rsid w:val="000A5B5B"/>
    <w:rsid w:val="000A5C24"/>
    <w:rsid w:val="000A5C90"/>
    <w:rsid w:val="000A5CB5"/>
    <w:rsid w:val="000A5CDA"/>
    <w:rsid w:val="000A5F7D"/>
    <w:rsid w:val="000A6251"/>
    <w:rsid w:val="000A6936"/>
    <w:rsid w:val="000A6B36"/>
    <w:rsid w:val="000A6D04"/>
    <w:rsid w:val="000A7234"/>
    <w:rsid w:val="000A7264"/>
    <w:rsid w:val="000A726F"/>
    <w:rsid w:val="000A75EB"/>
    <w:rsid w:val="000A7A6F"/>
    <w:rsid w:val="000A7AC1"/>
    <w:rsid w:val="000A7EB7"/>
    <w:rsid w:val="000AD02B"/>
    <w:rsid w:val="000B003B"/>
    <w:rsid w:val="000B0561"/>
    <w:rsid w:val="000B0A68"/>
    <w:rsid w:val="000B0AB2"/>
    <w:rsid w:val="000B0C0C"/>
    <w:rsid w:val="000B0D21"/>
    <w:rsid w:val="000B0D36"/>
    <w:rsid w:val="000B0DE2"/>
    <w:rsid w:val="000B1017"/>
    <w:rsid w:val="000B11FE"/>
    <w:rsid w:val="000B1284"/>
    <w:rsid w:val="000B1445"/>
    <w:rsid w:val="000B19D2"/>
    <w:rsid w:val="000B1B05"/>
    <w:rsid w:val="000B1BF8"/>
    <w:rsid w:val="000B1F62"/>
    <w:rsid w:val="000B2160"/>
    <w:rsid w:val="000B2255"/>
    <w:rsid w:val="000B226F"/>
    <w:rsid w:val="000B227D"/>
    <w:rsid w:val="000B23C5"/>
    <w:rsid w:val="000B246D"/>
    <w:rsid w:val="000B2C19"/>
    <w:rsid w:val="000B2C4D"/>
    <w:rsid w:val="000B2DC4"/>
    <w:rsid w:val="000B2DE9"/>
    <w:rsid w:val="000B2DF6"/>
    <w:rsid w:val="000B2F78"/>
    <w:rsid w:val="000B344F"/>
    <w:rsid w:val="000B3571"/>
    <w:rsid w:val="000B37C3"/>
    <w:rsid w:val="000B3893"/>
    <w:rsid w:val="000B3C86"/>
    <w:rsid w:val="000B40EA"/>
    <w:rsid w:val="000B4182"/>
    <w:rsid w:val="000B41B4"/>
    <w:rsid w:val="000B44A7"/>
    <w:rsid w:val="000B4732"/>
    <w:rsid w:val="000B4769"/>
    <w:rsid w:val="000B4BBE"/>
    <w:rsid w:val="000B4CAB"/>
    <w:rsid w:val="000B5108"/>
    <w:rsid w:val="000B519E"/>
    <w:rsid w:val="000B54BE"/>
    <w:rsid w:val="000B54E6"/>
    <w:rsid w:val="000B5BD2"/>
    <w:rsid w:val="000B5CC3"/>
    <w:rsid w:val="000B5D23"/>
    <w:rsid w:val="000B5D85"/>
    <w:rsid w:val="000B5E7E"/>
    <w:rsid w:val="000B5EE1"/>
    <w:rsid w:val="000B5FA9"/>
    <w:rsid w:val="000B64AD"/>
    <w:rsid w:val="000B6798"/>
    <w:rsid w:val="000B693C"/>
    <w:rsid w:val="000B6A8E"/>
    <w:rsid w:val="000B6B46"/>
    <w:rsid w:val="000B6D94"/>
    <w:rsid w:val="000B6E9B"/>
    <w:rsid w:val="000B6F29"/>
    <w:rsid w:val="000B71D6"/>
    <w:rsid w:val="000B73B6"/>
    <w:rsid w:val="000B7435"/>
    <w:rsid w:val="000B7977"/>
    <w:rsid w:val="000B7BC3"/>
    <w:rsid w:val="000B7FED"/>
    <w:rsid w:val="000C0052"/>
    <w:rsid w:val="000C016A"/>
    <w:rsid w:val="000C01BF"/>
    <w:rsid w:val="000C0421"/>
    <w:rsid w:val="000C0529"/>
    <w:rsid w:val="000C05B2"/>
    <w:rsid w:val="000C094F"/>
    <w:rsid w:val="000C09DC"/>
    <w:rsid w:val="000C0AAA"/>
    <w:rsid w:val="000C0BEE"/>
    <w:rsid w:val="000C1255"/>
    <w:rsid w:val="000C1A37"/>
    <w:rsid w:val="000C1A62"/>
    <w:rsid w:val="000C1CBE"/>
    <w:rsid w:val="000C1EC1"/>
    <w:rsid w:val="000C1EDD"/>
    <w:rsid w:val="000C2184"/>
    <w:rsid w:val="000C2272"/>
    <w:rsid w:val="000C25A5"/>
    <w:rsid w:val="000C26A5"/>
    <w:rsid w:val="000C28A4"/>
    <w:rsid w:val="000C2AA0"/>
    <w:rsid w:val="000C34E0"/>
    <w:rsid w:val="000C3554"/>
    <w:rsid w:val="000C36E6"/>
    <w:rsid w:val="000C36F0"/>
    <w:rsid w:val="000C37A7"/>
    <w:rsid w:val="000C394E"/>
    <w:rsid w:val="000C3A6A"/>
    <w:rsid w:val="000C3A8E"/>
    <w:rsid w:val="000C3AF5"/>
    <w:rsid w:val="000C3B12"/>
    <w:rsid w:val="000C4649"/>
    <w:rsid w:val="000C4874"/>
    <w:rsid w:val="000C48DD"/>
    <w:rsid w:val="000C499F"/>
    <w:rsid w:val="000C4CBE"/>
    <w:rsid w:val="000C4F6C"/>
    <w:rsid w:val="000C503A"/>
    <w:rsid w:val="000C5062"/>
    <w:rsid w:val="000C5209"/>
    <w:rsid w:val="000C520F"/>
    <w:rsid w:val="000C5290"/>
    <w:rsid w:val="000C5291"/>
    <w:rsid w:val="000C568A"/>
    <w:rsid w:val="000C58F4"/>
    <w:rsid w:val="000C5F49"/>
    <w:rsid w:val="000C634D"/>
    <w:rsid w:val="000C676D"/>
    <w:rsid w:val="000C6FA5"/>
    <w:rsid w:val="000C7014"/>
    <w:rsid w:val="000C707E"/>
    <w:rsid w:val="000C71BF"/>
    <w:rsid w:val="000C7309"/>
    <w:rsid w:val="000C771B"/>
    <w:rsid w:val="000C77FC"/>
    <w:rsid w:val="000C79C8"/>
    <w:rsid w:val="000C7C43"/>
    <w:rsid w:val="000CB533"/>
    <w:rsid w:val="000D0029"/>
    <w:rsid w:val="000D0033"/>
    <w:rsid w:val="000D00F0"/>
    <w:rsid w:val="000D00FE"/>
    <w:rsid w:val="000D028A"/>
    <w:rsid w:val="000D02FB"/>
    <w:rsid w:val="000D0386"/>
    <w:rsid w:val="000D06B1"/>
    <w:rsid w:val="000D0845"/>
    <w:rsid w:val="000D0850"/>
    <w:rsid w:val="000D0A56"/>
    <w:rsid w:val="000D0B4C"/>
    <w:rsid w:val="000D0BA8"/>
    <w:rsid w:val="000D0D4E"/>
    <w:rsid w:val="000D0EAA"/>
    <w:rsid w:val="000D0FCB"/>
    <w:rsid w:val="000D10B0"/>
    <w:rsid w:val="000D10B8"/>
    <w:rsid w:val="000D122A"/>
    <w:rsid w:val="000D15D9"/>
    <w:rsid w:val="000D17C1"/>
    <w:rsid w:val="000D17F9"/>
    <w:rsid w:val="000D1870"/>
    <w:rsid w:val="000D1A46"/>
    <w:rsid w:val="000D1C28"/>
    <w:rsid w:val="000D1DB1"/>
    <w:rsid w:val="000D206C"/>
    <w:rsid w:val="000D20FC"/>
    <w:rsid w:val="000D2129"/>
    <w:rsid w:val="000D25D9"/>
    <w:rsid w:val="000D2679"/>
    <w:rsid w:val="000D2C8B"/>
    <w:rsid w:val="000D2DFA"/>
    <w:rsid w:val="000D2E21"/>
    <w:rsid w:val="000D2F86"/>
    <w:rsid w:val="000D2FF1"/>
    <w:rsid w:val="000D303F"/>
    <w:rsid w:val="000D3184"/>
    <w:rsid w:val="000D3199"/>
    <w:rsid w:val="000D3277"/>
    <w:rsid w:val="000D32BD"/>
    <w:rsid w:val="000D34F0"/>
    <w:rsid w:val="000D35EC"/>
    <w:rsid w:val="000D378A"/>
    <w:rsid w:val="000D3946"/>
    <w:rsid w:val="000D3AB5"/>
    <w:rsid w:val="000D3C5C"/>
    <w:rsid w:val="000D3CD1"/>
    <w:rsid w:val="000D3DF1"/>
    <w:rsid w:val="000D4386"/>
    <w:rsid w:val="000D44D5"/>
    <w:rsid w:val="000D44F0"/>
    <w:rsid w:val="000D457E"/>
    <w:rsid w:val="000D462D"/>
    <w:rsid w:val="000D4753"/>
    <w:rsid w:val="000D4833"/>
    <w:rsid w:val="000D48FC"/>
    <w:rsid w:val="000D494B"/>
    <w:rsid w:val="000D49E7"/>
    <w:rsid w:val="000D4F71"/>
    <w:rsid w:val="000D508E"/>
    <w:rsid w:val="000D545D"/>
    <w:rsid w:val="000D58CE"/>
    <w:rsid w:val="000D5A6F"/>
    <w:rsid w:val="000D603D"/>
    <w:rsid w:val="000D614E"/>
    <w:rsid w:val="000D6BA7"/>
    <w:rsid w:val="000D6EB7"/>
    <w:rsid w:val="000D6F02"/>
    <w:rsid w:val="000D703D"/>
    <w:rsid w:val="000D7137"/>
    <w:rsid w:val="000D7200"/>
    <w:rsid w:val="000D72C7"/>
    <w:rsid w:val="000D74FC"/>
    <w:rsid w:val="000D78BB"/>
    <w:rsid w:val="000D7905"/>
    <w:rsid w:val="000D7E5E"/>
    <w:rsid w:val="000E0273"/>
    <w:rsid w:val="000E0371"/>
    <w:rsid w:val="000E05ED"/>
    <w:rsid w:val="000E072C"/>
    <w:rsid w:val="000E0732"/>
    <w:rsid w:val="000E0B5F"/>
    <w:rsid w:val="000E0B96"/>
    <w:rsid w:val="000E0E24"/>
    <w:rsid w:val="000E0E6F"/>
    <w:rsid w:val="000E0EA2"/>
    <w:rsid w:val="000E0F64"/>
    <w:rsid w:val="000E1112"/>
    <w:rsid w:val="000E113D"/>
    <w:rsid w:val="000E1160"/>
    <w:rsid w:val="000E138C"/>
    <w:rsid w:val="000E13A9"/>
    <w:rsid w:val="000E1514"/>
    <w:rsid w:val="000E16C4"/>
    <w:rsid w:val="000E184D"/>
    <w:rsid w:val="000E1B2D"/>
    <w:rsid w:val="000E2022"/>
    <w:rsid w:val="000E20A0"/>
    <w:rsid w:val="000E2223"/>
    <w:rsid w:val="000E2269"/>
    <w:rsid w:val="000E2282"/>
    <w:rsid w:val="000E2733"/>
    <w:rsid w:val="000E28B6"/>
    <w:rsid w:val="000E2AD0"/>
    <w:rsid w:val="000E330B"/>
    <w:rsid w:val="000E3475"/>
    <w:rsid w:val="000E3484"/>
    <w:rsid w:val="000E34F1"/>
    <w:rsid w:val="000E355C"/>
    <w:rsid w:val="000E371B"/>
    <w:rsid w:val="000E37AD"/>
    <w:rsid w:val="000E37AE"/>
    <w:rsid w:val="000E3D1C"/>
    <w:rsid w:val="000E3F53"/>
    <w:rsid w:val="000E40C4"/>
    <w:rsid w:val="000E4153"/>
    <w:rsid w:val="000E437E"/>
    <w:rsid w:val="000E45D1"/>
    <w:rsid w:val="000E45FE"/>
    <w:rsid w:val="000E463A"/>
    <w:rsid w:val="000E4757"/>
    <w:rsid w:val="000E4B0F"/>
    <w:rsid w:val="000E4D2C"/>
    <w:rsid w:val="000E4E7D"/>
    <w:rsid w:val="000E52A7"/>
    <w:rsid w:val="000E5388"/>
    <w:rsid w:val="000E5A94"/>
    <w:rsid w:val="000E5B44"/>
    <w:rsid w:val="000E5DEA"/>
    <w:rsid w:val="000E5FD7"/>
    <w:rsid w:val="000E61A1"/>
    <w:rsid w:val="000E622F"/>
    <w:rsid w:val="000E63F4"/>
    <w:rsid w:val="000E6428"/>
    <w:rsid w:val="000E64DC"/>
    <w:rsid w:val="000E6601"/>
    <w:rsid w:val="000E667D"/>
    <w:rsid w:val="000E66A1"/>
    <w:rsid w:val="000E6729"/>
    <w:rsid w:val="000E68F0"/>
    <w:rsid w:val="000E6B0A"/>
    <w:rsid w:val="000E6DC9"/>
    <w:rsid w:val="000E6F3B"/>
    <w:rsid w:val="000E7077"/>
    <w:rsid w:val="000E74EA"/>
    <w:rsid w:val="000E76D2"/>
    <w:rsid w:val="000E7796"/>
    <w:rsid w:val="000E779C"/>
    <w:rsid w:val="000E784A"/>
    <w:rsid w:val="000E7B33"/>
    <w:rsid w:val="000E7CCE"/>
    <w:rsid w:val="000E7DEC"/>
    <w:rsid w:val="000E7EC9"/>
    <w:rsid w:val="000E952A"/>
    <w:rsid w:val="000F008A"/>
    <w:rsid w:val="000F01AD"/>
    <w:rsid w:val="000F054A"/>
    <w:rsid w:val="000F06BE"/>
    <w:rsid w:val="000F09BB"/>
    <w:rsid w:val="000F0D04"/>
    <w:rsid w:val="000F1176"/>
    <w:rsid w:val="000F126C"/>
    <w:rsid w:val="000F14A2"/>
    <w:rsid w:val="000F16A2"/>
    <w:rsid w:val="000F1A1A"/>
    <w:rsid w:val="000F1C8D"/>
    <w:rsid w:val="000F1E9F"/>
    <w:rsid w:val="000F1FB8"/>
    <w:rsid w:val="000F2545"/>
    <w:rsid w:val="000F28B6"/>
    <w:rsid w:val="000F2A53"/>
    <w:rsid w:val="000F2B10"/>
    <w:rsid w:val="000F2E68"/>
    <w:rsid w:val="000F32FE"/>
    <w:rsid w:val="000F33C2"/>
    <w:rsid w:val="000F346C"/>
    <w:rsid w:val="000F347E"/>
    <w:rsid w:val="000F350A"/>
    <w:rsid w:val="000F3621"/>
    <w:rsid w:val="000F3693"/>
    <w:rsid w:val="000F382F"/>
    <w:rsid w:val="000F388E"/>
    <w:rsid w:val="000F3C17"/>
    <w:rsid w:val="000F3E91"/>
    <w:rsid w:val="000F427C"/>
    <w:rsid w:val="000F427E"/>
    <w:rsid w:val="000F4369"/>
    <w:rsid w:val="000F436D"/>
    <w:rsid w:val="000F456B"/>
    <w:rsid w:val="000F4601"/>
    <w:rsid w:val="000F4711"/>
    <w:rsid w:val="000F473E"/>
    <w:rsid w:val="000F4C8F"/>
    <w:rsid w:val="000F4D2E"/>
    <w:rsid w:val="000F4D9B"/>
    <w:rsid w:val="000F4E8A"/>
    <w:rsid w:val="000F4F7D"/>
    <w:rsid w:val="000F50FD"/>
    <w:rsid w:val="000F5439"/>
    <w:rsid w:val="000F548C"/>
    <w:rsid w:val="000F55A4"/>
    <w:rsid w:val="000F57A9"/>
    <w:rsid w:val="000F5892"/>
    <w:rsid w:val="000F59E1"/>
    <w:rsid w:val="000F59E8"/>
    <w:rsid w:val="000F5C0C"/>
    <w:rsid w:val="000F5C4D"/>
    <w:rsid w:val="000F5CAF"/>
    <w:rsid w:val="000F5E08"/>
    <w:rsid w:val="000F5EBF"/>
    <w:rsid w:val="000F6119"/>
    <w:rsid w:val="000F619E"/>
    <w:rsid w:val="000F6566"/>
    <w:rsid w:val="000F6685"/>
    <w:rsid w:val="000F6858"/>
    <w:rsid w:val="000F69E8"/>
    <w:rsid w:val="000F6A35"/>
    <w:rsid w:val="000F6C74"/>
    <w:rsid w:val="000F6E26"/>
    <w:rsid w:val="000F6F44"/>
    <w:rsid w:val="000F6F6B"/>
    <w:rsid w:val="000F703E"/>
    <w:rsid w:val="000F7202"/>
    <w:rsid w:val="000F7250"/>
    <w:rsid w:val="000F7335"/>
    <w:rsid w:val="000F7512"/>
    <w:rsid w:val="000F7823"/>
    <w:rsid w:val="000F7ACD"/>
    <w:rsid w:val="000F7AE2"/>
    <w:rsid w:val="000F7DED"/>
    <w:rsid w:val="000FB198"/>
    <w:rsid w:val="00100175"/>
    <w:rsid w:val="001003DF"/>
    <w:rsid w:val="00100727"/>
    <w:rsid w:val="001009E1"/>
    <w:rsid w:val="00100A19"/>
    <w:rsid w:val="00100BB3"/>
    <w:rsid w:val="00100BF6"/>
    <w:rsid w:val="00100C62"/>
    <w:rsid w:val="00100D23"/>
    <w:rsid w:val="00100D39"/>
    <w:rsid w:val="00100DE8"/>
    <w:rsid w:val="00100EFF"/>
    <w:rsid w:val="00100F9F"/>
    <w:rsid w:val="00100FF8"/>
    <w:rsid w:val="0010140C"/>
    <w:rsid w:val="00101777"/>
    <w:rsid w:val="00101885"/>
    <w:rsid w:val="00101CD3"/>
    <w:rsid w:val="00101DD3"/>
    <w:rsid w:val="00101E0F"/>
    <w:rsid w:val="00101F6F"/>
    <w:rsid w:val="00102199"/>
    <w:rsid w:val="00102264"/>
    <w:rsid w:val="001022F3"/>
    <w:rsid w:val="001022F9"/>
    <w:rsid w:val="0010236C"/>
    <w:rsid w:val="001024FA"/>
    <w:rsid w:val="0010259C"/>
    <w:rsid w:val="0010265B"/>
    <w:rsid w:val="00102917"/>
    <w:rsid w:val="00102AAF"/>
    <w:rsid w:val="00102B13"/>
    <w:rsid w:val="00102BEC"/>
    <w:rsid w:val="00102D7F"/>
    <w:rsid w:val="00102EC3"/>
    <w:rsid w:val="00103053"/>
    <w:rsid w:val="001030E2"/>
    <w:rsid w:val="001030FA"/>
    <w:rsid w:val="00103227"/>
    <w:rsid w:val="001032D7"/>
    <w:rsid w:val="001032FD"/>
    <w:rsid w:val="00103546"/>
    <w:rsid w:val="0010387C"/>
    <w:rsid w:val="00103940"/>
    <w:rsid w:val="00103AB2"/>
    <w:rsid w:val="00103E90"/>
    <w:rsid w:val="00103F36"/>
    <w:rsid w:val="00103FDC"/>
    <w:rsid w:val="0010407A"/>
    <w:rsid w:val="0010421B"/>
    <w:rsid w:val="00104238"/>
    <w:rsid w:val="001042B9"/>
    <w:rsid w:val="001043CA"/>
    <w:rsid w:val="00104454"/>
    <w:rsid w:val="00104833"/>
    <w:rsid w:val="00104851"/>
    <w:rsid w:val="001049AC"/>
    <w:rsid w:val="00104A8C"/>
    <w:rsid w:val="00104BE8"/>
    <w:rsid w:val="00104C15"/>
    <w:rsid w:val="00104EC6"/>
    <w:rsid w:val="00104EEA"/>
    <w:rsid w:val="00104F68"/>
    <w:rsid w:val="001050F2"/>
    <w:rsid w:val="00105169"/>
    <w:rsid w:val="001051CC"/>
    <w:rsid w:val="001052CE"/>
    <w:rsid w:val="001054BC"/>
    <w:rsid w:val="001057C6"/>
    <w:rsid w:val="00105845"/>
    <w:rsid w:val="00105911"/>
    <w:rsid w:val="00105B45"/>
    <w:rsid w:val="00105DE3"/>
    <w:rsid w:val="0010605B"/>
    <w:rsid w:val="0010622B"/>
    <w:rsid w:val="001066BD"/>
    <w:rsid w:val="00106843"/>
    <w:rsid w:val="00106C68"/>
    <w:rsid w:val="001072ED"/>
    <w:rsid w:val="00107320"/>
    <w:rsid w:val="00107364"/>
    <w:rsid w:val="00107517"/>
    <w:rsid w:val="001077E8"/>
    <w:rsid w:val="0010787C"/>
    <w:rsid w:val="001079AE"/>
    <w:rsid w:val="00107A89"/>
    <w:rsid w:val="00107A9A"/>
    <w:rsid w:val="00107CAF"/>
    <w:rsid w:val="00107EB0"/>
    <w:rsid w:val="00107FE3"/>
    <w:rsid w:val="00110030"/>
    <w:rsid w:val="0011013C"/>
    <w:rsid w:val="001109B2"/>
    <w:rsid w:val="001109DA"/>
    <w:rsid w:val="00110F30"/>
    <w:rsid w:val="00111260"/>
    <w:rsid w:val="00111276"/>
    <w:rsid w:val="001115BA"/>
    <w:rsid w:val="001117C4"/>
    <w:rsid w:val="001117CA"/>
    <w:rsid w:val="00111967"/>
    <w:rsid w:val="0011208B"/>
    <w:rsid w:val="00112237"/>
    <w:rsid w:val="00112481"/>
    <w:rsid w:val="00112488"/>
    <w:rsid w:val="00112795"/>
    <w:rsid w:val="001127BC"/>
    <w:rsid w:val="001129DA"/>
    <w:rsid w:val="00112BB0"/>
    <w:rsid w:val="00112CAD"/>
    <w:rsid w:val="00112CB9"/>
    <w:rsid w:val="00112CFE"/>
    <w:rsid w:val="00113179"/>
    <w:rsid w:val="00113609"/>
    <w:rsid w:val="001137C6"/>
    <w:rsid w:val="0011388C"/>
    <w:rsid w:val="0011399D"/>
    <w:rsid w:val="001139E4"/>
    <w:rsid w:val="001141B5"/>
    <w:rsid w:val="001141E1"/>
    <w:rsid w:val="0011456C"/>
    <w:rsid w:val="0011477C"/>
    <w:rsid w:val="0011498D"/>
    <w:rsid w:val="00114B05"/>
    <w:rsid w:val="00114B7F"/>
    <w:rsid w:val="00114D5F"/>
    <w:rsid w:val="0011511E"/>
    <w:rsid w:val="00115161"/>
    <w:rsid w:val="00115171"/>
    <w:rsid w:val="001153EE"/>
    <w:rsid w:val="001155CE"/>
    <w:rsid w:val="00115628"/>
    <w:rsid w:val="00115745"/>
    <w:rsid w:val="00115866"/>
    <w:rsid w:val="00115868"/>
    <w:rsid w:val="00115882"/>
    <w:rsid w:val="00115C8F"/>
    <w:rsid w:val="00115F16"/>
    <w:rsid w:val="00115F3B"/>
    <w:rsid w:val="00115F5B"/>
    <w:rsid w:val="00116093"/>
    <w:rsid w:val="0011617E"/>
    <w:rsid w:val="001161D1"/>
    <w:rsid w:val="001161E8"/>
    <w:rsid w:val="00116294"/>
    <w:rsid w:val="00116346"/>
    <w:rsid w:val="00116592"/>
    <w:rsid w:val="0011688C"/>
    <w:rsid w:val="0011698E"/>
    <w:rsid w:val="00116C21"/>
    <w:rsid w:val="00116D20"/>
    <w:rsid w:val="00116D90"/>
    <w:rsid w:val="0011720C"/>
    <w:rsid w:val="0011746C"/>
    <w:rsid w:val="00117745"/>
    <w:rsid w:val="0011790B"/>
    <w:rsid w:val="00117BD2"/>
    <w:rsid w:val="00120119"/>
    <w:rsid w:val="00120284"/>
    <w:rsid w:val="001204AA"/>
    <w:rsid w:val="001204BF"/>
    <w:rsid w:val="0012051C"/>
    <w:rsid w:val="001206A2"/>
    <w:rsid w:val="001208ED"/>
    <w:rsid w:val="00120BF1"/>
    <w:rsid w:val="00120C07"/>
    <w:rsid w:val="00120FA6"/>
    <w:rsid w:val="00121034"/>
    <w:rsid w:val="00121120"/>
    <w:rsid w:val="0012133C"/>
    <w:rsid w:val="001216F3"/>
    <w:rsid w:val="00121BEA"/>
    <w:rsid w:val="00121DC6"/>
    <w:rsid w:val="0012201E"/>
    <w:rsid w:val="00122658"/>
    <w:rsid w:val="001226A9"/>
    <w:rsid w:val="0012277C"/>
    <w:rsid w:val="00122B78"/>
    <w:rsid w:val="00122E20"/>
    <w:rsid w:val="0012301E"/>
    <w:rsid w:val="00123133"/>
    <w:rsid w:val="001232F9"/>
    <w:rsid w:val="001233E6"/>
    <w:rsid w:val="001236E8"/>
    <w:rsid w:val="00123807"/>
    <w:rsid w:val="00123AA1"/>
    <w:rsid w:val="00123B84"/>
    <w:rsid w:val="00123BC2"/>
    <w:rsid w:val="00123C9F"/>
    <w:rsid w:val="0012438F"/>
    <w:rsid w:val="0012472F"/>
    <w:rsid w:val="0012493F"/>
    <w:rsid w:val="001249CD"/>
    <w:rsid w:val="00124A96"/>
    <w:rsid w:val="00124BF0"/>
    <w:rsid w:val="00124EFC"/>
    <w:rsid w:val="0012500B"/>
    <w:rsid w:val="00125200"/>
    <w:rsid w:val="00125248"/>
    <w:rsid w:val="001253D8"/>
    <w:rsid w:val="001258CB"/>
    <w:rsid w:val="00125A16"/>
    <w:rsid w:val="00125E38"/>
    <w:rsid w:val="001262E7"/>
    <w:rsid w:val="00126538"/>
    <w:rsid w:val="001266BD"/>
    <w:rsid w:val="001266FF"/>
    <w:rsid w:val="0012677A"/>
    <w:rsid w:val="00126BF7"/>
    <w:rsid w:val="00126CD6"/>
    <w:rsid w:val="0012703D"/>
    <w:rsid w:val="001273D4"/>
    <w:rsid w:val="00127444"/>
    <w:rsid w:val="001274C0"/>
    <w:rsid w:val="001279A1"/>
    <w:rsid w:val="001279B6"/>
    <w:rsid w:val="00127A24"/>
    <w:rsid w:val="00127A8E"/>
    <w:rsid w:val="00127B04"/>
    <w:rsid w:val="00127B44"/>
    <w:rsid w:val="00127F5C"/>
    <w:rsid w:val="00130023"/>
    <w:rsid w:val="001301C0"/>
    <w:rsid w:val="001302C8"/>
    <w:rsid w:val="00130695"/>
    <w:rsid w:val="00130875"/>
    <w:rsid w:val="001308FD"/>
    <w:rsid w:val="00130A8A"/>
    <w:rsid w:val="00130BDA"/>
    <w:rsid w:val="00130D4C"/>
    <w:rsid w:val="00131284"/>
    <w:rsid w:val="00131495"/>
    <w:rsid w:val="0013153B"/>
    <w:rsid w:val="001315B2"/>
    <w:rsid w:val="001316D1"/>
    <w:rsid w:val="0013197F"/>
    <w:rsid w:val="00131A53"/>
    <w:rsid w:val="00131B1A"/>
    <w:rsid w:val="00131C1E"/>
    <w:rsid w:val="00131CCF"/>
    <w:rsid w:val="00131D28"/>
    <w:rsid w:val="00131E87"/>
    <w:rsid w:val="00131F8C"/>
    <w:rsid w:val="001321D1"/>
    <w:rsid w:val="001323D8"/>
    <w:rsid w:val="0013243B"/>
    <w:rsid w:val="0013243D"/>
    <w:rsid w:val="00132480"/>
    <w:rsid w:val="00132AC4"/>
    <w:rsid w:val="00132CE8"/>
    <w:rsid w:val="00132D5D"/>
    <w:rsid w:val="00132FCC"/>
    <w:rsid w:val="001330C9"/>
    <w:rsid w:val="00133290"/>
    <w:rsid w:val="00133593"/>
    <w:rsid w:val="00133701"/>
    <w:rsid w:val="00133717"/>
    <w:rsid w:val="00133A88"/>
    <w:rsid w:val="00133B19"/>
    <w:rsid w:val="00133C7E"/>
    <w:rsid w:val="00133CEF"/>
    <w:rsid w:val="00133DD7"/>
    <w:rsid w:val="00133E3A"/>
    <w:rsid w:val="00133F37"/>
    <w:rsid w:val="001341CD"/>
    <w:rsid w:val="001345E5"/>
    <w:rsid w:val="001346FE"/>
    <w:rsid w:val="00134902"/>
    <w:rsid w:val="001349F4"/>
    <w:rsid w:val="00134DD6"/>
    <w:rsid w:val="001352E9"/>
    <w:rsid w:val="0013532F"/>
    <w:rsid w:val="001358E7"/>
    <w:rsid w:val="00135986"/>
    <w:rsid w:val="00135A79"/>
    <w:rsid w:val="00135AE9"/>
    <w:rsid w:val="00135DAA"/>
    <w:rsid w:val="00135DB7"/>
    <w:rsid w:val="00135DD7"/>
    <w:rsid w:val="00135E2B"/>
    <w:rsid w:val="00135EBA"/>
    <w:rsid w:val="00136033"/>
    <w:rsid w:val="001361BA"/>
    <w:rsid w:val="001369EE"/>
    <w:rsid w:val="00136ABA"/>
    <w:rsid w:val="00136D8B"/>
    <w:rsid w:val="00136E00"/>
    <w:rsid w:val="00136E83"/>
    <w:rsid w:val="001376BA"/>
    <w:rsid w:val="001376DF"/>
    <w:rsid w:val="00137A98"/>
    <w:rsid w:val="00137AE4"/>
    <w:rsid w:val="00137EA0"/>
    <w:rsid w:val="001400BC"/>
    <w:rsid w:val="0014013B"/>
    <w:rsid w:val="0014023A"/>
    <w:rsid w:val="001404A6"/>
    <w:rsid w:val="001405AE"/>
    <w:rsid w:val="0014061D"/>
    <w:rsid w:val="00140713"/>
    <w:rsid w:val="00140771"/>
    <w:rsid w:val="001407F5"/>
    <w:rsid w:val="00140D67"/>
    <w:rsid w:val="00140DBB"/>
    <w:rsid w:val="0014104E"/>
    <w:rsid w:val="0014106A"/>
    <w:rsid w:val="00141088"/>
    <w:rsid w:val="00141223"/>
    <w:rsid w:val="00141285"/>
    <w:rsid w:val="00141378"/>
    <w:rsid w:val="0014149B"/>
    <w:rsid w:val="00141573"/>
    <w:rsid w:val="00141B5F"/>
    <w:rsid w:val="00141CCB"/>
    <w:rsid w:val="00141E8B"/>
    <w:rsid w:val="00141FC0"/>
    <w:rsid w:val="00142082"/>
    <w:rsid w:val="00142264"/>
    <w:rsid w:val="001422D4"/>
    <w:rsid w:val="00142766"/>
    <w:rsid w:val="00142B38"/>
    <w:rsid w:val="00142BF5"/>
    <w:rsid w:val="00142FC9"/>
    <w:rsid w:val="0014314B"/>
    <w:rsid w:val="0014332C"/>
    <w:rsid w:val="00143394"/>
    <w:rsid w:val="00143510"/>
    <w:rsid w:val="00143859"/>
    <w:rsid w:val="00143B92"/>
    <w:rsid w:val="00143F69"/>
    <w:rsid w:val="00144289"/>
    <w:rsid w:val="001442FC"/>
    <w:rsid w:val="00144359"/>
    <w:rsid w:val="00144474"/>
    <w:rsid w:val="00144555"/>
    <w:rsid w:val="00144573"/>
    <w:rsid w:val="00144A34"/>
    <w:rsid w:val="00144ADF"/>
    <w:rsid w:val="00144C19"/>
    <w:rsid w:val="00144E00"/>
    <w:rsid w:val="0014504E"/>
    <w:rsid w:val="0014530B"/>
    <w:rsid w:val="00145667"/>
    <w:rsid w:val="00145795"/>
    <w:rsid w:val="00145C3F"/>
    <w:rsid w:val="00145DBF"/>
    <w:rsid w:val="00145F55"/>
    <w:rsid w:val="00146096"/>
    <w:rsid w:val="00146331"/>
    <w:rsid w:val="001463A1"/>
    <w:rsid w:val="0014661D"/>
    <w:rsid w:val="0014671B"/>
    <w:rsid w:val="001469AB"/>
    <w:rsid w:val="00146A46"/>
    <w:rsid w:val="00146A5A"/>
    <w:rsid w:val="00146B98"/>
    <w:rsid w:val="00146C86"/>
    <w:rsid w:val="0014717B"/>
    <w:rsid w:val="001471FA"/>
    <w:rsid w:val="0014730E"/>
    <w:rsid w:val="001473BB"/>
    <w:rsid w:val="0014745D"/>
    <w:rsid w:val="001479C0"/>
    <w:rsid w:val="001479E6"/>
    <w:rsid w:val="00147C9F"/>
    <w:rsid w:val="00147CBF"/>
    <w:rsid w:val="0015024A"/>
    <w:rsid w:val="00150275"/>
    <w:rsid w:val="00150300"/>
    <w:rsid w:val="00150343"/>
    <w:rsid w:val="00150427"/>
    <w:rsid w:val="001507F1"/>
    <w:rsid w:val="001508EA"/>
    <w:rsid w:val="00150977"/>
    <w:rsid w:val="00150DAA"/>
    <w:rsid w:val="00150E4F"/>
    <w:rsid w:val="0015111A"/>
    <w:rsid w:val="00151229"/>
    <w:rsid w:val="00151BC1"/>
    <w:rsid w:val="00151E8F"/>
    <w:rsid w:val="00151EA3"/>
    <w:rsid w:val="00151F7F"/>
    <w:rsid w:val="00152016"/>
    <w:rsid w:val="0015245D"/>
    <w:rsid w:val="00152469"/>
    <w:rsid w:val="00152644"/>
    <w:rsid w:val="00152661"/>
    <w:rsid w:val="0015274A"/>
    <w:rsid w:val="00152BE7"/>
    <w:rsid w:val="00152C29"/>
    <w:rsid w:val="00152D06"/>
    <w:rsid w:val="00152E37"/>
    <w:rsid w:val="00152FAB"/>
    <w:rsid w:val="001532FA"/>
    <w:rsid w:val="00153949"/>
    <w:rsid w:val="00153A88"/>
    <w:rsid w:val="00153B8F"/>
    <w:rsid w:val="00153CFD"/>
    <w:rsid w:val="00153D40"/>
    <w:rsid w:val="00153EB9"/>
    <w:rsid w:val="00153FE1"/>
    <w:rsid w:val="0015421E"/>
    <w:rsid w:val="00154251"/>
    <w:rsid w:val="00154659"/>
    <w:rsid w:val="00154779"/>
    <w:rsid w:val="00154967"/>
    <w:rsid w:val="001549E6"/>
    <w:rsid w:val="00154A7C"/>
    <w:rsid w:val="00154B11"/>
    <w:rsid w:val="00154B42"/>
    <w:rsid w:val="00154BDF"/>
    <w:rsid w:val="00154D35"/>
    <w:rsid w:val="00154E1E"/>
    <w:rsid w:val="00154FAA"/>
    <w:rsid w:val="00155597"/>
    <w:rsid w:val="00155608"/>
    <w:rsid w:val="00155C72"/>
    <w:rsid w:val="00155E37"/>
    <w:rsid w:val="00155F16"/>
    <w:rsid w:val="00156025"/>
    <w:rsid w:val="0015611A"/>
    <w:rsid w:val="001563FC"/>
    <w:rsid w:val="0015650A"/>
    <w:rsid w:val="00156AE8"/>
    <w:rsid w:val="00156BC8"/>
    <w:rsid w:val="00156BCB"/>
    <w:rsid w:val="00156CBB"/>
    <w:rsid w:val="00156D5E"/>
    <w:rsid w:val="00156EA2"/>
    <w:rsid w:val="001572D3"/>
    <w:rsid w:val="001577E9"/>
    <w:rsid w:val="001579B7"/>
    <w:rsid w:val="00157F53"/>
    <w:rsid w:val="00160444"/>
    <w:rsid w:val="00160448"/>
    <w:rsid w:val="001604DE"/>
    <w:rsid w:val="0016052A"/>
    <w:rsid w:val="0016052C"/>
    <w:rsid w:val="001607CE"/>
    <w:rsid w:val="00160DBA"/>
    <w:rsid w:val="00161197"/>
    <w:rsid w:val="001612C3"/>
    <w:rsid w:val="001615F2"/>
    <w:rsid w:val="0016169B"/>
    <w:rsid w:val="00161AC4"/>
    <w:rsid w:val="00161D8A"/>
    <w:rsid w:val="00161DFE"/>
    <w:rsid w:val="00161F7E"/>
    <w:rsid w:val="00161FD3"/>
    <w:rsid w:val="0016222D"/>
    <w:rsid w:val="001625F3"/>
    <w:rsid w:val="001628ED"/>
    <w:rsid w:val="00162AC4"/>
    <w:rsid w:val="00162BC8"/>
    <w:rsid w:val="00162C50"/>
    <w:rsid w:val="00162DA3"/>
    <w:rsid w:val="00162FA2"/>
    <w:rsid w:val="001634B1"/>
    <w:rsid w:val="00163597"/>
    <w:rsid w:val="001636C7"/>
    <w:rsid w:val="00163886"/>
    <w:rsid w:val="0016389B"/>
    <w:rsid w:val="001639D0"/>
    <w:rsid w:val="00163AD2"/>
    <w:rsid w:val="00163AD9"/>
    <w:rsid w:val="00163BD3"/>
    <w:rsid w:val="00163BD4"/>
    <w:rsid w:val="00163C82"/>
    <w:rsid w:val="00163D43"/>
    <w:rsid w:val="00163F75"/>
    <w:rsid w:val="00163FE7"/>
    <w:rsid w:val="001640BE"/>
    <w:rsid w:val="00164212"/>
    <w:rsid w:val="001644B7"/>
    <w:rsid w:val="0016460F"/>
    <w:rsid w:val="001649B1"/>
    <w:rsid w:val="00164A58"/>
    <w:rsid w:val="00164C62"/>
    <w:rsid w:val="00164CE7"/>
    <w:rsid w:val="00164DE9"/>
    <w:rsid w:val="00164F9E"/>
    <w:rsid w:val="001650E0"/>
    <w:rsid w:val="00165398"/>
    <w:rsid w:val="0016557A"/>
    <w:rsid w:val="0016562A"/>
    <w:rsid w:val="00165664"/>
    <w:rsid w:val="0016586A"/>
    <w:rsid w:val="00165885"/>
    <w:rsid w:val="00165C82"/>
    <w:rsid w:val="00165EBF"/>
    <w:rsid w:val="001660D3"/>
    <w:rsid w:val="0016637D"/>
    <w:rsid w:val="0016643F"/>
    <w:rsid w:val="001664F3"/>
    <w:rsid w:val="00166508"/>
    <w:rsid w:val="00166509"/>
    <w:rsid w:val="00166520"/>
    <w:rsid w:val="00166614"/>
    <w:rsid w:val="00166636"/>
    <w:rsid w:val="0016667E"/>
    <w:rsid w:val="001668EF"/>
    <w:rsid w:val="00166BB6"/>
    <w:rsid w:val="00166C9C"/>
    <w:rsid w:val="00166DDD"/>
    <w:rsid w:val="00166E2B"/>
    <w:rsid w:val="00166EC0"/>
    <w:rsid w:val="001671D9"/>
    <w:rsid w:val="00167202"/>
    <w:rsid w:val="00167436"/>
    <w:rsid w:val="001674D7"/>
    <w:rsid w:val="001675E9"/>
    <w:rsid w:val="001676E3"/>
    <w:rsid w:val="00167836"/>
    <w:rsid w:val="001679C0"/>
    <w:rsid w:val="00170124"/>
    <w:rsid w:val="001705E6"/>
    <w:rsid w:val="00170954"/>
    <w:rsid w:val="00170B69"/>
    <w:rsid w:val="00170F72"/>
    <w:rsid w:val="00171140"/>
    <w:rsid w:val="001713D6"/>
    <w:rsid w:val="00171531"/>
    <w:rsid w:val="0017181D"/>
    <w:rsid w:val="00171B2D"/>
    <w:rsid w:val="00171BB8"/>
    <w:rsid w:val="00171DAD"/>
    <w:rsid w:val="00171EB7"/>
    <w:rsid w:val="00171F0D"/>
    <w:rsid w:val="00172040"/>
    <w:rsid w:val="001721DA"/>
    <w:rsid w:val="00172216"/>
    <w:rsid w:val="00172491"/>
    <w:rsid w:val="0017258C"/>
    <w:rsid w:val="001725D9"/>
    <w:rsid w:val="00172B2E"/>
    <w:rsid w:val="00172B62"/>
    <w:rsid w:val="00172CBC"/>
    <w:rsid w:val="00172D64"/>
    <w:rsid w:val="001733EE"/>
    <w:rsid w:val="0017378E"/>
    <w:rsid w:val="001737AF"/>
    <w:rsid w:val="001738B6"/>
    <w:rsid w:val="001739BF"/>
    <w:rsid w:val="00173A81"/>
    <w:rsid w:val="00173AC4"/>
    <w:rsid w:val="00173B18"/>
    <w:rsid w:val="00173DFD"/>
    <w:rsid w:val="00173FB7"/>
    <w:rsid w:val="00173FC7"/>
    <w:rsid w:val="00174289"/>
    <w:rsid w:val="0017449A"/>
    <w:rsid w:val="001744D0"/>
    <w:rsid w:val="00174536"/>
    <w:rsid w:val="0017459E"/>
    <w:rsid w:val="00174620"/>
    <w:rsid w:val="001749C9"/>
    <w:rsid w:val="00174BFB"/>
    <w:rsid w:val="00174E64"/>
    <w:rsid w:val="001750B8"/>
    <w:rsid w:val="001750E0"/>
    <w:rsid w:val="00175250"/>
    <w:rsid w:val="00175258"/>
    <w:rsid w:val="00175382"/>
    <w:rsid w:val="00175451"/>
    <w:rsid w:val="001758FD"/>
    <w:rsid w:val="00175AF6"/>
    <w:rsid w:val="00175CDE"/>
    <w:rsid w:val="001762FE"/>
    <w:rsid w:val="00176468"/>
    <w:rsid w:val="00176635"/>
    <w:rsid w:val="00176C58"/>
    <w:rsid w:val="00176CC1"/>
    <w:rsid w:val="00176D40"/>
    <w:rsid w:val="00176D5C"/>
    <w:rsid w:val="00176E70"/>
    <w:rsid w:val="00176EC5"/>
    <w:rsid w:val="00176EFC"/>
    <w:rsid w:val="0017707F"/>
    <w:rsid w:val="001770CA"/>
    <w:rsid w:val="0017742C"/>
    <w:rsid w:val="001774DA"/>
    <w:rsid w:val="0017750A"/>
    <w:rsid w:val="00177845"/>
    <w:rsid w:val="0017793D"/>
    <w:rsid w:val="00177992"/>
    <w:rsid w:val="00177D1B"/>
    <w:rsid w:val="0018025F"/>
    <w:rsid w:val="001803B3"/>
    <w:rsid w:val="001805B9"/>
    <w:rsid w:val="001805C4"/>
    <w:rsid w:val="001805E4"/>
    <w:rsid w:val="001807B5"/>
    <w:rsid w:val="001808D6"/>
    <w:rsid w:val="0018099F"/>
    <w:rsid w:val="00180A3F"/>
    <w:rsid w:val="00180D7D"/>
    <w:rsid w:val="00181078"/>
    <w:rsid w:val="00181259"/>
    <w:rsid w:val="00181279"/>
    <w:rsid w:val="0018167A"/>
    <w:rsid w:val="00181829"/>
    <w:rsid w:val="00181943"/>
    <w:rsid w:val="00181DCD"/>
    <w:rsid w:val="00181E5A"/>
    <w:rsid w:val="001821D5"/>
    <w:rsid w:val="00182660"/>
    <w:rsid w:val="00182733"/>
    <w:rsid w:val="001828EC"/>
    <w:rsid w:val="00182B65"/>
    <w:rsid w:val="00182BCB"/>
    <w:rsid w:val="00182C00"/>
    <w:rsid w:val="00182D98"/>
    <w:rsid w:val="00182DBC"/>
    <w:rsid w:val="00182F40"/>
    <w:rsid w:val="00182FAF"/>
    <w:rsid w:val="001835C2"/>
    <w:rsid w:val="001836D1"/>
    <w:rsid w:val="0018374B"/>
    <w:rsid w:val="001837CB"/>
    <w:rsid w:val="00183B57"/>
    <w:rsid w:val="00183BC2"/>
    <w:rsid w:val="00183CFE"/>
    <w:rsid w:val="00183E32"/>
    <w:rsid w:val="00183F22"/>
    <w:rsid w:val="00183FB2"/>
    <w:rsid w:val="001840ED"/>
    <w:rsid w:val="00184184"/>
    <w:rsid w:val="001844F9"/>
    <w:rsid w:val="0018458E"/>
    <w:rsid w:val="00184614"/>
    <w:rsid w:val="00184782"/>
    <w:rsid w:val="0018479A"/>
    <w:rsid w:val="00184808"/>
    <w:rsid w:val="0018485A"/>
    <w:rsid w:val="0018490D"/>
    <w:rsid w:val="00184B07"/>
    <w:rsid w:val="00184F68"/>
    <w:rsid w:val="00184F75"/>
    <w:rsid w:val="00185046"/>
    <w:rsid w:val="001850F8"/>
    <w:rsid w:val="00185AB9"/>
    <w:rsid w:val="00185AC3"/>
    <w:rsid w:val="00185E3D"/>
    <w:rsid w:val="00185E49"/>
    <w:rsid w:val="00185FAD"/>
    <w:rsid w:val="001864AE"/>
    <w:rsid w:val="001864B2"/>
    <w:rsid w:val="001867A6"/>
    <w:rsid w:val="00186A2F"/>
    <w:rsid w:val="00186D1C"/>
    <w:rsid w:val="00186D20"/>
    <w:rsid w:val="00186E25"/>
    <w:rsid w:val="00187345"/>
    <w:rsid w:val="001876EB"/>
    <w:rsid w:val="0018770D"/>
    <w:rsid w:val="0018794A"/>
    <w:rsid w:val="001879CB"/>
    <w:rsid w:val="00187AAC"/>
    <w:rsid w:val="00187C84"/>
    <w:rsid w:val="00187D08"/>
    <w:rsid w:val="00187D1D"/>
    <w:rsid w:val="00187DF2"/>
    <w:rsid w:val="00190049"/>
    <w:rsid w:val="00190261"/>
    <w:rsid w:val="00190341"/>
    <w:rsid w:val="001907C4"/>
    <w:rsid w:val="0019089B"/>
    <w:rsid w:val="00190C81"/>
    <w:rsid w:val="00190CBB"/>
    <w:rsid w:val="00190DC4"/>
    <w:rsid w:val="00190E42"/>
    <w:rsid w:val="00190FFE"/>
    <w:rsid w:val="001910F1"/>
    <w:rsid w:val="001912D1"/>
    <w:rsid w:val="0019169D"/>
    <w:rsid w:val="00191747"/>
    <w:rsid w:val="00191815"/>
    <w:rsid w:val="001919F7"/>
    <w:rsid w:val="00191D33"/>
    <w:rsid w:val="00191E0F"/>
    <w:rsid w:val="00191EA7"/>
    <w:rsid w:val="00191F06"/>
    <w:rsid w:val="001922C9"/>
    <w:rsid w:val="001924B0"/>
    <w:rsid w:val="0019275B"/>
    <w:rsid w:val="00192977"/>
    <w:rsid w:val="00192E28"/>
    <w:rsid w:val="00193238"/>
    <w:rsid w:val="001934E8"/>
    <w:rsid w:val="0019364B"/>
    <w:rsid w:val="0019369B"/>
    <w:rsid w:val="001937F0"/>
    <w:rsid w:val="001938C4"/>
    <w:rsid w:val="00193C39"/>
    <w:rsid w:val="00193CD4"/>
    <w:rsid w:val="00193D85"/>
    <w:rsid w:val="001946A8"/>
    <w:rsid w:val="00194AB1"/>
    <w:rsid w:val="00194B81"/>
    <w:rsid w:val="00194C81"/>
    <w:rsid w:val="00194DE8"/>
    <w:rsid w:val="0019504A"/>
    <w:rsid w:val="00195111"/>
    <w:rsid w:val="001951B5"/>
    <w:rsid w:val="001951DD"/>
    <w:rsid w:val="00195387"/>
    <w:rsid w:val="001954DC"/>
    <w:rsid w:val="001956AB"/>
    <w:rsid w:val="001959BC"/>
    <w:rsid w:val="00195B25"/>
    <w:rsid w:val="00195C8D"/>
    <w:rsid w:val="00195DC4"/>
    <w:rsid w:val="00195EEE"/>
    <w:rsid w:val="00195EF2"/>
    <w:rsid w:val="00195FBC"/>
    <w:rsid w:val="00195FCD"/>
    <w:rsid w:val="001963FD"/>
    <w:rsid w:val="00196664"/>
    <w:rsid w:val="00196722"/>
    <w:rsid w:val="00196735"/>
    <w:rsid w:val="00196746"/>
    <w:rsid w:val="0019686E"/>
    <w:rsid w:val="0019688C"/>
    <w:rsid w:val="00196B37"/>
    <w:rsid w:val="00196CE8"/>
    <w:rsid w:val="00196D12"/>
    <w:rsid w:val="00196FAC"/>
    <w:rsid w:val="0019713D"/>
    <w:rsid w:val="00197228"/>
    <w:rsid w:val="00197376"/>
    <w:rsid w:val="00197381"/>
    <w:rsid w:val="0019744E"/>
    <w:rsid w:val="001974BF"/>
    <w:rsid w:val="00197558"/>
    <w:rsid w:val="001976E1"/>
    <w:rsid w:val="00197843"/>
    <w:rsid w:val="0019798B"/>
    <w:rsid w:val="001979C9"/>
    <w:rsid w:val="00197ED2"/>
    <w:rsid w:val="001A007D"/>
    <w:rsid w:val="001A0238"/>
    <w:rsid w:val="001A0D0E"/>
    <w:rsid w:val="001A0F82"/>
    <w:rsid w:val="001A12A1"/>
    <w:rsid w:val="001A1404"/>
    <w:rsid w:val="001A1440"/>
    <w:rsid w:val="001A16BA"/>
    <w:rsid w:val="001A1993"/>
    <w:rsid w:val="001A19FB"/>
    <w:rsid w:val="001A1CA5"/>
    <w:rsid w:val="001A1EE3"/>
    <w:rsid w:val="001A2215"/>
    <w:rsid w:val="001A2403"/>
    <w:rsid w:val="001A245A"/>
    <w:rsid w:val="001A248C"/>
    <w:rsid w:val="001A24F8"/>
    <w:rsid w:val="001A265E"/>
    <w:rsid w:val="001A2715"/>
    <w:rsid w:val="001A2806"/>
    <w:rsid w:val="001A28D5"/>
    <w:rsid w:val="001A2930"/>
    <w:rsid w:val="001A2B72"/>
    <w:rsid w:val="001A2E16"/>
    <w:rsid w:val="001A3172"/>
    <w:rsid w:val="001A35A0"/>
    <w:rsid w:val="001A376F"/>
    <w:rsid w:val="001A3D6B"/>
    <w:rsid w:val="001A3FBF"/>
    <w:rsid w:val="001A3FC6"/>
    <w:rsid w:val="001A408A"/>
    <w:rsid w:val="001A40A6"/>
    <w:rsid w:val="001A428D"/>
    <w:rsid w:val="001A430E"/>
    <w:rsid w:val="001A4407"/>
    <w:rsid w:val="001A4656"/>
    <w:rsid w:val="001A475A"/>
    <w:rsid w:val="001A478C"/>
    <w:rsid w:val="001A47F1"/>
    <w:rsid w:val="001A4824"/>
    <w:rsid w:val="001A4D19"/>
    <w:rsid w:val="001A4D97"/>
    <w:rsid w:val="001A4D9D"/>
    <w:rsid w:val="001A4F70"/>
    <w:rsid w:val="001A5077"/>
    <w:rsid w:val="001A51A8"/>
    <w:rsid w:val="001A51CA"/>
    <w:rsid w:val="001A5276"/>
    <w:rsid w:val="001A5286"/>
    <w:rsid w:val="001A5320"/>
    <w:rsid w:val="001A542A"/>
    <w:rsid w:val="001A54F6"/>
    <w:rsid w:val="001A5572"/>
    <w:rsid w:val="001A5DAF"/>
    <w:rsid w:val="001A5EB8"/>
    <w:rsid w:val="001A60B9"/>
    <w:rsid w:val="001A64CD"/>
    <w:rsid w:val="001A65BA"/>
    <w:rsid w:val="001A67A6"/>
    <w:rsid w:val="001A67AA"/>
    <w:rsid w:val="001A67B4"/>
    <w:rsid w:val="001A680F"/>
    <w:rsid w:val="001A68B9"/>
    <w:rsid w:val="001A6AB2"/>
    <w:rsid w:val="001A6EE6"/>
    <w:rsid w:val="001A6F42"/>
    <w:rsid w:val="001A6F51"/>
    <w:rsid w:val="001A6FAE"/>
    <w:rsid w:val="001A72E2"/>
    <w:rsid w:val="001A7441"/>
    <w:rsid w:val="001A7470"/>
    <w:rsid w:val="001A7848"/>
    <w:rsid w:val="001A7AEE"/>
    <w:rsid w:val="001A7B76"/>
    <w:rsid w:val="001A7BF5"/>
    <w:rsid w:val="001A7F16"/>
    <w:rsid w:val="001B0647"/>
    <w:rsid w:val="001B0781"/>
    <w:rsid w:val="001B0861"/>
    <w:rsid w:val="001B08BF"/>
    <w:rsid w:val="001B0A1E"/>
    <w:rsid w:val="001B0C62"/>
    <w:rsid w:val="001B0DC1"/>
    <w:rsid w:val="001B0F64"/>
    <w:rsid w:val="001B131F"/>
    <w:rsid w:val="001B134B"/>
    <w:rsid w:val="001B14C0"/>
    <w:rsid w:val="001B1500"/>
    <w:rsid w:val="001B1752"/>
    <w:rsid w:val="001B1766"/>
    <w:rsid w:val="001B19BB"/>
    <w:rsid w:val="001B1EB0"/>
    <w:rsid w:val="001B203E"/>
    <w:rsid w:val="001B2099"/>
    <w:rsid w:val="001B20DB"/>
    <w:rsid w:val="001B214F"/>
    <w:rsid w:val="001B2199"/>
    <w:rsid w:val="001B21B9"/>
    <w:rsid w:val="001B23BC"/>
    <w:rsid w:val="001B2769"/>
    <w:rsid w:val="001B27C6"/>
    <w:rsid w:val="001B27CF"/>
    <w:rsid w:val="001B2925"/>
    <w:rsid w:val="001B29C2"/>
    <w:rsid w:val="001B2AA3"/>
    <w:rsid w:val="001B2DD4"/>
    <w:rsid w:val="001B2EB0"/>
    <w:rsid w:val="001B30EA"/>
    <w:rsid w:val="001B31F2"/>
    <w:rsid w:val="001B34BB"/>
    <w:rsid w:val="001B35A9"/>
    <w:rsid w:val="001B35B2"/>
    <w:rsid w:val="001B35D7"/>
    <w:rsid w:val="001B36D5"/>
    <w:rsid w:val="001B37C5"/>
    <w:rsid w:val="001B3861"/>
    <w:rsid w:val="001B390A"/>
    <w:rsid w:val="001B3967"/>
    <w:rsid w:val="001B39A1"/>
    <w:rsid w:val="001B3A0E"/>
    <w:rsid w:val="001B3BA8"/>
    <w:rsid w:val="001B3CDA"/>
    <w:rsid w:val="001B4680"/>
    <w:rsid w:val="001B4D9F"/>
    <w:rsid w:val="001B4DF7"/>
    <w:rsid w:val="001B4ED5"/>
    <w:rsid w:val="001B4FB3"/>
    <w:rsid w:val="001B4FEC"/>
    <w:rsid w:val="001B5063"/>
    <w:rsid w:val="001B52A8"/>
    <w:rsid w:val="001B5303"/>
    <w:rsid w:val="001B5376"/>
    <w:rsid w:val="001B5609"/>
    <w:rsid w:val="001B56F4"/>
    <w:rsid w:val="001B56FC"/>
    <w:rsid w:val="001B5701"/>
    <w:rsid w:val="001B58B5"/>
    <w:rsid w:val="001B5CA7"/>
    <w:rsid w:val="001B5D83"/>
    <w:rsid w:val="001B5E9D"/>
    <w:rsid w:val="001B644E"/>
    <w:rsid w:val="001B6550"/>
    <w:rsid w:val="001B6856"/>
    <w:rsid w:val="001B6AD7"/>
    <w:rsid w:val="001B6EBD"/>
    <w:rsid w:val="001B70A4"/>
    <w:rsid w:val="001B7266"/>
    <w:rsid w:val="001B73FE"/>
    <w:rsid w:val="001B74EB"/>
    <w:rsid w:val="001B754C"/>
    <w:rsid w:val="001B7B7B"/>
    <w:rsid w:val="001B7CCC"/>
    <w:rsid w:val="001C0112"/>
    <w:rsid w:val="001C02E5"/>
    <w:rsid w:val="001C047B"/>
    <w:rsid w:val="001C058D"/>
    <w:rsid w:val="001C0661"/>
    <w:rsid w:val="001C08B4"/>
    <w:rsid w:val="001C08DF"/>
    <w:rsid w:val="001C09EE"/>
    <w:rsid w:val="001C0A80"/>
    <w:rsid w:val="001C0D42"/>
    <w:rsid w:val="001C0F2F"/>
    <w:rsid w:val="001C0FC3"/>
    <w:rsid w:val="001C1110"/>
    <w:rsid w:val="001C1316"/>
    <w:rsid w:val="001C169D"/>
    <w:rsid w:val="001C1799"/>
    <w:rsid w:val="001C18AD"/>
    <w:rsid w:val="001C1926"/>
    <w:rsid w:val="001C1ACA"/>
    <w:rsid w:val="001C1BF4"/>
    <w:rsid w:val="001C1DB1"/>
    <w:rsid w:val="001C1FBE"/>
    <w:rsid w:val="001C2024"/>
    <w:rsid w:val="001C21FF"/>
    <w:rsid w:val="001C23AF"/>
    <w:rsid w:val="001C23B6"/>
    <w:rsid w:val="001C2652"/>
    <w:rsid w:val="001C2764"/>
    <w:rsid w:val="001C2A79"/>
    <w:rsid w:val="001C2CC8"/>
    <w:rsid w:val="001C354E"/>
    <w:rsid w:val="001C386F"/>
    <w:rsid w:val="001C38F1"/>
    <w:rsid w:val="001C3B49"/>
    <w:rsid w:val="001C3BC0"/>
    <w:rsid w:val="001C3BC9"/>
    <w:rsid w:val="001C3BE9"/>
    <w:rsid w:val="001C3D15"/>
    <w:rsid w:val="001C3E1E"/>
    <w:rsid w:val="001C4068"/>
    <w:rsid w:val="001C4457"/>
    <w:rsid w:val="001C4535"/>
    <w:rsid w:val="001C45E4"/>
    <w:rsid w:val="001C479D"/>
    <w:rsid w:val="001C47FA"/>
    <w:rsid w:val="001C4913"/>
    <w:rsid w:val="001C4A01"/>
    <w:rsid w:val="001C4B01"/>
    <w:rsid w:val="001C4BCB"/>
    <w:rsid w:val="001C4BF3"/>
    <w:rsid w:val="001C4F02"/>
    <w:rsid w:val="001C4FC1"/>
    <w:rsid w:val="001C50C1"/>
    <w:rsid w:val="001C5120"/>
    <w:rsid w:val="001C51B7"/>
    <w:rsid w:val="001C53EB"/>
    <w:rsid w:val="001C5864"/>
    <w:rsid w:val="001C5C5C"/>
    <w:rsid w:val="001C5E9A"/>
    <w:rsid w:val="001C5EF0"/>
    <w:rsid w:val="001C62CE"/>
    <w:rsid w:val="001C62E8"/>
    <w:rsid w:val="001C65CC"/>
    <w:rsid w:val="001C67C5"/>
    <w:rsid w:val="001C69BA"/>
    <w:rsid w:val="001C6A3E"/>
    <w:rsid w:val="001C6E03"/>
    <w:rsid w:val="001C6F18"/>
    <w:rsid w:val="001C7430"/>
    <w:rsid w:val="001C7431"/>
    <w:rsid w:val="001C7549"/>
    <w:rsid w:val="001C7D38"/>
    <w:rsid w:val="001D0348"/>
    <w:rsid w:val="001D039E"/>
    <w:rsid w:val="001D0578"/>
    <w:rsid w:val="001D0604"/>
    <w:rsid w:val="001D06C1"/>
    <w:rsid w:val="001D07C4"/>
    <w:rsid w:val="001D080E"/>
    <w:rsid w:val="001D0BA8"/>
    <w:rsid w:val="001D0C90"/>
    <w:rsid w:val="001D0C96"/>
    <w:rsid w:val="001D0CC0"/>
    <w:rsid w:val="001D0D99"/>
    <w:rsid w:val="001D1016"/>
    <w:rsid w:val="001D11B9"/>
    <w:rsid w:val="001D128B"/>
    <w:rsid w:val="001D1618"/>
    <w:rsid w:val="001D1B00"/>
    <w:rsid w:val="001D1B67"/>
    <w:rsid w:val="001D1CFF"/>
    <w:rsid w:val="001D1D40"/>
    <w:rsid w:val="001D20DD"/>
    <w:rsid w:val="001D242C"/>
    <w:rsid w:val="001D2458"/>
    <w:rsid w:val="001D2524"/>
    <w:rsid w:val="001D2649"/>
    <w:rsid w:val="001D276D"/>
    <w:rsid w:val="001D2A91"/>
    <w:rsid w:val="001D2BDA"/>
    <w:rsid w:val="001D2C9D"/>
    <w:rsid w:val="001D2F1B"/>
    <w:rsid w:val="001D309B"/>
    <w:rsid w:val="001D3321"/>
    <w:rsid w:val="001D36E1"/>
    <w:rsid w:val="001D374A"/>
    <w:rsid w:val="001D399C"/>
    <w:rsid w:val="001D3E2D"/>
    <w:rsid w:val="001D3E47"/>
    <w:rsid w:val="001D43CC"/>
    <w:rsid w:val="001D45A8"/>
    <w:rsid w:val="001D45E6"/>
    <w:rsid w:val="001D460C"/>
    <w:rsid w:val="001D4A45"/>
    <w:rsid w:val="001D4AF8"/>
    <w:rsid w:val="001D4C0A"/>
    <w:rsid w:val="001D519C"/>
    <w:rsid w:val="001D53C6"/>
    <w:rsid w:val="001D54BD"/>
    <w:rsid w:val="001D5944"/>
    <w:rsid w:val="001D5AB0"/>
    <w:rsid w:val="001D5B20"/>
    <w:rsid w:val="001D5C89"/>
    <w:rsid w:val="001D5CBF"/>
    <w:rsid w:val="001D5E12"/>
    <w:rsid w:val="001D5E90"/>
    <w:rsid w:val="001D5EE6"/>
    <w:rsid w:val="001D5F63"/>
    <w:rsid w:val="001D5FB5"/>
    <w:rsid w:val="001D609B"/>
    <w:rsid w:val="001D63C9"/>
    <w:rsid w:val="001D646B"/>
    <w:rsid w:val="001D658C"/>
    <w:rsid w:val="001D68B3"/>
    <w:rsid w:val="001D6D7E"/>
    <w:rsid w:val="001D6EFD"/>
    <w:rsid w:val="001D6F16"/>
    <w:rsid w:val="001D6FE1"/>
    <w:rsid w:val="001D72BB"/>
    <w:rsid w:val="001D7384"/>
    <w:rsid w:val="001D73F6"/>
    <w:rsid w:val="001D7C4D"/>
    <w:rsid w:val="001D7C5C"/>
    <w:rsid w:val="001D7E87"/>
    <w:rsid w:val="001D7F97"/>
    <w:rsid w:val="001DEA4B"/>
    <w:rsid w:val="001E0330"/>
    <w:rsid w:val="001E04A1"/>
    <w:rsid w:val="001E06FE"/>
    <w:rsid w:val="001E082F"/>
    <w:rsid w:val="001E09AD"/>
    <w:rsid w:val="001E0A17"/>
    <w:rsid w:val="001E0BA7"/>
    <w:rsid w:val="001E0D8E"/>
    <w:rsid w:val="001E0FAD"/>
    <w:rsid w:val="001E11EA"/>
    <w:rsid w:val="001E14B9"/>
    <w:rsid w:val="001E14CB"/>
    <w:rsid w:val="001E1708"/>
    <w:rsid w:val="001E17DC"/>
    <w:rsid w:val="001E18E4"/>
    <w:rsid w:val="001E195C"/>
    <w:rsid w:val="001E1ADA"/>
    <w:rsid w:val="001E1FF2"/>
    <w:rsid w:val="001E2076"/>
    <w:rsid w:val="001E2410"/>
    <w:rsid w:val="001E2435"/>
    <w:rsid w:val="001E2856"/>
    <w:rsid w:val="001E299F"/>
    <w:rsid w:val="001E2B4A"/>
    <w:rsid w:val="001E2D79"/>
    <w:rsid w:val="001E2EA5"/>
    <w:rsid w:val="001E30DA"/>
    <w:rsid w:val="001E30DE"/>
    <w:rsid w:val="001E3156"/>
    <w:rsid w:val="001E3513"/>
    <w:rsid w:val="001E35F3"/>
    <w:rsid w:val="001E36F6"/>
    <w:rsid w:val="001E39BD"/>
    <w:rsid w:val="001E3AAC"/>
    <w:rsid w:val="001E4141"/>
    <w:rsid w:val="001E41F3"/>
    <w:rsid w:val="001E45EE"/>
    <w:rsid w:val="001E4748"/>
    <w:rsid w:val="001E47F0"/>
    <w:rsid w:val="001E56AB"/>
    <w:rsid w:val="001E59E9"/>
    <w:rsid w:val="001E5B22"/>
    <w:rsid w:val="001E5E28"/>
    <w:rsid w:val="001E5E66"/>
    <w:rsid w:val="001E62C0"/>
    <w:rsid w:val="001E632F"/>
    <w:rsid w:val="001E6633"/>
    <w:rsid w:val="001E66A8"/>
    <w:rsid w:val="001E6A63"/>
    <w:rsid w:val="001E6AA1"/>
    <w:rsid w:val="001E6C11"/>
    <w:rsid w:val="001E71DC"/>
    <w:rsid w:val="001E7630"/>
    <w:rsid w:val="001E7667"/>
    <w:rsid w:val="001E77BB"/>
    <w:rsid w:val="001E78BB"/>
    <w:rsid w:val="001E7A48"/>
    <w:rsid w:val="001E7B06"/>
    <w:rsid w:val="001E7F28"/>
    <w:rsid w:val="001E89A8"/>
    <w:rsid w:val="001F0106"/>
    <w:rsid w:val="001F015B"/>
    <w:rsid w:val="001F04DA"/>
    <w:rsid w:val="001F06FD"/>
    <w:rsid w:val="001F08EC"/>
    <w:rsid w:val="001F0A3F"/>
    <w:rsid w:val="001F0CCA"/>
    <w:rsid w:val="001F0F17"/>
    <w:rsid w:val="001F1A0A"/>
    <w:rsid w:val="001F1AB4"/>
    <w:rsid w:val="001F1AD4"/>
    <w:rsid w:val="001F1C8F"/>
    <w:rsid w:val="001F1E6A"/>
    <w:rsid w:val="001F203D"/>
    <w:rsid w:val="001F20F9"/>
    <w:rsid w:val="001F2200"/>
    <w:rsid w:val="001F232D"/>
    <w:rsid w:val="001F2582"/>
    <w:rsid w:val="001F28E6"/>
    <w:rsid w:val="001F2959"/>
    <w:rsid w:val="001F2DAB"/>
    <w:rsid w:val="001F2E90"/>
    <w:rsid w:val="001F2EBF"/>
    <w:rsid w:val="001F2F54"/>
    <w:rsid w:val="001F2FDF"/>
    <w:rsid w:val="001F3018"/>
    <w:rsid w:val="001F3023"/>
    <w:rsid w:val="001F316D"/>
    <w:rsid w:val="001F3442"/>
    <w:rsid w:val="001F3689"/>
    <w:rsid w:val="001F37D6"/>
    <w:rsid w:val="001F38C6"/>
    <w:rsid w:val="001F3A3D"/>
    <w:rsid w:val="001F3AC1"/>
    <w:rsid w:val="001F414C"/>
    <w:rsid w:val="001F4174"/>
    <w:rsid w:val="001F428B"/>
    <w:rsid w:val="001F42F5"/>
    <w:rsid w:val="001F4311"/>
    <w:rsid w:val="001F43A2"/>
    <w:rsid w:val="001F4AEF"/>
    <w:rsid w:val="001F4AFD"/>
    <w:rsid w:val="001F4D63"/>
    <w:rsid w:val="001F4E49"/>
    <w:rsid w:val="001F504C"/>
    <w:rsid w:val="001F50FE"/>
    <w:rsid w:val="001F53AB"/>
    <w:rsid w:val="001F5652"/>
    <w:rsid w:val="001F5749"/>
    <w:rsid w:val="001F59C9"/>
    <w:rsid w:val="001F59E4"/>
    <w:rsid w:val="001F5D73"/>
    <w:rsid w:val="001F5EA8"/>
    <w:rsid w:val="001F5FE0"/>
    <w:rsid w:val="001F6207"/>
    <w:rsid w:val="001F64F7"/>
    <w:rsid w:val="001F666D"/>
    <w:rsid w:val="001F6699"/>
    <w:rsid w:val="001F66FE"/>
    <w:rsid w:val="001F673D"/>
    <w:rsid w:val="001F686A"/>
    <w:rsid w:val="001F69AD"/>
    <w:rsid w:val="001F6AFB"/>
    <w:rsid w:val="001F6FE7"/>
    <w:rsid w:val="001F703F"/>
    <w:rsid w:val="001F7097"/>
    <w:rsid w:val="001F71F6"/>
    <w:rsid w:val="001F7352"/>
    <w:rsid w:val="001F738D"/>
    <w:rsid w:val="001F76C0"/>
    <w:rsid w:val="001F7708"/>
    <w:rsid w:val="001F77C2"/>
    <w:rsid w:val="001F78ED"/>
    <w:rsid w:val="001F7A66"/>
    <w:rsid w:val="001F7C78"/>
    <w:rsid w:val="001F7D8F"/>
    <w:rsid w:val="001F7DDF"/>
    <w:rsid w:val="0020007B"/>
    <w:rsid w:val="002000A1"/>
    <w:rsid w:val="002000EE"/>
    <w:rsid w:val="002001B5"/>
    <w:rsid w:val="0020033A"/>
    <w:rsid w:val="00200356"/>
    <w:rsid w:val="00200775"/>
    <w:rsid w:val="002009DC"/>
    <w:rsid w:val="00200BF2"/>
    <w:rsid w:val="00200E80"/>
    <w:rsid w:val="0020101A"/>
    <w:rsid w:val="002010B7"/>
    <w:rsid w:val="00201168"/>
    <w:rsid w:val="0020163D"/>
    <w:rsid w:val="0020177D"/>
    <w:rsid w:val="002017C6"/>
    <w:rsid w:val="00201880"/>
    <w:rsid w:val="002018A0"/>
    <w:rsid w:val="002019C1"/>
    <w:rsid w:val="00201CE5"/>
    <w:rsid w:val="00201E3E"/>
    <w:rsid w:val="00201E8E"/>
    <w:rsid w:val="00201F0B"/>
    <w:rsid w:val="002020DE"/>
    <w:rsid w:val="00202756"/>
    <w:rsid w:val="0020287D"/>
    <w:rsid w:val="00202909"/>
    <w:rsid w:val="00202BC4"/>
    <w:rsid w:val="00202FE0"/>
    <w:rsid w:val="0020336C"/>
    <w:rsid w:val="00203678"/>
    <w:rsid w:val="002036D8"/>
    <w:rsid w:val="00203A72"/>
    <w:rsid w:val="00203AED"/>
    <w:rsid w:val="00203CAD"/>
    <w:rsid w:val="00203F54"/>
    <w:rsid w:val="002042BF"/>
    <w:rsid w:val="002042E4"/>
    <w:rsid w:val="00204534"/>
    <w:rsid w:val="0020456A"/>
    <w:rsid w:val="002045B4"/>
    <w:rsid w:val="002047C0"/>
    <w:rsid w:val="00204851"/>
    <w:rsid w:val="00204A1E"/>
    <w:rsid w:val="00204D6C"/>
    <w:rsid w:val="00204DE5"/>
    <w:rsid w:val="00205126"/>
    <w:rsid w:val="00205251"/>
    <w:rsid w:val="00205255"/>
    <w:rsid w:val="00205267"/>
    <w:rsid w:val="00205332"/>
    <w:rsid w:val="0020567B"/>
    <w:rsid w:val="002058B2"/>
    <w:rsid w:val="0020590D"/>
    <w:rsid w:val="00205977"/>
    <w:rsid w:val="002059C8"/>
    <w:rsid w:val="00205A60"/>
    <w:rsid w:val="00205B47"/>
    <w:rsid w:val="00205FD9"/>
    <w:rsid w:val="002060AA"/>
    <w:rsid w:val="00206340"/>
    <w:rsid w:val="0020635D"/>
    <w:rsid w:val="00206616"/>
    <w:rsid w:val="002066D0"/>
    <w:rsid w:val="0020687F"/>
    <w:rsid w:val="002068E4"/>
    <w:rsid w:val="00206AF7"/>
    <w:rsid w:val="00206B8B"/>
    <w:rsid w:val="00206C4D"/>
    <w:rsid w:val="00206D5C"/>
    <w:rsid w:val="00206E7D"/>
    <w:rsid w:val="0020703C"/>
    <w:rsid w:val="002071E0"/>
    <w:rsid w:val="0020725A"/>
    <w:rsid w:val="00207335"/>
    <w:rsid w:val="00207466"/>
    <w:rsid w:val="0020754C"/>
    <w:rsid w:val="00207765"/>
    <w:rsid w:val="002079D4"/>
    <w:rsid w:val="00210256"/>
    <w:rsid w:val="002104A0"/>
    <w:rsid w:val="0021069B"/>
    <w:rsid w:val="00210783"/>
    <w:rsid w:val="002108C7"/>
    <w:rsid w:val="00210A30"/>
    <w:rsid w:val="00210B5D"/>
    <w:rsid w:val="00210D36"/>
    <w:rsid w:val="00210D54"/>
    <w:rsid w:val="002111F2"/>
    <w:rsid w:val="002111FE"/>
    <w:rsid w:val="002112E5"/>
    <w:rsid w:val="00211656"/>
    <w:rsid w:val="0021165A"/>
    <w:rsid w:val="002116D0"/>
    <w:rsid w:val="00211736"/>
    <w:rsid w:val="00211A69"/>
    <w:rsid w:val="00211AD6"/>
    <w:rsid w:val="00211B81"/>
    <w:rsid w:val="00211CA4"/>
    <w:rsid w:val="00211F9F"/>
    <w:rsid w:val="00212462"/>
    <w:rsid w:val="002125CA"/>
    <w:rsid w:val="00212735"/>
    <w:rsid w:val="00212873"/>
    <w:rsid w:val="00212A49"/>
    <w:rsid w:val="00212A75"/>
    <w:rsid w:val="00212AB5"/>
    <w:rsid w:val="00212C1E"/>
    <w:rsid w:val="00212D13"/>
    <w:rsid w:val="00212F06"/>
    <w:rsid w:val="002133D2"/>
    <w:rsid w:val="00213778"/>
    <w:rsid w:val="002137BF"/>
    <w:rsid w:val="00213EBB"/>
    <w:rsid w:val="00214061"/>
    <w:rsid w:val="002140A6"/>
    <w:rsid w:val="002140E9"/>
    <w:rsid w:val="0021453B"/>
    <w:rsid w:val="002145F2"/>
    <w:rsid w:val="002149A5"/>
    <w:rsid w:val="00214AE3"/>
    <w:rsid w:val="00214D39"/>
    <w:rsid w:val="00214D63"/>
    <w:rsid w:val="002155F5"/>
    <w:rsid w:val="002159D1"/>
    <w:rsid w:val="00215D40"/>
    <w:rsid w:val="00215DB0"/>
    <w:rsid w:val="00215DCF"/>
    <w:rsid w:val="00215E57"/>
    <w:rsid w:val="0021602F"/>
    <w:rsid w:val="002161E1"/>
    <w:rsid w:val="00216275"/>
    <w:rsid w:val="00216422"/>
    <w:rsid w:val="002164BC"/>
    <w:rsid w:val="002166CF"/>
    <w:rsid w:val="00216A3A"/>
    <w:rsid w:val="00216D17"/>
    <w:rsid w:val="00216D1B"/>
    <w:rsid w:val="00216DFE"/>
    <w:rsid w:val="00217011"/>
    <w:rsid w:val="002170E7"/>
    <w:rsid w:val="002171ED"/>
    <w:rsid w:val="002175A1"/>
    <w:rsid w:val="0021777F"/>
    <w:rsid w:val="00217781"/>
    <w:rsid w:val="00217B48"/>
    <w:rsid w:val="00217B80"/>
    <w:rsid w:val="00217C66"/>
    <w:rsid w:val="00217DA5"/>
    <w:rsid w:val="00217F36"/>
    <w:rsid w:val="00217F9A"/>
    <w:rsid w:val="00220349"/>
    <w:rsid w:val="00220584"/>
    <w:rsid w:val="0022067A"/>
    <w:rsid w:val="00220778"/>
    <w:rsid w:val="0022087F"/>
    <w:rsid w:val="00220A17"/>
    <w:rsid w:val="00220B45"/>
    <w:rsid w:val="00220B73"/>
    <w:rsid w:val="00220B78"/>
    <w:rsid w:val="00220FF0"/>
    <w:rsid w:val="0022106D"/>
    <w:rsid w:val="0022123A"/>
    <w:rsid w:val="00221249"/>
    <w:rsid w:val="0022137D"/>
    <w:rsid w:val="002213D2"/>
    <w:rsid w:val="0022162F"/>
    <w:rsid w:val="00221A53"/>
    <w:rsid w:val="00221A98"/>
    <w:rsid w:val="00221B06"/>
    <w:rsid w:val="00221C22"/>
    <w:rsid w:val="00221E4F"/>
    <w:rsid w:val="00221F11"/>
    <w:rsid w:val="002220BE"/>
    <w:rsid w:val="00222236"/>
    <w:rsid w:val="00222561"/>
    <w:rsid w:val="002225D8"/>
    <w:rsid w:val="00222608"/>
    <w:rsid w:val="00222664"/>
    <w:rsid w:val="002226B3"/>
    <w:rsid w:val="002227A6"/>
    <w:rsid w:val="00222833"/>
    <w:rsid w:val="0022285F"/>
    <w:rsid w:val="002229D4"/>
    <w:rsid w:val="00222A16"/>
    <w:rsid w:val="00222A9A"/>
    <w:rsid w:val="00222ACE"/>
    <w:rsid w:val="00222EC2"/>
    <w:rsid w:val="002234C3"/>
    <w:rsid w:val="002234DA"/>
    <w:rsid w:val="002235C5"/>
    <w:rsid w:val="00223626"/>
    <w:rsid w:val="00223913"/>
    <w:rsid w:val="00223A4D"/>
    <w:rsid w:val="00223D8E"/>
    <w:rsid w:val="00223DC6"/>
    <w:rsid w:val="00223EFE"/>
    <w:rsid w:val="00223F2E"/>
    <w:rsid w:val="00223FBD"/>
    <w:rsid w:val="00223FC2"/>
    <w:rsid w:val="00224234"/>
    <w:rsid w:val="002243AF"/>
    <w:rsid w:val="00224BAA"/>
    <w:rsid w:val="00224C15"/>
    <w:rsid w:val="002255FA"/>
    <w:rsid w:val="00225690"/>
    <w:rsid w:val="0022581C"/>
    <w:rsid w:val="00225B97"/>
    <w:rsid w:val="00225C15"/>
    <w:rsid w:val="00225C57"/>
    <w:rsid w:val="00225E2E"/>
    <w:rsid w:val="00225F1A"/>
    <w:rsid w:val="00225F80"/>
    <w:rsid w:val="0022642E"/>
    <w:rsid w:val="00226698"/>
    <w:rsid w:val="00226873"/>
    <w:rsid w:val="00226AB5"/>
    <w:rsid w:val="00226AF0"/>
    <w:rsid w:val="00226BD1"/>
    <w:rsid w:val="00226FFA"/>
    <w:rsid w:val="002271BD"/>
    <w:rsid w:val="002271EA"/>
    <w:rsid w:val="00227230"/>
    <w:rsid w:val="002274E8"/>
    <w:rsid w:val="00227B2D"/>
    <w:rsid w:val="00227B4F"/>
    <w:rsid w:val="00227CB4"/>
    <w:rsid w:val="00227D11"/>
    <w:rsid w:val="00227EB3"/>
    <w:rsid w:val="002301B0"/>
    <w:rsid w:val="002301FC"/>
    <w:rsid w:val="002302F1"/>
    <w:rsid w:val="0023055B"/>
    <w:rsid w:val="002306FA"/>
    <w:rsid w:val="00230881"/>
    <w:rsid w:val="00230B29"/>
    <w:rsid w:val="00230D62"/>
    <w:rsid w:val="00230EB9"/>
    <w:rsid w:val="00231052"/>
    <w:rsid w:val="00231404"/>
    <w:rsid w:val="002315AB"/>
    <w:rsid w:val="002315EE"/>
    <w:rsid w:val="002317E8"/>
    <w:rsid w:val="002318AF"/>
    <w:rsid w:val="00231BCB"/>
    <w:rsid w:val="00231E91"/>
    <w:rsid w:val="00232043"/>
    <w:rsid w:val="0023210E"/>
    <w:rsid w:val="00232166"/>
    <w:rsid w:val="00232220"/>
    <w:rsid w:val="002324E5"/>
    <w:rsid w:val="0023277C"/>
    <w:rsid w:val="0023296A"/>
    <w:rsid w:val="00232AD1"/>
    <w:rsid w:val="00232C18"/>
    <w:rsid w:val="00232D40"/>
    <w:rsid w:val="00232F08"/>
    <w:rsid w:val="002331C2"/>
    <w:rsid w:val="00233285"/>
    <w:rsid w:val="002332FB"/>
    <w:rsid w:val="002333FA"/>
    <w:rsid w:val="0023346A"/>
    <w:rsid w:val="00233F7F"/>
    <w:rsid w:val="00233FE6"/>
    <w:rsid w:val="00234273"/>
    <w:rsid w:val="0023428A"/>
    <w:rsid w:val="002342A1"/>
    <w:rsid w:val="0023442E"/>
    <w:rsid w:val="002344AA"/>
    <w:rsid w:val="002344C2"/>
    <w:rsid w:val="00234610"/>
    <w:rsid w:val="00234961"/>
    <w:rsid w:val="00234B6F"/>
    <w:rsid w:val="00234B7F"/>
    <w:rsid w:val="00234DD2"/>
    <w:rsid w:val="0023500B"/>
    <w:rsid w:val="002350E0"/>
    <w:rsid w:val="002351BB"/>
    <w:rsid w:val="00235A06"/>
    <w:rsid w:val="00235AF2"/>
    <w:rsid w:val="00235DDA"/>
    <w:rsid w:val="00235FF3"/>
    <w:rsid w:val="00236017"/>
    <w:rsid w:val="00236298"/>
    <w:rsid w:val="0023651C"/>
    <w:rsid w:val="00236833"/>
    <w:rsid w:val="002368E9"/>
    <w:rsid w:val="00236921"/>
    <w:rsid w:val="00236973"/>
    <w:rsid w:val="00236A94"/>
    <w:rsid w:val="002370BE"/>
    <w:rsid w:val="00237365"/>
    <w:rsid w:val="002374AC"/>
    <w:rsid w:val="00237531"/>
    <w:rsid w:val="002378FB"/>
    <w:rsid w:val="00237B82"/>
    <w:rsid w:val="00237DE6"/>
    <w:rsid w:val="00240009"/>
    <w:rsid w:val="00240079"/>
    <w:rsid w:val="00240094"/>
    <w:rsid w:val="0024009B"/>
    <w:rsid w:val="0024052B"/>
    <w:rsid w:val="0024057A"/>
    <w:rsid w:val="00240630"/>
    <w:rsid w:val="00240886"/>
    <w:rsid w:val="002409DE"/>
    <w:rsid w:val="00240B1E"/>
    <w:rsid w:val="00240E1C"/>
    <w:rsid w:val="002410CE"/>
    <w:rsid w:val="00241583"/>
    <w:rsid w:val="0024158C"/>
    <w:rsid w:val="0024174F"/>
    <w:rsid w:val="002419F3"/>
    <w:rsid w:val="00241B4D"/>
    <w:rsid w:val="00241CDB"/>
    <w:rsid w:val="0024206C"/>
    <w:rsid w:val="00242260"/>
    <w:rsid w:val="002422D6"/>
    <w:rsid w:val="00242462"/>
    <w:rsid w:val="00242484"/>
    <w:rsid w:val="0024264B"/>
    <w:rsid w:val="0024270C"/>
    <w:rsid w:val="00242862"/>
    <w:rsid w:val="002429C0"/>
    <w:rsid w:val="00242A2B"/>
    <w:rsid w:val="00242AA0"/>
    <w:rsid w:val="00242AF9"/>
    <w:rsid w:val="00242CAA"/>
    <w:rsid w:val="00242D06"/>
    <w:rsid w:val="00242D4A"/>
    <w:rsid w:val="00242FDA"/>
    <w:rsid w:val="00242FF7"/>
    <w:rsid w:val="0024301E"/>
    <w:rsid w:val="0024316E"/>
    <w:rsid w:val="00243278"/>
    <w:rsid w:val="0024385F"/>
    <w:rsid w:val="00243885"/>
    <w:rsid w:val="0024389D"/>
    <w:rsid w:val="00243C67"/>
    <w:rsid w:val="002441A2"/>
    <w:rsid w:val="002444B8"/>
    <w:rsid w:val="00244621"/>
    <w:rsid w:val="00244AED"/>
    <w:rsid w:val="00244C21"/>
    <w:rsid w:val="00244E27"/>
    <w:rsid w:val="00245380"/>
    <w:rsid w:val="002453D9"/>
    <w:rsid w:val="002454B4"/>
    <w:rsid w:val="00245547"/>
    <w:rsid w:val="00245884"/>
    <w:rsid w:val="00245908"/>
    <w:rsid w:val="002459EC"/>
    <w:rsid w:val="00246142"/>
    <w:rsid w:val="00246191"/>
    <w:rsid w:val="002461B3"/>
    <w:rsid w:val="002461DD"/>
    <w:rsid w:val="0024672B"/>
    <w:rsid w:val="00246747"/>
    <w:rsid w:val="002468E1"/>
    <w:rsid w:val="00246BAD"/>
    <w:rsid w:val="00246CB6"/>
    <w:rsid w:val="00246CE4"/>
    <w:rsid w:val="00246D6E"/>
    <w:rsid w:val="00246DC5"/>
    <w:rsid w:val="00247142"/>
    <w:rsid w:val="002471FF"/>
    <w:rsid w:val="002472B5"/>
    <w:rsid w:val="0024746E"/>
    <w:rsid w:val="0024771B"/>
    <w:rsid w:val="00247DBD"/>
    <w:rsid w:val="00247E30"/>
    <w:rsid w:val="00247FE9"/>
    <w:rsid w:val="00250027"/>
    <w:rsid w:val="002503B9"/>
    <w:rsid w:val="002507FC"/>
    <w:rsid w:val="0025093E"/>
    <w:rsid w:val="00250A65"/>
    <w:rsid w:val="00250B26"/>
    <w:rsid w:val="00250BEF"/>
    <w:rsid w:val="00250CA6"/>
    <w:rsid w:val="00251051"/>
    <w:rsid w:val="002511C5"/>
    <w:rsid w:val="0025123F"/>
    <w:rsid w:val="0025138A"/>
    <w:rsid w:val="00251430"/>
    <w:rsid w:val="0025154B"/>
    <w:rsid w:val="00251B33"/>
    <w:rsid w:val="00251B87"/>
    <w:rsid w:val="00251BC1"/>
    <w:rsid w:val="00251D87"/>
    <w:rsid w:val="00251E75"/>
    <w:rsid w:val="00251FF4"/>
    <w:rsid w:val="0025217A"/>
    <w:rsid w:val="00252279"/>
    <w:rsid w:val="00252290"/>
    <w:rsid w:val="002523D9"/>
    <w:rsid w:val="002524EA"/>
    <w:rsid w:val="0025252C"/>
    <w:rsid w:val="00252608"/>
    <w:rsid w:val="0025264A"/>
    <w:rsid w:val="002527C8"/>
    <w:rsid w:val="002527DB"/>
    <w:rsid w:val="002528EC"/>
    <w:rsid w:val="00252919"/>
    <w:rsid w:val="00252E49"/>
    <w:rsid w:val="00252ECC"/>
    <w:rsid w:val="00253088"/>
    <w:rsid w:val="00253102"/>
    <w:rsid w:val="002533D1"/>
    <w:rsid w:val="002535B0"/>
    <w:rsid w:val="00253607"/>
    <w:rsid w:val="002536CF"/>
    <w:rsid w:val="00253758"/>
    <w:rsid w:val="00253AAF"/>
    <w:rsid w:val="00253C54"/>
    <w:rsid w:val="00253D0D"/>
    <w:rsid w:val="00253E12"/>
    <w:rsid w:val="00253E9C"/>
    <w:rsid w:val="00254316"/>
    <w:rsid w:val="0025464A"/>
    <w:rsid w:val="00254695"/>
    <w:rsid w:val="00254D5F"/>
    <w:rsid w:val="00254E7C"/>
    <w:rsid w:val="00254EAF"/>
    <w:rsid w:val="00254FC7"/>
    <w:rsid w:val="002550E4"/>
    <w:rsid w:val="002554EF"/>
    <w:rsid w:val="002557EF"/>
    <w:rsid w:val="00255891"/>
    <w:rsid w:val="00255944"/>
    <w:rsid w:val="00255AAD"/>
    <w:rsid w:val="00255CC4"/>
    <w:rsid w:val="00255CCC"/>
    <w:rsid w:val="00255CF7"/>
    <w:rsid w:val="00255DA4"/>
    <w:rsid w:val="002562BC"/>
    <w:rsid w:val="002562FA"/>
    <w:rsid w:val="0025630B"/>
    <w:rsid w:val="002565E7"/>
    <w:rsid w:val="002565FF"/>
    <w:rsid w:val="00256680"/>
    <w:rsid w:val="0025693A"/>
    <w:rsid w:val="00256A64"/>
    <w:rsid w:val="00256AE9"/>
    <w:rsid w:val="00256B64"/>
    <w:rsid w:val="00256B7B"/>
    <w:rsid w:val="00256BA2"/>
    <w:rsid w:val="002575B4"/>
    <w:rsid w:val="00257CA1"/>
    <w:rsid w:val="0026004D"/>
    <w:rsid w:val="00260226"/>
    <w:rsid w:val="00260792"/>
    <w:rsid w:val="0026079D"/>
    <w:rsid w:val="002607C2"/>
    <w:rsid w:val="00260831"/>
    <w:rsid w:val="0026095E"/>
    <w:rsid w:val="002609F6"/>
    <w:rsid w:val="00260A25"/>
    <w:rsid w:val="00260F8B"/>
    <w:rsid w:val="0026112C"/>
    <w:rsid w:val="0026135E"/>
    <w:rsid w:val="00261462"/>
    <w:rsid w:val="0026172D"/>
    <w:rsid w:val="002618E7"/>
    <w:rsid w:val="00261A86"/>
    <w:rsid w:val="00261E08"/>
    <w:rsid w:val="00261E4A"/>
    <w:rsid w:val="002620F8"/>
    <w:rsid w:val="002622A5"/>
    <w:rsid w:val="002628A5"/>
    <w:rsid w:val="00262AF0"/>
    <w:rsid w:val="00262C7E"/>
    <w:rsid w:val="00262F5B"/>
    <w:rsid w:val="00262F87"/>
    <w:rsid w:val="00263003"/>
    <w:rsid w:val="00263091"/>
    <w:rsid w:val="0026309F"/>
    <w:rsid w:val="00263166"/>
    <w:rsid w:val="00263182"/>
    <w:rsid w:val="002632C2"/>
    <w:rsid w:val="002632F7"/>
    <w:rsid w:val="002633C9"/>
    <w:rsid w:val="00263451"/>
    <w:rsid w:val="00263491"/>
    <w:rsid w:val="002635E7"/>
    <w:rsid w:val="0026366A"/>
    <w:rsid w:val="00263872"/>
    <w:rsid w:val="00263C3C"/>
    <w:rsid w:val="00263E47"/>
    <w:rsid w:val="00263FF5"/>
    <w:rsid w:val="002643DC"/>
    <w:rsid w:val="002646EB"/>
    <w:rsid w:val="00264B1C"/>
    <w:rsid w:val="00264C9C"/>
    <w:rsid w:val="00264CF4"/>
    <w:rsid w:val="00264E45"/>
    <w:rsid w:val="00264E57"/>
    <w:rsid w:val="00264E89"/>
    <w:rsid w:val="00264F01"/>
    <w:rsid w:val="00264F62"/>
    <w:rsid w:val="00265052"/>
    <w:rsid w:val="0026521D"/>
    <w:rsid w:val="00265476"/>
    <w:rsid w:val="00265536"/>
    <w:rsid w:val="0026566F"/>
    <w:rsid w:val="002656B7"/>
    <w:rsid w:val="00265768"/>
    <w:rsid w:val="00265825"/>
    <w:rsid w:val="0026608D"/>
    <w:rsid w:val="00266215"/>
    <w:rsid w:val="00266448"/>
    <w:rsid w:val="002665C3"/>
    <w:rsid w:val="002666F5"/>
    <w:rsid w:val="00266785"/>
    <w:rsid w:val="00266882"/>
    <w:rsid w:val="00266945"/>
    <w:rsid w:val="00266AA6"/>
    <w:rsid w:val="00266B98"/>
    <w:rsid w:val="00266C3E"/>
    <w:rsid w:val="00266ECA"/>
    <w:rsid w:val="00267086"/>
    <w:rsid w:val="00267497"/>
    <w:rsid w:val="00267571"/>
    <w:rsid w:val="002679E2"/>
    <w:rsid w:val="00270632"/>
    <w:rsid w:val="002707DA"/>
    <w:rsid w:val="00270929"/>
    <w:rsid w:val="00270A58"/>
    <w:rsid w:val="00270AB7"/>
    <w:rsid w:val="00270D1E"/>
    <w:rsid w:val="00270EFD"/>
    <w:rsid w:val="00271190"/>
    <w:rsid w:val="002711B2"/>
    <w:rsid w:val="002714C1"/>
    <w:rsid w:val="002717AD"/>
    <w:rsid w:val="00271EF3"/>
    <w:rsid w:val="00271F15"/>
    <w:rsid w:val="0027203C"/>
    <w:rsid w:val="0027245D"/>
    <w:rsid w:val="002725E0"/>
    <w:rsid w:val="0027260C"/>
    <w:rsid w:val="00272638"/>
    <w:rsid w:val="0027278A"/>
    <w:rsid w:val="0027299C"/>
    <w:rsid w:val="002729A1"/>
    <w:rsid w:val="00272A6A"/>
    <w:rsid w:val="00272B00"/>
    <w:rsid w:val="00272BB3"/>
    <w:rsid w:val="00272BFA"/>
    <w:rsid w:val="00272BFB"/>
    <w:rsid w:val="00272E77"/>
    <w:rsid w:val="00273018"/>
    <w:rsid w:val="002730D6"/>
    <w:rsid w:val="00273608"/>
    <w:rsid w:val="0027364F"/>
    <w:rsid w:val="002737B7"/>
    <w:rsid w:val="00273AE2"/>
    <w:rsid w:val="00273EC0"/>
    <w:rsid w:val="0027430F"/>
    <w:rsid w:val="00274536"/>
    <w:rsid w:val="002745E3"/>
    <w:rsid w:val="00274764"/>
    <w:rsid w:val="002747AD"/>
    <w:rsid w:val="002749C0"/>
    <w:rsid w:val="00274B0D"/>
    <w:rsid w:val="00274B19"/>
    <w:rsid w:val="00274B3E"/>
    <w:rsid w:val="002750F0"/>
    <w:rsid w:val="002751CF"/>
    <w:rsid w:val="00275619"/>
    <w:rsid w:val="00275664"/>
    <w:rsid w:val="00275756"/>
    <w:rsid w:val="00275C30"/>
    <w:rsid w:val="00275C78"/>
    <w:rsid w:val="002761D7"/>
    <w:rsid w:val="0027625F"/>
    <w:rsid w:val="002762D3"/>
    <w:rsid w:val="002763C7"/>
    <w:rsid w:val="002765EC"/>
    <w:rsid w:val="0027667B"/>
    <w:rsid w:val="00276BB7"/>
    <w:rsid w:val="00276C01"/>
    <w:rsid w:val="00276CF1"/>
    <w:rsid w:val="00276E99"/>
    <w:rsid w:val="00277036"/>
    <w:rsid w:val="002770C8"/>
    <w:rsid w:val="002770F2"/>
    <w:rsid w:val="00277225"/>
    <w:rsid w:val="00277235"/>
    <w:rsid w:val="002772F6"/>
    <w:rsid w:val="002775C3"/>
    <w:rsid w:val="0027763D"/>
    <w:rsid w:val="0027776E"/>
    <w:rsid w:val="002778F5"/>
    <w:rsid w:val="00277E7C"/>
    <w:rsid w:val="0028013D"/>
    <w:rsid w:val="00280254"/>
    <w:rsid w:val="002802DE"/>
    <w:rsid w:val="00280558"/>
    <w:rsid w:val="0028064E"/>
    <w:rsid w:val="002806BD"/>
    <w:rsid w:val="00280756"/>
    <w:rsid w:val="00280926"/>
    <w:rsid w:val="00280B9C"/>
    <w:rsid w:val="00280D00"/>
    <w:rsid w:val="00280D3C"/>
    <w:rsid w:val="00280E85"/>
    <w:rsid w:val="00281106"/>
    <w:rsid w:val="002813E7"/>
    <w:rsid w:val="0028150B"/>
    <w:rsid w:val="002816C4"/>
    <w:rsid w:val="00281952"/>
    <w:rsid w:val="00281A2D"/>
    <w:rsid w:val="00281E71"/>
    <w:rsid w:val="00281F22"/>
    <w:rsid w:val="00282318"/>
    <w:rsid w:val="002824EF"/>
    <w:rsid w:val="00282570"/>
    <w:rsid w:val="00282598"/>
    <w:rsid w:val="00282758"/>
    <w:rsid w:val="0028278B"/>
    <w:rsid w:val="00282887"/>
    <w:rsid w:val="002828B7"/>
    <w:rsid w:val="00282A5A"/>
    <w:rsid w:val="00282C51"/>
    <w:rsid w:val="00282D5A"/>
    <w:rsid w:val="00282EA1"/>
    <w:rsid w:val="00282F66"/>
    <w:rsid w:val="00283009"/>
    <w:rsid w:val="002830FF"/>
    <w:rsid w:val="002832CC"/>
    <w:rsid w:val="00283450"/>
    <w:rsid w:val="00283543"/>
    <w:rsid w:val="002835C6"/>
    <w:rsid w:val="00283715"/>
    <w:rsid w:val="00283794"/>
    <w:rsid w:val="00283E4F"/>
    <w:rsid w:val="00284010"/>
    <w:rsid w:val="00284237"/>
    <w:rsid w:val="002844F7"/>
    <w:rsid w:val="002845F6"/>
    <w:rsid w:val="002847E1"/>
    <w:rsid w:val="00284911"/>
    <w:rsid w:val="002849D3"/>
    <w:rsid w:val="00284C14"/>
    <w:rsid w:val="00284C20"/>
    <w:rsid w:val="00284EA8"/>
    <w:rsid w:val="00284F4D"/>
    <w:rsid w:val="00284FF1"/>
    <w:rsid w:val="0028541F"/>
    <w:rsid w:val="00285824"/>
    <w:rsid w:val="00285889"/>
    <w:rsid w:val="00285A0D"/>
    <w:rsid w:val="00285A48"/>
    <w:rsid w:val="00285BD4"/>
    <w:rsid w:val="00285C3D"/>
    <w:rsid w:val="00285CF2"/>
    <w:rsid w:val="00285E76"/>
    <w:rsid w:val="00285EC7"/>
    <w:rsid w:val="00285F6C"/>
    <w:rsid w:val="0028603E"/>
    <w:rsid w:val="0028605D"/>
    <w:rsid w:val="00286338"/>
    <w:rsid w:val="002865ED"/>
    <w:rsid w:val="002866B3"/>
    <w:rsid w:val="00286878"/>
    <w:rsid w:val="00286BDD"/>
    <w:rsid w:val="00286DEB"/>
    <w:rsid w:val="00286E4C"/>
    <w:rsid w:val="00287306"/>
    <w:rsid w:val="002874AB"/>
    <w:rsid w:val="00287780"/>
    <w:rsid w:val="002877F6"/>
    <w:rsid w:val="002879F5"/>
    <w:rsid w:val="00287F60"/>
    <w:rsid w:val="00287F84"/>
    <w:rsid w:val="0029019D"/>
    <w:rsid w:val="0029020B"/>
    <w:rsid w:val="00290765"/>
    <w:rsid w:val="00290A7A"/>
    <w:rsid w:val="0029122A"/>
    <w:rsid w:val="002917BE"/>
    <w:rsid w:val="00291A39"/>
    <w:rsid w:val="00291A90"/>
    <w:rsid w:val="00291CA0"/>
    <w:rsid w:val="00291CC8"/>
    <w:rsid w:val="00292332"/>
    <w:rsid w:val="00292491"/>
    <w:rsid w:val="0029270C"/>
    <w:rsid w:val="00292848"/>
    <w:rsid w:val="00292A68"/>
    <w:rsid w:val="00292C00"/>
    <w:rsid w:val="00292C14"/>
    <w:rsid w:val="00292CE2"/>
    <w:rsid w:val="00292DB8"/>
    <w:rsid w:val="00292E5C"/>
    <w:rsid w:val="00293364"/>
    <w:rsid w:val="00293398"/>
    <w:rsid w:val="0029339F"/>
    <w:rsid w:val="00293744"/>
    <w:rsid w:val="0029381D"/>
    <w:rsid w:val="00293892"/>
    <w:rsid w:val="00293955"/>
    <w:rsid w:val="00293987"/>
    <w:rsid w:val="00293AC4"/>
    <w:rsid w:val="00293C84"/>
    <w:rsid w:val="00293CC6"/>
    <w:rsid w:val="00293E9F"/>
    <w:rsid w:val="002943F2"/>
    <w:rsid w:val="002945C8"/>
    <w:rsid w:val="0029486A"/>
    <w:rsid w:val="00294A0D"/>
    <w:rsid w:val="00294B2F"/>
    <w:rsid w:val="00294B3D"/>
    <w:rsid w:val="00294BF9"/>
    <w:rsid w:val="00294E76"/>
    <w:rsid w:val="00294E78"/>
    <w:rsid w:val="00294FF9"/>
    <w:rsid w:val="00295011"/>
    <w:rsid w:val="00295026"/>
    <w:rsid w:val="002950F3"/>
    <w:rsid w:val="00295170"/>
    <w:rsid w:val="00295182"/>
    <w:rsid w:val="002951A0"/>
    <w:rsid w:val="00295265"/>
    <w:rsid w:val="002952B5"/>
    <w:rsid w:val="0029544E"/>
    <w:rsid w:val="0029554B"/>
    <w:rsid w:val="00295D5F"/>
    <w:rsid w:val="00295F85"/>
    <w:rsid w:val="002961B2"/>
    <w:rsid w:val="0029628B"/>
    <w:rsid w:val="00296996"/>
    <w:rsid w:val="00296B07"/>
    <w:rsid w:val="00296F7A"/>
    <w:rsid w:val="0029703A"/>
    <w:rsid w:val="0029704C"/>
    <w:rsid w:val="002972B3"/>
    <w:rsid w:val="00297313"/>
    <w:rsid w:val="00297702"/>
    <w:rsid w:val="00297952"/>
    <w:rsid w:val="002A0003"/>
    <w:rsid w:val="002A01A7"/>
    <w:rsid w:val="002A0331"/>
    <w:rsid w:val="002A06A3"/>
    <w:rsid w:val="002A0722"/>
    <w:rsid w:val="002A08C9"/>
    <w:rsid w:val="002A0916"/>
    <w:rsid w:val="002A0BBB"/>
    <w:rsid w:val="002A0C44"/>
    <w:rsid w:val="002A0E06"/>
    <w:rsid w:val="002A131E"/>
    <w:rsid w:val="002A14F2"/>
    <w:rsid w:val="002A177C"/>
    <w:rsid w:val="002A1803"/>
    <w:rsid w:val="002A1878"/>
    <w:rsid w:val="002A1BB1"/>
    <w:rsid w:val="002A2029"/>
    <w:rsid w:val="002A244F"/>
    <w:rsid w:val="002A2481"/>
    <w:rsid w:val="002A2760"/>
    <w:rsid w:val="002A2897"/>
    <w:rsid w:val="002A2ACC"/>
    <w:rsid w:val="002A2D26"/>
    <w:rsid w:val="002A2DCB"/>
    <w:rsid w:val="002A30A7"/>
    <w:rsid w:val="002A33DB"/>
    <w:rsid w:val="002A341E"/>
    <w:rsid w:val="002A3436"/>
    <w:rsid w:val="002A3481"/>
    <w:rsid w:val="002A3741"/>
    <w:rsid w:val="002A3798"/>
    <w:rsid w:val="002A3990"/>
    <w:rsid w:val="002A3CD4"/>
    <w:rsid w:val="002A3D05"/>
    <w:rsid w:val="002A3D1D"/>
    <w:rsid w:val="002A3E4B"/>
    <w:rsid w:val="002A40B4"/>
    <w:rsid w:val="002A4224"/>
    <w:rsid w:val="002A45FF"/>
    <w:rsid w:val="002A46A4"/>
    <w:rsid w:val="002A46CC"/>
    <w:rsid w:val="002A478A"/>
    <w:rsid w:val="002A4817"/>
    <w:rsid w:val="002A481B"/>
    <w:rsid w:val="002A4868"/>
    <w:rsid w:val="002A4D5B"/>
    <w:rsid w:val="002A4ED3"/>
    <w:rsid w:val="002A50A5"/>
    <w:rsid w:val="002A5115"/>
    <w:rsid w:val="002A5179"/>
    <w:rsid w:val="002A53CE"/>
    <w:rsid w:val="002A5477"/>
    <w:rsid w:val="002A552C"/>
    <w:rsid w:val="002A569E"/>
    <w:rsid w:val="002A5E0D"/>
    <w:rsid w:val="002A5E2E"/>
    <w:rsid w:val="002A605A"/>
    <w:rsid w:val="002A60A3"/>
    <w:rsid w:val="002A61DC"/>
    <w:rsid w:val="002A6960"/>
    <w:rsid w:val="002A69AB"/>
    <w:rsid w:val="002A6A4C"/>
    <w:rsid w:val="002A6BB3"/>
    <w:rsid w:val="002A711D"/>
    <w:rsid w:val="002A712C"/>
    <w:rsid w:val="002A7497"/>
    <w:rsid w:val="002A7527"/>
    <w:rsid w:val="002A759C"/>
    <w:rsid w:val="002A7661"/>
    <w:rsid w:val="002A7768"/>
    <w:rsid w:val="002A7A39"/>
    <w:rsid w:val="002A7B51"/>
    <w:rsid w:val="002A7F60"/>
    <w:rsid w:val="002B00D5"/>
    <w:rsid w:val="002B02F6"/>
    <w:rsid w:val="002B0512"/>
    <w:rsid w:val="002B05AF"/>
    <w:rsid w:val="002B07AB"/>
    <w:rsid w:val="002B0842"/>
    <w:rsid w:val="002B095B"/>
    <w:rsid w:val="002B0A0E"/>
    <w:rsid w:val="002B0D14"/>
    <w:rsid w:val="002B12CF"/>
    <w:rsid w:val="002B1361"/>
    <w:rsid w:val="002B15D3"/>
    <w:rsid w:val="002B161A"/>
    <w:rsid w:val="002B179B"/>
    <w:rsid w:val="002B1951"/>
    <w:rsid w:val="002B1BE5"/>
    <w:rsid w:val="002B1D90"/>
    <w:rsid w:val="002B1DA2"/>
    <w:rsid w:val="002B1E17"/>
    <w:rsid w:val="002B1E9D"/>
    <w:rsid w:val="002B1F29"/>
    <w:rsid w:val="002B2014"/>
    <w:rsid w:val="002B2189"/>
    <w:rsid w:val="002B22E0"/>
    <w:rsid w:val="002B24B7"/>
    <w:rsid w:val="002B2672"/>
    <w:rsid w:val="002B2693"/>
    <w:rsid w:val="002B26E7"/>
    <w:rsid w:val="002B27A7"/>
    <w:rsid w:val="002B2C0A"/>
    <w:rsid w:val="002B2CF5"/>
    <w:rsid w:val="002B30D2"/>
    <w:rsid w:val="002B3144"/>
    <w:rsid w:val="002B32B2"/>
    <w:rsid w:val="002B3866"/>
    <w:rsid w:val="002B3915"/>
    <w:rsid w:val="002B3A5C"/>
    <w:rsid w:val="002B3ECF"/>
    <w:rsid w:val="002B3F92"/>
    <w:rsid w:val="002B40AB"/>
    <w:rsid w:val="002B44BD"/>
    <w:rsid w:val="002B4814"/>
    <w:rsid w:val="002B488A"/>
    <w:rsid w:val="002B48AF"/>
    <w:rsid w:val="002B49D1"/>
    <w:rsid w:val="002B52D1"/>
    <w:rsid w:val="002B59E4"/>
    <w:rsid w:val="002B5D5D"/>
    <w:rsid w:val="002B5E69"/>
    <w:rsid w:val="002B5FC1"/>
    <w:rsid w:val="002B5FD4"/>
    <w:rsid w:val="002B5FEA"/>
    <w:rsid w:val="002B6424"/>
    <w:rsid w:val="002B65EA"/>
    <w:rsid w:val="002B66F6"/>
    <w:rsid w:val="002B6885"/>
    <w:rsid w:val="002B68E1"/>
    <w:rsid w:val="002B6D27"/>
    <w:rsid w:val="002B6F03"/>
    <w:rsid w:val="002B71DD"/>
    <w:rsid w:val="002B7A3D"/>
    <w:rsid w:val="002B7B0D"/>
    <w:rsid w:val="002B7BFD"/>
    <w:rsid w:val="002B7C30"/>
    <w:rsid w:val="002B7C90"/>
    <w:rsid w:val="002B7CB9"/>
    <w:rsid w:val="002B7D1D"/>
    <w:rsid w:val="002B7E65"/>
    <w:rsid w:val="002B7F5E"/>
    <w:rsid w:val="002B7FAC"/>
    <w:rsid w:val="002C006B"/>
    <w:rsid w:val="002C00DD"/>
    <w:rsid w:val="002C010F"/>
    <w:rsid w:val="002C01B5"/>
    <w:rsid w:val="002C05AF"/>
    <w:rsid w:val="002C0613"/>
    <w:rsid w:val="002C06B4"/>
    <w:rsid w:val="002C0F2C"/>
    <w:rsid w:val="002C1006"/>
    <w:rsid w:val="002C112F"/>
    <w:rsid w:val="002C12A3"/>
    <w:rsid w:val="002C131B"/>
    <w:rsid w:val="002C1400"/>
    <w:rsid w:val="002C15D9"/>
    <w:rsid w:val="002C1814"/>
    <w:rsid w:val="002C18F8"/>
    <w:rsid w:val="002C191F"/>
    <w:rsid w:val="002C19D0"/>
    <w:rsid w:val="002C1A62"/>
    <w:rsid w:val="002C1B41"/>
    <w:rsid w:val="002C1B71"/>
    <w:rsid w:val="002C1B7C"/>
    <w:rsid w:val="002C1B99"/>
    <w:rsid w:val="002C1C18"/>
    <w:rsid w:val="002C1DC5"/>
    <w:rsid w:val="002C20A0"/>
    <w:rsid w:val="002C20D7"/>
    <w:rsid w:val="002C2365"/>
    <w:rsid w:val="002C2383"/>
    <w:rsid w:val="002C23A5"/>
    <w:rsid w:val="002C2589"/>
    <w:rsid w:val="002C2628"/>
    <w:rsid w:val="002C262C"/>
    <w:rsid w:val="002C26D1"/>
    <w:rsid w:val="002C2712"/>
    <w:rsid w:val="002C2792"/>
    <w:rsid w:val="002C291D"/>
    <w:rsid w:val="002C2D32"/>
    <w:rsid w:val="002C2D6F"/>
    <w:rsid w:val="002C2FFA"/>
    <w:rsid w:val="002C332D"/>
    <w:rsid w:val="002C3421"/>
    <w:rsid w:val="002C34A0"/>
    <w:rsid w:val="002C3890"/>
    <w:rsid w:val="002C394B"/>
    <w:rsid w:val="002C3BD7"/>
    <w:rsid w:val="002C4197"/>
    <w:rsid w:val="002C42C5"/>
    <w:rsid w:val="002C436A"/>
    <w:rsid w:val="002C44E4"/>
    <w:rsid w:val="002C48BE"/>
    <w:rsid w:val="002C4AC8"/>
    <w:rsid w:val="002C4C98"/>
    <w:rsid w:val="002C4EBC"/>
    <w:rsid w:val="002C5107"/>
    <w:rsid w:val="002C55B9"/>
    <w:rsid w:val="002C5683"/>
    <w:rsid w:val="002C5B44"/>
    <w:rsid w:val="002C5B67"/>
    <w:rsid w:val="002C5E5C"/>
    <w:rsid w:val="002C610E"/>
    <w:rsid w:val="002C626B"/>
    <w:rsid w:val="002C6408"/>
    <w:rsid w:val="002C6EB7"/>
    <w:rsid w:val="002C6EF4"/>
    <w:rsid w:val="002C7A4D"/>
    <w:rsid w:val="002D0443"/>
    <w:rsid w:val="002D0486"/>
    <w:rsid w:val="002D06F7"/>
    <w:rsid w:val="002D087E"/>
    <w:rsid w:val="002D0BC5"/>
    <w:rsid w:val="002D1156"/>
    <w:rsid w:val="002D11CF"/>
    <w:rsid w:val="002D1287"/>
    <w:rsid w:val="002D142D"/>
    <w:rsid w:val="002D17DA"/>
    <w:rsid w:val="002D1961"/>
    <w:rsid w:val="002D2003"/>
    <w:rsid w:val="002D2035"/>
    <w:rsid w:val="002D204C"/>
    <w:rsid w:val="002D2106"/>
    <w:rsid w:val="002D2113"/>
    <w:rsid w:val="002D2622"/>
    <w:rsid w:val="002D2652"/>
    <w:rsid w:val="002D2759"/>
    <w:rsid w:val="002D2826"/>
    <w:rsid w:val="002D2829"/>
    <w:rsid w:val="002D2ACB"/>
    <w:rsid w:val="002D2D55"/>
    <w:rsid w:val="002D2E18"/>
    <w:rsid w:val="002D2F8B"/>
    <w:rsid w:val="002D2FBB"/>
    <w:rsid w:val="002D3141"/>
    <w:rsid w:val="002D3159"/>
    <w:rsid w:val="002D33D8"/>
    <w:rsid w:val="002D3522"/>
    <w:rsid w:val="002D3A28"/>
    <w:rsid w:val="002D3D24"/>
    <w:rsid w:val="002D3D85"/>
    <w:rsid w:val="002D3D87"/>
    <w:rsid w:val="002D3DC4"/>
    <w:rsid w:val="002D3EB8"/>
    <w:rsid w:val="002D3F49"/>
    <w:rsid w:val="002D412D"/>
    <w:rsid w:val="002D41D9"/>
    <w:rsid w:val="002D430A"/>
    <w:rsid w:val="002D45F6"/>
    <w:rsid w:val="002D46DE"/>
    <w:rsid w:val="002D4AA6"/>
    <w:rsid w:val="002D4AEA"/>
    <w:rsid w:val="002D4BEC"/>
    <w:rsid w:val="002D4C30"/>
    <w:rsid w:val="002D4ECB"/>
    <w:rsid w:val="002D4F92"/>
    <w:rsid w:val="002D5036"/>
    <w:rsid w:val="002D5177"/>
    <w:rsid w:val="002D52FE"/>
    <w:rsid w:val="002D564B"/>
    <w:rsid w:val="002D58A3"/>
    <w:rsid w:val="002D58EE"/>
    <w:rsid w:val="002D5A4F"/>
    <w:rsid w:val="002D604A"/>
    <w:rsid w:val="002D60CE"/>
    <w:rsid w:val="002D61F7"/>
    <w:rsid w:val="002D637F"/>
    <w:rsid w:val="002D6951"/>
    <w:rsid w:val="002D6ABD"/>
    <w:rsid w:val="002D6B46"/>
    <w:rsid w:val="002D703F"/>
    <w:rsid w:val="002D70AA"/>
    <w:rsid w:val="002D72C5"/>
    <w:rsid w:val="002D7336"/>
    <w:rsid w:val="002D7390"/>
    <w:rsid w:val="002D7639"/>
    <w:rsid w:val="002D78CD"/>
    <w:rsid w:val="002D7A68"/>
    <w:rsid w:val="002D7D02"/>
    <w:rsid w:val="002E0002"/>
    <w:rsid w:val="002E0074"/>
    <w:rsid w:val="002E0101"/>
    <w:rsid w:val="002E0530"/>
    <w:rsid w:val="002E0685"/>
    <w:rsid w:val="002E08CF"/>
    <w:rsid w:val="002E0917"/>
    <w:rsid w:val="002E09B7"/>
    <w:rsid w:val="002E0B94"/>
    <w:rsid w:val="002E0C84"/>
    <w:rsid w:val="002E0E14"/>
    <w:rsid w:val="002E12C5"/>
    <w:rsid w:val="002E1726"/>
    <w:rsid w:val="002E1738"/>
    <w:rsid w:val="002E17C3"/>
    <w:rsid w:val="002E18F6"/>
    <w:rsid w:val="002E19B1"/>
    <w:rsid w:val="002E2528"/>
    <w:rsid w:val="002E253B"/>
    <w:rsid w:val="002E277A"/>
    <w:rsid w:val="002E29EA"/>
    <w:rsid w:val="002E2B0F"/>
    <w:rsid w:val="002E2C24"/>
    <w:rsid w:val="002E2CD1"/>
    <w:rsid w:val="002E2CE4"/>
    <w:rsid w:val="002E2F56"/>
    <w:rsid w:val="002E30CE"/>
    <w:rsid w:val="002E311B"/>
    <w:rsid w:val="002E32F2"/>
    <w:rsid w:val="002E3399"/>
    <w:rsid w:val="002E35F2"/>
    <w:rsid w:val="002E367B"/>
    <w:rsid w:val="002E3ACE"/>
    <w:rsid w:val="002E3CBD"/>
    <w:rsid w:val="002E41FD"/>
    <w:rsid w:val="002E4321"/>
    <w:rsid w:val="002E4354"/>
    <w:rsid w:val="002E47D2"/>
    <w:rsid w:val="002E48F0"/>
    <w:rsid w:val="002E4D01"/>
    <w:rsid w:val="002E4E3C"/>
    <w:rsid w:val="002E4E5E"/>
    <w:rsid w:val="002E4EE9"/>
    <w:rsid w:val="002E4F80"/>
    <w:rsid w:val="002E5159"/>
    <w:rsid w:val="002E52E9"/>
    <w:rsid w:val="002E552B"/>
    <w:rsid w:val="002E55EE"/>
    <w:rsid w:val="002E5B0D"/>
    <w:rsid w:val="002E5B8F"/>
    <w:rsid w:val="002E5E96"/>
    <w:rsid w:val="002E5EA5"/>
    <w:rsid w:val="002E605C"/>
    <w:rsid w:val="002E6201"/>
    <w:rsid w:val="002E6230"/>
    <w:rsid w:val="002E6A48"/>
    <w:rsid w:val="002E6BF7"/>
    <w:rsid w:val="002E6CED"/>
    <w:rsid w:val="002E6FB6"/>
    <w:rsid w:val="002E6FF5"/>
    <w:rsid w:val="002E71AF"/>
    <w:rsid w:val="002E7B14"/>
    <w:rsid w:val="002E7BE8"/>
    <w:rsid w:val="002E7CAC"/>
    <w:rsid w:val="002E7F12"/>
    <w:rsid w:val="002E7F5E"/>
    <w:rsid w:val="002F00FF"/>
    <w:rsid w:val="002F034F"/>
    <w:rsid w:val="002F04D1"/>
    <w:rsid w:val="002F0772"/>
    <w:rsid w:val="002F12BE"/>
    <w:rsid w:val="002F139D"/>
    <w:rsid w:val="002F13E6"/>
    <w:rsid w:val="002F1465"/>
    <w:rsid w:val="002F154D"/>
    <w:rsid w:val="002F1BBA"/>
    <w:rsid w:val="002F1C51"/>
    <w:rsid w:val="002F2032"/>
    <w:rsid w:val="002F2052"/>
    <w:rsid w:val="002F2BAD"/>
    <w:rsid w:val="002F303D"/>
    <w:rsid w:val="002F305A"/>
    <w:rsid w:val="002F30C3"/>
    <w:rsid w:val="002F30F0"/>
    <w:rsid w:val="002F32E3"/>
    <w:rsid w:val="002F39B0"/>
    <w:rsid w:val="002F3A60"/>
    <w:rsid w:val="002F3B92"/>
    <w:rsid w:val="002F3D31"/>
    <w:rsid w:val="002F3E08"/>
    <w:rsid w:val="002F40F3"/>
    <w:rsid w:val="002F4150"/>
    <w:rsid w:val="002F45F2"/>
    <w:rsid w:val="002F47D0"/>
    <w:rsid w:val="002F480F"/>
    <w:rsid w:val="002F4A56"/>
    <w:rsid w:val="002F4C1F"/>
    <w:rsid w:val="002F4C54"/>
    <w:rsid w:val="002F4D4E"/>
    <w:rsid w:val="002F4F7E"/>
    <w:rsid w:val="002F4FC4"/>
    <w:rsid w:val="002F515C"/>
    <w:rsid w:val="002F52F8"/>
    <w:rsid w:val="002F53E6"/>
    <w:rsid w:val="002F5451"/>
    <w:rsid w:val="002F54BC"/>
    <w:rsid w:val="002F5B02"/>
    <w:rsid w:val="002F5C3E"/>
    <w:rsid w:val="002F61A2"/>
    <w:rsid w:val="002F620A"/>
    <w:rsid w:val="002F641E"/>
    <w:rsid w:val="002F6593"/>
    <w:rsid w:val="002F6764"/>
    <w:rsid w:val="002F68A4"/>
    <w:rsid w:val="002F68E8"/>
    <w:rsid w:val="002F6AE7"/>
    <w:rsid w:val="002F6B1A"/>
    <w:rsid w:val="002F6D9C"/>
    <w:rsid w:val="002F6DC5"/>
    <w:rsid w:val="002F704B"/>
    <w:rsid w:val="002F7293"/>
    <w:rsid w:val="002F78AA"/>
    <w:rsid w:val="002F7909"/>
    <w:rsid w:val="002F7A55"/>
    <w:rsid w:val="002F7BDB"/>
    <w:rsid w:val="002F7EB0"/>
    <w:rsid w:val="002FCFA8"/>
    <w:rsid w:val="00300056"/>
    <w:rsid w:val="003003E3"/>
    <w:rsid w:val="003004C7"/>
    <w:rsid w:val="003005C1"/>
    <w:rsid w:val="0030066E"/>
    <w:rsid w:val="003007B5"/>
    <w:rsid w:val="003007B7"/>
    <w:rsid w:val="00300A4F"/>
    <w:rsid w:val="00300B6E"/>
    <w:rsid w:val="00300C62"/>
    <w:rsid w:val="00300E68"/>
    <w:rsid w:val="00300E93"/>
    <w:rsid w:val="00301052"/>
    <w:rsid w:val="003010AE"/>
    <w:rsid w:val="00301180"/>
    <w:rsid w:val="00301279"/>
    <w:rsid w:val="0030187F"/>
    <w:rsid w:val="00301BED"/>
    <w:rsid w:val="00301D48"/>
    <w:rsid w:val="00301E32"/>
    <w:rsid w:val="0030223C"/>
    <w:rsid w:val="003022B8"/>
    <w:rsid w:val="0030230A"/>
    <w:rsid w:val="00302450"/>
    <w:rsid w:val="0030280D"/>
    <w:rsid w:val="00302B95"/>
    <w:rsid w:val="0030313D"/>
    <w:rsid w:val="003031A1"/>
    <w:rsid w:val="003031BC"/>
    <w:rsid w:val="003031C9"/>
    <w:rsid w:val="00303542"/>
    <w:rsid w:val="003035DA"/>
    <w:rsid w:val="00303898"/>
    <w:rsid w:val="00303B92"/>
    <w:rsid w:val="00303BC3"/>
    <w:rsid w:val="00303D18"/>
    <w:rsid w:val="00303D4A"/>
    <w:rsid w:val="00303D71"/>
    <w:rsid w:val="00303DA4"/>
    <w:rsid w:val="00303E32"/>
    <w:rsid w:val="00303F37"/>
    <w:rsid w:val="00304091"/>
    <w:rsid w:val="003044EF"/>
    <w:rsid w:val="00304632"/>
    <w:rsid w:val="00304724"/>
    <w:rsid w:val="00304A36"/>
    <w:rsid w:val="00304BB5"/>
    <w:rsid w:val="00304BB6"/>
    <w:rsid w:val="00304D13"/>
    <w:rsid w:val="003050A1"/>
    <w:rsid w:val="0030517E"/>
    <w:rsid w:val="003051C7"/>
    <w:rsid w:val="00305378"/>
    <w:rsid w:val="0030542B"/>
    <w:rsid w:val="003054E5"/>
    <w:rsid w:val="003056A3"/>
    <w:rsid w:val="0030589D"/>
    <w:rsid w:val="00305CCF"/>
    <w:rsid w:val="00305E27"/>
    <w:rsid w:val="00305E69"/>
    <w:rsid w:val="0030629D"/>
    <w:rsid w:val="00306421"/>
    <w:rsid w:val="00306793"/>
    <w:rsid w:val="003067DB"/>
    <w:rsid w:val="0030697C"/>
    <w:rsid w:val="00306B8B"/>
    <w:rsid w:val="00306C4B"/>
    <w:rsid w:val="00306DD2"/>
    <w:rsid w:val="00306E40"/>
    <w:rsid w:val="00307009"/>
    <w:rsid w:val="0030700C"/>
    <w:rsid w:val="00307537"/>
    <w:rsid w:val="0030771E"/>
    <w:rsid w:val="00307760"/>
    <w:rsid w:val="00307871"/>
    <w:rsid w:val="00307883"/>
    <w:rsid w:val="00307A45"/>
    <w:rsid w:val="00307B05"/>
    <w:rsid w:val="00307D46"/>
    <w:rsid w:val="0031000C"/>
    <w:rsid w:val="00310755"/>
    <w:rsid w:val="003107A1"/>
    <w:rsid w:val="003107C2"/>
    <w:rsid w:val="003107FB"/>
    <w:rsid w:val="003109B1"/>
    <w:rsid w:val="00310A1D"/>
    <w:rsid w:val="00310D3D"/>
    <w:rsid w:val="00311263"/>
    <w:rsid w:val="00311BB9"/>
    <w:rsid w:val="00311BDA"/>
    <w:rsid w:val="00311EE7"/>
    <w:rsid w:val="003120D6"/>
    <w:rsid w:val="00312740"/>
    <w:rsid w:val="00312747"/>
    <w:rsid w:val="003127EE"/>
    <w:rsid w:val="00312933"/>
    <w:rsid w:val="00312A65"/>
    <w:rsid w:val="00312AAA"/>
    <w:rsid w:val="00312AC4"/>
    <w:rsid w:val="00312AD9"/>
    <w:rsid w:val="00312D54"/>
    <w:rsid w:val="00312E23"/>
    <w:rsid w:val="00312E2A"/>
    <w:rsid w:val="00312E44"/>
    <w:rsid w:val="00312F29"/>
    <w:rsid w:val="00312F88"/>
    <w:rsid w:val="00313398"/>
    <w:rsid w:val="003136D6"/>
    <w:rsid w:val="0031392F"/>
    <w:rsid w:val="0031399E"/>
    <w:rsid w:val="00313BF9"/>
    <w:rsid w:val="00313FF4"/>
    <w:rsid w:val="0031406C"/>
    <w:rsid w:val="003144B5"/>
    <w:rsid w:val="003145FE"/>
    <w:rsid w:val="0031465F"/>
    <w:rsid w:val="00314704"/>
    <w:rsid w:val="0031490C"/>
    <w:rsid w:val="00314AA2"/>
    <w:rsid w:val="00314BAC"/>
    <w:rsid w:val="00314D6E"/>
    <w:rsid w:val="0031508C"/>
    <w:rsid w:val="00315126"/>
    <w:rsid w:val="0031515C"/>
    <w:rsid w:val="0031544E"/>
    <w:rsid w:val="00315B5D"/>
    <w:rsid w:val="00315BF3"/>
    <w:rsid w:val="00315C9A"/>
    <w:rsid w:val="00315D4F"/>
    <w:rsid w:val="003160E3"/>
    <w:rsid w:val="003161FA"/>
    <w:rsid w:val="00316333"/>
    <w:rsid w:val="003163D4"/>
    <w:rsid w:val="0031653A"/>
    <w:rsid w:val="0031675B"/>
    <w:rsid w:val="00316A4C"/>
    <w:rsid w:val="00316B49"/>
    <w:rsid w:val="00317321"/>
    <w:rsid w:val="00317438"/>
    <w:rsid w:val="003175C7"/>
    <w:rsid w:val="003176AC"/>
    <w:rsid w:val="0031777F"/>
    <w:rsid w:val="0031787C"/>
    <w:rsid w:val="00317C18"/>
    <w:rsid w:val="00317D4C"/>
    <w:rsid w:val="00317FE9"/>
    <w:rsid w:val="00320103"/>
    <w:rsid w:val="00320129"/>
    <w:rsid w:val="003201AC"/>
    <w:rsid w:val="0032035C"/>
    <w:rsid w:val="0032045C"/>
    <w:rsid w:val="0032050D"/>
    <w:rsid w:val="003205CF"/>
    <w:rsid w:val="003205E0"/>
    <w:rsid w:val="0032062B"/>
    <w:rsid w:val="003209F5"/>
    <w:rsid w:val="00320A14"/>
    <w:rsid w:val="00320D4E"/>
    <w:rsid w:val="00320E7D"/>
    <w:rsid w:val="00321017"/>
    <w:rsid w:val="003213EC"/>
    <w:rsid w:val="0032173D"/>
    <w:rsid w:val="00321965"/>
    <w:rsid w:val="00321B03"/>
    <w:rsid w:val="0032216B"/>
    <w:rsid w:val="003224E7"/>
    <w:rsid w:val="003226A9"/>
    <w:rsid w:val="00322AEE"/>
    <w:rsid w:val="00322E10"/>
    <w:rsid w:val="00322E13"/>
    <w:rsid w:val="00322E43"/>
    <w:rsid w:val="003230C2"/>
    <w:rsid w:val="00323287"/>
    <w:rsid w:val="00323455"/>
    <w:rsid w:val="00323541"/>
    <w:rsid w:val="0032373D"/>
    <w:rsid w:val="00323C42"/>
    <w:rsid w:val="00323D21"/>
    <w:rsid w:val="00323DFA"/>
    <w:rsid w:val="00323EC8"/>
    <w:rsid w:val="00324022"/>
    <w:rsid w:val="00324346"/>
    <w:rsid w:val="0032445A"/>
    <w:rsid w:val="00324540"/>
    <w:rsid w:val="00324649"/>
    <w:rsid w:val="00324B22"/>
    <w:rsid w:val="00324C84"/>
    <w:rsid w:val="00324D81"/>
    <w:rsid w:val="00324E09"/>
    <w:rsid w:val="00324FD4"/>
    <w:rsid w:val="00325188"/>
    <w:rsid w:val="003254FC"/>
    <w:rsid w:val="00325B73"/>
    <w:rsid w:val="00325BA8"/>
    <w:rsid w:val="00325CF8"/>
    <w:rsid w:val="003268FF"/>
    <w:rsid w:val="00326BC5"/>
    <w:rsid w:val="00326C80"/>
    <w:rsid w:val="00326DE7"/>
    <w:rsid w:val="00327247"/>
    <w:rsid w:val="00327446"/>
    <w:rsid w:val="0032751F"/>
    <w:rsid w:val="003277AE"/>
    <w:rsid w:val="00327854"/>
    <w:rsid w:val="003278F1"/>
    <w:rsid w:val="00327C99"/>
    <w:rsid w:val="00327D8D"/>
    <w:rsid w:val="00327F13"/>
    <w:rsid w:val="003286D1"/>
    <w:rsid w:val="00330021"/>
    <w:rsid w:val="00330988"/>
    <w:rsid w:val="00330AAE"/>
    <w:rsid w:val="00330C84"/>
    <w:rsid w:val="00330CCC"/>
    <w:rsid w:val="00330EF7"/>
    <w:rsid w:val="00330FB5"/>
    <w:rsid w:val="003316F0"/>
    <w:rsid w:val="00331753"/>
    <w:rsid w:val="00331847"/>
    <w:rsid w:val="00331A3F"/>
    <w:rsid w:val="00331BDA"/>
    <w:rsid w:val="00331F2C"/>
    <w:rsid w:val="00331FCE"/>
    <w:rsid w:val="00332140"/>
    <w:rsid w:val="003321DB"/>
    <w:rsid w:val="00332588"/>
    <w:rsid w:val="0033266F"/>
    <w:rsid w:val="003327C1"/>
    <w:rsid w:val="003328B2"/>
    <w:rsid w:val="003328EB"/>
    <w:rsid w:val="00332973"/>
    <w:rsid w:val="00332B1E"/>
    <w:rsid w:val="00332C42"/>
    <w:rsid w:val="00332CF3"/>
    <w:rsid w:val="00333022"/>
    <w:rsid w:val="0033314C"/>
    <w:rsid w:val="0033320B"/>
    <w:rsid w:val="0033332F"/>
    <w:rsid w:val="003339E3"/>
    <w:rsid w:val="00333B44"/>
    <w:rsid w:val="00333B9A"/>
    <w:rsid w:val="00333BFE"/>
    <w:rsid w:val="00333D6B"/>
    <w:rsid w:val="00333EB9"/>
    <w:rsid w:val="003341A6"/>
    <w:rsid w:val="00334397"/>
    <w:rsid w:val="0033444D"/>
    <w:rsid w:val="003344BA"/>
    <w:rsid w:val="00334AB2"/>
    <w:rsid w:val="00334C49"/>
    <w:rsid w:val="00334D48"/>
    <w:rsid w:val="00334EC8"/>
    <w:rsid w:val="003352B6"/>
    <w:rsid w:val="0033531A"/>
    <w:rsid w:val="00335507"/>
    <w:rsid w:val="00335509"/>
    <w:rsid w:val="00335572"/>
    <w:rsid w:val="003357E7"/>
    <w:rsid w:val="00335878"/>
    <w:rsid w:val="00335882"/>
    <w:rsid w:val="00335963"/>
    <w:rsid w:val="003359CE"/>
    <w:rsid w:val="00335C89"/>
    <w:rsid w:val="00335DC5"/>
    <w:rsid w:val="00335ECA"/>
    <w:rsid w:val="00335EE9"/>
    <w:rsid w:val="003360A1"/>
    <w:rsid w:val="00336188"/>
    <w:rsid w:val="00336453"/>
    <w:rsid w:val="0033647E"/>
    <w:rsid w:val="00336785"/>
    <w:rsid w:val="003369FD"/>
    <w:rsid w:val="00336A96"/>
    <w:rsid w:val="00336B3A"/>
    <w:rsid w:val="00336E26"/>
    <w:rsid w:val="00336ECD"/>
    <w:rsid w:val="00336EDE"/>
    <w:rsid w:val="00337022"/>
    <w:rsid w:val="0033711E"/>
    <w:rsid w:val="00337312"/>
    <w:rsid w:val="00337A5C"/>
    <w:rsid w:val="00337B47"/>
    <w:rsid w:val="00337BE3"/>
    <w:rsid w:val="00337D0B"/>
    <w:rsid w:val="00337DD0"/>
    <w:rsid w:val="00337DFC"/>
    <w:rsid w:val="00337FDA"/>
    <w:rsid w:val="00340519"/>
    <w:rsid w:val="003405C1"/>
    <w:rsid w:val="0034083B"/>
    <w:rsid w:val="00340A34"/>
    <w:rsid w:val="00340A41"/>
    <w:rsid w:val="00340F54"/>
    <w:rsid w:val="003410F3"/>
    <w:rsid w:val="0034112A"/>
    <w:rsid w:val="00341259"/>
    <w:rsid w:val="003412A9"/>
    <w:rsid w:val="003413C0"/>
    <w:rsid w:val="0034166C"/>
    <w:rsid w:val="003418DE"/>
    <w:rsid w:val="003418F6"/>
    <w:rsid w:val="00341BC3"/>
    <w:rsid w:val="00341F0A"/>
    <w:rsid w:val="0034203E"/>
    <w:rsid w:val="00342103"/>
    <w:rsid w:val="00342175"/>
    <w:rsid w:val="0034252B"/>
    <w:rsid w:val="00342984"/>
    <w:rsid w:val="003429EB"/>
    <w:rsid w:val="00342A7C"/>
    <w:rsid w:val="00342A7E"/>
    <w:rsid w:val="00342AF9"/>
    <w:rsid w:val="00342BAA"/>
    <w:rsid w:val="00342C0A"/>
    <w:rsid w:val="00342D79"/>
    <w:rsid w:val="00342E08"/>
    <w:rsid w:val="00342E97"/>
    <w:rsid w:val="0034301D"/>
    <w:rsid w:val="00343179"/>
    <w:rsid w:val="0034330F"/>
    <w:rsid w:val="00343347"/>
    <w:rsid w:val="00343650"/>
    <w:rsid w:val="00343835"/>
    <w:rsid w:val="00343A0C"/>
    <w:rsid w:val="00343DD2"/>
    <w:rsid w:val="0034422A"/>
    <w:rsid w:val="00344545"/>
    <w:rsid w:val="003445C3"/>
    <w:rsid w:val="00344797"/>
    <w:rsid w:val="00344856"/>
    <w:rsid w:val="0034497D"/>
    <w:rsid w:val="00344C83"/>
    <w:rsid w:val="00344E6A"/>
    <w:rsid w:val="00344FBE"/>
    <w:rsid w:val="003451C3"/>
    <w:rsid w:val="00345342"/>
    <w:rsid w:val="0034576E"/>
    <w:rsid w:val="00345A8B"/>
    <w:rsid w:val="00345B24"/>
    <w:rsid w:val="00345D15"/>
    <w:rsid w:val="00346206"/>
    <w:rsid w:val="00346453"/>
    <w:rsid w:val="003464C1"/>
    <w:rsid w:val="00346500"/>
    <w:rsid w:val="00346B50"/>
    <w:rsid w:val="00346E0C"/>
    <w:rsid w:val="003470F0"/>
    <w:rsid w:val="0034766C"/>
    <w:rsid w:val="00347966"/>
    <w:rsid w:val="003479B9"/>
    <w:rsid w:val="00347A1E"/>
    <w:rsid w:val="00347BF2"/>
    <w:rsid w:val="00347C4A"/>
    <w:rsid w:val="00347CC3"/>
    <w:rsid w:val="00347D32"/>
    <w:rsid w:val="00347D85"/>
    <w:rsid w:val="0035000A"/>
    <w:rsid w:val="003502D8"/>
    <w:rsid w:val="003502DB"/>
    <w:rsid w:val="0035032C"/>
    <w:rsid w:val="003503A7"/>
    <w:rsid w:val="003503D9"/>
    <w:rsid w:val="00350411"/>
    <w:rsid w:val="003505A0"/>
    <w:rsid w:val="00350938"/>
    <w:rsid w:val="00350AF1"/>
    <w:rsid w:val="00350AFC"/>
    <w:rsid w:val="00350BD9"/>
    <w:rsid w:val="00350F11"/>
    <w:rsid w:val="0035119A"/>
    <w:rsid w:val="003512C6"/>
    <w:rsid w:val="003516BF"/>
    <w:rsid w:val="0035199D"/>
    <w:rsid w:val="00351E6F"/>
    <w:rsid w:val="00351EE8"/>
    <w:rsid w:val="00351FC7"/>
    <w:rsid w:val="00351FF1"/>
    <w:rsid w:val="00352108"/>
    <w:rsid w:val="0035223D"/>
    <w:rsid w:val="00352423"/>
    <w:rsid w:val="003526D1"/>
    <w:rsid w:val="003526F9"/>
    <w:rsid w:val="00352800"/>
    <w:rsid w:val="003529BD"/>
    <w:rsid w:val="00352F02"/>
    <w:rsid w:val="00352F89"/>
    <w:rsid w:val="00353214"/>
    <w:rsid w:val="00353349"/>
    <w:rsid w:val="00353BB8"/>
    <w:rsid w:val="00353BC3"/>
    <w:rsid w:val="00353DD6"/>
    <w:rsid w:val="00354016"/>
    <w:rsid w:val="003540CE"/>
    <w:rsid w:val="0035444E"/>
    <w:rsid w:val="0035453F"/>
    <w:rsid w:val="00354B4E"/>
    <w:rsid w:val="003550EF"/>
    <w:rsid w:val="00355198"/>
    <w:rsid w:val="0035552E"/>
    <w:rsid w:val="003555FB"/>
    <w:rsid w:val="003556D3"/>
    <w:rsid w:val="0035577A"/>
    <w:rsid w:val="00355AD3"/>
    <w:rsid w:val="00355D51"/>
    <w:rsid w:val="00355D6B"/>
    <w:rsid w:val="00355E4F"/>
    <w:rsid w:val="00355EBB"/>
    <w:rsid w:val="00355F23"/>
    <w:rsid w:val="003561E2"/>
    <w:rsid w:val="0035622F"/>
    <w:rsid w:val="0035627B"/>
    <w:rsid w:val="003563DC"/>
    <w:rsid w:val="0035641B"/>
    <w:rsid w:val="0035659E"/>
    <w:rsid w:val="003565F1"/>
    <w:rsid w:val="003567A8"/>
    <w:rsid w:val="00356AB1"/>
    <w:rsid w:val="00356CA4"/>
    <w:rsid w:val="00356F79"/>
    <w:rsid w:val="0035729F"/>
    <w:rsid w:val="003573DA"/>
    <w:rsid w:val="00357434"/>
    <w:rsid w:val="0035777B"/>
    <w:rsid w:val="00357823"/>
    <w:rsid w:val="00357910"/>
    <w:rsid w:val="00357CB0"/>
    <w:rsid w:val="00357D87"/>
    <w:rsid w:val="00360025"/>
    <w:rsid w:val="00360179"/>
    <w:rsid w:val="00360317"/>
    <w:rsid w:val="00360320"/>
    <w:rsid w:val="00360F59"/>
    <w:rsid w:val="00361252"/>
    <w:rsid w:val="0036154E"/>
    <w:rsid w:val="00361584"/>
    <w:rsid w:val="00361899"/>
    <w:rsid w:val="00361FA2"/>
    <w:rsid w:val="0036216E"/>
    <w:rsid w:val="003622F7"/>
    <w:rsid w:val="00362316"/>
    <w:rsid w:val="003625E1"/>
    <w:rsid w:val="0036295D"/>
    <w:rsid w:val="00362C0C"/>
    <w:rsid w:val="00362DAA"/>
    <w:rsid w:val="00362FBB"/>
    <w:rsid w:val="00363357"/>
    <w:rsid w:val="00363412"/>
    <w:rsid w:val="003634B6"/>
    <w:rsid w:val="0036363C"/>
    <w:rsid w:val="003638F3"/>
    <w:rsid w:val="00363A9D"/>
    <w:rsid w:val="00363D6C"/>
    <w:rsid w:val="00363D9E"/>
    <w:rsid w:val="00364127"/>
    <w:rsid w:val="003641CE"/>
    <w:rsid w:val="003642E0"/>
    <w:rsid w:val="00364328"/>
    <w:rsid w:val="003646A0"/>
    <w:rsid w:val="00364861"/>
    <w:rsid w:val="00364955"/>
    <w:rsid w:val="00364B16"/>
    <w:rsid w:val="00364B67"/>
    <w:rsid w:val="00364C7F"/>
    <w:rsid w:val="00364D27"/>
    <w:rsid w:val="00364F1D"/>
    <w:rsid w:val="00364F8D"/>
    <w:rsid w:val="003652A7"/>
    <w:rsid w:val="00365746"/>
    <w:rsid w:val="0036582C"/>
    <w:rsid w:val="00365850"/>
    <w:rsid w:val="00365979"/>
    <w:rsid w:val="00365BC9"/>
    <w:rsid w:val="00365E06"/>
    <w:rsid w:val="00366013"/>
    <w:rsid w:val="0036627B"/>
    <w:rsid w:val="0036648C"/>
    <w:rsid w:val="0036656A"/>
    <w:rsid w:val="00366621"/>
    <w:rsid w:val="00366635"/>
    <w:rsid w:val="003667B8"/>
    <w:rsid w:val="0036685E"/>
    <w:rsid w:val="00366AA8"/>
    <w:rsid w:val="00366B9E"/>
    <w:rsid w:val="00366D10"/>
    <w:rsid w:val="00366F3D"/>
    <w:rsid w:val="00366FFE"/>
    <w:rsid w:val="00367002"/>
    <w:rsid w:val="003672D2"/>
    <w:rsid w:val="003672F3"/>
    <w:rsid w:val="003674B2"/>
    <w:rsid w:val="003677A2"/>
    <w:rsid w:val="00367C6D"/>
    <w:rsid w:val="00367D23"/>
    <w:rsid w:val="00367DC7"/>
    <w:rsid w:val="00367E6B"/>
    <w:rsid w:val="00367E96"/>
    <w:rsid w:val="00367F69"/>
    <w:rsid w:val="00370103"/>
    <w:rsid w:val="00370164"/>
    <w:rsid w:val="003701FD"/>
    <w:rsid w:val="003702D5"/>
    <w:rsid w:val="003702D6"/>
    <w:rsid w:val="003703AC"/>
    <w:rsid w:val="00370527"/>
    <w:rsid w:val="003706CB"/>
    <w:rsid w:val="003707B1"/>
    <w:rsid w:val="003708A0"/>
    <w:rsid w:val="0037091B"/>
    <w:rsid w:val="00370F42"/>
    <w:rsid w:val="003713F6"/>
    <w:rsid w:val="003715B5"/>
    <w:rsid w:val="0037167F"/>
    <w:rsid w:val="003717B9"/>
    <w:rsid w:val="0037182E"/>
    <w:rsid w:val="00371958"/>
    <w:rsid w:val="00371A10"/>
    <w:rsid w:val="00371A91"/>
    <w:rsid w:val="00371E9F"/>
    <w:rsid w:val="0037205D"/>
    <w:rsid w:val="003723C3"/>
    <w:rsid w:val="003723C5"/>
    <w:rsid w:val="00372760"/>
    <w:rsid w:val="003727AD"/>
    <w:rsid w:val="00372D73"/>
    <w:rsid w:val="00373013"/>
    <w:rsid w:val="003733E8"/>
    <w:rsid w:val="003734AB"/>
    <w:rsid w:val="00373A80"/>
    <w:rsid w:val="00373E50"/>
    <w:rsid w:val="00373E7A"/>
    <w:rsid w:val="00373F31"/>
    <w:rsid w:val="00374198"/>
    <w:rsid w:val="003749EE"/>
    <w:rsid w:val="00374BAF"/>
    <w:rsid w:val="00374DFD"/>
    <w:rsid w:val="003755C6"/>
    <w:rsid w:val="003759D3"/>
    <w:rsid w:val="00375AC1"/>
    <w:rsid w:val="00375AEC"/>
    <w:rsid w:val="00375C48"/>
    <w:rsid w:val="00375C86"/>
    <w:rsid w:val="00375D28"/>
    <w:rsid w:val="003761A3"/>
    <w:rsid w:val="003763AB"/>
    <w:rsid w:val="003765E8"/>
    <w:rsid w:val="003765F2"/>
    <w:rsid w:val="003767D1"/>
    <w:rsid w:val="00376806"/>
    <w:rsid w:val="003769A8"/>
    <w:rsid w:val="00376A8C"/>
    <w:rsid w:val="00376B68"/>
    <w:rsid w:val="00376C9E"/>
    <w:rsid w:val="003770F8"/>
    <w:rsid w:val="00377350"/>
    <w:rsid w:val="0037745B"/>
    <w:rsid w:val="0037774C"/>
    <w:rsid w:val="0037778B"/>
    <w:rsid w:val="00377976"/>
    <w:rsid w:val="00377D03"/>
    <w:rsid w:val="00377D2C"/>
    <w:rsid w:val="00377D75"/>
    <w:rsid w:val="003802D8"/>
    <w:rsid w:val="00380301"/>
    <w:rsid w:val="00380412"/>
    <w:rsid w:val="00380605"/>
    <w:rsid w:val="00380B13"/>
    <w:rsid w:val="00380B49"/>
    <w:rsid w:val="00380B65"/>
    <w:rsid w:val="00380C6D"/>
    <w:rsid w:val="00380DA5"/>
    <w:rsid w:val="003811EE"/>
    <w:rsid w:val="00381417"/>
    <w:rsid w:val="00381954"/>
    <w:rsid w:val="0038198A"/>
    <w:rsid w:val="003819CD"/>
    <w:rsid w:val="003819DE"/>
    <w:rsid w:val="00381D21"/>
    <w:rsid w:val="00381E08"/>
    <w:rsid w:val="00381E59"/>
    <w:rsid w:val="00381E65"/>
    <w:rsid w:val="00381EF1"/>
    <w:rsid w:val="00382023"/>
    <w:rsid w:val="00382044"/>
    <w:rsid w:val="00382224"/>
    <w:rsid w:val="0038236B"/>
    <w:rsid w:val="003824A6"/>
    <w:rsid w:val="003825FF"/>
    <w:rsid w:val="0038272E"/>
    <w:rsid w:val="00382755"/>
    <w:rsid w:val="00382C99"/>
    <w:rsid w:val="00382F20"/>
    <w:rsid w:val="00382F6F"/>
    <w:rsid w:val="00383167"/>
    <w:rsid w:val="0038358D"/>
    <w:rsid w:val="0038392B"/>
    <w:rsid w:val="00383A4E"/>
    <w:rsid w:val="00383C19"/>
    <w:rsid w:val="00383DE1"/>
    <w:rsid w:val="003846EA"/>
    <w:rsid w:val="00384783"/>
    <w:rsid w:val="003849D7"/>
    <w:rsid w:val="00384BCC"/>
    <w:rsid w:val="00384CB8"/>
    <w:rsid w:val="00384D48"/>
    <w:rsid w:val="00384ED3"/>
    <w:rsid w:val="00384FD3"/>
    <w:rsid w:val="00385542"/>
    <w:rsid w:val="00385B6C"/>
    <w:rsid w:val="003861F2"/>
    <w:rsid w:val="00386399"/>
    <w:rsid w:val="003863D8"/>
    <w:rsid w:val="003865A2"/>
    <w:rsid w:val="003867C1"/>
    <w:rsid w:val="00386842"/>
    <w:rsid w:val="003868AE"/>
    <w:rsid w:val="00386981"/>
    <w:rsid w:val="00386BB9"/>
    <w:rsid w:val="00386C44"/>
    <w:rsid w:val="00386CDA"/>
    <w:rsid w:val="00386FA0"/>
    <w:rsid w:val="003874CF"/>
    <w:rsid w:val="00387B34"/>
    <w:rsid w:val="00387B47"/>
    <w:rsid w:val="00387F2A"/>
    <w:rsid w:val="00387FCC"/>
    <w:rsid w:val="003901A7"/>
    <w:rsid w:val="003905CB"/>
    <w:rsid w:val="00390894"/>
    <w:rsid w:val="00390CA2"/>
    <w:rsid w:val="00390D6C"/>
    <w:rsid w:val="003910AD"/>
    <w:rsid w:val="00391227"/>
    <w:rsid w:val="0039135E"/>
    <w:rsid w:val="00391386"/>
    <w:rsid w:val="003915E2"/>
    <w:rsid w:val="003918AD"/>
    <w:rsid w:val="00391DF8"/>
    <w:rsid w:val="00392020"/>
    <w:rsid w:val="0039217E"/>
    <w:rsid w:val="0039243C"/>
    <w:rsid w:val="0039256C"/>
    <w:rsid w:val="00392D6A"/>
    <w:rsid w:val="003931FD"/>
    <w:rsid w:val="00393270"/>
    <w:rsid w:val="0039337A"/>
    <w:rsid w:val="003938AF"/>
    <w:rsid w:val="00393906"/>
    <w:rsid w:val="003939D3"/>
    <w:rsid w:val="00393A2B"/>
    <w:rsid w:val="00393D7A"/>
    <w:rsid w:val="00394172"/>
    <w:rsid w:val="00394280"/>
    <w:rsid w:val="00394295"/>
    <w:rsid w:val="003944B8"/>
    <w:rsid w:val="0039466E"/>
    <w:rsid w:val="003946B1"/>
    <w:rsid w:val="00394764"/>
    <w:rsid w:val="00394825"/>
    <w:rsid w:val="0039494E"/>
    <w:rsid w:val="00394DB0"/>
    <w:rsid w:val="00394DE8"/>
    <w:rsid w:val="00394EC8"/>
    <w:rsid w:val="00395553"/>
    <w:rsid w:val="00395560"/>
    <w:rsid w:val="00395744"/>
    <w:rsid w:val="00395801"/>
    <w:rsid w:val="00395F8A"/>
    <w:rsid w:val="003961D3"/>
    <w:rsid w:val="0039627F"/>
    <w:rsid w:val="00396438"/>
    <w:rsid w:val="0039643A"/>
    <w:rsid w:val="0039653E"/>
    <w:rsid w:val="0039655F"/>
    <w:rsid w:val="00396B26"/>
    <w:rsid w:val="00397759"/>
    <w:rsid w:val="00397DC5"/>
    <w:rsid w:val="00397F36"/>
    <w:rsid w:val="00397F39"/>
    <w:rsid w:val="003A01E7"/>
    <w:rsid w:val="003A037A"/>
    <w:rsid w:val="003A07F0"/>
    <w:rsid w:val="003A0800"/>
    <w:rsid w:val="003A0F0B"/>
    <w:rsid w:val="003A121A"/>
    <w:rsid w:val="003A1501"/>
    <w:rsid w:val="003A1659"/>
    <w:rsid w:val="003A19F6"/>
    <w:rsid w:val="003A1A22"/>
    <w:rsid w:val="003A1A65"/>
    <w:rsid w:val="003A1A89"/>
    <w:rsid w:val="003A1B7E"/>
    <w:rsid w:val="003A1BD5"/>
    <w:rsid w:val="003A1CD9"/>
    <w:rsid w:val="003A1DA2"/>
    <w:rsid w:val="003A22E6"/>
    <w:rsid w:val="003A2303"/>
    <w:rsid w:val="003A2355"/>
    <w:rsid w:val="003A23A6"/>
    <w:rsid w:val="003A25DA"/>
    <w:rsid w:val="003A26EF"/>
    <w:rsid w:val="003A28C1"/>
    <w:rsid w:val="003A29B9"/>
    <w:rsid w:val="003A2B27"/>
    <w:rsid w:val="003A2CE7"/>
    <w:rsid w:val="003A2D4D"/>
    <w:rsid w:val="003A3147"/>
    <w:rsid w:val="003A3155"/>
    <w:rsid w:val="003A32B3"/>
    <w:rsid w:val="003A3466"/>
    <w:rsid w:val="003A37E1"/>
    <w:rsid w:val="003A3801"/>
    <w:rsid w:val="003A3EE5"/>
    <w:rsid w:val="003A401B"/>
    <w:rsid w:val="003A401C"/>
    <w:rsid w:val="003A4122"/>
    <w:rsid w:val="003A413F"/>
    <w:rsid w:val="003A43F5"/>
    <w:rsid w:val="003A456A"/>
    <w:rsid w:val="003A46A8"/>
    <w:rsid w:val="003A4849"/>
    <w:rsid w:val="003A49FB"/>
    <w:rsid w:val="003A4A9D"/>
    <w:rsid w:val="003A4C33"/>
    <w:rsid w:val="003A4D10"/>
    <w:rsid w:val="003A4FCB"/>
    <w:rsid w:val="003A4FE0"/>
    <w:rsid w:val="003A500D"/>
    <w:rsid w:val="003A5125"/>
    <w:rsid w:val="003A5446"/>
    <w:rsid w:val="003A5546"/>
    <w:rsid w:val="003A562F"/>
    <w:rsid w:val="003A5AE2"/>
    <w:rsid w:val="003A5B3A"/>
    <w:rsid w:val="003A5E42"/>
    <w:rsid w:val="003A626D"/>
    <w:rsid w:val="003A69DD"/>
    <w:rsid w:val="003A6A0A"/>
    <w:rsid w:val="003A6A19"/>
    <w:rsid w:val="003A6B4C"/>
    <w:rsid w:val="003A6B5D"/>
    <w:rsid w:val="003A6F55"/>
    <w:rsid w:val="003A6FA5"/>
    <w:rsid w:val="003A6FCF"/>
    <w:rsid w:val="003A72C9"/>
    <w:rsid w:val="003A7433"/>
    <w:rsid w:val="003A7453"/>
    <w:rsid w:val="003A75E8"/>
    <w:rsid w:val="003A7746"/>
    <w:rsid w:val="003A7960"/>
    <w:rsid w:val="003A7B44"/>
    <w:rsid w:val="003A7E51"/>
    <w:rsid w:val="003A7F6E"/>
    <w:rsid w:val="003B0301"/>
    <w:rsid w:val="003B0321"/>
    <w:rsid w:val="003B0701"/>
    <w:rsid w:val="003B0789"/>
    <w:rsid w:val="003B0DEB"/>
    <w:rsid w:val="003B13F4"/>
    <w:rsid w:val="003B1537"/>
    <w:rsid w:val="003B1648"/>
    <w:rsid w:val="003B1655"/>
    <w:rsid w:val="003B170B"/>
    <w:rsid w:val="003B19B6"/>
    <w:rsid w:val="003B1B55"/>
    <w:rsid w:val="003B1DF4"/>
    <w:rsid w:val="003B1E19"/>
    <w:rsid w:val="003B1FB7"/>
    <w:rsid w:val="003B218B"/>
    <w:rsid w:val="003B2244"/>
    <w:rsid w:val="003B22C1"/>
    <w:rsid w:val="003B23D5"/>
    <w:rsid w:val="003B2524"/>
    <w:rsid w:val="003B25C7"/>
    <w:rsid w:val="003B2725"/>
    <w:rsid w:val="003B27F6"/>
    <w:rsid w:val="003B2A3B"/>
    <w:rsid w:val="003B2AF8"/>
    <w:rsid w:val="003B2C65"/>
    <w:rsid w:val="003B3015"/>
    <w:rsid w:val="003B3131"/>
    <w:rsid w:val="003B3290"/>
    <w:rsid w:val="003B32D3"/>
    <w:rsid w:val="003B32F1"/>
    <w:rsid w:val="003B3379"/>
    <w:rsid w:val="003B3483"/>
    <w:rsid w:val="003B374A"/>
    <w:rsid w:val="003B3935"/>
    <w:rsid w:val="003B3B24"/>
    <w:rsid w:val="003B3DB5"/>
    <w:rsid w:val="003B3F8F"/>
    <w:rsid w:val="003B462C"/>
    <w:rsid w:val="003B467F"/>
    <w:rsid w:val="003B4744"/>
    <w:rsid w:val="003B47B9"/>
    <w:rsid w:val="003B4977"/>
    <w:rsid w:val="003B4A45"/>
    <w:rsid w:val="003B4FDB"/>
    <w:rsid w:val="003B4FEB"/>
    <w:rsid w:val="003B503D"/>
    <w:rsid w:val="003B5634"/>
    <w:rsid w:val="003B5A65"/>
    <w:rsid w:val="003B5BA2"/>
    <w:rsid w:val="003B5D0F"/>
    <w:rsid w:val="003B5DEF"/>
    <w:rsid w:val="003B62E7"/>
    <w:rsid w:val="003B62F9"/>
    <w:rsid w:val="003B63BB"/>
    <w:rsid w:val="003B6680"/>
    <w:rsid w:val="003B66FA"/>
    <w:rsid w:val="003B695C"/>
    <w:rsid w:val="003B69A4"/>
    <w:rsid w:val="003B69C2"/>
    <w:rsid w:val="003B6B3A"/>
    <w:rsid w:val="003B6B67"/>
    <w:rsid w:val="003B6C21"/>
    <w:rsid w:val="003B6D00"/>
    <w:rsid w:val="003B6D4D"/>
    <w:rsid w:val="003B6E2F"/>
    <w:rsid w:val="003B701B"/>
    <w:rsid w:val="003B7187"/>
    <w:rsid w:val="003B7263"/>
    <w:rsid w:val="003B74DD"/>
    <w:rsid w:val="003B79DE"/>
    <w:rsid w:val="003B7B7F"/>
    <w:rsid w:val="003B7C28"/>
    <w:rsid w:val="003B7D7A"/>
    <w:rsid w:val="003B7DE2"/>
    <w:rsid w:val="003B7E44"/>
    <w:rsid w:val="003BCF19"/>
    <w:rsid w:val="003C0102"/>
    <w:rsid w:val="003C06FD"/>
    <w:rsid w:val="003C091D"/>
    <w:rsid w:val="003C0B02"/>
    <w:rsid w:val="003C0CB3"/>
    <w:rsid w:val="003C1007"/>
    <w:rsid w:val="003C1089"/>
    <w:rsid w:val="003C10A4"/>
    <w:rsid w:val="003C1262"/>
    <w:rsid w:val="003C18FD"/>
    <w:rsid w:val="003C19C7"/>
    <w:rsid w:val="003C1A99"/>
    <w:rsid w:val="003C1C6E"/>
    <w:rsid w:val="003C2014"/>
    <w:rsid w:val="003C2362"/>
    <w:rsid w:val="003C2483"/>
    <w:rsid w:val="003C25BF"/>
    <w:rsid w:val="003C2620"/>
    <w:rsid w:val="003C2930"/>
    <w:rsid w:val="003C2960"/>
    <w:rsid w:val="003C29F2"/>
    <w:rsid w:val="003C2A3D"/>
    <w:rsid w:val="003C2E56"/>
    <w:rsid w:val="003C3138"/>
    <w:rsid w:val="003C3414"/>
    <w:rsid w:val="003C345A"/>
    <w:rsid w:val="003C3464"/>
    <w:rsid w:val="003C3552"/>
    <w:rsid w:val="003C3559"/>
    <w:rsid w:val="003C3767"/>
    <w:rsid w:val="003C377D"/>
    <w:rsid w:val="003C395A"/>
    <w:rsid w:val="003C3C09"/>
    <w:rsid w:val="003C3F99"/>
    <w:rsid w:val="003C40ED"/>
    <w:rsid w:val="003C41B9"/>
    <w:rsid w:val="003C42FC"/>
    <w:rsid w:val="003C4349"/>
    <w:rsid w:val="003C4462"/>
    <w:rsid w:val="003C446E"/>
    <w:rsid w:val="003C46D5"/>
    <w:rsid w:val="003C4DA0"/>
    <w:rsid w:val="003C4E83"/>
    <w:rsid w:val="003C4FC9"/>
    <w:rsid w:val="003C503C"/>
    <w:rsid w:val="003C55D3"/>
    <w:rsid w:val="003C55EF"/>
    <w:rsid w:val="003C5716"/>
    <w:rsid w:val="003C57DA"/>
    <w:rsid w:val="003C5A27"/>
    <w:rsid w:val="003C5A64"/>
    <w:rsid w:val="003C5DE4"/>
    <w:rsid w:val="003C5E48"/>
    <w:rsid w:val="003C60E4"/>
    <w:rsid w:val="003C63D3"/>
    <w:rsid w:val="003C68D9"/>
    <w:rsid w:val="003C6A35"/>
    <w:rsid w:val="003C6B44"/>
    <w:rsid w:val="003C6D0E"/>
    <w:rsid w:val="003C6DE3"/>
    <w:rsid w:val="003C7397"/>
    <w:rsid w:val="003C7417"/>
    <w:rsid w:val="003C7679"/>
    <w:rsid w:val="003C76D0"/>
    <w:rsid w:val="003C774F"/>
    <w:rsid w:val="003C7813"/>
    <w:rsid w:val="003C78C6"/>
    <w:rsid w:val="003C7979"/>
    <w:rsid w:val="003C7B63"/>
    <w:rsid w:val="003D018C"/>
    <w:rsid w:val="003D032A"/>
    <w:rsid w:val="003D0359"/>
    <w:rsid w:val="003D0389"/>
    <w:rsid w:val="003D0AA2"/>
    <w:rsid w:val="003D0AFC"/>
    <w:rsid w:val="003D0D41"/>
    <w:rsid w:val="003D0DC5"/>
    <w:rsid w:val="003D0E93"/>
    <w:rsid w:val="003D0F16"/>
    <w:rsid w:val="003D0FAB"/>
    <w:rsid w:val="003D1502"/>
    <w:rsid w:val="003D1694"/>
    <w:rsid w:val="003D17A6"/>
    <w:rsid w:val="003D18D9"/>
    <w:rsid w:val="003D19C7"/>
    <w:rsid w:val="003D1B49"/>
    <w:rsid w:val="003D1C63"/>
    <w:rsid w:val="003D1EE7"/>
    <w:rsid w:val="003D1F88"/>
    <w:rsid w:val="003D215B"/>
    <w:rsid w:val="003D21F0"/>
    <w:rsid w:val="003D2296"/>
    <w:rsid w:val="003D22C6"/>
    <w:rsid w:val="003D275A"/>
    <w:rsid w:val="003D2760"/>
    <w:rsid w:val="003D2933"/>
    <w:rsid w:val="003D2BDD"/>
    <w:rsid w:val="003D2E53"/>
    <w:rsid w:val="003D2EE0"/>
    <w:rsid w:val="003D2FB3"/>
    <w:rsid w:val="003D3036"/>
    <w:rsid w:val="003D3345"/>
    <w:rsid w:val="003D33C2"/>
    <w:rsid w:val="003D3AE1"/>
    <w:rsid w:val="003D3C96"/>
    <w:rsid w:val="003D4222"/>
    <w:rsid w:val="003D423A"/>
    <w:rsid w:val="003D4263"/>
    <w:rsid w:val="003D4662"/>
    <w:rsid w:val="003D46E4"/>
    <w:rsid w:val="003D498D"/>
    <w:rsid w:val="003D49B6"/>
    <w:rsid w:val="003D4BEE"/>
    <w:rsid w:val="003D4E7C"/>
    <w:rsid w:val="003D4ECA"/>
    <w:rsid w:val="003D4F49"/>
    <w:rsid w:val="003D50A3"/>
    <w:rsid w:val="003D5220"/>
    <w:rsid w:val="003D5241"/>
    <w:rsid w:val="003D5321"/>
    <w:rsid w:val="003D568C"/>
    <w:rsid w:val="003D57BD"/>
    <w:rsid w:val="003D57DC"/>
    <w:rsid w:val="003D5848"/>
    <w:rsid w:val="003D5878"/>
    <w:rsid w:val="003D5B2E"/>
    <w:rsid w:val="003D5C5C"/>
    <w:rsid w:val="003D5E0E"/>
    <w:rsid w:val="003D5E58"/>
    <w:rsid w:val="003D5EC9"/>
    <w:rsid w:val="003D5F83"/>
    <w:rsid w:val="003D6020"/>
    <w:rsid w:val="003D6639"/>
    <w:rsid w:val="003D6682"/>
    <w:rsid w:val="003D6A0C"/>
    <w:rsid w:val="003D6EDB"/>
    <w:rsid w:val="003D6F58"/>
    <w:rsid w:val="003D7036"/>
    <w:rsid w:val="003D70B6"/>
    <w:rsid w:val="003D71C1"/>
    <w:rsid w:val="003D7448"/>
    <w:rsid w:val="003D75AA"/>
    <w:rsid w:val="003D766D"/>
    <w:rsid w:val="003D7718"/>
    <w:rsid w:val="003D7873"/>
    <w:rsid w:val="003D7B2F"/>
    <w:rsid w:val="003D7D85"/>
    <w:rsid w:val="003D7DCE"/>
    <w:rsid w:val="003D7E26"/>
    <w:rsid w:val="003D7F6A"/>
    <w:rsid w:val="003E01A4"/>
    <w:rsid w:val="003E0208"/>
    <w:rsid w:val="003E02EF"/>
    <w:rsid w:val="003E0727"/>
    <w:rsid w:val="003E073B"/>
    <w:rsid w:val="003E0831"/>
    <w:rsid w:val="003E0A42"/>
    <w:rsid w:val="003E0CFE"/>
    <w:rsid w:val="003E1039"/>
    <w:rsid w:val="003E105E"/>
    <w:rsid w:val="003E1127"/>
    <w:rsid w:val="003E1286"/>
    <w:rsid w:val="003E12AB"/>
    <w:rsid w:val="003E19E6"/>
    <w:rsid w:val="003E1B65"/>
    <w:rsid w:val="003E1D07"/>
    <w:rsid w:val="003E1D74"/>
    <w:rsid w:val="003E1FAF"/>
    <w:rsid w:val="003E201C"/>
    <w:rsid w:val="003E214E"/>
    <w:rsid w:val="003E22EE"/>
    <w:rsid w:val="003E238D"/>
    <w:rsid w:val="003E25A0"/>
    <w:rsid w:val="003E25B7"/>
    <w:rsid w:val="003E278D"/>
    <w:rsid w:val="003E290D"/>
    <w:rsid w:val="003E2B50"/>
    <w:rsid w:val="003E2F02"/>
    <w:rsid w:val="003E328D"/>
    <w:rsid w:val="003E32E7"/>
    <w:rsid w:val="003E33D7"/>
    <w:rsid w:val="003E34CA"/>
    <w:rsid w:val="003E3644"/>
    <w:rsid w:val="003E3850"/>
    <w:rsid w:val="003E3859"/>
    <w:rsid w:val="003E39A8"/>
    <w:rsid w:val="003E39FF"/>
    <w:rsid w:val="003E3A6A"/>
    <w:rsid w:val="003E3AEB"/>
    <w:rsid w:val="003E3BE8"/>
    <w:rsid w:val="003E3C65"/>
    <w:rsid w:val="003E3D7F"/>
    <w:rsid w:val="003E3E42"/>
    <w:rsid w:val="003E4008"/>
    <w:rsid w:val="003E4392"/>
    <w:rsid w:val="003E43CA"/>
    <w:rsid w:val="003E4973"/>
    <w:rsid w:val="003E4A56"/>
    <w:rsid w:val="003E4A88"/>
    <w:rsid w:val="003E4B3F"/>
    <w:rsid w:val="003E4D48"/>
    <w:rsid w:val="003E4F97"/>
    <w:rsid w:val="003E541D"/>
    <w:rsid w:val="003E5641"/>
    <w:rsid w:val="003E56F5"/>
    <w:rsid w:val="003E5791"/>
    <w:rsid w:val="003E5948"/>
    <w:rsid w:val="003E5981"/>
    <w:rsid w:val="003E5A31"/>
    <w:rsid w:val="003E5BC6"/>
    <w:rsid w:val="003E5DE1"/>
    <w:rsid w:val="003E5E09"/>
    <w:rsid w:val="003E5EBB"/>
    <w:rsid w:val="003E5F50"/>
    <w:rsid w:val="003E5F51"/>
    <w:rsid w:val="003E605C"/>
    <w:rsid w:val="003E62F6"/>
    <w:rsid w:val="003E633C"/>
    <w:rsid w:val="003E646E"/>
    <w:rsid w:val="003E64C7"/>
    <w:rsid w:val="003E6AAF"/>
    <w:rsid w:val="003E6E04"/>
    <w:rsid w:val="003E6F1E"/>
    <w:rsid w:val="003E76AD"/>
    <w:rsid w:val="003E7829"/>
    <w:rsid w:val="003E7993"/>
    <w:rsid w:val="003E7AAD"/>
    <w:rsid w:val="003E7DA6"/>
    <w:rsid w:val="003E7E7C"/>
    <w:rsid w:val="003F013F"/>
    <w:rsid w:val="003F02F4"/>
    <w:rsid w:val="003F0354"/>
    <w:rsid w:val="003F040D"/>
    <w:rsid w:val="003F04A6"/>
    <w:rsid w:val="003F0726"/>
    <w:rsid w:val="003F0B39"/>
    <w:rsid w:val="003F0D19"/>
    <w:rsid w:val="003F0F80"/>
    <w:rsid w:val="003F1289"/>
    <w:rsid w:val="003F129D"/>
    <w:rsid w:val="003F12E3"/>
    <w:rsid w:val="003F1304"/>
    <w:rsid w:val="003F1496"/>
    <w:rsid w:val="003F149F"/>
    <w:rsid w:val="003F1576"/>
    <w:rsid w:val="003F1878"/>
    <w:rsid w:val="003F19B9"/>
    <w:rsid w:val="003F1C43"/>
    <w:rsid w:val="003F1DF3"/>
    <w:rsid w:val="003F1F27"/>
    <w:rsid w:val="003F230A"/>
    <w:rsid w:val="003F2391"/>
    <w:rsid w:val="003F2667"/>
    <w:rsid w:val="003F2818"/>
    <w:rsid w:val="003F29AF"/>
    <w:rsid w:val="003F2BA8"/>
    <w:rsid w:val="003F2D5A"/>
    <w:rsid w:val="003F2FE9"/>
    <w:rsid w:val="003F31C7"/>
    <w:rsid w:val="003F3340"/>
    <w:rsid w:val="003F33BC"/>
    <w:rsid w:val="003F35DE"/>
    <w:rsid w:val="003F35E4"/>
    <w:rsid w:val="003F35F9"/>
    <w:rsid w:val="003F393D"/>
    <w:rsid w:val="003F3975"/>
    <w:rsid w:val="003F3AF0"/>
    <w:rsid w:val="003F3D65"/>
    <w:rsid w:val="003F3E74"/>
    <w:rsid w:val="003F4132"/>
    <w:rsid w:val="003F4260"/>
    <w:rsid w:val="003F4273"/>
    <w:rsid w:val="003F456E"/>
    <w:rsid w:val="003F4701"/>
    <w:rsid w:val="003F49E0"/>
    <w:rsid w:val="003F4AB8"/>
    <w:rsid w:val="003F4B20"/>
    <w:rsid w:val="003F4C0C"/>
    <w:rsid w:val="003F4D78"/>
    <w:rsid w:val="003F4DD2"/>
    <w:rsid w:val="003F51F3"/>
    <w:rsid w:val="003F53E8"/>
    <w:rsid w:val="003F5438"/>
    <w:rsid w:val="003F5551"/>
    <w:rsid w:val="003F5640"/>
    <w:rsid w:val="003F56EC"/>
    <w:rsid w:val="003F5863"/>
    <w:rsid w:val="003F5A8F"/>
    <w:rsid w:val="003F5ED1"/>
    <w:rsid w:val="003F5F73"/>
    <w:rsid w:val="003F5FD6"/>
    <w:rsid w:val="003F5FDC"/>
    <w:rsid w:val="003F6208"/>
    <w:rsid w:val="003F62DB"/>
    <w:rsid w:val="003F674F"/>
    <w:rsid w:val="003F68FB"/>
    <w:rsid w:val="003F6AE5"/>
    <w:rsid w:val="003F6B6A"/>
    <w:rsid w:val="003F6B6C"/>
    <w:rsid w:val="003F6C28"/>
    <w:rsid w:val="003F6EF4"/>
    <w:rsid w:val="003F70F1"/>
    <w:rsid w:val="003F710D"/>
    <w:rsid w:val="003F724E"/>
    <w:rsid w:val="003F7359"/>
    <w:rsid w:val="003F7B2E"/>
    <w:rsid w:val="003F7B8C"/>
    <w:rsid w:val="003F7EBE"/>
    <w:rsid w:val="003F7FFB"/>
    <w:rsid w:val="0040015D"/>
    <w:rsid w:val="00400731"/>
    <w:rsid w:val="00400782"/>
    <w:rsid w:val="004009A0"/>
    <w:rsid w:val="004009CF"/>
    <w:rsid w:val="00400ADC"/>
    <w:rsid w:val="00400BA3"/>
    <w:rsid w:val="00400C19"/>
    <w:rsid w:val="00400FF3"/>
    <w:rsid w:val="00401166"/>
    <w:rsid w:val="0040117D"/>
    <w:rsid w:val="004011E2"/>
    <w:rsid w:val="0040140A"/>
    <w:rsid w:val="00401566"/>
    <w:rsid w:val="00401951"/>
    <w:rsid w:val="00401A9F"/>
    <w:rsid w:val="00401BF5"/>
    <w:rsid w:val="00401D10"/>
    <w:rsid w:val="00402391"/>
    <w:rsid w:val="00402488"/>
    <w:rsid w:val="00402495"/>
    <w:rsid w:val="004024CF"/>
    <w:rsid w:val="004025FC"/>
    <w:rsid w:val="00402A77"/>
    <w:rsid w:val="0040306A"/>
    <w:rsid w:val="004031B4"/>
    <w:rsid w:val="00403588"/>
    <w:rsid w:val="004037F7"/>
    <w:rsid w:val="00403BDA"/>
    <w:rsid w:val="00403DBD"/>
    <w:rsid w:val="00403E48"/>
    <w:rsid w:val="0040447C"/>
    <w:rsid w:val="004044BE"/>
    <w:rsid w:val="004044F6"/>
    <w:rsid w:val="0040484C"/>
    <w:rsid w:val="004048B4"/>
    <w:rsid w:val="00404B65"/>
    <w:rsid w:val="00404E39"/>
    <w:rsid w:val="00404E64"/>
    <w:rsid w:val="00404EBE"/>
    <w:rsid w:val="004050B4"/>
    <w:rsid w:val="0040578D"/>
    <w:rsid w:val="00405AB4"/>
    <w:rsid w:val="00405DDA"/>
    <w:rsid w:val="00405EDD"/>
    <w:rsid w:val="00406031"/>
    <w:rsid w:val="0040618B"/>
    <w:rsid w:val="00406197"/>
    <w:rsid w:val="004062C6"/>
    <w:rsid w:val="00406737"/>
    <w:rsid w:val="004067E6"/>
    <w:rsid w:val="0040690F"/>
    <w:rsid w:val="00406C4A"/>
    <w:rsid w:val="00406CF3"/>
    <w:rsid w:val="00406DD5"/>
    <w:rsid w:val="00406DE1"/>
    <w:rsid w:val="00407786"/>
    <w:rsid w:val="00407811"/>
    <w:rsid w:val="00407840"/>
    <w:rsid w:val="00407968"/>
    <w:rsid w:val="004079E2"/>
    <w:rsid w:val="004079EB"/>
    <w:rsid w:val="00407A71"/>
    <w:rsid w:val="00407B74"/>
    <w:rsid w:val="00410006"/>
    <w:rsid w:val="00410108"/>
    <w:rsid w:val="0041070D"/>
    <w:rsid w:val="00410919"/>
    <w:rsid w:val="00410F34"/>
    <w:rsid w:val="00410F82"/>
    <w:rsid w:val="004110C4"/>
    <w:rsid w:val="004111CE"/>
    <w:rsid w:val="0041143C"/>
    <w:rsid w:val="0041148C"/>
    <w:rsid w:val="004117BD"/>
    <w:rsid w:val="00411A0E"/>
    <w:rsid w:val="00411A55"/>
    <w:rsid w:val="00411B9C"/>
    <w:rsid w:val="00411BFC"/>
    <w:rsid w:val="00411CCF"/>
    <w:rsid w:val="00411E80"/>
    <w:rsid w:val="00411F4F"/>
    <w:rsid w:val="00411F77"/>
    <w:rsid w:val="00412416"/>
    <w:rsid w:val="00412431"/>
    <w:rsid w:val="00412469"/>
    <w:rsid w:val="00412615"/>
    <w:rsid w:val="00412837"/>
    <w:rsid w:val="00412A46"/>
    <w:rsid w:val="00412BBA"/>
    <w:rsid w:val="00412C2A"/>
    <w:rsid w:val="00412C84"/>
    <w:rsid w:val="00412CFD"/>
    <w:rsid w:val="00412DAA"/>
    <w:rsid w:val="00412E3C"/>
    <w:rsid w:val="00412ED8"/>
    <w:rsid w:val="00412FFF"/>
    <w:rsid w:val="00413181"/>
    <w:rsid w:val="00413696"/>
    <w:rsid w:val="0041396F"/>
    <w:rsid w:val="0041399A"/>
    <w:rsid w:val="004139DA"/>
    <w:rsid w:val="00413B8E"/>
    <w:rsid w:val="00413C3B"/>
    <w:rsid w:val="00413CA8"/>
    <w:rsid w:val="00413FFA"/>
    <w:rsid w:val="004143F3"/>
    <w:rsid w:val="00414614"/>
    <w:rsid w:val="00414723"/>
    <w:rsid w:val="0041485C"/>
    <w:rsid w:val="00414CDC"/>
    <w:rsid w:val="00414E12"/>
    <w:rsid w:val="00415076"/>
    <w:rsid w:val="0041523A"/>
    <w:rsid w:val="0041561C"/>
    <w:rsid w:val="004156B1"/>
    <w:rsid w:val="004156C5"/>
    <w:rsid w:val="00415883"/>
    <w:rsid w:val="00415950"/>
    <w:rsid w:val="0041596A"/>
    <w:rsid w:val="00415A9F"/>
    <w:rsid w:val="00415B4B"/>
    <w:rsid w:val="00415D2E"/>
    <w:rsid w:val="00415D4C"/>
    <w:rsid w:val="004160DD"/>
    <w:rsid w:val="00416290"/>
    <w:rsid w:val="00416327"/>
    <w:rsid w:val="004164C2"/>
    <w:rsid w:val="0041654A"/>
    <w:rsid w:val="00416965"/>
    <w:rsid w:val="00416982"/>
    <w:rsid w:val="00416CBB"/>
    <w:rsid w:val="004170A1"/>
    <w:rsid w:val="004171FA"/>
    <w:rsid w:val="00417258"/>
    <w:rsid w:val="00417552"/>
    <w:rsid w:val="00417B53"/>
    <w:rsid w:val="00417E20"/>
    <w:rsid w:val="00417E34"/>
    <w:rsid w:val="0042037A"/>
    <w:rsid w:val="004203FA"/>
    <w:rsid w:val="00420529"/>
    <w:rsid w:val="00420656"/>
    <w:rsid w:val="00420996"/>
    <w:rsid w:val="00420DE2"/>
    <w:rsid w:val="004210E4"/>
    <w:rsid w:val="00421117"/>
    <w:rsid w:val="004212C8"/>
    <w:rsid w:val="0042173D"/>
    <w:rsid w:val="00421895"/>
    <w:rsid w:val="00421BEE"/>
    <w:rsid w:val="00421CBC"/>
    <w:rsid w:val="00421E63"/>
    <w:rsid w:val="00421E74"/>
    <w:rsid w:val="00421EAF"/>
    <w:rsid w:val="00421FAE"/>
    <w:rsid w:val="004227AC"/>
    <w:rsid w:val="0042299F"/>
    <w:rsid w:val="004230FC"/>
    <w:rsid w:val="0042339F"/>
    <w:rsid w:val="00423A08"/>
    <w:rsid w:val="00423D03"/>
    <w:rsid w:val="00423DF3"/>
    <w:rsid w:val="00424197"/>
    <w:rsid w:val="004242E3"/>
    <w:rsid w:val="004244FC"/>
    <w:rsid w:val="0042493D"/>
    <w:rsid w:val="00424AD9"/>
    <w:rsid w:val="00424BE7"/>
    <w:rsid w:val="00424D59"/>
    <w:rsid w:val="00424F33"/>
    <w:rsid w:val="00425054"/>
    <w:rsid w:val="004251BB"/>
    <w:rsid w:val="004251BC"/>
    <w:rsid w:val="00425692"/>
    <w:rsid w:val="004256B8"/>
    <w:rsid w:val="004256D7"/>
    <w:rsid w:val="004256D9"/>
    <w:rsid w:val="00425747"/>
    <w:rsid w:val="00425917"/>
    <w:rsid w:val="004259E2"/>
    <w:rsid w:val="00425B7F"/>
    <w:rsid w:val="00425C91"/>
    <w:rsid w:val="00425C97"/>
    <w:rsid w:val="00425DD3"/>
    <w:rsid w:val="00425F37"/>
    <w:rsid w:val="004260F6"/>
    <w:rsid w:val="004261E0"/>
    <w:rsid w:val="004262B3"/>
    <w:rsid w:val="004262B9"/>
    <w:rsid w:val="0042637E"/>
    <w:rsid w:val="00426A73"/>
    <w:rsid w:val="00426AC8"/>
    <w:rsid w:val="00426D58"/>
    <w:rsid w:val="0042704F"/>
    <w:rsid w:val="0042710A"/>
    <w:rsid w:val="00427548"/>
    <w:rsid w:val="004275E0"/>
    <w:rsid w:val="00427651"/>
    <w:rsid w:val="00427746"/>
    <w:rsid w:val="004279E8"/>
    <w:rsid w:val="00427C89"/>
    <w:rsid w:val="00427FB4"/>
    <w:rsid w:val="00430942"/>
    <w:rsid w:val="0043095E"/>
    <w:rsid w:val="00430A0C"/>
    <w:rsid w:val="00430DF3"/>
    <w:rsid w:val="00431004"/>
    <w:rsid w:val="0043103B"/>
    <w:rsid w:val="00431122"/>
    <w:rsid w:val="0043116C"/>
    <w:rsid w:val="004314AD"/>
    <w:rsid w:val="00431D09"/>
    <w:rsid w:val="00431D4D"/>
    <w:rsid w:val="00431D7E"/>
    <w:rsid w:val="00431EBE"/>
    <w:rsid w:val="00431F1A"/>
    <w:rsid w:val="00432093"/>
    <w:rsid w:val="004320B8"/>
    <w:rsid w:val="004328E8"/>
    <w:rsid w:val="00432979"/>
    <w:rsid w:val="00432BEB"/>
    <w:rsid w:val="00432E98"/>
    <w:rsid w:val="00433261"/>
    <w:rsid w:val="0043343E"/>
    <w:rsid w:val="00433756"/>
    <w:rsid w:val="00433E2A"/>
    <w:rsid w:val="00433E9E"/>
    <w:rsid w:val="00434057"/>
    <w:rsid w:val="0043410C"/>
    <w:rsid w:val="0043414A"/>
    <w:rsid w:val="0043419A"/>
    <w:rsid w:val="00434253"/>
    <w:rsid w:val="00434688"/>
    <w:rsid w:val="00434D85"/>
    <w:rsid w:val="00434EB8"/>
    <w:rsid w:val="00434F8D"/>
    <w:rsid w:val="00435422"/>
    <w:rsid w:val="00435492"/>
    <w:rsid w:val="004355A8"/>
    <w:rsid w:val="004355D6"/>
    <w:rsid w:val="00435B45"/>
    <w:rsid w:val="00435CD5"/>
    <w:rsid w:val="00435DED"/>
    <w:rsid w:val="00435E69"/>
    <w:rsid w:val="004363B1"/>
    <w:rsid w:val="004366FB"/>
    <w:rsid w:val="004367C0"/>
    <w:rsid w:val="00436893"/>
    <w:rsid w:val="00436A43"/>
    <w:rsid w:val="00436B18"/>
    <w:rsid w:val="00436FFE"/>
    <w:rsid w:val="00437545"/>
    <w:rsid w:val="00437A10"/>
    <w:rsid w:val="00437A28"/>
    <w:rsid w:val="0044030D"/>
    <w:rsid w:val="004403B3"/>
    <w:rsid w:val="00440502"/>
    <w:rsid w:val="0044071F"/>
    <w:rsid w:val="0044093C"/>
    <w:rsid w:val="004409BF"/>
    <w:rsid w:val="00440DED"/>
    <w:rsid w:val="00440F55"/>
    <w:rsid w:val="00441271"/>
    <w:rsid w:val="004414B3"/>
    <w:rsid w:val="00441648"/>
    <w:rsid w:val="004418B4"/>
    <w:rsid w:val="004419C1"/>
    <w:rsid w:val="00441C2A"/>
    <w:rsid w:val="00441CC6"/>
    <w:rsid w:val="00441ED8"/>
    <w:rsid w:val="00441F85"/>
    <w:rsid w:val="00441FC5"/>
    <w:rsid w:val="0044203C"/>
    <w:rsid w:val="00442049"/>
    <w:rsid w:val="004425F1"/>
    <w:rsid w:val="00442738"/>
    <w:rsid w:val="00442765"/>
    <w:rsid w:val="00442833"/>
    <w:rsid w:val="0044291A"/>
    <w:rsid w:val="00442D78"/>
    <w:rsid w:val="00442E32"/>
    <w:rsid w:val="00442F37"/>
    <w:rsid w:val="004432E9"/>
    <w:rsid w:val="00443A0A"/>
    <w:rsid w:val="00443A22"/>
    <w:rsid w:val="00443B45"/>
    <w:rsid w:val="00443C54"/>
    <w:rsid w:val="00443C63"/>
    <w:rsid w:val="00443CBC"/>
    <w:rsid w:val="0044401F"/>
    <w:rsid w:val="00444095"/>
    <w:rsid w:val="00444306"/>
    <w:rsid w:val="004446E5"/>
    <w:rsid w:val="00444C26"/>
    <w:rsid w:val="00444CA4"/>
    <w:rsid w:val="00444CA5"/>
    <w:rsid w:val="00444F0F"/>
    <w:rsid w:val="004450F9"/>
    <w:rsid w:val="00445336"/>
    <w:rsid w:val="004454ED"/>
    <w:rsid w:val="004458A4"/>
    <w:rsid w:val="00445EEC"/>
    <w:rsid w:val="00445F52"/>
    <w:rsid w:val="00445F84"/>
    <w:rsid w:val="00445F8C"/>
    <w:rsid w:val="004460A3"/>
    <w:rsid w:val="00446622"/>
    <w:rsid w:val="00446680"/>
    <w:rsid w:val="004466AD"/>
    <w:rsid w:val="00446753"/>
    <w:rsid w:val="00446BBC"/>
    <w:rsid w:val="0044705B"/>
    <w:rsid w:val="004471BD"/>
    <w:rsid w:val="004472D1"/>
    <w:rsid w:val="004472D3"/>
    <w:rsid w:val="00447311"/>
    <w:rsid w:val="00447467"/>
    <w:rsid w:val="00447471"/>
    <w:rsid w:val="00447507"/>
    <w:rsid w:val="004476F6"/>
    <w:rsid w:val="0044782B"/>
    <w:rsid w:val="004479C0"/>
    <w:rsid w:val="00447A52"/>
    <w:rsid w:val="00447B9A"/>
    <w:rsid w:val="00450031"/>
    <w:rsid w:val="004501EE"/>
    <w:rsid w:val="004503CA"/>
    <w:rsid w:val="0045089E"/>
    <w:rsid w:val="00450911"/>
    <w:rsid w:val="0045091C"/>
    <w:rsid w:val="00450D83"/>
    <w:rsid w:val="00450FC3"/>
    <w:rsid w:val="0045101C"/>
    <w:rsid w:val="004510BB"/>
    <w:rsid w:val="00451284"/>
    <w:rsid w:val="004513CA"/>
    <w:rsid w:val="0045148C"/>
    <w:rsid w:val="004514E8"/>
    <w:rsid w:val="0045153D"/>
    <w:rsid w:val="00451605"/>
    <w:rsid w:val="0045183A"/>
    <w:rsid w:val="00451B1D"/>
    <w:rsid w:val="00451BCA"/>
    <w:rsid w:val="00451C9D"/>
    <w:rsid w:val="00451E88"/>
    <w:rsid w:val="00451E9F"/>
    <w:rsid w:val="00451FDB"/>
    <w:rsid w:val="004521E9"/>
    <w:rsid w:val="004524E2"/>
    <w:rsid w:val="00452516"/>
    <w:rsid w:val="004525BF"/>
    <w:rsid w:val="004526EB"/>
    <w:rsid w:val="00452B62"/>
    <w:rsid w:val="00452B82"/>
    <w:rsid w:val="00452C14"/>
    <w:rsid w:val="00452E3F"/>
    <w:rsid w:val="00452F48"/>
    <w:rsid w:val="00453036"/>
    <w:rsid w:val="00453153"/>
    <w:rsid w:val="00453446"/>
    <w:rsid w:val="004535C3"/>
    <w:rsid w:val="0045370F"/>
    <w:rsid w:val="00453830"/>
    <w:rsid w:val="004538A5"/>
    <w:rsid w:val="00453A53"/>
    <w:rsid w:val="004540C0"/>
    <w:rsid w:val="00454394"/>
    <w:rsid w:val="004544D3"/>
    <w:rsid w:val="00454757"/>
    <w:rsid w:val="00454851"/>
    <w:rsid w:val="00454858"/>
    <w:rsid w:val="004548F8"/>
    <w:rsid w:val="00454999"/>
    <w:rsid w:val="00454AFF"/>
    <w:rsid w:val="00454BCD"/>
    <w:rsid w:val="00454CF3"/>
    <w:rsid w:val="004553D7"/>
    <w:rsid w:val="0045542C"/>
    <w:rsid w:val="00455556"/>
    <w:rsid w:val="00455A70"/>
    <w:rsid w:val="00455E27"/>
    <w:rsid w:val="00455EAB"/>
    <w:rsid w:val="00455FE6"/>
    <w:rsid w:val="00456056"/>
    <w:rsid w:val="004560AE"/>
    <w:rsid w:val="004562B1"/>
    <w:rsid w:val="004565DD"/>
    <w:rsid w:val="004566B6"/>
    <w:rsid w:val="00456991"/>
    <w:rsid w:val="00456B96"/>
    <w:rsid w:val="00456D01"/>
    <w:rsid w:val="004572B2"/>
    <w:rsid w:val="004572F8"/>
    <w:rsid w:val="00457321"/>
    <w:rsid w:val="00457558"/>
    <w:rsid w:val="0045794D"/>
    <w:rsid w:val="00457A10"/>
    <w:rsid w:val="00457D47"/>
    <w:rsid w:val="00457D6F"/>
    <w:rsid w:val="00457E24"/>
    <w:rsid w:val="00457EE3"/>
    <w:rsid w:val="00457F3A"/>
    <w:rsid w:val="0046007B"/>
    <w:rsid w:val="0046013E"/>
    <w:rsid w:val="0046028B"/>
    <w:rsid w:val="00460743"/>
    <w:rsid w:val="0046079E"/>
    <w:rsid w:val="004607CB"/>
    <w:rsid w:val="00460CBB"/>
    <w:rsid w:val="00460D91"/>
    <w:rsid w:val="00460DB9"/>
    <w:rsid w:val="00460E58"/>
    <w:rsid w:val="004610E0"/>
    <w:rsid w:val="004612EC"/>
    <w:rsid w:val="00461309"/>
    <w:rsid w:val="0046177C"/>
    <w:rsid w:val="004617DB"/>
    <w:rsid w:val="004619C3"/>
    <w:rsid w:val="00461A24"/>
    <w:rsid w:val="00461AB6"/>
    <w:rsid w:val="00461AE0"/>
    <w:rsid w:val="00461E89"/>
    <w:rsid w:val="00461ED7"/>
    <w:rsid w:val="00461EFD"/>
    <w:rsid w:val="004620E5"/>
    <w:rsid w:val="00462184"/>
    <w:rsid w:val="00462417"/>
    <w:rsid w:val="004625B9"/>
    <w:rsid w:val="004627AE"/>
    <w:rsid w:val="0046283F"/>
    <w:rsid w:val="004628BE"/>
    <w:rsid w:val="00462D3C"/>
    <w:rsid w:val="004631A5"/>
    <w:rsid w:val="00463483"/>
    <w:rsid w:val="004634E0"/>
    <w:rsid w:val="004635DF"/>
    <w:rsid w:val="00463835"/>
    <w:rsid w:val="00463933"/>
    <w:rsid w:val="00463C05"/>
    <w:rsid w:val="00463E88"/>
    <w:rsid w:val="0046420C"/>
    <w:rsid w:val="004646BC"/>
    <w:rsid w:val="00464AE9"/>
    <w:rsid w:val="00464C97"/>
    <w:rsid w:val="00464D8B"/>
    <w:rsid w:val="00464FFD"/>
    <w:rsid w:val="00465052"/>
    <w:rsid w:val="00465222"/>
    <w:rsid w:val="00465316"/>
    <w:rsid w:val="004653E1"/>
    <w:rsid w:val="00465560"/>
    <w:rsid w:val="0046584E"/>
    <w:rsid w:val="0046597F"/>
    <w:rsid w:val="00465A28"/>
    <w:rsid w:val="00465AA2"/>
    <w:rsid w:val="00465ACF"/>
    <w:rsid w:val="00465F84"/>
    <w:rsid w:val="0046609A"/>
    <w:rsid w:val="004663AA"/>
    <w:rsid w:val="0046642B"/>
    <w:rsid w:val="00466448"/>
    <w:rsid w:val="004667F3"/>
    <w:rsid w:val="00466B29"/>
    <w:rsid w:val="00466CE1"/>
    <w:rsid w:val="00466D37"/>
    <w:rsid w:val="004671A2"/>
    <w:rsid w:val="00467362"/>
    <w:rsid w:val="00467656"/>
    <w:rsid w:val="004676C5"/>
    <w:rsid w:val="004676FE"/>
    <w:rsid w:val="00467829"/>
    <w:rsid w:val="0046796A"/>
    <w:rsid w:val="00467D3B"/>
    <w:rsid w:val="00467DB0"/>
    <w:rsid w:val="00467FB8"/>
    <w:rsid w:val="0047003E"/>
    <w:rsid w:val="0047008F"/>
    <w:rsid w:val="004705CE"/>
    <w:rsid w:val="0047086F"/>
    <w:rsid w:val="0047099C"/>
    <w:rsid w:val="00470C7A"/>
    <w:rsid w:val="00470DF4"/>
    <w:rsid w:val="00470F9E"/>
    <w:rsid w:val="004712CE"/>
    <w:rsid w:val="004714A3"/>
    <w:rsid w:val="0047153C"/>
    <w:rsid w:val="00471805"/>
    <w:rsid w:val="00471A8C"/>
    <w:rsid w:val="00471C17"/>
    <w:rsid w:val="00471F0A"/>
    <w:rsid w:val="00471F4B"/>
    <w:rsid w:val="00472123"/>
    <w:rsid w:val="0047222B"/>
    <w:rsid w:val="00472435"/>
    <w:rsid w:val="00472461"/>
    <w:rsid w:val="0047250D"/>
    <w:rsid w:val="00472613"/>
    <w:rsid w:val="00472639"/>
    <w:rsid w:val="0047274E"/>
    <w:rsid w:val="00472AFB"/>
    <w:rsid w:val="00472CA1"/>
    <w:rsid w:val="00472D96"/>
    <w:rsid w:val="00472F30"/>
    <w:rsid w:val="004733BD"/>
    <w:rsid w:val="00473528"/>
    <w:rsid w:val="00473798"/>
    <w:rsid w:val="004737A9"/>
    <w:rsid w:val="00473923"/>
    <w:rsid w:val="0047392E"/>
    <w:rsid w:val="00473A30"/>
    <w:rsid w:val="00473AC9"/>
    <w:rsid w:val="00473D8F"/>
    <w:rsid w:val="00473E05"/>
    <w:rsid w:val="00473E18"/>
    <w:rsid w:val="00473E96"/>
    <w:rsid w:val="00473F12"/>
    <w:rsid w:val="00474033"/>
    <w:rsid w:val="00474080"/>
    <w:rsid w:val="00474245"/>
    <w:rsid w:val="00474507"/>
    <w:rsid w:val="004746BE"/>
    <w:rsid w:val="004749AE"/>
    <w:rsid w:val="00474B79"/>
    <w:rsid w:val="00474EE4"/>
    <w:rsid w:val="004752D8"/>
    <w:rsid w:val="004752E9"/>
    <w:rsid w:val="00475434"/>
    <w:rsid w:val="0047559F"/>
    <w:rsid w:val="00475A0C"/>
    <w:rsid w:val="00475A1F"/>
    <w:rsid w:val="00475C62"/>
    <w:rsid w:val="00475D07"/>
    <w:rsid w:val="00475D31"/>
    <w:rsid w:val="00475E9B"/>
    <w:rsid w:val="0047628C"/>
    <w:rsid w:val="004762EC"/>
    <w:rsid w:val="0047630F"/>
    <w:rsid w:val="004764D7"/>
    <w:rsid w:val="00476A25"/>
    <w:rsid w:val="00476CDF"/>
    <w:rsid w:val="00476CE8"/>
    <w:rsid w:val="00476CF0"/>
    <w:rsid w:val="00476F64"/>
    <w:rsid w:val="00476FFC"/>
    <w:rsid w:val="004771A1"/>
    <w:rsid w:val="004775B3"/>
    <w:rsid w:val="0047782D"/>
    <w:rsid w:val="0047786E"/>
    <w:rsid w:val="00477A19"/>
    <w:rsid w:val="00477A4A"/>
    <w:rsid w:val="00477BE7"/>
    <w:rsid w:val="00477D4C"/>
    <w:rsid w:val="00477EB4"/>
    <w:rsid w:val="0047BF29"/>
    <w:rsid w:val="00480041"/>
    <w:rsid w:val="00480154"/>
    <w:rsid w:val="004801A3"/>
    <w:rsid w:val="004801C0"/>
    <w:rsid w:val="004804D9"/>
    <w:rsid w:val="0048052C"/>
    <w:rsid w:val="00480676"/>
    <w:rsid w:val="004807A8"/>
    <w:rsid w:val="00480A0C"/>
    <w:rsid w:val="00480CD0"/>
    <w:rsid w:val="00481063"/>
    <w:rsid w:val="004811FD"/>
    <w:rsid w:val="00481569"/>
    <w:rsid w:val="00481721"/>
    <w:rsid w:val="00481963"/>
    <w:rsid w:val="00481A02"/>
    <w:rsid w:val="00481A8D"/>
    <w:rsid w:val="00481DF6"/>
    <w:rsid w:val="00481E73"/>
    <w:rsid w:val="004821B0"/>
    <w:rsid w:val="004821D6"/>
    <w:rsid w:val="004822B5"/>
    <w:rsid w:val="00482533"/>
    <w:rsid w:val="0048257E"/>
    <w:rsid w:val="004825FB"/>
    <w:rsid w:val="0048263C"/>
    <w:rsid w:val="004829FD"/>
    <w:rsid w:val="00482ADB"/>
    <w:rsid w:val="00482B17"/>
    <w:rsid w:val="00482CB7"/>
    <w:rsid w:val="00482F01"/>
    <w:rsid w:val="00482F74"/>
    <w:rsid w:val="00483047"/>
    <w:rsid w:val="0048312B"/>
    <w:rsid w:val="004833C8"/>
    <w:rsid w:val="0048346B"/>
    <w:rsid w:val="0048353A"/>
    <w:rsid w:val="0048403F"/>
    <w:rsid w:val="00484116"/>
    <w:rsid w:val="004841EF"/>
    <w:rsid w:val="004841F2"/>
    <w:rsid w:val="00484398"/>
    <w:rsid w:val="0048455D"/>
    <w:rsid w:val="004845CB"/>
    <w:rsid w:val="004846A1"/>
    <w:rsid w:val="00484B9E"/>
    <w:rsid w:val="00484D7B"/>
    <w:rsid w:val="0048500E"/>
    <w:rsid w:val="004850E7"/>
    <w:rsid w:val="004852DC"/>
    <w:rsid w:val="004854ED"/>
    <w:rsid w:val="00485C39"/>
    <w:rsid w:val="00485C80"/>
    <w:rsid w:val="00485D26"/>
    <w:rsid w:val="00485EA0"/>
    <w:rsid w:val="00485F04"/>
    <w:rsid w:val="00485FD1"/>
    <w:rsid w:val="0048635F"/>
    <w:rsid w:val="00486467"/>
    <w:rsid w:val="00486533"/>
    <w:rsid w:val="0048663D"/>
    <w:rsid w:val="00486A8C"/>
    <w:rsid w:val="00486A8F"/>
    <w:rsid w:val="00486C27"/>
    <w:rsid w:val="00486F24"/>
    <w:rsid w:val="00486FA9"/>
    <w:rsid w:val="004872E9"/>
    <w:rsid w:val="00487498"/>
    <w:rsid w:val="0048763A"/>
    <w:rsid w:val="00487B45"/>
    <w:rsid w:val="00487EC6"/>
    <w:rsid w:val="00487F22"/>
    <w:rsid w:val="0048F207"/>
    <w:rsid w:val="00490064"/>
    <w:rsid w:val="00490267"/>
    <w:rsid w:val="0049099E"/>
    <w:rsid w:val="00490DD1"/>
    <w:rsid w:val="004915C5"/>
    <w:rsid w:val="00491879"/>
    <w:rsid w:val="00491CCB"/>
    <w:rsid w:val="00491F58"/>
    <w:rsid w:val="0049204E"/>
    <w:rsid w:val="00492182"/>
    <w:rsid w:val="004921C3"/>
    <w:rsid w:val="004922C9"/>
    <w:rsid w:val="0049237A"/>
    <w:rsid w:val="004923EE"/>
    <w:rsid w:val="0049249A"/>
    <w:rsid w:val="004924ED"/>
    <w:rsid w:val="00492929"/>
    <w:rsid w:val="00492B0F"/>
    <w:rsid w:val="00492B75"/>
    <w:rsid w:val="00492BA3"/>
    <w:rsid w:val="00492C25"/>
    <w:rsid w:val="00492D6C"/>
    <w:rsid w:val="00492DD6"/>
    <w:rsid w:val="00492E2C"/>
    <w:rsid w:val="00493066"/>
    <w:rsid w:val="004931E6"/>
    <w:rsid w:val="004934FC"/>
    <w:rsid w:val="004938DF"/>
    <w:rsid w:val="00493956"/>
    <w:rsid w:val="00493B0A"/>
    <w:rsid w:val="00493D1C"/>
    <w:rsid w:val="00493F29"/>
    <w:rsid w:val="00493F8F"/>
    <w:rsid w:val="00493FD7"/>
    <w:rsid w:val="004944C4"/>
    <w:rsid w:val="0049469C"/>
    <w:rsid w:val="00494A58"/>
    <w:rsid w:val="00494CF6"/>
    <w:rsid w:val="00494D03"/>
    <w:rsid w:val="004950A2"/>
    <w:rsid w:val="0049534D"/>
    <w:rsid w:val="00495676"/>
    <w:rsid w:val="00495911"/>
    <w:rsid w:val="00495BA4"/>
    <w:rsid w:val="00495DAC"/>
    <w:rsid w:val="00495E67"/>
    <w:rsid w:val="00495F12"/>
    <w:rsid w:val="004961FC"/>
    <w:rsid w:val="0049630F"/>
    <w:rsid w:val="0049651D"/>
    <w:rsid w:val="0049664F"/>
    <w:rsid w:val="00496D21"/>
    <w:rsid w:val="00496DD5"/>
    <w:rsid w:val="004972BD"/>
    <w:rsid w:val="0049778B"/>
    <w:rsid w:val="004979A8"/>
    <w:rsid w:val="00497BE0"/>
    <w:rsid w:val="00497C76"/>
    <w:rsid w:val="00497EF9"/>
    <w:rsid w:val="004A00C5"/>
    <w:rsid w:val="004A01CE"/>
    <w:rsid w:val="004A01F6"/>
    <w:rsid w:val="004A026E"/>
    <w:rsid w:val="004A04FA"/>
    <w:rsid w:val="004A0679"/>
    <w:rsid w:val="004A0725"/>
    <w:rsid w:val="004A0AC6"/>
    <w:rsid w:val="004A0E93"/>
    <w:rsid w:val="004A1104"/>
    <w:rsid w:val="004A1752"/>
    <w:rsid w:val="004A180D"/>
    <w:rsid w:val="004A19FF"/>
    <w:rsid w:val="004A21DC"/>
    <w:rsid w:val="004A2526"/>
    <w:rsid w:val="004A2B23"/>
    <w:rsid w:val="004A2C7D"/>
    <w:rsid w:val="004A2D39"/>
    <w:rsid w:val="004A3175"/>
    <w:rsid w:val="004A31D3"/>
    <w:rsid w:val="004A3246"/>
    <w:rsid w:val="004A32D4"/>
    <w:rsid w:val="004A35E9"/>
    <w:rsid w:val="004A372C"/>
    <w:rsid w:val="004A38EF"/>
    <w:rsid w:val="004A3D0C"/>
    <w:rsid w:val="004A41EF"/>
    <w:rsid w:val="004A46B8"/>
    <w:rsid w:val="004A4814"/>
    <w:rsid w:val="004A48B4"/>
    <w:rsid w:val="004A4906"/>
    <w:rsid w:val="004A4E2B"/>
    <w:rsid w:val="004A4E97"/>
    <w:rsid w:val="004A4F2F"/>
    <w:rsid w:val="004A502E"/>
    <w:rsid w:val="004A50EC"/>
    <w:rsid w:val="004A5178"/>
    <w:rsid w:val="004A51B6"/>
    <w:rsid w:val="004A51D1"/>
    <w:rsid w:val="004A5235"/>
    <w:rsid w:val="004A52B0"/>
    <w:rsid w:val="004A578D"/>
    <w:rsid w:val="004A58B9"/>
    <w:rsid w:val="004A59D6"/>
    <w:rsid w:val="004A5D0E"/>
    <w:rsid w:val="004A5EFF"/>
    <w:rsid w:val="004A6777"/>
    <w:rsid w:val="004A6888"/>
    <w:rsid w:val="004A6DC3"/>
    <w:rsid w:val="004A6EA6"/>
    <w:rsid w:val="004A72CA"/>
    <w:rsid w:val="004A785D"/>
    <w:rsid w:val="004A7BB7"/>
    <w:rsid w:val="004A7E39"/>
    <w:rsid w:val="004B0078"/>
    <w:rsid w:val="004B0098"/>
    <w:rsid w:val="004B063D"/>
    <w:rsid w:val="004B067B"/>
    <w:rsid w:val="004B06FB"/>
    <w:rsid w:val="004B0958"/>
    <w:rsid w:val="004B09BE"/>
    <w:rsid w:val="004B0A1A"/>
    <w:rsid w:val="004B0A31"/>
    <w:rsid w:val="004B0EDE"/>
    <w:rsid w:val="004B0F00"/>
    <w:rsid w:val="004B0F6D"/>
    <w:rsid w:val="004B114A"/>
    <w:rsid w:val="004B13B2"/>
    <w:rsid w:val="004B157D"/>
    <w:rsid w:val="004B178C"/>
    <w:rsid w:val="004B1B26"/>
    <w:rsid w:val="004B1B5C"/>
    <w:rsid w:val="004B1BF4"/>
    <w:rsid w:val="004B1EC4"/>
    <w:rsid w:val="004B2232"/>
    <w:rsid w:val="004B226C"/>
    <w:rsid w:val="004B24D1"/>
    <w:rsid w:val="004B2748"/>
    <w:rsid w:val="004B2775"/>
    <w:rsid w:val="004B2857"/>
    <w:rsid w:val="004B2A23"/>
    <w:rsid w:val="004B2BC3"/>
    <w:rsid w:val="004B2DF0"/>
    <w:rsid w:val="004B2EEC"/>
    <w:rsid w:val="004B2FDE"/>
    <w:rsid w:val="004B3009"/>
    <w:rsid w:val="004B302E"/>
    <w:rsid w:val="004B304E"/>
    <w:rsid w:val="004B3491"/>
    <w:rsid w:val="004B390F"/>
    <w:rsid w:val="004B3A8C"/>
    <w:rsid w:val="004B3AD8"/>
    <w:rsid w:val="004B3B13"/>
    <w:rsid w:val="004B3BA5"/>
    <w:rsid w:val="004B3BC9"/>
    <w:rsid w:val="004B3D5C"/>
    <w:rsid w:val="004B3DA6"/>
    <w:rsid w:val="004B3FD3"/>
    <w:rsid w:val="004B430F"/>
    <w:rsid w:val="004B46C4"/>
    <w:rsid w:val="004B48A1"/>
    <w:rsid w:val="004B4AAE"/>
    <w:rsid w:val="004B4D67"/>
    <w:rsid w:val="004B4F4C"/>
    <w:rsid w:val="004B4FA1"/>
    <w:rsid w:val="004B4FE3"/>
    <w:rsid w:val="004B4FEC"/>
    <w:rsid w:val="004B5168"/>
    <w:rsid w:val="004B51CE"/>
    <w:rsid w:val="004B523F"/>
    <w:rsid w:val="004B5365"/>
    <w:rsid w:val="004B5956"/>
    <w:rsid w:val="004B5AB4"/>
    <w:rsid w:val="004B5ADC"/>
    <w:rsid w:val="004B5B34"/>
    <w:rsid w:val="004B5E80"/>
    <w:rsid w:val="004B5F78"/>
    <w:rsid w:val="004B64BC"/>
    <w:rsid w:val="004B6550"/>
    <w:rsid w:val="004B6555"/>
    <w:rsid w:val="004B6942"/>
    <w:rsid w:val="004B6975"/>
    <w:rsid w:val="004B6C15"/>
    <w:rsid w:val="004B6DA0"/>
    <w:rsid w:val="004B6E53"/>
    <w:rsid w:val="004B71B6"/>
    <w:rsid w:val="004B75AC"/>
    <w:rsid w:val="004B7646"/>
    <w:rsid w:val="004B7719"/>
    <w:rsid w:val="004B77C9"/>
    <w:rsid w:val="004B786F"/>
    <w:rsid w:val="004B7A46"/>
    <w:rsid w:val="004B7B1B"/>
    <w:rsid w:val="004B7BE6"/>
    <w:rsid w:val="004B7D2F"/>
    <w:rsid w:val="004B7F71"/>
    <w:rsid w:val="004C027D"/>
    <w:rsid w:val="004C05FB"/>
    <w:rsid w:val="004C078F"/>
    <w:rsid w:val="004C0794"/>
    <w:rsid w:val="004C0968"/>
    <w:rsid w:val="004C0A29"/>
    <w:rsid w:val="004C0AA7"/>
    <w:rsid w:val="004C0FAD"/>
    <w:rsid w:val="004C10FB"/>
    <w:rsid w:val="004C11AE"/>
    <w:rsid w:val="004C1260"/>
    <w:rsid w:val="004C14A1"/>
    <w:rsid w:val="004C14DF"/>
    <w:rsid w:val="004C17FA"/>
    <w:rsid w:val="004C1A32"/>
    <w:rsid w:val="004C20FD"/>
    <w:rsid w:val="004C2BB5"/>
    <w:rsid w:val="004C2D7B"/>
    <w:rsid w:val="004C2E3B"/>
    <w:rsid w:val="004C2EDA"/>
    <w:rsid w:val="004C357E"/>
    <w:rsid w:val="004C3B52"/>
    <w:rsid w:val="004C3D92"/>
    <w:rsid w:val="004C4008"/>
    <w:rsid w:val="004C4027"/>
    <w:rsid w:val="004C4075"/>
    <w:rsid w:val="004C4290"/>
    <w:rsid w:val="004C432D"/>
    <w:rsid w:val="004C44E6"/>
    <w:rsid w:val="004C45F3"/>
    <w:rsid w:val="004C460D"/>
    <w:rsid w:val="004C47F0"/>
    <w:rsid w:val="004C4967"/>
    <w:rsid w:val="004C4A76"/>
    <w:rsid w:val="004C4AB8"/>
    <w:rsid w:val="004C4D0E"/>
    <w:rsid w:val="004C4E5D"/>
    <w:rsid w:val="004C5046"/>
    <w:rsid w:val="004C5157"/>
    <w:rsid w:val="004C53D3"/>
    <w:rsid w:val="004C559E"/>
    <w:rsid w:val="004C56C4"/>
    <w:rsid w:val="004C5726"/>
    <w:rsid w:val="004C599E"/>
    <w:rsid w:val="004C5A88"/>
    <w:rsid w:val="004C5B84"/>
    <w:rsid w:val="004C5BE4"/>
    <w:rsid w:val="004C5C46"/>
    <w:rsid w:val="004C5C92"/>
    <w:rsid w:val="004C5F9B"/>
    <w:rsid w:val="004C611C"/>
    <w:rsid w:val="004C6251"/>
    <w:rsid w:val="004C64C1"/>
    <w:rsid w:val="004C65C9"/>
    <w:rsid w:val="004C6749"/>
    <w:rsid w:val="004C6791"/>
    <w:rsid w:val="004C6AD4"/>
    <w:rsid w:val="004C6B8F"/>
    <w:rsid w:val="004C6D76"/>
    <w:rsid w:val="004C7033"/>
    <w:rsid w:val="004C706E"/>
    <w:rsid w:val="004C70C8"/>
    <w:rsid w:val="004C74D1"/>
    <w:rsid w:val="004C7639"/>
    <w:rsid w:val="004C7DD8"/>
    <w:rsid w:val="004C7EC9"/>
    <w:rsid w:val="004C7F5E"/>
    <w:rsid w:val="004D02EA"/>
    <w:rsid w:val="004D06D9"/>
    <w:rsid w:val="004D073A"/>
    <w:rsid w:val="004D08D3"/>
    <w:rsid w:val="004D090C"/>
    <w:rsid w:val="004D0B88"/>
    <w:rsid w:val="004D102A"/>
    <w:rsid w:val="004D12AF"/>
    <w:rsid w:val="004D12B4"/>
    <w:rsid w:val="004D1828"/>
    <w:rsid w:val="004D1927"/>
    <w:rsid w:val="004D1A0E"/>
    <w:rsid w:val="004D1A35"/>
    <w:rsid w:val="004D1F92"/>
    <w:rsid w:val="004D221F"/>
    <w:rsid w:val="004D22BA"/>
    <w:rsid w:val="004D23F7"/>
    <w:rsid w:val="004D24B6"/>
    <w:rsid w:val="004D258F"/>
    <w:rsid w:val="004D2844"/>
    <w:rsid w:val="004D2850"/>
    <w:rsid w:val="004D2A06"/>
    <w:rsid w:val="004D2D56"/>
    <w:rsid w:val="004D2E2D"/>
    <w:rsid w:val="004D2F55"/>
    <w:rsid w:val="004D3029"/>
    <w:rsid w:val="004D30ED"/>
    <w:rsid w:val="004D33C2"/>
    <w:rsid w:val="004D3536"/>
    <w:rsid w:val="004D36B0"/>
    <w:rsid w:val="004D37C4"/>
    <w:rsid w:val="004D37FD"/>
    <w:rsid w:val="004D385E"/>
    <w:rsid w:val="004D3BC2"/>
    <w:rsid w:val="004D3D50"/>
    <w:rsid w:val="004D3DBD"/>
    <w:rsid w:val="004D3F94"/>
    <w:rsid w:val="004D401E"/>
    <w:rsid w:val="004D425D"/>
    <w:rsid w:val="004D42ED"/>
    <w:rsid w:val="004D449D"/>
    <w:rsid w:val="004D44BA"/>
    <w:rsid w:val="004D4535"/>
    <w:rsid w:val="004D4765"/>
    <w:rsid w:val="004D4873"/>
    <w:rsid w:val="004D48C6"/>
    <w:rsid w:val="004D4902"/>
    <w:rsid w:val="004D49E7"/>
    <w:rsid w:val="004D4A13"/>
    <w:rsid w:val="004D4A6B"/>
    <w:rsid w:val="004D4B80"/>
    <w:rsid w:val="004D4C11"/>
    <w:rsid w:val="004D4DAD"/>
    <w:rsid w:val="004D4DFC"/>
    <w:rsid w:val="004D4E8C"/>
    <w:rsid w:val="004D562A"/>
    <w:rsid w:val="004D578C"/>
    <w:rsid w:val="004D5851"/>
    <w:rsid w:val="004D5DCB"/>
    <w:rsid w:val="004D5E68"/>
    <w:rsid w:val="004D5FC4"/>
    <w:rsid w:val="004D5FC6"/>
    <w:rsid w:val="004D64C5"/>
    <w:rsid w:val="004D67EF"/>
    <w:rsid w:val="004D686A"/>
    <w:rsid w:val="004D68FE"/>
    <w:rsid w:val="004D6990"/>
    <w:rsid w:val="004D6B77"/>
    <w:rsid w:val="004D6D6E"/>
    <w:rsid w:val="004D6D84"/>
    <w:rsid w:val="004D6FCD"/>
    <w:rsid w:val="004D7212"/>
    <w:rsid w:val="004D724E"/>
    <w:rsid w:val="004D73CB"/>
    <w:rsid w:val="004D7634"/>
    <w:rsid w:val="004D772B"/>
    <w:rsid w:val="004D7877"/>
    <w:rsid w:val="004D78DF"/>
    <w:rsid w:val="004D7A73"/>
    <w:rsid w:val="004D7A77"/>
    <w:rsid w:val="004D7F8D"/>
    <w:rsid w:val="004D7FA4"/>
    <w:rsid w:val="004E0532"/>
    <w:rsid w:val="004E07C1"/>
    <w:rsid w:val="004E0843"/>
    <w:rsid w:val="004E0901"/>
    <w:rsid w:val="004E09ED"/>
    <w:rsid w:val="004E0A6D"/>
    <w:rsid w:val="004E0C80"/>
    <w:rsid w:val="004E0CAA"/>
    <w:rsid w:val="004E0CC5"/>
    <w:rsid w:val="004E0E8D"/>
    <w:rsid w:val="004E0EB5"/>
    <w:rsid w:val="004E1167"/>
    <w:rsid w:val="004E11E0"/>
    <w:rsid w:val="004E1A88"/>
    <w:rsid w:val="004E1AD7"/>
    <w:rsid w:val="004E1FE8"/>
    <w:rsid w:val="004E2002"/>
    <w:rsid w:val="004E212D"/>
    <w:rsid w:val="004E22A8"/>
    <w:rsid w:val="004E2330"/>
    <w:rsid w:val="004E242A"/>
    <w:rsid w:val="004E25F5"/>
    <w:rsid w:val="004E26BC"/>
    <w:rsid w:val="004E26E3"/>
    <w:rsid w:val="004E270B"/>
    <w:rsid w:val="004E37C8"/>
    <w:rsid w:val="004E39D5"/>
    <w:rsid w:val="004E3F9A"/>
    <w:rsid w:val="004E3FFB"/>
    <w:rsid w:val="004E400B"/>
    <w:rsid w:val="004E42BC"/>
    <w:rsid w:val="004E4358"/>
    <w:rsid w:val="004E43AC"/>
    <w:rsid w:val="004E4678"/>
    <w:rsid w:val="004E4828"/>
    <w:rsid w:val="004E4BE6"/>
    <w:rsid w:val="004E4C8C"/>
    <w:rsid w:val="004E4DBA"/>
    <w:rsid w:val="004E4E52"/>
    <w:rsid w:val="004E5004"/>
    <w:rsid w:val="004E50FC"/>
    <w:rsid w:val="004E5521"/>
    <w:rsid w:val="004E56CF"/>
    <w:rsid w:val="004E579F"/>
    <w:rsid w:val="004E5BD2"/>
    <w:rsid w:val="004E60BE"/>
    <w:rsid w:val="004E645E"/>
    <w:rsid w:val="004E6486"/>
    <w:rsid w:val="004E660E"/>
    <w:rsid w:val="004E66ED"/>
    <w:rsid w:val="004E710E"/>
    <w:rsid w:val="004E719F"/>
    <w:rsid w:val="004E7296"/>
    <w:rsid w:val="004E7414"/>
    <w:rsid w:val="004E74BE"/>
    <w:rsid w:val="004E793A"/>
    <w:rsid w:val="004E7997"/>
    <w:rsid w:val="004E7999"/>
    <w:rsid w:val="004E7BC2"/>
    <w:rsid w:val="004E7BC9"/>
    <w:rsid w:val="004E7CF2"/>
    <w:rsid w:val="004E7D61"/>
    <w:rsid w:val="004F02C1"/>
    <w:rsid w:val="004F04A9"/>
    <w:rsid w:val="004F05E6"/>
    <w:rsid w:val="004F0688"/>
    <w:rsid w:val="004F0712"/>
    <w:rsid w:val="004F08D4"/>
    <w:rsid w:val="004F0A9F"/>
    <w:rsid w:val="004F0ABF"/>
    <w:rsid w:val="004F0BEC"/>
    <w:rsid w:val="004F10AA"/>
    <w:rsid w:val="004F1138"/>
    <w:rsid w:val="004F1141"/>
    <w:rsid w:val="004F1397"/>
    <w:rsid w:val="004F149F"/>
    <w:rsid w:val="004F1832"/>
    <w:rsid w:val="004F1A3B"/>
    <w:rsid w:val="004F1EB2"/>
    <w:rsid w:val="004F23EE"/>
    <w:rsid w:val="004F24DF"/>
    <w:rsid w:val="004F2AB3"/>
    <w:rsid w:val="004F2AE9"/>
    <w:rsid w:val="004F302B"/>
    <w:rsid w:val="004F3272"/>
    <w:rsid w:val="004F3381"/>
    <w:rsid w:val="004F3574"/>
    <w:rsid w:val="004F3735"/>
    <w:rsid w:val="004F3874"/>
    <w:rsid w:val="004F38F7"/>
    <w:rsid w:val="004F3B15"/>
    <w:rsid w:val="004F3BDC"/>
    <w:rsid w:val="004F458F"/>
    <w:rsid w:val="004F4B11"/>
    <w:rsid w:val="004F4E7B"/>
    <w:rsid w:val="004F527A"/>
    <w:rsid w:val="004F58D8"/>
    <w:rsid w:val="004F5A27"/>
    <w:rsid w:val="004F5A4E"/>
    <w:rsid w:val="004F5B93"/>
    <w:rsid w:val="004F5DB2"/>
    <w:rsid w:val="004F5ED4"/>
    <w:rsid w:val="004F5EF0"/>
    <w:rsid w:val="004F6043"/>
    <w:rsid w:val="004F6105"/>
    <w:rsid w:val="004F64A4"/>
    <w:rsid w:val="004F677D"/>
    <w:rsid w:val="004F7191"/>
    <w:rsid w:val="004F71C2"/>
    <w:rsid w:val="004F71D2"/>
    <w:rsid w:val="004F7909"/>
    <w:rsid w:val="004F79B9"/>
    <w:rsid w:val="004F7B88"/>
    <w:rsid w:val="004F7DAE"/>
    <w:rsid w:val="004F7F0B"/>
    <w:rsid w:val="005002BF"/>
    <w:rsid w:val="00500311"/>
    <w:rsid w:val="005003AA"/>
    <w:rsid w:val="005005C4"/>
    <w:rsid w:val="00500A1D"/>
    <w:rsid w:val="00500AC6"/>
    <w:rsid w:val="00500BD9"/>
    <w:rsid w:val="00500D42"/>
    <w:rsid w:val="0050117C"/>
    <w:rsid w:val="00501216"/>
    <w:rsid w:val="00501336"/>
    <w:rsid w:val="005015E1"/>
    <w:rsid w:val="005016D1"/>
    <w:rsid w:val="005016F2"/>
    <w:rsid w:val="00501855"/>
    <w:rsid w:val="005018BF"/>
    <w:rsid w:val="00501A7D"/>
    <w:rsid w:val="00501D4A"/>
    <w:rsid w:val="00501E55"/>
    <w:rsid w:val="00501E5E"/>
    <w:rsid w:val="005026A2"/>
    <w:rsid w:val="00502803"/>
    <w:rsid w:val="005028A2"/>
    <w:rsid w:val="00502AD6"/>
    <w:rsid w:val="00502BED"/>
    <w:rsid w:val="00502D64"/>
    <w:rsid w:val="00502D8F"/>
    <w:rsid w:val="00503326"/>
    <w:rsid w:val="0050376C"/>
    <w:rsid w:val="005037BC"/>
    <w:rsid w:val="00503BB8"/>
    <w:rsid w:val="00503E69"/>
    <w:rsid w:val="00503FBA"/>
    <w:rsid w:val="005041B9"/>
    <w:rsid w:val="00504242"/>
    <w:rsid w:val="0050425D"/>
    <w:rsid w:val="00504387"/>
    <w:rsid w:val="00504A97"/>
    <w:rsid w:val="00504B0C"/>
    <w:rsid w:val="00504B3A"/>
    <w:rsid w:val="00504B5D"/>
    <w:rsid w:val="00504DB8"/>
    <w:rsid w:val="00504EBE"/>
    <w:rsid w:val="0050500D"/>
    <w:rsid w:val="005055E8"/>
    <w:rsid w:val="00505795"/>
    <w:rsid w:val="00505956"/>
    <w:rsid w:val="00505D59"/>
    <w:rsid w:val="00505E5C"/>
    <w:rsid w:val="00505F25"/>
    <w:rsid w:val="00505FC7"/>
    <w:rsid w:val="00506360"/>
    <w:rsid w:val="005068E2"/>
    <w:rsid w:val="00506C2E"/>
    <w:rsid w:val="00506E04"/>
    <w:rsid w:val="00506F52"/>
    <w:rsid w:val="005072BE"/>
    <w:rsid w:val="0050733A"/>
    <w:rsid w:val="005074D7"/>
    <w:rsid w:val="005074E9"/>
    <w:rsid w:val="00507892"/>
    <w:rsid w:val="005078CA"/>
    <w:rsid w:val="00507B34"/>
    <w:rsid w:val="00507C8C"/>
    <w:rsid w:val="00507EE6"/>
    <w:rsid w:val="00507FEC"/>
    <w:rsid w:val="00510126"/>
    <w:rsid w:val="005101DA"/>
    <w:rsid w:val="0051031A"/>
    <w:rsid w:val="00510804"/>
    <w:rsid w:val="00510958"/>
    <w:rsid w:val="00510993"/>
    <w:rsid w:val="005111F0"/>
    <w:rsid w:val="005115B5"/>
    <w:rsid w:val="005115C0"/>
    <w:rsid w:val="00511814"/>
    <w:rsid w:val="005121CD"/>
    <w:rsid w:val="00512304"/>
    <w:rsid w:val="00512455"/>
    <w:rsid w:val="005125FF"/>
    <w:rsid w:val="005126A2"/>
    <w:rsid w:val="00512741"/>
    <w:rsid w:val="00512957"/>
    <w:rsid w:val="005129C0"/>
    <w:rsid w:val="005129D7"/>
    <w:rsid w:val="00512A16"/>
    <w:rsid w:val="00512B60"/>
    <w:rsid w:val="005130D3"/>
    <w:rsid w:val="005133ED"/>
    <w:rsid w:val="00513405"/>
    <w:rsid w:val="00513601"/>
    <w:rsid w:val="00513735"/>
    <w:rsid w:val="00513861"/>
    <w:rsid w:val="00513A8A"/>
    <w:rsid w:val="00513BA7"/>
    <w:rsid w:val="00513BB2"/>
    <w:rsid w:val="00513C07"/>
    <w:rsid w:val="00513DAB"/>
    <w:rsid w:val="005143BD"/>
    <w:rsid w:val="005143F3"/>
    <w:rsid w:val="00514490"/>
    <w:rsid w:val="0051457C"/>
    <w:rsid w:val="005145A9"/>
    <w:rsid w:val="005146B6"/>
    <w:rsid w:val="00514758"/>
    <w:rsid w:val="00514D3E"/>
    <w:rsid w:val="00514D4B"/>
    <w:rsid w:val="00514F91"/>
    <w:rsid w:val="00514FE4"/>
    <w:rsid w:val="00514FFE"/>
    <w:rsid w:val="005152FE"/>
    <w:rsid w:val="005156C5"/>
    <w:rsid w:val="00515759"/>
    <w:rsid w:val="00515AB6"/>
    <w:rsid w:val="00515E74"/>
    <w:rsid w:val="00515F70"/>
    <w:rsid w:val="00516085"/>
    <w:rsid w:val="005160CE"/>
    <w:rsid w:val="00516209"/>
    <w:rsid w:val="00516717"/>
    <w:rsid w:val="00516744"/>
    <w:rsid w:val="00516828"/>
    <w:rsid w:val="00516857"/>
    <w:rsid w:val="00516AE9"/>
    <w:rsid w:val="00516BBD"/>
    <w:rsid w:val="00516CF5"/>
    <w:rsid w:val="00516D81"/>
    <w:rsid w:val="00516FCA"/>
    <w:rsid w:val="0051700E"/>
    <w:rsid w:val="00517143"/>
    <w:rsid w:val="005172A3"/>
    <w:rsid w:val="00517379"/>
    <w:rsid w:val="0051745F"/>
    <w:rsid w:val="00517530"/>
    <w:rsid w:val="0051759B"/>
    <w:rsid w:val="0051763C"/>
    <w:rsid w:val="0051769C"/>
    <w:rsid w:val="00517797"/>
    <w:rsid w:val="0051787B"/>
    <w:rsid w:val="0051794C"/>
    <w:rsid w:val="005179ED"/>
    <w:rsid w:val="00517D3C"/>
    <w:rsid w:val="00517E06"/>
    <w:rsid w:val="00517F3E"/>
    <w:rsid w:val="00517FE6"/>
    <w:rsid w:val="0051F73D"/>
    <w:rsid w:val="00520244"/>
    <w:rsid w:val="0052026D"/>
    <w:rsid w:val="00520465"/>
    <w:rsid w:val="00520E00"/>
    <w:rsid w:val="00521428"/>
    <w:rsid w:val="00521560"/>
    <w:rsid w:val="005216E6"/>
    <w:rsid w:val="00521732"/>
    <w:rsid w:val="005218DA"/>
    <w:rsid w:val="005219CC"/>
    <w:rsid w:val="005226CE"/>
    <w:rsid w:val="005229F3"/>
    <w:rsid w:val="00522A28"/>
    <w:rsid w:val="00522AFD"/>
    <w:rsid w:val="00522CA2"/>
    <w:rsid w:val="00522CD2"/>
    <w:rsid w:val="005232AE"/>
    <w:rsid w:val="005233CA"/>
    <w:rsid w:val="005238D6"/>
    <w:rsid w:val="00523A49"/>
    <w:rsid w:val="00523CD4"/>
    <w:rsid w:val="00523F10"/>
    <w:rsid w:val="0052402D"/>
    <w:rsid w:val="00524082"/>
    <w:rsid w:val="005240CD"/>
    <w:rsid w:val="00524138"/>
    <w:rsid w:val="005242BD"/>
    <w:rsid w:val="005245A4"/>
    <w:rsid w:val="005247DA"/>
    <w:rsid w:val="00524805"/>
    <w:rsid w:val="00524878"/>
    <w:rsid w:val="005248AE"/>
    <w:rsid w:val="00524A67"/>
    <w:rsid w:val="00524BAE"/>
    <w:rsid w:val="00524C12"/>
    <w:rsid w:val="00524E4B"/>
    <w:rsid w:val="00525019"/>
    <w:rsid w:val="00525286"/>
    <w:rsid w:val="0052540D"/>
    <w:rsid w:val="00525608"/>
    <w:rsid w:val="005258FA"/>
    <w:rsid w:val="005259A9"/>
    <w:rsid w:val="00525A91"/>
    <w:rsid w:val="00525ADA"/>
    <w:rsid w:val="00525B01"/>
    <w:rsid w:val="00525D22"/>
    <w:rsid w:val="00525D55"/>
    <w:rsid w:val="00525F61"/>
    <w:rsid w:val="00526129"/>
    <w:rsid w:val="0052626C"/>
    <w:rsid w:val="005265E9"/>
    <w:rsid w:val="00526702"/>
    <w:rsid w:val="00526706"/>
    <w:rsid w:val="00526D58"/>
    <w:rsid w:val="005270BA"/>
    <w:rsid w:val="0052739B"/>
    <w:rsid w:val="00527667"/>
    <w:rsid w:val="005276DA"/>
    <w:rsid w:val="0052772B"/>
    <w:rsid w:val="00527C21"/>
    <w:rsid w:val="00530629"/>
    <w:rsid w:val="00530668"/>
    <w:rsid w:val="005307C2"/>
    <w:rsid w:val="00530C03"/>
    <w:rsid w:val="00530C4F"/>
    <w:rsid w:val="00530CFC"/>
    <w:rsid w:val="00530DC5"/>
    <w:rsid w:val="00530E23"/>
    <w:rsid w:val="00530EEB"/>
    <w:rsid w:val="005310E4"/>
    <w:rsid w:val="005311C2"/>
    <w:rsid w:val="00531204"/>
    <w:rsid w:val="0053123D"/>
    <w:rsid w:val="005318B9"/>
    <w:rsid w:val="00531A1F"/>
    <w:rsid w:val="00531A4E"/>
    <w:rsid w:val="00531B9D"/>
    <w:rsid w:val="00531BC8"/>
    <w:rsid w:val="00531EE3"/>
    <w:rsid w:val="005320F6"/>
    <w:rsid w:val="0053233D"/>
    <w:rsid w:val="005325A9"/>
    <w:rsid w:val="0053262A"/>
    <w:rsid w:val="0053262D"/>
    <w:rsid w:val="00532658"/>
    <w:rsid w:val="00532881"/>
    <w:rsid w:val="00532E5A"/>
    <w:rsid w:val="00532F39"/>
    <w:rsid w:val="005331A7"/>
    <w:rsid w:val="0053327F"/>
    <w:rsid w:val="005332C3"/>
    <w:rsid w:val="005334E4"/>
    <w:rsid w:val="005334F8"/>
    <w:rsid w:val="005335E9"/>
    <w:rsid w:val="005338DF"/>
    <w:rsid w:val="00533DE3"/>
    <w:rsid w:val="00533F54"/>
    <w:rsid w:val="005345DB"/>
    <w:rsid w:val="005349A6"/>
    <w:rsid w:val="00534CC9"/>
    <w:rsid w:val="00535285"/>
    <w:rsid w:val="00535466"/>
    <w:rsid w:val="00535523"/>
    <w:rsid w:val="0053570E"/>
    <w:rsid w:val="00535741"/>
    <w:rsid w:val="00535882"/>
    <w:rsid w:val="005358DA"/>
    <w:rsid w:val="00535BC1"/>
    <w:rsid w:val="00535EB0"/>
    <w:rsid w:val="00535FE2"/>
    <w:rsid w:val="005360A7"/>
    <w:rsid w:val="00536325"/>
    <w:rsid w:val="00536348"/>
    <w:rsid w:val="0053636E"/>
    <w:rsid w:val="00536388"/>
    <w:rsid w:val="00536AAD"/>
    <w:rsid w:val="00536D56"/>
    <w:rsid w:val="00536D9C"/>
    <w:rsid w:val="00536EC6"/>
    <w:rsid w:val="00536EF3"/>
    <w:rsid w:val="00537334"/>
    <w:rsid w:val="00537563"/>
    <w:rsid w:val="00537581"/>
    <w:rsid w:val="005375B8"/>
    <w:rsid w:val="0053772E"/>
    <w:rsid w:val="0053778D"/>
    <w:rsid w:val="005377AB"/>
    <w:rsid w:val="0053786E"/>
    <w:rsid w:val="005378DB"/>
    <w:rsid w:val="00537985"/>
    <w:rsid w:val="00537A68"/>
    <w:rsid w:val="00537ADA"/>
    <w:rsid w:val="00537EAA"/>
    <w:rsid w:val="00537F56"/>
    <w:rsid w:val="00540467"/>
    <w:rsid w:val="005405F6"/>
    <w:rsid w:val="00540650"/>
    <w:rsid w:val="00541156"/>
    <w:rsid w:val="005414FF"/>
    <w:rsid w:val="00541603"/>
    <w:rsid w:val="005417EC"/>
    <w:rsid w:val="00541962"/>
    <w:rsid w:val="00541B7C"/>
    <w:rsid w:val="00541EB4"/>
    <w:rsid w:val="00541F2D"/>
    <w:rsid w:val="00542115"/>
    <w:rsid w:val="005422C0"/>
    <w:rsid w:val="0054247F"/>
    <w:rsid w:val="005429C7"/>
    <w:rsid w:val="00542C68"/>
    <w:rsid w:val="00542D65"/>
    <w:rsid w:val="00542EE7"/>
    <w:rsid w:val="00543371"/>
    <w:rsid w:val="00543595"/>
    <w:rsid w:val="00543A2E"/>
    <w:rsid w:val="00543B58"/>
    <w:rsid w:val="00543BFF"/>
    <w:rsid w:val="00543CC1"/>
    <w:rsid w:val="00543DEC"/>
    <w:rsid w:val="00543E57"/>
    <w:rsid w:val="00543F10"/>
    <w:rsid w:val="00543FEC"/>
    <w:rsid w:val="00544032"/>
    <w:rsid w:val="005440CA"/>
    <w:rsid w:val="005441AF"/>
    <w:rsid w:val="005443F6"/>
    <w:rsid w:val="0054446A"/>
    <w:rsid w:val="0054446D"/>
    <w:rsid w:val="005444C8"/>
    <w:rsid w:val="005445C4"/>
    <w:rsid w:val="00544675"/>
    <w:rsid w:val="00544848"/>
    <w:rsid w:val="005449BB"/>
    <w:rsid w:val="005449F2"/>
    <w:rsid w:val="00544A94"/>
    <w:rsid w:val="00544DF3"/>
    <w:rsid w:val="00544E36"/>
    <w:rsid w:val="00545040"/>
    <w:rsid w:val="00545330"/>
    <w:rsid w:val="005454CC"/>
    <w:rsid w:val="005456BC"/>
    <w:rsid w:val="005459FF"/>
    <w:rsid w:val="00545A43"/>
    <w:rsid w:val="00545B60"/>
    <w:rsid w:val="00545D44"/>
    <w:rsid w:val="00545E2B"/>
    <w:rsid w:val="00545ED3"/>
    <w:rsid w:val="00545F90"/>
    <w:rsid w:val="00546096"/>
    <w:rsid w:val="005460F1"/>
    <w:rsid w:val="00546296"/>
    <w:rsid w:val="005464CC"/>
    <w:rsid w:val="005468BF"/>
    <w:rsid w:val="00546A40"/>
    <w:rsid w:val="00546AE0"/>
    <w:rsid w:val="00546B3C"/>
    <w:rsid w:val="00546E44"/>
    <w:rsid w:val="00546E4B"/>
    <w:rsid w:val="00546ED7"/>
    <w:rsid w:val="0054705B"/>
    <w:rsid w:val="005470C2"/>
    <w:rsid w:val="0054785D"/>
    <w:rsid w:val="005479DA"/>
    <w:rsid w:val="00547A5A"/>
    <w:rsid w:val="00547CC3"/>
    <w:rsid w:val="0055012B"/>
    <w:rsid w:val="00550479"/>
    <w:rsid w:val="005504E4"/>
    <w:rsid w:val="00550595"/>
    <w:rsid w:val="005507B1"/>
    <w:rsid w:val="00550843"/>
    <w:rsid w:val="00550854"/>
    <w:rsid w:val="005508B2"/>
    <w:rsid w:val="005509FA"/>
    <w:rsid w:val="00550A66"/>
    <w:rsid w:val="00550BF9"/>
    <w:rsid w:val="00550C28"/>
    <w:rsid w:val="00550C7D"/>
    <w:rsid w:val="00550E01"/>
    <w:rsid w:val="00550EF6"/>
    <w:rsid w:val="00550FF6"/>
    <w:rsid w:val="00551053"/>
    <w:rsid w:val="005514AF"/>
    <w:rsid w:val="0055167F"/>
    <w:rsid w:val="005519BE"/>
    <w:rsid w:val="00551F99"/>
    <w:rsid w:val="005521F1"/>
    <w:rsid w:val="00552293"/>
    <w:rsid w:val="005527A7"/>
    <w:rsid w:val="00552B71"/>
    <w:rsid w:val="00552DAC"/>
    <w:rsid w:val="00552DEC"/>
    <w:rsid w:val="00552F48"/>
    <w:rsid w:val="00553251"/>
    <w:rsid w:val="00553299"/>
    <w:rsid w:val="0055358A"/>
    <w:rsid w:val="00553625"/>
    <w:rsid w:val="00553673"/>
    <w:rsid w:val="00553712"/>
    <w:rsid w:val="0055374A"/>
    <w:rsid w:val="00553792"/>
    <w:rsid w:val="0055395E"/>
    <w:rsid w:val="005539F6"/>
    <w:rsid w:val="00553BAE"/>
    <w:rsid w:val="00553CC4"/>
    <w:rsid w:val="00553DEA"/>
    <w:rsid w:val="00554060"/>
    <w:rsid w:val="005542D5"/>
    <w:rsid w:val="0055469E"/>
    <w:rsid w:val="0055472C"/>
    <w:rsid w:val="0055482E"/>
    <w:rsid w:val="00554DD0"/>
    <w:rsid w:val="00554EFC"/>
    <w:rsid w:val="0055527C"/>
    <w:rsid w:val="005553D0"/>
    <w:rsid w:val="00555420"/>
    <w:rsid w:val="005554DB"/>
    <w:rsid w:val="005555D7"/>
    <w:rsid w:val="005558EB"/>
    <w:rsid w:val="00555C67"/>
    <w:rsid w:val="00555E2B"/>
    <w:rsid w:val="00555E60"/>
    <w:rsid w:val="00555F2F"/>
    <w:rsid w:val="005561F7"/>
    <w:rsid w:val="005566C2"/>
    <w:rsid w:val="00556975"/>
    <w:rsid w:val="005569EE"/>
    <w:rsid w:val="00556B90"/>
    <w:rsid w:val="00556C13"/>
    <w:rsid w:val="00556FAA"/>
    <w:rsid w:val="0055713F"/>
    <w:rsid w:val="00557698"/>
    <w:rsid w:val="005578F7"/>
    <w:rsid w:val="00557B0F"/>
    <w:rsid w:val="00557B96"/>
    <w:rsid w:val="00557BAA"/>
    <w:rsid w:val="00557DCE"/>
    <w:rsid w:val="00557ECC"/>
    <w:rsid w:val="00560278"/>
    <w:rsid w:val="005602E4"/>
    <w:rsid w:val="00560425"/>
    <w:rsid w:val="00560427"/>
    <w:rsid w:val="0056057A"/>
    <w:rsid w:val="00560AE5"/>
    <w:rsid w:val="00561174"/>
    <w:rsid w:val="00561480"/>
    <w:rsid w:val="0056188C"/>
    <w:rsid w:val="00561BF3"/>
    <w:rsid w:val="00561C2A"/>
    <w:rsid w:val="00561CD4"/>
    <w:rsid w:val="00561D3D"/>
    <w:rsid w:val="00561E31"/>
    <w:rsid w:val="0056242B"/>
    <w:rsid w:val="0056259F"/>
    <w:rsid w:val="005625C0"/>
    <w:rsid w:val="0056293A"/>
    <w:rsid w:val="00562975"/>
    <w:rsid w:val="00562A4F"/>
    <w:rsid w:val="00562E5B"/>
    <w:rsid w:val="00562EDE"/>
    <w:rsid w:val="0056327F"/>
    <w:rsid w:val="00563370"/>
    <w:rsid w:val="00563778"/>
    <w:rsid w:val="005637A7"/>
    <w:rsid w:val="0056395E"/>
    <w:rsid w:val="00564371"/>
    <w:rsid w:val="00564505"/>
    <w:rsid w:val="005647C0"/>
    <w:rsid w:val="005648A5"/>
    <w:rsid w:val="005648CA"/>
    <w:rsid w:val="00564AF4"/>
    <w:rsid w:val="00564C7F"/>
    <w:rsid w:val="00564EE7"/>
    <w:rsid w:val="005650C9"/>
    <w:rsid w:val="0056526A"/>
    <w:rsid w:val="0056538B"/>
    <w:rsid w:val="00565770"/>
    <w:rsid w:val="005658C9"/>
    <w:rsid w:val="00565AB2"/>
    <w:rsid w:val="00565CA3"/>
    <w:rsid w:val="00565EF8"/>
    <w:rsid w:val="00566235"/>
    <w:rsid w:val="005662E9"/>
    <w:rsid w:val="00566531"/>
    <w:rsid w:val="005665B6"/>
    <w:rsid w:val="0056663F"/>
    <w:rsid w:val="00566A5A"/>
    <w:rsid w:val="00566A86"/>
    <w:rsid w:val="00566BE6"/>
    <w:rsid w:val="00566E3D"/>
    <w:rsid w:val="0056704B"/>
    <w:rsid w:val="0056715F"/>
    <w:rsid w:val="005671DA"/>
    <w:rsid w:val="005672A6"/>
    <w:rsid w:val="0056754B"/>
    <w:rsid w:val="0056754E"/>
    <w:rsid w:val="005677BB"/>
    <w:rsid w:val="005677DB"/>
    <w:rsid w:val="00567D14"/>
    <w:rsid w:val="00567D79"/>
    <w:rsid w:val="00567DFA"/>
    <w:rsid w:val="00567FFD"/>
    <w:rsid w:val="0057040B"/>
    <w:rsid w:val="005709D6"/>
    <w:rsid w:val="00570A84"/>
    <w:rsid w:val="00570AB1"/>
    <w:rsid w:val="005714D1"/>
    <w:rsid w:val="0057151C"/>
    <w:rsid w:val="00571ABA"/>
    <w:rsid w:val="00571AEA"/>
    <w:rsid w:val="00572072"/>
    <w:rsid w:val="00572335"/>
    <w:rsid w:val="005726DE"/>
    <w:rsid w:val="0057287E"/>
    <w:rsid w:val="005729DB"/>
    <w:rsid w:val="00572CB3"/>
    <w:rsid w:val="00572F15"/>
    <w:rsid w:val="005731E4"/>
    <w:rsid w:val="00573421"/>
    <w:rsid w:val="005738E6"/>
    <w:rsid w:val="00573ACC"/>
    <w:rsid w:val="00573B81"/>
    <w:rsid w:val="00573EC8"/>
    <w:rsid w:val="005747AA"/>
    <w:rsid w:val="005749AF"/>
    <w:rsid w:val="00574C4C"/>
    <w:rsid w:val="00574CB5"/>
    <w:rsid w:val="00574F27"/>
    <w:rsid w:val="005752B8"/>
    <w:rsid w:val="00575344"/>
    <w:rsid w:val="005754AF"/>
    <w:rsid w:val="00575748"/>
    <w:rsid w:val="005758EF"/>
    <w:rsid w:val="0057596B"/>
    <w:rsid w:val="00575EC8"/>
    <w:rsid w:val="005760E7"/>
    <w:rsid w:val="0057637E"/>
    <w:rsid w:val="005763B1"/>
    <w:rsid w:val="00576564"/>
    <w:rsid w:val="00576566"/>
    <w:rsid w:val="005765F1"/>
    <w:rsid w:val="005767C6"/>
    <w:rsid w:val="00576F8B"/>
    <w:rsid w:val="00577337"/>
    <w:rsid w:val="0057740D"/>
    <w:rsid w:val="005777AB"/>
    <w:rsid w:val="005778CE"/>
    <w:rsid w:val="00577A10"/>
    <w:rsid w:val="00577EE5"/>
    <w:rsid w:val="0058002E"/>
    <w:rsid w:val="00580139"/>
    <w:rsid w:val="0058025C"/>
    <w:rsid w:val="00580283"/>
    <w:rsid w:val="00580453"/>
    <w:rsid w:val="0058049A"/>
    <w:rsid w:val="00580603"/>
    <w:rsid w:val="00580A1B"/>
    <w:rsid w:val="00580C09"/>
    <w:rsid w:val="00580C7E"/>
    <w:rsid w:val="00580EA8"/>
    <w:rsid w:val="00580EDB"/>
    <w:rsid w:val="00580EE5"/>
    <w:rsid w:val="00580FF6"/>
    <w:rsid w:val="00581037"/>
    <w:rsid w:val="00581192"/>
    <w:rsid w:val="0058121F"/>
    <w:rsid w:val="005813B1"/>
    <w:rsid w:val="005813F5"/>
    <w:rsid w:val="005819D7"/>
    <w:rsid w:val="00581EF1"/>
    <w:rsid w:val="00581F2A"/>
    <w:rsid w:val="00581FD1"/>
    <w:rsid w:val="005822C4"/>
    <w:rsid w:val="0058241C"/>
    <w:rsid w:val="00582496"/>
    <w:rsid w:val="00582C68"/>
    <w:rsid w:val="00582D13"/>
    <w:rsid w:val="005833B9"/>
    <w:rsid w:val="005836EC"/>
    <w:rsid w:val="00583836"/>
    <w:rsid w:val="00583885"/>
    <w:rsid w:val="00584272"/>
    <w:rsid w:val="00584325"/>
    <w:rsid w:val="005845C3"/>
    <w:rsid w:val="0058486A"/>
    <w:rsid w:val="005848B9"/>
    <w:rsid w:val="00584BD7"/>
    <w:rsid w:val="00584D17"/>
    <w:rsid w:val="00584DA5"/>
    <w:rsid w:val="00584E58"/>
    <w:rsid w:val="00584FC4"/>
    <w:rsid w:val="005853FB"/>
    <w:rsid w:val="005856A0"/>
    <w:rsid w:val="005856CC"/>
    <w:rsid w:val="00585DEB"/>
    <w:rsid w:val="00585F13"/>
    <w:rsid w:val="00585F3C"/>
    <w:rsid w:val="005860D8"/>
    <w:rsid w:val="005863D2"/>
    <w:rsid w:val="0058678C"/>
    <w:rsid w:val="0058693F"/>
    <w:rsid w:val="005869CB"/>
    <w:rsid w:val="00586D6E"/>
    <w:rsid w:val="00587039"/>
    <w:rsid w:val="00587149"/>
    <w:rsid w:val="00587190"/>
    <w:rsid w:val="005871EC"/>
    <w:rsid w:val="0058728C"/>
    <w:rsid w:val="005873C8"/>
    <w:rsid w:val="00587655"/>
    <w:rsid w:val="005876A3"/>
    <w:rsid w:val="005877D5"/>
    <w:rsid w:val="005878CD"/>
    <w:rsid w:val="00587906"/>
    <w:rsid w:val="005879B6"/>
    <w:rsid w:val="00587AEB"/>
    <w:rsid w:val="00587F58"/>
    <w:rsid w:val="005900EB"/>
    <w:rsid w:val="0059013B"/>
    <w:rsid w:val="0059091F"/>
    <w:rsid w:val="00590C2B"/>
    <w:rsid w:val="00590E17"/>
    <w:rsid w:val="00590F9E"/>
    <w:rsid w:val="0059100F"/>
    <w:rsid w:val="0059109E"/>
    <w:rsid w:val="0059118C"/>
    <w:rsid w:val="0059121B"/>
    <w:rsid w:val="005913BB"/>
    <w:rsid w:val="00591828"/>
    <w:rsid w:val="00591AC3"/>
    <w:rsid w:val="00591CC6"/>
    <w:rsid w:val="00591EBD"/>
    <w:rsid w:val="00591ECF"/>
    <w:rsid w:val="00592026"/>
    <w:rsid w:val="00592102"/>
    <w:rsid w:val="005922DB"/>
    <w:rsid w:val="0059249F"/>
    <w:rsid w:val="005924AA"/>
    <w:rsid w:val="005926BE"/>
    <w:rsid w:val="00592DAD"/>
    <w:rsid w:val="00592EC3"/>
    <w:rsid w:val="00593304"/>
    <w:rsid w:val="0059334E"/>
    <w:rsid w:val="005936CD"/>
    <w:rsid w:val="005938EF"/>
    <w:rsid w:val="005939BD"/>
    <w:rsid w:val="00593A06"/>
    <w:rsid w:val="00593F44"/>
    <w:rsid w:val="00594273"/>
    <w:rsid w:val="005943F5"/>
    <w:rsid w:val="0059440B"/>
    <w:rsid w:val="005950BD"/>
    <w:rsid w:val="005952CA"/>
    <w:rsid w:val="005954C0"/>
    <w:rsid w:val="00595A08"/>
    <w:rsid w:val="00595A80"/>
    <w:rsid w:val="00595B04"/>
    <w:rsid w:val="00595BBF"/>
    <w:rsid w:val="00595EF5"/>
    <w:rsid w:val="00595FE8"/>
    <w:rsid w:val="0059609C"/>
    <w:rsid w:val="0059612E"/>
    <w:rsid w:val="00596383"/>
    <w:rsid w:val="005967A4"/>
    <w:rsid w:val="0059680B"/>
    <w:rsid w:val="005969D0"/>
    <w:rsid w:val="00596B5A"/>
    <w:rsid w:val="00596B87"/>
    <w:rsid w:val="00596C8A"/>
    <w:rsid w:val="00596EEE"/>
    <w:rsid w:val="00596F04"/>
    <w:rsid w:val="005970E5"/>
    <w:rsid w:val="0059764D"/>
    <w:rsid w:val="00597729"/>
    <w:rsid w:val="0059776C"/>
    <w:rsid w:val="0059780D"/>
    <w:rsid w:val="00597838"/>
    <w:rsid w:val="005979FB"/>
    <w:rsid w:val="00597B2D"/>
    <w:rsid w:val="00597B9B"/>
    <w:rsid w:val="00597D30"/>
    <w:rsid w:val="00597F42"/>
    <w:rsid w:val="00597F5C"/>
    <w:rsid w:val="005A0142"/>
    <w:rsid w:val="005A0573"/>
    <w:rsid w:val="005A08A1"/>
    <w:rsid w:val="005A0B13"/>
    <w:rsid w:val="005A0C42"/>
    <w:rsid w:val="005A11E0"/>
    <w:rsid w:val="005A1419"/>
    <w:rsid w:val="005A1481"/>
    <w:rsid w:val="005A1866"/>
    <w:rsid w:val="005A1924"/>
    <w:rsid w:val="005A1AB0"/>
    <w:rsid w:val="005A1EA6"/>
    <w:rsid w:val="005A1EF1"/>
    <w:rsid w:val="005A1F7A"/>
    <w:rsid w:val="005A21A5"/>
    <w:rsid w:val="005A229A"/>
    <w:rsid w:val="005A2374"/>
    <w:rsid w:val="005A2653"/>
    <w:rsid w:val="005A26E0"/>
    <w:rsid w:val="005A2825"/>
    <w:rsid w:val="005A2909"/>
    <w:rsid w:val="005A29E1"/>
    <w:rsid w:val="005A2AEF"/>
    <w:rsid w:val="005A2C88"/>
    <w:rsid w:val="005A2F74"/>
    <w:rsid w:val="005A31F3"/>
    <w:rsid w:val="005A3306"/>
    <w:rsid w:val="005A3481"/>
    <w:rsid w:val="005A35FF"/>
    <w:rsid w:val="005A37CD"/>
    <w:rsid w:val="005A37DD"/>
    <w:rsid w:val="005A3864"/>
    <w:rsid w:val="005A3BE8"/>
    <w:rsid w:val="005A3EF5"/>
    <w:rsid w:val="005A3F95"/>
    <w:rsid w:val="005A409E"/>
    <w:rsid w:val="005A40EC"/>
    <w:rsid w:val="005A415B"/>
    <w:rsid w:val="005A4162"/>
    <w:rsid w:val="005A46B5"/>
    <w:rsid w:val="005A4705"/>
    <w:rsid w:val="005A496F"/>
    <w:rsid w:val="005A498E"/>
    <w:rsid w:val="005A4A6F"/>
    <w:rsid w:val="005A4C1A"/>
    <w:rsid w:val="005A4D2D"/>
    <w:rsid w:val="005A4E3B"/>
    <w:rsid w:val="005A4ED7"/>
    <w:rsid w:val="005A4F7E"/>
    <w:rsid w:val="005A5297"/>
    <w:rsid w:val="005A55AB"/>
    <w:rsid w:val="005A57F3"/>
    <w:rsid w:val="005A5EB8"/>
    <w:rsid w:val="005A5FB7"/>
    <w:rsid w:val="005A6057"/>
    <w:rsid w:val="005A60E9"/>
    <w:rsid w:val="005A6280"/>
    <w:rsid w:val="005A6875"/>
    <w:rsid w:val="005A6B41"/>
    <w:rsid w:val="005A6C19"/>
    <w:rsid w:val="005A6C36"/>
    <w:rsid w:val="005A6DBD"/>
    <w:rsid w:val="005A6DD2"/>
    <w:rsid w:val="005A6FA3"/>
    <w:rsid w:val="005A6FAA"/>
    <w:rsid w:val="005A71EE"/>
    <w:rsid w:val="005A7329"/>
    <w:rsid w:val="005A7987"/>
    <w:rsid w:val="005A7C5D"/>
    <w:rsid w:val="005A7F02"/>
    <w:rsid w:val="005B0345"/>
    <w:rsid w:val="005B0613"/>
    <w:rsid w:val="005B072B"/>
    <w:rsid w:val="005B0A25"/>
    <w:rsid w:val="005B0C83"/>
    <w:rsid w:val="005B0CB7"/>
    <w:rsid w:val="005B12A4"/>
    <w:rsid w:val="005B1376"/>
    <w:rsid w:val="005B1412"/>
    <w:rsid w:val="005B15A0"/>
    <w:rsid w:val="005B1804"/>
    <w:rsid w:val="005B18C6"/>
    <w:rsid w:val="005B1AA7"/>
    <w:rsid w:val="005B1C89"/>
    <w:rsid w:val="005B1EF0"/>
    <w:rsid w:val="005B1FF4"/>
    <w:rsid w:val="005B2128"/>
    <w:rsid w:val="005B22D6"/>
    <w:rsid w:val="005B22E6"/>
    <w:rsid w:val="005B234F"/>
    <w:rsid w:val="005B2475"/>
    <w:rsid w:val="005B24C4"/>
    <w:rsid w:val="005B24CF"/>
    <w:rsid w:val="005B259E"/>
    <w:rsid w:val="005B270A"/>
    <w:rsid w:val="005B27AF"/>
    <w:rsid w:val="005B294E"/>
    <w:rsid w:val="005B2AF9"/>
    <w:rsid w:val="005B2E71"/>
    <w:rsid w:val="005B35B7"/>
    <w:rsid w:val="005B3776"/>
    <w:rsid w:val="005B3A08"/>
    <w:rsid w:val="005B3BEA"/>
    <w:rsid w:val="005B3C3F"/>
    <w:rsid w:val="005B3DB2"/>
    <w:rsid w:val="005B3E07"/>
    <w:rsid w:val="005B3E34"/>
    <w:rsid w:val="005B3EF6"/>
    <w:rsid w:val="005B3EF7"/>
    <w:rsid w:val="005B4675"/>
    <w:rsid w:val="005B4B8A"/>
    <w:rsid w:val="005B4C4E"/>
    <w:rsid w:val="005B4DC7"/>
    <w:rsid w:val="005B4FAE"/>
    <w:rsid w:val="005B53EC"/>
    <w:rsid w:val="005B585C"/>
    <w:rsid w:val="005B5A36"/>
    <w:rsid w:val="005B5A6C"/>
    <w:rsid w:val="005B5AF2"/>
    <w:rsid w:val="005B5BAF"/>
    <w:rsid w:val="005B5BE6"/>
    <w:rsid w:val="005B5DFC"/>
    <w:rsid w:val="005B5F8D"/>
    <w:rsid w:val="005B5FB5"/>
    <w:rsid w:val="005B6175"/>
    <w:rsid w:val="005B6392"/>
    <w:rsid w:val="005B6793"/>
    <w:rsid w:val="005B67A4"/>
    <w:rsid w:val="005B6E47"/>
    <w:rsid w:val="005B6ED9"/>
    <w:rsid w:val="005B709A"/>
    <w:rsid w:val="005B72D4"/>
    <w:rsid w:val="005B7670"/>
    <w:rsid w:val="005B78DB"/>
    <w:rsid w:val="005B794A"/>
    <w:rsid w:val="005B7AFC"/>
    <w:rsid w:val="005B7B22"/>
    <w:rsid w:val="005B7E15"/>
    <w:rsid w:val="005B7EA2"/>
    <w:rsid w:val="005BAEDE"/>
    <w:rsid w:val="005C01E2"/>
    <w:rsid w:val="005C0422"/>
    <w:rsid w:val="005C0576"/>
    <w:rsid w:val="005C08C3"/>
    <w:rsid w:val="005C0CA6"/>
    <w:rsid w:val="005C0EC0"/>
    <w:rsid w:val="005C0EE8"/>
    <w:rsid w:val="005C0F7B"/>
    <w:rsid w:val="005C1029"/>
    <w:rsid w:val="005C1132"/>
    <w:rsid w:val="005C119A"/>
    <w:rsid w:val="005C15BA"/>
    <w:rsid w:val="005C15FF"/>
    <w:rsid w:val="005C1619"/>
    <w:rsid w:val="005C1672"/>
    <w:rsid w:val="005C19A9"/>
    <w:rsid w:val="005C1EDD"/>
    <w:rsid w:val="005C1F06"/>
    <w:rsid w:val="005C230C"/>
    <w:rsid w:val="005C2A45"/>
    <w:rsid w:val="005C2ACC"/>
    <w:rsid w:val="005C2EC3"/>
    <w:rsid w:val="005C2F74"/>
    <w:rsid w:val="005C2F78"/>
    <w:rsid w:val="005C2FBD"/>
    <w:rsid w:val="005C3805"/>
    <w:rsid w:val="005C3906"/>
    <w:rsid w:val="005C3A28"/>
    <w:rsid w:val="005C3C44"/>
    <w:rsid w:val="005C3D76"/>
    <w:rsid w:val="005C3E05"/>
    <w:rsid w:val="005C3E21"/>
    <w:rsid w:val="005C3ED5"/>
    <w:rsid w:val="005C3F52"/>
    <w:rsid w:val="005C409C"/>
    <w:rsid w:val="005C44DA"/>
    <w:rsid w:val="005C4982"/>
    <w:rsid w:val="005C4CA6"/>
    <w:rsid w:val="005C4CF4"/>
    <w:rsid w:val="005C4F4A"/>
    <w:rsid w:val="005C5295"/>
    <w:rsid w:val="005C5415"/>
    <w:rsid w:val="005C544D"/>
    <w:rsid w:val="005C55C2"/>
    <w:rsid w:val="005C565B"/>
    <w:rsid w:val="005C5F08"/>
    <w:rsid w:val="005C6154"/>
    <w:rsid w:val="005C617D"/>
    <w:rsid w:val="005C6220"/>
    <w:rsid w:val="005C656A"/>
    <w:rsid w:val="005C6966"/>
    <w:rsid w:val="005C6B02"/>
    <w:rsid w:val="005C6C1D"/>
    <w:rsid w:val="005C6DB8"/>
    <w:rsid w:val="005C6E43"/>
    <w:rsid w:val="005C6E6D"/>
    <w:rsid w:val="005C6E8A"/>
    <w:rsid w:val="005C6F2D"/>
    <w:rsid w:val="005C733E"/>
    <w:rsid w:val="005C779A"/>
    <w:rsid w:val="005C77CC"/>
    <w:rsid w:val="005C78A6"/>
    <w:rsid w:val="005C7A7F"/>
    <w:rsid w:val="005C7AB1"/>
    <w:rsid w:val="005C7D41"/>
    <w:rsid w:val="005D0565"/>
    <w:rsid w:val="005D05C4"/>
    <w:rsid w:val="005D06E1"/>
    <w:rsid w:val="005D0B6C"/>
    <w:rsid w:val="005D0C0E"/>
    <w:rsid w:val="005D0D8A"/>
    <w:rsid w:val="005D1224"/>
    <w:rsid w:val="005D1420"/>
    <w:rsid w:val="005D1938"/>
    <w:rsid w:val="005D1959"/>
    <w:rsid w:val="005D1A23"/>
    <w:rsid w:val="005D1A4E"/>
    <w:rsid w:val="005D211E"/>
    <w:rsid w:val="005D215F"/>
    <w:rsid w:val="005D225D"/>
    <w:rsid w:val="005D229E"/>
    <w:rsid w:val="005D22A6"/>
    <w:rsid w:val="005D252A"/>
    <w:rsid w:val="005D275D"/>
    <w:rsid w:val="005D2E84"/>
    <w:rsid w:val="005D2EC2"/>
    <w:rsid w:val="005D2F45"/>
    <w:rsid w:val="005D31CA"/>
    <w:rsid w:val="005D345B"/>
    <w:rsid w:val="005D36F3"/>
    <w:rsid w:val="005D37D3"/>
    <w:rsid w:val="005D3B78"/>
    <w:rsid w:val="005D3CD6"/>
    <w:rsid w:val="005D3F5A"/>
    <w:rsid w:val="005D40A5"/>
    <w:rsid w:val="005D423D"/>
    <w:rsid w:val="005D43A8"/>
    <w:rsid w:val="005D43E9"/>
    <w:rsid w:val="005D44DE"/>
    <w:rsid w:val="005D4862"/>
    <w:rsid w:val="005D5197"/>
    <w:rsid w:val="005D52A4"/>
    <w:rsid w:val="005D52DC"/>
    <w:rsid w:val="005D54B8"/>
    <w:rsid w:val="005D5654"/>
    <w:rsid w:val="005D5705"/>
    <w:rsid w:val="005D5731"/>
    <w:rsid w:val="005D5798"/>
    <w:rsid w:val="005D57B0"/>
    <w:rsid w:val="005D5950"/>
    <w:rsid w:val="005D5F8F"/>
    <w:rsid w:val="005D63F6"/>
    <w:rsid w:val="005D6892"/>
    <w:rsid w:val="005D6915"/>
    <w:rsid w:val="005D6B7E"/>
    <w:rsid w:val="005D6DC7"/>
    <w:rsid w:val="005D6DEA"/>
    <w:rsid w:val="005D6E01"/>
    <w:rsid w:val="005D6E4E"/>
    <w:rsid w:val="005D6EF0"/>
    <w:rsid w:val="005D6FBC"/>
    <w:rsid w:val="005D70AB"/>
    <w:rsid w:val="005D7386"/>
    <w:rsid w:val="005D748B"/>
    <w:rsid w:val="005D7596"/>
    <w:rsid w:val="005D790F"/>
    <w:rsid w:val="005D7F80"/>
    <w:rsid w:val="005E00F5"/>
    <w:rsid w:val="005E0112"/>
    <w:rsid w:val="005E066D"/>
    <w:rsid w:val="005E0811"/>
    <w:rsid w:val="005E081C"/>
    <w:rsid w:val="005E09FF"/>
    <w:rsid w:val="005E0B28"/>
    <w:rsid w:val="005E0B61"/>
    <w:rsid w:val="005E0F7C"/>
    <w:rsid w:val="005E100B"/>
    <w:rsid w:val="005E10E6"/>
    <w:rsid w:val="005E1436"/>
    <w:rsid w:val="005E15AD"/>
    <w:rsid w:val="005E16C2"/>
    <w:rsid w:val="005E183A"/>
    <w:rsid w:val="005E1C08"/>
    <w:rsid w:val="005E2326"/>
    <w:rsid w:val="005E24D5"/>
    <w:rsid w:val="005E252F"/>
    <w:rsid w:val="005E26A9"/>
    <w:rsid w:val="005E2793"/>
    <w:rsid w:val="005E2A9F"/>
    <w:rsid w:val="005E2AA5"/>
    <w:rsid w:val="005E2B90"/>
    <w:rsid w:val="005E2CE0"/>
    <w:rsid w:val="005E3120"/>
    <w:rsid w:val="005E31DA"/>
    <w:rsid w:val="005E358E"/>
    <w:rsid w:val="005E3ABB"/>
    <w:rsid w:val="005E3B5D"/>
    <w:rsid w:val="005E3B7A"/>
    <w:rsid w:val="005E3B9E"/>
    <w:rsid w:val="005E3BA7"/>
    <w:rsid w:val="005E3D9B"/>
    <w:rsid w:val="005E3E03"/>
    <w:rsid w:val="005E3E4D"/>
    <w:rsid w:val="005E4019"/>
    <w:rsid w:val="005E429C"/>
    <w:rsid w:val="005E456B"/>
    <w:rsid w:val="005E4571"/>
    <w:rsid w:val="005E45B9"/>
    <w:rsid w:val="005E4621"/>
    <w:rsid w:val="005E4819"/>
    <w:rsid w:val="005E4887"/>
    <w:rsid w:val="005E4A03"/>
    <w:rsid w:val="005E4C56"/>
    <w:rsid w:val="005E4CEC"/>
    <w:rsid w:val="005E4FA0"/>
    <w:rsid w:val="005E53CE"/>
    <w:rsid w:val="005E5435"/>
    <w:rsid w:val="005E5450"/>
    <w:rsid w:val="005E5511"/>
    <w:rsid w:val="005E56B9"/>
    <w:rsid w:val="005E57A2"/>
    <w:rsid w:val="005E5CC5"/>
    <w:rsid w:val="005E5EB4"/>
    <w:rsid w:val="005E610F"/>
    <w:rsid w:val="005E630C"/>
    <w:rsid w:val="005E64D6"/>
    <w:rsid w:val="005E6600"/>
    <w:rsid w:val="005E6896"/>
    <w:rsid w:val="005E68B0"/>
    <w:rsid w:val="005E6A2E"/>
    <w:rsid w:val="005E6C1D"/>
    <w:rsid w:val="005E6CFC"/>
    <w:rsid w:val="005E6D2C"/>
    <w:rsid w:val="005E6D72"/>
    <w:rsid w:val="005E6E0A"/>
    <w:rsid w:val="005E6E9D"/>
    <w:rsid w:val="005E6EEC"/>
    <w:rsid w:val="005E7023"/>
    <w:rsid w:val="005E717E"/>
    <w:rsid w:val="005E727C"/>
    <w:rsid w:val="005E755B"/>
    <w:rsid w:val="005E77A0"/>
    <w:rsid w:val="005E7948"/>
    <w:rsid w:val="005E79C8"/>
    <w:rsid w:val="005EBCF2"/>
    <w:rsid w:val="005F0029"/>
    <w:rsid w:val="005F06E4"/>
    <w:rsid w:val="005F0B30"/>
    <w:rsid w:val="005F0C9A"/>
    <w:rsid w:val="005F0E48"/>
    <w:rsid w:val="005F1030"/>
    <w:rsid w:val="005F1766"/>
    <w:rsid w:val="005F18AD"/>
    <w:rsid w:val="005F1CD7"/>
    <w:rsid w:val="005F1EBE"/>
    <w:rsid w:val="005F1FD1"/>
    <w:rsid w:val="005F21CD"/>
    <w:rsid w:val="005F21F4"/>
    <w:rsid w:val="005F2395"/>
    <w:rsid w:val="005F26A2"/>
    <w:rsid w:val="005F290C"/>
    <w:rsid w:val="005F29D0"/>
    <w:rsid w:val="005F2C4C"/>
    <w:rsid w:val="005F2C74"/>
    <w:rsid w:val="005F2D76"/>
    <w:rsid w:val="005F36A0"/>
    <w:rsid w:val="005F36F2"/>
    <w:rsid w:val="005F3727"/>
    <w:rsid w:val="005F38D2"/>
    <w:rsid w:val="005F38DA"/>
    <w:rsid w:val="005F38F3"/>
    <w:rsid w:val="005F3B72"/>
    <w:rsid w:val="005F3BA9"/>
    <w:rsid w:val="005F3C8C"/>
    <w:rsid w:val="005F3D71"/>
    <w:rsid w:val="005F3DF5"/>
    <w:rsid w:val="005F3EE2"/>
    <w:rsid w:val="005F3F56"/>
    <w:rsid w:val="005F3F5F"/>
    <w:rsid w:val="005F3FB8"/>
    <w:rsid w:val="005F3FBA"/>
    <w:rsid w:val="005F3FE0"/>
    <w:rsid w:val="005F4144"/>
    <w:rsid w:val="005F42EA"/>
    <w:rsid w:val="005F4705"/>
    <w:rsid w:val="005F47EB"/>
    <w:rsid w:val="005F4B5E"/>
    <w:rsid w:val="005F4C1E"/>
    <w:rsid w:val="005F52D7"/>
    <w:rsid w:val="005F550D"/>
    <w:rsid w:val="005F5CB2"/>
    <w:rsid w:val="005F5D16"/>
    <w:rsid w:val="005F5D85"/>
    <w:rsid w:val="005F5DD0"/>
    <w:rsid w:val="005F5E27"/>
    <w:rsid w:val="005F5E61"/>
    <w:rsid w:val="005F5F7D"/>
    <w:rsid w:val="005F638F"/>
    <w:rsid w:val="005F65A9"/>
    <w:rsid w:val="005F66DD"/>
    <w:rsid w:val="005F6777"/>
    <w:rsid w:val="005F684F"/>
    <w:rsid w:val="005F6888"/>
    <w:rsid w:val="005F6B9E"/>
    <w:rsid w:val="005F6F2B"/>
    <w:rsid w:val="005F6F34"/>
    <w:rsid w:val="005F7058"/>
    <w:rsid w:val="005F70B7"/>
    <w:rsid w:val="005F746E"/>
    <w:rsid w:val="005F75F1"/>
    <w:rsid w:val="005F767D"/>
    <w:rsid w:val="005F76BB"/>
    <w:rsid w:val="005F77BC"/>
    <w:rsid w:val="005F7871"/>
    <w:rsid w:val="005F7A58"/>
    <w:rsid w:val="005F7E29"/>
    <w:rsid w:val="00600034"/>
    <w:rsid w:val="00600172"/>
    <w:rsid w:val="00600464"/>
    <w:rsid w:val="0060058F"/>
    <w:rsid w:val="006005CE"/>
    <w:rsid w:val="0060076E"/>
    <w:rsid w:val="0060091C"/>
    <w:rsid w:val="00600948"/>
    <w:rsid w:val="006009F0"/>
    <w:rsid w:val="00600BA1"/>
    <w:rsid w:val="00600D9B"/>
    <w:rsid w:val="00600DB3"/>
    <w:rsid w:val="00600DE0"/>
    <w:rsid w:val="0060103C"/>
    <w:rsid w:val="006010DF"/>
    <w:rsid w:val="00601245"/>
    <w:rsid w:val="006013F3"/>
    <w:rsid w:val="006016BA"/>
    <w:rsid w:val="00601717"/>
    <w:rsid w:val="0060176D"/>
    <w:rsid w:val="00601879"/>
    <w:rsid w:val="00601A94"/>
    <w:rsid w:val="00601BCF"/>
    <w:rsid w:val="00601D14"/>
    <w:rsid w:val="00601D77"/>
    <w:rsid w:val="00601EEE"/>
    <w:rsid w:val="00601FE1"/>
    <w:rsid w:val="0060201D"/>
    <w:rsid w:val="006023E5"/>
    <w:rsid w:val="0060258B"/>
    <w:rsid w:val="006027A2"/>
    <w:rsid w:val="00602B49"/>
    <w:rsid w:val="00602CA6"/>
    <w:rsid w:val="00602ED2"/>
    <w:rsid w:val="006032BF"/>
    <w:rsid w:val="0060395C"/>
    <w:rsid w:val="00603A07"/>
    <w:rsid w:val="00603D21"/>
    <w:rsid w:val="00603E60"/>
    <w:rsid w:val="00604159"/>
    <w:rsid w:val="00604507"/>
    <w:rsid w:val="0060481B"/>
    <w:rsid w:val="00604A34"/>
    <w:rsid w:val="00604B2A"/>
    <w:rsid w:val="00604C4A"/>
    <w:rsid w:val="00605235"/>
    <w:rsid w:val="0060573C"/>
    <w:rsid w:val="0060582C"/>
    <w:rsid w:val="00605BC0"/>
    <w:rsid w:val="00605CEE"/>
    <w:rsid w:val="00605D90"/>
    <w:rsid w:val="00605E63"/>
    <w:rsid w:val="006066BC"/>
    <w:rsid w:val="00606726"/>
    <w:rsid w:val="0060676A"/>
    <w:rsid w:val="00606B53"/>
    <w:rsid w:val="00606CF8"/>
    <w:rsid w:val="00606FD7"/>
    <w:rsid w:val="00607269"/>
    <w:rsid w:val="006074FC"/>
    <w:rsid w:val="00607543"/>
    <w:rsid w:val="006075A1"/>
    <w:rsid w:val="00607786"/>
    <w:rsid w:val="00607840"/>
    <w:rsid w:val="00607A87"/>
    <w:rsid w:val="00607B60"/>
    <w:rsid w:val="00607B7D"/>
    <w:rsid w:val="00607DFB"/>
    <w:rsid w:val="006101B5"/>
    <w:rsid w:val="0061036C"/>
    <w:rsid w:val="006103A0"/>
    <w:rsid w:val="00610697"/>
    <w:rsid w:val="00610808"/>
    <w:rsid w:val="00610874"/>
    <w:rsid w:val="00610E94"/>
    <w:rsid w:val="0061124C"/>
    <w:rsid w:val="00611489"/>
    <w:rsid w:val="006116D5"/>
    <w:rsid w:val="0061179B"/>
    <w:rsid w:val="006118F5"/>
    <w:rsid w:val="00611AC3"/>
    <w:rsid w:val="00611EE1"/>
    <w:rsid w:val="00611F9A"/>
    <w:rsid w:val="00612299"/>
    <w:rsid w:val="006122C5"/>
    <w:rsid w:val="00612A08"/>
    <w:rsid w:val="00612A63"/>
    <w:rsid w:val="00612C93"/>
    <w:rsid w:val="00612F86"/>
    <w:rsid w:val="00613072"/>
    <w:rsid w:val="00613245"/>
    <w:rsid w:val="0061333F"/>
    <w:rsid w:val="0061334E"/>
    <w:rsid w:val="00613675"/>
    <w:rsid w:val="00613787"/>
    <w:rsid w:val="00613A52"/>
    <w:rsid w:val="00613BE1"/>
    <w:rsid w:val="00613DB3"/>
    <w:rsid w:val="00613DD3"/>
    <w:rsid w:val="0061402D"/>
    <w:rsid w:val="0061407D"/>
    <w:rsid w:val="006140D1"/>
    <w:rsid w:val="00614110"/>
    <w:rsid w:val="0061413B"/>
    <w:rsid w:val="00614396"/>
    <w:rsid w:val="006144F3"/>
    <w:rsid w:val="0061478C"/>
    <w:rsid w:val="00614848"/>
    <w:rsid w:val="00614996"/>
    <w:rsid w:val="006149AD"/>
    <w:rsid w:val="00614B37"/>
    <w:rsid w:val="00614DE0"/>
    <w:rsid w:val="00614E44"/>
    <w:rsid w:val="00614E5E"/>
    <w:rsid w:val="00614FFB"/>
    <w:rsid w:val="0061513F"/>
    <w:rsid w:val="006157B8"/>
    <w:rsid w:val="006157DD"/>
    <w:rsid w:val="006163F4"/>
    <w:rsid w:val="006169E3"/>
    <w:rsid w:val="00616C90"/>
    <w:rsid w:val="00616F74"/>
    <w:rsid w:val="00617515"/>
    <w:rsid w:val="00617536"/>
    <w:rsid w:val="00617626"/>
    <w:rsid w:val="00617738"/>
    <w:rsid w:val="00617743"/>
    <w:rsid w:val="006177E6"/>
    <w:rsid w:val="006179CB"/>
    <w:rsid w:val="00617A1F"/>
    <w:rsid w:val="00617BD4"/>
    <w:rsid w:val="00617E07"/>
    <w:rsid w:val="00617E08"/>
    <w:rsid w:val="00617F27"/>
    <w:rsid w:val="0062002F"/>
    <w:rsid w:val="0062030E"/>
    <w:rsid w:val="0062046E"/>
    <w:rsid w:val="006205AF"/>
    <w:rsid w:val="0062071B"/>
    <w:rsid w:val="006207E1"/>
    <w:rsid w:val="00620AEC"/>
    <w:rsid w:val="00620D86"/>
    <w:rsid w:val="006211FB"/>
    <w:rsid w:val="006212B7"/>
    <w:rsid w:val="006212C7"/>
    <w:rsid w:val="00621607"/>
    <w:rsid w:val="00621650"/>
    <w:rsid w:val="00621750"/>
    <w:rsid w:val="006217A9"/>
    <w:rsid w:val="006217CA"/>
    <w:rsid w:val="0062182C"/>
    <w:rsid w:val="00621A1B"/>
    <w:rsid w:val="00621AC9"/>
    <w:rsid w:val="00621EC6"/>
    <w:rsid w:val="00622045"/>
    <w:rsid w:val="00622098"/>
    <w:rsid w:val="0062265B"/>
    <w:rsid w:val="006226A3"/>
    <w:rsid w:val="006226E5"/>
    <w:rsid w:val="00622724"/>
    <w:rsid w:val="00622DCA"/>
    <w:rsid w:val="0062328F"/>
    <w:rsid w:val="0062370C"/>
    <w:rsid w:val="00623740"/>
    <w:rsid w:val="0062385D"/>
    <w:rsid w:val="00623938"/>
    <w:rsid w:val="00623D05"/>
    <w:rsid w:val="00623D31"/>
    <w:rsid w:val="00623EBF"/>
    <w:rsid w:val="006240AE"/>
    <w:rsid w:val="006241B7"/>
    <w:rsid w:val="0062428F"/>
    <w:rsid w:val="0062449B"/>
    <w:rsid w:val="006244DC"/>
    <w:rsid w:val="00624719"/>
    <w:rsid w:val="0062476E"/>
    <w:rsid w:val="00624BE7"/>
    <w:rsid w:val="00624CB9"/>
    <w:rsid w:val="00624D9E"/>
    <w:rsid w:val="00624FB0"/>
    <w:rsid w:val="0062513F"/>
    <w:rsid w:val="006255B5"/>
    <w:rsid w:val="00625E62"/>
    <w:rsid w:val="00625F4A"/>
    <w:rsid w:val="0062611D"/>
    <w:rsid w:val="0062616A"/>
    <w:rsid w:val="00626281"/>
    <w:rsid w:val="0062631D"/>
    <w:rsid w:val="00626497"/>
    <w:rsid w:val="0062666B"/>
    <w:rsid w:val="00626A59"/>
    <w:rsid w:val="00626BA4"/>
    <w:rsid w:val="00626E52"/>
    <w:rsid w:val="00627081"/>
    <w:rsid w:val="006274BC"/>
    <w:rsid w:val="006275CD"/>
    <w:rsid w:val="00627DCD"/>
    <w:rsid w:val="00627DE0"/>
    <w:rsid w:val="00627EC4"/>
    <w:rsid w:val="0063007E"/>
    <w:rsid w:val="006300F7"/>
    <w:rsid w:val="006303F7"/>
    <w:rsid w:val="006307A1"/>
    <w:rsid w:val="006307BB"/>
    <w:rsid w:val="006307D7"/>
    <w:rsid w:val="00630844"/>
    <w:rsid w:val="0063086C"/>
    <w:rsid w:val="006309C8"/>
    <w:rsid w:val="00630B60"/>
    <w:rsid w:val="00630C93"/>
    <w:rsid w:val="00630FE8"/>
    <w:rsid w:val="0063119A"/>
    <w:rsid w:val="0063120D"/>
    <w:rsid w:val="00631484"/>
    <w:rsid w:val="0063167A"/>
    <w:rsid w:val="00631830"/>
    <w:rsid w:val="00631A5F"/>
    <w:rsid w:val="00631BF1"/>
    <w:rsid w:val="0063204C"/>
    <w:rsid w:val="00632484"/>
    <w:rsid w:val="006325E7"/>
    <w:rsid w:val="00632AD0"/>
    <w:rsid w:val="00632B89"/>
    <w:rsid w:val="0063308C"/>
    <w:rsid w:val="006338B1"/>
    <w:rsid w:val="00633A03"/>
    <w:rsid w:val="00633B06"/>
    <w:rsid w:val="00633BEC"/>
    <w:rsid w:val="00633CEE"/>
    <w:rsid w:val="00633D99"/>
    <w:rsid w:val="00633E84"/>
    <w:rsid w:val="00633FA9"/>
    <w:rsid w:val="00634494"/>
    <w:rsid w:val="006345AA"/>
    <w:rsid w:val="00634F58"/>
    <w:rsid w:val="0063511E"/>
    <w:rsid w:val="00635397"/>
    <w:rsid w:val="00635548"/>
    <w:rsid w:val="0063566F"/>
    <w:rsid w:val="006358F2"/>
    <w:rsid w:val="006359F8"/>
    <w:rsid w:val="00635BCD"/>
    <w:rsid w:val="00635CB6"/>
    <w:rsid w:val="0063622F"/>
    <w:rsid w:val="00636245"/>
    <w:rsid w:val="0063625C"/>
    <w:rsid w:val="00636267"/>
    <w:rsid w:val="006362A3"/>
    <w:rsid w:val="006363C1"/>
    <w:rsid w:val="00636486"/>
    <w:rsid w:val="00636BAA"/>
    <w:rsid w:val="00636CB1"/>
    <w:rsid w:val="00636F29"/>
    <w:rsid w:val="00637090"/>
    <w:rsid w:val="0063713A"/>
    <w:rsid w:val="006371DD"/>
    <w:rsid w:val="00637422"/>
    <w:rsid w:val="006375D7"/>
    <w:rsid w:val="00637747"/>
    <w:rsid w:val="006378C1"/>
    <w:rsid w:val="006379B9"/>
    <w:rsid w:val="006379FC"/>
    <w:rsid w:val="00637A09"/>
    <w:rsid w:val="00637E92"/>
    <w:rsid w:val="00640359"/>
    <w:rsid w:val="006403D5"/>
    <w:rsid w:val="00640582"/>
    <w:rsid w:val="0064094B"/>
    <w:rsid w:val="006409C4"/>
    <w:rsid w:val="00640A1F"/>
    <w:rsid w:val="00640BED"/>
    <w:rsid w:val="00640D54"/>
    <w:rsid w:val="00640D80"/>
    <w:rsid w:val="00641433"/>
    <w:rsid w:val="00641960"/>
    <w:rsid w:val="00641A76"/>
    <w:rsid w:val="00641A9A"/>
    <w:rsid w:val="00641AA9"/>
    <w:rsid w:val="00641C5A"/>
    <w:rsid w:val="00641CC1"/>
    <w:rsid w:val="006421B8"/>
    <w:rsid w:val="0064247A"/>
    <w:rsid w:val="00642518"/>
    <w:rsid w:val="00642657"/>
    <w:rsid w:val="00642922"/>
    <w:rsid w:val="00642D5C"/>
    <w:rsid w:val="00642DE1"/>
    <w:rsid w:val="00642E30"/>
    <w:rsid w:val="00642E39"/>
    <w:rsid w:val="006430E6"/>
    <w:rsid w:val="006431E6"/>
    <w:rsid w:val="006432A7"/>
    <w:rsid w:val="006432F9"/>
    <w:rsid w:val="00643493"/>
    <w:rsid w:val="006435E5"/>
    <w:rsid w:val="00643690"/>
    <w:rsid w:val="0064382E"/>
    <w:rsid w:val="006438C4"/>
    <w:rsid w:val="0064394D"/>
    <w:rsid w:val="00643A05"/>
    <w:rsid w:val="00643B85"/>
    <w:rsid w:val="0064426D"/>
    <w:rsid w:val="00644288"/>
    <w:rsid w:val="006442C4"/>
    <w:rsid w:val="006444ED"/>
    <w:rsid w:val="0064477E"/>
    <w:rsid w:val="00644970"/>
    <w:rsid w:val="006449EF"/>
    <w:rsid w:val="00644AB4"/>
    <w:rsid w:val="00644DE5"/>
    <w:rsid w:val="00644F20"/>
    <w:rsid w:val="00644F5B"/>
    <w:rsid w:val="0064541B"/>
    <w:rsid w:val="00645475"/>
    <w:rsid w:val="0064548B"/>
    <w:rsid w:val="0064553E"/>
    <w:rsid w:val="006455FE"/>
    <w:rsid w:val="00645A55"/>
    <w:rsid w:val="00645B52"/>
    <w:rsid w:val="00645CF6"/>
    <w:rsid w:val="00646104"/>
    <w:rsid w:val="006462B9"/>
    <w:rsid w:val="0064685B"/>
    <w:rsid w:val="00646DA0"/>
    <w:rsid w:val="00646E12"/>
    <w:rsid w:val="00646FDE"/>
    <w:rsid w:val="00647A0E"/>
    <w:rsid w:val="00647D25"/>
    <w:rsid w:val="00647DC3"/>
    <w:rsid w:val="0065011E"/>
    <w:rsid w:val="00650222"/>
    <w:rsid w:val="006504F2"/>
    <w:rsid w:val="006505AA"/>
    <w:rsid w:val="00650632"/>
    <w:rsid w:val="00650A87"/>
    <w:rsid w:val="00650D10"/>
    <w:rsid w:val="00651364"/>
    <w:rsid w:val="0065149F"/>
    <w:rsid w:val="00651653"/>
    <w:rsid w:val="0065198B"/>
    <w:rsid w:val="006519BB"/>
    <w:rsid w:val="006519CF"/>
    <w:rsid w:val="00651F5B"/>
    <w:rsid w:val="0065238A"/>
    <w:rsid w:val="006529DD"/>
    <w:rsid w:val="00652B8D"/>
    <w:rsid w:val="00652BDD"/>
    <w:rsid w:val="00652D75"/>
    <w:rsid w:val="00652D91"/>
    <w:rsid w:val="00652E6A"/>
    <w:rsid w:val="0065313C"/>
    <w:rsid w:val="00653365"/>
    <w:rsid w:val="00653613"/>
    <w:rsid w:val="00653A30"/>
    <w:rsid w:val="00653ABE"/>
    <w:rsid w:val="00653CC0"/>
    <w:rsid w:val="00653DBE"/>
    <w:rsid w:val="006542A6"/>
    <w:rsid w:val="0065460B"/>
    <w:rsid w:val="0065463E"/>
    <w:rsid w:val="00654795"/>
    <w:rsid w:val="006547BA"/>
    <w:rsid w:val="00654A40"/>
    <w:rsid w:val="00654A70"/>
    <w:rsid w:val="00654AC3"/>
    <w:rsid w:val="00654B40"/>
    <w:rsid w:val="00654BAE"/>
    <w:rsid w:val="00654C24"/>
    <w:rsid w:val="00654CAB"/>
    <w:rsid w:val="00654D5A"/>
    <w:rsid w:val="00654D75"/>
    <w:rsid w:val="006551C7"/>
    <w:rsid w:val="00655261"/>
    <w:rsid w:val="00655400"/>
    <w:rsid w:val="00655571"/>
    <w:rsid w:val="00655610"/>
    <w:rsid w:val="0065565E"/>
    <w:rsid w:val="00655872"/>
    <w:rsid w:val="00655DD4"/>
    <w:rsid w:val="006563B9"/>
    <w:rsid w:val="006564A0"/>
    <w:rsid w:val="00656507"/>
    <w:rsid w:val="006568B8"/>
    <w:rsid w:val="00656D42"/>
    <w:rsid w:val="00656F17"/>
    <w:rsid w:val="00656FB3"/>
    <w:rsid w:val="00657016"/>
    <w:rsid w:val="006572F5"/>
    <w:rsid w:val="00657525"/>
    <w:rsid w:val="0065765F"/>
    <w:rsid w:val="00657B43"/>
    <w:rsid w:val="00657EFC"/>
    <w:rsid w:val="00660079"/>
    <w:rsid w:val="006600A7"/>
    <w:rsid w:val="0066012E"/>
    <w:rsid w:val="006602FC"/>
    <w:rsid w:val="00660623"/>
    <w:rsid w:val="0066080A"/>
    <w:rsid w:val="00660AE6"/>
    <w:rsid w:val="00660BDE"/>
    <w:rsid w:val="00660D6E"/>
    <w:rsid w:val="00660E9B"/>
    <w:rsid w:val="00660EA9"/>
    <w:rsid w:val="00660EC8"/>
    <w:rsid w:val="0066122D"/>
    <w:rsid w:val="006613F2"/>
    <w:rsid w:val="00661610"/>
    <w:rsid w:val="006616CD"/>
    <w:rsid w:val="006618D0"/>
    <w:rsid w:val="006619ED"/>
    <w:rsid w:val="00661A17"/>
    <w:rsid w:val="00661A82"/>
    <w:rsid w:val="00661C71"/>
    <w:rsid w:val="00661E27"/>
    <w:rsid w:val="006624D8"/>
    <w:rsid w:val="00662512"/>
    <w:rsid w:val="00662B3F"/>
    <w:rsid w:val="00662BD6"/>
    <w:rsid w:val="00662E81"/>
    <w:rsid w:val="0066360F"/>
    <w:rsid w:val="00663654"/>
    <w:rsid w:val="006637C5"/>
    <w:rsid w:val="00663808"/>
    <w:rsid w:val="00663832"/>
    <w:rsid w:val="00663A01"/>
    <w:rsid w:val="00663BF8"/>
    <w:rsid w:val="00663E86"/>
    <w:rsid w:val="00663F15"/>
    <w:rsid w:val="00663F83"/>
    <w:rsid w:val="00664329"/>
    <w:rsid w:val="006644F2"/>
    <w:rsid w:val="00664547"/>
    <w:rsid w:val="00664683"/>
    <w:rsid w:val="0066486B"/>
    <w:rsid w:val="006648D4"/>
    <w:rsid w:val="006648F5"/>
    <w:rsid w:val="00664936"/>
    <w:rsid w:val="00664A58"/>
    <w:rsid w:val="00664CF1"/>
    <w:rsid w:val="00664EBF"/>
    <w:rsid w:val="006650AC"/>
    <w:rsid w:val="0066524B"/>
    <w:rsid w:val="00665263"/>
    <w:rsid w:val="0066558A"/>
    <w:rsid w:val="006655AC"/>
    <w:rsid w:val="00665617"/>
    <w:rsid w:val="0066563D"/>
    <w:rsid w:val="00665917"/>
    <w:rsid w:val="00665CE4"/>
    <w:rsid w:val="00665CFA"/>
    <w:rsid w:val="0066644B"/>
    <w:rsid w:val="0066679D"/>
    <w:rsid w:val="006668A6"/>
    <w:rsid w:val="00666931"/>
    <w:rsid w:val="006669EA"/>
    <w:rsid w:val="00666BAD"/>
    <w:rsid w:val="00666D3D"/>
    <w:rsid w:val="00667136"/>
    <w:rsid w:val="006671A9"/>
    <w:rsid w:val="0066745D"/>
    <w:rsid w:val="006677CB"/>
    <w:rsid w:val="00667A9C"/>
    <w:rsid w:val="00667B08"/>
    <w:rsid w:val="00667B8D"/>
    <w:rsid w:val="00667BAC"/>
    <w:rsid w:val="00667D49"/>
    <w:rsid w:val="00667D9D"/>
    <w:rsid w:val="006700C3"/>
    <w:rsid w:val="006701EC"/>
    <w:rsid w:val="00670468"/>
    <w:rsid w:val="006705B8"/>
    <w:rsid w:val="0067064B"/>
    <w:rsid w:val="006708F6"/>
    <w:rsid w:val="00670A19"/>
    <w:rsid w:val="00670A2D"/>
    <w:rsid w:val="00671045"/>
    <w:rsid w:val="0067105C"/>
    <w:rsid w:val="0067107C"/>
    <w:rsid w:val="006711DA"/>
    <w:rsid w:val="0067145C"/>
    <w:rsid w:val="0067172A"/>
    <w:rsid w:val="00671923"/>
    <w:rsid w:val="006719C5"/>
    <w:rsid w:val="00671A58"/>
    <w:rsid w:val="00671AF6"/>
    <w:rsid w:val="00671BBE"/>
    <w:rsid w:val="00671DD7"/>
    <w:rsid w:val="006720C7"/>
    <w:rsid w:val="0067214A"/>
    <w:rsid w:val="006721FF"/>
    <w:rsid w:val="006722BB"/>
    <w:rsid w:val="006725DD"/>
    <w:rsid w:val="006727ED"/>
    <w:rsid w:val="006729BD"/>
    <w:rsid w:val="006729D5"/>
    <w:rsid w:val="00672C27"/>
    <w:rsid w:val="00672D63"/>
    <w:rsid w:val="00672D98"/>
    <w:rsid w:val="00673229"/>
    <w:rsid w:val="00673567"/>
    <w:rsid w:val="006738A2"/>
    <w:rsid w:val="00673E3F"/>
    <w:rsid w:val="00674027"/>
    <w:rsid w:val="006741B8"/>
    <w:rsid w:val="006741C0"/>
    <w:rsid w:val="006744D6"/>
    <w:rsid w:val="00674581"/>
    <w:rsid w:val="00674735"/>
    <w:rsid w:val="0067488B"/>
    <w:rsid w:val="00674897"/>
    <w:rsid w:val="006748E8"/>
    <w:rsid w:val="00674F8F"/>
    <w:rsid w:val="00674F9D"/>
    <w:rsid w:val="00675483"/>
    <w:rsid w:val="00675714"/>
    <w:rsid w:val="00675980"/>
    <w:rsid w:val="006759EB"/>
    <w:rsid w:val="00675D65"/>
    <w:rsid w:val="00675E7E"/>
    <w:rsid w:val="00675F44"/>
    <w:rsid w:val="0067605E"/>
    <w:rsid w:val="006760B0"/>
    <w:rsid w:val="006762BC"/>
    <w:rsid w:val="006762FC"/>
    <w:rsid w:val="006764AC"/>
    <w:rsid w:val="00676653"/>
    <w:rsid w:val="00676671"/>
    <w:rsid w:val="006766FB"/>
    <w:rsid w:val="00676917"/>
    <w:rsid w:val="0067699B"/>
    <w:rsid w:val="00676A84"/>
    <w:rsid w:val="00676BAC"/>
    <w:rsid w:val="00676F34"/>
    <w:rsid w:val="0067713B"/>
    <w:rsid w:val="00677252"/>
    <w:rsid w:val="006776FF"/>
    <w:rsid w:val="006778DF"/>
    <w:rsid w:val="0067796F"/>
    <w:rsid w:val="00677BC6"/>
    <w:rsid w:val="00677BFD"/>
    <w:rsid w:val="00677CC6"/>
    <w:rsid w:val="00677DEC"/>
    <w:rsid w:val="006801A3"/>
    <w:rsid w:val="006802E6"/>
    <w:rsid w:val="006803DF"/>
    <w:rsid w:val="006803EA"/>
    <w:rsid w:val="0068055E"/>
    <w:rsid w:val="00680B93"/>
    <w:rsid w:val="00680D04"/>
    <w:rsid w:val="00680F7E"/>
    <w:rsid w:val="0068115E"/>
    <w:rsid w:val="00681174"/>
    <w:rsid w:val="006813E0"/>
    <w:rsid w:val="0068142D"/>
    <w:rsid w:val="006814BC"/>
    <w:rsid w:val="00681776"/>
    <w:rsid w:val="00681A5E"/>
    <w:rsid w:val="00682421"/>
    <w:rsid w:val="006827C6"/>
    <w:rsid w:val="00682A80"/>
    <w:rsid w:val="00682B1B"/>
    <w:rsid w:val="00682C09"/>
    <w:rsid w:val="00682D39"/>
    <w:rsid w:val="00682D8E"/>
    <w:rsid w:val="00682E1F"/>
    <w:rsid w:val="0068306F"/>
    <w:rsid w:val="006831A1"/>
    <w:rsid w:val="00683252"/>
    <w:rsid w:val="00683394"/>
    <w:rsid w:val="00683694"/>
    <w:rsid w:val="00683742"/>
    <w:rsid w:val="00683770"/>
    <w:rsid w:val="006838D3"/>
    <w:rsid w:val="00683933"/>
    <w:rsid w:val="006839E3"/>
    <w:rsid w:val="00683B67"/>
    <w:rsid w:val="00683BB2"/>
    <w:rsid w:val="00683BC0"/>
    <w:rsid w:val="00683BC5"/>
    <w:rsid w:val="00683DA6"/>
    <w:rsid w:val="00684228"/>
    <w:rsid w:val="00684742"/>
    <w:rsid w:val="00684B10"/>
    <w:rsid w:val="00684B88"/>
    <w:rsid w:val="00684BA9"/>
    <w:rsid w:val="00684C67"/>
    <w:rsid w:val="00685152"/>
    <w:rsid w:val="006851BD"/>
    <w:rsid w:val="006852E8"/>
    <w:rsid w:val="006853DE"/>
    <w:rsid w:val="006853E3"/>
    <w:rsid w:val="00685501"/>
    <w:rsid w:val="0068553E"/>
    <w:rsid w:val="006855D7"/>
    <w:rsid w:val="00685782"/>
    <w:rsid w:val="00685887"/>
    <w:rsid w:val="00685C93"/>
    <w:rsid w:val="0068608F"/>
    <w:rsid w:val="006860BE"/>
    <w:rsid w:val="00686251"/>
    <w:rsid w:val="00686431"/>
    <w:rsid w:val="00686555"/>
    <w:rsid w:val="00686636"/>
    <w:rsid w:val="00686773"/>
    <w:rsid w:val="00686AEF"/>
    <w:rsid w:val="00686D79"/>
    <w:rsid w:val="00686E64"/>
    <w:rsid w:val="00687327"/>
    <w:rsid w:val="006874FD"/>
    <w:rsid w:val="00687555"/>
    <w:rsid w:val="00687922"/>
    <w:rsid w:val="00687A82"/>
    <w:rsid w:val="00687B19"/>
    <w:rsid w:val="00687CA3"/>
    <w:rsid w:val="00690529"/>
    <w:rsid w:val="00690DC8"/>
    <w:rsid w:val="00691120"/>
    <w:rsid w:val="006911FB"/>
    <w:rsid w:val="00691346"/>
    <w:rsid w:val="0069145C"/>
    <w:rsid w:val="0069188A"/>
    <w:rsid w:val="00691A23"/>
    <w:rsid w:val="00691B95"/>
    <w:rsid w:val="00691BA0"/>
    <w:rsid w:val="00691E9E"/>
    <w:rsid w:val="00692026"/>
    <w:rsid w:val="006920DF"/>
    <w:rsid w:val="0069216F"/>
    <w:rsid w:val="00692201"/>
    <w:rsid w:val="006923DA"/>
    <w:rsid w:val="00692563"/>
    <w:rsid w:val="0069269D"/>
    <w:rsid w:val="006928E3"/>
    <w:rsid w:val="006928EF"/>
    <w:rsid w:val="006929C2"/>
    <w:rsid w:val="00692B7E"/>
    <w:rsid w:val="00692EA7"/>
    <w:rsid w:val="00692EC3"/>
    <w:rsid w:val="00693517"/>
    <w:rsid w:val="00693751"/>
    <w:rsid w:val="006937D5"/>
    <w:rsid w:val="0069397A"/>
    <w:rsid w:val="00693ACA"/>
    <w:rsid w:val="00693BF5"/>
    <w:rsid w:val="00693CA6"/>
    <w:rsid w:val="006943C0"/>
    <w:rsid w:val="0069486B"/>
    <w:rsid w:val="00694A6E"/>
    <w:rsid w:val="00694B07"/>
    <w:rsid w:val="00694B35"/>
    <w:rsid w:val="00694F4B"/>
    <w:rsid w:val="006953F4"/>
    <w:rsid w:val="006954C3"/>
    <w:rsid w:val="006959E9"/>
    <w:rsid w:val="00695AFB"/>
    <w:rsid w:val="00695D12"/>
    <w:rsid w:val="00696068"/>
    <w:rsid w:val="0069647F"/>
    <w:rsid w:val="006969D0"/>
    <w:rsid w:val="00696DBF"/>
    <w:rsid w:val="00696E71"/>
    <w:rsid w:val="0069707A"/>
    <w:rsid w:val="0069725A"/>
    <w:rsid w:val="0069728C"/>
    <w:rsid w:val="006972FE"/>
    <w:rsid w:val="00697444"/>
    <w:rsid w:val="006977DE"/>
    <w:rsid w:val="00697B37"/>
    <w:rsid w:val="00697BE9"/>
    <w:rsid w:val="00697EF6"/>
    <w:rsid w:val="00697F79"/>
    <w:rsid w:val="006A009B"/>
    <w:rsid w:val="006A023F"/>
    <w:rsid w:val="006A0268"/>
    <w:rsid w:val="006A029C"/>
    <w:rsid w:val="006A04A2"/>
    <w:rsid w:val="006A06AD"/>
    <w:rsid w:val="006A06D1"/>
    <w:rsid w:val="006A0886"/>
    <w:rsid w:val="006A0BD4"/>
    <w:rsid w:val="006A0C8D"/>
    <w:rsid w:val="006A0EE6"/>
    <w:rsid w:val="006A1007"/>
    <w:rsid w:val="006A1013"/>
    <w:rsid w:val="006A13EC"/>
    <w:rsid w:val="006A13F8"/>
    <w:rsid w:val="006A157F"/>
    <w:rsid w:val="006A159F"/>
    <w:rsid w:val="006A1805"/>
    <w:rsid w:val="006A1808"/>
    <w:rsid w:val="006A188A"/>
    <w:rsid w:val="006A1BC0"/>
    <w:rsid w:val="006A1BFD"/>
    <w:rsid w:val="006A1C13"/>
    <w:rsid w:val="006A1EDD"/>
    <w:rsid w:val="006A209D"/>
    <w:rsid w:val="006A25DB"/>
    <w:rsid w:val="006A2A7A"/>
    <w:rsid w:val="006A2B91"/>
    <w:rsid w:val="006A2F01"/>
    <w:rsid w:val="006A34DD"/>
    <w:rsid w:val="006A36AC"/>
    <w:rsid w:val="006A383D"/>
    <w:rsid w:val="006A3A55"/>
    <w:rsid w:val="006A3A86"/>
    <w:rsid w:val="006A3C24"/>
    <w:rsid w:val="006A3C26"/>
    <w:rsid w:val="006A40E3"/>
    <w:rsid w:val="006A4728"/>
    <w:rsid w:val="006A489F"/>
    <w:rsid w:val="006A4975"/>
    <w:rsid w:val="006A4B7B"/>
    <w:rsid w:val="006A4BE9"/>
    <w:rsid w:val="006A4C06"/>
    <w:rsid w:val="006A4E3D"/>
    <w:rsid w:val="006A51D0"/>
    <w:rsid w:val="006A52B8"/>
    <w:rsid w:val="006A581A"/>
    <w:rsid w:val="006A5A8C"/>
    <w:rsid w:val="006A5DB8"/>
    <w:rsid w:val="006A5FAB"/>
    <w:rsid w:val="006A61B2"/>
    <w:rsid w:val="006A6530"/>
    <w:rsid w:val="006A653C"/>
    <w:rsid w:val="006A67AB"/>
    <w:rsid w:val="006A68EC"/>
    <w:rsid w:val="006A6C0F"/>
    <w:rsid w:val="006A6C40"/>
    <w:rsid w:val="006A6D54"/>
    <w:rsid w:val="006A705C"/>
    <w:rsid w:val="006A707A"/>
    <w:rsid w:val="006A724C"/>
    <w:rsid w:val="006A7314"/>
    <w:rsid w:val="006A7494"/>
    <w:rsid w:val="006A7572"/>
    <w:rsid w:val="006A75FE"/>
    <w:rsid w:val="006A7607"/>
    <w:rsid w:val="006A76BF"/>
    <w:rsid w:val="006A77FE"/>
    <w:rsid w:val="006A7923"/>
    <w:rsid w:val="006A7A77"/>
    <w:rsid w:val="006A7AA0"/>
    <w:rsid w:val="006A7D6A"/>
    <w:rsid w:val="006A7FBC"/>
    <w:rsid w:val="006A83BD"/>
    <w:rsid w:val="006B0070"/>
    <w:rsid w:val="006B0162"/>
    <w:rsid w:val="006B017D"/>
    <w:rsid w:val="006B0454"/>
    <w:rsid w:val="006B0605"/>
    <w:rsid w:val="006B0759"/>
    <w:rsid w:val="006B085F"/>
    <w:rsid w:val="006B0C54"/>
    <w:rsid w:val="006B0CE4"/>
    <w:rsid w:val="006B0D89"/>
    <w:rsid w:val="006B0FC1"/>
    <w:rsid w:val="006B1195"/>
    <w:rsid w:val="006B15AC"/>
    <w:rsid w:val="006B19D5"/>
    <w:rsid w:val="006B1C69"/>
    <w:rsid w:val="006B1E86"/>
    <w:rsid w:val="006B203E"/>
    <w:rsid w:val="006B2434"/>
    <w:rsid w:val="006B26BD"/>
    <w:rsid w:val="006B26F8"/>
    <w:rsid w:val="006B271C"/>
    <w:rsid w:val="006B2835"/>
    <w:rsid w:val="006B2A9F"/>
    <w:rsid w:val="006B2B73"/>
    <w:rsid w:val="006B2C59"/>
    <w:rsid w:val="006B2CCA"/>
    <w:rsid w:val="006B2CDE"/>
    <w:rsid w:val="006B2FBE"/>
    <w:rsid w:val="006B31EC"/>
    <w:rsid w:val="006B3245"/>
    <w:rsid w:val="006B329E"/>
    <w:rsid w:val="006B3641"/>
    <w:rsid w:val="006B378A"/>
    <w:rsid w:val="006B3888"/>
    <w:rsid w:val="006B3910"/>
    <w:rsid w:val="006B3926"/>
    <w:rsid w:val="006B3AF1"/>
    <w:rsid w:val="006B3CA9"/>
    <w:rsid w:val="006B3CCC"/>
    <w:rsid w:val="006B3FDD"/>
    <w:rsid w:val="006B4695"/>
    <w:rsid w:val="006B46FF"/>
    <w:rsid w:val="006B492D"/>
    <w:rsid w:val="006B4A28"/>
    <w:rsid w:val="006B4B9F"/>
    <w:rsid w:val="006B4D11"/>
    <w:rsid w:val="006B4DB5"/>
    <w:rsid w:val="006B514C"/>
    <w:rsid w:val="006B515A"/>
    <w:rsid w:val="006B535B"/>
    <w:rsid w:val="006B54FA"/>
    <w:rsid w:val="006B55EC"/>
    <w:rsid w:val="006B55F4"/>
    <w:rsid w:val="006B5CE4"/>
    <w:rsid w:val="006B5E51"/>
    <w:rsid w:val="006B5E89"/>
    <w:rsid w:val="006B5F44"/>
    <w:rsid w:val="006B6034"/>
    <w:rsid w:val="006B61AB"/>
    <w:rsid w:val="006B6769"/>
    <w:rsid w:val="006B67A1"/>
    <w:rsid w:val="006B67FB"/>
    <w:rsid w:val="006B69E1"/>
    <w:rsid w:val="006B6F6B"/>
    <w:rsid w:val="006B711E"/>
    <w:rsid w:val="006B7465"/>
    <w:rsid w:val="006B746D"/>
    <w:rsid w:val="006B77D6"/>
    <w:rsid w:val="006B78C4"/>
    <w:rsid w:val="006B7D7D"/>
    <w:rsid w:val="006B7E6A"/>
    <w:rsid w:val="006B7F54"/>
    <w:rsid w:val="006C005E"/>
    <w:rsid w:val="006C0067"/>
    <w:rsid w:val="006C01DE"/>
    <w:rsid w:val="006C0201"/>
    <w:rsid w:val="006C02A2"/>
    <w:rsid w:val="006C02B8"/>
    <w:rsid w:val="006C049D"/>
    <w:rsid w:val="006C091F"/>
    <w:rsid w:val="006C0D1A"/>
    <w:rsid w:val="006C0D6F"/>
    <w:rsid w:val="006C11B7"/>
    <w:rsid w:val="006C1457"/>
    <w:rsid w:val="006C1559"/>
    <w:rsid w:val="006C1581"/>
    <w:rsid w:val="006C15F5"/>
    <w:rsid w:val="006C17CF"/>
    <w:rsid w:val="006C19AA"/>
    <w:rsid w:val="006C1BA2"/>
    <w:rsid w:val="006C1D13"/>
    <w:rsid w:val="006C1FC0"/>
    <w:rsid w:val="006C28C3"/>
    <w:rsid w:val="006C2AEC"/>
    <w:rsid w:val="006C2DA2"/>
    <w:rsid w:val="006C2E66"/>
    <w:rsid w:val="006C2E9F"/>
    <w:rsid w:val="006C2EF0"/>
    <w:rsid w:val="006C2F5F"/>
    <w:rsid w:val="006C3024"/>
    <w:rsid w:val="006C303D"/>
    <w:rsid w:val="006C324A"/>
    <w:rsid w:val="006C378F"/>
    <w:rsid w:val="006C3AE1"/>
    <w:rsid w:val="006C3AFE"/>
    <w:rsid w:val="006C3CCA"/>
    <w:rsid w:val="006C3E85"/>
    <w:rsid w:val="006C3F57"/>
    <w:rsid w:val="006C419C"/>
    <w:rsid w:val="006C490E"/>
    <w:rsid w:val="006C4ACF"/>
    <w:rsid w:val="006C4DB3"/>
    <w:rsid w:val="006C5002"/>
    <w:rsid w:val="006C5039"/>
    <w:rsid w:val="006C52D4"/>
    <w:rsid w:val="006C54B1"/>
    <w:rsid w:val="006C57A0"/>
    <w:rsid w:val="006C57B3"/>
    <w:rsid w:val="006C58E7"/>
    <w:rsid w:val="006C59B9"/>
    <w:rsid w:val="006C5AEE"/>
    <w:rsid w:val="006C6260"/>
    <w:rsid w:val="006C62A4"/>
    <w:rsid w:val="006C6362"/>
    <w:rsid w:val="006C641D"/>
    <w:rsid w:val="006C697E"/>
    <w:rsid w:val="006C7288"/>
    <w:rsid w:val="006C747B"/>
    <w:rsid w:val="006C799C"/>
    <w:rsid w:val="006C7B75"/>
    <w:rsid w:val="006C7FA6"/>
    <w:rsid w:val="006D0233"/>
    <w:rsid w:val="006D03C4"/>
    <w:rsid w:val="006D03F5"/>
    <w:rsid w:val="006D060B"/>
    <w:rsid w:val="006D06F6"/>
    <w:rsid w:val="006D0834"/>
    <w:rsid w:val="006D0976"/>
    <w:rsid w:val="006D09F4"/>
    <w:rsid w:val="006D0CBC"/>
    <w:rsid w:val="006D11C5"/>
    <w:rsid w:val="006D1882"/>
    <w:rsid w:val="006D1A57"/>
    <w:rsid w:val="006D1D20"/>
    <w:rsid w:val="006D1D67"/>
    <w:rsid w:val="006D1DAB"/>
    <w:rsid w:val="006D2006"/>
    <w:rsid w:val="006D21C7"/>
    <w:rsid w:val="006D221E"/>
    <w:rsid w:val="006D224C"/>
    <w:rsid w:val="006D2322"/>
    <w:rsid w:val="006D23F3"/>
    <w:rsid w:val="006D2581"/>
    <w:rsid w:val="006D25A2"/>
    <w:rsid w:val="006D2688"/>
    <w:rsid w:val="006D276D"/>
    <w:rsid w:val="006D27AE"/>
    <w:rsid w:val="006D28C5"/>
    <w:rsid w:val="006D2AE5"/>
    <w:rsid w:val="006D2DDD"/>
    <w:rsid w:val="006D3045"/>
    <w:rsid w:val="006D315D"/>
    <w:rsid w:val="006D31F0"/>
    <w:rsid w:val="006D3296"/>
    <w:rsid w:val="006D3688"/>
    <w:rsid w:val="006D37DA"/>
    <w:rsid w:val="006D3895"/>
    <w:rsid w:val="006D3BA2"/>
    <w:rsid w:val="006D3BDF"/>
    <w:rsid w:val="006D3CF9"/>
    <w:rsid w:val="006D4196"/>
    <w:rsid w:val="006D48D2"/>
    <w:rsid w:val="006D4AB6"/>
    <w:rsid w:val="006D4B49"/>
    <w:rsid w:val="006D4DF0"/>
    <w:rsid w:val="006D4E36"/>
    <w:rsid w:val="006D4EB6"/>
    <w:rsid w:val="006D4EDB"/>
    <w:rsid w:val="006D4F0E"/>
    <w:rsid w:val="006D4F56"/>
    <w:rsid w:val="006D519E"/>
    <w:rsid w:val="006D53F1"/>
    <w:rsid w:val="006D542F"/>
    <w:rsid w:val="006D547E"/>
    <w:rsid w:val="006D54D5"/>
    <w:rsid w:val="006D54EA"/>
    <w:rsid w:val="006D5573"/>
    <w:rsid w:val="006D56DE"/>
    <w:rsid w:val="006D5842"/>
    <w:rsid w:val="006D59EE"/>
    <w:rsid w:val="006D5ACB"/>
    <w:rsid w:val="006D5BD1"/>
    <w:rsid w:val="006D5C0F"/>
    <w:rsid w:val="006D5CA0"/>
    <w:rsid w:val="006D5CD5"/>
    <w:rsid w:val="006D5E6D"/>
    <w:rsid w:val="006D5EE3"/>
    <w:rsid w:val="006D5F64"/>
    <w:rsid w:val="006D6308"/>
    <w:rsid w:val="006D6323"/>
    <w:rsid w:val="006D6409"/>
    <w:rsid w:val="006D6427"/>
    <w:rsid w:val="006D6C01"/>
    <w:rsid w:val="006D6ECE"/>
    <w:rsid w:val="006D704F"/>
    <w:rsid w:val="006D70F7"/>
    <w:rsid w:val="006D7188"/>
    <w:rsid w:val="006D7488"/>
    <w:rsid w:val="006D7569"/>
    <w:rsid w:val="006D7787"/>
    <w:rsid w:val="006D791D"/>
    <w:rsid w:val="006D7B95"/>
    <w:rsid w:val="006E000A"/>
    <w:rsid w:val="006E00DA"/>
    <w:rsid w:val="006E01CE"/>
    <w:rsid w:val="006E02AF"/>
    <w:rsid w:val="006E038E"/>
    <w:rsid w:val="006E03AA"/>
    <w:rsid w:val="006E046B"/>
    <w:rsid w:val="006E0BC3"/>
    <w:rsid w:val="006E0C68"/>
    <w:rsid w:val="006E0EAF"/>
    <w:rsid w:val="006E1099"/>
    <w:rsid w:val="006E10AD"/>
    <w:rsid w:val="006E10FA"/>
    <w:rsid w:val="006E1347"/>
    <w:rsid w:val="006E1784"/>
    <w:rsid w:val="006E1960"/>
    <w:rsid w:val="006E1A15"/>
    <w:rsid w:val="006E1A3B"/>
    <w:rsid w:val="006E1ABE"/>
    <w:rsid w:val="006E1AFB"/>
    <w:rsid w:val="006E1B34"/>
    <w:rsid w:val="006E1B6F"/>
    <w:rsid w:val="006E1E5B"/>
    <w:rsid w:val="006E1F25"/>
    <w:rsid w:val="006E1FBF"/>
    <w:rsid w:val="006E21E0"/>
    <w:rsid w:val="006E22BD"/>
    <w:rsid w:val="006E25BD"/>
    <w:rsid w:val="006E2936"/>
    <w:rsid w:val="006E2AD2"/>
    <w:rsid w:val="006E2C2D"/>
    <w:rsid w:val="006E2C31"/>
    <w:rsid w:val="006E2CEA"/>
    <w:rsid w:val="006E2E7A"/>
    <w:rsid w:val="006E2F56"/>
    <w:rsid w:val="006E30A8"/>
    <w:rsid w:val="006E3488"/>
    <w:rsid w:val="006E34AE"/>
    <w:rsid w:val="006E3612"/>
    <w:rsid w:val="006E3A3B"/>
    <w:rsid w:val="006E3C34"/>
    <w:rsid w:val="006E3DA0"/>
    <w:rsid w:val="006E3F96"/>
    <w:rsid w:val="006E411A"/>
    <w:rsid w:val="006E4354"/>
    <w:rsid w:val="006E458B"/>
    <w:rsid w:val="006E48B9"/>
    <w:rsid w:val="006E49B9"/>
    <w:rsid w:val="006E5008"/>
    <w:rsid w:val="006E5090"/>
    <w:rsid w:val="006E51E6"/>
    <w:rsid w:val="006E542F"/>
    <w:rsid w:val="006E54AB"/>
    <w:rsid w:val="006E56A7"/>
    <w:rsid w:val="006E5791"/>
    <w:rsid w:val="006E5B5A"/>
    <w:rsid w:val="006E5B9B"/>
    <w:rsid w:val="006E6056"/>
    <w:rsid w:val="006E622B"/>
    <w:rsid w:val="006E64D7"/>
    <w:rsid w:val="006E64F5"/>
    <w:rsid w:val="006E6592"/>
    <w:rsid w:val="006E6721"/>
    <w:rsid w:val="006E68A6"/>
    <w:rsid w:val="006E6AAE"/>
    <w:rsid w:val="006E6B68"/>
    <w:rsid w:val="006E6D37"/>
    <w:rsid w:val="006E6DF7"/>
    <w:rsid w:val="006E6EF0"/>
    <w:rsid w:val="006E6F29"/>
    <w:rsid w:val="006E710F"/>
    <w:rsid w:val="006E71D1"/>
    <w:rsid w:val="006E74F0"/>
    <w:rsid w:val="006E79A4"/>
    <w:rsid w:val="006E7A2F"/>
    <w:rsid w:val="006E7A65"/>
    <w:rsid w:val="006E7AE3"/>
    <w:rsid w:val="006E7C71"/>
    <w:rsid w:val="006F02CF"/>
    <w:rsid w:val="006F02D4"/>
    <w:rsid w:val="006F0438"/>
    <w:rsid w:val="006F062E"/>
    <w:rsid w:val="006F0ADD"/>
    <w:rsid w:val="006F0AFB"/>
    <w:rsid w:val="006F0BE4"/>
    <w:rsid w:val="006F0D5C"/>
    <w:rsid w:val="006F0EEB"/>
    <w:rsid w:val="006F1009"/>
    <w:rsid w:val="006F13EE"/>
    <w:rsid w:val="006F144B"/>
    <w:rsid w:val="006F155F"/>
    <w:rsid w:val="006F15CE"/>
    <w:rsid w:val="006F183B"/>
    <w:rsid w:val="006F1911"/>
    <w:rsid w:val="006F1EAD"/>
    <w:rsid w:val="006F1FFF"/>
    <w:rsid w:val="006F210D"/>
    <w:rsid w:val="006F2441"/>
    <w:rsid w:val="006F24DF"/>
    <w:rsid w:val="006F26A3"/>
    <w:rsid w:val="006F2727"/>
    <w:rsid w:val="006F2B4B"/>
    <w:rsid w:val="006F2CDD"/>
    <w:rsid w:val="006F2D78"/>
    <w:rsid w:val="006F2DEA"/>
    <w:rsid w:val="006F2E35"/>
    <w:rsid w:val="006F3059"/>
    <w:rsid w:val="006F308D"/>
    <w:rsid w:val="006F3298"/>
    <w:rsid w:val="006F3480"/>
    <w:rsid w:val="006F3B13"/>
    <w:rsid w:val="006F3D6B"/>
    <w:rsid w:val="006F3E59"/>
    <w:rsid w:val="006F3F4B"/>
    <w:rsid w:val="006F404B"/>
    <w:rsid w:val="006F40FD"/>
    <w:rsid w:val="006F416E"/>
    <w:rsid w:val="006F4210"/>
    <w:rsid w:val="006F4291"/>
    <w:rsid w:val="006F44F2"/>
    <w:rsid w:val="006F47A4"/>
    <w:rsid w:val="006F483B"/>
    <w:rsid w:val="006F48A2"/>
    <w:rsid w:val="006F4C0E"/>
    <w:rsid w:val="006F4CE6"/>
    <w:rsid w:val="006F51A0"/>
    <w:rsid w:val="006F529C"/>
    <w:rsid w:val="006F52E6"/>
    <w:rsid w:val="006F5448"/>
    <w:rsid w:val="006F54DB"/>
    <w:rsid w:val="006F55A3"/>
    <w:rsid w:val="006F5854"/>
    <w:rsid w:val="006F5A1A"/>
    <w:rsid w:val="006F5A31"/>
    <w:rsid w:val="006F5D00"/>
    <w:rsid w:val="006F5E0F"/>
    <w:rsid w:val="006F5E74"/>
    <w:rsid w:val="006F5EE1"/>
    <w:rsid w:val="006F5F1D"/>
    <w:rsid w:val="006F601D"/>
    <w:rsid w:val="006F62F6"/>
    <w:rsid w:val="006F6317"/>
    <w:rsid w:val="006F656F"/>
    <w:rsid w:val="006F6704"/>
    <w:rsid w:val="006F6993"/>
    <w:rsid w:val="006F6C25"/>
    <w:rsid w:val="006F6CF4"/>
    <w:rsid w:val="006F70D1"/>
    <w:rsid w:val="006F72EE"/>
    <w:rsid w:val="006F758E"/>
    <w:rsid w:val="006F7687"/>
    <w:rsid w:val="006F7B22"/>
    <w:rsid w:val="006F7FAD"/>
    <w:rsid w:val="00700593"/>
    <w:rsid w:val="0070063D"/>
    <w:rsid w:val="00700791"/>
    <w:rsid w:val="00700A22"/>
    <w:rsid w:val="00700A40"/>
    <w:rsid w:val="00700E6F"/>
    <w:rsid w:val="00700F58"/>
    <w:rsid w:val="0070108D"/>
    <w:rsid w:val="0070147F"/>
    <w:rsid w:val="007014EE"/>
    <w:rsid w:val="00701764"/>
    <w:rsid w:val="0070177D"/>
    <w:rsid w:val="0070188F"/>
    <w:rsid w:val="00701A55"/>
    <w:rsid w:val="00701BAC"/>
    <w:rsid w:val="00701D5D"/>
    <w:rsid w:val="00702025"/>
    <w:rsid w:val="007025AF"/>
    <w:rsid w:val="0070265A"/>
    <w:rsid w:val="00702741"/>
    <w:rsid w:val="00702B78"/>
    <w:rsid w:val="00702DC5"/>
    <w:rsid w:val="00702F4F"/>
    <w:rsid w:val="00703170"/>
    <w:rsid w:val="00703233"/>
    <w:rsid w:val="00703712"/>
    <w:rsid w:val="007039E5"/>
    <w:rsid w:val="00703AC1"/>
    <w:rsid w:val="00703AE6"/>
    <w:rsid w:val="00703C23"/>
    <w:rsid w:val="0070405C"/>
    <w:rsid w:val="00704410"/>
    <w:rsid w:val="007045FA"/>
    <w:rsid w:val="0070465A"/>
    <w:rsid w:val="00704AB5"/>
    <w:rsid w:val="00704D36"/>
    <w:rsid w:val="00704D54"/>
    <w:rsid w:val="00704D6E"/>
    <w:rsid w:val="00704E3A"/>
    <w:rsid w:val="007050C9"/>
    <w:rsid w:val="007054AE"/>
    <w:rsid w:val="0070574C"/>
    <w:rsid w:val="0070579B"/>
    <w:rsid w:val="00705808"/>
    <w:rsid w:val="00705A70"/>
    <w:rsid w:val="00705AC7"/>
    <w:rsid w:val="00706066"/>
    <w:rsid w:val="0070620A"/>
    <w:rsid w:val="0070640E"/>
    <w:rsid w:val="007064E0"/>
    <w:rsid w:val="007065DC"/>
    <w:rsid w:val="00706863"/>
    <w:rsid w:val="00706B94"/>
    <w:rsid w:val="00706E4B"/>
    <w:rsid w:val="00706EB2"/>
    <w:rsid w:val="00707067"/>
    <w:rsid w:val="007071E0"/>
    <w:rsid w:val="00707664"/>
    <w:rsid w:val="00707A61"/>
    <w:rsid w:val="00707D58"/>
    <w:rsid w:val="00710205"/>
    <w:rsid w:val="00710218"/>
    <w:rsid w:val="00710B58"/>
    <w:rsid w:val="007111F9"/>
    <w:rsid w:val="007119A4"/>
    <w:rsid w:val="00711A4F"/>
    <w:rsid w:val="00711A58"/>
    <w:rsid w:val="00711B94"/>
    <w:rsid w:val="00711FAE"/>
    <w:rsid w:val="007120FC"/>
    <w:rsid w:val="0071219C"/>
    <w:rsid w:val="0071243F"/>
    <w:rsid w:val="00712564"/>
    <w:rsid w:val="0071258A"/>
    <w:rsid w:val="007125C4"/>
    <w:rsid w:val="007129A5"/>
    <w:rsid w:val="00712AFE"/>
    <w:rsid w:val="00712CD9"/>
    <w:rsid w:val="00712D7E"/>
    <w:rsid w:val="00712EB6"/>
    <w:rsid w:val="00712EF7"/>
    <w:rsid w:val="00713349"/>
    <w:rsid w:val="00713559"/>
    <w:rsid w:val="007135EF"/>
    <w:rsid w:val="007136A9"/>
    <w:rsid w:val="00713729"/>
    <w:rsid w:val="00713763"/>
    <w:rsid w:val="00713811"/>
    <w:rsid w:val="00713A49"/>
    <w:rsid w:val="00713B45"/>
    <w:rsid w:val="00713CE0"/>
    <w:rsid w:val="00713D71"/>
    <w:rsid w:val="00713F22"/>
    <w:rsid w:val="00713FD6"/>
    <w:rsid w:val="00713FE7"/>
    <w:rsid w:val="00714055"/>
    <w:rsid w:val="0071419C"/>
    <w:rsid w:val="007142B4"/>
    <w:rsid w:val="007143C0"/>
    <w:rsid w:val="007143F4"/>
    <w:rsid w:val="00714514"/>
    <w:rsid w:val="007147FD"/>
    <w:rsid w:val="00714B88"/>
    <w:rsid w:val="00714BE5"/>
    <w:rsid w:val="00715291"/>
    <w:rsid w:val="007152BF"/>
    <w:rsid w:val="00715569"/>
    <w:rsid w:val="007156CF"/>
    <w:rsid w:val="0071586B"/>
    <w:rsid w:val="0071593C"/>
    <w:rsid w:val="00715CFF"/>
    <w:rsid w:val="0071610E"/>
    <w:rsid w:val="00716289"/>
    <w:rsid w:val="007164E5"/>
    <w:rsid w:val="00716571"/>
    <w:rsid w:val="007166EE"/>
    <w:rsid w:val="00716835"/>
    <w:rsid w:val="0071685A"/>
    <w:rsid w:val="00716DC8"/>
    <w:rsid w:val="00716E5A"/>
    <w:rsid w:val="00717061"/>
    <w:rsid w:val="007170DA"/>
    <w:rsid w:val="0071735C"/>
    <w:rsid w:val="0071736C"/>
    <w:rsid w:val="00717538"/>
    <w:rsid w:val="007201E3"/>
    <w:rsid w:val="00720621"/>
    <w:rsid w:val="0072075E"/>
    <w:rsid w:val="0072083A"/>
    <w:rsid w:val="007208A8"/>
    <w:rsid w:val="00720AD7"/>
    <w:rsid w:val="00720C07"/>
    <w:rsid w:val="00720D02"/>
    <w:rsid w:val="00720D74"/>
    <w:rsid w:val="00721123"/>
    <w:rsid w:val="007212DB"/>
    <w:rsid w:val="0072136E"/>
    <w:rsid w:val="007213E4"/>
    <w:rsid w:val="0072145C"/>
    <w:rsid w:val="007214F2"/>
    <w:rsid w:val="00721CD7"/>
    <w:rsid w:val="00721D6C"/>
    <w:rsid w:val="00721E30"/>
    <w:rsid w:val="00721ED9"/>
    <w:rsid w:val="0072221B"/>
    <w:rsid w:val="00722518"/>
    <w:rsid w:val="007225EC"/>
    <w:rsid w:val="00722667"/>
    <w:rsid w:val="007226B2"/>
    <w:rsid w:val="0072275A"/>
    <w:rsid w:val="00722BB1"/>
    <w:rsid w:val="00722C08"/>
    <w:rsid w:val="00722E5A"/>
    <w:rsid w:val="0072306D"/>
    <w:rsid w:val="0072307E"/>
    <w:rsid w:val="00723178"/>
    <w:rsid w:val="00723541"/>
    <w:rsid w:val="007237A3"/>
    <w:rsid w:val="007237C6"/>
    <w:rsid w:val="007237C9"/>
    <w:rsid w:val="0072386E"/>
    <w:rsid w:val="007239D9"/>
    <w:rsid w:val="00723B32"/>
    <w:rsid w:val="00723BE3"/>
    <w:rsid w:val="00723C5A"/>
    <w:rsid w:val="00724035"/>
    <w:rsid w:val="00724383"/>
    <w:rsid w:val="0072468F"/>
    <w:rsid w:val="0072479D"/>
    <w:rsid w:val="007247E1"/>
    <w:rsid w:val="00724980"/>
    <w:rsid w:val="0072499A"/>
    <w:rsid w:val="00724BB7"/>
    <w:rsid w:val="00724C45"/>
    <w:rsid w:val="00724D1F"/>
    <w:rsid w:val="00725020"/>
    <w:rsid w:val="007250DE"/>
    <w:rsid w:val="00725444"/>
    <w:rsid w:val="00725630"/>
    <w:rsid w:val="00725877"/>
    <w:rsid w:val="00725A0E"/>
    <w:rsid w:val="00725C8A"/>
    <w:rsid w:val="00725E32"/>
    <w:rsid w:val="00725E6B"/>
    <w:rsid w:val="00725F8E"/>
    <w:rsid w:val="007260BA"/>
    <w:rsid w:val="007265DF"/>
    <w:rsid w:val="007267CB"/>
    <w:rsid w:val="00726827"/>
    <w:rsid w:val="007269EE"/>
    <w:rsid w:val="00726E79"/>
    <w:rsid w:val="00726FEB"/>
    <w:rsid w:val="00727049"/>
    <w:rsid w:val="007273CA"/>
    <w:rsid w:val="007273D3"/>
    <w:rsid w:val="00727521"/>
    <w:rsid w:val="007275B2"/>
    <w:rsid w:val="00727A89"/>
    <w:rsid w:val="00727C2C"/>
    <w:rsid w:val="00727F6C"/>
    <w:rsid w:val="00727FD5"/>
    <w:rsid w:val="0072B729"/>
    <w:rsid w:val="0073008E"/>
    <w:rsid w:val="00730131"/>
    <w:rsid w:val="00730569"/>
    <w:rsid w:val="00730720"/>
    <w:rsid w:val="00730DF7"/>
    <w:rsid w:val="00730F59"/>
    <w:rsid w:val="0073113F"/>
    <w:rsid w:val="00731222"/>
    <w:rsid w:val="0073144C"/>
    <w:rsid w:val="0073155D"/>
    <w:rsid w:val="007315A7"/>
    <w:rsid w:val="007318FA"/>
    <w:rsid w:val="00731D2D"/>
    <w:rsid w:val="00731D5A"/>
    <w:rsid w:val="00732263"/>
    <w:rsid w:val="00732386"/>
    <w:rsid w:val="00732392"/>
    <w:rsid w:val="00732702"/>
    <w:rsid w:val="0073273C"/>
    <w:rsid w:val="007327E9"/>
    <w:rsid w:val="00732818"/>
    <w:rsid w:val="00732AAC"/>
    <w:rsid w:val="00732E58"/>
    <w:rsid w:val="00732F7F"/>
    <w:rsid w:val="007332BA"/>
    <w:rsid w:val="007333B3"/>
    <w:rsid w:val="00733B28"/>
    <w:rsid w:val="0073427D"/>
    <w:rsid w:val="0073429F"/>
    <w:rsid w:val="0073435A"/>
    <w:rsid w:val="0073443D"/>
    <w:rsid w:val="0073446D"/>
    <w:rsid w:val="007344BC"/>
    <w:rsid w:val="007344D4"/>
    <w:rsid w:val="00734655"/>
    <w:rsid w:val="00734770"/>
    <w:rsid w:val="00734806"/>
    <w:rsid w:val="00734B62"/>
    <w:rsid w:val="00734C09"/>
    <w:rsid w:val="00734D44"/>
    <w:rsid w:val="00734F62"/>
    <w:rsid w:val="00734FA4"/>
    <w:rsid w:val="00735093"/>
    <w:rsid w:val="007350E1"/>
    <w:rsid w:val="00735145"/>
    <w:rsid w:val="00735181"/>
    <w:rsid w:val="0073536E"/>
    <w:rsid w:val="00735386"/>
    <w:rsid w:val="007355EF"/>
    <w:rsid w:val="0073561E"/>
    <w:rsid w:val="00735755"/>
    <w:rsid w:val="00735929"/>
    <w:rsid w:val="00735955"/>
    <w:rsid w:val="00735AA8"/>
    <w:rsid w:val="00735F56"/>
    <w:rsid w:val="00735F6A"/>
    <w:rsid w:val="00735F96"/>
    <w:rsid w:val="007360D0"/>
    <w:rsid w:val="00736418"/>
    <w:rsid w:val="00736706"/>
    <w:rsid w:val="00736BA0"/>
    <w:rsid w:val="00736C3D"/>
    <w:rsid w:val="00736F4E"/>
    <w:rsid w:val="00737182"/>
    <w:rsid w:val="0073725F"/>
    <w:rsid w:val="007375AB"/>
    <w:rsid w:val="007376A9"/>
    <w:rsid w:val="0073794F"/>
    <w:rsid w:val="00737A2E"/>
    <w:rsid w:val="00737B44"/>
    <w:rsid w:val="00737C18"/>
    <w:rsid w:val="00737D6D"/>
    <w:rsid w:val="00737EA8"/>
    <w:rsid w:val="00737F38"/>
    <w:rsid w:val="0073A208"/>
    <w:rsid w:val="0074017E"/>
    <w:rsid w:val="0074020B"/>
    <w:rsid w:val="00740319"/>
    <w:rsid w:val="0074067F"/>
    <w:rsid w:val="007406A1"/>
    <w:rsid w:val="0074073B"/>
    <w:rsid w:val="00740754"/>
    <w:rsid w:val="007408FE"/>
    <w:rsid w:val="007409E7"/>
    <w:rsid w:val="00740A16"/>
    <w:rsid w:val="00740B7E"/>
    <w:rsid w:val="00740C01"/>
    <w:rsid w:val="00740C0B"/>
    <w:rsid w:val="00740EEF"/>
    <w:rsid w:val="00740FA9"/>
    <w:rsid w:val="00741002"/>
    <w:rsid w:val="0074101B"/>
    <w:rsid w:val="0074105C"/>
    <w:rsid w:val="0074115B"/>
    <w:rsid w:val="007412F4"/>
    <w:rsid w:val="007414EA"/>
    <w:rsid w:val="00741587"/>
    <w:rsid w:val="00741624"/>
    <w:rsid w:val="00741A57"/>
    <w:rsid w:val="00741B7F"/>
    <w:rsid w:val="00741DF6"/>
    <w:rsid w:val="00741E1C"/>
    <w:rsid w:val="00741FAA"/>
    <w:rsid w:val="00742465"/>
    <w:rsid w:val="007427C2"/>
    <w:rsid w:val="00742AEA"/>
    <w:rsid w:val="00742B49"/>
    <w:rsid w:val="00742B94"/>
    <w:rsid w:val="00742C5B"/>
    <w:rsid w:val="00742F2D"/>
    <w:rsid w:val="007430B7"/>
    <w:rsid w:val="007430FF"/>
    <w:rsid w:val="0074310A"/>
    <w:rsid w:val="0074352B"/>
    <w:rsid w:val="007438F6"/>
    <w:rsid w:val="00743956"/>
    <w:rsid w:val="00743A73"/>
    <w:rsid w:val="0074432E"/>
    <w:rsid w:val="0074438F"/>
    <w:rsid w:val="00744392"/>
    <w:rsid w:val="0074443A"/>
    <w:rsid w:val="0074443B"/>
    <w:rsid w:val="00744578"/>
    <w:rsid w:val="00744624"/>
    <w:rsid w:val="007447A4"/>
    <w:rsid w:val="0074488B"/>
    <w:rsid w:val="00744912"/>
    <w:rsid w:val="00744A42"/>
    <w:rsid w:val="00744A92"/>
    <w:rsid w:val="00744E06"/>
    <w:rsid w:val="0074512B"/>
    <w:rsid w:val="0074528B"/>
    <w:rsid w:val="007453C4"/>
    <w:rsid w:val="00745650"/>
    <w:rsid w:val="007457D5"/>
    <w:rsid w:val="0074589D"/>
    <w:rsid w:val="00745997"/>
    <w:rsid w:val="007459AE"/>
    <w:rsid w:val="00745C4C"/>
    <w:rsid w:val="00745DA7"/>
    <w:rsid w:val="00746303"/>
    <w:rsid w:val="007466CF"/>
    <w:rsid w:val="007466F9"/>
    <w:rsid w:val="0074678B"/>
    <w:rsid w:val="00746BDF"/>
    <w:rsid w:val="00746C4F"/>
    <w:rsid w:val="00746DFF"/>
    <w:rsid w:val="007470BA"/>
    <w:rsid w:val="007475FD"/>
    <w:rsid w:val="007477D1"/>
    <w:rsid w:val="0074783C"/>
    <w:rsid w:val="00747B7E"/>
    <w:rsid w:val="00747C4B"/>
    <w:rsid w:val="00747DBA"/>
    <w:rsid w:val="00747FAF"/>
    <w:rsid w:val="0074D7D8"/>
    <w:rsid w:val="007502E7"/>
    <w:rsid w:val="00750307"/>
    <w:rsid w:val="00750316"/>
    <w:rsid w:val="00750504"/>
    <w:rsid w:val="0075054D"/>
    <w:rsid w:val="00750566"/>
    <w:rsid w:val="0075057C"/>
    <w:rsid w:val="0075069C"/>
    <w:rsid w:val="00750AAD"/>
    <w:rsid w:val="00750C29"/>
    <w:rsid w:val="00750C80"/>
    <w:rsid w:val="00750CB1"/>
    <w:rsid w:val="00750D82"/>
    <w:rsid w:val="00750E67"/>
    <w:rsid w:val="00750EBE"/>
    <w:rsid w:val="00751153"/>
    <w:rsid w:val="00751375"/>
    <w:rsid w:val="00751966"/>
    <w:rsid w:val="00751998"/>
    <w:rsid w:val="007519D8"/>
    <w:rsid w:val="00751BF2"/>
    <w:rsid w:val="00751C60"/>
    <w:rsid w:val="00751CFA"/>
    <w:rsid w:val="00751F06"/>
    <w:rsid w:val="00751F4A"/>
    <w:rsid w:val="0075201B"/>
    <w:rsid w:val="0075207D"/>
    <w:rsid w:val="007522B9"/>
    <w:rsid w:val="007523FE"/>
    <w:rsid w:val="007524CF"/>
    <w:rsid w:val="00752574"/>
    <w:rsid w:val="007526C6"/>
    <w:rsid w:val="00752820"/>
    <w:rsid w:val="00752860"/>
    <w:rsid w:val="0075286B"/>
    <w:rsid w:val="00752A6E"/>
    <w:rsid w:val="00752AA9"/>
    <w:rsid w:val="00752B52"/>
    <w:rsid w:val="00752C62"/>
    <w:rsid w:val="00752CA2"/>
    <w:rsid w:val="00752CF5"/>
    <w:rsid w:val="00752D46"/>
    <w:rsid w:val="00752DDE"/>
    <w:rsid w:val="007530BE"/>
    <w:rsid w:val="00753656"/>
    <w:rsid w:val="00753743"/>
    <w:rsid w:val="00753CD5"/>
    <w:rsid w:val="00753D45"/>
    <w:rsid w:val="00753FF1"/>
    <w:rsid w:val="00754347"/>
    <w:rsid w:val="0075451D"/>
    <w:rsid w:val="0075463D"/>
    <w:rsid w:val="0075466B"/>
    <w:rsid w:val="00754B28"/>
    <w:rsid w:val="00754BB3"/>
    <w:rsid w:val="00754C31"/>
    <w:rsid w:val="00754D5C"/>
    <w:rsid w:val="00755188"/>
    <w:rsid w:val="0075543E"/>
    <w:rsid w:val="00755735"/>
    <w:rsid w:val="0075579D"/>
    <w:rsid w:val="007557DB"/>
    <w:rsid w:val="00755809"/>
    <w:rsid w:val="00755896"/>
    <w:rsid w:val="007558EE"/>
    <w:rsid w:val="00755B01"/>
    <w:rsid w:val="00755B34"/>
    <w:rsid w:val="00755B6E"/>
    <w:rsid w:val="00755E2D"/>
    <w:rsid w:val="00756012"/>
    <w:rsid w:val="0075624B"/>
    <w:rsid w:val="00756801"/>
    <w:rsid w:val="00756825"/>
    <w:rsid w:val="007569BA"/>
    <w:rsid w:val="007569E0"/>
    <w:rsid w:val="00756A5C"/>
    <w:rsid w:val="00756A63"/>
    <w:rsid w:val="00756ADB"/>
    <w:rsid w:val="007572C3"/>
    <w:rsid w:val="00757393"/>
    <w:rsid w:val="00757488"/>
    <w:rsid w:val="00757571"/>
    <w:rsid w:val="0075760D"/>
    <w:rsid w:val="007576C1"/>
    <w:rsid w:val="007577F7"/>
    <w:rsid w:val="00757822"/>
    <w:rsid w:val="00757946"/>
    <w:rsid w:val="007579AF"/>
    <w:rsid w:val="00757DFA"/>
    <w:rsid w:val="00757E26"/>
    <w:rsid w:val="00757EA1"/>
    <w:rsid w:val="00757EB0"/>
    <w:rsid w:val="0076012B"/>
    <w:rsid w:val="00760294"/>
    <w:rsid w:val="0076029A"/>
    <w:rsid w:val="007603F0"/>
    <w:rsid w:val="00760629"/>
    <w:rsid w:val="0076079E"/>
    <w:rsid w:val="00760827"/>
    <w:rsid w:val="0076082F"/>
    <w:rsid w:val="00760840"/>
    <w:rsid w:val="00760952"/>
    <w:rsid w:val="00760A17"/>
    <w:rsid w:val="00760BAB"/>
    <w:rsid w:val="00760D9F"/>
    <w:rsid w:val="0076133C"/>
    <w:rsid w:val="0076141A"/>
    <w:rsid w:val="00761603"/>
    <w:rsid w:val="0076166A"/>
    <w:rsid w:val="007616D4"/>
    <w:rsid w:val="007618D6"/>
    <w:rsid w:val="0076199E"/>
    <w:rsid w:val="007619A4"/>
    <w:rsid w:val="007619A6"/>
    <w:rsid w:val="00761AE4"/>
    <w:rsid w:val="00761BA9"/>
    <w:rsid w:val="00761CF4"/>
    <w:rsid w:val="00761DD7"/>
    <w:rsid w:val="00761E4B"/>
    <w:rsid w:val="00761F83"/>
    <w:rsid w:val="007620F3"/>
    <w:rsid w:val="00762485"/>
    <w:rsid w:val="007625C3"/>
    <w:rsid w:val="007626C5"/>
    <w:rsid w:val="00762719"/>
    <w:rsid w:val="00762791"/>
    <w:rsid w:val="00762808"/>
    <w:rsid w:val="0076280B"/>
    <w:rsid w:val="00762899"/>
    <w:rsid w:val="00762B78"/>
    <w:rsid w:val="00762BD9"/>
    <w:rsid w:val="00762E00"/>
    <w:rsid w:val="00763113"/>
    <w:rsid w:val="00763254"/>
    <w:rsid w:val="00763372"/>
    <w:rsid w:val="0076338B"/>
    <w:rsid w:val="0076366C"/>
    <w:rsid w:val="007636C6"/>
    <w:rsid w:val="007639F3"/>
    <w:rsid w:val="00763B44"/>
    <w:rsid w:val="0076409A"/>
    <w:rsid w:val="007641D4"/>
    <w:rsid w:val="0076453D"/>
    <w:rsid w:val="00764B07"/>
    <w:rsid w:val="00764D95"/>
    <w:rsid w:val="00764F12"/>
    <w:rsid w:val="00765124"/>
    <w:rsid w:val="007653C0"/>
    <w:rsid w:val="00765416"/>
    <w:rsid w:val="00765810"/>
    <w:rsid w:val="00765A01"/>
    <w:rsid w:val="00765ACA"/>
    <w:rsid w:val="00765B1A"/>
    <w:rsid w:val="00765B1E"/>
    <w:rsid w:val="00765B5B"/>
    <w:rsid w:val="00765CBE"/>
    <w:rsid w:val="00765D3A"/>
    <w:rsid w:val="00765D66"/>
    <w:rsid w:val="00765E52"/>
    <w:rsid w:val="00766101"/>
    <w:rsid w:val="0076614D"/>
    <w:rsid w:val="0076626A"/>
    <w:rsid w:val="007662D3"/>
    <w:rsid w:val="007665FF"/>
    <w:rsid w:val="007666A3"/>
    <w:rsid w:val="007666B0"/>
    <w:rsid w:val="00766C35"/>
    <w:rsid w:val="00766D85"/>
    <w:rsid w:val="007672D8"/>
    <w:rsid w:val="007677F9"/>
    <w:rsid w:val="00767B70"/>
    <w:rsid w:val="007702F3"/>
    <w:rsid w:val="0077040A"/>
    <w:rsid w:val="0077056F"/>
    <w:rsid w:val="00770745"/>
    <w:rsid w:val="00770972"/>
    <w:rsid w:val="0077098A"/>
    <w:rsid w:val="00770A80"/>
    <w:rsid w:val="00770AAE"/>
    <w:rsid w:val="00770B5B"/>
    <w:rsid w:val="00770DAC"/>
    <w:rsid w:val="007712E3"/>
    <w:rsid w:val="0077134E"/>
    <w:rsid w:val="0077166E"/>
    <w:rsid w:val="00771806"/>
    <w:rsid w:val="007718E7"/>
    <w:rsid w:val="00771BEF"/>
    <w:rsid w:val="007720B4"/>
    <w:rsid w:val="007721A8"/>
    <w:rsid w:val="007723A9"/>
    <w:rsid w:val="00772573"/>
    <w:rsid w:val="0077288A"/>
    <w:rsid w:val="00772EE8"/>
    <w:rsid w:val="007731F5"/>
    <w:rsid w:val="00773883"/>
    <w:rsid w:val="00773941"/>
    <w:rsid w:val="00773A30"/>
    <w:rsid w:val="00774173"/>
    <w:rsid w:val="00774286"/>
    <w:rsid w:val="00774659"/>
    <w:rsid w:val="0077477F"/>
    <w:rsid w:val="007749D2"/>
    <w:rsid w:val="007749F3"/>
    <w:rsid w:val="00774F48"/>
    <w:rsid w:val="00775206"/>
    <w:rsid w:val="0077530B"/>
    <w:rsid w:val="00775469"/>
    <w:rsid w:val="00775563"/>
    <w:rsid w:val="00775FAC"/>
    <w:rsid w:val="00776006"/>
    <w:rsid w:val="00776040"/>
    <w:rsid w:val="00776090"/>
    <w:rsid w:val="00776275"/>
    <w:rsid w:val="007765F5"/>
    <w:rsid w:val="00776607"/>
    <w:rsid w:val="00776781"/>
    <w:rsid w:val="0077686F"/>
    <w:rsid w:val="007769E9"/>
    <w:rsid w:val="00776A5F"/>
    <w:rsid w:val="00776A72"/>
    <w:rsid w:val="00776ADD"/>
    <w:rsid w:val="00776CB1"/>
    <w:rsid w:val="00776D30"/>
    <w:rsid w:val="00776F68"/>
    <w:rsid w:val="00777065"/>
    <w:rsid w:val="007774F6"/>
    <w:rsid w:val="00777509"/>
    <w:rsid w:val="0077779F"/>
    <w:rsid w:val="00777A9B"/>
    <w:rsid w:val="00777B7B"/>
    <w:rsid w:val="00777E7E"/>
    <w:rsid w:val="007800F0"/>
    <w:rsid w:val="00780140"/>
    <w:rsid w:val="0078015B"/>
    <w:rsid w:val="0078025B"/>
    <w:rsid w:val="007803D0"/>
    <w:rsid w:val="00780BEF"/>
    <w:rsid w:val="00780D80"/>
    <w:rsid w:val="00780DF7"/>
    <w:rsid w:val="0078111C"/>
    <w:rsid w:val="007811B1"/>
    <w:rsid w:val="007814A4"/>
    <w:rsid w:val="00781504"/>
    <w:rsid w:val="007817A5"/>
    <w:rsid w:val="00781DF7"/>
    <w:rsid w:val="00781F29"/>
    <w:rsid w:val="00781F7B"/>
    <w:rsid w:val="00781FA9"/>
    <w:rsid w:val="007820ED"/>
    <w:rsid w:val="00782189"/>
    <w:rsid w:val="007822EC"/>
    <w:rsid w:val="00782476"/>
    <w:rsid w:val="00782488"/>
    <w:rsid w:val="00782B07"/>
    <w:rsid w:val="0078305E"/>
    <w:rsid w:val="00783259"/>
    <w:rsid w:val="007834BD"/>
    <w:rsid w:val="00783727"/>
    <w:rsid w:val="0078375D"/>
    <w:rsid w:val="0078388F"/>
    <w:rsid w:val="007838B1"/>
    <w:rsid w:val="007839B1"/>
    <w:rsid w:val="00783A98"/>
    <w:rsid w:val="00783C6C"/>
    <w:rsid w:val="00783C8B"/>
    <w:rsid w:val="00783D0D"/>
    <w:rsid w:val="00783F8A"/>
    <w:rsid w:val="00783FA5"/>
    <w:rsid w:val="007844DB"/>
    <w:rsid w:val="00784567"/>
    <w:rsid w:val="00784629"/>
    <w:rsid w:val="007846AF"/>
    <w:rsid w:val="0078485C"/>
    <w:rsid w:val="007849CF"/>
    <w:rsid w:val="00784BBA"/>
    <w:rsid w:val="00784CCB"/>
    <w:rsid w:val="00784E88"/>
    <w:rsid w:val="00784EAC"/>
    <w:rsid w:val="00784FC1"/>
    <w:rsid w:val="00785836"/>
    <w:rsid w:val="00785994"/>
    <w:rsid w:val="00785A93"/>
    <w:rsid w:val="00785CBB"/>
    <w:rsid w:val="00785D71"/>
    <w:rsid w:val="00785E65"/>
    <w:rsid w:val="00785FA2"/>
    <w:rsid w:val="00786035"/>
    <w:rsid w:val="00786036"/>
    <w:rsid w:val="007861CD"/>
    <w:rsid w:val="00786262"/>
    <w:rsid w:val="0078667A"/>
    <w:rsid w:val="007868A9"/>
    <w:rsid w:val="007868DE"/>
    <w:rsid w:val="0078692A"/>
    <w:rsid w:val="00786A5D"/>
    <w:rsid w:val="00786B32"/>
    <w:rsid w:val="00786CB7"/>
    <w:rsid w:val="00786ED8"/>
    <w:rsid w:val="0078703D"/>
    <w:rsid w:val="0078705F"/>
    <w:rsid w:val="00787088"/>
    <w:rsid w:val="00787398"/>
    <w:rsid w:val="00787689"/>
    <w:rsid w:val="007876B9"/>
    <w:rsid w:val="00787902"/>
    <w:rsid w:val="00787A70"/>
    <w:rsid w:val="00787E39"/>
    <w:rsid w:val="00787F9C"/>
    <w:rsid w:val="007901FB"/>
    <w:rsid w:val="00790248"/>
    <w:rsid w:val="00790281"/>
    <w:rsid w:val="00790654"/>
    <w:rsid w:val="007906C5"/>
    <w:rsid w:val="00790ACC"/>
    <w:rsid w:val="00790D1E"/>
    <w:rsid w:val="00790EC8"/>
    <w:rsid w:val="00790F2C"/>
    <w:rsid w:val="00791019"/>
    <w:rsid w:val="0079102B"/>
    <w:rsid w:val="00791151"/>
    <w:rsid w:val="00791201"/>
    <w:rsid w:val="00791266"/>
    <w:rsid w:val="007913DD"/>
    <w:rsid w:val="007913E7"/>
    <w:rsid w:val="007916C8"/>
    <w:rsid w:val="00791824"/>
    <w:rsid w:val="00791983"/>
    <w:rsid w:val="00791A0F"/>
    <w:rsid w:val="00791B06"/>
    <w:rsid w:val="00791DB5"/>
    <w:rsid w:val="00791F0B"/>
    <w:rsid w:val="0079207B"/>
    <w:rsid w:val="007921FA"/>
    <w:rsid w:val="00792850"/>
    <w:rsid w:val="007928A3"/>
    <w:rsid w:val="007928F9"/>
    <w:rsid w:val="00792C3B"/>
    <w:rsid w:val="00792E17"/>
    <w:rsid w:val="00792F39"/>
    <w:rsid w:val="00793127"/>
    <w:rsid w:val="00793150"/>
    <w:rsid w:val="007933D6"/>
    <w:rsid w:val="007934C3"/>
    <w:rsid w:val="00793505"/>
    <w:rsid w:val="007935DB"/>
    <w:rsid w:val="00793816"/>
    <w:rsid w:val="00793966"/>
    <w:rsid w:val="00793999"/>
    <w:rsid w:val="007941AA"/>
    <w:rsid w:val="00794208"/>
    <w:rsid w:val="007943B1"/>
    <w:rsid w:val="007943DE"/>
    <w:rsid w:val="0079479E"/>
    <w:rsid w:val="007947BB"/>
    <w:rsid w:val="007948FF"/>
    <w:rsid w:val="00794A23"/>
    <w:rsid w:val="00794C51"/>
    <w:rsid w:val="00794D37"/>
    <w:rsid w:val="00794D8C"/>
    <w:rsid w:val="00794E2F"/>
    <w:rsid w:val="00794EC1"/>
    <w:rsid w:val="00795192"/>
    <w:rsid w:val="0079596F"/>
    <w:rsid w:val="00795CE2"/>
    <w:rsid w:val="00795DF8"/>
    <w:rsid w:val="00796009"/>
    <w:rsid w:val="007960A2"/>
    <w:rsid w:val="007960C2"/>
    <w:rsid w:val="0079620E"/>
    <w:rsid w:val="007964F8"/>
    <w:rsid w:val="00796651"/>
    <w:rsid w:val="00796779"/>
    <w:rsid w:val="007967A6"/>
    <w:rsid w:val="00796D62"/>
    <w:rsid w:val="00797019"/>
    <w:rsid w:val="00797050"/>
    <w:rsid w:val="0079719C"/>
    <w:rsid w:val="007974A5"/>
    <w:rsid w:val="00797656"/>
    <w:rsid w:val="007979D6"/>
    <w:rsid w:val="00797CB2"/>
    <w:rsid w:val="00797E7D"/>
    <w:rsid w:val="007A0059"/>
    <w:rsid w:val="007A0138"/>
    <w:rsid w:val="007A01FA"/>
    <w:rsid w:val="007A0334"/>
    <w:rsid w:val="007A0337"/>
    <w:rsid w:val="007A0353"/>
    <w:rsid w:val="007A050C"/>
    <w:rsid w:val="007A06D7"/>
    <w:rsid w:val="007A078B"/>
    <w:rsid w:val="007A07A6"/>
    <w:rsid w:val="007A0ACA"/>
    <w:rsid w:val="007A10E0"/>
    <w:rsid w:val="007A1566"/>
    <w:rsid w:val="007A167D"/>
    <w:rsid w:val="007A1741"/>
    <w:rsid w:val="007A1A26"/>
    <w:rsid w:val="007A1C81"/>
    <w:rsid w:val="007A1DE7"/>
    <w:rsid w:val="007A20B6"/>
    <w:rsid w:val="007A2375"/>
    <w:rsid w:val="007A23A7"/>
    <w:rsid w:val="007A2696"/>
    <w:rsid w:val="007A2717"/>
    <w:rsid w:val="007A2DC2"/>
    <w:rsid w:val="007A2F63"/>
    <w:rsid w:val="007A30FF"/>
    <w:rsid w:val="007A312F"/>
    <w:rsid w:val="007A3554"/>
    <w:rsid w:val="007A3BA3"/>
    <w:rsid w:val="007A3E51"/>
    <w:rsid w:val="007A3EA6"/>
    <w:rsid w:val="007A3F81"/>
    <w:rsid w:val="007A4045"/>
    <w:rsid w:val="007A418E"/>
    <w:rsid w:val="007A42FA"/>
    <w:rsid w:val="007A4362"/>
    <w:rsid w:val="007A43F1"/>
    <w:rsid w:val="007A44C4"/>
    <w:rsid w:val="007A4880"/>
    <w:rsid w:val="007A4897"/>
    <w:rsid w:val="007A4E86"/>
    <w:rsid w:val="007A4F06"/>
    <w:rsid w:val="007A5005"/>
    <w:rsid w:val="007A526E"/>
    <w:rsid w:val="007A5384"/>
    <w:rsid w:val="007A53B4"/>
    <w:rsid w:val="007A5448"/>
    <w:rsid w:val="007A553C"/>
    <w:rsid w:val="007A55B7"/>
    <w:rsid w:val="007A5A01"/>
    <w:rsid w:val="007A5A9B"/>
    <w:rsid w:val="007A5CAB"/>
    <w:rsid w:val="007A5D3C"/>
    <w:rsid w:val="007A5F90"/>
    <w:rsid w:val="007A63E9"/>
    <w:rsid w:val="007A6738"/>
    <w:rsid w:val="007A686B"/>
    <w:rsid w:val="007A6CFB"/>
    <w:rsid w:val="007A6FBF"/>
    <w:rsid w:val="007A72B9"/>
    <w:rsid w:val="007A7304"/>
    <w:rsid w:val="007A764C"/>
    <w:rsid w:val="007A78F9"/>
    <w:rsid w:val="007A7940"/>
    <w:rsid w:val="007A79DA"/>
    <w:rsid w:val="007A79E0"/>
    <w:rsid w:val="007A7BD4"/>
    <w:rsid w:val="007A7BF1"/>
    <w:rsid w:val="007A7C49"/>
    <w:rsid w:val="007A7CFB"/>
    <w:rsid w:val="007A7FD5"/>
    <w:rsid w:val="007B028F"/>
    <w:rsid w:val="007B0567"/>
    <w:rsid w:val="007B05FC"/>
    <w:rsid w:val="007B0699"/>
    <w:rsid w:val="007B07EF"/>
    <w:rsid w:val="007B1011"/>
    <w:rsid w:val="007B10D9"/>
    <w:rsid w:val="007B1187"/>
    <w:rsid w:val="007B119C"/>
    <w:rsid w:val="007B12E7"/>
    <w:rsid w:val="007B1467"/>
    <w:rsid w:val="007B176A"/>
    <w:rsid w:val="007B1E2D"/>
    <w:rsid w:val="007B24A2"/>
    <w:rsid w:val="007B2558"/>
    <w:rsid w:val="007B271D"/>
    <w:rsid w:val="007B27EB"/>
    <w:rsid w:val="007B2DE6"/>
    <w:rsid w:val="007B315D"/>
    <w:rsid w:val="007B3584"/>
    <w:rsid w:val="007B366B"/>
    <w:rsid w:val="007B380F"/>
    <w:rsid w:val="007B3958"/>
    <w:rsid w:val="007B39EF"/>
    <w:rsid w:val="007B3D98"/>
    <w:rsid w:val="007B3EDE"/>
    <w:rsid w:val="007B43E5"/>
    <w:rsid w:val="007B447C"/>
    <w:rsid w:val="007B48E0"/>
    <w:rsid w:val="007B4925"/>
    <w:rsid w:val="007B49D3"/>
    <w:rsid w:val="007B4AE6"/>
    <w:rsid w:val="007B4AF8"/>
    <w:rsid w:val="007B4BDB"/>
    <w:rsid w:val="007B530D"/>
    <w:rsid w:val="007B5382"/>
    <w:rsid w:val="007B53FA"/>
    <w:rsid w:val="007B543D"/>
    <w:rsid w:val="007B54F2"/>
    <w:rsid w:val="007B55AC"/>
    <w:rsid w:val="007B56D2"/>
    <w:rsid w:val="007B58FE"/>
    <w:rsid w:val="007B59CA"/>
    <w:rsid w:val="007B5A21"/>
    <w:rsid w:val="007B5AF2"/>
    <w:rsid w:val="007B5B8A"/>
    <w:rsid w:val="007B5C1C"/>
    <w:rsid w:val="007B5C33"/>
    <w:rsid w:val="007B5EA7"/>
    <w:rsid w:val="007B5EF2"/>
    <w:rsid w:val="007B5F96"/>
    <w:rsid w:val="007B61E3"/>
    <w:rsid w:val="007B62E9"/>
    <w:rsid w:val="007B66A1"/>
    <w:rsid w:val="007B67B5"/>
    <w:rsid w:val="007B6A8A"/>
    <w:rsid w:val="007B6B63"/>
    <w:rsid w:val="007B6C19"/>
    <w:rsid w:val="007B6CE2"/>
    <w:rsid w:val="007B6CF0"/>
    <w:rsid w:val="007B6EF7"/>
    <w:rsid w:val="007B7139"/>
    <w:rsid w:val="007B7584"/>
    <w:rsid w:val="007B7597"/>
    <w:rsid w:val="007B75E2"/>
    <w:rsid w:val="007B76C2"/>
    <w:rsid w:val="007B76D7"/>
    <w:rsid w:val="007B787B"/>
    <w:rsid w:val="007B7A78"/>
    <w:rsid w:val="007B7B9F"/>
    <w:rsid w:val="007B7C24"/>
    <w:rsid w:val="007B7C74"/>
    <w:rsid w:val="007B7DA9"/>
    <w:rsid w:val="007C001F"/>
    <w:rsid w:val="007C027E"/>
    <w:rsid w:val="007C039A"/>
    <w:rsid w:val="007C0589"/>
    <w:rsid w:val="007C05BA"/>
    <w:rsid w:val="007C06B6"/>
    <w:rsid w:val="007C08A3"/>
    <w:rsid w:val="007C0915"/>
    <w:rsid w:val="007C0A15"/>
    <w:rsid w:val="007C0B4A"/>
    <w:rsid w:val="007C0C35"/>
    <w:rsid w:val="007C0D14"/>
    <w:rsid w:val="007C0D1B"/>
    <w:rsid w:val="007C0FF4"/>
    <w:rsid w:val="007C121C"/>
    <w:rsid w:val="007C137D"/>
    <w:rsid w:val="007C14D2"/>
    <w:rsid w:val="007C1598"/>
    <w:rsid w:val="007C184D"/>
    <w:rsid w:val="007C18E9"/>
    <w:rsid w:val="007C1A0F"/>
    <w:rsid w:val="007C1C4F"/>
    <w:rsid w:val="007C1D7A"/>
    <w:rsid w:val="007C1E74"/>
    <w:rsid w:val="007C1E8E"/>
    <w:rsid w:val="007C1F58"/>
    <w:rsid w:val="007C2741"/>
    <w:rsid w:val="007C2748"/>
    <w:rsid w:val="007C2898"/>
    <w:rsid w:val="007C2941"/>
    <w:rsid w:val="007C2979"/>
    <w:rsid w:val="007C2F43"/>
    <w:rsid w:val="007C3078"/>
    <w:rsid w:val="007C30AC"/>
    <w:rsid w:val="007C3579"/>
    <w:rsid w:val="007C3CAD"/>
    <w:rsid w:val="007C3CF5"/>
    <w:rsid w:val="007C3D6E"/>
    <w:rsid w:val="007C3DF6"/>
    <w:rsid w:val="007C3E03"/>
    <w:rsid w:val="007C40D2"/>
    <w:rsid w:val="007C45D0"/>
    <w:rsid w:val="007C482E"/>
    <w:rsid w:val="007C4E17"/>
    <w:rsid w:val="007C4E60"/>
    <w:rsid w:val="007C507E"/>
    <w:rsid w:val="007C5295"/>
    <w:rsid w:val="007C5443"/>
    <w:rsid w:val="007C56A4"/>
    <w:rsid w:val="007C57FA"/>
    <w:rsid w:val="007C5883"/>
    <w:rsid w:val="007C5DBB"/>
    <w:rsid w:val="007C5DBE"/>
    <w:rsid w:val="007C6123"/>
    <w:rsid w:val="007C61C2"/>
    <w:rsid w:val="007C6BBE"/>
    <w:rsid w:val="007C6EFB"/>
    <w:rsid w:val="007C6FB0"/>
    <w:rsid w:val="007C6FBD"/>
    <w:rsid w:val="007C6FC6"/>
    <w:rsid w:val="007C70A4"/>
    <w:rsid w:val="007C7164"/>
    <w:rsid w:val="007C73AA"/>
    <w:rsid w:val="007C7453"/>
    <w:rsid w:val="007C761A"/>
    <w:rsid w:val="007C7630"/>
    <w:rsid w:val="007C7686"/>
    <w:rsid w:val="007C78D0"/>
    <w:rsid w:val="007C796B"/>
    <w:rsid w:val="007C796C"/>
    <w:rsid w:val="007C7C25"/>
    <w:rsid w:val="007C7E91"/>
    <w:rsid w:val="007C7EB3"/>
    <w:rsid w:val="007D01A6"/>
    <w:rsid w:val="007D02D3"/>
    <w:rsid w:val="007D0303"/>
    <w:rsid w:val="007D0308"/>
    <w:rsid w:val="007D068C"/>
    <w:rsid w:val="007D0798"/>
    <w:rsid w:val="007D1105"/>
    <w:rsid w:val="007D111A"/>
    <w:rsid w:val="007D12B6"/>
    <w:rsid w:val="007D1448"/>
    <w:rsid w:val="007D15BB"/>
    <w:rsid w:val="007D2461"/>
    <w:rsid w:val="007D2463"/>
    <w:rsid w:val="007D27F9"/>
    <w:rsid w:val="007D2B02"/>
    <w:rsid w:val="007D30F8"/>
    <w:rsid w:val="007D31C8"/>
    <w:rsid w:val="007D3470"/>
    <w:rsid w:val="007D348F"/>
    <w:rsid w:val="007D34AC"/>
    <w:rsid w:val="007D3600"/>
    <w:rsid w:val="007D3722"/>
    <w:rsid w:val="007D37BA"/>
    <w:rsid w:val="007D3AF9"/>
    <w:rsid w:val="007D3B75"/>
    <w:rsid w:val="007D3CD7"/>
    <w:rsid w:val="007D3D37"/>
    <w:rsid w:val="007D3E73"/>
    <w:rsid w:val="007D46CB"/>
    <w:rsid w:val="007D4730"/>
    <w:rsid w:val="007D48A9"/>
    <w:rsid w:val="007D4917"/>
    <w:rsid w:val="007D4B85"/>
    <w:rsid w:val="007D4F3D"/>
    <w:rsid w:val="007D4F41"/>
    <w:rsid w:val="007D50AB"/>
    <w:rsid w:val="007D54F5"/>
    <w:rsid w:val="007D5A58"/>
    <w:rsid w:val="007D5A62"/>
    <w:rsid w:val="007D5C17"/>
    <w:rsid w:val="007D5D73"/>
    <w:rsid w:val="007D6324"/>
    <w:rsid w:val="007D659D"/>
    <w:rsid w:val="007D65A0"/>
    <w:rsid w:val="007D65C4"/>
    <w:rsid w:val="007D68B7"/>
    <w:rsid w:val="007D690B"/>
    <w:rsid w:val="007D6A80"/>
    <w:rsid w:val="007D6BFD"/>
    <w:rsid w:val="007D6C3C"/>
    <w:rsid w:val="007D6DA3"/>
    <w:rsid w:val="007D6F25"/>
    <w:rsid w:val="007D724E"/>
    <w:rsid w:val="007D73EE"/>
    <w:rsid w:val="007D769B"/>
    <w:rsid w:val="007D77D6"/>
    <w:rsid w:val="007D784B"/>
    <w:rsid w:val="007D7997"/>
    <w:rsid w:val="007D7AB1"/>
    <w:rsid w:val="007D7C59"/>
    <w:rsid w:val="007D7E90"/>
    <w:rsid w:val="007E022F"/>
    <w:rsid w:val="007E029B"/>
    <w:rsid w:val="007E03A3"/>
    <w:rsid w:val="007E06FF"/>
    <w:rsid w:val="007E07BC"/>
    <w:rsid w:val="007E07E9"/>
    <w:rsid w:val="007E0D27"/>
    <w:rsid w:val="007E0D8A"/>
    <w:rsid w:val="007E0E91"/>
    <w:rsid w:val="007E1135"/>
    <w:rsid w:val="007E1411"/>
    <w:rsid w:val="007E141F"/>
    <w:rsid w:val="007E1438"/>
    <w:rsid w:val="007E1488"/>
    <w:rsid w:val="007E169D"/>
    <w:rsid w:val="007E17F3"/>
    <w:rsid w:val="007E1BC7"/>
    <w:rsid w:val="007E1C7F"/>
    <w:rsid w:val="007E2128"/>
    <w:rsid w:val="007E22E1"/>
    <w:rsid w:val="007E23AB"/>
    <w:rsid w:val="007E26D3"/>
    <w:rsid w:val="007E26DF"/>
    <w:rsid w:val="007E2D1E"/>
    <w:rsid w:val="007E2F59"/>
    <w:rsid w:val="007E30DE"/>
    <w:rsid w:val="007E30E7"/>
    <w:rsid w:val="007E32A0"/>
    <w:rsid w:val="007E33BA"/>
    <w:rsid w:val="007E366C"/>
    <w:rsid w:val="007E3742"/>
    <w:rsid w:val="007E3868"/>
    <w:rsid w:val="007E3A9C"/>
    <w:rsid w:val="007E3E85"/>
    <w:rsid w:val="007E494C"/>
    <w:rsid w:val="007E4AAC"/>
    <w:rsid w:val="007E4AE4"/>
    <w:rsid w:val="007E4C7C"/>
    <w:rsid w:val="007E4FC6"/>
    <w:rsid w:val="007E505C"/>
    <w:rsid w:val="007E5062"/>
    <w:rsid w:val="007E50B5"/>
    <w:rsid w:val="007E532B"/>
    <w:rsid w:val="007E562A"/>
    <w:rsid w:val="007E57D2"/>
    <w:rsid w:val="007E5971"/>
    <w:rsid w:val="007E5A6C"/>
    <w:rsid w:val="007E5BAC"/>
    <w:rsid w:val="007E62D4"/>
    <w:rsid w:val="007E67B2"/>
    <w:rsid w:val="007E6821"/>
    <w:rsid w:val="007E6AB5"/>
    <w:rsid w:val="007E6B6B"/>
    <w:rsid w:val="007E6D14"/>
    <w:rsid w:val="007E716E"/>
    <w:rsid w:val="007E76C1"/>
    <w:rsid w:val="007E76D7"/>
    <w:rsid w:val="007E7C17"/>
    <w:rsid w:val="007E7F32"/>
    <w:rsid w:val="007F0025"/>
    <w:rsid w:val="007F0092"/>
    <w:rsid w:val="007F01BD"/>
    <w:rsid w:val="007F02AC"/>
    <w:rsid w:val="007F0962"/>
    <w:rsid w:val="007F0A8C"/>
    <w:rsid w:val="007F0B36"/>
    <w:rsid w:val="007F0CBC"/>
    <w:rsid w:val="007F0D9C"/>
    <w:rsid w:val="007F0DB0"/>
    <w:rsid w:val="007F0F95"/>
    <w:rsid w:val="007F0FE3"/>
    <w:rsid w:val="007F1091"/>
    <w:rsid w:val="007F1188"/>
    <w:rsid w:val="007F11F2"/>
    <w:rsid w:val="007F1228"/>
    <w:rsid w:val="007F1263"/>
    <w:rsid w:val="007F157A"/>
    <w:rsid w:val="007F160E"/>
    <w:rsid w:val="007F16B0"/>
    <w:rsid w:val="007F1E14"/>
    <w:rsid w:val="007F1FA7"/>
    <w:rsid w:val="007F217D"/>
    <w:rsid w:val="007F25F8"/>
    <w:rsid w:val="007F2657"/>
    <w:rsid w:val="007F29B7"/>
    <w:rsid w:val="007F2A21"/>
    <w:rsid w:val="007F2DE1"/>
    <w:rsid w:val="007F2F26"/>
    <w:rsid w:val="007F3018"/>
    <w:rsid w:val="007F3071"/>
    <w:rsid w:val="007F31AD"/>
    <w:rsid w:val="007F336E"/>
    <w:rsid w:val="007F35AE"/>
    <w:rsid w:val="007F39BC"/>
    <w:rsid w:val="007F3A28"/>
    <w:rsid w:val="007F3A45"/>
    <w:rsid w:val="007F3B0B"/>
    <w:rsid w:val="007F3B0F"/>
    <w:rsid w:val="007F3CE3"/>
    <w:rsid w:val="007F3DDE"/>
    <w:rsid w:val="007F3E78"/>
    <w:rsid w:val="007F3F86"/>
    <w:rsid w:val="007F4173"/>
    <w:rsid w:val="007F41A4"/>
    <w:rsid w:val="007F4616"/>
    <w:rsid w:val="007F461D"/>
    <w:rsid w:val="007F4704"/>
    <w:rsid w:val="007F4DDC"/>
    <w:rsid w:val="007F4FDF"/>
    <w:rsid w:val="007F5087"/>
    <w:rsid w:val="007F52AC"/>
    <w:rsid w:val="007F54BE"/>
    <w:rsid w:val="007F57D4"/>
    <w:rsid w:val="007F57E2"/>
    <w:rsid w:val="007F57FE"/>
    <w:rsid w:val="007F5D22"/>
    <w:rsid w:val="007F5DCB"/>
    <w:rsid w:val="007F62A3"/>
    <w:rsid w:val="007F6611"/>
    <w:rsid w:val="007F67EB"/>
    <w:rsid w:val="007F6B80"/>
    <w:rsid w:val="007F6B81"/>
    <w:rsid w:val="007F6E9C"/>
    <w:rsid w:val="007F75A0"/>
    <w:rsid w:val="007F7863"/>
    <w:rsid w:val="007F79C6"/>
    <w:rsid w:val="007F7A78"/>
    <w:rsid w:val="007F7C0A"/>
    <w:rsid w:val="007F7CC3"/>
    <w:rsid w:val="007F7E1F"/>
    <w:rsid w:val="007F7FD6"/>
    <w:rsid w:val="008000AB"/>
    <w:rsid w:val="00800104"/>
    <w:rsid w:val="0080011E"/>
    <w:rsid w:val="008001AE"/>
    <w:rsid w:val="00800278"/>
    <w:rsid w:val="008005AA"/>
    <w:rsid w:val="00800A70"/>
    <w:rsid w:val="008010C4"/>
    <w:rsid w:val="0080130E"/>
    <w:rsid w:val="00801350"/>
    <w:rsid w:val="0080142D"/>
    <w:rsid w:val="008014B0"/>
    <w:rsid w:val="00801517"/>
    <w:rsid w:val="0080164B"/>
    <w:rsid w:val="008016C9"/>
    <w:rsid w:val="0080177F"/>
    <w:rsid w:val="0080185D"/>
    <w:rsid w:val="008018E3"/>
    <w:rsid w:val="00801932"/>
    <w:rsid w:val="008019ED"/>
    <w:rsid w:val="00802419"/>
    <w:rsid w:val="008024FF"/>
    <w:rsid w:val="00802557"/>
    <w:rsid w:val="00802903"/>
    <w:rsid w:val="00802DDD"/>
    <w:rsid w:val="0080339E"/>
    <w:rsid w:val="008033BB"/>
    <w:rsid w:val="008036A1"/>
    <w:rsid w:val="008036BC"/>
    <w:rsid w:val="008037BF"/>
    <w:rsid w:val="0080383A"/>
    <w:rsid w:val="00803A39"/>
    <w:rsid w:val="00803AA7"/>
    <w:rsid w:val="0080405D"/>
    <w:rsid w:val="008043DF"/>
    <w:rsid w:val="008046C5"/>
    <w:rsid w:val="00804865"/>
    <w:rsid w:val="008048BF"/>
    <w:rsid w:val="00804F4C"/>
    <w:rsid w:val="0080534A"/>
    <w:rsid w:val="008053EC"/>
    <w:rsid w:val="00805595"/>
    <w:rsid w:val="00805697"/>
    <w:rsid w:val="00805815"/>
    <w:rsid w:val="008059D8"/>
    <w:rsid w:val="00805AC7"/>
    <w:rsid w:val="00805B65"/>
    <w:rsid w:val="00805BE1"/>
    <w:rsid w:val="00805C1F"/>
    <w:rsid w:val="00805D42"/>
    <w:rsid w:val="00806000"/>
    <w:rsid w:val="00806582"/>
    <w:rsid w:val="00806974"/>
    <w:rsid w:val="00806E3D"/>
    <w:rsid w:val="00806EA2"/>
    <w:rsid w:val="00806F0B"/>
    <w:rsid w:val="00806F2C"/>
    <w:rsid w:val="00806FF1"/>
    <w:rsid w:val="00806FFE"/>
    <w:rsid w:val="00807499"/>
    <w:rsid w:val="008074F8"/>
    <w:rsid w:val="00807643"/>
    <w:rsid w:val="008076DA"/>
    <w:rsid w:val="008076FC"/>
    <w:rsid w:val="00807947"/>
    <w:rsid w:val="00807AF7"/>
    <w:rsid w:val="00807CD4"/>
    <w:rsid w:val="00807D36"/>
    <w:rsid w:val="00807DC2"/>
    <w:rsid w:val="00807EAF"/>
    <w:rsid w:val="008100DD"/>
    <w:rsid w:val="00810153"/>
    <w:rsid w:val="00810220"/>
    <w:rsid w:val="00810534"/>
    <w:rsid w:val="008107D2"/>
    <w:rsid w:val="00810A52"/>
    <w:rsid w:val="00810D46"/>
    <w:rsid w:val="00810D65"/>
    <w:rsid w:val="00811034"/>
    <w:rsid w:val="00811355"/>
    <w:rsid w:val="008113D4"/>
    <w:rsid w:val="00811443"/>
    <w:rsid w:val="00811536"/>
    <w:rsid w:val="00811564"/>
    <w:rsid w:val="00811C08"/>
    <w:rsid w:val="00811C0B"/>
    <w:rsid w:val="00811D57"/>
    <w:rsid w:val="00812104"/>
    <w:rsid w:val="008128E7"/>
    <w:rsid w:val="00812D45"/>
    <w:rsid w:val="00812E1A"/>
    <w:rsid w:val="008136E9"/>
    <w:rsid w:val="00813A5D"/>
    <w:rsid w:val="00813AFE"/>
    <w:rsid w:val="00813C28"/>
    <w:rsid w:val="00813D2F"/>
    <w:rsid w:val="00813F2F"/>
    <w:rsid w:val="00813FB9"/>
    <w:rsid w:val="00814063"/>
    <w:rsid w:val="0081410D"/>
    <w:rsid w:val="008141D0"/>
    <w:rsid w:val="0081454F"/>
    <w:rsid w:val="0081497B"/>
    <w:rsid w:val="00814FEF"/>
    <w:rsid w:val="00815219"/>
    <w:rsid w:val="0081524C"/>
    <w:rsid w:val="008152BE"/>
    <w:rsid w:val="008152D8"/>
    <w:rsid w:val="00815566"/>
    <w:rsid w:val="00815860"/>
    <w:rsid w:val="00815A0E"/>
    <w:rsid w:val="00815A64"/>
    <w:rsid w:val="00815D80"/>
    <w:rsid w:val="00815DCF"/>
    <w:rsid w:val="00815DF3"/>
    <w:rsid w:val="00816177"/>
    <w:rsid w:val="008161B4"/>
    <w:rsid w:val="008161D1"/>
    <w:rsid w:val="008162E8"/>
    <w:rsid w:val="008163D0"/>
    <w:rsid w:val="008164E7"/>
    <w:rsid w:val="0081672A"/>
    <w:rsid w:val="0081678F"/>
    <w:rsid w:val="0081691F"/>
    <w:rsid w:val="008169AF"/>
    <w:rsid w:val="008169EC"/>
    <w:rsid w:val="00816A6A"/>
    <w:rsid w:val="00816BA2"/>
    <w:rsid w:val="00816CC6"/>
    <w:rsid w:val="00816F09"/>
    <w:rsid w:val="00817209"/>
    <w:rsid w:val="00817244"/>
    <w:rsid w:val="0081736C"/>
    <w:rsid w:val="0081742C"/>
    <w:rsid w:val="008178FE"/>
    <w:rsid w:val="00817963"/>
    <w:rsid w:val="00817966"/>
    <w:rsid w:val="00817967"/>
    <w:rsid w:val="00820034"/>
    <w:rsid w:val="0082041C"/>
    <w:rsid w:val="0082061A"/>
    <w:rsid w:val="00820647"/>
    <w:rsid w:val="0082073A"/>
    <w:rsid w:val="008207A4"/>
    <w:rsid w:val="008209BE"/>
    <w:rsid w:val="00820A0F"/>
    <w:rsid w:val="00820A54"/>
    <w:rsid w:val="00820DDF"/>
    <w:rsid w:val="00821048"/>
    <w:rsid w:val="008212B3"/>
    <w:rsid w:val="00821B75"/>
    <w:rsid w:val="00821C78"/>
    <w:rsid w:val="00821DA3"/>
    <w:rsid w:val="00821DF5"/>
    <w:rsid w:val="00821E4F"/>
    <w:rsid w:val="00822077"/>
    <w:rsid w:val="008221BC"/>
    <w:rsid w:val="00822297"/>
    <w:rsid w:val="008224C8"/>
    <w:rsid w:val="0082250A"/>
    <w:rsid w:val="008225F2"/>
    <w:rsid w:val="008227EA"/>
    <w:rsid w:val="00822C3F"/>
    <w:rsid w:val="00822C5C"/>
    <w:rsid w:val="00822C8A"/>
    <w:rsid w:val="00822FE7"/>
    <w:rsid w:val="008231A1"/>
    <w:rsid w:val="008235DC"/>
    <w:rsid w:val="008238D6"/>
    <w:rsid w:val="008239C4"/>
    <w:rsid w:val="00823AE5"/>
    <w:rsid w:val="0082467B"/>
    <w:rsid w:val="008247DA"/>
    <w:rsid w:val="008247E2"/>
    <w:rsid w:val="0082487E"/>
    <w:rsid w:val="008248FA"/>
    <w:rsid w:val="00824A5B"/>
    <w:rsid w:val="00824C17"/>
    <w:rsid w:val="00824CAD"/>
    <w:rsid w:val="00824E0A"/>
    <w:rsid w:val="00824F4C"/>
    <w:rsid w:val="008250D3"/>
    <w:rsid w:val="008251EA"/>
    <w:rsid w:val="008255F4"/>
    <w:rsid w:val="00825977"/>
    <w:rsid w:val="00825992"/>
    <w:rsid w:val="00825A43"/>
    <w:rsid w:val="00825AB6"/>
    <w:rsid w:val="00825AFA"/>
    <w:rsid w:val="00825BA2"/>
    <w:rsid w:val="00825C25"/>
    <w:rsid w:val="00825C9D"/>
    <w:rsid w:val="00825FF9"/>
    <w:rsid w:val="00826007"/>
    <w:rsid w:val="008260A6"/>
    <w:rsid w:val="008261FE"/>
    <w:rsid w:val="00826325"/>
    <w:rsid w:val="008267A5"/>
    <w:rsid w:val="008267B0"/>
    <w:rsid w:val="0082683B"/>
    <w:rsid w:val="00826952"/>
    <w:rsid w:val="00826C58"/>
    <w:rsid w:val="00827009"/>
    <w:rsid w:val="00827110"/>
    <w:rsid w:val="008271B6"/>
    <w:rsid w:val="008274B0"/>
    <w:rsid w:val="008279C7"/>
    <w:rsid w:val="00827FDA"/>
    <w:rsid w:val="008301EB"/>
    <w:rsid w:val="00830213"/>
    <w:rsid w:val="008303AD"/>
    <w:rsid w:val="0083069A"/>
    <w:rsid w:val="008307DF"/>
    <w:rsid w:val="008307F7"/>
    <w:rsid w:val="00830970"/>
    <w:rsid w:val="00830AB8"/>
    <w:rsid w:val="00830B1E"/>
    <w:rsid w:val="00830B6D"/>
    <w:rsid w:val="00830BAA"/>
    <w:rsid w:val="00831232"/>
    <w:rsid w:val="00831272"/>
    <w:rsid w:val="008312E0"/>
    <w:rsid w:val="00831306"/>
    <w:rsid w:val="008313BE"/>
    <w:rsid w:val="008313C5"/>
    <w:rsid w:val="00831B25"/>
    <w:rsid w:val="00831C2B"/>
    <w:rsid w:val="00832305"/>
    <w:rsid w:val="00832430"/>
    <w:rsid w:val="008324C7"/>
    <w:rsid w:val="00832815"/>
    <w:rsid w:val="0083288B"/>
    <w:rsid w:val="008329E4"/>
    <w:rsid w:val="00832B3F"/>
    <w:rsid w:val="00832DD6"/>
    <w:rsid w:val="008330EB"/>
    <w:rsid w:val="0083320F"/>
    <w:rsid w:val="00833480"/>
    <w:rsid w:val="008334B0"/>
    <w:rsid w:val="0083373D"/>
    <w:rsid w:val="00833BF9"/>
    <w:rsid w:val="00833EE3"/>
    <w:rsid w:val="00833F00"/>
    <w:rsid w:val="00833F5A"/>
    <w:rsid w:val="00833FFE"/>
    <w:rsid w:val="00834174"/>
    <w:rsid w:val="00834246"/>
    <w:rsid w:val="00834293"/>
    <w:rsid w:val="00834352"/>
    <w:rsid w:val="0083484D"/>
    <w:rsid w:val="00834902"/>
    <w:rsid w:val="00834A31"/>
    <w:rsid w:val="00834B83"/>
    <w:rsid w:val="00835174"/>
    <w:rsid w:val="0083521D"/>
    <w:rsid w:val="0083541D"/>
    <w:rsid w:val="00835536"/>
    <w:rsid w:val="0083566C"/>
    <w:rsid w:val="00835746"/>
    <w:rsid w:val="0083587A"/>
    <w:rsid w:val="00835C0A"/>
    <w:rsid w:val="00835DD0"/>
    <w:rsid w:val="008360EA"/>
    <w:rsid w:val="00836273"/>
    <w:rsid w:val="00836499"/>
    <w:rsid w:val="008364D2"/>
    <w:rsid w:val="00836513"/>
    <w:rsid w:val="00836525"/>
    <w:rsid w:val="008366BF"/>
    <w:rsid w:val="00836899"/>
    <w:rsid w:val="0083689C"/>
    <w:rsid w:val="0083697A"/>
    <w:rsid w:val="008369B4"/>
    <w:rsid w:val="00836A1E"/>
    <w:rsid w:val="00836C25"/>
    <w:rsid w:val="008375E9"/>
    <w:rsid w:val="0083784D"/>
    <w:rsid w:val="00837C51"/>
    <w:rsid w:val="00837F37"/>
    <w:rsid w:val="008396C4"/>
    <w:rsid w:val="00840098"/>
    <w:rsid w:val="00840124"/>
    <w:rsid w:val="0084022A"/>
    <w:rsid w:val="0084024F"/>
    <w:rsid w:val="008408EA"/>
    <w:rsid w:val="00840984"/>
    <w:rsid w:val="00840AAE"/>
    <w:rsid w:val="00840D20"/>
    <w:rsid w:val="00840E8B"/>
    <w:rsid w:val="00841083"/>
    <w:rsid w:val="00841306"/>
    <w:rsid w:val="00841311"/>
    <w:rsid w:val="008413DD"/>
    <w:rsid w:val="0084140B"/>
    <w:rsid w:val="0084147C"/>
    <w:rsid w:val="008419E6"/>
    <w:rsid w:val="00841C40"/>
    <w:rsid w:val="00841DE9"/>
    <w:rsid w:val="008425E8"/>
    <w:rsid w:val="00842913"/>
    <w:rsid w:val="00842958"/>
    <w:rsid w:val="00842A0B"/>
    <w:rsid w:val="00842AF0"/>
    <w:rsid w:val="00842B39"/>
    <w:rsid w:val="00842BAB"/>
    <w:rsid w:val="00842DF6"/>
    <w:rsid w:val="00843650"/>
    <w:rsid w:val="0084370D"/>
    <w:rsid w:val="00843731"/>
    <w:rsid w:val="008438E8"/>
    <w:rsid w:val="00843903"/>
    <w:rsid w:val="00843BB1"/>
    <w:rsid w:val="00843D1B"/>
    <w:rsid w:val="00843DFC"/>
    <w:rsid w:val="00843DFF"/>
    <w:rsid w:val="00843F5D"/>
    <w:rsid w:val="00844076"/>
    <w:rsid w:val="008441EC"/>
    <w:rsid w:val="0084433B"/>
    <w:rsid w:val="00844440"/>
    <w:rsid w:val="00844AE2"/>
    <w:rsid w:val="00845121"/>
    <w:rsid w:val="00845204"/>
    <w:rsid w:val="008454EC"/>
    <w:rsid w:val="0084553F"/>
    <w:rsid w:val="00845707"/>
    <w:rsid w:val="00845A51"/>
    <w:rsid w:val="008460E9"/>
    <w:rsid w:val="00846442"/>
    <w:rsid w:val="008464D0"/>
    <w:rsid w:val="0084650C"/>
    <w:rsid w:val="00846892"/>
    <w:rsid w:val="00846AB9"/>
    <w:rsid w:val="00846B69"/>
    <w:rsid w:val="00846C38"/>
    <w:rsid w:val="00846C5F"/>
    <w:rsid w:val="00847292"/>
    <w:rsid w:val="00847779"/>
    <w:rsid w:val="008478AF"/>
    <w:rsid w:val="00847946"/>
    <w:rsid w:val="00847C44"/>
    <w:rsid w:val="00847D6E"/>
    <w:rsid w:val="00847FDC"/>
    <w:rsid w:val="008500C2"/>
    <w:rsid w:val="00850221"/>
    <w:rsid w:val="0085027D"/>
    <w:rsid w:val="008504BA"/>
    <w:rsid w:val="00850867"/>
    <w:rsid w:val="00850973"/>
    <w:rsid w:val="0085098A"/>
    <w:rsid w:val="00850BBA"/>
    <w:rsid w:val="00850CA7"/>
    <w:rsid w:val="00850EF1"/>
    <w:rsid w:val="00850F58"/>
    <w:rsid w:val="00850FCA"/>
    <w:rsid w:val="00851112"/>
    <w:rsid w:val="008511E5"/>
    <w:rsid w:val="008513B4"/>
    <w:rsid w:val="008517A5"/>
    <w:rsid w:val="008518C7"/>
    <w:rsid w:val="008519DE"/>
    <w:rsid w:val="00851CE4"/>
    <w:rsid w:val="00851EDE"/>
    <w:rsid w:val="008523EC"/>
    <w:rsid w:val="008528A4"/>
    <w:rsid w:val="00852B66"/>
    <w:rsid w:val="00852BD9"/>
    <w:rsid w:val="00852CF8"/>
    <w:rsid w:val="00852D8C"/>
    <w:rsid w:val="00852EC5"/>
    <w:rsid w:val="00852F49"/>
    <w:rsid w:val="00852FDF"/>
    <w:rsid w:val="0085321A"/>
    <w:rsid w:val="0085345B"/>
    <w:rsid w:val="00853475"/>
    <w:rsid w:val="00853566"/>
    <w:rsid w:val="0085376E"/>
    <w:rsid w:val="00853A2F"/>
    <w:rsid w:val="00853C91"/>
    <w:rsid w:val="00853D47"/>
    <w:rsid w:val="00853DCA"/>
    <w:rsid w:val="00853FD8"/>
    <w:rsid w:val="0085406F"/>
    <w:rsid w:val="00854317"/>
    <w:rsid w:val="00854323"/>
    <w:rsid w:val="00854520"/>
    <w:rsid w:val="00854600"/>
    <w:rsid w:val="0085472E"/>
    <w:rsid w:val="00854762"/>
    <w:rsid w:val="008547DA"/>
    <w:rsid w:val="00854AF3"/>
    <w:rsid w:val="00854BE2"/>
    <w:rsid w:val="00854D58"/>
    <w:rsid w:val="00854DC4"/>
    <w:rsid w:val="00854E0E"/>
    <w:rsid w:val="00855305"/>
    <w:rsid w:val="008553B7"/>
    <w:rsid w:val="00855433"/>
    <w:rsid w:val="008554BA"/>
    <w:rsid w:val="008556E5"/>
    <w:rsid w:val="008558D5"/>
    <w:rsid w:val="00855B27"/>
    <w:rsid w:val="00855D52"/>
    <w:rsid w:val="0085664C"/>
    <w:rsid w:val="008569FA"/>
    <w:rsid w:val="00856B0E"/>
    <w:rsid w:val="00856BDC"/>
    <w:rsid w:val="00856BEF"/>
    <w:rsid w:val="00857443"/>
    <w:rsid w:val="008576E4"/>
    <w:rsid w:val="008578E4"/>
    <w:rsid w:val="00857A57"/>
    <w:rsid w:val="00857A81"/>
    <w:rsid w:val="00857B59"/>
    <w:rsid w:val="00857EF8"/>
    <w:rsid w:val="008603E4"/>
    <w:rsid w:val="00860DFC"/>
    <w:rsid w:val="00860F6F"/>
    <w:rsid w:val="00861471"/>
    <w:rsid w:val="0086174C"/>
    <w:rsid w:val="00861A28"/>
    <w:rsid w:val="00861A96"/>
    <w:rsid w:val="00861D7E"/>
    <w:rsid w:val="00861DCA"/>
    <w:rsid w:val="0086256E"/>
    <w:rsid w:val="0086259C"/>
    <w:rsid w:val="00862649"/>
    <w:rsid w:val="00862AB1"/>
    <w:rsid w:val="00862B3E"/>
    <w:rsid w:val="00862B67"/>
    <w:rsid w:val="00862D77"/>
    <w:rsid w:val="00862EDC"/>
    <w:rsid w:val="00863061"/>
    <w:rsid w:val="00863292"/>
    <w:rsid w:val="008633E3"/>
    <w:rsid w:val="00863711"/>
    <w:rsid w:val="00863723"/>
    <w:rsid w:val="008637BC"/>
    <w:rsid w:val="00863B77"/>
    <w:rsid w:val="00863BE6"/>
    <w:rsid w:val="00863DC1"/>
    <w:rsid w:val="00864033"/>
    <w:rsid w:val="008640B2"/>
    <w:rsid w:val="0086433D"/>
    <w:rsid w:val="008644BF"/>
    <w:rsid w:val="00864600"/>
    <w:rsid w:val="00864803"/>
    <w:rsid w:val="0086491C"/>
    <w:rsid w:val="00864A25"/>
    <w:rsid w:val="00864B10"/>
    <w:rsid w:val="00864D36"/>
    <w:rsid w:val="00864D47"/>
    <w:rsid w:val="00864F60"/>
    <w:rsid w:val="0086519A"/>
    <w:rsid w:val="00865413"/>
    <w:rsid w:val="00865439"/>
    <w:rsid w:val="00865767"/>
    <w:rsid w:val="0086587E"/>
    <w:rsid w:val="008659A2"/>
    <w:rsid w:val="00865B54"/>
    <w:rsid w:val="00865C9F"/>
    <w:rsid w:val="00865D4E"/>
    <w:rsid w:val="00865DF6"/>
    <w:rsid w:val="00866135"/>
    <w:rsid w:val="008662B8"/>
    <w:rsid w:val="008664B5"/>
    <w:rsid w:val="00866500"/>
    <w:rsid w:val="00866549"/>
    <w:rsid w:val="0086668E"/>
    <w:rsid w:val="00866BC0"/>
    <w:rsid w:val="008672EB"/>
    <w:rsid w:val="00867312"/>
    <w:rsid w:val="00867382"/>
    <w:rsid w:val="008673AA"/>
    <w:rsid w:val="008673E5"/>
    <w:rsid w:val="00867530"/>
    <w:rsid w:val="008675E7"/>
    <w:rsid w:val="00867640"/>
    <w:rsid w:val="00867832"/>
    <w:rsid w:val="00867890"/>
    <w:rsid w:val="00867A11"/>
    <w:rsid w:val="00867B16"/>
    <w:rsid w:val="00867E30"/>
    <w:rsid w:val="00867ED1"/>
    <w:rsid w:val="00867FB4"/>
    <w:rsid w:val="00870007"/>
    <w:rsid w:val="008702D4"/>
    <w:rsid w:val="008704E7"/>
    <w:rsid w:val="0087074B"/>
    <w:rsid w:val="00870804"/>
    <w:rsid w:val="00870F22"/>
    <w:rsid w:val="0087108E"/>
    <w:rsid w:val="008710B5"/>
    <w:rsid w:val="008715D0"/>
    <w:rsid w:val="008718F1"/>
    <w:rsid w:val="00871B52"/>
    <w:rsid w:val="00871B54"/>
    <w:rsid w:val="00871DA2"/>
    <w:rsid w:val="00871EF5"/>
    <w:rsid w:val="00872893"/>
    <w:rsid w:val="008728A0"/>
    <w:rsid w:val="00872B3F"/>
    <w:rsid w:val="00872CE2"/>
    <w:rsid w:val="00872DA5"/>
    <w:rsid w:val="00872E2A"/>
    <w:rsid w:val="00872EE9"/>
    <w:rsid w:val="00873066"/>
    <w:rsid w:val="008733A5"/>
    <w:rsid w:val="008733AB"/>
    <w:rsid w:val="00873761"/>
    <w:rsid w:val="0087389C"/>
    <w:rsid w:val="008738A2"/>
    <w:rsid w:val="008738B6"/>
    <w:rsid w:val="00873B1C"/>
    <w:rsid w:val="00873B55"/>
    <w:rsid w:val="00873BAA"/>
    <w:rsid w:val="00873C5C"/>
    <w:rsid w:val="00873D3C"/>
    <w:rsid w:val="008740CF"/>
    <w:rsid w:val="00874137"/>
    <w:rsid w:val="00874660"/>
    <w:rsid w:val="00874786"/>
    <w:rsid w:val="0087480A"/>
    <w:rsid w:val="00874C51"/>
    <w:rsid w:val="00875029"/>
    <w:rsid w:val="00875112"/>
    <w:rsid w:val="0087579C"/>
    <w:rsid w:val="00875869"/>
    <w:rsid w:val="00875974"/>
    <w:rsid w:val="00875C19"/>
    <w:rsid w:val="00875D1B"/>
    <w:rsid w:val="00875D80"/>
    <w:rsid w:val="00876264"/>
    <w:rsid w:val="008764A5"/>
    <w:rsid w:val="008764DB"/>
    <w:rsid w:val="00876533"/>
    <w:rsid w:val="008765C2"/>
    <w:rsid w:val="0087679F"/>
    <w:rsid w:val="008767F7"/>
    <w:rsid w:val="008768C7"/>
    <w:rsid w:val="008768FA"/>
    <w:rsid w:val="00876B41"/>
    <w:rsid w:val="00876E83"/>
    <w:rsid w:val="0087731C"/>
    <w:rsid w:val="00877354"/>
    <w:rsid w:val="00877697"/>
    <w:rsid w:val="008776B7"/>
    <w:rsid w:val="00877AC8"/>
    <w:rsid w:val="00877BD9"/>
    <w:rsid w:val="00880017"/>
    <w:rsid w:val="0088006C"/>
    <w:rsid w:val="00880490"/>
    <w:rsid w:val="008805FF"/>
    <w:rsid w:val="008807FC"/>
    <w:rsid w:val="00880843"/>
    <w:rsid w:val="00880923"/>
    <w:rsid w:val="00880B4C"/>
    <w:rsid w:val="00880C82"/>
    <w:rsid w:val="00880DDD"/>
    <w:rsid w:val="00880F82"/>
    <w:rsid w:val="008817FB"/>
    <w:rsid w:val="0088185E"/>
    <w:rsid w:val="00881B49"/>
    <w:rsid w:val="00881D2D"/>
    <w:rsid w:val="00881E2C"/>
    <w:rsid w:val="00882485"/>
    <w:rsid w:val="00882B08"/>
    <w:rsid w:val="00882B89"/>
    <w:rsid w:val="00882EA5"/>
    <w:rsid w:val="00882F8F"/>
    <w:rsid w:val="00883104"/>
    <w:rsid w:val="008831C8"/>
    <w:rsid w:val="00883B7C"/>
    <w:rsid w:val="00883D41"/>
    <w:rsid w:val="00883DD2"/>
    <w:rsid w:val="00883EBC"/>
    <w:rsid w:val="00884448"/>
    <w:rsid w:val="0088444D"/>
    <w:rsid w:val="00884483"/>
    <w:rsid w:val="008845E7"/>
    <w:rsid w:val="0088479B"/>
    <w:rsid w:val="008847C5"/>
    <w:rsid w:val="008848FC"/>
    <w:rsid w:val="00884960"/>
    <w:rsid w:val="00884A80"/>
    <w:rsid w:val="00884AE5"/>
    <w:rsid w:val="00884CAC"/>
    <w:rsid w:val="00884DC9"/>
    <w:rsid w:val="00884F20"/>
    <w:rsid w:val="00884F34"/>
    <w:rsid w:val="00884F9B"/>
    <w:rsid w:val="00884FD4"/>
    <w:rsid w:val="008855F6"/>
    <w:rsid w:val="0088577F"/>
    <w:rsid w:val="008857E8"/>
    <w:rsid w:val="00885884"/>
    <w:rsid w:val="008859E6"/>
    <w:rsid w:val="00885C32"/>
    <w:rsid w:val="00885CF4"/>
    <w:rsid w:val="00886198"/>
    <w:rsid w:val="00886232"/>
    <w:rsid w:val="0088662B"/>
    <w:rsid w:val="00886A49"/>
    <w:rsid w:val="00886AA2"/>
    <w:rsid w:val="00886AF8"/>
    <w:rsid w:val="00886D9C"/>
    <w:rsid w:val="00886E73"/>
    <w:rsid w:val="008879B9"/>
    <w:rsid w:val="00887DB0"/>
    <w:rsid w:val="00887DB7"/>
    <w:rsid w:val="00887E61"/>
    <w:rsid w:val="00887F1A"/>
    <w:rsid w:val="00890264"/>
    <w:rsid w:val="008902E9"/>
    <w:rsid w:val="0089034E"/>
    <w:rsid w:val="0089040D"/>
    <w:rsid w:val="00890487"/>
    <w:rsid w:val="0089054E"/>
    <w:rsid w:val="0089077B"/>
    <w:rsid w:val="0089081F"/>
    <w:rsid w:val="00890BD5"/>
    <w:rsid w:val="00890CD7"/>
    <w:rsid w:val="00890D57"/>
    <w:rsid w:val="00890E8E"/>
    <w:rsid w:val="0089125C"/>
    <w:rsid w:val="00891330"/>
    <w:rsid w:val="008913FB"/>
    <w:rsid w:val="008916AD"/>
    <w:rsid w:val="00891712"/>
    <w:rsid w:val="008918DC"/>
    <w:rsid w:val="0089197B"/>
    <w:rsid w:val="0089199E"/>
    <w:rsid w:val="00891B60"/>
    <w:rsid w:val="00891DD8"/>
    <w:rsid w:val="00891E9B"/>
    <w:rsid w:val="00891EA7"/>
    <w:rsid w:val="00891F15"/>
    <w:rsid w:val="00891F51"/>
    <w:rsid w:val="0089200E"/>
    <w:rsid w:val="008920E4"/>
    <w:rsid w:val="0089213E"/>
    <w:rsid w:val="00892320"/>
    <w:rsid w:val="0089262B"/>
    <w:rsid w:val="008927B5"/>
    <w:rsid w:val="00892C2F"/>
    <w:rsid w:val="00892E4A"/>
    <w:rsid w:val="008930E9"/>
    <w:rsid w:val="008932C0"/>
    <w:rsid w:val="00893AA2"/>
    <w:rsid w:val="00893C23"/>
    <w:rsid w:val="00893EEB"/>
    <w:rsid w:val="00894019"/>
    <w:rsid w:val="00894043"/>
    <w:rsid w:val="008942D6"/>
    <w:rsid w:val="008943FB"/>
    <w:rsid w:val="00894546"/>
    <w:rsid w:val="008945E3"/>
    <w:rsid w:val="00894AC5"/>
    <w:rsid w:val="00894AD3"/>
    <w:rsid w:val="00895334"/>
    <w:rsid w:val="00895373"/>
    <w:rsid w:val="00895382"/>
    <w:rsid w:val="008953B2"/>
    <w:rsid w:val="00895469"/>
    <w:rsid w:val="0089546C"/>
    <w:rsid w:val="0089563E"/>
    <w:rsid w:val="00895939"/>
    <w:rsid w:val="00895BBB"/>
    <w:rsid w:val="00895C41"/>
    <w:rsid w:val="00895D28"/>
    <w:rsid w:val="00895EB6"/>
    <w:rsid w:val="008961E4"/>
    <w:rsid w:val="008962B4"/>
    <w:rsid w:val="008965EA"/>
    <w:rsid w:val="0089674C"/>
    <w:rsid w:val="00896A46"/>
    <w:rsid w:val="00896E6E"/>
    <w:rsid w:val="008971D5"/>
    <w:rsid w:val="0089733B"/>
    <w:rsid w:val="00897470"/>
    <w:rsid w:val="00897543"/>
    <w:rsid w:val="0089757E"/>
    <w:rsid w:val="00897AE7"/>
    <w:rsid w:val="008A00FE"/>
    <w:rsid w:val="008A027B"/>
    <w:rsid w:val="008A028D"/>
    <w:rsid w:val="008A02EA"/>
    <w:rsid w:val="008A0324"/>
    <w:rsid w:val="008A0556"/>
    <w:rsid w:val="008A055A"/>
    <w:rsid w:val="008A0B1B"/>
    <w:rsid w:val="008A102B"/>
    <w:rsid w:val="008A1244"/>
    <w:rsid w:val="008A1737"/>
    <w:rsid w:val="008A17C3"/>
    <w:rsid w:val="008A17F5"/>
    <w:rsid w:val="008A1B7D"/>
    <w:rsid w:val="008A1F21"/>
    <w:rsid w:val="008A200B"/>
    <w:rsid w:val="008A242F"/>
    <w:rsid w:val="008A269C"/>
    <w:rsid w:val="008A26AE"/>
    <w:rsid w:val="008A294C"/>
    <w:rsid w:val="008A29A1"/>
    <w:rsid w:val="008A29C9"/>
    <w:rsid w:val="008A2A16"/>
    <w:rsid w:val="008A2C91"/>
    <w:rsid w:val="008A329C"/>
    <w:rsid w:val="008A32DB"/>
    <w:rsid w:val="008A3621"/>
    <w:rsid w:val="008A3723"/>
    <w:rsid w:val="008A3763"/>
    <w:rsid w:val="008A3831"/>
    <w:rsid w:val="008A3D67"/>
    <w:rsid w:val="008A401A"/>
    <w:rsid w:val="008A44AF"/>
    <w:rsid w:val="008A451B"/>
    <w:rsid w:val="008A459E"/>
    <w:rsid w:val="008A47D6"/>
    <w:rsid w:val="008A48AC"/>
    <w:rsid w:val="008A493E"/>
    <w:rsid w:val="008A4A8E"/>
    <w:rsid w:val="008A4DD9"/>
    <w:rsid w:val="008A4DEB"/>
    <w:rsid w:val="008A4E0D"/>
    <w:rsid w:val="008A537E"/>
    <w:rsid w:val="008A54B7"/>
    <w:rsid w:val="008A55FB"/>
    <w:rsid w:val="008A5609"/>
    <w:rsid w:val="008A567E"/>
    <w:rsid w:val="008A5800"/>
    <w:rsid w:val="008A59D1"/>
    <w:rsid w:val="008A5ABA"/>
    <w:rsid w:val="008A5B1A"/>
    <w:rsid w:val="008A5BEC"/>
    <w:rsid w:val="008A5C35"/>
    <w:rsid w:val="008A5DB0"/>
    <w:rsid w:val="008A5DEA"/>
    <w:rsid w:val="008A5E71"/>
    <w:rsid w:val="008A6179"/>
    <w:rsid w:val="008A62CE"/>
    <w:rsid w:val="008A633F"/>
    <w:rsid w:val="008A6F25"/>
    <w:rsid w:val="008A714C"/>
    <w:rsid w:val="008A7164"/>
    <w:rsid w:val="008A7189"/>
    <w:rsid w:val="008A72E8"/>
    <w:rsid w:val="008A74A1"/>
    <w:rsid w:val="008A7649"/>
    <w:rsid w:val="008A7682"/>
    <w:rsid w:val="008A7877"/>
    <w:rsid w:val="008A78BB"/>
    <w:rsid w:val="008A7911"/>
    <w:rsid w:val="008A799D"/>
    <w:rsid w:val="008A7C7B"/>
    <w:rsid w:val="008A7E3B"/>
    <w:rsid w:val="008B0062"/>
    <w:rsid w:val="008B0505"/>
    <w:rsid w:val="008B05F2"/>
    <w:rsid w:val="008B0806"/>
    <w:rsid w:val="008B08FB"/>
    <w:rsid w:val="008B0C42"/>
    <w:rsid w:val="008B0CB8"/>
    <w:rsid w:val="008B0D79"/>
    <w:rsid w:val="008B0E03"/>
    <w:rsid w:val="008B0F7B"/>
    <w:rsid w:val="008B1003"/>
    <w:rsid w:val="008B10EF"/>
    <w:rsid w:val="008B114E"/>
    <w:rsid w:val="008B1190"/>
    <w:rsid w:val="008B1538"/>
    <w:rsid w:val="008B2122"/>
    <w:rsid w:val="008B214D"/>
    <w:rsid w:val="008B2433"/>
    <w:rsid w:val="008B249E"/>
    <w:rsid w:val="008B2997"/>
    <w:rsid w:val="008B2B31"/>
    <w:rsid w:val="008B2B60"/>
    <w:rsid w:val="008B2E25"/>
    <w:rsid w:val="008B2EE0"/>
    <w:rsid w:val="008B3282"/>
    <w:rsid w:val="008B3348"/>
    <w:rsid w:val="008B39EE"/>
    <w:rsid w:val="008B3C94"/>
    <w:rsid w:val="008B3E9E"/>
    <w:rsid w:val="008B3F06"/>
    <w:rsid w:val="008B3F58"/>
    <w:rsid w:val="008B4088"/>
    <w:rsid w:val="008B421A"/>
    <w:rsid w:val="008B4397"/>
    <w:rsid w:val="008B4495"/>
    <w:rsid w:val="008B45DB"/>
    <w:rsid w:val="008B45E1"/>
    <w:rsid w:val="008B4742"/>
    <w:rsid w:val="008B4922"/>
    <w:rsid w:val="008B4B8D"/>
    <w:rsid w:val="008B4F3A"/>
    <w:rsid w:val="008B5045"/>
    <w:rsid w:val="008B5297"/>
    <w:rsid w:val="008B551E"/>
    <w:rsid w:val="008B595A"/>
    <w:rsid w:val="008B5B43"/>
    <w:rsid w:val="008B5BF1"/>
    <w:rsid w:val="008B5E15"/>
    <w:rsid w:val="008B6031"/>
    <w:rsid w:val="008B64C1"/>
    <w:rsid w:val="008B671E"/>
    <w:rsid w:val="008B676D"/>
    <w:rsid w:val="008B6813"/>
    <w:rsid w:val="008B6885"/>
    <w:rsid w:val="008B6965"/>
    <w:rsid w:val="008B6C6F"/>
    <w:rsid w:val="008B6F07"/>
    <w:rsid w:val="008B6FA4"/>
    <w:rsid w:val="008B6FDC"/>
    <w:rsid w:val="008B711D"/>
    <w:rsid w:val="008B7502"/>
    <w:rsid w:val="008C00E2"/>
    <w:rsid w:val="008C02FB"/>
    <w:rsid w:val="008C0352"/>
    <w:rsid w:val="008C036C"/>
    <w:rsid w:val="008C0565"/>
    <w:rsid w:val="008C0602"/>
    <w:rsid w:val="008C0646"/>
    <w:rsid w:val="008C0757"/>
    <w:rsid w:val="008C0856"/>
    <w:rsid w:val="008C09AC"/>
    <w:rsid w:val="008C0AC2"/>
    <w:rsid w:val="008C0AD2"/>
    <w:rsid w:val="008C0C44"/>
    <w:rsid w:val="008C0FE1"/>
    <w:rsid w:val="008C14FA"/>
    <w:rsid w:val="008C15EF"/>
    <w:rsid w:val="008C177A"/>
    <w:rsid w:val="008C17E8"/>
    <w:rsid w:val="008C1884"/>
    <w:rsid w:val="008C1D4D"/>
    <w:rsid w:val="008C1D9E"/>
    <w:rsid w:val="008C2129"/>
    <w:rsid w:val="008C2177"/>
    <w:rsid w:val="008C2767"/>
    <w:rsid w:val="008C2904"/>
    <w:rsid w:val="008C2CF2"/>
    <w:rsid w:val="008C2DA9"/>
    <w:rsid w:val="008C304D"/>
    <w:rsid w:val="008C330C"/>
    <w:rsid w:val="008C33C9"/>
    <w:rsid w:val="008C366F"/>
    <w:rsid w:val="008C3A47"/>
    <w:rsid w:val="008C3C06"/>
    <w:rsid w:val="008C3D52"/>
    <w:rsid w:val="008C3FE9"/>
    <w:rsid w:val="008C402E"/>
    <w:rsid w:val="008C409D"/>
    <w:rsid w:val="008C4464"/>
    <w:rsid w:val="008C46D8"/>
    <w:rsid w:val="008C5019"/>
    <w:rsid w:val="008C508F"/>
    <w:rsid w:val="008C5295"/>
    <w:rsid w:val="008C52E2"/>
    <w:rsid w:val="008C58D0"/>
    <w:rsid w:val="008C594C"/>
    <w:rsid w:val="008C5A11"/>
    <w:rsid w:val="008C5B51"/>
    <w:rsid w:val="008C5C7B"/>
    <w:rsid w:val="008C65A0"/>
    <w:rsid w:val="008C65A4"/>
    <w:rsid w:val="008C65AC"/>
    <w:rsid w:val="008C68F7"/>
    <w:rsid w:val="008C6C26"/>
    <w:rsid w:val="008C6EBC"/>
    <w:rsid w:val="008C6FD9"/>
    <w:rsid w:val="008C727B"/>
    <w:rsid w:val="008C74A1"/>
    <w:rsid w:val="008C753A"/>
    <w:rsid w:val="008C7A62"/>
    <w:rsid w:val="008C7C91"/>
    <w:rsid w:val="008C7C9F"/>
    <w:rsid w:val="008C7E2A"/>
    <w:rsid w:val="008C7F2F"/>
    <w:rsid w:val="008D00CD"/>
    <w:rsid w:val="008D07CF"/>
    <w:rsid w:val="008D09D2"/>
    <w:rsid w:val="008D0A68"/>
    <w:rsid w:val="008D0B57"/>
    <w:rsid w:val="008D10A9"/>
    <w:rsid w:val="008D10FE"/>
    <w:rsid w:val="008D1257"/>
    <w:rsid w:val="008D126A"/>
    <w:rsid w:val="008D140B"/>
    <w:rsid w:val="008D161E"/>
    <w:rsid w:val="008D1785"/>
    <w:rsid w:val="008D1E4A"/>
    <w:rsid w:val="008D1EBE"/>
    <w:rsid w:val="008D1F85"/>
    <w:rsid w:val="008D1FD1"/>
    <w:rsid w:val="008D2038"/>
    <w:rsid w:val="008D22F3"/>
    <w:rsid w:val="008D23F0"/>
    <w:rsid w:val="008D26F4"/>
    <w:rsid w:val="008D2719"/>
    <w:rsid w:val="008D2808"/>
    <w:rsid w:val="008D28B8"/>
    <w:rsid w:val="008D2966"/>
    <w:rsid w:val="008D2A64"/>
    <w:rsid w:val="008D2A6C"/>
    <w:rsid w:val="008D2ABA"/>
    <w:rsid w:val="008D2B1B"/>
    <w:rsid w:val="008D2F20"/>
    <w:rsid w:val="008D2FC0"/>
    <w:rsid w:val="008D3047"/>
    <w:rsid w:val="008D320C"/>
    <w:rsid w:val="008D32D7"/>
    <w:rsid w:val="008D32EC"/>
    <w:rsid w:val="008D337D"/>
    <w:rsid w:val="008D3393"/>
    <w:rsid w:val="008D3578"/>
    <w:rsid w:val="008D35A9"/>
    <w:rsid w:val="008D373C"/>
    <w:rsid w:val="008D3D25"/>
    <w:rsid w:val="008D3E87"/>
    <w:rsid w:val="008D3EF8"/>
    <w:rsid w:val="008D405A"/>
    <w:rsid w:val="008D4089"/>
    <w:rsid w:val="008D418D"/>
    <w:rsid w:val="008D4312"/>
    <w:rsid w:val="008D44A2"/>
    <w:rsid w:val="008D44F6"/>
    <w:rsid w:val="008D4511"/>
    <w:rsid w:val="008D4702"/>
    <w:rsid w:val="008D4B2A"/>
    <w:rsid w:val="008D510C"/>
    <w:rsid w:val="008D526C"/>
    <w:rsid w:val="008D5867"/>
    <w:rsid w:val="008D59DD"/>
    <w:rsid w:val="008D5C3A"/>
    <w:rsid w:val="008D5DE1"/>
    <w:rsid w:val="008D61A7"/>
    <w:rsid w:val="008D62FB"/>
    <w:rsid w:val="008D65AE"/>
    <w:rsid w:val="008D65F2"/>
    <w:rsid w:val="008D66FC"/>
    <w:rsid w:val="008D6705"/>
    <w:rsid w:val="008D675D"/>
    <w:rsid w:val="008D678E"/>
    <w:rsid w:val="008D694C"/>
    <w:rsid w:val="008D6A50"/>
    <w:rsid w:val="008D6B21"/>
    <w:rsid w:val="008D6C6A"/>
    <w:rsid w:val="008D6FA9"/>
    <w:rsid w:val="008D7014"/>
    <w:rsid w:val="008D71B6"/>
    <w:rsid w:val="008D777B"/>
    <w:rsid w:val="008D7B60"/>
    <w:rsid w:val="008D7B6E"/>
    <w:rsid w:val="008D7F8A"/>
    <w:rsid w:val="008E0199"/>
    <w:rsid w:val="008E0673"/>
    <w:rsid w:val="008E0FDC"/>
    <w:rsid w:val="008E137D"/>
    <w:rsid w:val="008E16E0"/>
    <w:rsid w:val="008E1B14"/>
    <w:rsid w:val="008E1B8B"/>
    <w:rsid w:val="008E1BAB"/>
    <w:rsid w:val="008E1BF7"/>
    <w:rsid w:val="008E1DF5"/>
    <w:rsid w:val="008E1ED5"/>
    <w:rsid w:val="008E1ED8"/>
    <w:rsid w:val="008E2206"/>
    <w:rsid w:val="008E22D7"/>
    <w:rsid w:val="008E2498"/>
    <w:rsid w:val="008E25BD"/>
    <w:rsid w:val="008E28D5"/>
    <w:rsid w:val="008E297E"/>
    <w:rsid w:val="008E2BD5"/>
    <w:rsid w:val="008E2C02"/>
    <w:rsid w:val="008E3481"/>
    <w:rsid w:val="008E34A1"/>
    <w:rsid w:val="008E35D9"/>
    <w:rsid w:val="008E3843"/>
    <w:rsid w:val="008E3909"/>
    <w:rsid w:val="008E3AF2"/>
    <w:rsid w:val="008E3ECF"/>
    <w:rsid w:val="008E3ED0"/>
    <w:rsid w:val="008E40DA"/>
    <w:rsid w:val="008E4117"/>
    <w:rsid w:val="008E41C6"/>
    <w:rsid w:val="008E41D6"/>
    <w:rsid w:val="008E43BA"/>
    <w:rsid w:val="008E4465"/>
    <w:rsid w:val="008E4804"/>
    <w:rsid w:val="008E486E"/>
    <w:rsid w:val="008E4A95"/>
    <w:rsid w:val="008E4BEA"/>
    <w:rsid w:val="008E4F60"/>
    <w:rsid w:val="008E5192"/>
    <w:rsid w:val="008E529F"/>
    <w:rsid w:val="008E54EF"/>
    <w:rsid w:val="008E5652"/>
    <w:rsid w:val="008E565A"/>
    <w:rsid w:val="008E5707"/>
    <w:rsid w:val="008E57BF"/>
    <w:rsid w:val="008E57EB"/>
    <w:rsid w:val="008E5805"/>
    <w:rsid w:val="008E5A3B"/>
    <w:rsid w:val="008E5B56"/>
    <w:rsid w:val="008E5D5C"/>
    <w:rsid w:val="008E5DB3"/>
    <w:rsid w:val="008E61C0"/>
    <w:rsid w:val="008E6261"/>
    <w:rsid w:val="008E67A8"/>
    <w:rsid w:val="008E68BF"/>
    <w:rsid w:val="008E6A03"/>
    <w:rsid w:val="008E6A57"/>
    <w:rsid w:val="008E6B01"/>
    <w:rsid w:val="008E6BF3"/>
    <w:rsid w:val="008E6DD7"/>
    <w:rsid w:val="008E7015"/>
    <w:rsid w:val="008E734E"/>
    <w:rsid w:val="008E7447"/>
    <w:rsid w:val="008E74C5"/>
    <w:rsid w:val="008E781E"/>
    <w:rsid w:val="008E78E3"/>
    <w:rsid w:val="008E78FF"/>
    <w:rsid w:val="008E7A83"/>
    <w:rsid w:val="008E7A93"/>
    <w:rsid w:val="008E7AC1"/>
    <w:rsid w:val="008E7C09"/>
    <w:rsid w:val="008E7C73"/>
    <w:rsid w:val="008E7D69"/>
    <w:rsid w:val="008F0126"/>
    <w:rsid w:val="008F042D"/>
    <w:rsid w:val="008F0592"/>
    <w:rsid w:val="008F06B3"/>
    <w:rsid w:val="008F06BF"/>
    <w:rsid w:val="008F06EE"/>
    <w:rsid w:val="008F0B6C"/>
    <w:rsid w:val="008F0C9A"/>
    <w:rsid w:val="008F0D70"/>
    <w:rsid w:val="008F0DF4"/>
    <w:rsid w:val="008F11D8"/>
    <w:rsid w:val="008F1214"/>
    <w:rsid w:val="008F152E"/>
    <w:rsid w:val="008F1C6B"/>
    <w:rsid w:val="008F1DBA"/>
    <w:rsid w:val="008F1E23"/>
    <w:rsid w:val="008F1E41"/>
    <w:rsid w:val="008F231B"/>
    <w:rsid w:val="008F24DE"/>
    <w:rsid w:val="008F28A5"/>
    <w:rsid w:val="008F28DD"/>
    <w:rsid w:val="008F2B29"/>
    <w:rsid w:val="008F2B7C"/>
    <w:rsid w:val="008F2F6B"/>
    <w:rsid w:val="008F300D"/>
    <w:rsid w:val="008F3465"/>
    <w:rsid w:val="008F3F41"/>
    <w:rsid w:val="008F4199"/>
    <w:rsid w:val="008F41A3"/>
    <w:rsid w:val="008F4368"/>
    <w:rsid w:val="008F488C"/>
    <w:rsid w:val="008F4ACC"/>
    <w:rsid w:val="008F4B76"/>
    <w:rsid w:val="008F4D15"/>
    <w:rsid w:val="008F4D5F"/>
    <w:rsid w:val="008F4F74"/>
    <w:rsid w:val="008F504A"/>
    <w:rsid w:val="008F5067"/>
    <w:rsid w:val="008F5228"/>
    <w:rsid w:val="008F5252"/>
    <w:rsid w:val="008F52E5"/>
    <w:rsid w:val="008F5630"/>
    <w:rsid w:val="008F5832"/>
    <w:rsid w:val="008F5887"/>
    <w:rsid w:val="008F59A7"/>
    <w:rsid w:val="008F5A05"/>
    <w:rsid w:val="008F5A07"/>
    <w:rsid w:val="008F5D44"/>
    <w:rsid w:val="008F5F4A"/>
    <w:rsid w:val="008F5F8B"/>
    <w:rsid w:val="008F604B"/>
    <w:rsid w:val="008F6201"/>
    <w:rsid w:val="008F62BB"/>
    <w:rsid w:val="008F6485"/>
    <w:rsid w:val="008F6696"/>
    <w:rsid w:val="008F66BA"/>
    <w:rsid w:val="008F6707"/>
    <w:rsid w:val="008F675B"/>
    <w:rsid w:val="008F68BA"/>
    <w:rsid w:val="008F6A39"/>
    <w:rsid w:val="008F6C1A"/>
    <w:rsid w:val="008F6CB3"/>
    <w:rsid w:val="008F6CD7"/>
    <w:rsid w:val="008F6E38"/>
    <w:rsid w:val="008F6E67"/>
    <w:rsid w:val="008F6EAA"/>
    <w:rsid w:val="008F701A"/>
    <w:rsid w:val="008F704E"/>
    <w:rsid w:val="008F72E3"/>
    <w:rsid w:val="008F74AA"/>
    <w:rsid w:val="008F79EC"/>
    <w:rsid w:val="008F7B60"/>
    <w:rsid w:val="008F7EA1"/>
    <w:rsid w:val="008F7ED2"/>
    <w:rsid w:val="009006E5"/>
    <w:rsid w:val="00900CEB"/>
    <w:rsid w:val="00900D03"/>
    <w:rsid w:val="00900D58"/>
    <w:rsid w:val="00900F18"/>
    <w:rsid w:val="009010E9"/>
    <w:rsid w:val="009013F3"/>
    <w:rsid w:val="00901638"/>
    <w:rsid w:val="009017AC"/>
    <w:rsid w:val="00901C72"/>
    <w:rsid w:val="00901CEE"/>
    <w:rsid w:val="00902881"/>
    <w:rsid w:val="009028AE"/>
    <w:rsid w:val="00902E0F"/>
    <w:rsid w:val="00902E1F"/>
    <w:rsid w:val="00902E93"/>
    <w:rsid w:val="00903231"/>
    <w:rsid w:val="00903404"/>
    <w:rsid w:val="0090396B"/>
    <w:rsid w:val="00903B3B"/>
    <w:rsid w:val="00903D78"/>
    <w:rsid w:val="00903ED8"/>
    <w:rsid w:val="00904006"/>
    <w:rsid w:val="00904364"/>
    <w:rsid w:val="00904566"/>
    <w:rsid w:val="00904926"/>
    <w:rsid w:val="00904974"/>
    <w:rsid w:val="00904C34"/>
    <w:rsid w:val="00904FD4"/>
    <w:rsid w:val="00904FD9"/>
    <w:rsid w:val="009052B0"/>
    <w:rsid w:val="009053C2"/>
    <w:rsid w:val="009054C1"/>
    <w:rsid w:val="009055FE"/>
    <w:rsid w:val="00905657"/>
    <w:rsid w:val="0090597D"/>
    <w:rsid w:val="00905FC0"/>
    <w:rsid w:val="00905FED"/>
    <w:rsid w:val="009060E4"/>
    <w:rsid w:val="00906286"/>
    <w:rsid w:val="009062B7"/>
    <w:rsid w:val="00906342"/>
    <w:rsid w:val="0090643A"/>
    <w:rsid w:val="0090650C"/>
    <w:rsid w:val="009065C9"/>
    <w:rsid w:val="009066FB"/>
    <w:rsid w:val="00906706"/>
    <w:rsid w:val="00906750"/>
    <w:rsid w:val="00906790"/>
    <w:rsid w:val="00906CE2"/>
    <w:rsid w:val="00906D42"/>
    <w:rsid w:val="00907064"/>
    <w:rsid w:val="009071F1"/>
    <w:rsid w:val="0090779F"/>
    <w:rsid w:val="00907A3B"/>
    <w:rsid w:val="009106F7"/>
    <w:rsid w:val="00910819"/>
    <w:rsid w:val="0091088C"/>
    <w:rsid w:val="009109F6"/>
    <w:rsid w:val="00910ACE"/>
    <w:rsid w:val="00910BFC"/>
    <w:rsid w:val="00910E0E"/>
    <w:rsid w:val="00910E39"/>
    <w:rsid w:val="00910E64"/>
    <w:rsid w:val="00910FD6"/>
    <w:rsid w:val="00911021"/>
    <w:rsid w:val="009111D6"/>
    <w:rsid w:val="00911715"/>
    <w:rsid w:val="00911B19"/>
    <w:rsid w:val="009120C2"/>
    <w:rsid w:val="0091212E"/>
    <w:rsid w:val="00912341"/>
    <w:rsid w:val="0091238A"/>
    <w:rsid w:val="00912535"/>
    <w:rsid w:val="00912708"/>
    <w:rsid w:val="00912779"/>
    <w:rsid w:val="009127CC"/>
    <w:rsid w:val="00912A30"/>
    <w:rsid w:val="00912D07"/>
    <w:rsid w:val="00912DE1"/>
    <w:rsid w:val="0091314A"/>
    <w:rsid w:val="009133CB"/>
    <w:rsid w:val="00913535"/>
    <w:rsid w:val="009135D7"/>
    <w:rsid w:val="00913922"/>
    <w:rsid w:val="009139F9"/>
    <w:rsid w:val="009141E0"/>
    <w:rsid w:val="00914257"/>
    <w:rsid w:val="009142F4"/>
    <w:rsid w:val="00914AE4"/>
    <w:rsid w:val="00914C76"/>
    <w:rsid w:val="00914D5D"/>
    <w:rsid w:val="00914EA4"/>
    <w:rsid w:val="00914F4B"/>
    <w:rsid w:val="00915311"/>
    <w:rsid w:val="009159ED"/>
    <w:rsid w:val="00915BE2"/>
    <w:rsid w:val="00915CF8"/>
    <w:rsid w:val="00915DF6"/>
    <w:rsid w:val="00915E1E"/>
    <w:rsid w:val="00915FE7"/>
    <w:rsid w:val="00916452"/>
    <w:rsid w:val="00916DCE"/>
    <w:rsid w:val="00916F08"/>
    <w:rsid w:val="00916F1F"/>
    <w:rsid w:val="00916FD8"/>
    <w:rsid w:val="0091764D"/>
    <w:rsid w:val="00917892"/>
    <w:rsid w:val="009178E2"/>
    <w:rsid w:val="00917A6C"/>
    <w:rsid w:val="00917B84"/>
    <w:rsid w:val="00917D59"/>
    <w:rsid w:val="00917D73"/>
    <w:rsid w:val="00917E48"/>
    <w:rsid w:val="00917FBF"/>
    <w:rsid w:val="009201B9"/>
    <w:rsid w:val="009205B2"/>
    <w:rsid w:val="009206CB"/>
    <w:rsid w:val="009206E5"/>
    <w:rsid w:val="00920CF8"/>
    <w:rsid w:val="00920D74"/>
    <w:rsid w:val="00920DC4"/>
    <w:rsid w:val="00920F2F"/>
    <w:rsid w:val="00920F32"/>
    <w:rsid w:val="00921022"/>
    <w:rsid w:val="00921081"/>
    <w:rsid w:val="00921351"/>
    <w:rsid w:val="00921837"/>
    <w:rsid w:val="00921977"/>
    <w:rsid w:val="009219DA"/>
    <w:rsid w:val="00921BE4"/>
    <w:rsid w:val="00921CF1"/>
    <w:rsid w:val="00921E48"/>
    <w:rsid w:val="0092210A"/>
    <w:rsid w:val="00922681"/>
    <w:rsid w:val="0092292D"/>
    <w:rsid w:val="009229C0"/>
    <w:rsid w:val="00922AD6"/>
    <w:rsid w:val="00922D60"/>
    <w:rsid w:val="00922F10"/>
    <w:rsid w:val="0092318C"/>
    <w:rsid w:val="0092331A"/>
    <w:rsid w:val="009237A5"/>
    <w:rsid w:val="00923847"/>
    <w:rsid w:val="009239C1"/>
    <w:rsid w:val="00923A17"/>
    <w:rsid w:val="00923DC2"/>
    <w:rsid w:val="00923EA7"/>
    <w:rsid w:val="00923EFD"/>
    <w:rsid w:val="0092415B"/>
    <w:rsid w:val="009241A9"/>
    <w:rsid w:val="009241C1"/>
    <w:rsid w:val="0092451E"/>
    <w:rsid w:val="00924586"/>
    <w:rsid w:val="009246A8"/>
    <w:rsid w:val="0092537C"/>
    <w:rsid w:val="0092557E"/>
    <w:rsid w:val="009256B8"/>
    <w:rsid w:val="00925716"/>
    <w:rsid w:val="009257FD"/>
    <w:rsid w:val="00925C97"/>
    <w:rsid w:val="00925E38"/>
    <w:rsid w:val="00925E54"/>
    <w:rsid w:val="00925ED4"/>
    <w:rsid w:val="00926093"/>
    <w:rsid w:val="009264C1"/>
    <w:rsid w:val="00926685"/>
    <w:rsid w:val="00926698"/>
    <w:rsid w:val="00926D18"/>
    <w:rsid w:val="00926F74"/>
    <w:rsid w:val="00926FEF"/>
    <w:rsid w:val="0092719D"/>
    <w:rsid w:val="009272AE"/>
    <w:rsid w:val="0092737F"/>
    <w:rsid w:val="009273CE"/>
    <w:rsid w:val="0092740C"/>
    <w:rsid w:val="00927468"/>
    <w:rsid w:val="009275B8"/>
    <w:rsid w:val="00927AE6"/>
    <w:rsid w:val="00927C1A"/>
    <w:rsid w:val="00927CA7"/>
    <w:rsid w:val="00927D60"/>
    <w:rsid w:val="00927D66"/>
    <w:rsid w:val="00927E77"/>
    <w:rsid w:val="00927F89"/>
    <w:rsid w:val="00930023"/>
    <w:rsid w:val="00930056"/>
    <w:rsid w:val="009300E0"/>
    <w:rsid w:val="00930650"/>
    <w:rsid w:val="009307A2"/>
    <w:rsid w:val="00930947"/>
    <w:rsid w:val="009309AF"/>
    <w:rsid w:val="00930C31"/>
    <w:rsid w:val="00930C6E"/>
    <w:rsid w:val="0093110E"/>
    <w:rsid w:val="00931354"/>
    <w:rsid w:val="00931808"/>
    <w:rsid w:val="00931841"/>
    <w:rsid w:val="00931D31"/>
    <w:rsid w:val="00932420"/>
    <w:rsid w:val="00932B18"/>
    <w:rsid w:val="00932E56"/>
    <w:rsid w:val="00933092"/>
    <w:rsid w:val="0093329F"/>
    <w:rsid w:val="0093345C"/>
    <w:rsid w:val="009334C9"/>
    <w:rsid w:val="00933E37"/>
    <w:rsid w:val="009340A2"/>
    <w:rsid w:val="009341CA"/>
    <w:rsid w:val="00934667"/>
    <w:rsid w:val="00934914"/>
    <w:rsid w:val="00934BE1"/>
    <w:rsid w:val="00934ECE"/>
    <w:rsid w:val="00934F61"/>
    <w:rsid w:val="0093506D"/>
    <w:rsid w:val="00935290"/>
    <w:rsid w:val="00935432"/>
    <w:rsid w:val="00935522"/>
    <w:rsid w:val="009359AA"/>
    <w:rsid w:val="00935A62"/>
    <w:rsid w:val="00935BC4"/>
    <w:rsid w:val="00935BCA"/>
    <w:rsid w:val="00935CD0"/>
    <w:rsid w:val="00935FC2"/>
    <w:rsid w:val="00936300"/>
    <w:rsid w:val="0093693F"/>
    <w:rsid w:val="00936C38"/>
    <w:rsid w:val="00936D3B"/>
    <w:rsid w:val="00936F9E"/>
    <w:rsid w:val="0093710E"/>
    <w:rsid w:val="00937456"/>
    <w:rsid w:val="009374D0"/>
    <w:rsid w:val="00937747"/>
    <w:rsid w:val="0093789C"/>
    <w:rsid w:val="0093791E"/>
    <w:rsid w:val="00937956"/>
    <w:rsid w:val="00937CD9"/>
    <w:rsid w:val="0094001C"/>
    <w:rsid w:val="0094038A"/>
    <w:rsid w:val="00940634"/>
    <w:rsid w:val="009407C6"/>
    <w:rsid w:val="00940806"/>
    <w:rsid w:val="00940873"/>
    <w:rsid w:val="00940A1A"/>
    <w:rsid w:val="00940D96"/>
    <w:rsid w:val="009410BD"/>
    <w:rsid w:val="009410D2"/>
    <w:rsid w:val="009413C0"/>
    <w:rsid w:val="009416A4"/>
    <w:rsid w:val="00941727"/>
    <w:rsid w:val="009417C6"/>
    <w:rsid w:val="009418D2"/>
    <w:rsid w:val="0094190A"/>
    <w:rsid w:val="00941F1C"/>
    <w:rsid w:val="009423B5"/>
    <w:rsid w:val="00942591"/>
    <w:rsid w:val="0094282A"/>
    <w:rsid w:val="00942BCD"/>
    <w:rsid w:val="00942C2A"/>
    <w:rsid w:val="00942D0F"/>
    <w:rsid w:val="00942E6E"/>
    <w:rsid w:val="0094302D"/>
    <w:rsid w:val="00943234"/>
    <w:rsid w:val="00943272"/>
    <w:rsid w:val="009435AB"/>
    <w:rsid w:val="00943650"/>
    <w:rsid w:val="00943AF8"/>
    <w:rsid w:val="00943B90"/>
    <w:rsid w:val="00943CF6"/>
    <w:rsid w:val="00943D95"/>
    <w:rsid w:val="00943E2E"/>
    <w:rsid w:val="00944007"/>
    <w:rsid w:val="0094405C"/>
    <w:rsid w:val="00944085"/>
    <w:rsid w:val="00944345"/>
    <w:rsid w:val="00944506"/>
    <w:rsid w:val="00944822"/>
    <w:rsid w:val="00944885"/>
    <w:rsid w:val="00944A89"/>
    <w:rsid w:val="00944BE7"/>
    <w:rsid w:val="00944FAE"/>
    <w:rsid w:val="00945015"/>
    <w:rsid w:val="00945175"/>
    <w:rsid w:val="00945233"/>
    <w:rsid w:val="009452DC"/>
    <w:rsid w:val="0094531B"/>
    <w:rsid w:val="00945626"/>
    <w:rsid w:val="00945776"/>
    <w:rsid w:val="00945A31"/>
    <w:rsid w:val="00945C37"/>
    <w:rsid w:val="00945E3E"/>
    <w:rsid w:val="00945E49"/>
    <w:rsid w:val="00945EBA"/>
    <w:rsid w:val="00946080"/>
    <w:rsid w:val="00946332"/>
    <w:rsid w:val="00946498"/>
    <w:rsid w:val="009464EA"/>
    <w:rsid w:val="00946779"/>
    <w:rsid w:val="00946925"/>
    <w:rsid w:val="00946939"/>
    <w:rsid w:val="00946957"/>
    <w:rsid w:val="00946A7B"/>
    <w:rsid w:val="00946B71"/>
    <w:rsid w:val="00946CAF"/>
    <w:rsid w:val="00946D29"/>
    <w:rsid w:val="00947021"/>
    <w:rsid w:val="00947122"/>
    <w:rsid w:val="009472A4"/>
    <w:rsid w:val="009472E5"/>
    <w:rsid w:val="00947617"/>
    <w:rsid w:val="00947769"/>
    <w:rsid w:val="009477CA"/>
    <w:rsid w:val="00947C2A"/>
    <w:rsid w:val="00947D45"/>
    <w:rsid w:val="00947D8E"/>
    <w:rsid w:val="00947DFA"/>
    <w:rsid w:val="00947F06"/>
    <w:rsid w:val="009500AC"/>
    <w:rsid w:val="00950332"/>
    <w:rsid w:val="009503BC"/>
    <w:rsid w:val="009505C7"/>
    <w:rsid w:val="009506BA"/>
    <w:rsid w:val="009508F5"/>
    <w:rsid w:val="00950964"/>
    <w:rsid w:val="00950A73"/>
    <w:rsid w:val="00950DB4"/>
    <w:rsid w:val="00950E96"/>
    <w:rsid w:val="00950EAF"/>
    <w:rsid w:val="009510A8"/>
    <w:rsid w:val="009510E1"/>
    <w:rsid w:val="00951144"/>
    <w:rsid w:val="0095118C"/>
    <w:rsid w:val="0095174C"/>
    <w:rsid w:val="009517E8"/>
    <w:rsid w:val="00951CC0"/>
    <w:rsid w:val="00951D67"/>
    <w:rsid w:val="00951EC2"/>
    <w:rsid w:val="00951F14"/>
    <w:rsid w:val="00951F61"/>
    <w:rsid w:val="00952177"/>
    <w:rsid w:val="009523A1"/>
    <w:rsid w:val="009529AE"/>
    <w:rsid w:val="00952A7E"/>
    <w:rsid w:val="00952AD9"/>
    <w:rsid w:val="00952C55"/>
    <w:rsid w:val="00952D7A"/>
    <w:rsid w:val="00953478"/>
    <w:rsid w:val="009537F0"/>
    <w:rsid w:val="0095382A"/>
    <w:rsid w:val="009539D0"/>
    <w:rsid w:val="00953CCE"/>
    <w:rsid w:val="00953CEE"/>
    <w:rsid w:val="00953D6A"/>
    <w:rsid w:val="00953DA1"/>
    <w:rsid w:val="00953F0A"/>
    <w:rsid w:val="00954110"/>
    <w:rsid w:val="00954212"/>
    <w:rsid w:val="00954278"/>
    <w:rsid w:val="009542FF"/>
    <w:rsid w:val="009543C3"/>
    <w:rsid w:val="0095456C"/>
    <w:rsid w:val="009545D6"/>
    <w:rsid w:val="009545E1"/>
    <w:rsid w:val="009547E9"/>
    <w:rsid w:val="00954ADF"/>
    <w:rsid w:val="00954C8E"/>
    <w:rsid w:val="00954D00"/>
    <w:rsid w:val="0095547D"/>
    <w:rsid w:val="009554DD"/>
    <w:rsid w:val="0095570A"/>
    <w:rsid w:val="00955A67"/>
    <w:rsid w:val="00955AB2"/>
    <w:rsid w:val="00955B03"/>
    <w:rsid w:val="00955C1E"/>
    <w:rsid w:val="00955ED7"/>
    <w:rsid w:val="0095624A"/>
    <w:rsid w:val="00956623"/>
    <w:rsid w:val="009566D9"/>
    <w:rsid w:val="009567C5"/>
    <w:rsid w:val="0095683E"/>
    <w:rsid w:val="00956AAF"/>
    <w:rsid w:val="00956C0E"/>
    <w:rsid w:val="00957140"/>
    <w:rsid w:val="009571F6"/>
    <w:rsid w:val="009571F9"/>
    <w:rsid w:val="00957A13"/>
    <w:rsid w:val="00957B35"/>
    <w:rsid w:val="00957BEA"/>
    <w:rsid w:val="00957BF1"/>
    <w:rsid w:val="00957BF9"/>
    <w:rsid w:val="00957C08"/>
    <w:rsid w:val="00957CE4"/>
    <w:rsid w:val="00957EB0"/>
    <w:rsid w:val="00957ED3"/>
    <w:rsid w:val="00957F16"/>
    <w:rsid w:val="00957FF7"/>
    <w:rsid w:val="0096020D"/>
    <w:rsid w:val="009602B7"/>
    <w:rsid w:val="0096055C"/>
    <w:rsid w:val="00960636"/>
    <w:rsid w:val="009607A2"/>
    <w:rsid w:val="009608A2"/>
    <w:rsid w:val="009609CF"/>
    <w:rsid w:val="00960C11"/>
    <w:rsid w:val="00960D9C"/>
    <w:rsid w:val="00960E5B"/>
    <w:rsid w:val="00960F1B"/>
    <w:rsid w:val="00960F37"/>
    <w:rsid w:val="00960F81"/>
    <w:rsid w:val="00960FD3"/>
    <w:rsid w:val="00961109"/>
    <w:rsid w:val="00961287"/>
    <w:rsid w:val="0096142E"/>
    <w:rsid w:val="00961763"/>
    <w:rsid w:val="009617BC"/>
    <w:rsid w:val="009617D4"/>
    <w:rsid w:val="009617DA"/>
    <w:rsid w:val="0096196D"/>
    <w:rsid w:val="00961976"/>
    <w:rsid w:val="00961B23"/>
    <w:rsid w:val="00961F2D"/>
    <w:rsid w:val="009620A4"/>
    <w:rsid w:val="009622B3"/>
    <w:rsid w:val="009625BB"/>
    <w:rsid w:val="00962863"/>
    <w:rsid w:val="00962990"/>
    <w:rsid w:val="009629AE"/>
    <w:rsid w:val="00962A16"/>
    <w:rsid w:val="00962AAC"/>
    <w:rsid w:val="00962AB1"/>
    <w:rsid w:val="00962B85"/>
    <w:rsid w:val="00962CD1"/>
    <w:rsid w:val="00962D38"/>
    <w:rsid w:val="00962E13"/>
    <w:rsid w:val="009630D8"/>
    <w:rsid w:val="00963169"/>
    <w:rsid w:val="009633EC"/>
    <w:rsid w:val="00963432"/>
    <w:rsid w:val="00963465"/>
    <w:rsid w:val="00963476"/>
    <w:rsid w:val="00963624"/>
    <w:rsid w:val="00963793"/>
    <w:rsid w:val="00963846"/>
    <w:rsid w:val="009638B0"/>
    <w:rsid w:val="009639C5"/>
    <w:rsid w:val="00963B1B"/>
    <w:rsid w:val="00964056"/>
    <w:rsid w:val="00964250"/>
    <w:rsid w:val="00964361"/>
    <w:rsid w:val="00964788"/>
    <w:rsid w:val="00964818"/>
    <w:rsid w:val="00964A76"/>
    <w:rsid w:val="00964B87"/>
    <w:rsid w:val="00964D8C"/>
    <w:rsid w:val="00965177"/>
    <w:rsid w:val="009651C5"/>
    <w:rsid w:val="009653B2"/>
    <w:rsid w:val="00965453"/>
    <w:rsid w:val="009654F4"/>
    <w:rsid w:val="00965A03"/>
    <w:rsid w:val="00965F19"/>
    <w:rsid w:val="009664A1"/>
    <w:rsid w:val="00966598"/>
    <w:rsid w:val="009667C9"/>
    <w:rsid w:val="009667D4"/>
    <w:rsid w:val="00966ACB"/>
    <w:rsid w:val="00966B60"/>
    <w:rsid w:val="00966F3B"/>
    <w:rsid w:val="00966F4F"/>
    <w:rsid w:val="00967001"/>
    <w:rsid w:val="0096722A"/>
    <w:rsid w:val="0096742E"/>
    <w:rsid w:val="00967582"/>
    <w:rsid w:val="00967665"/>
    <w:rsid w:val="00967790"/>
    <w:rsid w:val="00967930"/>
    <w:rsid w:val="00967A90"/>
    <w:rsid w:val="00967AA0"/>
    <w:rsid w:val="00967B34"/>
    <w:rsid w:val="00967BE3"/>
    <w:rsid w:val="00967E66"/>
    <w:rsid w:val="0096DF86"/>
    <w:rsid w:val="009700D5"/>
    <w:rsid w:val="00970E28"/>
    <w:rsid w:val="00970E3F"/>
    <w:rsid w:val="0097139F"/>
    <w:rsid w:val="0097143B"/>
    <w:rsid w:val="0097182A"/>
    <w:rsid w:val="00971B3F"/>
    <w:rsid w:val="00971BD1"/>
    <w:rsid w:val="00971F26"/>
    <w:rsid w:val="00972444"/>
    <w:rsid w:val="009725B8"/>
    <w:rsid w:val="0097295C"/>
    <w:rsid w:val="00972B14"/>
    <w:rsid w:val="00972D28"/>
    <w:rsid w:val="00973027"/>
    <w:rsid w:val="00973262"/>
    <w:rsid w:val="009737A6"/>
    <w:rsid w:val="0097387E"/>
    <w:rsid w:val="00973C22"/>
    <w:rsid w:val="00973C37"/>
    <w:rsid w:val="00973C5A"/>
    <w:rsid w:val="00973C63"/>
    <w:rsid w:val="00973D71"/>
    <w:rsid w:val="0097403F"/>
    <w:rsid w:val="009742C5"/>
    <w:rsid w:val="009743B8"/>
    <w:rsid w:val="0097450B"/>
    <w:rsid w:val="0097462A"/>
    <w:rsid w:val="00974664"/>
    <w:rsid w:val="00974701"/>
    <w:rsid w:val="0097477D"/>
    <w:rsid w:val="009749CC"/>
    <w:rsid w:val="00974A33"/>
    <w:rsid w:val="00974AAD"/>
    <w:rsid w:val="00974BAE"/>
    <w:rsid w:val="00974C3A"/>
    <w:rsid w:val="00974E2B"/>
    <w:rsid w:val="00974F01"/>
    <w:rsid w:val="00975098"/>
    <w:rsid w:val="0097535B"/>
    <w:rsid w:val="0097537A"/>
    <w:rsid w:val="0097545D"/>
    <w:rsid w:val="00975739"/>
    <w:rsid w:val="00975781"/>
    <w:rsid w:val="00975AEA"/>
    <w:rsid w:val="00975BD9"/>
    <w:rsid w:val="00975C0C"/>
    <w:rsid w:val="00975E52"/>
    <w:rsid w:val="009762B4"/>
    <w:rsid w:val="009764C1"/>
    <w:rsid w:val="00976770"/>
    <w:rsid w:val="009768F3"/>
    <w:rsid w:val="00976900"/>
    <w:rsid w:val="009769E6"/>
    <w:rsid w:val="00976B7F"/>
    <w:rsid w:val="00976F18"/>
    <w:rsid w:val="00976F7C"/>
    <w:rsid w:val="0097722A"/>
    <w:rsid w:val="00977442"/>
    <w:rsid w:val="009774FA"/>
    <w:rsid w:val="00977532"/>
    <w:rsid w:val="00977739"/>
    <w:rsid w:val="00977920"/>
    <w:rsid w:val="00977A61"/>
    <w:rsid w:val="00977D41"/>
    <w:rsid w:val="0098044B"/>
    <w:rsid w:val="0098072A"/>
    <w:rsid w:val="009807A4"/>
    <w:rsid w:val="0098094A"/>
    <w:rsid w:val="00980968"/>
    <w:rsid w:val="00980D7B"/>
    <w:rsid w:val="00980E66"/>
    <w:rsid w:val="00981208"/>
    <w:rsid w:val="00981277"/>
    <w:rsid w:val="00981341"/>
    <w:rsid w:val="0098155C"/>
    <w:rsid w:val="0098179C"/>
    <w:rsid w:val="0098182D"/>
    <w:rsid w:val="00981F5C"/>
    <w:rsid w:val="0098207C"/>
    <w:rsid w:val="009822C0"/>
    <w:rsid w:val="0098252E"/>
    <w:rsid w:val="009826CB"/>
    <w:rsid w:val="009827CB"/>
    <w:rsid w:val="00982B25"/>
    <w:rsid w:val="00982B2E"/>
    <w:rsid w:val="00982CE4"/>
    <w:rsid w:val="00982ECB"/>
    <w:rsid w:val="00983462"/>
    <w:rsid w:val="0098375A"/>
    <w:rsid w:val="00983796"/>
    <w:rsid w:val="009839D9"/>
    <w:rsid w:val="00983CDE"/>
    <w:rsid w:val="00983F4F"/>
    <w:rsid w:val="0098410D"/>
    <w:rsid w:val="0098432B"/>
    <w:rsid w:val="009844A5"/>
    <w:rsid w:val="00984C40"/>
    <w:rsid w:val="009850BB"/>
    <w:rsid w:val="00985327"/>
    <w:rsid w:val="00985564"/>
    <w:rsid w:val="009855AD"/>
    <w:rsid w:val="009858FA"/>
    <w:rsid w:val="00985A3E"/>
    <w:rsid w:val="00985CAB"/>
    <w:rsid w:val="00985CBD"/>
    <w:rsid w:val="00985DD1"/>
    <w:rsid w:val="00985F7B"/>
    <w:rsid w:val="00985FB1"/>
    <w:rsid w:val="00986115"/>
    <w:rsid w:val="00986164"/>
    <w:rsid w:val="009861FC"/>
    <w:rsid w:val="00986935"/>
    <w:rsid w:val="00986AB0"/>
    <w:rsid w:val="00986B1D"/>
    <w:rsid w:val="00986C79"/>
    <w:rsid w:val="00986DB3"/>
    <w:rsid w:val="00986F6E"/>
    <w:rsid w:val="00986F7E"/>
    <w:rsid w:val="00986FB3"/>
    <w:rsid w:val="0098717D"/>
    <w:rsid w:val="009872E6"/>
    <w:rsid w:val="0098750B"/>
    <w:rsid w:val="0098771E"/>
    <w:rsid w:val="00987778"/>
    <w:rsid w:val="009877FF"/>
    <w:rsid w:val="00987999"/>
    <w:rsid w:val="00987A50"/>
    <w:rsid w:val="00987AB9"/>
    <w:rsid w:val="00987B9A"/>
    <w:rsid w:val="00987D47"/>
    <w:rsid w:val="00987E4C"/>
    <w:rsid w:val="00990126"/>
    <w:rsid w:val="00990293"/>
    <w:rsid w:val="00990498"/>
    <w:rsid w:val="00990643"/>
    <w:rsid w:val="0099065E"/>
    <w:rsid w:val="009908E2"/>
    <w:rsid w:val="00990BAE"/>
    <w:rsid w:val="00990D3C"/>
    <w:rsid w:val="00990D62"/>
    <w:rsid w:val="00990DE4"/>
    <w:rsid w:val="009910AC"/>
    <w:rsid w:val="009911AA"/>
    <w:rsid w:val="0099131F"/>
    <w:rsid w:val="0099148E"/>
    <w:rsid w:val="009918F9"/>
    <w:rsid w:val="00991B4A"/>
    <w:rsid w:val="00991CC6"/>
    <w:rsid w:val="00991DE3"/>
    <w:rsid w:val="00991F98"/>
    <w:rsid w:val="0099227F"/>
    <w:rsid w:val="009924C1"/>
    <w:rsid w:val="00992512"/>
    <w:rsid w:val="0099269C"/>
    <w:rsid w:val="00992702"/>
    <w:rsid w:val="00992811"/>
    <w:rsid w:val="00992955"/>
    <w:rsid w:val="00992A89"/>
    <w:rsid w:val="00992BB2"/>
    <w:rsid w:val="00992BBF"/>
    <w:rsid w:val="00992E8A"/>
    <w:rsid w:val="00993013"/>
    <w:rsid w:val="00993139"/>
    <w:rsid w:val="0099332F"/>
    <w:rsid w:val="00993478"/>
    <w:rsid w:val="009935EF"/>
    <w:rsid w:val="009936A4"/>
    <w:rsid w:val="0099399E"/>
    <w:rsid w:val="00993BB5"/>
    <w:rsid w:val="00993C8D"/>
    <w:rsid w:val="00993CB3"/>
    <w:rsid w:val="00993DCA"/>
    <w:rsid w:val="00993F7C"/>
    <w:rsid w:val="009943ED"/>
    <w:rsid w:val="0099450F"/>
    <w:rsid w:val="00994BE6"/>
    <w:rsid w:val="00994BF8"/>
    <w:rsid w:val="00994D36"/>
    <w:rsid w:val="009956D2"/>
    <w:rsid w:val="00995869"/>
    <w:rsid w:val="00995CC1"/>
    <w:rsid w:val="00995D7F"/>
    <w:rsid w:val="00995E98"/>
    <w:rsid w:val="009961E3"/>
    <w:rsid w:val="009962C1"/>
    <w:rsid w:val="009965F8"/>
    <w:rsid w:val="00996775"/>
    <w:rsid w:val="00996B75"/>
    <w:rsid w:val="00996BEF"/>
    <w:rsid w:val="00996C8D"/>
    <w:rsid w:val="00996FD3"/>
    <w:rsid w:val="0099728C"/>
    <w:rsid w:val="00997483"/>
    <w:rsid w:val="00997583"/>
    <w:rsid w:val="00997720"/>
    <w:rsid w:val="009978C7"/>
    <w:rsid w:val="0099798F"/>
    <w:rsid w:val="00997CA2"/>
    <w:rsid w:val="00997FA0"/>
    <w:rsid w:val="009A00A2"/>
    <w:rsid w:val="009A013C"/>
    <w:rsid w:val="009A0178"/>
    <w:rsid w:val="009A025A"/>
    <w:rsid w:val="009A03BB"/>
    <w:rsid w:val="009A03C3"/>
    <w:rsid w:val="009A042D"/>
    <w:rsid w:val="009A05E9"/>
    <w:rsid w:val="009A06C5"/>
    <w:rsid w:val="009A0701"/>
    <w:rsid w:val="009A0767"/>
    <w:rsid w:val="009A0775"/>
    <w:rsid w:val="009A0D53"/>
    <w:rsid w:val="009A0F09"/>
    <w:rsid w:val="009A1003"/>
    <w:rsid w:val="009A104A"/>
    <w:rsid w:val="009A1781"/>
    <w:rsid w:val="009A1937"/>
    <w:rsid w:val="009A1A13"/>
    <w:rsid w:val="009A1FF7"/>
    <w:rsid w:val="009A202B"/>
    <w:rsid w:val="009A2222"/>
    <w:rsid w:val="009A2700"/>
    <w:rsid w:val="009A270F"/>
    <w:rsid w:val="009A27D7"/>
    <w:rsid w:val="009A2804"/>
    <w:rsid w:val="009A2829"/>
    <w:rsid w:val="009A29BB"/>
    <w:rsid w:val="009A2AE4"/>
    <w:rsid w:val="009A2BE0"/>
    <w:rsid w:val="009A2C67"/>
    <w:rsid w:val="009A2E48"/>
    <w:rsid w:val="009A36BD"/>
    <w:rsid w:val="009A3D5B"/>
    <w:rsid w:val="009A4057"/>
    <w:rsid w:val="009A462D"/>
    <w:rsid w:val="009A46BC"/>
    <w:rsid w:val="009A485A"/>
    <w:rsid w:val="009A4919"/>
    <w:rsid w:val="009A4AB7"/>
    <w:rsid w:val="009A4D5B"/>
    <w:rsid w:val="009A5208"/>
    <w:rsid w:val="009A53F7"/>
    <w:rsid w:val="009A571E"/>
    <w:rsid w:val="009A5720"/>
    <w:rsid w:val="009A57F8"/>
    <w:rsid w:val="009A5847"/>
    <w:rsid w:val="009A5C43"/>
    <w:rsid w:val="009A5CB8"/>
    <w:rsid w:val="009A5DCF"/>
    <w:rsid w:val="009A5F8E"/>
    <w:rsid w:val="009A635D"/>
    <w:rsid w:val="009A64E9"/>
    <w:rsid w:val="009A65A3"/>
    <w:rsid w:val="009A675E"/>
    <w:rsid w:val="009A6903"/>
    <w:rsid w:val="009A6933"/>
    <w:rsid w:val="009A6A45"/>
    <w:rsid w:val="009A6B60"/>
    <w:rsid w:val="009A6DDE"/>
    <w:rsid w:val="009A6DE4"/>
    <w:rsid w:val="009A7261"/>
    <w:rsid w:val="009A748D"/>
    <w:rsid w:val="009A74B6"/>
    <w:rsid w:val="009A77A0"/>
    <w:rsid w:val="009A7A15"/>
    <w:rsid w:val="009A7AFC"/>
    <w:rsid w:val="009A7B07"/>
    <w:rsid w:val="009A7D3C"/>
    <w:rsid w:val="009A7F22"/>
    <w:rsid w:val="009A7F26"/>
    <w:rsid w:val="009B02E0"/>
    <w:rsid w:val="009B0386"/>
    <w:rsid w:val="009B08C0"/>
    <w:rsid w:val="009B0A28"/>
    <w:rsid w:val="009B0C01"/>
    <w:rsid w:val="009B0D52"/>
    <w:rsid w:val="009B0EF3"/>
    <w:rsid w:val="009B0F33"/>
    <w:rsid w:val="009B1269"/>
    <w:rsid w:val="009B13B4"/>
    <w:rsid w:val="009B1874"/>
    <w:rsid w:val="009B1895"/>
    <w:rsid w:val="009B1AFE"/>
    <w:rsid w:val="009B1C22"/>
    <w:rsid w:val="009B1F3D"/>
    <w:rsid w:val="009B2730"/>
    <w:rsid w:val="009B2751"/>
    <w:rsid w:val="009B2793"/>
    <w:rsid w:val="009B29C2"/>
    <w:rsid w:val="009B2AC6"/>
    <w:rsid w:val="009B2B4C"/>
    <w:rsid w:val="009B2B85"/>
    <w:rsid w:val="009B2FB5"/>
    <w:rsid w:val="009B320B"/>
    <w:rsid w:val="009B3298"/>
    <w:rsid w:val="009B35B8"/>
    <w:rsid w:val="009B3829"/>
    <w:rsid w:val="009B3C20"/>
    <w:rsid w:val="009B4021"/>
    <w:rsid w:val="009B40AB"/>
    <w:rsid w:val="009B40CF"/>
    <w:rsid w:val="009B4161"/>
    <w:rsid w:val="009B4589"/>
    <w:rsid w:val="009B46D1"/>
    <w:rsid w:val="009B4921"/>
    <w:rsid w:val="009B4948"/>
    <w:rsid w:val="009B4D9C"/>
    <w:rsid w:val="009B50B3"/>
    <w:rsid w:val="009B54E6"/>
    <w:rsid w:val="009B57B2"/>
    <w:rsid w:val="009B5912"/>
    <w:rsid w:val="009B5C5C"/>
    <w:rsid w:val="009B5DCA"/>
    <w:rsid w:val="009B5FC4"/>
    <w:rsid w:val="009B6098"/>
    <w:rsid w:val="009B69D9"/>
    <w:rsid w:val="009B6F5C"/>
    <w:rsid w:val="009B6F99"/>
    <w:rsid w:val="009B7058"/>
    <w:rsid w:val="009B71C0"/>
    <w:rsid w:val="009B74A4"/>
    <w:rsid w:val="009B74D3"/>
    <w:rsid w:val="009B7713"/>
    <w:rsid w:val="009B78A6"/>
    <w:rsid w:val="009BBD83"/>
    <w:rsid w:val="009C00D5"/>
    <w:rsid w:val="009C0235"/>
    <w:rsid w:val="009C0517"/>
    <w:rsid w:val="009C0591"/>
    <w:rsid w:val="009C05D3"/>
    <w:rsid w:val="009C098C"/>
    <w:rsid w:val="009C09C6"/>
    <w:rsid w:val="009C0A73"/>
    <w:rsid w:val="009C0BAC"/>
    <w:rsid w:val="009C0D40"/>
    <w:rsid w:val="009C0FC3"/>
    <w:rsid w:val="009C1125"/>
    <w:rsid w:val="009C11A7"/>
    <w:rsid w:val="009C11DC"/>
    <w:rsid w:val="009C12AB"/>
    <w:rsid w:val="009C13D8"/>
    <w:rsid w:val="009C1632"/>
    <w:rsid w:val="009C1893"/>
    <w:rsid w:val="009C1F4C"/>
    <w:rsid w:val="009C1F83"/>
    <w:rsid w:val="009C212E"/>
    <w:rsid w:val="009C216C"/>
    <w:rsid w:val="009C228F"/>
    <w:rsid w:val="009C2436"/>
    <w:rsid w:val="009C24A7"/>
    <w:rsid w:val="009C25C4"/>
    <w:rsid w:val="009C25EC"/>
    <w:rsid w:val="009C263C"/>
    <w:rsid w:val="009C2768"/>
    <w:rsid w:val="009C276B"/>
    <w:rsid w:val="009C2810"/>
    <w:rsid w:val="009C2831"/>
    <w:rsid w:val="009C2907"/>
    <w:rsid w:val="009C2D1B"/>
    <w:rsid w:val="009C2F17"/>
    <w:rsid w:val="009C3141"/>
    <w:rsid w:val="009C31A0"/>
    <w:rsid w:val="009C3300"/>
    <w:rsid w:val="009C3CA4"/>
    <w:rsid w:val="009C3CFB"/>
    <w:rsid w:val="009C3D3C"/>
    <w:rsid w:val="009C3F65"/>
    <w:rsid w:val="009C43EF"/>
    <w:rsid w:val="009C4DCB"/>
    <w:rsid w:val="009C533A"/>
    <w:rsid w:val="009C570A"/>
    <w:rsid w:val="009C5A09"/>
    <w:rsid w:val="009C5B13"/>
    <w:rsid w:val="009C5BE3"/>
    <w:rsid w:val="009C5C9B"/>
    <w:rsid w:val="009C5FE9"/>
    <w:rsid w:val="009C6054"/>
    <w:rsid w:val="009C621D"/>
    <w:rsid w:val="009C62C2"/>
    <w:rsid w:val="009C644C"/>
    <w:rsid w:val="009C6495"/>
    <w:rsid w:val="009C6512"/>
    <w:rsid w:val="009C65B2"/>
    <w:rsid w:val="009C66A0"/>
    <w:rsid w:val="009C67D5"/>
    <w:rsid w:val="009C67F6"/>
    <w:rsid w:val="009C69F8"/>
    <w:rsid w:val="009C7131"/>
    <w:rsid w:val="009C7329"/>
    <w:rsid w:val="009C77A0"/>
    <w:rsid w:val="009C77C8"/>
    <w:rsid w:val="009D0045"/>
    <w:rsid w:val="009D078D"/>
    <w:rsid w:val="009D08F5"/>
    <w:rsid w:val="009D08FE"/>
    <w:rsid w:val="009D0D11"/>
    <w:rsid w:val="009D0D4F"/>
    <w:rsid w:val="009D0F1D"/>
    <w:rsid w:val="009D12D1"/>
    <w:rsid w:val="009D1832"/>
    <w:rsid w:val="009D1AA5"/>
    <w:rsid w:val="009D1AB5"/>
    <w:rsid w:val="009D1ACD"/>
    <w:rsid w:val="009D1C67"/>
    <w:rsid w:val="009D1EC8"/>
    <w:rsid w:val="009D20FC"/>
    <w:rsid w:val="009D231C"/>
    <w:rsid w:val="009D25FF"/>
    <w:rsid w:val="009D2652"/>
    <w:rsid w:val="009D275B"/>
    <w:rsid w:val="009D27AB"/>
    <w:rsid w:val="009D27E7"/>
    <w:rsid w:val="009D2917"/>
    <w:rsid w:val="009D29BA"/>
    <w:rsid w:val="009D2AE5"/>
    <w:rsid w:val="009D2B9C"/>
    <w:rsid w:val="009D2BBB"/>
    <w:rsid w:val="009D2BE4"/>
    <w:rsid w:val="009D2C62"/>
    <w:rsid w:val="009D2CB7"/>
    <w:rsid w:val="009D30B7"/>
    <w:rsid w:val="009D3110"/>
    <w:rsid w:val="009D3125"/>
    <w:rsid w:val="009D32B1"/>
    <w:rsid w:val="009D34E7"/>
    <w:rsid w:val="009D34FB"/>
    <w:rsid w:val="009D353E"/>
    <w:rsid w:val="009D3C6B"/>
    <w:rsid w:val="009D3ECA"/>
    <w:rsid w:val="009D3EDE"/>
    <w:rsid w:val="009D3F7E"/>
    <w:rsid w:val="009D3F9C"/>
    <w:rsid w:val="009D4588"/>
    <w:rsid w:val="009D4590"/>
    <w:rsid w:val="009D45A4"/>
    <w:rsid w:val="009D46F7"/>
    <w:rsid w:val="009D48F0"/>
    <w:rsid w:val="009D498F"/>
    <w:rsid w:val="009D4E33"/>
    <w:rsid w:val="009D4EFD"/>
    <w:rsid w:val="009D4F26"/>
    <w:rsid w:val="009D4F66"/>
    <w:rsid w:val="009D50AB"/>
    <w:rsid w:val="009D5297"/>
    <w:rsid w:val="009D52BE"/>
    <w:rsid w:val="009D5905"/>
    <w:rsid w:val="009D5A83"/>
    <w:rsid w:val="009D5C0E"/>
    <w:rsid w:val="009D5C83"/>
    <w:rsid w:val="009D5D33"/>
    <w:rsid w:val="009D5DCE"/>
    <w:rsid w:val="009D5DD5"/>
    <w:rsid w:val="009D5E05"/>
    <w:rsid w:val="009D5EF0"/>
    <w:rsid w:val="009D5F77"/>
    <w:rsid w:val="009D6216"/>
    <w:rsid w:val="009D64AA"/>
    <w:rsid w:val="009D6713"/>
    <w:rsid w:val="009D689B"/>
    <w:rsid w:val="009D699A"/>
    <w:rsid w:val="009D6B73"/>
    <w:rsid w:val="009D6C9D"/>
    <w:rsid w:val="009D6F2D"/>
    <w:rsid w:val="009D7021"/>
    <w:rsid w:val="009D754F"/>
    <w:rsid w:val="009D7704"/>
    <w:rsid w:val="009D774F"/>
    <w:rsid w:val="009D78A3"/>
    <w:rsid w:val="009D78B1"/>
    <w:rsid w:val="009D78E6"/>
    <w:rsid w:val="009D7900"/>
    <w:rsid w:val="009D7C38"/>
    <w:rsid w:val="009D7EDB"/>
    <w:rsid w:val="009D7F7D"/>
    <w:rsid w:val="009DA9CD"/>
    <w:rsid w:val="009E00C8"/>
    <w:rsid w:val="009E0529"/>
    <w:rsid w:val="009E0941"/>
    <w:rsid w:val="009E0A82"/>
    <w:rsid w:val="009E0ABC"/>
    <w:rsid w:val="009E0E83"/>
    <w:rsid w:val="009E0F75"/>
    <w:rsid w:val="009E0F7E"/>
    <w:rsid w:val="009E1076"/>
    <w:rsid w:val="009E10F5"/>
    <w:rsid w:val="009E123B"/>
    <w:rsid w:val="009E134A"/>
    <w:rsid w:val="009E14C8"/>
    <w:rsid w:val="009E17D9"/>
    <w:rsid w:val="009E191E"/>
    <w:rsid w:val="009E19AA"/>
    <w:rsid w:val="009E1A6B"/>
    <w:rsid w:val="009E1C1D"/>
    <w:rsid w:val="009E1CED"/>
    <w:rsid w:val="009E1E4C"/>
    <w:rsid w:val="009E1E7C"/>
    <w:rsid w:val="009E1FE2"/>
    <w:rsid w:val="009E277C"/>
    <w:rsid w:val="009E2AE3"/>
    <w:rsid w:val="009E2E9C"/>
    <w:rsid w:val="009E2FBD"/>
    <w:rsid w:val="009E2FF4"/>
    <w:rsid w:val="009E31A5"/>
    <w:rsid w:val="009E3273"/>
    <w:rsid w:val="009E338B"/>
    <w:rsid w:val="009E3475"/>
    <w:rsid w:val="009E348F"/>
    <w:rsid w:val="009E35CA"/>
    <w:rsid w:val="009E37F5"/>
    <w:rsid w:val="009E3BB3"/>
    <w:rsid w:val="009E3C01"/>
    <w:rsid w:val="009E3D86"/>
    <w:rsid w:val="009E3F61"/>
    <w:rsid w:val="009E4070"/>
    <w:rsid w:val="009E43C2"/>
    <w:rsid w:val="009E4414"/>
    <w:rsid w:val="009E48C5"/>
    <w:rsid w:val="009E49D4"/>
    <w:rsid w:val="009E4A6B"/>
    <w:rsid w:val="009E4AFF"/>
    <w:rsid w:val="009E4B09"/>
    <w:rsid w:val="009E4BC8"/>
    <w:rsid w:val="009E4D84"/>
    <w:rsid w:val="009E4F7A"/>
    <w:rsid w:val="009E4F84"/>
    <w:rsid w:val="009E4FA0"/>
    <w:rsid w:val="009E55E3"/>
    <w:rsid w:val="009E5729"/>
    <w:rsid w:val="009E572A"/>
    <w:rsid w:val="009E5BA6"/>
    <w:rsid w:val="009E5CD3"/>
    <w:rsid w:val="009E5ED8"/>
    <w:rsid w:val="009E5F6E"/>
    <w:rsid w:val="009E615D"/>
    <w:rsid w:val="009E6172"/>
    <w:rsid w:val="009E64BE"/>
    <w:rsid w:val="009E652D"/>
    <w:rsid w:val="009E66B0"/>
    <w:rsid w:val="009E6859"/>
    <w:rsid w:val="009E6B18"/>
    <w:rsid w:val="009E6B4E"/>
    <w:rsid w:val="009E6FE9"/>
    <w:rsid w:val="009E6FF7"/>
    <w:rsid w:val="009E70C7"/>
    <w:rsid w:val="009E7124"/>
    <w:rsid w:val="009E7247"/>
    <w:rsid w:val="009E751F"/>
    <w:rsid w:val="009E76CE"/>
    <w:rsid w:val="009E77B4"/>
    <w:rsid w:val="009E7999"/>
    <w:rsid w:val="009E7A85"/>
    <w:rsid w:val="009E7EE9"/>
    <w:rsid w:val="009E7F06"/>
    <w:rsid w:val="009F0078"/>
    <w:rsid w:val="009F04FF"/>
    <w:rsid w:val="009F0691"/>
    <w:rsid w:val="009F07BD"/>
    <w:rsid w:val="009F0800"/>
    <w:rsid w:val="009F0945"/>
    <w:rsid w:val="009F0984"/>
    <w:rsid w:val="009F0AFA"/>
    <w:rsid w:val="009F0B12"/>
    <w:rsid w:val="009F0C68"/>
    <w:rsid w:val="009F0ECE"/>
    <w:rsid w:val="009F0FD6"/>
    <w:rsid w:val="009F106C"/>
    <w:rsid w:val="009F107A"/>
    <w:rsid w:val="009F115B"/>
    <w:rsid w:val="009F14FA"/>
    <w:rsid w:val="009F1AD8"/>
    <w:rsid w:val="009F1CDE"/>
    <w:rsid w:val="009F1D42"/>
    <w:rsid w:val="009F2199"/>
    <w:rsid w:val="009F2488"/>
    <w:rsid w:val="009F24B6"/>
    <w:rsid w:val="009F2935"/>
    <w:rsid w:val="009F2CF0"/>
    <w:rsid w:val="009F2D0A"/>
    <w:rsid w:val="009F2ED4"/>
    <w:rsid w:val="009F3251"/>
    <w:rsid w:val="009F33DC"/>
    <w:rsid w:val="009F3516"/>
    <w:rsid w:val="009F36CC"/>
    <w:rsid w:val="009F397B"/>
    <w:rsid w:val="009F3B63"/>
    <w:rsid w:val="009F3C49"/>
    <w:rsid w:val="009F3C96"/>
    <w:rsid w:val="009F3D81"/>
    <w:rsid w:val="009F3DC2"/>
    <w:rsid w:val="009F3E0A"/>
    <w:rsid w:val="009F3F90"/>
    <w:rsid w:val="009F4077"/>
    <w:rsid w:val="009F4361"/>
    <w:rsid w:val="009F4487"/>
    <w:rsid w:val="009F4658"/>
    <w:rsid w:val="009F48C6"/>
    <w:rsid w:val="009F4B07"/>
    <w:rsid w:val="009F4C03"/>
    <w:rsid w:val="009F4C76"/>
    <w:rsid w:val="009F4CDD"/>
    <w:rsid w:val="009F50C8"/>
    <w:rsid w:val="009F50F9"/>
    <w:rsid w:val="009F52DF"/>
    <w:rsid w:val="009F54D1"/>
    <w:rsid w:val="009F5853"/>
    <w:rsid w:val="009F5AB5"/>
    <w:rsid w:val="009F5E11"/>
    <w:rsid w:val="009F5ED0"/>
    <w:rsid w:val="009F6295"/>
    <w:rsid w:val="009F62A9"/>
    <w:rsid w:val="009F63CC"/>
    <w:rsid w:val="009F646E"/>
    <w:rsid w:val="009F66F9"/>
    <w:rsid w:val="009F69BF"/>
    <w:rsid w:val="009F71A0"/>
    <w:rsid w:val="009F721F"/>
    <w:rsid w:val="009F72B2"/>
    <w:rsid w:val="009F7392"/>
    <w:rsid w:val="009F7417"/>
    <w:rsid w:val="009F78B3"/>
    <w:rsid w:val="009F7A69"/>
    <w:rsid w:val="009F7AD5"/>
    <w:rsid w:val="009F7BE1"/>
    <w:rsid w:val="00A00234"/>
    <w:rsid w:val="00A008CC"/>
    <w:rsid w:val="00A00977"/>
    <w:rsid w:val="00A00A4B"/>
    <w:rsid w:val="00A00C07"/>
    <w:rsid w:val="00A00D29"/>
    <w:rsid w:val="00A00D9D"/>
    <w:rsid w:val="00A00F30"/>
    <w:rsid w:val="00A01083"/>
    <w:rsid w:val="00A01120"/>
    <w:rsid w:val="00A013C3"/>
    <w:rsid w:val="00A0154A"/>
    <w:rsid w:val="00A01633"/>
    <w:rsid w:val="00A0175B"/>
    <w:rsid w:val="00A01BE2"/>
    <w:rsid w:val="00A01D1C"/>
    <w:rsid w:val="00A02144"/>
    <w:rsid w:val="00A0222A"/>
    <w:rsid w:val="00A02240"/>
    <w:rsid w:val="00A02324"/>
    <w:rsid w:val="00A02385"/>
    <w:rsid w:val="00A0243F"/>
    <w:rsid w:val="00A024A3"/>
    <w:rsid w:val="00A02828"/>
    <w:rsid w:val="00A028FD"/>
    <w:rsid w:val="00A02CCE"/>
    <w:rsid w:val="00A032AA"/>
    <w:rsid w:val="00A0356F"/>
    <w:rsid w:val="00A03584"/>
    <w:rsid w:val="00A035D7"/>
    <w:rsid w:val="00A036C5"/>
    <w:rsid w:val="00A039DF"/>
    <w:rsid w:val="00A03A0F"/>
    <w:rsid w:val="00A03A35"/>
    <w:rsid w:val="00A03A48"/>
    <w:rsid w:val="00A03E45"/>
    <w:rsid w:val="00A040F2"/>
    <w:rsid w:val="00A04183"/>
    <w:rsid w:val="00A04629"/>
    <w:rsid w:val="00A0483C"/>
    <w:rsid w:val="00A05115"/>
    <w:rsid w:val="00A05431"/>
    <w:rsid w:val="00A0544F"/>
    <w:rsid w:val="00A05AD4"/>
    <w:rsid w:val="00A05D2C"/>
    <w:rsid w:val="00A05E76"/>
    <w:rsid w:val="00A05F31"/>
    <w:rsid w:val="00A0619D"/>
    <w:rsid w:val="00A0632C"/>
    <w:rsid w:val="00A06360"/>
    <w:rsid w:val="00A0651D"/>
    <w:rsid w:val="00A06662"/>
    <w:rsid w:val="00A067ED"/>
    <w:rsid w:val="00A06857"/>
    <w:rsid w:val="00A06D46"/>
    <w:rsid w:val="00A07310"/>
    <w:rsid w:val="00A07451"/>
    <w:rsid w:val="00A0788A"/>
    <w:rsid w:val="00A07A47"/>
    <w:rsid w:val="00A07B42"/>
    <w:rsid w:val="00A07C17"/>
    <w:rsid w:val="00A07D83"/>
    <w:rsid w:val="00A104FA"/>
    <w:rsid w:val="00A10807"/>
    <w:rsid w:val="00A1094D"/>
    <w:rsid w:val="00A1099C"/>
    <w:rsid w:val="00A10AB2"/>
    <w:rsid w:val="00A10C4F"/>
    <w:rsid w:val="00A10DD0"/>
    <w:rsid w:val="00A11083"/>
    <w:rsid w:val="00A11378"/>
    <w:rsid w:val="00A11494"/>
    <w:rsid w:val="00A11514"/>
    <w:rsid w:val="00A11766"/>
    <w:rsid w:val="00A11882"/>
    <w:rsid w:val="00A11969"/>
    <w:rsid w:val="00A11C2A"/>
    <w:rsid w:val="00A11C78"/>
    <w:rsid w:val="00A11E0B"/>
    <w:rsid w:val="00A11FD6"/>
    <w:rsid w:val="00A12524"/>
    <w:rsid w:val="00A125DB"/>
    <w:rsid w:val="00A1265B"/>
    <w:rsid w:val="00A12808"/>
    <w:rsid w:val="00A12928"/>
    <w:rsid w:val="00A12A37"/>
    <w:rsid w:val="00A12AA2"/>
    <w:rsid w:val="00A12D07"/>
    <w:rsid w:val="00A12DE2"/>
    <w:rsid w:val="00A12FEA"/>
    <w:rsid w:val="00A13141"/>
    <w:rsid w:val="00A131DE"/>
    <w:rsid w:val="00A1383C"/>
    <w:rsid w:val="00A13ADB"/>
    <w:rsid w:val="00A13B19"/>
    <w:rsid w:val="00A13C07"/>
    <w:rsid w:val="00A13D26"/>
    <w:rsid w:val="00A13D72"/>
    <w:rsid w:val="00A14055"/>
    <w:rsid w:val="00A143E7"/>
    <w:rsid w:val="00A1445E"/>
    <w:rsid w:val="00A144E9"/>
    <w:rsid w:val="00A14A43"/>
    <w:rsid w:val="00A14A90"/>
    <w:rsid w:val="00A14CDA"/>
    <w:rsid w:val="00A15055"/>
    <w:rsid w:val="00A15151"/>
    <w:rsid w:val="00A15196"/>
    <w:rsid w:val="00A15231"/>
    <w:rsid w:val="00A1529F"/>
    <w:rsid w:val="00A15578"/>
    <w:rsid w:val="00A155F3"/>
    <w:rsid w:val="00A15852"/>
    <w:rsid w:val="00A15B9B"/>
    <w:rsid w:val="00A15C62"/>
    <w:rsid w:val="00A15ED3"/>
    <w:rsid w:val="00A15FE7"/>
    <w:rsid w:val="00A16011"/>
    <w:rsid w:val="00A160F7"/>
    <w:rsid w:val="00A16308"/>
    <w:rsid w:val="00A16536"/>
    <w:rsid w:val="00A168EA"/>
    <w:rsid w:val="00A16904"/>
    <w:rsid w:val="00A16BC0"/>
    <w:rsid w:val="00A16CB1"/>
    <w:rsid w:val="00A16DA2"/>
    <w:rsid w:val="00A17577"/>
    <w:rsid w:val="00A17D1D"/>
    <w:rsid w:val="00A17D9C"/>
    <w:rsid w:val="00A17EC9"/>
    <w:rsid w:val="00A20013"/>
    <w:rsid w:val="00A20411"/>
    <w:rsid w:val="00A2055E"/>
    <w:rsid w:val="00A208FA"/>
    <w:rsid w:val="00A20D58"/>
    <w:rsid w:val="00A20DD0"/>
    <w:rsid w:val="00A211FB"/>
    <w:rsid w:val="00A21329"/>
    <w:rsid w:val="00A21482"/>
    <w:rsid w:val="00A214F1"/>
    <w:rsid w:val="00A21700"/>
    <w:rsid w:val="00A21719"/>
    <w:rsid w:val="00A21B8A"/>
    <w:rsid w:val="00A21EC3"/>
    <w:rsid w:val="00A21F3B"/>
    <w:rsid w:val="00A21F82"/>
    <w:rsid w:val="00A21FE7"/>
    <w:rsid w:val="00A21FF2"/>
    <w:rsid w:val="00A22262"/>
    <w:rsid w:val="00A22395"/>
    <w:rsid w:val="00A22495"/>
    <w:rsid w:val="00A2267F"/>
    <w:rsid w:val="00A22A26"/>
    <w:rsid w:val="00A22AF3"/>
    <w:rsid w:val="00A22B60"/>
    <w:rsid w:val="00A22E43"/>
    <w:rsid w:val="00A232CF"/>
    <w:rsid w:val="00A23307"/>
    <w:rsid w:val="00A2357B"/>
    <w:rsid w:val="00A23603"/>
    <w:rsid w:val="00A23618"/>
    <w:rsid w:val="00A236CE"/>
    <w:rsid w:val="00A2383D"/>
    <w:rsid w:val="00A2396D"/>
    <w:rsid w:val="00A23B49"/>
    <w:rsid w:val="00A23CE7"/>
    <w:rsid w:val="00A23F92"/>
    <w:rsid w:val="00A23F98"/>
    <w:rsid w:val="00A23FC1"/>
    <w:rsid w:val="00A242C6"/>
    <w:rsid w:val="00A24654"/>
    <w:rsid w:val="00A2465E"/>
    <w:rsid w:val="00A24684"/>
    <w:rsid w:val="00A24842"/>
    <w:rsid w:val="00A249EE"/>
    <w:rsid w:val="00A24A9E"/>
    <w:rsid w:val="00A251C8"/>
    <w:rsid w:val="00A256AC"/>
    <w:rsid w:val="00A25856"/>
    <w:rsid w:val="00A25BAE"/>
    <w:rsid w:val="00A25F9C"/>
    <w:rsid w:val="00A26056"/>
    <w:rsid w:val="00A2610A"/>
    <w:rsid w:val="00A262A2"/>
    <w:rsid w:val="00A262F2"/>
    <w:rsid w:val="00A26530"/>
    <w:rsid w:val="00A2666C"/>
    <w:rsid w:val="00A2671B"/>
    <w:rsid w:val="00A26753"/>
    <w:rsid w:val="00A2685C"/>
    <w:rsid w:val="00A2689F"/>
    <w:rsid w:val="00A26A2D"/>
    <w:rsid w:val="00A26BB9"/>
    <w:rsid w:val="00A26CD1"/>
    <w:rsid w:val="00A26EE3"/>
    <w:rsid w:val="00A2731A"/>
    <w:rsid w:val="00A27626"/>
    <w:rsid w:val="00A27636"/>
    <w:rsid w:val="00A27990"/>
    <w:rsid w:val="00A279AF"/>
    <w:rsid w:val="00A27AE8"/>
    <w:rsid w:val="00A27B96"/>
    <w:rsid w:val="00A27F7C"/>
    <w:rsid w:val="00A30083"/>
    <w:rsid w:val="00A300FC"/>
    <w:rsid w:val="00A3046F"/>
    <w:rsid w:val="00A3052E"/>
    <w:rsid w:val="00A30558"/>
    <w:rsid w:val="00A308AD"/>
    <w:rsid w:val="00A308B8"/>
    <w:rsid w:val="00A308F8"/>
    <w:rsid w:val="00A30AA1"/>
    <w:rsid w:val="00A30BA9"/>
    <w:rsid w:val="00A30E1F"/>
    <w:rsid w:val="00A31019"/>
    <w:rsid w:val="00A31622"/>
    <w:rsid w:val="00A3162B"/>
    <w:rsid w:val="00A31898"/>
    <w:rsid w:val="00A31937"/>
    <w:rsid w:val="00A31938"/>
    <w:rsid w:val="00A31967"/>
    <w:rsid w:val="00A319AA"/>
    <w:rsid w:val="00A31D1E"/>
    <w:rsid w:val="00A31F5D"/>
    <w:rsid w:val="00A31FAF"/>
    <w:rsid w:val="00A32171"/>
    <w:rsid w:val="00A324FB"/>
    <w:rsid w:val="00A326FA"/>
    <w:rsid w:val="00A32717"/>
    <w:rsid w:val="00A32870"/>
    <w:rsid w:val="00A32928"/>
    <w:rsid w:val="00A3297A"/>
    <w:rsid w:val="00A32C68"/>
    <w:rsid w:val="00A32DE0"/>
    <w:rsid w:val="00A32E20"/>
    <w:rsid w:val="00A32EC8"/>
    <w:rsid w:val="00A33107"/>
    <w:rsid w:val="00A3311A"/>
    <w:rsid w:val="00A33189"/>
    <w:rsid w:val="00A332CE"/>
    <w:rsid w:val="00A33301"/>
    <w:rsid w:val="00A33422"/>
    <w:rsid w:val="00A334D8"/>
    <w:rsid w:val="00A33550"/>
    <w:rsid w:val="00A335DD"/>
    <w:rsid w:val="00A33789"/>
    <w:rsid w:val="00A33916"/>
    <w:rsid w:val="00A33987"/>
    <w:rsid w:val="00A33D29"/>
    <w:rsid w:val="00A33F65"/>
    <w:rsid w:val="00A341B3"/>
    <w:rsid w:val="00A34245"/>
    <w:rsid w:val="00A349E8"/>
    <w:rsid w:val="00A34A7A"/>
    <w:rsid w:val="00A34C9F"/>
    <w:rsid w:val="00A34CB8"/>
    <w:rsid w:val="00A35199"/>
    <w:rsid w:val="00A3521C"/>
    <w:rsid w:val="00A35270"/>
    <w:rsid w:val="00A3540A"/>
    <w:rsid w:val="00A354DC"/>
    <w:rsid w:val="00A355D6"/>
    <w:rsid w:val="00A356B8"/>
    <w:rsid w:val="00A357D2"/>
    <w:rsid w:val="00A35B6C"/>
    <w:rsid w:val="00A35CBD"/>
    <w:rsid w:val="00A35CEF"/>
    <w:rsid w:val="00A35F1E"/>
    <w:rsid w:val="00A36074"/>
    <w:rsid w:val="00A360E4"/>
    <w:rsid w:val="00A36206"/>
    <w:rsid w:val="00A3639C"/>
    <w:rsid w:val="00A3641F"/>
    <w:rsid w:val="00A36520"/>
    <w:rsid w:val="00A365E1"/>
    <w:rsid w:val="00A36723"/>
    <w:rsid w:val="00A367C4"/>
    <w:rsid w:val="00A36916"/>
    <w:rsid w:val="00A36E36"/>
    <w:rsid w:val="00A36EBB"/>
    <w:rsid w:val="00A3700B"/>
    <w:rsid w:val="00A37253"/>
    <w:rsid w:val="00A3751A"/>
    <w:rsid w:val="00A37C6B"/>
    <w:rsid w:val="00A37EE9"/>
    <w:rsid w:val="00A37F32"/>
    <w:rsid w:val="00A37F9B"/>
    <w:rsid w:val="00A40015"/>
    <w:rsid w:val="00A4047A"/>
    <w:rsid w:val="00A40539"/>
    <w:rsid w:val="00A408F2"/>
    <w:rsid w:val="00A40ABC"/>
    <w:rsid w:val="00A40B91"/>
    <w:rsid w:val="00A40BA8"/>
    <w:rsid w:val="00A40C2B"/>
    <w:rsid w:val="00A40EB4"/>
    <w:rsid w:val="00A40F21"/>
    <w:rsid w:val="00A40F6B"/>
    <w:rsid w:val="00A410A1"/>
    <w:rsid w:val="00A410D0"/>
    <w:rsid w:val="00A41156"/>
    <w:rsid w:val="00A412B3"/>
    <w:rsid w:val="00A414F3"/>
    <w:rsid w:val="00A4152E"/>
    <w:rsid w:val="00A417EB"/>
    <w:rsid w:val="00A418E3"/>
    <w:rsid w:val="00A41EC6"/>
    <w:rsid w:val="00A4224C"/>
    <w:rsid w:val="00A424AC"/>
    <w:rsid w:val="00A4262C"/>
    <w:rsid w:val="00A426C5"/>
    <w:rsid w:val="00A429EA"/>
    <w:rsid w:val="00A42B7F"/>
    <w:rsid w:val="00A42DAF"/>
    <w:rsid w:val="00A42EBE"/>
    <w:rsid w:val="00A4308D"/>
    <w:rsid w:val="00A430CE"/>
    <w:rsid w:val="00A43190"/>
    <w:rsid w:val="00A432FB"/>
    <w:rsid w:val="00A434DE"/>
    <w:rsid w:val="00A436CE"/>
    <w:rsid w:val="00A4392F"/>
    <w:rsid w:val="00A4394B"/>
    <w:rsid w:val="00A43967"/>
    <w:rsid w:val="00A43CF9"/>
    <w:rsid w:val="00A43F72"/>
    <w:rsid w:val="00A44052"/>
    <w:rsid w:val="00A442FC"/>
    <w:rsid w:val="00A445C7"/>
    <w:rsid w:val="00A447A3"/>
    <w:rsid w:val="00A44812"/>
    <w:rsid w:val="00A44911"/>
    <w:rsid w:val="00A44AD0"/>
    <w:rsid w:val="00A44BF0"/>
    <w:rsid w:val="00A44C66"/>
    <w:rsid w:val="00A44C74"/>
    <w:rsid w:val="00A4572F"/>
    <w:rsid w:val="00A457A4"/>
    <w:rsid w:val="00A45C63"/>
    <w:rsid w:val="00A45E0F"/>
    <w:rsid w:val="00A45F3F"/>
    <w:rsid w:val="00A460D7"/>
    <w:rsid w:val="00A468D8"/>
    <w:rsid w:val="00A469DC"/>
    <w:rsid w:val="00A46A4C"/>
    <w:rsid w:val="00A46C10"/>
    <w:rsid w:val="00A46DCC"/>
    <w:rsid w:val="00A46E13"/>
    <w:rsid w:val="00A46F5C"/>
    <w:rsid w:val="00A47138"/>
    <w:rsid w:val="00A471C9"/>
    <w:rsid w:val="00A471D6"/>
    <w:rsid w:val="00A474E6"/>
    <w:rsid w:val="00A47881"/>
    <w:rsid w:val="00A478FE"/>
    <w:rsid w:val="00A47F19"/>
    <w:rsid w:val="00A47F2A"/>
    <w:rsid w:val="00A5009B"/>
    <w:rsid w:val="00A502FB"/>
    <w:rsid w:val="00A5039E"/>
    <w:rsid w:val="00A503AA"/>
    <w:rsid w:val="00A50488"/>
    <w:rsid w:val="00A509E4"/>
    <w:rsid w:val="00A509E5"/>
    <w:rsid w:val="00A50B21"/>
    <w:rsid w:val="00A50DDB"/>
    <w:rsid w:val="00A50F2F"/>
    <w:rsid w:val="00A50FE2"/>
    <w:rsid w:val="00A50FFC"/>
    <w:rsid w:val="00A5130B"/>
    <w:rsid w:val="00A513C3"/>
    <w:rsid w:val="00A51404"/>
    <w:rsid w:val="00A517F3"/>
    <w:rsid w:val="00A51969"/>
    <w:rsid w:val="00A51A36"/>
    <w:rsid w:val="00A51B17"/>
    <w:rsid w:val="00A51EA7"/>
    <w:rsid w:val="00A521E8"/>
    <w:rsid w:val="00A5256B"/>
    <w:rsid w:val="00A52847"/>
    <w:rsid w:val="00A52D94"/>
    <w:rsid w:val="00A52F5C"/>
    <w:rsid w:val="00A52F77"/>
    <w:rsid w:val="00A5336C"/>
    <w:rsid w:val="00A53754"/>
    <w:rsid w:val="00A5377C"/>
    <w:rsid w:val="00A53A30"/>
    <w:rsid w:val="00A53BB1"/>
    <w:rsid w:val="00A53BD8"/>
    <w:rsid w:val="00A53F33"/>
    <w:rsid w:val="00A540AC"/>
    <w:rsid w:val="00A54189"/>
    <w:rsid w:val="00A541EB"/>
    <w:rsid w:val="00A54412"/>
    <w:rsid w:val="00A5453C"/>
    <w:rsid w:val="00A54A8A"/>
    <w:rsid w:val="00A54B37"/>
    <w:rsid w:val="00A54B99"/>
    <w:rsid w:val="00A54DAB"/>
    <w:rsid w:val="00A5505D"/>
    <w:rsid w:val="00A55515"/>
    <w:rsid w:val="00A556B8"/>
    <w:rsid w:val="00A556ED"/>
    <w:rsid w:val="00A5572D"/>
    <w:rsid w:val="00A55906"/>
    <w:rsid w:val="00A55979"/>
    <w:rsid w:val="00A561E1"/>
    <w:rsid w:val="00A562FB"/>
    <w:rsid w:val="00A56757"/>
    <w:rsid w:val="00A56FF5"/>
    <w:rsid w:val="00A571D0"/>
    <w:rsid w:val="00A5747B"/>
    <w:rsid w:val="00A574FA"/>
    <w:rsid w:val="00A5790E"/>
    <w:rsid w:val="00A57A8E"/>
    <w:rsid w:val="00A6023E"/>
    <w:rsid w:val="00A60498"/>
    <w:rsid w:val="00A607E1"/>
    <w:rsid w:val="00A607E4"/>
    <w:rsid w:val="00A6086B"/>
    <w:rsid w:val="00A60A27"/>
    <w:rsid w:val="00A60C46"/>
    <w:rsid w:val="00A60C79"/>
    <w:rsid w:val="00A60D3F"/>
    <w:rsid w:val="00A6117D"/>
    <w:rsid w:val="00A611F1"/>
    <w:rsid w:val="00A6120F"/>
    <w:rsid w:val="00A6121D"/>
    <w:rsid w:val="00A616F3"/>
    <w:rsid w:val="00A61895"/>
    <w:rsid w:val="00A618C5"/>
    <w:rsid w:val="00A61F48"/>
    <w:rsid w:val="00A621B1"/>
    <w:rsid w:val="00A622C3"/>
    <w:rsid w:val="00A622F6"/>
    <w:rsid w:val="00A628F7"/>
    <w:rsid w:val="00A62A50"/>
    <w:rsid w:val="00A62CA4"/>
    <w:rsid w:val="00A62E78"/>
    <w:rsid w:val="00A6302B"/>
    <w:rsid w:val="00A63315"/>
    <w:rsid w:val="00A633D9"/>
    <w:rsid w:val="00A63985"/>
    <w:rsid w:val="00A63D64"/>
    <w:rsid w:val="00A63F7B"/>
    <w:rsid w:val="00A647E1"/>
    <w:rsid w:val="00A64870"/>
    <w:rsid w:val="00A649AA"/>
    <w:rsid w:val="00A649C1"/>
    <w:rsid w:val="00A64A86"/>
    <w:rsid w:val="00A64ADE"/>
    <w:rsid w:val="00A650D7"/>
    <w:rsid w:val="00A6524E"/>
    <w:rsid w:val="00A6551D"/>
    <w:rsid w:val="00A655A9"/>
    <w:rsid w:val="00A657CD"/>
    <w:rsid w:val="00A6581F"/>
    <w:rsid w:val="00A6597A"/>
    <w:rsid w:val="00A65BC9"/>
    <w:rsid w:val="00A65C02"/>
    <w:rsid w:val="00A65D66"/>
    <w:rsid w:val="00A65F05"/>
    <w:rsid w:val="00A65F07"/>
    <w:rsid w:val="00A65FAE"/>
    <w:rsid w:val="00A661BD"/>
    <w:rsid w:val="00A662DD"/>
    <w:rsid w:val="00A663B4"/>
    <w:rsid w:val="00A666F2"/>
    <w:rsid w:val="00A667D3"/>
    <w:rsid w:val="00A66880"/>
    <w:rsid w:val="00A66D35"/>
    <w:rsid w:val="00A66ECD"/>
    <w:rsid w:val="00A66F02"/>
    <w:rsid w:val="00A67215"/>
    <w:rsid w:val="00A672E3"/>
    <w:rsid w:val="00A674C1"/>
    <w:rsid w:val="00A67883"/>
    <w:rsid w:val="00A67902"/>
    <w:rsid w:val="00A67C93"/>
    <w:rsid w:val="00A67CB2"/>
    <w:rsid w:val="00A67DFE"/>
    <w:rsid w:val="00A67F3F"/>
    <w:rsid w:val="00A6F64E"/>
    <w:rsid w:val="00A703CC"/>
    <w:rsid w:val="00A70677"/>
    <w:rsid w:val="00A7075D"/>
    <w:rsid w:val="00A70916"/>
    <w:rsid w:val="00A70937"/>
    <w:rsid w:val="00A70982"/>
    <w:rsid w:val="00A70BE6"/>
    <w:rsid w:val="00A70BFF"/>
    <w:rsid w:val="00A70DCC"/>
    <w:rsid w:val="00A70DE1"/>
    <w:rsid w:val="00A70F03"/>
    <w:rsid w:val="00A71015"/>
    <w:rsid w:val="00A71029"/>
    <w:rsid w:val="00A711F9"/>
    <w:rsid w:val="00A71324"/>
    <w:rsid w:val="00A7137C"/>
    <w:rsid w:val="00A713D1"/>
    <w:rsid w:val="00A71594"/>
    <w:rsid w:val="00A715B5"/>
    <w:rsid w:val="00A717D6"/>
    <w:rsid w:val="00A71BBD"/>
    <w:rsid w:val="00A71CBF"/>
    <w:rsid w:val="00A71D2D"/>
    <w:rsid w:val="00A71E73"/>
    <w:rsid w:val="00A71F48"/>
    <w:rsid w:val="00A71FD0"/>
    <w:rsid w:val="00A72024"/>
    <w:rsid w:val="00A721C1"/>
    <w:rsid w:val="00A72650"/>
    <w:rsid w:val="00A72653"/>
    <w:rsid w:val="00A7297D"/>
    <w:rsid w:val="00A72CAB"/>
    <w:rsid w:val="00A72EF0"/>
    <w:rsid w:val="00A72FF4"/>
    <w:rsid w:val="00A73465"/>
    <w:rsid w:val="00A73492"/>
    <w:rsid w:val="00A73634"/>
    <w:rsid w:val="00A73707"/>
    <w:rsid w:val="00A737DA"/>
    <w:rsid w:val="00A73AEE"/>
    <w:rsid w:val="00A73B1F"/>
    <w:rsid w:val="00A73B2A"/>
    <w:rsid w:val="00A73BC6"/>
    <w:rsid w:val="00A73CDC"/>
    <w:rsid w:val="00A741B9"/>
    <w:rsid w:val="00A7431A"/>
    <w:rsid w:val="00A74351"/>
    <w:rsid w:val="00A74523"/>
    <w:rsid w:val="00A7461A"/>
    <w:rsid w:val="00A74624"/>
    <w:rsid w:val="00A7474C"/>
    <w:rsid w:val="00A74998"/>
    <w:rsid w:val="00A74BF5"/>
    <w:rsid w:val="00A74C31"/>
    <w:rsid w:val="00A74C8F"/>
    <w:rsid w:val="00A74DAD"/>
    <w:rsid w:val="00A75349"/>
    <w:rsid w:val="00A7534A"/>
    <w:rsid w:val="00A753BC"/>
    <w:rsid w:val="00A7555A"/>
    <w:rsid w:val="00A756AC"/>
    <w:rsid w:val="00A758F2"/>
    <w:rsid w:val="00A75D46"/>
    <w:rsid w:val="00A75DCA"/>
    <w:rsid w:val="00A75E4F"/>
    <w:rsid w:val="00A75EBC"/>
    <w:rsid w:val="00A75FE8"/>
    <w:rsid w:val="00A76117"/>
    <w:rsid w:val="00A76319"/>
    <w:rsid w:val="00A76424"/>
    <w:rsid w:val="00A765DB"/>
    <w:rsid w:val="00A76924"/>
    <w:rsid w:val="00A76984"/>
    <w:rsid w:val="00A76A0A"/>
    <w:rsid w:val="00A76E58"/>
    <w:rsid w:val="00A770BF"/>
    <w:rsid w:val="00A77176"/>
    <w:rsid w:val="00A771AA"/>
    <w:rsid w:val="00A77274"/>
    <w:rsid w:val="00A7782D"/>
    <w:rsid w:val="00A778DA"/>
    <w:rsid w:val="00A778DB"/>
    <w:rsid w:val="00A77922"/>
    <w:rsid w:val="00A77940"/>
    <w:rsid w:val="00A77B2C"/>
    <w:rsid w:val="00A77BE0"/>
    <w:rsid w:val="00A77C24"/>
    <w:rsid w:val="00A8009E"/>
    <w:rsid w:val="00A800C7"/>
    <w:rsid w:val="00A8013C"/>
    <w:rsid w:val="00A80567"/>
    <w:rsid w:val="00A806AE"/>
    <w:rsid w:val="00A8073B"/>
    <w:rsid w:val="00A807ED"/>
    <w:rsid w:val="00A808BD"/>
    <w:rsid w:val="00A80A8D"/>
    <w:rsid w:val="00A80CD1"/>
    <w:rsid w:val="00A80DFD"/>
    <w:rsid w:val="00A80EAF"/>
    <w:rsid w:val="00A80F6C"/>
    <w:rsid w:val="00A81483"/>
    <w:rsid w:val="00A8176E"/>
    <w:rsid w:val="00A819B4"/>
    <w:rsid w:val="00A81C12"/>
    <w:rsid w:val="00A81C95"/>
    <w:rsid w:val="00A81C96"/>
    <w:rsid w:val="00A81CE8"/>
    <w:rsid w:val="00A81DE7"/>
    <w:rsid w:val="00A81F41"/>
    <w:rsid w:val="00A81F9B"/>
    <w:rsid w:val="00A820ED"/>
    <w:rsid w:val="00A8237B"/>
    <w:rsid w:val="00A823B9"/>
    <w:rsid w:val="00A823F0"/>
    <w:rsid w:val="00A8281A"/>
    <w:rsid w:val="00A82900"/>
    <w:rsid w:val="00A829EB"/>
    <w:rsid w:val="00A82A94"/>
    <w:rsid w:val="00A82DAA"/>
    <w:rsid w:val="00A82FFC"/>
    <w:rsid w:val="00A8303C"/>
    <w:rsid w:val="00A8311C"/>
    <w:rsid w:val="00A8318E"/>
    <w:rsid w:val="00A83607"/>
    <w:rsid w:val="00A83A9D"/>
    <w:rsid w:val="00A83BA7"/>
    <w:rsid w:val="00A83CA0"/>
    <w:rsid w:val="00A83E78"/>
    <w:rsid w:val="00A84135"/>
    <w:rsid w:val="00A84138"/>
    <w:rsid w:val="00A84149"/>
    <w:rsid w:val="00A84D4A"/>
    <w:rsid w:val="00A84F64"/>
    <w:rsid w:val="00A84FE5"/>
    <w:rsid w:val="00A8506F"/>
    <w:rsid w:val="00A85129"/>
    <w:rsid w:val="00A85380"/>
    <w:rsid w:val="00A85570"/>
    <w:rsid w:val="00A85593"/>
    <w:rsid w:val="00A8575A"/>
    <w:rsid w:val="00A858E0"/>
    <w:rsid w:val="00A85A8D"/>
    <w:rsid w:val="00A85A91"/>
    <w:rsid w:val="00A85C42"/>
    <w:rsid w:val="00A85F18"/>
    <w:rsid w:val="00A86158"/>
    <w:rsid w:val="00A8616D"/>
    <w:rsid w:val="00A867A5"/>
    <w:rsid w:val="00A867E0"/>
    <w:rsid w:val="00A86848"/>
    <w:rsid w:val="00A87158"/>
    <w:rsid w:val="00A872FF"/>
    <w:rsid w:val="00A8730A"/>
    <w:rsid w:val="00A87508"/>
    <w:rsid w:val="00A87513"/>
    <w:rsid w:val="00A8765E"/>
    <w:rsid w:val="00A8793F"/>
    <w:rsid w:val="00A8794A"/>
    <w:rsid w:val="00A87C61"/>
    <w:rsid w:val="00A9025E"/>
    <w:rsid w:val="00A9060F"/>
    <w:rsid w:val="00A9080E"/>
    <w:rsid w:val="00A90AC0"/>
    <w:rsid w:val="00A90B5C"/>
    <w:rsid w:val="00A90D05"/>
    <w:rsid w:val="00A90E9D"/>
    <w:rsid w:val="00A91297"/>
    <w:rsid w:val="00A914F9"/>
    <w:rsid w:val="00A915E0"/>
    <w:rsid w:val="00A918A0"/>
    <w:rsid w:val="00A91B53"/>
    <w:rsid w:val="00A91D13"/>
    <w:rsid w:val="00A91D72"/>
    <w:rsid w:val="00A91F51"/>
    <w:rsid w:val="00A922E0"/>
    <w:rsid w:val="00A926EE"/>
    <w:rsid w:val="00A928EE"/>
    <w:rsid w:val="00A92995"/>
    <w:rsid w:val="00A92B90"/>
    <w:rsid w:val="00A92CCC"/>
    <w:rsid w:val="00A92CD7"/>
    <w:rsid w:val="00A92D26"/>
    <w:rsid w:val="00A93063"/>
    <w:rsid w:val="00A930D4"/>
    <w:rsid w:val="00A934CB"/>
    <w:rsid w:val="00A93E1F"/>
    <w:rsid w:val="00A93EAA"/>
    <w:rsid w:val="00A93ED4"/>
    <w:rsid w:val="00A943E4"/>
    <w:rsid w:val="00A94862"/>
    <w:rsid w:val="00A94C5C"/>
    <w:rsid w:val="00A94F68"/>
    <w:rsid w:val="00A94FE2"/>
    <w:rsid w:val="00A950D8"/>
    <w:rsid w:val="00A95207"/>
    <w:rsid w:val="00A954B8"/>
    <w:rsid w:val="00A9552B"/>
    <w:rsid w:val="00A95831"/>
    <w:rsid w:val="00A9597D"/>
    <w:rsid w:val="00A9598E"/>
    <w:rsid w:val="00A95A9F"/>
    <w:rsid w:val="00A95C49"/>
    <w:rsid w:val="00A95E4E"/>
    <w:rsid w:val="00A96000"/>
    <w:rsid w:val="00A960E1"/>
    <w:rsid w:val="00A96277"/>
    <w:rsid w:val="00A96369"/>
    <w:rsid w:val="00A963BE"/>
    <w:rsid w:val="00A963CC"/>
    <w:rsid w:val="00A963E2"/>
    <w:rsid w:val="00A9660E"/>
    <w:rsid w:val="00A9663A"/>
    <w:rsid w:val="00A96786"/>
    <w:rsid w:val="00A9693D"/>
    <w:rsid w:val="00A96A1D"/>
    <w:rsid w:val="00A96BC8"/>
    <w:rsid w:val="00A96BD0"/>
    <w:rsid w:val="00A96D4F"/>
    <w:rsid w:val="00A96FBD"/>
    <w:rsid w:val="00A96FFE"/>
    <w:rsid w:val="00A97232"/>
    <w:rsid w:val="00A97242"/>
    <w:rsid w:val="00A977A6"/>
    <w:rsid w:val="00A978A4"/>
    <w:rsid w:val="00A97C04"/>
    <w:rsid w:val="00A97E15"/>
    <w:rsid w:val="00AA0046"/>
    <w:rsid w:val="00AA0080"/>
    <w:rsid w:val="00AA031C"/>
    <w:rsid w:val="00AA04DE"/>
    <w:rsid w:val="00AA0919"/>
    <w:rsid w:val="00AA0B43"/>
    <w:rsid w:val="00AA0C79"/>
    <w:rsid w:val="00AA0CBA"/>
    <w:rsid w:val="00AA0DB7"/>
    <w:rsid w:val="00AA0F7F"/>
    <w:rsid w:val="00AA0F85"/>
    <w:rsid w:val="00AA1100"/>
    <w:rsid w:val="00AA112E"/>
    <w:rsid w:val="00AA12AC"/>
    <w:rsid w:val="00AA131C"/>
    <w:rsid w:val="00AA1489"/>
    <w:rsid w:val="00AA14A7"/>
    <w:rsid w:val="00AA17C1"/>
    <w:rsid w:val="00AA180F"/>
    <w:rsid w:val="00AA1A09"/>
    <w:rsid w:val="00AA1B0D"/>
    <w:rsid w:val="00AA1B73"/>
    <w:rsid w:val="00AA1C08"/>
    <w:rsid w:val="00AA1F24"/>
    <w:rsid w:val="00AA2466"/>
    <w:rsid w:val="00AA267F"/>
    <w:rsid w:val="00AA27BC"/>
    <w:rsid w:val="00AA2839"/>
    <w:rsid w:val="00AA2C1F"/>
    <w:rsid w:val="00AA2D1F"/>
    <w:rsid w:val="00AA3041"/>
    <w:rsid w:val="00AA30F6"/>
    <w:rsid w:val="00AA3279"/>
    <w:rsid w:val="00AA3382"/>
    <w:rsid w:val="00AA3549"/>
    <w:rsid w:val="00AA398D"/>
    <w:rsid w:val="00AA3D72"/>
    <w:rsid w:val="00AA3FD9"/>
    <w:rsid w:val="00AA417F"/>
    <w:rsid w:val="00AA423B"/>
    <w:rsid w:val="00AA4436"/>
    <w:rsid w:val="00AA4446"/>
    <w:rsid w:val="00AA469A"/>
    <w:rsid w:val="00AA4E8E"/>
    <w:rsid w:val="00AA50BB"/>
    <w:rsid w:val="00AA51B5"/>
    <w:rsid w:val="00AA523C"/>
    <w:rsid w:val="00AA5417"/>
    <w:rsid w:val="00AA562F"/>
    <w:rsid w:val="00AA570F"/>
    <w:rsid w:val="00AA583D"/>
    <w:rsid w:val="00AA598E"/>
    <w:rsid w:val="00AA5E9D"/>
    <w:rsid w:val="00AA5FF9"/>
    <w:rsid w:val="00AA6043"/>
    <w:rsid w:val="00AA62B7"/>
    <w:rsid w:val="00AA6445"/>
    <w:rsid w:val="00AA6572"/>
    <w:rsid w:val="00AA658F"/>
    <w:rsid w:val="00AA66BB"/>
    <w:rsid w:val="00AA6733"/>
    <w:rsid w:val="00AA69A3"/>
    <w:rsid w:val="00AA6AEF"/>
    <w:rsid w:val="00AA6C0C"/>
    <w:rsid w:val="00AA6C6D"/>
    <w:rsid w:val="00AA6FD5"/>
    <w:rsid w:val="00AA6FE8"/>
    <w:rsid w:val="00AA7059"/>
    <w:rsid w:val="00AA7136"/>
    <w:rsid w:val="00AA720B"/>
    <w:rsid w:val="00AA73F6"/>
    <w:rsid w:val="00AA7492"/>
    <w:rsid w:val="00AA772A"/>
    <w:rsid w:val="00AA7ACD"/>
    <w:rsid w:val="00AA7D42"/>
    <w:rsid w:val="00AA97D7"/>
    <w:rsid w:val="00AB031F"/>
    <w:rsid w:val="00AB04A1"/>
    <w:rsid w:val="00AB06BF"/>
    <w:rsid w:val="00AB071B"/>
    <w:rsid w:val="00AB09FC"/>
    <w:rsid w:val="00AB0DC6"/>
    <w:rsid w:val="00AB0DFC"/>
    <w:rsid w:val="00AB109D"/>
    <w:rsid w:val="00AB11E1"/>
    <w:rsid w:val="00AB1900"/>
    <w:rsid w:val="00AB2050"/>
    <w:rsid w:val="00AB239E"/>
    <w:rsid w:val="00AB26A6"/>
    <w:rsid w:val="00AB28C0"/>
    <w:rsid w:val="00AB28D2"/>
    <w:rsid w:val="00AB290B"/>
    <w:rsid w:val="00AB2ADB"/>
    <w:rsid w:val="00AB2B0E"/>
    <w:rsid w:val="00AB31EB"/>
    <w:rsid w:val="00AB3374"/>
    <w:rsid w:val="00AB36B7"/>
    <w:rsid w:val="00AB37E3"/>
    <w:rsid w:val="00AB3B16"/>
    <w:rsid w:val="00AB3D0D"/>
    <w:rsid w:val="00AB3E3F"/>
    <w:rsid w:val="00AB3F52"/>
    <w:rsid w:val="00AB4213"/>
    <w:rsid w:val="00AB4254"/>
    <w:rsid w:val="00AB43B1"/>
    <w:rsid w:val="00AB446F"/>
    <w:rsid w:val="00AB4492"/>
    <w:rsid w:val="00AB4657"/>
    <w:rsid w:val="00AB465D"/>
    <w:rsid w:val="00AB49C5"/>
    <w:rsid w:val="00AB4C20"/>
    <w:rsid w:val="00AB4CA7"/>
    <w:rsid w:val="00AB4D89"/>
    <w:rsid w:val="00AB4F0E"/>
    <w:rsid w:val="00AB4F51"/>
    <w:rsid w:val="00AB5140"/>
    <w:rsid w:val="00AB520A"/>
    <w:rsid w:val="00AB539E"/>
    <w:rsid w:val="00AB542D"/>
    <w:rsid w:val="00AB54FC"/>
    <w:rsid w:val="00AB555D"/>
    <w:rsid w:val="00AB5586"/>
    <w:rsid w:val="00AB57FA"/>
    <w:rsid w:val="00AB5C61"/>
    <w:rsid w:val="00AB6131"/>
    <w:rsid w:val="00AB6233"/>
    <w:rsid w:val="00AB62A7"/>
    <w:rsid w:val="00AB6308"/>
    <w:rsid w:val="00AB644B"/>
    <w:rsid w:val="00AB6703"/>
    <w:rsid w:val="00AB6A7E"/>
    <w:rsid w:val="00AB6BD5"/>
    <w:rsid w:val="00AB6DF2"/>
    <w:rsid w:val="00AB6E16"/>
    <w:rsid w:val="00AB6ED4"/>
    <w:rsid w:val="00AB6FEE"/>
    <w:rsid w:val="00AB7022"/>
    <w:rsid w:val="00AB7101"/>
    <w:rsid w:val="00AB7292"/>
    <w:rsid w:val="00AB7927"/>
    <w:rsid w:val="00AB7D51"/>
    <w:rsid w:val="00AC001A"/>
    <w:rsid w:val="00AC0151"/>
    <w:rsid w:val="00AC0289"/>
    <w:rsid w:val="00AC0B16"/>
    <w:rsid w:val="00AC0CB7"/>
    <w:rsid w:val="00AC0DD7"/>
    <w:rsid w:val="00AC0E7B"/>
    <w:rsid w:val="00AC0F3E"/>
    <w:rsid w:val="00AC13B0"/>
    <w:rsid w:val="00AC13D2"/>
    <w:rsid w:val="00AC15AC"/>
    <w:rsid w:val="00AC162F"/>
    <w:rsid w:val="00AC1959"/>
    <w:rsid w:val="00AC1A6B"/>
    <w:rsid w:val="00AC1A81"/>
    <w:rsid w:val="00AC1B01"/>
    <w:rsid w:val="00AC1B6E"/>
    <w:rsid w:val="00AC1F8A"/>
    <w:rsid w:val="00AC1FD3"/>
    <w:rsid w:val="00AC1FD9"/>
    <w:rsid w:val="00AC2221"/>
    <w:rsid w:val="00AC22DE"/>
    <w:rsid w:val="00AC2352"/>
    <w:rsid w:val="00AC237A"/>
    <w:rsid w:val="00AC2659"/>
    <w:rsid w:val="00AC2715"/>
    <w:rsid w:val="00AC278F"/>
    <w:rsid w:val="00AC2CFA"/>
    <w:rsid w:val="00AC2E27"/>
    <w:rsid w:val="00AC31EF"/>
    <w:rsid w:val="00AC33F7"/>
    <w:rsid w:val="00AC3500"/>
    <w:rsid w:val="00AC3A1B"/>
    <w:rsid w:val="00AC3C04"/>
    <w:rsid w:val="00AC3CE1"/>
    <w:rsid w:val="00AC3F88"/>
    <w:rsid w:val="00AC4064"/>
    <w:rsid w:val="00AC411D"/>
    <w:rsid w:val="00AC4243"/>
    <w:rsid w:val="00AC4496"/>
    <w:rsid w:val="00AC4B83"/>
    <w:rsid w:val="00AC4BB4"/>
    <w:rsid w:val="00AC4E56"/>
    <w:rsid w:val="00AC4EB3"/>
    <w:rsid w:val="00AC50CC"/>
    <w:rsid w:val="00AC5259"/>
    <w:rsid w:val="00AC531B"/>
    <w:rsid w:val="00AC54AA"/>
    <w:rsid w:val="00AC5787"/>
    <w:rsid w:val="00AC5791"/>
    <w:rsid w:val="00AC5795"/>
    <w:rsid w:val="00AC579D"/>
    <w:rsid w:val="00AC5986"/>
    <w:rsid w:val="00AC5DFB"/>
    <w:rsid w:val="00AC5E76"/>
    <w:rsid w:val="00AC5F30"/>
    <w:rsid w:val="00AC5FC4"/>
    <w:rsid w:val="00AC6059"/>
    <w:rsid w:val="00AC60AA"/>
    <w:rsid w:val="00AC63B4"/>
    <w:rsid w:val="00AC64D0"/>
    <w:rsid w:val="00AC666C"/>
    <w:rsid w:val="00AC69A6"/>
    <w:rsid w:val="00AC6DDE"/>
    <w:rsid w:val="00AC6F45"/>
    <w:rsid w:val="00AC701E"/>
    <w:rsid w:val="00AC705F"/>
    <w:rsid w:val="00AC7155"/>
    <w:rsid w:val="00AC71F7"/>
    <w:rsid w:val="00AC731A"/>
    <w:rsid w:val="00AC7397"/>
    <w:rsid w:val="00AC759C"/>
    <w:rsid w:val="00AC7621"/>
    <w:rsid w:val="00AC7A8A"/>
    <w:rsid w:val="00AC7C64"/>
    <w:rsid w:val="00AC7E16"/>
    <w:rsid w:val="00AC7EC2"/>
    <w:rsid w:val="00AD0196"/>
    <w:rsid w:val="00AD01A9"/>
    <w:rsid w:val="00AD03EB"/>
    <w:rsid w:val="00AD04A4"/>
    <w:rsid w:val="00AD058F"/>
    <w:rsid w:val="00AD081D"/>
    <w:rsid w:val="00AD0ACF"/>
    <w:rsid w:val="00AD0E87"/>
    <w:rsid w:val="00AD0FD4"/>
    <w:rsid w:val="00AD11F1"/>
    <w:rsid w:val="00AD128C"/>
    <w:rsid w:val="00AD15B9"/>
    <w:rsid w:val="00AD1622"/>
    <w:rsid w:val="00AD1661"/>
    <w:rsid w:val="00AD17B3"/>
    <w:rsid w:val="00AD1C98"/>
    <w:rsid w:val="00AD1FA8"/>
    <w:rsid w:val="00AD20C8"/>
    <w:rsid w:val="00AD243E"/>
    <w:rsid w:val="00AD2468"/>
    <w:rsid w:val="00AD2482"/>
    <w:rsid w:val="00AD24D2"/>
    <w:rsid w:val="00AD2774"/>
    <w:rsid w:val="00AD2B61"/>
    <w:rsid w:val="00AD2B9B"/>
    <w:rsid w:val="00AD2C3F"/>
    <w:rsid w:val="00AD2C65"/>
    <w:rsid w:val="00AD2F18"/>
    <w:rsid w:val="00AD32DB"/>
    <w:rsid w:val="00AD32F2"/>
    <w:rsid w:val="00AD3937"/>
    <w:rsid w:val="00AD396A"/>
    <w:rsid w:val="00AD3AF3"/>
    <w:rsid w:val="00AD3B39"/>
    <w:rsid w:val="00AD4000"/>
    <w:rsid w:val="00AD4495"/>
    <w:rsid w:val="00AD44DD"/>
    <w:rsid w:val="00AD4B0B"/>
    <w:rsid w:val="00AD4C74"/>
    <w:rsid w:val="00AD4EB1"/>
    <w:rsid w:val="00AD4FF6"/>
    <w:rsid w:val="00AD53F3"/>
    <w:rsid w:val="00AD58A0"/>
    <w:rsid w:val="00AD5DFA"/>
    <w:rsid w:val="00AD5E67"/>
    <w:rsid w:val="00AD6016"/>
    <w:rsid w:val="00AD6121"/>
    <w:rsid w:val="00AD6333"/>
    <w:rsid w:val="00AD655D"/>
    <w:rsid w:val="00AD6571"/>
    <w:rsid w:val="00AD6668"/>
    <w:rsid w:val="00AD67FD"/>
    <w:rsid w:val="00AD6AF0"/>
    <w:rsid w:val="00AD6DEA"/>
    <w:rsid w:val="00AD6E7A"/>
    <w:rsid w:val="00AD70A4"/>
    <w:rsid w:val="00AD71E7"/>
    <w:rsid w:val="00AD7263"/>
    <w:rsid w:val="00AD7BB0"/>
    <w:rsid w:val="00AD7C33"/>
    <w:rsid w:val="00AD7C64"/>
    <w:rsid w:val="00AD7DBE"/>
    <w:rsid w:val="00AD7E03"/>
    <w:rsid w:val="00AD9ED2"/>
    <w:rsid w:val="00AE00EF"/>
    <w:rsid w:val="00AE03E6"/>
    <w:rsid w:val="00AE0465"/>
    <w:rsid w:val="00AE06C7"/>
    <w:rsid w:val="00AE0E09"/>
    <w:rsid w:val="00AE0E1B"/>
    <w:rsid w:val="00AE0EA2"/>
    <w:rsid w:val="00AE0EDF"/>
    <w:rsid w:val="00AE107A"/>
    <w:rsid w:val="00AE12DC"/>
    <w:rsid w:val="00AE1381"/>
    <w:rsid w:val="00AE138A"/>
    <w:rsid w:val="00AE14A6"/>
    <w:rsid w:val="00AE16A4"/>
    <w:rsid w:val="00AE18C6"/>
    <w:rsid w:val="00AE18D7"/>
    <w:rsid w:val="00AE1BB6"/>
    <w:rsid w:val="00AE1E44"/>
    <w:rsid w:val="00AE1FA2"/>
    <w:rsid w:val="00AE1FD0"/>
    <w:rsid w:val="00AE21A7"/>
    <w:rsid w:val="00AE21AE"/>
    <w:rsid w:val="00AE21EF"/>
    <w:rsid w:val="00AE2394"/>
    <w:rsid w:val="00AE23E6"/>
    <w:rsid w:val="00AE23EE"/>
    <w:rsid w:val="00AE2431"/>
    <w:rsid w:val="00AE24B1"/>
    <w:rsid w:val="00AE25CF"/>
    <w:rsid w:val="00AE28EF"/>
    <w:rsid w:val="00AE2A55"/>
    <w:rsid w:val="00AE2E30"/>
    <w:rsid w:val="00AE2E6E"/>
    <w:rsid w:val="00AE31D7"/>
    <w:rsid w:val="00AE31DE"/>
    <w:rsid w:val="00AE3474"/>
    <w:rsid w:val="00AE371C"/>
    <w:rsid w:val="00AE4313"/>
    <w:rsid w:val="00AE4517"/>
    <w:rsid w:val="00AE454A"/>
    <w:rsid w:val="00AE45D2"/>
    <w:rsid w:val="00AE46AB"/>
    <w:rsid w:val="00AE4953"/>
    <w:rsid w:val="00AE4C52"/>
    <w:rsid w:val="00AE4CCE"/>
    <w:rsid w:val="00AE4DBD"/>
    <w:rsid w:val="00AE4EDD"/>
    <w:rsid w:val="00AE4EEC"/>
    <w:rsid w:val="00AE5039"/>
    <w:rsid w:val="00AE508A"/>
    <w:rsid w:val="00AE5207"/>
    <w:rsid w:val="00AE530A"/>
    <w:rsid w:val="00AE5339"/>
    <w:rsid w:val="00AE563B"/>
    <w:rsid w:val="00AE565B"/>
    <w:rsid w:val="00AE57D3"/>
    <w:rsid w:val="00AE5B4C"/>
    <w:rsid w:val="00AE5EBA"/>
    <w:rsid w:val="00AE5F9D"/>
    <w:rsid w:val="00AE61E0"/>
    <w:rsid w:val="00AE632D"/>
    <w:rsid w:val="00AE6679"/>
    <w:rsid w:val="00AE6881"/>
    <w:rsid w:val="00AE6CC9"/>
    <w:rsid w:val="00AE6D3E"/>
    <w:rsid w:val="00AE70EE"/>
    <w:rsid w:val="00AE736F"/>
    <w:rsid w:val="00AE7473"/>
    <w:rsid w:val="00AE754F"/>
    <w:rsid w:val="00AE756E"/>
    <w:rsid w:val="00AE779B"/>
    <w:rsid w:val="00AE787A"/>
    <w:rsid w:val="00AE79C8"/>
    <w:rsid w:val="00AE7BAD"/>
    <w:rsid w:val="00AE7D03"/>
    <w:rsid w:val="00AE7E6F"/>
    <w:rsid w:val="00AF030E"/>
    <w:rsid w:val="00AF04EA"/>
    <w:rsid w:val="00AF062B"/>
    <w:rsid w:val="00AF0666"/>
    <w:rsid w:val="00AF08FB"/>
    <w:rsid w:val="00AF0C08"/>
    <w:rsid w:val="00AF0C48"/>
    <w:rsid w:val="00AF0ED7"/>
    <w:rsid w:val="00AF0F55"/>
    <w:rsid w:val="00AF0FD0"/>
    <w:rsid w:val="00AF119A"/>
    <w:rsid w:val="00AF1428"/>
    <w:rsid w:val="00AF1538"/>
    <w:rsid w:val="00AF155D"/>
    <w:rsid w:val="00AF17B6"/>
    <w:rsid w:val="00AF1801"/>
    <w:rsid w:val="00AF19C7"/>
    <w:rsid w:val="00AF1A25"/>
    <w:rsid w:val="00AF1A44"/>
    <w:rsid w:val="00AF1B2B"/>
    <w:rsid w:val="00AF232A"/>
    <w:rsid w:val="00AF252B"/>
    <w:rsid w:val="00AF26AA"/>
    <w:rsid w:val="00AF28EF"/>
    <w:rsid w:val="00AF294E"/>
    <w:rsid w:val="00AF2D08"/>
    <w:rsid w:val="00AF2EE6"/>
    <w:rsid w:val="00AF2EF0"/>
    <w:rsid w:val="00AF317F"/>
    <w:rsid w:val="00AF328A"/>
    <w:rsid w:val="00AF376F"/>
    <w:rsid w:val="00AF3880"/>
    <w:rsid w:val="00AF38FE"/>
    <w:rsid w:val="00AF3A67"/>
    <w:rsid w:val="00AF3E55"/>
    <w:rsid w:val="00AF481C"/>
    <w:rsid w:val="00AF4A6F"/>
    <w:rsid w:val="00AF4F1C"/>
    <w:rsid w:val="00AF4FD1"/>
    <w:rsid w:val="00AF5110"/>
    <w:rsid w:val="00AF52F3"/>
    <w:rsid w:val="00AF537C"/>
    <w:rsid w:val="00AF564E"/>
    <w:rsid w:val="00AF5868"/>
    <w:rsid w:val="00AF5AA2"/>
    <w:rsid w:val="00AF5C19"/>
    <w:rsid w:val="00AF5CA7"/>
    <w:rsid w:val="00AF5CAB"/>
    <w:rsid w:val="00AF6318"/>
    <w:rsid w:val="00AF6688"/>
    <w:rsid w:val="00AF693E"/>
    <w:rsid w:val="00AF6BDA"/>
    <w:rsid w:val="00AF6C76"/>
    <w:rsid w:val="00AF6CF7"/>
    <w:rsid w:val="00AF6CFC"/>
    <w:rsid w:val="00AF6F5F"/>
    <w:rsid w:val="00AF7920"/>
    <w:rsid w:val="00AF7A15"/>
    <w:rsid w:val="00AF7AB1"/>
    <w:rsid w:val="00AF7C89"/>
    <w:rsid w:val="00AF7D68"/>
    <w:rsid w:val="00B00166"/>
    <w:rsid w:val="00B0035A"/>
    <w:rsid w:val="00B00368"/>
    <w:rsid w:val="00B00381"/>
    <w:rsid w:val="00B00440"/>
    <w:rsid w:val="00B00543"/>
    <w:rsid w:val="00B006DA"/>
    <w:rsid w:val="00B00AC1"/>
    <w:rsid w:val="00B00C2F"/>
    <w:rsid w:val="00B00F59"/>
    <w:rsid w:val="00B0110E"/>
    <w:rsid w:val="00B011DB"/>
    <w:rsid w:val="00B0127F"/>
    <w:rsid w:val="00B01C92"/>
    <w:rsid w:val="00B021F6"/>
    <w:rsid w:val="00B02327"/>
    <w:rsid w:val="00B0242E"/>
    <w:rsid w:val="00B024AA"/>
    <w:rsid w:val="00B02558"/>
    <w:rsid w:val="00B02733"/>
    <w:rsid w:val="00B0278B"/>
    <w:rsid w:val="00B029BE"/>
    <w:rsid w:val="00B02AD2"/>
    <w:rsid w:val="00B02BE7"/>
    <w:rsid w:val="00B02C70"/>
    <w:rsid w:val="00B02DBB"/>
    <w:rsid w:val="00B02E88"/>
    <w:rsid w:val="00B02E90"/>
    <w:rsid w:val="00B03046"/>
    <w:rsid w:val="00B03318"/>
    <w:rsid w:val="00B0337B"/>
    <w:rsid w:val="00B0361D"/>
    <w:rsid w:val="00B0365C"/>
    <w:rsid w:val="00B0378B"/>
    <w:rsid w:val="00B03A56"/>
    <w:rsid w:val="00B03C52"/>
    <w:rsid w:val="00B03C80"/>
    <w:rsid w:val="00B03CF0"/>
    <w:rsid w:val="00B03EA1"/>
    <w:rsid w:val="00B03F34"/>
    <w:rsid w:val="00B03F4C"/>
    <w:rsid w:val="00B04177"/>
    <w:rsid w:val="00B041A9"/>
    <w:rsid w:val="00B041BC"/>
    <w:rsid w:val="00B04351"/>
    <w:rsid w:val="00B04415"/>
    <w:rsid w:val="00B044E0"/>
    <w:rsid w:val="00B046D5"/>
    <w:rsid w:val="00B04C0A"/>
    <w:rsid w:val="00B04DD9"/>
    <w:rsid w:val="00B04EE7"/>
    <w:rsid w:val="00B05008"/>
    <w:rsid w:val="00B0504F"/>
    <w:rsid w:val="00B051F0"/>
    <w:rsid w:val="00B051F8"/>
    <w:rsid w:val="00B05484"/>
    <w:rsid w:val="00B054BD"/>
    <w:rsid w:val="00B056CD"/>
    <w:rsid w:val="00B056F1"/>
    <w:rsid w:val="00B059DD"/>
    <w:rsid w:val="00B05AF7"/>
    <w:rsid w:val="00B05D40"/>
    <w:rsid w:val="00B05DE2"/>
    <w:rsid w:val="00B05EBA"/>
    <w:rsid w:val="00B0615F"/>
    <w:rsid w:val="00B0675B"/>
    <w:rsid w:val="00B0689C"/>
    <w:rsid w:val="00B069BD"/>
    <w:rsid w:val="00B06A71"/>
    <w:rsid w:val="00B06E84"/>
    <w:rsid w:val="00B0704D"/>
    <w:rsid w:val="00B0707F"/>
    <w:rsid w:val="00B07147"/>
    <w:rsid w:val="00B07585"/>
    <w:rsid w:val="00B077CF"/>
    <w:rsid w:val="00B07A24"/>
    <w:rsid w:val="00B07D5B"/>
    <w:rsid w:val="00B100B4"/>
    <w:rsid w:val="00B103AE"/>
    <w:rsid w:val="00B104F1"/>
    <w:rsid w:val="00B10566"/>
    <w:rsid w:val="00B10943"/>
    <w:rsid w:val="00B10A91"/>
    <w:rsid w:val="00B10ABE"/>
    <w:rsid w:val="00B10ADB"/>
    <w:rsid w:val="00B10E92"/>
    <w:rsid w:val="00B11007"/>
    <w:rsid w:val="00B1108D"/>
    <w:rsid w:val="00B115E6"/>
    <w:rsid w:val="00B116EF"/>
    <w:rsid w:val="00B11742"/>
    <w:rsid w:val="00B11878"/>
    <w:rsid w:val="00B11BDD"/>
    <w:rsid w:val="00B11BEE"/>
    <w:rsid w:val="00B11E80"/>
    <w:rsid w:val="00B11ECD"/>
    <w:rsid w:val="00B12138"/>
    <w:rsid w:val="00B122F7"/>
    <w:rsid w:val="00B124F1"/>
    <w:rsid w:val="00B1270C"/>
    <w:rsid w:val="00B12729"/>
    <w:rsid w:val="00B1286A"/>
    <w:rsid w:val="00B128AB"/>
    <w:rsid w:val="00B12A35"/>
    <w:rsid w:val="00B12C4B"/>
    <w:rsid w:val="00B12C5A"/>
    <w:rsid w:val="00B12CFE"/>
    <w:rsid w:val="00B12E80"/>
    <w:rsid w:val="00B1302F"/>
    <w:rsid w:val="00B13146"/>
    <w:rsid w:val="00B131CE"/>
    <w:rsid w:val="00B13856"/>
    <w:rsid w:val="00B13C48"/>
    <w:rsid w:val="00B13F1F"/>
    <w:rsid w:val="00B143CA"/>
    <w:rsid w:val="00B147E3"/>
    <w:rsid w:val="00B14AA1"/>
    <w:rsid w:val="00B14C94"/>
    <w:rsid w:val="00B14D34"/>
    <w:rsid w:val="00B14DFC"/>
    <w:rsid w:val="00B14F00"/>
    <w:rsid w:val="00B15060"/>
    <w:rsid w:val="00B150BC"/>
    <w:rsid w:val="00B150DB"/>
    <w:rsid w:val="00B150EA"/>
    <w:rsid w:val="00B15182"/>
    <w:rsid w:val="00B159F6"/>
    <w:rsid w:val="00B15A85"/>
    <w:rsid w:val="00B15C43"/>
    <w:rsid w:val="00B15D6D"/>
    <w:rsid w:val="00B1605E"/>
    <w:rsid w:val="00B16263"/>
    <w:rsid w:val="00B1648E"/>
    <w:rsid w:val="00B164F6"/>
    <w:rsid w:val="00B1662F"/>
    <w:rsid w:val="00B16754"/>
    <w:rsid w:val="00B16A10"/>
    <w:rsid w:val="00B16AF3"/>
    <w:rsid w:val="00B16CBA"/>
    <w:rsid w:val="00B16DFA"/>
    <w:rsid w:val="00B170B0"/>
    <w:rsid w:val="00B171C7"/>
    <w:rsid w:val="00B17230"/>
    <w:rsid w:val="00B1752B"/>
    <w:rsid w:val="00B17538"/>
    <w:rsid w:val="00B1756E"/>
    <w:rsid w:val="00B1777A"/>
    <w:rsid w:val="00B177FD"/>
    <w:rsid w:val="00B17886"/>
    <w:rsid w:val="00B17ADE"/>
    <w:rsid w:val="00B17E6F"/>
    <w:rsid w:val="00B17EE1"/>
    <w:rsid w:val="00B2046B"/>
    <w:rsid w:val="00B2053F"/>
    <w:rsid w:val="00B205AE"/>
    <w:rsid w:val="00B2072A"/>
    <w:rsid w:val="00B20C30"/>
    <w:rsid w:val="00B20CE8"/>
    <w:rsid w:val="00B20D97"/>
    <w:rsid w:val="00B20E3D"/>
    <w:rsid w:val="00B20E73"/>
    <w:rsid w:val="00B20F2A"/>
    <w:rsid w:val="00B20F4F"/>
    <w:rsid w:val="00B2137C"/>
    <w:rsid w:val="00B2141A"/>
    <w:rsid w:val="00B21540"/>
    <w:rsid w:val="00B215A6"/>
    <w:rsid w:val="00B2165D"/>
    <w:rsid w:val="00B216AF"/>
    <w:rsid w:val="00B21A9D"/>
    <w:rsid w:val="00B21B7F"/>
    <w:rsid w:val="00B21BDD"/>
    <w:rsid w:val="00B21EBA"/>
    <w:rsid w:val="00B22098"/>
    <w:rsid w:val="00B222C4"/>
    <w:rsid w:val="00B22324"/>
    <w:rsid w:val="00B22513"/>
    <w:rsid w:val="00B22546"/>
    <w:rsid w:val="00B22567"/>
    <w:rsid w:val="00B2290A"/>
    <w:rsid w:val="00B22CF2"/>
    <w:rsid w:val="00B22E16"/>
    <w:rsid w:val="00B22FF7"/>
    <w:rsid w:val="00B233BB"/>
    <w:rsid w:val="00B2355F"/>
    <w:rsid w:val="00B236CD"/>
    <w:rsid w:val="00B236E7"/>
    <w:rsid w:val="00B23854"/>
    <w:rsid w:val="00B2396E"/>
    <w:rsid w:val="00B23B7B"/>
    <w:rsid w:val="00B23F2C"/>
    <w:rsid w:val="00B23F6E"/>
    <w:rsid w:val="00B24299"/>
    <w:rsid w:val="00B24353"/>
    <w:rsid w:val="00B244A2"/>
    <w:rsid w:val="00B24598"/>
    <w:rsid w:val="00B248E7"/>
    <w:rsid w:val="00B24C6A"/>
    <w:rsid w:val="00B24C81"/>
    <w:rsid w:val="00B252F5"/>
    <w:rsid w:val="00B2553F"/>
    <w:rsid w:val="00B25ABD"/>
    <w:rsid w:val="00B25C74"/>
    <w:rsid w:val="00B25D64"/>
    <w:rsid w:val="00B26148"/>
    <w:rsid w:val="00B26390"/>
    <w:rsid w:val="00B266D5"/>
    <w:rsid w:val="00B26883"/>
    <w:rsid w:val="00B26B09"/>
    <w:rsid w:val="00B26C45"/>
    <w:rsid w:val="00B26FE5"/>
    <w:rsid w:val="00B27180"/>
    <w:rsid w:val="00B2727F"/>
    <w:rsid w:val="00B27545"/>
    <w:rsid w:val="00B2754C"/>
    <w:rsid w:val="00B2757E"/>
    <w:rsid w:val="00B27A77"/>
    <w:rsid w:val="00B27B77"/>
    <w:rsid w:val="00B27BE2"/>
    <w:rsid w:val="00B27DA8"/>
    <w:rsid w:val="00B27DE2"/>
    <w:rsid w:val="00B27F36"/>
    <w:rsid w:val="00B30015"/>
    <w:rsid w:val="00B300AE"/>
    <w:rsid w:val="00B300E5"/>
    <w:rsid w:val="00B305B5"/>
    <w:rsid w:val="00B305C1"/>
    <w:rsid w:val="00B306C7"/>
    <w:rsid w:val="00B3077C"/>
    <w:rsid w:val="00B3080B"/>
    <w:rsid w:val="00B30851"/>
    <w:rsid w:val="00B30AD4"/>
    <w:rsid w:val="00B30E24"/>
    <w:rsid w:val="00B3122A"/>
    <w:rsid w:val="00B312FF"/>
    <w:rsid w:val="00B31502"/>
    <w:rsid w:val="00B3170C"/>
    <w:rsid w:val="00B31CCD"/>
    <w:rsid w:val="00B31D26"/>
    <w:rsid w:val="00B320EA"/>
    <w:rsid w:val="00B323CC"/>
    <w:rsid w:val="00B3255E"/>
    <w:rsid w:val="00B325C6"/>
    <w:rsid w:val="00B326B3"/>
    <w:rsid w:val="00B3292E"/>
    <w:rsid w:val="00B32960"/>
    <w:rsid w:val="00B32B18"/>
    <w:rsid w:val="00B32D9D"/>
    <w:rsid w:val="00B330F8"/>
    <w:rsid w:val="00B3311E"/>
    <w:rsid w:val="00B33505"/>
    <w:rsid w:val="00B33530"/>
    <w:rsid w:val="00B335DC"/>
    <w:rsid w:val="00B3371C"/>
    <w:rsid w:val="00B338B6"/>
    <w:rsid w:val="00B33C8E"/>
    <w:rsid w:val="00B33D5A"/>
    <w:rsid w:val="00B33E08"/>
    <w:rsid w:val="00B33E20"/>
    <w:rsid w:val="00B3434A"/>
    <w:rsid w:val="00B3444B"/>
    <w:rsid w:val="00B346F4"/>
    <w:rsid w:val="00B34D60"/>
    <w:rsid w:val="00B34EE1"/>
    <w:rsid w:val="00B34F08"/>
    <w:rsid w:val="00B34F9C"/>
    <w:rsid w:val="00B34FAC"/>
    <w:rsid w:val="00B35022"/>
    <w:rsid w:val="00B35299"/>
    <w:rsid w:val="00B354D1"/>
    <w:rsid w:val="00B355BE"/>
    <w:rsid w:val="00B35799"/>
    <w:rsid w:val="00B357C2"/>
    <w:rsid w:val="00B35983"/>
    <w:rsid w:val="00B35C33"/>
    <w:rsid w:val="00B35C69"/>
    <w:rsid w:val="00B35F47"/>
    <w:rsid w:val="00B36414"/>
    <w:rsid w:val="00B36A00"/>
    <w:rsid w:val="00B36C29"/>
    <w:rsid w:val="00B36E62"/>
    <w:rsid w:val="00B373BB"/>
    <w:rsid w:val="00B37591"/>
    <w:rsid w:val="00B375E8"/>
    <w:rsid w:val="00B3768F"/>
    <w:rsid w:val="00B378B7"/>
    <w:rsid w:val="00B3792C"/>
    <w:rsid w:val="00B37E80"/>
    <w:rsid w:val="00B37F4E"/>
    <w:rsid w:val="00B40011"/>
    <w:rsid w:val="00B40018"/>
    <w:rsid w:val="00B40592"/>
    <w:rsid w:val="00B40847"/>
    <w:rsid w:val="00B40936"/>
    <w:rsid w:val="00B40A26"/>
    <w:rsid w:val="00B40B21"/>
    <w:rsid w:val="00B40F95"/>
    <w:rsid w:val="00B4104C"/>
    <w:rsid w:val="00B412CD"/>
    <w:rsid w:val="00B4130A"/>
    <w:rsid w:val="00B4165B"/>
    <w:rsid w:val="00B41884"/>
    <w:rsid w:val="00B41BDC"/>
    <w:rsid w:val="00B42070"/>
    <w:rsid w:val="00B422AF"/>
    <w:rsid w:val="00B4235C"/>
    <w:rsid w:val="00B424B1"/>
    <w:rsid w:val="00B425B9"/>
    <w:rsid w:val="00B4277A"/>
    <w:rsid w:val="00B42923"/>
    <w:rsid w:val="00B42CB9"/>
    <w:rsid w:val="00B42D77"/>
    <w:rsid w:val="00B42DCF"/>
    <w:rsid w:val="00B43095"/>
    <w:rsid w:val="00B43105"/>
    <w:rsid w:val="00B43647"/>
    <w:rsid w:val="00B43690"/>
    <w:rsid w:val="00B4371A"/>
    <w:rsid w:val="00B437C0"/>
    <w:rsid w:val="00B43853"/>
    <w:rsid w:val="00B43A51"/>
    <w:rsid w:val="00B43BAF"/>
    <w:rsid w:val="00B43D6D"/>
    <w:rsid w:val="00B43E9F"/>
    <w:rsid w:val="00B43FEA"/>
    <w:rsid w:val="00B443DA"/>
    <w:rsid w:val="00B4447C"/>
    <w:rsid w:val="00B44554"/>
    <w:rsid w:val="00B44696"/>
    <w:rsid w:val="00B448FD"/>
    <w:rsid w:val="00B4496C"/>
    <w:rsid w:val="00B449A2"/>
    <w:rsid w:val="00B44CFD"/>
    <w:rsid w:val="00B44F2C"/>
    <w:rsid w:val="00B450D2"/>
    <w:rsid w:val="00B45779"/>
    <w:rsid w:val="00B4594A"/>
    <w:rsid w:val="00B45A91"/>
    <w:rsid w:val="00B45B1F"/>
    <w:rsid w:val="00B45F45"/>
    <w:rsid w:val="00B46025"/>
    <w:rsid w:val="00B460F5"/>
    <w:rsid w:val="00B4618F"/>
    <w:rsid w:val="00B4627A"/>
    <w:rsid w:val="00B46290"/>
    <w:rsid w:val="00B4646B"/>
    <w:rsid w:val="00B46577"/>
    <w:rsid w:val="00B46792"/>
    <w:rsid w:val="00B46FE5"/>
    <w:rsid w:val="00B4726C"/>
    <w:rsid w:val="00B473E7"/>
    <w:rsid w:val="00B47566"/>
    <w:rsid w:val="00B475CA"/>
    <w:rsid w:val="00B47655"/>
    <w:rsid w:val="00B476CA"/>
    <w:rsid w:val="00B47C8C"/>
    <w:rsid w:val="00B47F26"/>
    <w:rsid w:val="00B500F9"/>
    <w:rsid w:val="00B502A3"/>
    <w:rsid w:val="00B503C5"/>
    <w:rsid w:val="00B504C0"/>
    <w:rsid w:val="00B50565"/>
    <w:rsid w:val="00B505EB"/>
    <w:rsid w:val="00B5060E"/>
    <w:rsid w:val="00B50818"/>
    <w:rsid w:val="00B50BCB"/>
    <w:rsid w:val="00B50CAA"/>
    <w:rsid w:val="00B50D3C"/>
    <w:rsid w:val="00B50F7A"/>
    <w:rsid w:val="00B512A0"/>
    <w:rsid w:val="00B512FC"/>
    <w:rsid w:val="00B5134C"/>
    <w:rsid w:val="00B5135C"/>
    <w:rsid w:val="00B513C9"/>
    <w:rsid w:val="00B51448"/>
    <w:rsid w:val="00B5169C"/>
    <w:rsid w:val="00B5178D"/>
    <w:rsid w:val="00B519AB"/>
    <w:rsid w:val="00B519B6"/>
    <w:rsid w:val="00B51B83"/>
    <w:rsid w:val="00B51D10"/>
    <w:rsid w:val="00B5210F"/>
    <w:rsid w:val="00B521CE"/>
    <w:rsid w:val="00B52334"/>
    <w:rsid w:val="00B523A5"/>
    <w:rsid w:val="00B524BC"/>
    <w:rsid w:val="00B526F6"/>
    <w:rsid w:val="00B528D7"/>
    <w:rsid w:val="00B52912"/>
    <w:rsid w:val="00B529A6"/>
    <w:rsid w:val="00B52A50"/>
    <w:rsid w:val="00B52B0B"/>
    <w:rsid w:val="00B52C51"/>
    <w:rsid w:val="00B53264"/>
    <w:rsid w:val="00B532ED"/>
    <w:rsid w:val="00B534AA"/>
    <w:rsid w:val="00B53634"/>
    <w:rsid w:val="00B53698"/>
    <w:rsid w:val="00B536E5"/>
    <w:rsid w:val="00B5374D"/>
    <w:rsid w:val="00B5393E"/>
    <w:rsid w:val="00B53975"/>
    <w:rsid w:val="00B53AD1"/>
    <w:rsid w:val="00B53B03"/>
    <w:rsid w:val="00B53BA2"/>
    <w:rsid w:val="00B53ECA"/>
    <w:rsid w:val="00B53FA2"/>
    <w:rsid w:val="00B541CF"/>
    <w:rsid w:val="00B5422C"/>
    <w:rsid w:val="00B54407"/>
    <w:rsid w:val="00B5456D"/>
    <w:rsid w:val="00B54AE9"/>
    <w:rsid w:val="00B54B17"/>
    <w:rsid w:val="00B54C22"/>
    <w:rsid w:val="00B54D42"/>
    <w:rsid w:val="00B54DBA"/>
    <w:rsid w:val="00B54E1C"/>
    <w:rsid w:val="00B54EBF"/>
    <w:rsid w:val="00B54EFA"/>
    <w:rsid w:val="00B55455"/>
    <w:rsid w:val="00B559BA"/>
    <w:rsid w:val="00B55A62"/>
    <w:rsid w:val="00B55ACB"/>
    <w:rsid w:val="00B55C87"/>
    <w:rsid w:val="00B55E2C"/>
    <w:rsid w:val="00B55F48"/>
    <w:rsid w:val="00B56050"/>
    <w:rsid w:val="00B561A5"/>
    <w:rsid w:val="00B561D4"/>
    <w:rsid w:val="00B563B3"/>
    <w:rsid w:val="00B5657C"/>
    <w:rsid w:val="00B566DA"/>
    <w:rsid w:val="00B5692D"/>
    <w:rsid w:val="00B56A46"/>
    <w:rsid w:val="00B56ADF"/>
    <w:rsid w:val="00B56BBB"/>
    <w:rsid w:val="00B56E98"/>
    <w:rsid w:val="00B57038"/>
    <w:rsid w:val="00B570CF"/>
    <w:rsid w:val="00B57158"/>
    <w:rsid w:val="00B57215"/>
    <w:rsid w:val="00B574F3"/>
    <w:rsid w:val="00B5761E"/>
    <w:rsid w:val="00B57747"/>
    <w:rsid w:val="00B57821"/>
    <w:rsid w:val="00B57E42"/>
    <w:rsid w:val="00B60740"/>
    <w:rsid w:val="00B6075D"/>
    <w:rsid w:val="00B608AB"/>
    <w:rsid w:val="00B60953"/>
    <w:rsid w:val="00B60F3C"/>
    <w:rsid w:val="00B612E9"/>
    <w:rsid w:val="00B61831"/>
    <w:rsid w:val="00B61944"/>
    <w:rsid w:val="00B61E65"/>
    <w:rsid w:val="00B61E67"/>
    <w:rsid w:val="00B62723"/>
    <w:rsid w:val="00B62926"/>
    <w:rsid w:val="00B62C67"/>
    <w:rsid w:val="00B62EE2"/>
    <w:rsid w:val="00B63119"/>
    <w:rsid w:val="00B631D8"/>
    <w:rsid w:val="00B631E0"/>
    <w:rsid w:val="00B63623"/>
    <w:rsid w:val="00B637B1"/>
    <w:rsid w:val="00B63D2E"/>
    <w:rsid w:val="00B63E81"/>
    <w:rsid w:val="00B63FFC"/>
    <w:rsid w:val="00B640C6"/>
    <w:rsid w:val="00B64312"/>
    <w:rsid w:val="00B643AA"/>
    <w:rsid w:val="00B646B5"/>
    <w:rsid w:val="00B64A5B"/>
    <w:rsid w:val="00B6513F"/>
    <w:rsid w:val="00B65383"/>
    <w:rsid w:val="00B653C0"/>
    <w:rsid w:val="00B65869"/>
    <w:rsid w:val="00B65BFB"/>
    <w:rsid w:val="00B65E44"/>
    <w:rsid w:val="00B65ECF"/>
    <w:rsid w:val="00B65F30"/>
    <w:rsid w:val="00B65FA6"/>
    <w:rsid w:val="00B66191"/>
    <w:rsid w:val="00B663CE"/>
    <w:rsid w:val="00B66518"/>
    <w:rsid w:val="00B66610"/>
    <w:rsid w:val="00B6697D"/>
    <w:rsid w:val="00B66E72"/>
    <w:rsid w:val="00B66FE3"/>
    <w:rsid w:val="00B671C6"/>
    <w:rsid w:val="00B671D2"/>
    <w:rsid w:val="00B67363"/>
    <w:rsid w:val="00B67383"/>
    <w:rsid w:val="00B674A1"/>
    <w:rsid w:val="00B674D5"/>
    <w:rsid w:val="00B6752F"/>
    <w:rsid w:val="00B678ED"/>
    <w:rsid w:val="00B67DEC"/>
    <w:rsid w:val="00B67E72"/>
    <w:rsid w:val="00B67FCF"/>
    <w:rsid w:val="00B705F7"/>
    <w:rsid w:val="00B7085A"/>
    <w:rsid w:val="00B70BB3"/>
    <w:rsid w:val="00B70BF8"/>
    <w:rsid w:val="00B70C17"/>
    <w:rsid w:val="00B70CB8"/>
    <w:rsid w:val="00B70E99"/>
    <w:rsid w:val="00B70F21"/>
    <w:rsid w:val="00B7174F"/>
    <w:rsid w:val="00B717AA"/>
    <w:rsid w:val="00B719C0"/>
    <w:rsid w:val="00B71A08"/>
    <w:rsid w:val="00B71A57"/>
    <w:rsid w:val="00B71B6C"/>
    <w:rsid w:val="00B71B6E"/>
    <w:rsid w:val="00B71BD5"/>
    <w:rsid w:val="00B7273F"/>
    <w:rsid w:val="00B728DB"/>
    <w:rsid w:val="00B72910"/>
    <w:rsid w:val="00B72D26"/>
    <w:rsid w:val="00B72D41"/>
    <w:rsid w:val="00B73098"/>
    <w:rsid w:val="00B7312A"/>
    <w:rsid w:val="00B73249"/>
    <w:rsid w:val="00B734D4"/>
    <w:rsid w:val="00B7358E"/>
    <w:rsid w:val="00B73703"/>
    <w:rsid w:val="00B7384B"/>
    <w:rsid w:val="00B738DB"/>
    <w:rsid w:val="00B739A2"/>
    <w:rsid w:val="00B739AA"/>
    <w:rsid w:val="00B73E16"/>
    <w:rsid w:val="00B73FC0"/>
    <w:rsid w:val="00B74159"/>
    <w:rsid w:val="00B7432B"/>
    <w:rsid w:val="00B745B5"/>
    <w:rsid w:val="00B74609"/>
    <w:rsid w:val="00B7479C"/>
    <w:rsid w:val="00B74819"/>
    <w:rsid w:val="00B74C72"/>
    <w:rsid w:val="00B74D1E"/>
    <w:rsid w:val="00B74D72"/>
    <w:rsid w:val="00B74E80"/>
    <w:rsid w:val="00B74FD7"/>
    <w:rsid w:val="00B74FE5"/>
    <w:rsid w:val="00B75045"/>
    <w:rsid w:val="00B7517A"/>
    <w:rsid w:val="00B7528B"/>
    <w:rsid w:val="00B75531"/>
    <w:rsid w:val="00B75587"/>
    <w:rsid w:val="00B75588"/>
    <w:rsid w:val="00B755A8"/>
    <w:rsid w:val="00B75C3C"/>
    <w:rsid w:val="00B75C8C"/>
    <w:rsid w:val="00B75E86"/>
    <w:rsid w:val="00B75F6A"/>
    <w:rsid w:val="00B7613B"/>
    <w:rsid w:val="00B76250"/>
    <w:rsid w:val="00B76C09"/>
    <w:rsid w:val="00B76C9D"/>
    <w:rsid w:val="00B76FD0"/>
    <w:rsid w:val="00B77667"/>
    <w:rsid w:val="00B77689"/>
    <w:rsid w:val="00B77C2F"/>
    <w:rsid w:val="00B77CD5"/>
    <w:rsid w:val="00B803D0"/>
    <w:rsid w:val="00B8078C"/>
    <w:rsid w:val="00B8094E"/>
    <w:rsid w:val="00B80A9C"/>
    <w:rsid w:val="00B80CCC"/>
    <w:rsid w:val="00B80E44"/>
    <w:rsid w:val="00B80F80"/>
    <w:rsid w:val="00B8105E"/>
    <w:rsid w:val="00B810A0"/>
    <w:rsid w:val="00B811B4"/>
    <w:rsid w:val="00B81244"/>
    <w:rsid w:val="00B8126D"/>
    <w:rsid w:val="00B8144E"/>
    <w:rsid w:val="00B8171A"/>
    <w:rsid w:val="00B81B1E"/>
    <w:rsid w:val="00B81B42"/>
    <w:rsid w:val="00B81CEB"/>
    <w:rsid w:val="00B81D0E"/>
    <w:rsid w:val="00B81D45"/>
    <w:rsid w:val="00B82501"/>
    <w:rsid w:val="00B82780"/>
    <w:rsid w:val="00B827DA"/>
    <w:rsid w:val="00B82817"/>
    <w:rsid w:val="00B828A5"/>
    <w:rsid w:val="00B82ADC"/>
    <w:rsid w:val="00B82B56"/>
    <w:rsid w:val="00B82B75"/>
    <w:rsid w:val="00B82BFA"/>
    <w:rsid w:val="00B82D5C"/>
    <w:rsid w:val="00B83564"/>
    <w:rsid w:val="00B83646"/>
    <w:rsid w:val="00B836A9"/>
    <w:rsid w:val="00B836B9"/>
    <w:rsid w:val="00B83B8F"/>
    <w:rsid w:val="00B83BAC"/>
    <w:rsid w:val="00B83F93"/>
    <w:rsid w:val="00B840A5"/>
    <w:rsid w:val="00B844A5"/>
    <w:rsid w:val="00B84707"/>
    <w:rsid w:val="00B847E0"/>
    <w:rsid w:val="00B84918"/>
    <w:rsid w:val="00B84A28"/>
    <w:rsid w:val="00B84AE5"/>
    <w:rsid w:val="00B84C71"/>
    <w:rsid w:val="00B84D68"/>
    <w:rsid w:val="00B84F06"/>
    <w:rsid w:val="00B85093"/>
    <w:rsid w:val="00B853A0"/>
    <w:rsid w:val="00B8542D"/>
    <w:rsid w:val="00B8566D"/>
    <w:rsid w:val="00B856DE"/>
    <w:rsid w:val="00B85717"/>
    <w:rsid w:val="00B859E8"/>
    <w:rsid w:val="00B85C89"/>
    <w:rsid w:val="00B85C8D"/>
    <w:rsid w:val="00B85C96"/>
    <w:rsid w:val="00B86586"/>
    <w:rsid w:val="00B8686F"/>
    <w:rsid w:val="00B8695B"/>
    <w:rsid w:val="00B86A6A"/>
    <w:rsid w:val="00B86B62"/>
    <w:rsid w:val="00B86CCA"/>
    <w:rsid w:val="00B86E36"/>
    <w:rsid w:val="00B870A8"/>
    <w:rsid w:val="00B870CD"/>
    <w:rsid w:val="00B8756D"/>
    <w:rsid w:val="00B87998"/>
    <w:rsid w:val="00B87BE8"/>
    <w:rsid w:val="00B8F0DC"/>
    <w:rsid w:val="00B907E4"/>
    <w:rsid w:val="00B909D5"/>
    <w:rsid w:val="00B909EF"/>
    <w:rsid w:val="00B90A82"/>
    <w:rsid w:val="00B90AD7"/>
    <w:rsid w:val="00B91100"/>
    <w:rsid w:val="00B91450"/>
    <w:rsid w:val="00B9149A"/>
    <w:rsid w:val="00B91597"/>
    <w:rsid w:val="00B915C0"/>
    <w:rsid w:val="00B9161D"/>
    <w:rsid w:val="00B918F7"/>
    <w:rsid w:val="00B91A0F"/>
    <w:rsid w:val="00B91A94"/>
    <w:rsid w:val="00B92531"/>
    <w:rsid w:val="00B926F9"/>
    <w:rsid w:val="00B927CF"/>
    <w:rsid w:val="00B92816"/>
    <w:rsid w:val="00B928A1"/>
    <w:rsid w:val="00B92A0B"/>
    <w:rsid w:val="00B92E38"/>
    <w:rsid w:val="00B92ED8"/>
    <w:rsid w:val="00B930FB"/>
    <w:rsid w:val="00B93270"/>
    <w:rsid w:val="00B9332E"/>
    <w:rsid w:val="00B93477"/>
    <w:rsid w:val="00B934B3"/>
    <w:rsid w:val="00B93622"/>
    <w:rsid w:val="00B936DF"/>
    <w:rsid w:val="00B938EA"/>
    <w:rsid w:val="00B939F3"/>
    <w:rsid w:val="00B93AC1"/>
    <w:rsid w:val="00B93E19"/>
    <w:rsid w:val="00B94016"/>
    <w:rsid w:val="00B940F5"/>
    <w:rsid w:val="00B9419C"/>
    <w:rsid w:val="00B94380"/>
    <w:rsid w:val="00B94A3D"/>
    <w:rsid w:val="00B94B91"/>
    <w:rsid w:val="00B94BD1"/>
    <w:rsid w:val="00B951DD"/>
    <w:rsid w:val="00B9544B"/>
    <w:rsid w:val="00B954D5"/>
    <w:rsid w:val="00B957C8"/>
    <w:rsid w:val="00B95BDA"/>
    <w:rsid w:val="00B95D42"/>
    <w:rsid w:val="00B961A6"/>
    <w:rsid w:val="00B961BE"/>
    <w:rsid w:val="00B9638C"/>
    <w:rsid w:val="00B968B1"/>
    <w:rsid w:val="00B96B0D"/>
    <w:rsid w:val="00B96D3E"/>
    <w:rsid w:val="00B96DE2"/>
    <w:rsid w:val="00B96E26"/>
    <w:rsid w:val="00B96ED7"/>
    <w:rsid w:val="00B97074"/>
    <w:rsid w:val="00B973CF"/>
    <w:rsid w:val="00B973D1"/>
    <w:rsid w:val="00B975F3"/>
    <w:rsid w:val="00B976BD"/>
    <w:rsid w:val="00B97886"/>
    <w:rsid w:val="00B97B90"/>
    <w:rsid w:val="00B97FCF"/>
    <w:rsid w:val="00BA0280"/>
    <w:rsid w:val="00BA03FF"/>
    <w:rsid w:val="00BA0595"/>
    <w:rsid w:val="00BA0B1E"/>
    <w:rsid w:val="00BA0BB3"/>
    <w:rsid w:val="00BA0E82"/>
    <w:rsid w:val="00BA0E9B"/>
    <w:rsid w:val="00BA1030"/>
    <w:rsid w:val="00BA1174"/>
    <w:rsid w:val="00BA17CE"/>
    <w:rsid w:val="00BA1962"/>
    <w:rsid w:val="00BA1AF3"/>
    <w:rsid w:val="00BA1B35"/>
    <w:rsid w:val="00BA1BA2"/>
    <w:rsid w:val="00BA1BE3"/>
    <w:rsid w:val="00BA2073"/>
    <w:rsid w:val="00BA2349"/>
    <w:rsid w:val="00BA2591"/>
    <w:rsid w:val="00BA2715"/>
    <w:rsid w:val="00BA2AC5"/>
    <w:rsid w:val="00BA2CBD"/>
    <w:rsid w:val="00BA2D17"/>
    <w:rsid w:val="00BA3198"/>
    <w:rsid w:val="00BA33B7"/>
    <w:rsid w:val="00BA3406"/>
    <w:rsid w:val="00BA365A"/>
    <w:rsid w:val="00BA3829"/>
    <w:rsid w:val="00BA3EF7"/>
    <w:rsid w:val="00BA41F9"/>
    <w:rsid w:val="00BA45CD"/>
    <w:rsid w:val="00BA4817"/>
    <w:rsid w:val="00BA4BC7"/>
    <w:rsid w:val="00BA4C4F"/>
    <w:rsid w:val="00BA4D1D"/>
    <w:rsid w:val="00BA4D81"/>
    <w:rsid w:val="00BA4F18"/>
    <w:rsid w:val="00BA5125"/>
    <w:rsid w:val="00BA55B7"/>
    <w:rsid w:val="00BA5707"/>
    <w:rsid w:val="00BA57BA"/>
    <w:rsid w:val="00BA587D"/>
    <w:rsid w:val="00BA5978"/>
    <w:rsid w:val="00BA5AE7"/>
    <w:rsid w:val="00BA60DE"/>
    <w:rsid w:val="00BA630D"/>
    <w:rsid w:val="00BA681F"/>
    <w:rsid w:val="00BA6824"/>
    <w:rsid w:val="00BA6915"/>
    <w:rsid w:val="00BA6B76"/>
    <w:rsid w:val="00BA6CAE"/>
    <w:rsid w:val="00BA6CE7"/>
    <w:rsid w:val="00BA6E86"/>
    <w:rsid w:val="00BA6E8B"/>
    <w:rsid w:val="00BA6F30"/>
    <w:rsid w:val="00BA7288"/>
    <w:rsid w:val="00BA7418"/>
    <w:rsid w:val="00BA7510"/>
    <w:rsid w:val="00BA7953"/>
    <w:rsid w:val="00BA79EA"/>
    <w:rsid w:val="00BA7A6B"/>
    <w:rsid w:val="00BA7D72"/>
    <w:rsid w:val="00BA7D9C"/>
    <w:rsid w:val="00BA7E48"/>
    <w:rsid w:val="00BB0085"/>
    <w:rsid w:val="00BB009C"/>
    <w:rsid w:val="00BB00A1"/>
    <w:rsid w:val="00BB0135"/>
    <w:rsid w:val="00BB0311"/>
    <w:rsid w:val="00BB043E"/>
    <w:rsid w:val="00BB08A2"/>
    <w:rsid w:val="00BB0A29"/>
    <w:rsid w:val="00BB0F2D"/>
    <w:rsid w:val="00BB102C"/>
    <w:rsid w:val="00BB1A24"/>
    <w:rsid w:val="00BB1ADA"/>
    <w:rsid w:val="00BB1DB4"/>
    <w:rsid w:val="00BB1DD7"/>
    <w:rsid w:val="00BB2097"/>
    <w:rsid w:val="00BB2143"/>
    <w:rsid w:val="00BB2317"/>
    <w:rsid w:val="00BB23E9"/>
    <w:rsid w:val="00BB24B6"/>
    <w:rsid w:val="00BB24D4"/>
    <w:rsid w:val="00BB2556"/>
    <w:rsid w:val="00BB29B7"/>
    <w:rsid w:val="00BB2CE3"/>
    <w:rsid w:val="00BB2DD7"/>
    <w:rsid w:val="00BB2F7A"/>
    <w:rsid w:val="00BB2FC7"/>
    <w:rsid w:val="00BB3052"/>
    <w:rsid w:val="00BB3110"/>
    <w:rsid w:val="00BB3441"/>
    <w:rsid w:val="00BB37A0"/>
    <w:rsid w:val="00BB3C64"/>
    <w:rsid w:val="00BB3CC1"/>
    <w:rsid w:val="00BB3CE2"/>
    <w:rsid w:val="00BB3DB0"/>
    <w:rsid w:val="00BB3E9A"/>
    <w:rsid w:val="00BB40EC"/>
    <w:rsid w:val="00BB42D9"/>
    <w:rsid w:val="00BB438B"/>
    <w:rsid w:val="00BB43BD"/>
    <w:rsid w:val="00BB4405"/>
    <w:rsid w:val="00BB4539"/>
    <w:rsid w:val="00BB46A4"/>
    <w:rsid w:val="00BB474B"/>
    <w:rsid w:val="00BB474F"/>
    <w:rsid w:val="00BB478E"/>
    <w:rsid w:val="00BB4B2C"/>
    <w:rsid w:val="00BB4B5C"/>
    <w:rsid w:val="00BB4CEA"/>
    <w:rsid w:val="00BB4EEA"/>
    <w:rsid w:val="00BB5193"/>
    <w:rsid w:val="00BB531A"/>
    <w:rsid w:val="00BB5372"/>
    <w:rsid w:val="00BB5413"/>
    <w:rsid w:val="00BB5474"/>
    <w:rsid w:val="00BB57C6"/>
    <w:rsid w:val="00BB5857"/>
    <w:rsid w:val="00BB58A0"/>
    <w:rsid w:val="00BB60B6"/>
    <w:rsid w:val="00BB677B"/>
    <w:rsid w:val="00BB6B8D"/>
    <w:rsid w:val="00BB6D24"/>
    <w:rsid w:val="00BB6EE2"/>
    <w:rsid w:val="00BB718B"/>
    <w:rsid w:val="00BB73AE"/>
    <w:rsid w:val="00BB740E"/>
    <w:rsid w:val="00BB76F4"/>
    <w:rsid w:val="00BB7A9C"/>
    <w:rsid w:val="00BB7AF9"/>
    <w:rsid w:val="00BB7E83"/>
    <w:rsid w:val="00BB7F59"/>
    <w:rsid w:val="00BC01FB"/>
    <w:rsid w:val="00BC0418"/>
    <w:rsid w:val="00BC0501"/>
    <w:rsid w:val="00BC061A"/>
    <w:rsid w:val="00BC08AA"/>
    <w:rsid w:val="00BC0BEF"/>
    <w:rsid w:val="00BC0DE5"/>
    <w:rsid w:val="00BC0E65"/>
    <w:rsid w:val="00BC0EF4"/>
    <w:rsid w:val="00BC0FC5"/>
    <w:rsid w:val="00BC111B"/>
    <w:rsid w:val="00BC119E"/>
    <w:rsid w:val="00BC13C7"/>
    <w:rsid w:val="00BC14EB"/>
    <w:rsid w:val="00BC16A0"/>
    <w:rsid w:val="00BC1BDC"/>
    <w:rsid w:val="00BC1BFC"/>
    <w:rsid w:val="00BC1CCC"/>
    <w:rsid w:val="00BC1EED"/>
    <w:rsid w:val="00BC1FF5"/>
    <w:rsid w:val="00BC20BB"/>
    <w:rsid w:val="00BC23A4"/>
    <w:rsid w:val="00BC2551"/>
    <w:rsid w:val="00BC257C"/>
    <w:rsid w:val="00BC26B5"/>
    <w:rsid w:val="00BC2819"/>
    <w:rsid w:val="00BC2949"/>
    <w:rsid w:val="00BC29B3"/>
    <w:rsid w:val="00BC2EFA"/>
    <w:rsid w:val="00BC2FCF"/>
    <w:rsid w:val="00BC2FE1"/>
    <w:rsid w:val="00BC307F"/>
    <w:rsid w:val="00BC319F"/>
    <w:rsid w:val="00BC36F8"/>
    <w:rsid w:val="00BC39EB"/>
    <w:rsid w:val="00BC3A5D"/>
    <w:rsid w:val="00BC3BB0"/>
    <w:rsid w:val="00BC3F1C"/>
    <w:rsid w:val="00BC41AE"/>
    <w:rsid w:val="00BC42CD"/>
    <w:rsid w:val="00BC45C0"/>
    <w:rsid w:val="00BC461B"/>
    <w:rsid w:val="00BC46C0"/>
    <w:rsid w:val="00BC46C4"/>
    <w:rsid w:val="00BC485C"/>
    <w:rsid w:val="00BC4B8A"/>
    <w:rsid w:val="00BC4BEB"/>
    <w:rsid w:val="00BC4C53"/>
    <w:rsid w:val="00BC4DA1"/>
    <w:rsid w:val="00BC5133"/>
    <w:rsid w:val="00BC5330"/>
    <w:rsid w:val="00BC54B4"/>
    <w:rsid w:val="00BC5502"/>
    <w:rsid w:val="00BC571D"/>
    <w:rsid w:val="00BC5754"/>
    <w:rsid w:val="00BC577D"/>
    <w:rsid w:val="00BC57FA"/>
    <w:rsid w:val="00BC5C08"/>
    <w:rsid w:val="00BC5C97"/>
    <w:rsid w:val="00BC5DC7"/>
    <w:rsid w:val="00BC6AA6"/>
    <w:rsid w:val="00BC6CFE"/>
    <w:rsid w:val="00BC7173"/>
    <w:rsid w:val="00BC733C"/>
    <w:rsid w:val="00BC7348"/>
    <w:rsid w:val="00BC7386"/>
    <w:rsid w:val="00BC77DB"/>
    <w:rsid w:val="00BC7AAF"/>
    <w:rsid w:val="00BC7B7E"/>
    <w:rsid w:val="00BC7C25"/>
    <w:rsid w:val="00BC7C2E"/>
    <w:rsid w:val="00BC7ED1"/>
    <w:rsid w:val="00BD04AA"/>
    <w:rsid w:val="00BD0833"/>
    <w:rsid w:val="00BD0840"/>
    <w:rsid w:val="00BD0A9F"/>
    <w:rsid w:val="00BD0B68"/>
    <w:rsid w:val="00BD0C03"/>
    <w:rsid w:val="00BD0E06"/>
    <w:rsid w:val="00BD1074"/>
    <w:rsid w:val="00BD11E2"/>
    <w:rsid w:val="00BD12BB"/>
    <w:rsid w:val="00BD1BD7"/>
    <w:rsid w:val="00BD1D84"/>
    <w:rsid w:val="00BD1E27"/>
    <w:rsid w:val="00BD1E3A"/>
    <w:rsid w:val="00BD1ED1"/>
    <w:rsid w:val="00BD1F78"/>
    <w:rsid w:val="00BD20BA"/>
    <w:rsid w:val="00BD21F7"/>
    <w:rsid w:val="00BD222B"/>
    <w:rsid w:val="00BD2255"/>
    <w:rsid w:val="00BD22A4"/>
    <w:rsid w:val="00BD2429"/>
    <w:rsid w:val="00BD252C"/>
    <w:rsid w:val="00BD291A"/>
    <w:rsid w:val="00BD2AD8"/>
    <w:rsid w:val="00BD2E20"/>
    <w:rsid w:val="00BD2FA6"/>
    <w:rsid w:val="00BD31A9"/>
    <w:rsid w:val="00BD31C8"/>
    <w:rsid w:val="00BD34D4"/>
    <w:rsid w:val="00BD3AE7"/>
    <w:rsid w:val="00BD44F9"/>
    <w:rsid w:val="00BD47E1"/>
    <w:rsid w:val="00BD480D"/>
    <w:rsid w:val="00BD495B"/>
    <w:rsid w:val="00BD4C86"/>
    <w:rsid w:val="00BD4CB8"/>
    <w:rsid w:val="00BD4D2A"/>
    <w:rsid w:val="00BD4E01"/>
    <w:rsid w:val="00BD4F57"/>
    <w:rsid w:val="00BD5009"/>
    <w:rsid w:val="00BD5179"/>
    <w:rsid w:val="00BD51FE"/>
    <w:rsid w:val="00BD5285"/>
    <w:rsid w:val="00BD53A3"/>
    <w:rsid w:val="00BD5725"/>
    <w:rsid w:val="00BD58CB"/>
    <w:rsid w:val="00BD5DA5"/>
    <w:rsid w:val="00BD6113"/>
    <w:rsid w:val="00BD61F8"/>
    <w:rsid w:val="00BD632D"/>
    <w:rsid w:val="00BD669D"/>
    <w:rsid w:val="00BD68D7"/>
    <w:rsid w:val="00BD6BB6"/>
    <w:rsid w:val="00BD6ECC"/>
    <w:rsid w:val="00BD6F30"/>
    <w:rsid w:val="00BD6FFF"/>
    <w:rsid w:val="00BD741B"/>
    <w:rsid w:val="00BD75D3"/>
    <w:rsid w:val="00BD78A1"/>
    <w:rsid w:val="00BD79EA"/>
    <w:rsid w:val="00BD7A2E"/>
    <w:rsid w:val="00BD7BA3"/>
    <w:rsid w:val="00BD7ED5"/>
    <w:rsid w:val="00BE0191"/>
    <w:rsid w:val="00BE01C7"/>
    <w:rsid w:val="00BE0455"/>
    <w:rsid w:val="00BE04DC"/>
    <w:rsid w:val="00BE077D"/>
    <w:rsid w:val="00BE07DE"/>
    <w:rsid w:val="00BE0909"/>
    <w:rsid w:val="00BE0AB6"/>
    <w:rsid w:val="00BE0B2A"/>
    <w:rsid w:val="00BE0BD1"/>
    <w:rsid w:val="00BE0BE6"/>
    <w:rsid w:val="00BE0E05"/>
    <w:rsid w:val="00BE0E40"/>
    <w:rsid w:val="00BE0EED"/>
    <w:rsid w:val="00BE1094"/>
    <w:rsid w:val="00BE1183"/>
    <w:rsid w:val="00BE1368"/>
    <w:rsid w:val="00BE1395"/>
    <w:rsid w:val="00BE13A9"/>
    <w:rsid w:val="00BE152F"/>
    <w:rsid w:val="00BE19E4"/>
    <w:rsid w:val="00BE1E37"/>
    <w:rsid w:val="00BE1E9A"/>
    <w:rsid w:val="00BE226C"/>
    <w:rsid w:val="00BE2787"/>
    <w:rsid w:val="00BE27B0"/>
    <w:rsid w:val="00BE27C0"/>
    <w:rsid w:val="00BE283F"/>
    <w:rsid w:val="00BE2A77"/>
    <w:rsid w:val="00BE2F56"/>
    <w:rsid w:val="00BE2FEA"/>
    <w:rsid w:val="00BE3186"/>
    <w:rsid w:val="00BE3287"/>
    <w:rsid w:val="00BE3400"/>
    <w:rsid w:val="00BE3756"/>
    <w:rsid w:val="00BE380B"/>
    <w:rsid w:val="00BE3D73"/>
    <w:rsid w:val="00BE3DB7"/>
    <w:rsid w:val="00BE4006"/>
    <w:rsid w:val="00BE4167"/>
    <w:rsid w:val="00BE45EB"/>
    <w:rsid w:val="00BE471A"/>
    <w:rsid w:val="00BE48F0"/>
    <w:rsid w:val="00BE4A4C"/>
    <w:rsid w:val="00BE4A8E"/>
    <w:rsid w:val="00BE4AA0"/>
    <w:rsid w:val="00BE4DDB"/>
    <w:rsid w:val="00BE5149"/>
    <w:rsid w:val="00BE54B5"/>
    <w:rsid w:val="00BE5574"/>
    <w:rsid w:val="00BE57F0"/>
    <w:rsid w:val="00BE5BA7"/>
    <w:rsid w:val="00BE5CB1"/>
    <w:rsid w:val="00BE5E8A"/>
    <w:rsid w:val="00BE5F3D"/>
    <w:rsid w:val="00BE637E"/>
    <w:rsid w:val="00BE6709"/>
    <w:rsid w:val="00BE68D9"/>
    <w:rsid w:val="00BE6E99"/>
    <w:rsid w:val="00BE6F95"/>
    <w:rsid w:val="00BE70EA"/>
    <w:rsid w:val="00BE71AD"/>
    <w:rsid w:val="00BE7862"/>
    <w:rsid w:val="00BE78AE"/>
    <w:rsid w:val="00BE7B91"/>
    <w:rsid w:val="00BE7E2C"/>
    <w:rsid w:val="00BE7F7B"/>
    <w:rsid w:val="00BF0213"/>
    <w:rsid w:val="00BF0230"/>
    <w:rsid w:val="00BF056C"/>
    <w:rsid w:val="00BF05E4"/>
    <w:rsid w:val="00BF065D"/>
    <w:rsid w:val="00BF07C3"/>
    <w:rsid w:val="00BF087C"/>
    <w:rsid w:val="00BF0A66"/>
    <w:rsid w:val="00BF1144"/>
    <w:rsid w:val="00BF1382"/>
    <w:rsid w:val="00BF13B5"/>
    <w:rsid w:val="00BF148A"/>
    <w:rsid w:val="00BF15BC"/>
    <w:rsid w:val="00BF1622"/>
    <w:rsid w:val="00BF16EA"/>
    <w:rsid w:val="00BF1857"/>
    <w:rsid w:val="00BF1868"/>
    <w:rsid w:val="00BF19D5"/>
    <w:rsid w:val="00BF1D76"/>
    <w:rsid w:val="00BF227A"/>
    <w:rsid w:val="00BF2304"/>
    <w:rsid w:val="00BF23DD"/>
    <w:rsid w:val="00BF24A8"/>
    <w:rsid w:val="00BF2589"/>
    <w:rsid w:val="00BF288F"/>
    <w:rsid w:val="00BF28BC"/>
    <w:rsid w:val="00BF2960"/>
    <w:rsid w:val="00BF2FAC"/>
    <w:rsid w:val="00BF3001"/>
    <w:rsid w:val="00BF3252"/>
    <w:rsid w:val="00BF336E"/>
    <w:rsid w:val="00BF3B53"/>
    <w:rsid w:val="00BF3B5C"/>
    <w:rsid w:val="00BF3EB4"/>
    <w:rsid w:val="00BF4414"/>
    <w:rsid w:val="00BF47F7"/>
    <w:rsid w:val="00BF482E"/>
    <w:rsid w:val="00BF4892"/>
    <w:rsid w:val="00BF48B0"/>
    <w:rsid w:val="00BF4B49"/>
    <w:rsid w:val="00BF4B97"/>
    <w:rsid w:val="00BF4BB6"/>
    <w:rsid w:val="00BF4EDA"/>
    <w:rsid w:val="00BF51FA"/>
    <w:rsid w:val="00BF54A9"/>
    <w:rsid w:val="00BF54C3"/>
    <w:rsid w:val="00BF54FC"/>
    <w:rsid w:val="00BF5534"/>
    <w:rsid w:val="00BF5592"/>
    <w:rsid w:val="00BF5708"/>
    <w:rsid w:val="00BF57DC"/>
    <w:rsid w:val="00BF582C"/>
    <w:rsid w:val="00BF5B97"/>
    <w:rsid w:val="00BF5C16"/>
    <w:rsid w:val="00BF5C72"/>
    <w:rsid w:val="00BF60AB"/>
    <w:rsid w:val="00BF6859"/>
    <w:rsid w:val="00BF6F10"/>
    <w:rsid w:val="00BF70E0"/>
    <w:rsid w:val="00BF71AF"/>
    <w:rsid w:val="00BF7259"/>
    <w:rsid w:val="00BF73A4"/>
    <w:rsid w:val="00BF7402"/>
    <w:rsid w:val="00BF75A1"/>
    <w:rsid w:val="00BF7843"/>
    <w:rsid w:val="00BF7981"/>
    <w:rsid w:val="00BF7A5E"/>
    <w:rsid w:val="00BF7C48"/>
    <w:rsid w:val="00BF7ED8"/>
    <w:rsid w:val="00BF7FE6"/>
    <w:rsid w:val="00BF8C1A"/>
    <w:rsid w:val="00BFE2C9"/>
    <w:rsid w:val="00C00010"/>
    <w:rsid w:val="00C00141"/>
    <w:rsid w:val="00C0014F"/>
    <w:rsid w:val="00C002AE"/>
    <w:rsid w:val="00C00535"/>
    <w:rsid w:val="00C0070F"/>
    <w:rsid w:val="00C00787"/>
    <w:rsid w:val="00C00965"/>
    <w:rsid w:val="00C00A52"/>
    <w:rsid w:val="00C00A98"/>
    <w:rsid w:val="00C00BD3"/>
    <w:rsid w:val="00C00E39"/>
    <w:rsid w:val="00C00E70"/>
    <w:rsid w:val="00C00F55"/>
    <w:rsid w:val="00C01277"/>
    <w:rsid w:val="00C0160D"/>
    <w:rsid w:val="00C0166F"/>
    <w:rsid w:val="00C01E04"/>
    <w:rsid w:val="00C01E0F"/>
    <w:rsid w:val="00C01E88"/>
    <w:rsid w:val="00C01EDE"/>
    <w:rsid w:val="00C01F51"/>
    <w:rsid w:val="00C01F95"/>
    <w:rsid w:val="00C02024"/>
    <w:rsid w:val="00C02315"/>
    <w:rsid w:val="00C0231F"/>
    <w:rsid w:val="00C02401"/>
    <w:rsid w:val="00C024EE"/>
    <w:rsid w:val="00C02500"/>
    <w:rsid w:val="00C0259B"/>
    <w:rsid w:val="00C0276A"/>
    <w:rsid w:val="00C029CE"/>
    <w:rsid w:val="00C02C62"/>
    <w:rsid w:val="00C02D96"/>
    <w:rsid w:val="00C02DED"/>
    <w:rsid w:val="00C0302E"/>
    <w:rsid w:val="00C035C2"/>
    <w:rsid w:val="00C03728"/>
    <w:rsid w:val="00C03736"/>
    <w:rsid w:val="00C0383A"/>
    <w:rsid w:val="00C039EE"/>
    <w:rsid w:val="00C03E18"/>
    <w:rsid w:val="00C03ECF"/>
    <w:rsid w:val="00C03F65"/>
    <w:rsid w:val="00C040E5"/>
    <w:rsid w:val="00C0416A"/>
    <w:rsid w:val="00C042CB"/>
    <w:rsid w:val="00C0462C"/>
    <w:rsid w:val="00C04869"/>
    <w:rsid w:val="00C048B5"/>
    <w:rsid w:val="00C048C5"/>
    <w:rsid w:val="00C04C0E"/>
    <w:rsid w:val="00C05039"/>
    <w:rsid w:val="00C056C5"/>
    <w:rsid w:val="00C0578F"/>
    <w:rsid w:val="00C0597F"/>
    <w:rsid w:val="00C05D3F"/>
    <w:rsid w:val="00C05D75"/>
    <w:rsid w:val="00C05DAE"/>
    <w:rsid w:val="00C05E64"/>
    <w:rsid w:val="00C05ECC"/>
    <w:rsid w:val="00C0611A"/>
    <w:rsid w:val="00C063CF"/>
    <w:rsid w:val="00C06432"/>
    <w:rsid w:val="00C0646C"/>
    <w:rsid w:val="00C0656D"/>
    <w:rsid w:val="00C0660F"/>
    <w:rsid w:val="00C06778"/>
    <w:rsid w:val="00C06CBF"/>
    <w:rsid w:val="00C06D88"/>
    <w:rsid w:val="00C06DD1"/>
    <w:rsid w:val="00C071C9"/>
    <w:rsid w:val="00C0727B"/>
    <w:rsid w:val="00C07346"/>
    <w:rsid w:val="00C07453"/>
    <w:rsid w:val="00C0758C"/>
    <w:rsid w:val="00C076C5"/>
    <w:rsid w:val="00C0797B"/>
    <w:rsid w:val="00C07A4E"/>
    <w:rsid w:val="00C07BED"/>
    <w:rsid w:val="00C07CFC"/>
    <w:rsid w:val="00C07DD6"/>
    <w:rsid w:val="00C07EF7"/>
    <w:rsid w:val="00C07F1C"/>
    <w:rsid w:val="00C07F33"/>
    <w:rsid w:val="00C10505"/>
    <w:rsid w:val="00C10542"/>
    <w:rsid w:val="00C10829"/>
    <w:rsid w:val="00C10AC2"/>
    <w:rsid w:val="00C110B3"/>
    <w:rsid w:val="00C1118E"/>
    <w:rsid w:val="00C113A3"/>
    <w:rsid w:val="00C113CF"/>
    <w:rsid w:val="00C113E9"/>
    <w:rsid w:val="00C11423"/>
    <w:rsid w:val="00C114D9"/>
    <w:rsid w:val="00C11667"/>
    <w:rsid w:val="00C11A46"/>
    <w:rsid w:val="00C11E4E"/>
    <w:rsid w:val="00C11F0A"/>
    <w:rsid w:val="00C11F7A"/>
    <w:rsid w:val="00C12087"/>
    <w:rsid w:val="00C120D4"/>
    <w:rsid w:val="00C121CB"/>
    <w:rsid w:val="00C121EA"/>
    <w:rsid w:val="00C12385"/>
    <w:rsid w:val="00C12559"/>
    <w:rsid w:val="00C1255B"/>
    <w:rsid w:val="00C1268A"/>
    <w:rsid w:val="00C12DED"/>
    <w:rsid w:val="00C12F32"/>
    <w:rsid w:val="00C131BB"/>
    <w:rsid w:val="00C13903"/>
    <w:rsid w:val="00C139AC"/>
    <w:rsid w:val="00C13D18"/>
    <w:rsid w:val="00C13D82"/>
    <w:rsid w:val="00C13F31"/>
    <w:rsid w:val="00C140BF"/>
    <w:rsid w:val="00C1427A"/>
    <w:rsid w:val="00C14394"/>
    <w:rsid w:val="00C145F2"/>
    <w:rsid w:val="00C14635"/>
    <w:rsid w:val="00C14A88"/>
    <w:rsid w:val="00C14E3C"/>
    <w:rsid w:val="00C14E4F"/>
    <w:rsid w:val="00C153C7"/>
    <w:rsid w:val="00C15490"/>
    <w:rsid w:val="00C15523"/>
    <w:rsid w:val="00C155E5"/>
    <w:rsid w:val="00C1576C"/>
    <w:rsid w:val="00C158E6"/>
    <w:rsid w:val="00C15BE5"/>
    <w:rsid w:val="00C15CF2"/>
    <w:rsid w:val="00C15D8A"/>
    <w:rsid w:val="00C15E74"/>
    <w:rsid w:val="00C162D2"/>
    <w:rsid w:val="00C164B6"/>
    <w:rsid w:val="00C165B9"/>
    <w:rsid w:val="00C167AD"/>
    <w:rsid w:val="00C169C8"/>
    <w:rsid w:val="00C169CE"/>
    <w:rsid w:val="00C16A1A"/>
    <w:rsid w:val="00C16B91"/>
    <w:rsid w:val="00C16D64"/>
    <w:rsid w:val="00C16E7C"/>
    <w:rsid w:val="00C1711C"/>
    <w:rsid w:val="00C174D3"/>
    <w:rsid w:val="00C177EB"/>
    <w:rsid w:val="00C178EB"/>
    <w:rsid w:val="00C17B0D"/>
    <w:rsid w:val="00C17BD6"/>
    <w:rsid w:val="00C17C89"/>
    <w:rsid w:val="00C2023E"/>
    <w:rsid w:val="00C202D0"/>
    <w:rsid w:val="00C208A5"/>
    <w:rsid w:val="00C20ECC"/>
    <w:rsid w:val="00C20FB1"/>
    <w:rsid w:val="00C21375"/>
    <w:rsid w:val="00C213EC"/>
    <w:rsid w:val="00C21478"/>
    <w:rsid w:val="00C214C0"/>
    <w:rsid w:val="00C217AB"/>
    <w:rsid w:val="00C21D20"/>
    <w:rsid w:val="00C21E8E"/>
    <w:rsid w:val="00C21F72"/>
    <w:rsid w:val="00C22B19"/>
    <w:rsid w:val="00C22CF7"/>
    <w:rsid w:val="00C22F69"/>
    <w:rsid w:val="00C233D6"/>
    <w:rsid w:val="00C23A81"/>
    <w:rsid w:val="00C23C43"/>
    <w:rsid w:val="00C23F4E"/>
    <w:rsid w:val="00C24423"/>
    <w:rsid w:val="00C24472"/>
    <w:rsid w:val="00C244D9"/>
    <w:rsid w:val="00C24828"/>
    <w:rsid w:val="00C24B20"/>
    <w:rsid w:val="00C24DBE"/>
    <w:rsid w:val="00C24DD2"/>
    <w:rsid w:val="00C25273"/>
    <w:rsid w:val="00C253E8"/>
    <w:rsid w:val="00C2550B"/>
    <w:rsid w:val="00C2557C"/>
    <w:rsid w:val="00C25619"/>
    <w:rsid w:val="00C25773"/>
    <w:rsid w:val="00C25819"/>
    <w:rsid w:val="00C25A32"/>
    <w:rsid w:val="00C25C41"/>
    <w:rsid w:val="00C26041"/>
    <w:rsid w:val="00C267F8"/>
    <w:rsid w:val="00C269B8"/>
    <w:rsid w:val="00C26CF7"/>
    <w:rsid w:val="00C26F1F"/>
    <w:rsid w:val="00C272CB"/>
    <w:rsid w:val="00C272D7"/>
    <w:rsid w:val="00C275A1"/>
    <w:rsid w:val="00C2780A"/>
    <w:rsid w:val="00C27BCB"/>
    <w:rsid w:val="00C27E8A"/>
    <w:rsid w:val="00C303F8"/>
    <w:rsid w:val="00C304C0"/>
    <w:rsid w:val="00C3076E"/>
    <w:rsid w:val="00C30792"/>
    <w:rsid w:val="00C307F3"/>
    <w:rsid w:val="00C3094A"/>
    <w:rsid w:val="00C30CA4"/>
    <w:rsid w:val="00C30F9E"/>
    <w:rsid w:val="00C30FA3"/>
    <w:rsid w:val="00C3112C"/>
    <w:rsid w:val="00C315C7"/>
    <w:rsid w:val="00C317D7"/>
    <w:rsid w:val="00C31832"/>
    <w:rsid w:val="00C31889"/>
    <w:rsid w:val="00C318E8"/>
    <w:rsid w:val="00C31A09"/>
    <w:rsid w:val="00C31D86"/>
    <w:rsid w:val="00C324CE"/>
    <w:rsid w:val="00C325FF"/>
    <w:rsid w:val="00C32650"/>
    <w:rsid w:val="00C327A7"/>
    <w:rsid w:val="00C327ED"/>
    <w:rsid w:val="00C32830"/>
    <w:rsid w:val="00C3298C"/>
    <w:rsid w:val="00C32BB9"/>
    <w:rsid w:val="00C32F7B"/>
    <w:rsid w:val="00C33060"/>
    <w:rsid w:val="00C3325A"/>
    <w:rsid w:val="00C334A6"/>
    <w:rsid w:val="00C3372F"/>
    <w:rsid w:val="00C33AE4"/>
    <w:rsid w:val="00C33B26"/>
    <w:rsid w:val="00C33CA8"/>
    <w:rsid w:val="00C33D68"/>
    <w:rsid w:val="00C34202"/>
    <w:rsid w:val="00C3428E"/>
    <w:rsid w:val="00C34429"/>
    <w:rsid w:val="00C344A4"/>
    <w:rsid w:val="00C347CE"/>
    <w:rsid w:val="00C347F8"/>
    <w:rsid w:val="00C34B2D"/>
    <w:rsid w:val="00C34C24"/>
    <w:rsid w:val="00C34D7A"/>
    <w:rsid w:val="00C3530B"/>
    <w:rsid w:val="00C35336"/>
    <w:rsid w:val="00C35553"/>
    <w:rsid w:val="00C355BA"/>
    <w:rsid w:val="00C35634"/>
    <w:rsid w:val="00C35669"/>
    <w:rsid w:val="00C358BE"/>
    <w:rsid w:val="00C35C7F"/>
    <w:rsid w:val="00C362E8"/>
    <w:rsid w:val="00C36847"/>
    <w:rsid w:val="00C36B12"/>
    <w:rsid w:val="00C36C60"/>
    <w:rsid w:val="00C372CA"/>
    <w:rsid w:val="00C37599"/>
    <w:rsid w:val="00C37736"/>
    <w:rsid w:val="00C377A9"/>
    <w:rsid w:val="00C379E9"/>
    <w:rsid w:val="00C37BBB"/>
    <w:rsid w:val="00C37DDF"/>
    <w:rsid w:val="00C37E52"/>
    <w:rsid w:val="00C37F6E"/>
    <w:rsid w:val="00C37FD2"/>
    <w:rsid w:val="00C40003"/>
    <w:rsid w:val="00C40550"/>
    <w:rsid w:val="00C405FE"/>
    <w:rsid w:val="00C407C3"/>
    <w:rsid w:val="00C408DC"/>
    <w:rsid w:val="00C40AF4"/>
    <w:rsid w:val="00C40E86"/>
    <w:rsid w:val="00C41037"/>
    <w:rsid w:val="00C412E4"/>
    <w:rsid w:val="00C41302"/>
    <w:rsid w:val="00C413DA"/>
    <w:rsid w:val="00C41605"/>
    <w:rsid w:val="00C41877"/>
    <w:rsid w:val="00C418D4"/>
    <w:rsid w:val="00C419EE"/>
    <w:rsid w:val="00C41A29"/>
    <w:rsid w:val="00C41BBF"/>
    <w:rsid w:val="00C41C85"/>
    <w:rsid w:val="00C42022"/>
    <w:rsid w:val="00C4205F"/>
    <w:rsid w:val="00C42174"/>
    <w:rsid w:val="00C4248C"/>
    <w:rsid w:val="00C42517"/>
    <w:rsid w:val="00C42723"/>
    <w:rsid w:val="00C429F6"/>
    <w:rsid w:val="00C42A01"/>
    <w:rsid w:val="00C42B5D"/>
    <w:rsid w:val="00C42BC7"/>
    <w:rsid w:val="00C42EC0"/>
    <w:rsid w:val="00C430A9"/>
    <w:rsid w:val="00C4319F"/>
    <w:rsid w:val="00C434CB"/>
    <w:rsid w:val="00C43508"/>
    <w:rsid w:val="00C437CC"/>
    <w:rsid w:val="00C43D00"/>
    <w:rsid w:val="00C43ED4"/>
    <w:rsid w:val="00C4401E"/>
    <w:rsid w:val="00C441FA"/>
    <w:rsid w:val="00C4448F"/>
    <w:rsid w:val="00C4458E"/>
    <w:rsid w:val="00C445A2"/>
    <w:rsid w:val="00C4462A"/>
    <w:rsid w:val="00C446A2"/>
    <w:rsid w:val="00C44958"/>
    <w:rsid w:val="00C449CD"/>
    <w:rsid w:val="00C44AD8"/>
    <w:rsid w:val="00C44B6A"/>
    <w:rsid w:val="00C44BE2"/>
    <w:rsid w:val="00C44C81"/>
    <w:rsid w:val="00C44EAE"/>
    <w:rsid w:val="00C44FBD"/>
    <w:rsid w:val="00C4505A"/>
    <w:rsid w:val="00C45089"/>
    <w:rsid w:val="00C4514E"/>
    <w:rsid w:val="00C4529E"/>
    <w:rsid w:val="00C45328"/>
    <w:rsid w:val="00C4545C"/>
    <w:rsid w:val="00C454F4"/>
    <w:rsid w:val="00C455BB"/>
    <w:rsid w:val="00C45640"/>
    <w:rsid w:val="00C45694"/>
    <w:rsid w:val="00C461CE"/>
    <w:rsid w:val="00C4635F"/>
    <w:rsid w:val="00C46554"/>
    <w:rsid w:val="00C467FD"/>
    <w:rsid w:val="00C46A56"/>
    <w:rsid w:val="00C46CD1"/>
    <w:rsid w:val="00C46CEB"/>
    <w:rsid w:val="00C46EEF"/>
    <w:rsid w:val="00C4718A"/>
    <w:rsid w:val="00C4773F"/>
    <w:rsid w:val="00C47823"/>
    <w:rsid w:val="00C47D17"/>
    <w:rsid w:val="00C47DA7"/>
    <w:rsid w:val="00C47DF8"/>
    <w:rsid w:val="00C47DF9"/>
    <w:rsid w:val="00C47E04"/>
    <w:rsid w:val="00C47E3A"/>
    <w:rsid w:val="00C501FC"/>
    <w:rsid w:val="00C50294"/>
    <w:rsid w:val="00C5082A"/>
    <w:rsid w:val="00C50846"/>
    <w:rsid w:val="00C50C98"/>
    <w:rsid w:val="00C51BC6"/>
    <w:rsid w:val="00C51D0E"/>
    <w:rsid w:val="00C51D9F"/>
    <w:rsid w:val="00C51F51"/>
    <w:rsid w:val="00C520E5"/>
    <w:rsid w:val="00C52289"/>
    <w:rsid w:val="00C5238A"/>
    <w:rsid w:val="00C524A8"/>
    <w:rsid w:val="00C525CC"/>
    <w:rsid w:val="00C52712"/>
    <w:rsid w:val="00C528E8"/>
    <w:rsid w:val="00C529CB"/>
    <w:rsid w:val="00C52AE3"/>
    <w:rsid w:val="00C52D7F"/>
    <w:rsid w:val="00C52FA3"/>
    <w:rsid w:val="00C52FD4"/>
    <w:rsid w:val="00C533F6"/>
    <w:rsid w:val="00C5348A"/>
    <w:rsid w:val="00C538DD"/>
    <w:rsid w:val="00C53907"/>
    <w:rsid w:val="00C5394D"/>
    <w:rsid w:val="00C5397E"/>
    <w:rsid w:val="00C539C3"/>
    <w:rsid w:val="00C539D5"/>
    <w:rsid w:val="00C53AE7"/>
    <w:rsid w:val="00C53C54"/>
    <w:rsid w:val="00C54128"/>
    <w:rsid w:val="00C541AC"/>
    <w:rsid w:val="00C541BA"/>
    <w:rsid w:val="00C543EE"/>
    <w:rsid w:val="00C5445E"/>
    <w:rsid w:val="00C54748"/>
    <w:rsid w:val="00C5499D"/>
    <w:rsid w:val="00C54D93"/>
    <w:rsid w:val="00C54E71"/>
    <w:rsid w:val="00C55019"/>
    <w:rsid w:val="00C55088"/>
    <w:rsid w:val="00C553F0"/>
    <w:rsid w:val="00C55604"/>
    <w:rsid w:val="00C556F0"/>
    <w:rsid w:val="00C5587E"/>
    <w:rsid w:val="00C558B8"/>
    <w:rsid w:val="00C558C1"/>
    <w:rsid w:val="00C55A2D"/>
    <w:rsid w:val="00C55D32"/>
    <w:rsid w:val="00C55E92"/>
    <w:rsid w:val="00C55EC3"/>
    <w:rsid w:val="00C56437"/>
    <w:rsid w:val="00C56751"/>
    <w:rsid w:val="00C56D3F"/>
    <w:rsid w:val="00C56F18"/>
    <w:rsid w:val="00C56F7D"/>
    <w:rsid w:val="00C5700A"/>
    <w:rsid w:val="00C572E4"/>
    <w:rsid w:val="00C57327"/>
    <w:rsid w:val="00C574AD"/>
    <w:rsid w:val="00C5751F"/>
    <w:rsid w:val="00C57879"/>
    <w:rsid w:val="00C578D2"/>
    <w:rsid w:val="00C57C0B"/>
    <w:rsid w:val="00C57C62"/>
    <w:rsid w:val="00C57EAA"/>
    <w:rsid w:val="00C57ED7"/>
    <w:rsid w:val="00C60022"/>
    <w:rsid w:val="00C6013C"/>
    <w:rsid w:val="00C60454"/>
    <w:rsid w:val="00C604F8"/>
    <w:rsid w:val="00C60AE6"/>
    <w:rsid w:val="00C60BC7"/>
    <w:rsid w:val="00C60C22"/>
    <w:rsid w:val="00C60FB5"/>
    <w:rsid w:val="00C60FBD"/>
    <w:rsid w:val="00C6130C"/>
    <w:rsid w:val="00C6143D"/>
    <w:rsid w:val="00C61783"/>
    <w:rsid w:val="00C619B8"/>
    <w:rsid w:val="00C61B69"/>
    <w:rsid w:val="00C61C85"/>
    <w:rsid w:val="00C62486"/>
    <w:rsid w:val="00C628BF"/>
    <w:rsid w:val="00C62DE2"/>
    <w:rsid w:val="00C6303C"/>
    <w:rsid w:val="00C6304F"/>
    <w:rsid w:val="00C631C3"/>
    <w:rsid w:val="00C634F5"/>
    <w:rsid w:val="00C63553"/>
    <w:rsid w:val="00C6357C"/>
    <w:rsid w:val="00C637E3"/>
    <w:rsid w:val="00C638AC"/>
    <w:rsid w:val="00C63901"/>
    <w:rsid w:val="00C639A8"/>
    <w:rsid w:val="00C63C34"/>
    <w:rsid w:val="00C63C84"/>
    <w:rsid w:val="00C63D18"/>
    <w:rsid w:val="00C63F93"/>
    <w:rsid w:val="00C644C2"/>
    <w:rsid w:val="00C645F5"/>
    <w:rsid w:val="00C64601"/>
    <w:rsid w:val="00C647F7"/>
    <w:rsid w:val="00C6483E"/>
    <w:rsid w:val="00C64CF4"/>
    <w:rsid w:val="00C64E13"/>
    <w:rsid w:val="00C64FD0"/>
    <w:rsid w:val="00C64FDC"/>
    <w:rsid w:val="00C65082"/>
    <w:rsid w:val="00C65141"/>
    <w:rsid w:val="00C6524D"/>
    <w:rsid w:val="00C653BE"/>
    <w:rsid w:val="00C65616"/>
    <w:rsid w:val="00C65932"/>
    <w:rsid w:val="00C65A01"/>
    <w:rsid w:val="00C65A1F"/>
    <w:rsid w:val="00C65C51"/>
    <w:rsid w:val="00C65D7E"/>
    <w:rsid w:val="00C6604A"/>
    <w:rsid w:val="00C66179"/>
    <w:rsid w:val="00C661FB"/>
    <w:rsid w:val="00C66284"/>
    <w:rsid w:val="00C663D4"/>
    <w:rsid w:val="00C6658F"/>
    <w:rsid w:val="00C667E7"/>
    <w:rsid w:val="00C669AC"/>
    <w:rsid w:val="00C66A49"/>
    <w:rsid w:val="00C66A9B"/>
    <w:rsid w:val="00C66C79"/>
    <w:rsid w:val="00C66F3C"/>
    <w:rsid w:val="00C670F5"/>
    <w:rsid w:val="00C6762A"/>
    <w:rsid w:val="00C67672"/>
    <w:rsid w:val="00C6782A"/>
    <w:rsid w:val="00C67AFD"/>
    <w:rsid w:val="00C67B00"/>
    <w:rsid w:val="00C67BA5"/>
    <w:rsid w:val="00C67C05"/>
    <w:rsid w:val="00C704BB"/>
    <w:rsid w:val="00C70656"/>
    <w:rsid w:val="00C70721"/>
    <w:rsid w:val="00C707D8"/>
    <w:rsid w:val="00C708B3"/>
    <w:rsid w:val="00C708E9"/>
    <w:rsid w:val="00C7098F"/>
    <w:rsid w:val="00C70A73"/>
    <w:rsid w:val="00C70BA9"/>
    <w:rsid w:val="00C70BF6"/>
    <w:rsid w:val="00C70E63"/>
    <w:rsid w:val="00C70EFB"/>
    <w:rsid w:val="00C70F82"/>
    <w:rsid w:val="00C71097"/>
    <w:rsid w:val="00C710A2"/>
    <w:rsid w:val="00C7126B"/>
    <w:rsid w:val="00C71499"/>
    <w:rsid w:val="00C7159D"/>
    <w:rsid w:val="00C717DD"/>
    <w:rsid w:val="00C71B20"/>
    <w:rsid w:val="00C71D2D"/>
    <w:rsid w:val="00C71DAB"/>
    <w:rsid w:val="00C71F08"/>
    <w:rsid w:val="00C72123"/>
    <w:rsid w:val="00C723C0"/>
    <w:rsid w:val="00C72429"/>
    <w:rsid w:val="00C7284C"/>
    <w:rsid w:val="00C72C05"/>
    <w:rsid w:val="00C72E0E"/>
    <w:rsid w:val="00C72EDF"/>
    <w:rsid w:val="00C7303C"/>
    <w:rsid w:val="00C73217"/>
    <w:rsid w:val="00C7341B"/>
    <w:rsid w:val="00C73431"/>
    <w:rsid w:val="00C73452"/>
    <w:rsid w:val="00C736B8"/>
    <w:rsid w:val="00C737EA"/>
    <w:rsid w:val="00C738AF"/>
    <w:rsid w:val="00C739FB"/>
    <w:rsid w:val="00C743D7"/>
    <w:rsid w:val="00C74688"/>
    <w:rsid w:val="00C74DAA"/>
    <w:rsid w:val="00C74EEE"/>
    <w:rsid w:val="00C74F1A"/>
    <w:rsid w:val="00C7509B"/>
    <w:rsid w:val="00C75635"/>
    <w:rsid w:val="00C7570D"/>
    <w:rsid w:val="00C757BC"/>
    <w:rsid w:val="00C757E4"/>
    <w:rsid w:val="00C75A53"/>
    <w:rsid w:val="00C75AEB"/>
    <w:rsid w:val="00C75C69"/>
    <w:rsid w:val="00C75D77"/>
    <w:rsid w:val="00C76457"/>
    <w:rsid w:val="00C764E0"/>
    <w:rsid w:val="00C7650C"/>
    <w:rsid w:val="00C76512"/>
    <w:rsid w:val="00C767A4"/>
    <w:rsid w:val="00C76D02"/>
    <w:rsid w:val="00C772CB"/>
    <w:rsid w:val="00C775A4"/>
    <w:rsid w:val="00C77734"/>
    <w:rsid w:val="00C77D76"/>
    <w:rsid w:val="00C77E20"/>
    <w:rsid w:val="00C77F72"/>
    <w:rsid w:val="00C77F94"/>
    <w:rsid w:val="00C7EA28"/>
    <w:rsid w:val="00C80695"/>
    <w:rsid w:val="00C8072A"/>
    <w:rsid w:val="00C8072C"/>
    <w:rsid w:val="00C80803"/>
    <w:rsid w:val="00C8081D"/>
    <w:rsid w:val="00C80CB5"/>
    <w:rsid w:val="00C80D4F"/>
    <w:rsid w:val="00C81125"/>
    <w:rsid w:val="00C811E9"/>
    <w:rsid w:val="00C81270"/>
    <w:rsid w:val="00C814D8"/>
    <w:rsid w:val="00C81639"/>
    <w:rsid w:val="00C817AB"/>
    <w:rsid w:val="00C8188D"/>
    <w:rsid w:val="00C819BA"/>
    <w:rsid w:val="00C81A28"/>
    <w:rsid w:val="00C81ABD"/>
    <w:rsid w:val="00C81B8A"/>
    <w:rsid w:val="00C81B9F"/>
    <w:rsid w:val="00C821BF"/>
    <w:rsid w:val="00C82608"/>
    <w:rsid w:val="00C826D3"/>
    <w:rsid w:val="00C826E9"/>
    <w:rsid w:val="00C82A04"/>
    <w:rsid w:val="00C82AF6"/>
    <w:rsid w:val="00C82BCD"/>
    <w:rsid w:val="00C82C91"/>
    <w:rsid w:val="00C82D98"/>
    <w:rsid w:val="00C82F44"/>
    <w:rsid w:val="00C82FC0"/>
    <w:rsid w:val="00C830B7"/>
    <w:rsid w:val="00C8323A"/>
    <w:rsid w:val="00C833A8"/>
    <w:rsid w:val="00C83542"/>
    <w:rsid w:val="00C83B2D"/>
    <w:rsid w:val="00C8407F"/>
    <w:rsid w:val="00C840CB"/>
    <w:rsid w:val="00C84316"/>
    <w:rsid w:val="00C8433A"/>
    <w:rsid w:val="00C84543"/>
    <w:rsid w:val="00C8455D"/>
    <w:rsid w:val="00C84695"/>
    <w:rsid w:val="00C84720"/>
    <w:rsid w:val="00C84796"/>
    <w:rsid w:val="00C8481F"/>
    <w:rsid w:val="00C84B58"/>
    <w:rsid w:val="00C84B9F"/>
    <w:rsid w:val="00C84BEF"/>
    <w:rsid w:val="00C84DA1"/>
    <w:rsid w:val="00C85167"/>
    <w:rsid w:val="00C851BE"/>
    <w:rsid w:val="00C8620C"/>
    <w:rsid w:val="00C86224"/>
    <w:rsid w:val="00C8729A"/>
    <w:rsid w:val="00C873D9"/>
    <w:rsid w:val="00C8764A"/>
    <w:rsid w:val="00C879BE"/>
    <w:rsid w:val="00C87BB1"/>
    <w:rsid w:val="00C87BE0"/>
    <w:rsid w:val="00C87C3B"/>
    <w:rsid w:val="00C87CD2"/>
    <w:rsid w:val="00C87F3A"/>
    <w:rsid w:val="00C9026F"/>
    <w:rsid w:val="00C902E1"/>
    <w:rsid w:val="00C903C5"/>
    <w:rsid w:val="00C90B52"/>
    <w:rsid w:val="00C90C84"/>
    <w:rsid w:val="00C91055"/>
    <w:rsid w:val="00C9108B"/>
    <w:rsid w:val="00C91719"/>
    <w:rsid w:val="00C91C22"/>
    <w:rsid w:val="00C91DAD"/>
    <w:rsid w:val="00C91F10"/>
    <w:rsid w:val="00C91F77"/>
    <w:rsid w:val="00C91F82"/>
    <w:rsid w:val="00C9225B"/>
    <w:rsid w:val="00C92551"/>
    <w:rsid w:val="00C926F8"/>
    <w:rsid w:val="00C9272D"/>
    <w:rsid w:val="00C92DF4"/>
    <w:rsid w:val="00C92EFE"/>
    <w:rsid w:val="00C93190"/>
    <w:rsid w:val="00C932D8"/>
    <w:rsid w:val="00C93321"/>
    <w:rsid w:val="00C93596"/>
    <w:rsid w:val="00C93737"/>
    <w:rsid w:val="00C9383B"/>
    <w:rsid w:val="00C939DA"/>
    <w:rsid w:val="00C93CBC"/>
    <w:rsid w:val="00C93D61"/>
    <w:rsid w:val="00C94083"/>
    <w:rsid w:val="00C94202"/>
    <w:rsid w:val="00C94494"/>
    <w:rsid w:val="00C944CD"/>
    <w:rsid w:val="00C948EA"/>
    <w:rsid w:val="00C94A40"/>
    <w:rsid w:val="00C954A0"/>
    <w:rsid w:val="00C9565E"/>
    <w:rsid w:val="00C95856"/>
    <w:rsid w:val="00C958FA"/>
    <w:rsid w:val="00C95B76"/>
    <w:rsid w:val="00C95B9B"/>
    <w:rsid w:val="00C95BCB"/>
    <w:rsid w:val="00C95CD4"/>
    <w:rsid w:val="00C95DC5"/>
    <w:rsid w:val="00C95F7D"/>
    <w:rsid w:val="00C95FA0"/>
    <w:rsid w:val="00C961EE"/>
    <w:rsid w:val="00C96E9C"/>
    <w:rsid w:val="00C96EEC"/>
    <w:rsid w:val="00C96F73"/>
    <w:rsid w:val="00C9701A"/>
    <w:rsid w:val="00C972C8"/>
    <w:rsid w:val="00C97524"/>
    <w:rsid w:val="00C97602"/>
    <w:rsid w:val="00C9761B"/>
    <w:rsid w:val="00C97691"/>
    <w:rsid w:val="00C97782"/>
    <w:rsid w:val="00C97813"/>
    <w:rsid w:val="00C97A74"/>
    <w:rsid w:val="00C97A9E"/>
    <w:rsid w:val="00C97E98"/>
    <w:rsid w:val="00C97EB7"/>
    <w:rsid w:val="00C97F43"/>
    <w:rsid w:val="00CA0074"/>
    <w:rsid w:val="00CA0176"/>
    <w:rsid w:val="00CA040D"/>
    <w:rsid w:val="00CA044C"/>
    <w:rsid w:val="00CA0617"/>
    <w:rsid w:val="00CA09D6"/>
    <w:rsid w:val="00CA0A8F"/>
    <w:rsid w:val="00CA0BBD"/>
    <w:rsid w:val="00CA0CC7"/>
    <w:rsid w:val="00CA0E10"/>
    <w:rsid w:val="00CA0FC1"/>
    <w:rsid w:val="00CA1020"/>
    <w:rsid w:val="00CA1100"/>
    <w:rsid w:val="00CA11B4"/>
    <w:rsid w:val="00CA11FA"/>
    <w:rsid w:val="00CA1324"/>
    <w:rsid w:val="00CA15B4"/>
    <w:rsid w:val="00CA22D2"/>
    <w:rsid w:val="00CA22F8"/>
    <w:rsid w:val="00CA2ABC"/>
    <w:rsid w:val="00CA2BB7"/>
    <w:rsid w:val="00CA2CE8"/>
    <w:rsid w:val="00CA3220"/>
    <w:rsid w:val="00CA32DF"/>
    <w:rsid w:val="00CA3661"/>
    <w:rsid w:val="00CA3702"/>
    <w:rsid w:val="00CA373C"/>
    <w:rsid w:val="00CA37AF"/>
    <w:rsid w:val="00CA3846"/>
    <w:rsid w:val="00CA3A32"/>
    <w:rsid w:val="00CA3B20"/>
    <w:rsid w:val="00CA4830"/>
    <w:rsid w:val="00CA48E0"/>
    <w:rsid w:val="00CA4956"/>
    <w:rsid w:val="00CA4C9D"/>
    <w:rsid w:val="00CA4E12"/>
    <w:rsid w:val="00CA4E97"/>
    <w:rsid w:val="00CA50E8"/>
    <w:rsid w:val="00CA52DF"/>
    <w:rsid w:val="00CA5486"/>
    <w:rsid w:val="00CA55D6"/>
    <w:rsid w:val="00CA5730"/>
    <w:rsid w:val="00CA5734"/>
    <w:rsid w:val="00CA5943"/>
    <w:rsid w:val="00CA5B16"/>
    <w:rsid w:val="00CA5B4D"/>
    <w:rsid w:val="00CA5B96"/>
    <w:rsid w:val="00CA5C2D"/>
    <w:rsid w:val="00CA5DBE"/>
    <w:rsid w:val="00CA5F84"/>
    <w:rsid w:val="00CA615F"/>
    <w:rsid w:val="00CA61DC"/>
    <w:rsid w:val="00CA6279"/>
    <w:rsid w:val="00CA6429"/>
    <w:rsid w:val="00CA668C"/>
    <w:rsid w:val="00CA6718"/>
    <w:rsid w:val="00CA6943"/>
    <w:rsid w:val="00CA6ADA"/>
    <w:rsid w:val="00CA6DFC"/>
    <w:rsid w:val="00CA7174"/>
    <w:rsid w:val="00CA7328"/>
    <w:rsid w:val="00CA752C"/>
    <w:rsid w:val="00CA7561"/>
    <w:rsid w:val="00CA78E5"/>
    <w:rsid w:val="00CA79FA"/>
    <w:rsid w:val="00CA7CCF"/>
    <w:rsid w:val="00CA7F2A"/>
    <w:rsid w:val="00CA7F35"/>
    <w:rsid w:val="00CAF467"/>
    <w:rsid w:val="00CB003F"/>
    <w:rsid w:val="00CB0211"/>
    <w:rsid w:val="00CB031C"/>
    <w:rsid w:val="00CB05D7"/>
    <w:rsid w:val="00CB0B1C"/>
    <w:rsid w:val="00CB0BD0"/>
    <w:rsid w:val="00CB0C67"/>
    <w:rsid w:val="00CB0F21"/>
    <w:rsid w:val="00CB10E8"/>
    <w:rsid w:val="00CB13A5"/>
    <w:rsid w:val="00CB1577"/>
    <w:rsid w:val="00CB18F7"/>
    <w:rsid w:val="00CB1A37"/>
    <w:rsid w:val="00CB1F95"/>
    <w:rsid w:val="00CB1FAB"/>
    <w:rsid w:val="00CB2054"/>
    <w:rsid w:val="00CB207B"/>
    <w:rsid w:val="00CB2434"/>
    <w:rsid w:val="00CB2537"/>
    <w:rsid w:val="00CB2581"/>
    <w:rsid w:val="00CB263F"/>
    <w:rsid w:val="00CB268C"/>
    <w:rsid w:val="00CB2A65"/>
    <w:rsid w:val="00CB2B6A"/>
    <w:rsid w:val="00CB2C05"/>
    <w:rsid w:val="00CB2FC0"/>
    <w:rsid w:val="00CB3EA5"/>
    <w:rsid w:val="00CB3EB7"/>
    <w:rsid w:val="00CB3F64"/>
    <w:rsid w:val="00CB4343"/>
    <w:rsid w:val="00CB4637"/>
    <w:rsid w:val="00CB48F0"/>
    <w:rsid w:val="00CB4958"/>
    <w:rsid w:val="00CB49A5"/>
    <w:rsid w:val="00CB4A48"/>
    <w:rsid w:val="00CB5231"/>
    <w:rsid w:val="00CB53C2"/>
    <w:rsid w:val="00CB5658"/>
    <w:rsid w:val="00CB5683"/>
    <w:rsid w:val="00CB56E9"/>
    <w:rsid w:val="00CB5BF9"/>
    <w:rsid w:val="00CB5EB2"/>
    <w:rsid w:val="00CB6189"/>
    <w:rsid w:val="00CB63F6"/>
    <w:rsid w:val="00CB64D3"/>
    <w:rsid w:val="00CB65EF"/>
    <w:rsid w:val="00CB691F"/>
    <w:rsid w:val="00CB6B73"/>
    <w:rsid w:val="00CB6D49"/>
    <w:rsid w:val="00CB6DDD"/>
    <w:rsid w:val="00CB71A8"/>
    <w:rsid w:val="00CB76DD"/>
    <w:rsid w:val="00CB7853"/>
    <w:rsid w:val="00CB79BD"/>
    <w:rsid w:val="00CB7BAD"/>
    <w:rsid w:val="00CB7FDA"/>
    <w:rsid w:val="00CBA974"/>
    <w:rsid w:val="00CC0037"/>
    <w:rsid w:val="00CC00BB"/>
    <w:rsid w:val="00CC033A"/>
    <w:rsid w:val="00CC0373"/>
    <w:rsid w:val="00CC082F"/>
    <w:rsid w:val="00CC0880"/>
    <w:rsid w:val="00CC0AE8"/>
    <w:rsid w:val="00CC0C58"/>
    <w:rsid w:val="00CC0FD8"/>
    <w:rsid w:val="00CC103A"/>
    <w:rsid w:val="00CC10CB"/>
    <w:rsid w:val="00CC111C"/>
    <w:rsid w:val="00CC13B2"/>
    <w:rsid w:val="00CC16F0"/>
    <w:rsid w:val="00CC1982"/>
    <w:rsid w:val="00CC1B63"/>
    <w:rsid w:val="00CC1BEA"/>
    <w:rsid w:val="00CC1F88"/>
    <w:rsid w:val="00CC1FBD"/>
    <w:rsid w:val="00CC215B"/>
    <w:rsid w:val="00CC21B3"/>
    <w:rsid w:val="00CC24E0"/>
    <w:rsid w:val="00CC264A"/>
    <w:rsid w:val="00CC271B"/>
    <w:rsid w:val="00CC2A2B"/>
    <w:rsid w:val="00CC2A57"/>
    <w:rsid w:val="00CC2A7F"/>
    <w:rsid w:val="00CC2AC3"/>
    <w:rsid w:val="00CC2D1A"/>
    <w:rsid w:val="00CC3460"/>
    <w:rsid w:val="00CC37DF"/>
    <w:rsid w:val="00CC3C89"/>
    <w:rsid w:val="00CC3D23"/>
    <w:rsid w:val="00CC3E48"/>
    <w:rsid w:val="00CC3E62"/>
    <w:rsid w:val="00CC40B9"/>
    <w:rsid w:val="00CC4196"/>
    <w:rsid w:val="00CC41C9"/>
    <w:rsid w:val="00CC42D6"/>
    <w:rsid w:val="00CC42EA"/>
    <w:rsid w:val="00CC443E"/>
    <w:rsid w:val="00CC4604"/>
    <w:rsid w:val="00CC47BF"/>
    <w:rsid w:val="00CC4AB6"/>
    <w:rsid w:val="00CC5089"/>
    <w:rsid w:val="00CC521B"/>
    <w:rsid w:val="00CC52A1"/>
    <w:rsid w:val="00CC533A"/>
    <w:rsid w:val="00CC5469"/>
    <w:rsid w:val="00CC54EE"/>
    <w:rsid w:val="00CC564B"/>
    <w:rsid w:val="00CC5690"/>
    <w:rsid w:val="00CC56CC"/>
    <w:rsid w:val="00CC59E5"/>
    <w:rsid w:val="00CC5A29"/>
    <w:rsid w:val="00CC5A80"/>
    <w:rsid w:val="00CC5B20"/>
    <w:rsid w:val="00CC5B58"/>
    <w:rsid w:val="00CC5CE6"/>
    <w:rsid w:val="00CC5DC0"/>
    <w:rsid w:val="00CC5DD5"/>
    <w:rsid w:val="00CC5EFB"/>
    <w:rsid w:val="00CC5FD1"/>
    <w:rsid w:val="00CC5FE5"/>
    <w:rsid w:val="00CC5FFA"/>
    <w:rsid w:val="00CC616C"/>
    <w:rsid w:val="00CC6254"/>
    <w:rsid w:val="00CC6638"/>
    <w:rsid w:val="00CC681D"/>
    <w:rsid w:val="00CC6A04"/>
    <w:rsid w:val="00CC6AD8"/>
    <w:rsid w:val="00CC6C16"/>
    <w:rsid w:val="00CC6C90"/>
    <w:rsid w:val="00CC6CAE"/>
    <w:rsid w:val="00CC6CB9"/>
    <w:rsid w:val="00CC6F92"/>
    <w:rsid w:val="00CC6FA7"/>
    <w:rsid w:val="00CC794F"/>
    <w:rsid w:val="00CC7A7D"/>
    <w:rsid w:val="00CC7CC9"/>
    <w:rsid w:val="00CC7EFC"/>
    <w:rsid w:val="00CC7F6D"/>
    <w:rsid w:val="00CC7FAE"/>
    <w:rsid w:val="00CD0109"/>
    <w:rsid w:val="00CD03BC"/>
    <w:rsid w:val="00CD0543"/>
    <w:rsid w:val="00CD05D7"/>
    <w:rsid w:val="00CD0727"/>
    <w:rsid w:val="00CD07E4"/>
    <w:rsid w:val="00CD085B"/>
    <w:rsid w:val="00CD0FD7"/>
    <w:rsid w:val="00CD1372"/>
    <w:rsid w:val="00CD15F5"/>
    <w:rsid w:val="00CD1629"/>
    <w:rsid w:val="00CD1C53"/>
    <w:rsid w:val="00CD1CC7"/>
    <w:rsid w:val="00CD1D82"/>
    <w:rsid w:val="00CD1EB0"/>
    <w:rsid w:val="00CD1F53"/>
    <w:rsid w:val="00CD2132"/>
    <w:rsid w:val="00CD2182"/>
    <w:rsid w:val="00CD222A"/>
    <w:rsid w:val="00CD2438"/>
    <w:rsid w:val="00CD255E"/>
    <w:rsid w:val="00CD26B4"/>
    <w:rsid w:val="00CD2A3B"/>
    <w:rsid w:val="00CD3208"/>
    <w:rsid w:val="00CD35D3"/>
    <w:rsid w:val="00CD39AD"/>
    <w:rsid w:val="00CD3AE2"/>
    <w:rsid w:val="00CD3B45"/>
    <w:rsid w:val="00CD3CD0"/>
    <w:rsid w:val="00CD3D04"/>
    <w:rsid w:val="00CD3D74"/>
    <w:rsid w:val="00CD3F44"/>
    <w:rsid w:val="00CD4246"/>
    <w:rsid w:val="00CD48C7"/>
    <w:rsid w:val="00CD48FC"/>
    <w:rsid w:val="00CD4918"/>
    <w:rsid w:val="00CD4B07"/>
    <w:rsid w:val="00CD4B61"/>
    <w:rsid w:val="00CD4C31"/>
    <w:rsid w:val="00CD51AB"/>
    <w:rsid w:val="00CD52C5"/>
    <w:rsid w:val="00CD5768"/>
    <w:rsid w:val="00CD5818"/>
    <w:rsid w:val="00CD5AC1"/>
    <w:rsid w:val="00CD5BE5"/>
    <w:rsid w:val="00CD5C6B"/>
    <w:rsid w:val="00CD5EF9"/>
    <w:rsid w:val="00CD5EFD"/>
    <w:rsid w:val="00CD5F1E"/>
    <w:rsid w:val="00CD5F35"/>
    <w:rsid w:val="00CD6114"/>
    <w:rsid w:val="00CD6227"/>
    <w:rsid w:val="00CD63E7"/>
    <w:rsid w:val="00CD69F0"/>
    <w:rsid w:val="00CD6A20"/>
    <w:rsid w:val="00CD6B3F"/>
    <w:rsid w:val="00CD6C2C"/>
    <w:rsid w:val="00CD6CCA"/>
    <w:rsid w:val="00CD705B"/>
    <w:rsid w:val="00CD710C"/>
    <w:rsid w:val="00CD7767"/>
    <w:rsid w:val="00CD7886"/>
    <w:rsid w:val="00CD7904"/>
    <w:rsid w:val="00CD7B4A"/>
    <w:rsid w:val="00CD7C29"/>
    <w:rsid w:val="00CD7D03"/>
    <w:rsid w:val="00CD7DBD"/>
    <w:rsid w:val="00CE018D"/>
    <w:rsid w:val="00CE0253"/>
    <w:rsid w:val="00CE02B6"/>
    <w:rsid w:val="00CE0515"/>
    <w:rsid w:val="00CE0553"/>
    <w:rsid w:val="00CE061F"/>
    <w:rsid w:val="00CE0A22"/>
    <w:rsid w:val="00CE0CC7"/>
    <w:rsid w:val="00CE0D1C"/>
    <w:rsid w:val="00CE11B3"/>
    <w:rsid w:val="00CE11F7"/>
    <w:rsid w:val="00CE128E"/>
    <w:rsid w:val="00CE12C3"/>
    <w:rsid w:val="00CE14E6"/>
    <w:rsid w:val="00CE16C3"/>
    <w:rsid w:val="00CE1C40"/>
    <w:rsid w:val="00CE1DF2"/>
    <w:rsid w:val="00CE1FB7"/>
    <w:rsid w:val="00CE2168"/>
    <w:rsid w:val="00CE23CD"/>
    <w:rsid w:val="00CE2589"/>
    <w:rsid w:val="00CE25BD"/>
    <w:rsid w:val="00CE282F"/>
    <w:rsid w:val="00CE2D42"/>
    <w:rsid w:val="00CE2D95"/>
    <w:rsid w:val="00CE2E55"/>
    <w:rsid w:val="00CE2F44"/>
    <w:rsid w:val="00CE34FC"/>
    <w:rsid w:val="00CE3535"/>
    <w:rsid w:val="00CE3A30"/>
    <w:rsid w:val="00CE3C43"/>
    <w:rsid w:val="00CE41B5"/>
    <w:rsid w:val="00CE43FC"/>
    <w:rsid w:val="00CE4C09"/>
    <w:rsid w:val="00CE4D66"/>
    <w:rsid w:val="00CE4DA2"/>
    <w:rsid w:val="00CE4E38"/>
    <w:rsid w:val="00CE4E44"/>
    <w:rsid w:val="00CE50E7"/>
    <w:rsid w:val="00CE51F4"/>
    <w:rsid w:val="00CE52EA"/>
    <w:rsid w:val="00CE5319"/>
    <w:rsid w:val="00CE5570"/>
    <w:rsid w:val="00CE55B5"/>
    <w:rsid w:val="00CE5BB9"/>
    <w:rsid w:val="00CE614E"/>
    <w:rsid w:val="00CE662C"/>
    <w:rsid w:val="00CE680B"/>
    <w:rsid w:val="00CE6B76"/>
    <w:rsid w:val="00CE6BB1"/>
    <w:rsid w:val="00CE6CAE"/>
    <w:rsid w:val="00CE6D93"/>
    <w:rsid w:val="00CE750E"/>
    <w:rsid w:val="00CE7657"/>
    <w:rsid w:val="00CE7B3F"/>
    <w:rsid w:val="00CE7C73"/>
    <w:rsid w:val="00CE7FA9"/>
    <w:rsid w:val="00CE7FD5"/>
    <w:rsid w:val="00CE976B"/>
    <w:rsid w:val="00CF0055"/>
    <w:rsid w:val="00CF0986"/>
    <w:rsid w:val="00CF0B1D"/>
    <w:rsid w:val="00CF0FFE"/>
    <w:rsid w:val="00CF11A2"/>
    <w:rsid w:val="00CF11DE"/>
    <w:rsid w:val="00CF11E2"/>
    <w:rsid w:val="00CF150F"/>
    <w:rsid w:val="00CF166A"/>
    <w:rsid w:val="00CF1919"/>
    <w:rsid w:val="00CF1959"/>
    <w:rsid w:val="00CF19B8"/>
    <w:rsid w:val="00CF19D3"/>
    <w:rsid w:val="00CF1A7C"/>
    <w:rsid w:val="00CF1AB0"/>
    <w:rsid w:val="00CF1DCC"/>
    <w:rsid w:val="00CF1DD3"/>
    <w:rsid w:val="00CF1F6F"/>
    <w:rsid w:val="00CF21FB"/>
    <w:rsid w:val="00CF2361"/>
    <w:rsid w:val="00CF23E6"/>
    <w:rsid w:val="00CF26F7"/>
    <w:rsid w:val="00CF27F9"/>
    <w:rsid w:val="00CF28E3"/>
    <w:rsid w:val="00CF2933"/>
    <w:rsid w:val="00CF319A"/>
    <w:rsid w:val="00CF33E0"/>
    <w:rsid w:val="00CF34D7"/>
    <w:rsid w:val="00CF3522"/>
    <w:rsid w:val="00CF3693"/>
    <w:rsid w:val="00CF378C"/>
    <w:rsid w:val="00CF3A07"/>
    <w:rsid w:val="00CF3C00"/>
    <w:rsid w:val="00CF3F75"/>
    <w:rsid w:val="00CF3FFA"/>
    <w:rsid w:val="00CF4046"/>
    <w:rsid w:val="00CF4083"/>
    <w:rsid w:val="00CF4107"/>
    <w:rsid w:val="00CF422F"/>
    <w:rsid w:val="00CF4248"/>
    <w:rsid w:val="00CF4574"/>
    <w:rsid w:val="00CF4580"/>
    <w:rsid w:val="00CF4832"/>
    <w:rsid w:val="00CF49D1"/>
    <w:rsid w:val="00CF4A09"/>
    <w:rsid w:val="00CF4A29"/>
    <w:rsid w:val="00CF4BC9"/>
    <w:rsid w:val="00CF4BF1"/>
    <w:rsid w:val="00CF4CE3"/>
    <w:rsid w:val="00CF513E"/>
    <w:rsid w:val="00CF5361"/>
    <w:rsid w:val="00CF5651"/>
    <w:rsid w:val="00CF5B47"/>
    <w:rsid w:val="00CF5D6C"/>
    <w:rsid w:val="00CF5DA0"/>
    <w:rsid w:val="00CF5F4F"/>
    <w:rsid w:val="00CF60D9"/>
    <w:rsid w:val="00CF6191"/>
    <w:rsid w:val="00CF624B"/>
    <w:rsid w:val="00CF62EC"/>
    <w:rsid w:val="00CF6376"/>
    <w:rsid w:val="00CF6639"/>
    <w:rsid w:val="00CF6715"/>
    <w:rsid w:val="00CF6B5C"/>
    <w:rsid w:val="00CF6E14"/>
    <w:rsid w:val="00CF717B"/>
    <w:rsid w:val="00CF719A"/>
    <w:rsid w:val="00CF7271"/>
    <w:rsid w:val="00CF72B9"/>
    <w:rsid w:val="00CF75C4"/>
    <w:rsid w:val="00CF7622"/>
    <w:rsid w:val="00CF77D7"/>
    <w:rsid w:val="00CF78E8"/>
    <w:rsid w:val="00CF7922"/>
    <w:rsid w:val="00CF7CB3"/>
    <w:rsid w:val="00CF7D5E"/>
    <w:rsid w:val="00CF7D8E"/>
    <w:rsid w:val="00CF7E92"/>
    <w:rsid w:val="00CF7F1C"/>
    <w:rsid w:val="00CFAE14"/>
    <w:rsid w:val="00D00072"/>
    <w:rsid w:val="00D00484"/>
    <w:rsid w:val="00D00621"/>
    <w:rsid w:val="00D00AA8"/>
    <w:rsid w:val="00D00B4D"/>
    <w:rsid w:val="00D00BC1"/>
    <w:rsid w:val="00D00E2D"/>
    <w:rsid w:val="00D01013"/>
    <w:rsid w:val="00D011B4"/>
    <w:rsid w:val="00D011E9"/>
    <w:rsid w:val="00D0132E"/>
    <w:rsid w:val="00D0182D"/>
    <w:rsid w:val="00D01887"/>
    <w:rsid w:val="00D0194B"/>
    <w:rsid w:val="00D01CBD"/>
    <w:rsid w:val="00D01D47"/>
    <w:rsid w:val="00D01F38"/>
    <w:rsid w:val="00D020CD"/>
    <w:rsid w:val="00D02337"/>
    <w:rsid w:val="00D0235F"/>
    <w:rsid w:val="00D02798"/>
    <w:rsid w:val="00D027C1"/>
    <w:rsid w:val="00D0296D"/>
    <w:rsid w:val="00D029EE"/>
    <w:rsid w:val="00D02A4A"/>
    <w:rsid w:val="00D0307A"/>
    <w:rsid w:val="00D03718"/>
    <w:rsid w:val="00D0384F"/>
    <w:rsid w:val="00D03AF7"/>
    <w:rsid w:val="00D03B31"/>
    <w:rsid w:val="00D03D97"/>
    <w:rsid w:val="00D03EFD"/>
    <w:rsid w:val="00D040E5"/>
    <w:rsid w:val="00D044D9"/>
    <w:rsid w:val="00D0451F"/>
    <w:rsid w:val="00D04669"/>
    <w:rsid w:val="00D047D4"/>
    <w:rsid w:val="00D048E7"/>
    <w:rsid w:val="00D04ABA"/>
    <w:rsid w:val="00D04B60"/>
    <w:rsid w:val="00D04C3E"/>
    <w:rsid w:val="00D04C9A"/>
    <w:rsid w:val="00D04EA5"/>
    <w:rsid w:val="00D04F7D"/>
    <w:rsid w:val="00D05028"/>
    <w:rsid w:val="00D0518A"/>
    <w:rsid w:val="00D051A9"/>
    <w:rsid w:val="00D051B9"/>
    <w:rsid w:val="00D052DA"/>
    <w:rsid w:val="00D052FC"/>
    <w:rsid w:val="00D05519"/>
    <w:rsid w:val="00D05777"/>
    <w:rsid w:val="00D05985"/>
    <w:rsid w:val="00D05A02"/>
    <w:rsid w:val="00D05CBA"/>
    <w:rsid w:val="00D05DB9"/>
    <w:rsid w:val="00D05DDF"/>
    <w:rsid w:val="00D05E5B"/>
    <w:rsid w:val="00D062E3"/>
    <w:rsid w:val="00D0635D"/>
    <w:rsid w:val="00D06373"/>
    <w:rsid w:val="00D0657A"/>
    <w:rsid w:val="00D065A6"/>
    <w:rsid w:val="00D0666D"/>
    <w:rsid w:val="00D06706"/>
    <w:rsid w:val="00D069ED"/>
    <w:rsid w:val="00D06C85"/>
    <w:rsid w:val="00D06CBE"/>
    <w:rsid w:val="00D06E29"/>
    <w:rsid w:val="00D06F5B"/>
    <w:rsid w:val="00D07420"/>
    <w:rsid w:val="00D07541"/>
    <w:rsid w:val="00D075CB"/>
    <w:rsid w:val="00D07631"/>
    <w:rsid w:val="00D07764"/>
    <w:rsid w:val="00D078A2"/>
    <w:rsid w:val="00D079E0"/>
    <w:rsid w:val="00D07F76"/>
    <w:rsid w:val="00D0B5AF"/>
    <w:rsid w:val="00D10100"/>
    <w:rsid w:val="00D10183"/>
    <w:rsid w:val="00D10215"/>
    <w:rsid w:val="00D10953"/>
    <w:rsid w:val="00D10EBF"/>
    <w:rsid w:val="00D111EC"/>
    <w:rsid w:val="00D11395"/>
    <w:rsid w:val="00D11607"/>
    <w:rsid w:val="00D11A9B"/>
    <w:rsid w:val="00D11EA5"/>
    <w:rsid w:val="00D12057"/>
    <w:rsid w:val="00D126A1"/>
    <w:rsid w:val="00D12866"/>
    <w:rsid w:val="00D128EB"/>
    <w:rsid w:val="00D12906"/>
    <w:rsid w:val="00D12C50"/>
    <w:rsid w:val="00D12CF4"/>
    <w:rsid w:val="00D12EEC"/>
    <w:rsid w:val="00D13018"/>
    <w:rsid w:val="00D13184"/>
    <w:rsid w:val="00D13B33"/>
    <w:rsid w:val="00D13DA1"/>
    <w:rsid w:val="00D1445A"/>
    <w:rsid w:val="00D14787"/>
    <w:rsid w:val="00D149F9"/>
    <w:rsid w:val="00D14A13"/>
    <w:rsid w:val="00D14A60"/>
    <w:rsid w:val="00D14BB1"/>
    <w:rsid w:val="00D14C2E"/>
    <w:rsid w:val="00D14C85"/>
    <w:rsid w:val="00D14CCD"/>
    <w:rsid w:val="00D14D66"/>
    <w:rsid w:val="00D14E1F"/>
    <w:rsid w:val="00D14E27"/>
    <w:rsid w:val="00D15248"/>
    <w:rsid w:val="00D15468"/>
    <w:rsid w:val="00D155B7"/>
    <w:rsid w:val="00D156B3"/>
    <w:rsid w:val="00D15742"/>
    <w:rsid w:val="00D157E6"/>
    <w:rsid w:val="00D159FA"/>
    <w:rsid w:val="00D15A87"/>
    <w:rsid w:val="00D15B84"/>
    <w:rsid w:val="00D15DBE"/>
    <w:rsid w:val="00D16053"/>
    <w:rsid w:val="00D16074"/>
    <w:rsid w:val="00D1677D"/>
    <w:rsid w:val="00D16CB9"/>
    <w:rsid w:val="00D170B9"/>
    <w:rsid w:val="00D1731D"/>
    <w:rsid w:val="00D174AA"/>
    <w:rsid w:val="00D176D3"/>
    <w:rsid w:val="00D17B4A"/>
    <w:rsid w:val="00D17BB9"/>
    <w:rsid w:val="00D17F16"/>
    <w:rsid w:val="00D17FF6"/>
    <w:rsid w:val="00D20219"/>
    <w:rsid w:val="00D2056A"/>
    <w:rsid w:val="00D20661"/>
    <w:rsid w:val="00D20762"/>
    <w:rsid w:val="00D208B8"/>
    <w:rsid w:val="00D20C30"/>
    <w:rsid w:val="00D20C51"/>
    <w:rsid w:val="00D20C7F"/>
    <w:rsid w:val="00D20E09"/>
    <w:rsid w:val="00D210FF"/>
    <w:rsid w:val="00D21342"/>
    <w:rsid w:val="00D213C6"/>
    <w:rsid w:val="00D215D0"/>
    <w:rsid w:val="00D21927"/>
    <w:rsid w:val="00D21BDA"/>
    <w:rsid w:val="00D21DEF"/>
    <w:rsid w:val="00D21F34"/>
    <w:rsid w:val="00D21FE2"/>
    <w:rsid w:val="00D22525"/>
    <w:rsid w:val="00D22635"/>
    <w:rsid w:val="00D226DE"/>
    <w:rsid w:val="00D22792"/>
    <w:rsid w:val="00D22A85"/>
    <w:rsid w:val="00D22EF1"/>
    <w:rsid w:val="00D22F79"/>
    <w:rsid w:val="00D22F9E"/>
    <w:rsid w:val="00D2306E"/>
    <w:rsid w:val="00D23147"/>
    <w:rsid w:val="00D23159"/>
    <w:rsid w:val="00D234FB"/>
    <w:rsid w:val="00D2351D"/>
    <w:rsid w:val="00D235EF"/>
    <w:rsid w:val="00D238F5"/>
    <w:rsid w:val="00D23BED"/>
    <w:rsid w:val="00D23D22"/>
    <w:rsid w:val="00D2428F"/>
    <w:rsid w:val="00D24354"/>
    <w:rsid w:val="00D24A70"/>
    <w:rsid w:val="00D24BDB"/>
    <w:rsid w:val="00D24C7B"/>
    <w:rsid w:val="00D24CBE"/>
    <w:rsid w:val="00D24D22"/>
    <w:rsid w:val="00D24DC8"/>
    <w:rsid w:val="00D250A1"/>
    <w:rsid w:val="00D25192"/>
    <w:rsid w:val="00D25355"/>
    <w:rsid w:val="00D254A4"/>
    <w:rsid w:val="00D25557"/>
    <w:rsid w:val="00D255B9"/>
    <w:rsid w:val="00D256D1"/>
    <w:rsid w:val="00D25A61"/>
    <w:rsid w:val="00D25C91"/>
    <w:rsid w:val="00D25D13"/>
    <w:rsid w:val="00D26003"/>
    <w:rsid w:val="00D261AA"/>
    <w:rsid w:val="00D261D6"/>
    <w:rsid w:val="00D26207"/>
    <w:rsid w:val="00D265A8"/>
    <w:rsid w:val="00D26693"/>
    <w:rsid w:val="00D266FE"/>
    <w:rsid w:val="00D2691B"/>
    <w:rsid w:val="00D26B9A"/>
    <w:rsid w:val="00D26BB0"/>
    <w:rsid w:val="00D26E85"/>
    <w:rsid w:val="00D26F09"/>
    <w:rsid w:val="00D270BA"/>
    <w:rsid w:val="00D27991"/>
    <w:rsid w:val="00D279CF"/>
    <w:rsid w:val="00D27AF1"/>
    <w:rsid w:val="00D27C6C"/>
    <w:rsid w:val="00D30092"/>
    <w:rsid w:val="00D300A3"/>
    <w:rsid w:val="00D300F8"/>
    <w:rsid w:val="00D3012F"/>
    <w:rsid w:val="00D302E5"/>
    <w:rsid w:val="00D30716"/>
    <w:rsid w:val="00D30B20"/>
    <w:rsid w:val="00D30E8F"/>
    <w:rsid w:val="00D30ED1"/>
    <w:rsid w:val="00D30F79"/>
    <w:rsid w:val="00D30F86"/>
    <w:rsid w:val="00D30F89"/>
    <w:rsid w:val="00D30F95"/>
    <w:rsid w:val="00D31273"/>
    <w:rsid w:val="00D3127C"/>
    <w:rsid w:val="00D3142F"/>
    <w:rsid w:val="00D315A5"/>
    <w:rsid w:val="00D31616"/>
    <w:rsid w:val="00D31703"/>
    <w:rsid w:val="00D3172B"/>
    <w:rsid w:val="00D31A32"/>
    <w:rsid w:val="00D31AF6"/>
    <w:rsid w:val="00D31B64"/>
    <w:rsid w:val="00D31D40"/>
    <w:rsid w:val="00D32387"/>
    <w:rsid w:val="00D3255C"/>
    <w:rsid w:val="00D32723"/>
    <w:rsid w:val="00D32923"/>
    <w:rsid w:val="00D32D9A"/>
    <w:rsid w:val="00D32E01"/>
    <w:rsid w:val="00D33020"/>
    <w:rsid w:val="00D332D0"/>
    <w:rsid w:val="00D33363"/>
    <w:rsid w:val="00D3348D"/>
    <w:rsid w:val="00D3349F"/>
    <w:rsid w:val="00D33514"/>
    <w:rsid w:val="00D33585"/>
    <w:rsid w:val="00D335EF"/>
    <w:rsid w:val="00D3383B"/>
    <w:rsid w:val="00D33960"/>
    <w:rsid w:val="00D339D1"/>
    <w:rsid w:val="00D339F0"/>
    <w:rsid w:val="00D33AD8"/>
    <w:rsid w:val="00D33BA0"/>
    <w:rsid w:val="00D33BED"/>
    <w:rsid w:val="00D33C6B"/>
    <w:rsid w:val="00D33FD8"/>
    <w:rsid w:val="00D340EF"/>
    <w:rsid w:val="00D340F7"/>
    <w:rsid w:val="00D34227"/>
    <w:rsid w:val="00D34278"/>
    <w:rsid w:val="00D34394"/>
    <w:rsid w:val="00D34C89"/>
    <w:rsid w:val="00D35032"/>
    <w:rsid w:val="00D350AA"/>
    <w:rsid w:val="00D354AD"/>
    <w:rsid w:val="00D35689"/>
    <w:rsid w:val="00D357C6"/>
    <w:rsid w:val="00D357E0"/>
    <w:rsid w:val="00D358C8"/>
    <w:rsid w:val="00D35BC9"/>
    <w:rsid w:val="00D35FB4"/>
    <w:rsid w:val="00D364AC"/>
    <w:rsid w:val="00D364D0"/>
    <w:rsid w:val="00D368E1"/>
    <w:rsid w:val="00D36988"/>
    <w:rsid w:val="00D36A4D"/>
    <w:rsid w:val="00D36B71"/>
    <w:rsid w:val="00D36C78"/>
    <w:rsid w:val="00D36D08"/>
    <w:rsid w:val="00D36DCD"/>
    <w:rsid w:val="00D36DD0"/>
    <w:rsid w:val="00D37139"/>
    <w:rsid w:val="00D37184"/>
    <w:rsid w:val="00D371CC"/>
    <w:rsid w:val="00D37561"/>
    <w:rsid w:val="00D3758B"/>
    <w:rsid w:val="00D376FF"/>
    <w:rsid w:val="00D37710"/>
    <w:rsid w:val="00D37712"/>
    <w:rsid w:val="00D37B6D"/>
    <w:rsid w:val="00D3B6E5"/>
    <w:rsid w:val="00D400AF"/>
    <w:rsid w:val="00D40152"/>
    <w:rsid w:val="00D40189"/>
    <w:rsid w:val="00D4039A"/>
    <w:rsid w:val="00D40496"/>
    <w:rsid w:val="00D409AF"/>
    <w:rsid w:val="00D409D0"/>
    <w:rsid w:val="00D40BCD"/>
    <w:rsid w:val="00D40C3E"/>
    <w:rsid w:val="00D40CAF"/>
    <w:rsid w:val="00D410F7"/>
    <w:rsid w:val="00D413BE"/>
    <w:rsid w:val="00D416BA"/>
    <w:rsid w:val="00D4187A"/>
    <w:rsid w:val="00D4193A"/>
    <w:rsid w:val="00D41B13"/>
    <w:rsid w:val="00D41E0E"/>
    <w:rsid w:val="00D4240B"/>
    <w:rsid w:val="00D42455"/>
    <w:rsid w:val="00D4246B"/>
    <w:rsid w:val="00D4248E"/>
    <w:rsid w:val="00D424CB"/>
    <w:rsid w:val="00D428BC"/>
    <w:rsid w:val="00D42976"/>
    <w:rsid w:val="00D42AD9"/>
    <w:rsid w:val="00D430F9"/>
    <w:rsid w:val="00D431D2"/>
    <w:rsid w:val="00D4340D"/>
    <w:rsid w:val="00D4369A"/>
    <w:rsid w:val="00D43811"/>
    <w:rsid w:val="00D43D18"/>
    <w:rsid w:val="00D43FB5"/>
    <w:rsid w:val="00D4439B"/>
    <w:rsid w:val="00D44414"/>
    <w:rsid w:val="00D4475E"/>
    <w:rsid w:val="00D44926"/>
    <w:rsid w:val="00D44AA2"/>
    <w:rsid w:val="00D44B74"/>
    <w:rsid w:val="00D44F39"/>
    <w:rsid w:val="00D45084"/>
    <w:rsid w:val="00D450F0"/>
    <w:rsid w:val="00D45227"/>
    <w:rsid w:val="00D453F8"/>
    <w:rsid w:val="00D456D1"/>
    <w:rsid w:val="00D4572E"/>
    <w:rsid w:val="00D45745"/>
    <w:rsid w:val="00D4591B"/>
    <w:rsid w:val="00D45DA3"/>
    <w:rsid w:val="00D45F49"/>
    <w:rsid w:val="00D461AF"/>
    <w:rsid w:val="00D4631F"/>
    <w:rsid w:val="00D46472"/>
    <w:rsid w:val="00D464C3"/>
    <w:rsid w:val="00D465C5"/>
    <w:rsid w:val="00D469EF"/>
    <w:rsid w:val="00D46D7D"/>
    <w:rsid w:val="00D46E59"/>
    <w:rsid w:val="00D46F0C"/>
    <w:rsid w:val="00D46FFD"/>
    <w:rsid w:val="00D470A9"/>
    <w:rsid w:val="00D472A3"/>
    <w:rsid w:val="00D47363"/>
    <w:rsid w:val="00D474B9"/>
    <w:rsid w:val="00D4753D"/>
    <w:rsid w:val="00D476E2"/>
    <w:rsid w:val="00D501DF"/>
    <w:rsid w:val="00D509E2"/>
    <w:rsid w:val="00D50C94"/>
    <w:rsid w:val="00D50D2A"/>
    <w:rsid w:val="00D50D96"/>
    <w:rsid w:val="00D50E3D"/>
    <w:rsid w:val="00D510EA"/>
    <w:rsid w:val="00D5139E"/>
    <w:rsid w:val="00D517E3"/>
    <w:rsid w:val="00D518F5"/>
    <w:rsid w:val="00D51A3A"/>
    <w:rsid w:val="00D51AF8"/>
    <w:rsid w:val="00D51D0F"/>
    <w:rsid w:val="00D51D8A"/>
    <w:rsid w:val="00D51DE1"/>
    <w:rsid w:val="00D51EB9"/>
    <w:rsid w:val="00D525E7"/>
    <w:rsid w:val="00D5296B"/>
    <w:rsid w:val="00D52CDF"/>
    <w:rsid w:val="00D53131"/>
    <w:rsid w:val="00D53161"/>
    <w:rsid w:val="00D53205"/>
    <w:rsid w:val="00D532B1"/>
    <w:rsid w:val="00D5337C"/>
    <w:rsid w:val="00D533F0"/>
    <w:rsid w:val="00D5352D"/>
    <w:rsid w:val="00D53603"/>
    <w:rsid w:val="00D53869"/>
    <w:rsid w:val="00D53B13"/>
    <w:rsid w:val="00D53C26"/>
    <w:rsid w:val="00D53E37"/>
    <w:rsid w:val="00D542AB"/>
    <w:rsid w:val="00D545D5"/>
    <w:rsid w:val="00D54827"/>
    <w:rsid w:val="00D54A2E"/>
    <w:rsid w:val="00D54C87"/>
    <w:rsid w:val="00D54D15"/>
    <w:rsid w:val="00D54D93"/>
    <w:rsid w:val="00D54DD2"/>
    <w:rsid w:val="00D550EF"/>
    <w:rsid w:val="00D55135"/>
    <w:rsid w:val="00D553B4"/>
    <w:rsid w:val="00D55590"/>
    <w:rsid w:val="00D55703"/>
    <w:rsid w:val="00D5591E"/>
    <w:rsid w:val="00D561FE"/>
    <w:rsid w:val="00D563A6"/>
    <w:rsid w:val="00D5648C"/>
    <w:rsid w:val="00D56514"/>
    <w:rsid w:val="00D565A9"/>
    <w:rsid w:val="00D56721"/>
    <w:rsid w:val="00D56759"/>
    <w:rsid w:val="00D56C88"/>
    <w:rsid w:val="00D56DF0"/>
    <w:rsid w:val="00D571F2"/>
    <w:rsid w:val="00D573A2"/>
    <w:rsid w:val="00D57496"/>
    <w:rsid w:val="00D575E0"/>
    <w:rsid w:val="00D5760D"/>
    <w:rsid w:val="00D5782F"/>
    <w:rsid w:val="00D57B93"/>
    <w:rsid w:val="00D57BE1"/>
    <w:rsid w:val="00D57CBC"/>
    <w:rsid w:val="00D57E3A"/>
    <w:rsid w:val="00D57FB9"/>
    <w:rsid w:val="00D600B6"/>
    <w:rsid w:val="00D60235"/>
    <w:rsid w:val="00D6037D"/>
    <w:rsid w:val="00D60689"/>
    <w:rsid w:val="00D606B7"/>
    <w:rsid w:val="00D60763"/>
    <w:rsid w:val="00D60B71"/>
    <w:rsid w:val="00D60E89"/>
    <w:rsid w:val="00D61115"/>
    <w:rsid w:val="00D612F1"/>
    <w:rsid w:val="00D616DE"/>
    <w:rsid w:val="00D617AD"/>
    <w:rsid w:val="00D619EF"/>
    <w:rsid w:val="00D61B1A"/>
    <w:rsid w:val="00D61B86"/>
    <w:rsid w:val="00D61BF7"/>
    <w:rsid w:val="00D61CF3"/>
    <w:rsid w:val="00D61D9C"/>
    <w:rsid w:val="00D61E46"/>
    <w:rsid w:val="00D623B6"/>
    <w:rsid w:val="00D62411"/>
    <w:rsid w:val="00D624A3"/>
    <w:rsid w:val="00D624EC"/>
    <w:rsid w:val="00D62793"/>
    <w:rsid w:val="00D629F0"/>
    <w:rsid w:val="00D62A66"/>
    <w:rsid w:val="00D62BB0"/>
    <w:rsid w:val="00D630B1"/>
    <w:rsid w:val="00D633B7"/>
    <w:rsid w:val="00D63500"/>
    <w:rsid w:val="00D6375E"/>
    <w:rsid w:val="00D63A7C"/>
    <w:rsid w:val="00D63B47"/>
    <w:rsid w:val="00D63C61"/>
    <w:rsid w:val="00D63F0B"/>
    <w:rsid w:val="00D63F47"/>
    <w:rsid w:val="00D63F66"/>
    <w:rsid w:val="00D64086"/>
    <w:rsid w:val="00D642C9"/>
    <w:rsid w:val="00D6437F"/>
    <w:rsid w:val="00D643E9"/>
    <w:rsid w:val="00D6477A"/>
    <w:rsid w:val="00D64A05"/>
    <w:rsid w:val="00D64D3F"/>
    <w:rsid w:val="00D64D6C"/>
    <w:rsid w:val="00D64DE8"/>
    <w:rsid w:val="00D650DD"/>
    <w:rsid w:val="00D650F8"/>
    <w:rsid w:val="00D65657"/>
    <w:rsid w:val="00D65827"/>
    <w:rsid w:val="00D658AB"/>
    <w:rsid w:val="00D658F5"/>
    <w:rsid w:val="00D659E6"/>
    <w:rsid w:val="00D65A5F"/>
    <w:rsid w:val="00D65BDD"/>
    <w:rsid w:val="00D65C4D"/>
    <w:rsid w:val="00D65D07"/>
    <w:rsid w:val="00D65DE7"/>
    <w:rsid w:val="00D65DF2"/>
    <w:rsid w:val="00D65F2F"/>
    <w:rsid w:val="00D661EF"/>
    <w:rsid w:val="00D666FA"/>
    <w:rsid w:val="00D66806"/>
    <w:rsid w:val="00D66B82"/>
    <w:rsid w:val="00D66E5B"/>
    <w:rsid w:val="00D670C4"/>
    <w:rsid w:val="00D671F4"/>
    <w:rsid w:val="00D675B1"/>
    <w:rsid w:val="00D67896"/>
    <w:rsid w:val="00D67C3E"/>
    <w:rsid w:val="00D67C62"/>
    <w:rsid w:val="00D7004C"/>
    <w:rsid w:val="00D70232"/>
    <w:rsid w:val="00D70556"/>
    <w:rsid w:val="00D70D87"/>
    <w:rsid w:val="00D70E7F"/>
    <w:rsid w:val="00D710CC"/>
    <w:rsid w:val="00D7123D"/>
    <w:rsid w:val="00D71375"/>
    <w:rsid w:val="00D71877"/>
    <w:rsid w:val="00D719B0"/>
    <w:rsid w:val="00D71BA4"/>
    <w:rsid w:val="00D71BD8"/>
    <w:rsid w:val="00D720F7"/>
    <w:rsid w:val="00D7226B"/>
    <w:rsid w:val="00D724F5"/>
    <w:rsid w:val="00D72501"/>
    <w:rsid w:val="00D72556"/>
    <w:rsid w:val="00D72606"/>
    <w:rsid w:val="00D727BE"/>
    <w:rsid w:val="00D72B35"/>
    <w:rsid w:val="00D73002"/>
    <w:rsid w:val="00D730F3"/>
    <w:rsid w:val="00D731FE"/>
    <w:rsid w:val="00D73357"/>
    <w:rsid w:val="00D733A7"/>
    <w:rsid w:val="00D733F9"/>
    <w:rsid w:val="00D73400"/>
    <w:rsid w:val="00D7347F"/>
    <w:rsid w:val="00D73564"/>
    <w:rsid w:val="00D735BC"/>
    <w:rsid w:val="00D738A2"/>
    <w:rsid w:val="00D73E93"/>
    <w:rsid w:val="00D73F3E"/>
    <w:rsid w:val="00D740AB"/>
    <w:rsid w:val="00D744FA"/>
    <w:rsid w:val="00D74610"/>
    <w:rsid w:val="00D75140"/>
    <w:rsid w:val="00D7547A"/>
    <w:rsid w:val="00D754EC"/>
    <w:rsid w:val="00D75B6E"/>
    <w:rsid w:val="00D75C42"/>
    <w:rsid w:val="00D75CE1"/>
    <w:rsid w:val="00D76209"/>
    <w:rsid w:val="00D7625E"/>
    <w:rsid w:val="00D7636B"/>
    <w:rsid w:val="00D7642C"/>
    <w:rsid w:val="00D7657C"/>
    <w:rsid w:val="00D76625"/>
    <w:rsid w:val="00D76C4F"/>
    <w:rsid w:val="00D76DD4"/>
    <w:rsid w:val="00D76E5B"/>
    <w:rsid w:val="00D76EE4"/>
    <w:rsid w:val="00D77226"/>
    <w:rsid w:val="00D77259"/>
    <w:rsid w:val="00D7733E"/>
    <w:rsid w:val="00D7737B"/>
    <w:rsid w:val="00D774AD"/>
    <w:rsid w:val="00D774CB"/>
    <w:rsid w:val="00D7770A"/>
    <w:rsid w:val="00D77B3C"/>
    <w:rsid w:val="00D77CB7"/>
    <w:rsid w:val="00D77E76"/>
    <w:rsid w:val="00D77F17"/>
    <w:rsid w:val="00D77F68"/>
    <w:rsid w:val="00D79737"/>
    <w:rsid w:val="00D8025F"/>
    <w:rsid w:val="00D803DC"/>
    <w:rsid w:val="00D804F3"/>
    <w:rsid w:val="00D8050B"/>
    <w:rsid w:val="00D80676"/>
    <w:rsid w:val="00D8073B"/>
    <w:rsid w:val="00D80786"/>
    <w:rsid w:val="00D80976"/>
    <w:rsid w:val="00D80AD5"/>
    <w:rsid w:val="00D80AF5"/>
    <w:rsid w:val="00D80C3F"/>
    <w:rsid w:val="00D80DDB"/>
    <w:rsid w:val="00D80E18"/>
    <w:rsid w:val="00D81053"/>
    <w:rsid w:val="00D810BB"/>
    <w:rsid w:val="00D811D7"/>
    <w:rsid w:val="00D81349"/>
    <w:rsid w:val="00D81C07"/>
    <w:rsid w:val="00D82418"/>
    <w:rsid w:val="00D8242C"/>
    <w:rsid w:val="00D82568"/>
    <w:rsid w:val="00D826A0"/>
    <w:rsid w:val="00D826FE"/>
    <w:rsid w:val="00D82B58"/>
    <w:rsid w:val="00D82C6E"/>
    <w:rsid w:val="00D82CB3"/>
    <w:rsid w:val="00D82E5E"/>
    <w:rsid w:val="00D82F72"/>
    <w:rsid w:val="00D82F9D"/>
    <w:rsid w:val="00D83073"/>
    <w:rsid w:val="00D830AF"/>
    <w:rsid w:val="00D83627"/>
    <w:rsid w:val="00D83AC1"/>
    <w:rsid w:val="00D83C3F"/>
    <w:rsid w:val="00D83C7E"/>
    <w:rsid w:val="00D83EC7"/>
    <w:rsid w:val="00D84416"/>
    <w:rsid w:val="00D84560"/>
    <w:rsid w:val="00D847E3"/>
    <w:rsid w:val="00D84987"/>
    <w:rsid w:val="00D84A56"/>
    <w:rsid w:val="00D84D80"/>
    <w:rsid w:val="00D84DB7"/>
    <w:rsid w:val="00D850B6"/>
    <w:rsid w:val="00D85549"/>
    <w:rsid w:val="00D8566D"/>
    <w:rsid w:val="00D8572A"/>
    <w:rsid w:val="00D857D0"/>
    <w:rsid w:val="00D85967"/>
    <w:rsid w:val="00D859ED"/>
    <w:rsid w:val="00D85B05"/>
    <w:rsid w:val="00D86072"/>
    <w:rsid w:val="00D861C8"/>
    <w:rsid w:val="00D861D5"/>
    <w:rsid w:val="00D861FC"/>
    <w:rsid w:val="00D8622D"/>
    <w:rsid w:val="00D86548"/>
    <w:rsid w:val="00D86C2F"/>
    <w:rsid w:val="00D872B0"/>
    <w:rsid w:val="00D8742C"/>
    <w:rsid w:val="00D8779B"/>
    <w:rsid w:val="00D87B81"/>
    <w:rsid w:val="00D87CD3"/>
    <w:rsid w:val="00D9018C"/>
    <w:rsid w:val="00D904D9"/>
    <w:rsid w:val="00D90697"/>
    <w:rsid w:val="00D90736"/>
    <w:rsid w:val="00D90853"/>
    <w:rsid w:val="00D909A6"/>
    <w:rsid w:val="00D90DA0"/>
    <w:rsid w:val="00D90DC8"/>
    <w:rsid w:val="00D90E5F"/>
    <w:rsid w:val="00D90E6A"/>
    <w:rsid w:val="00D90F90"/>
    <w:rsid w:val="00D91040"/>
    <w:rsid w:val="00D91471"/>
    <w:rsid w:val="00D914C6"/>
    <w:rsid w:val="00D916B1"/>
    <w:rsid w:val="00D91D3F"/>
    <w:rsid w:val="00D91E88"/>
    <w:rsid w:val="00D91FDE"/>
    <w:rsid w:val="00D9209D"/>
    <w:rsid w:val="00D922ED"/>
    <w:rsid w:val="00D92399"/>
    <w:rsid w:val="00D9273A"/>
    <w:rsid w:val="00D92783"/>
    <w:rsid w:val="00D92DC4"/>
    <w:rsid w:val="00D933E3"/>
    <w:rsid w:val="00D93454"/>
    <w:rsid w:val="00D936AE"/>
    <w:rsid w:val="00D937AE"/>
    <w:rsid w:val="00D937DF"/>
    <w:rsid w:val="00D93B90"/>
    <w:rsid w:val="00D93E22"/>
    <w:rsid w:val="00D93E8C"/>
    <w:rsid w:val="00D93EA7"/>
    <w:rsid w:val="00D94324"/>
    <w:rsid w:val="00D9441E"/>
    <w:rsid w:val="00D9445A"/>
    <w:rsid w:val="00D94618"/>
    <w:rsid w:val="00D9467D"/>
    <w:rsid w:val="00D94988"/>
    <w:rsid w:val="00D94AA2"/>
    <w:rsid w:val="00D94DE0"/>
    <w:rsid w:val="00D94E4C"/>
    <w:rsid w:val="00D94FD3"/>
    <w:rsid w:val="00D95051"/>
    <w:rsid w:val="00D952D1"/>
    <w:rsid w:val="00D95379"/>
    <w:rsid w:val="00D954A0"/>
    <w:rsid w:val="00D95661"/>
    <w:rsid w:val="00D95669"/>
    <w:rsid w:val="00D95736"/>
    <w:rsid w:val="00D957C8"/>
    <w:rsid w:val="00D958F1"/>
    <w:rsid w:val="00D9599A"/>
    <w:rsid w:val="00D95B71"/>
    <w:rsid w:val="00D95E2A"/>
    <w:rsid w:val="00D95F56"/>
    <w:rsid w:val="00D96011"/>
    <w:rsid w:val="00D9649D"/>
    <w:rsid w:val="00D96518"/>
    <w:rsid w:val="00D96577"/>
    <w:rsid w:val="00D96746"/>
    <w:rsid w:val="00D96A81"/>
    <w:rsid w:val="00D96AC9"/>
    <w:rsid w:val="00D96B20"/>
    <w:rsid w:val="00D96E0E"/>
    <w:rsid w:val="00D96EB6"/>
    <w:rsid w:val="00D97688"/>
    <w:rsid w:val="00D97B6F"/>
    <w:rsid w:val="00D97B88"/>
    <w:rsid w:val="00D97C46"/>
    <w:rsid w:val="00D97CC0"/>
    <w:rsid w:val="00D97E70"/>
    <w:rsid w:val="00DA01AE"/>
    <w:rsid w:val="00DA07B1"/>
    <w:rsid w:val="00DA09EF"/>
    <w:rsid w:val="00DA0D05"/>
    <w:rsid w:val="00DA12DB"/>
    <w:rsid w:val="00DA15E6"/>
    <w:rsid w:val="00DA1755"/>
    <w:rsid w:val="00DA1AFF"/>
    <w:rsid w:val="00DA1B03"/>
    <w:rsid w:val="00DA1DC7"/>
    <w:rsid w:val="00DA1E64"/>
    <w:rsid w:val="00DA1ED6"/>
    <w:rsid w:val="00DA2136"/>
    <w:rsid w:val="00DA2291"/>
    <w:rsid w:val="00DA23D4"/>
    <w:rsid w:val="00DA24C8"/>
    <w:rsid w:val="00DA27E3"/>
    <w:rsid w:val="00DA2802"/>
    <w:rsid w:val="00DA28E4"/>
    <w:rsid w:val="00DA2984"/>
    <w:rsid w:val="00DA2995"/>
    <w:rsid w:val="00DA2BFB"/>
    <w:rsid w:val="00DA2D5F"/>
    <w:rsid w:val="00DA2E6D"/>
    <w:rsid w:val="00DA2EFE"/>
    <w:rsid w:val="00DA317D"/>
    <w:rsid w:val="00DA329F"/>
    <w:rsid w:val="00DA3A77"/>
    <w:rsid w:val="00DA3D3F"/>
    <w:rsid w:val="00DA4028"/>
    <w:rsid w:val="00DA4170"/>
    <w:rsid w:val="00DA4254"/>
    <w:rsid w:val="00DA4256"/>
    <w:rsid w:val="00DA43AD"/>
    <w:rsid w:val="00DA43CA"/>
    <w:rsid w:val="00DA44DB"/>
    <w:rsid w:val="00DA4C88"/>
    <w:rsid w:val="00DA4D1B"/>
    <w:rsid w:val="00DA4D34"/>
    <w:rsid w:val="00DA4DFC"/>
    <w:rsid w:val="00DA4E4F"/>
    <w:rsid w:val="00DA5091"/>
    <w:rsid w:val="00DA50AF"/>
    <w:rsid w:val="00DA5126"/>
    <w:rsid w:val="00DA5145"/>
    <w:rsid w:val="00DA5514"/>
    <w:rsid w:val="00DA57EE"/>
    <w:rsid w:val="00DA582C"/>
    <w:rsid w:val="00DA58CB"/>
    <w:rsid w:val="00DA5DD4"/>
    <w:rsid w:val="00DA5E49"/>
    <w:rsid w:val="00DA600C"/>
    <w:rsid w:val="00DA611D"/>
    <w:rsid w:val="00DA6378"/>
    <w:rsid w:val="00DA663F"/>
    <w:rsid w:val="00DA672E"/>
    <w:rsid w:val="00DA682C"/>
    <w:rsid w:val="00DA6E06"/>
    <w:rsid w:val="00DA6E8C"/>
    <w:rsid w:val="00DA72CC"/>
    <w:rsid w:val="00DA72F1"/>
    <w:rsid w:val="00DA7665"/>
    <w:rsid w:val="00DA7687"/>
    <w:rsid w:val="00DA78A0"/>
    <w:rsid w:val="00DA7BFC"/>
    <w:rsid w:val="00DA7C2D"/>
    <w:rsid w:val="00DA7D70"/>
    <w:rsid w:val="00DA7E16"/>
    <w:rsid w:val="00DB0206"/>
    <w:rsid w:val="00DB02D1"/>
    <w:rsid w:val="00DB02E0"/>
    <w:rsid w:val="00DB03DD"/>
    <w:rsid w:val="00DB049F"/>
    <w:rsid w:val="00DB04EC"/>
    <w:rsid w:val="00DB0578"/>
    <w:rsid w:val="00DB066A"/>
    <w:rsid w:val="00DB06BA"/>
    <w:rsid w:val="00DB0C83"/>
    <w:rsid w:val="00DB0D10"/>
    <w:rsid w:val="00DB0D16"/>
    <w:rsid w:val="00DB0E23"/>
    <w:rsid w:val="00DB0E57"/>
    <w:rsid w:val="00DB0F73"/>
    <w:rsid w:val="00DB1254"/>
    <w:rsid w:val="00DB12A8"/>
    <w:rsid w:val="00DB1300"/>
    <w:rsid w:val="00DB1479"/>
    <w:rsid w:val="00DB193C"/>
    <w:rsid w:val="00DB1A74"/>
    <w:rsid w:val="00DB1DD4"/>
    <w:rsid w:val="00DB1E08"/>
    <w:rsid w:val="00DB1FE7"/>
    <w:rsid w:val="00DB202D"/>
    <w:rsid w:val="00DB2038"/>
    <w:rsid w:val="00DB20E5"/>
    <w:rsid w:val="00DB2128"/>
    <w:rsid w:val="00DB2245"/>
    <w:rsid w:val="00DB2600"/>
    <w:rsid w:val="00DB282B"/>
    <w:rsid w:val="00DB29CF"/>
    <w:rsid w:val="00DB2C6C"/>
    <w:rsid w:val="00DB2DCB"/>
    <w:rsid w:val="00DB2E65"/>
    <w:rsid w:val="00DB3000"/>
    <w:rsid w:val="00DB30E4"/>
    <w:rsid w:val="00DB3177"/>
    <w:rsid w:val="00DB33B3"/>
    <w:rsid w:val="00DB33BC"/>
    <w:rsid w:val="00DB33E9"/>
    <w:rsid w:val="00DB35D3"/>
    <w:rsid w:val="00DB36E7"/>
    <w:rsid w:val="00DB3776"/>
    <w:rsid w:val="00DB3904"/>
    <w:rsid w:val="00DB3B5D"/>
    <w:rsid w:val="00DB3D1B"/>
    <w:rsid w:val="00DB3ECF"/>
    <w:rsid w:val="00DB3F31"/>
    <w:rsid w:val="00DB478B"/>
    <w:rsid w:val="00DB47C4"/>
    <w:rsid w:val="00DB4B08"/>
    <w:rsid w:val="00DB4B6B"/>
    <w:rsid w:val="00DB50F5"/>
    <w:rsid w:val="00DB515E"/>
    <w:rsid w:val="00DB5385"/>
    <w:rsid w:val="00DB543D"/>
    <w:rsid w:val="00DB54AF"/>
    <w:rsid w:val="00DB559A"/>
    <w:rsid w:val="00DB60DD"/>
    <w:rsid w:val="00DB6392"/>
    <w:rsid w:val="00DB6541"/>
    <w:rsid w:val="00DB6636"/>
    <w:rsid w:val="00DB66E2"/>
    <w:rsid w:val="00DB66FD"/>
    <w:rsid w:val="00DB6765"/>
    <w:rsid w:val="00DB67A6"/>
    <w:rsid w:val="00DB68D2"/>
    <w:rsid w:val="00DB6AB1"/>
    <w:rsid w:val="00DB6C2D"/>
    <w:rsid w:val="00DB6C6E"/>
    <w:rsid w:val="00DB6CE3"/>
    <w:rsid w:val="00DB6F0E"/>
    <w:rsid w:val="00DB7056"/>
    <w:rsid w:val="00DB721C"/>
    <w:rsid w:val="00DB723B"/>
    <w:rsid w:val="00DB73C2"/>
    <w:rsid w:val="00DB73C3"/>
    <w:rsid w:val="00DB7745"/>
    <w:rsid w:val="00DB780F"/>
    <w:rsid w:val="00DB7B36"/>
    <w:rsid w:val="00DB7D19"/>
    <w:rsid w:val="00DB7E16"/>
    <w:rsid w:val="00DB7E2F"/>
    <w:rsid w:val="00DB7F04"/>
    <w:rsid w:val="00DC020E"/>
    <w:rsid w:val="00DC028B"/>
    <w:rsid w:val="00DC02E2"/>
    <w:rsid w:val="00DC03B7"/>
    <w:rsid w:val="00DC0D25"/>
    <w:rsid w:val="00DC0D81"/>
    <w:rsid w:val="00DC0D8E"/>
    <w:rsid w:val="00DC0F2D"/>
    <w:rsid w:val="00DC0FEE"/>
    <w:rsid w:val="00DC0FF9"/>
    <w:rsid w:val="00DC108D"/>
    <w:rsid w:val="00DC115F"/>
    <w:rsid w:val="00DC15A9"/>
    <w:rsid w:val="00DC181F"/>
    <w:rsid w:val="00DC1970"/>
    <w:rsid w:val="00DC1A88"/>
    <w:rsid w:val="00DC1D25"/>
    <w:rsid w:val="00DC1D53"/>
    <w:rsid w:val="00DC1E82"/>
    <w:rsid w:val="00DC1FB4"/>
    <w:rsid w:val="00DC206A"/>
    <w:rsid w:val="00DC22DD"/>
    <w:rsid w:val="00DC256B"/>
    <w:rsid w:val="00DC2CA3"/>
    <w:rsid w:val="00DC2EFB"/>
    <w:rsid w:val="00DC3943"/>
    <w:rsid w:val="00DC3A18"/>
    <w:rsid w:val="00DC3B63"/>
    <w:rsid w:val="00DC3C3C"/>
    <w:rsid w:val="00DC40C6"/>
    <w:rsid w:val="00DC4189"/>
    <w:rsid w:val="00DC41DA"/>
    <w:rsid w:val="00DC4329"/>
    <w:rsid w:val="00DC440C"/>
    <w:rsid w:val="00DC442B"/>
    <w:rsid w:val="00DC4610"/>
    <w:rsid w:val="00DC47B2"/>
    <w:rsid w:val="00DC4821"/>
    <w:rsid w:val="00DC48CF"/>
    <w:rsid w:val="00DC4BF6"/>
    <w:rsid w:val="00DC4CE5"/>
    <w:rsid w:val="00DC4EEC"/>
    <w:rsid w:val="00DC4EEE"/>
    <w:rsid w:val="00DC5227"/>
    <w:rsid w:val="00DC5268"/>
    <w:rsid w:val="00DC5526"/>
    <w:rsid w:val="00DC567B"/>
    <w:rsid w:val="00DC5AE0"/>
    <w:rsid w:val="00DC608F"/>
    <w:rsid w:val="00DC6295"/>
    <w:rsid w:val="00DC63B5"/>
    <w:rsid w:val="00DC6B17"/>
    <w:rsid w:val="00DC6B85"/>
    <w:rsid w:val="00DC6CBD"/>
    <w:rsid w:val="00DC6EC2"/>
    <w:rsid w:val="00DC6EE2"/>
    <w:rsid w:val="00DC713E"/>
    <w:rsid w:val="00DC720D"/>
    <w:rsid w:val="00DC7332"/>
    <w:rsid w:val="00DC75D3"/>
    <w:rsid w:val="00DC7624"/>
    <w:rsid w:val="00DC76E9"/>
    <w:rsid w:val="00DC79F7"/>
    <w:rsid w:val="00DC7ADE"/>
    <w:rsid w:val="00DD00EC"/>
    <w:rsid w:val="00DD01DF"/>
    <w:rsid w:val="00DD05EB"/>
    <w:rsid w:val="00DD091A"/>
    <w:rsid w:val="00DD1036"/>
    <w:rsid w:val="00DD112C"/>
    <w:rsid w:val="00DD12C2"/>
    <w:rsid w:val="00DD152E"/>
    <w:rsid w:val="00DD1654"/>
    <w:rsid w:val="00DD16CC"/>
    <w:rsid w:val="00DD1890"/>
    <w:rsid w:val="00DD190F"/>
    <w:rsid w:val="00DD1BE2"/>
    <w:rsid w:val="00DD2041"/>
    <w:rsid w:val="00DD20B9"/>
    <w:rsid w:val="00DD21CD"/>
    <w:rsid w:val="00DD24B1"/>
    <w:rsid w:val="00DD275F"/>
    <w:rsid w:val="00DD2A49"/>
    <w:rsid w:val="00DD2C44"/>
    <w:rsid w:val="00DD2CBF"/>
    <w:rsid w:val="00DD2CD9"/>
    <w:rsid w:val="00DD2EFC"/>
    <w:rsid w:val="00DD2F60"/>
    <w:rsid w:val="00DD30C1"/>
    <w:rsid w:val="00DD3108"/>
    <w:rsid w:val="00DD3305"/>
    <w:rsid w:val="00DD3516"/>
    <w:rsid w:val="00DD356E"/>
    <w:rsid w:val="00DD386F"/>
    <w:rsid w:val="00DD390A"/>
    <w:rsid w:val="00DD39DB"/>
    <w:rsid w:val="00DD3AA7"/>
    <w:rsid w:val="00DD3B5A"/>
    <w:rsid w:val="00DD3C4D"/>
    <w:rsid w:val="00DD40BB"/>
    <w:rsid w:val="00DD41A3"/>
    <w:rsid w:val="00DD489B"/>
    <w:rsid w:val="00DD5029"/>
    <w:rsid w:val="00DD5043"/>
    <w:rsid w:val="00DD514C"/>
    <w:rsid w:val="00DD5191"/>
    <w:rsid w:val="00DD543D"/>
    <w:rsid w:val="00DD54BA"/>
    <w:rsid w:val="00DD5808"/>
    <w:rsid w:val="00DD5E53"/>
    <w:rsid w:val="00DD625F"/>
    <w:rsid w:val="00DD6337"/>
    <w:rsid w:val="00DD6478"/>
    <w:rsid w:val="00DD6479"/>
    <w:rsid w:val="00DD6887"/>
    <w:rsid w:val="00DD694D"/>
    <w:rsid w:val="00DD6B63"/>
    <w:rsid w:val="00DD6CB1"/>
    <w:rsid w:val="00DD6D7F"/>
    <w:rsid w:val="00DD6E7F"/>
    <w:rsid w:val="00DD6F87"/>
    <w:rsid w:val="00DD73D8"/>
    <w:rsid w:val="00DD73F3"/>
    <w:rsid w:val="00DD78D1"/>
    <w:rsid w:val="00DD793A"/>
    <w:rsid w:val="00DD7A5B"/>
    <w:rsid w:val="00DD7AAF"/>
    <w:rsid w:val="00DD7DA4"/>
    <w:rsid w:val="00DD7E96"/>
    <w:rsid w:val="00DD7EB7"/>
    <w:rsid w:val="00DD7FE0"/>
    <w:rsid w:val="00DE00C2"/>
    <w:rsid w:val="00DE0110"/>
    <w:rsid w:val="00DE0737"/>
    <w:rsid w:val="00DE07AF"/>
    <w:rsid w:val="00DE0818"/>
    <w:rsid w:val="00DE0846"/>
    <w:rsid w:val="00DE0A08"/>
    <w:rsid w:val="00DE0DF8"/>
    <w:rsid w:val="00DE0EF5"/>
    <w:rsid w:val="00DE11C9"/>
    <w:rsid w:val="00DE12BC"/>
    <w:rsid w:val="00DE1323"/>
    <w:rsid w:val="00DE149F"/>
    <w:rsid w:val="00DE1584"/>
    <w:rsid w:val="00DE17D8"/>
    <w:rsid w:val="00DE189A"/>
    <w:rsid w:val="00DE1978"/>
    <w:rsid w:val="00DE1A57"/>
    <w:rsid w:val="00DE2092"/>
    <w:rsid w:val="00DE20E1"/>
    <w:rsid w:val="00DE23A2"/>
    <w:rsid w:val="00DE23EE"/>
    <w:rsid w:val="00DE24A9"/>
    <w:rsid w:val="00DE2513"/>
    <w:rsid w:val="00DE25BD"/>
    <w:rsid w:val="00DE2A0D"/>
    <w:rsid w:val="00DE2DEA"/>
    <w:rsid w:val="00DE2F98"/>
    <w:rsid w:val="00DE2FAA"/>
    <w:rsid w:val="00DE326A"/>
    <w:rsid w:val="00DE3275"/>
    <w:rsid w:val="00DE338A"/>
    <w:rsid w:val="00DE35B7"/>
    <w:rsid w:val="00DE35CA"/>
    <w:rsid w:val="00DE3789"/>
    <w:rsid w:val="00DE3894"/>
    <w:rsid w:val="00DE3D07"/>
    <w:rsid w:val="00DE407F"/>
    <w:rsid w:val="00DE40B6"/>
    <w:rsid w:val="00DE42A0"/>
    <w:rsid w:val="00DE48FA"/>
    <w:rsid w:val="00DE4AAF"/>
    <w:rsid w:val="00DE4AFF"/>
    <w:rsid w:val="00DE4C45"/>
    <w:rsid w:val="00DE4D49"/>
    <w:rsid w:val="00DE4DA2"/>
    <w:rsid w:val="00DE4ECF"/>
    <w:rsid w:val="00DE51D9"/>
    <w:rsid w:val="00DE5456"/>
    <w:rsid w:val="00DE5770"/>
    <w:rsid w:val="00DE5803"/>
    <w:rsid w:val="00DE5A01"/>
    <w:rsid w:val="00DE5AC7"/>
    <w:rsid w:val="00DE5C49"/>
    <w:rsid w:val="00DE5D69"/>
    <w:rsid w:val="00DE5F20"/>
    <w:rsid w:val="00DE6099"/>
    <w:rsid w:val="00DE67EC"/>
    <w:rsid w:val="00DE691E"/>
    <w:rsid w:val="00DE6972"/>
    <w:rsid w:val="00DE6E43"/>
    <w:rsid w:val="00DE71D5"/>
    <w:rsid w:val="00DE725E"/>
    <w:rsid w:val="00DE7295"/>
    <w:rsid w:val="00DE746F"/>
    <w:rsid w:val="00DE75C9"/>
    <w:rsid w:val="00DE7A51"/>
    <w:rsid w:val="00DE7A8D"/>
    <w:rsid w:val="00DE7D63"/>
    <w:rsid w:val="00DE7EFF"/>
    <w:rsid w:val="00DF02BE"/>
    <w:rsid w:val="00DF0379"/>
    <w:rsid w:val="00DF06B9"/>
    <w:rsid w:val="00DF0E01"/>
    <w:rsid w:val="00DF0ECB"/>
    <w:rsid w:val="00DF11AE"/>
    <w:rsid w:val="00DF1208"/>
    <w:rsid w:val="00DF1423"/>
    <w:rsid w:val="00DF1C3B"/>
    <w:rsid w:val="00DF1CE0"/>
    <w:rsid w:val="00DF1CFF"/>
    <w:rsid w:val="00DF1D1A"/>
    <w:rsid w:val="00DF2649"/>
    <w:rsid w:val="00DF27A3"/>
    <w:rsid w:val="00DF2808"/>
    <w:rsid w:val="00DF2948"/>
    <w:rsid w:val="00DF29CB"/>
    <w:rsid w:val="00DF2B3E"/>
    <w:rsid w:val="00DF2C56"/>
    <w:rsid w:val="00DF2D91"/>
    <w:rsid w:val="00DF2F5A"/>
    <w:rsid w:val="00DF30D9"/>
    <w:rsid w:val="00DF317E"/>
    <w:rsid w:val="00DF3436"/>
    <w:rsid w:val="00DF355B"/>
    <w:rsid w:val="00DF3740"/>
    <w:rsid w:val="00DF3A03"/>
    <w:rsid w:val="00DF3A42"/>
    <w:rsid w:val="00DF3D54"/>
    <w:rsid w:val="00DF3DA6"/>
    <w:rsid w:val="00DF40D3"/>
    <w:rsid w:val="00DF4263"/>
    <w:rsid w:val="00DF44F7"/>
    <w:rsid w:val="00DF4858"/>
    <w:rsid w:val="00DF4947"/>
    <w:rsid w:val="00DF4A18"/>
    <w:rsid w:val="00DF4B05"/>
    <w:rsid w:val="00DF4B84"/>
    <w:rsid w:val="00DF4EAE"/>
    <w:rsid w:val="00DF5777"/>
    <w:rsid w:val="00DF5BAB"/>
    <w:rsid w:val="00DF5C85"/>
    <w:rsid w:val="00DF5ECC"/>
    <w:rsid w:val="00DF5F62"/>
    <w:rsid w:val="00DF5FE0"/>
    <w:rsid w:val="00DF6133"/>
    <w:rsid w:val="00DF619A"/>
    <w:rsid w:val="00DF62DD"/>
    <w:rsid w:val="00DF6419"/>
    <w:rsid w:val="00DF6808"/>
    <w:rsid w:val="00DF6838"/>
    <w:rsid w:val="00DF688E"/>
    <w:rsid w:val="00DF6CEF"/>
    <w:rsid w:val="00DF6D35"/>
    <w:rsid w:val="00DF6F33"/>
    <w:rsid w:val="00DF708E"/>
    <w:rsid w:val="00DF71F6"/>
    <w:rsid w:val="00DF7386"/>
    <w:rsid w:val="00DF7473"/>
    <w:rsid w:val="00DF7AD3"/>
    <w:rsid w:val="00DF7D6C"/>
    <w:rsid w:val="00E0015B"/>
    <w:rsid w:val="00E00275"/>
    <w:rsid w:val="00E00544"/>
    <w:rsid w:val="00E00560"/>
    <w:rsid w:val="00E00622"/>
    <w:rsid w:val="00E007F8"/>
    <w:rsid w:val="00E00AEB"/>
    <w:rsid w:val="00E00B6A"/>
    <w:rsid w:val="00E00BDA"/>
    <w:rsid w:val="00E00C41"/>
    <w:rsid w:val="00E00D20"/>
    <w:rsid w:val="00E00D77"/>
    <w:rsid w:val="00E00DE5"/>
    <w:rsid w:val="00E00ED2"/>
    <w:rsid w:val="00E00F47"/>
    <w:rsid w:val="00E01084"/>
    <w:rsid w:val="00E01221"/>
    <w:rsid w:val="00E013B7"/>
    <w:rsid w:val="00E01722"/>
    <w:rsid w:val="00E01960"/>
    <w:rsid w:val="00E01AD2"/>
    <w:rsid w:val="00E01B3D"/>
    <w:rsid w:val="00E01C23"/>
    <w:rsid w:val="00E01F26"/>
    <w:rsid w:val="00E02326"/>
    <w:rsid w:val="00E023D4"/>
    <w:rsid w:val="00E023EB"/>
    <w:rsid w:val="00E025F7"/>
    <w:rsid w:val="00E02D5D"/>
    <w:rsid w:val="00E02E88"/>
    <w:rsid w:val="00E02F96"/>
    <w:rsid w:val="00E0308B"/>
    <w:rsid w:val="00E030B2"/>
    <w:rsid w:val="00E03408"/>
    <w:rsid w:val="00E034FA"/>
    <w:rsid w:val="00E035CB"/>
    <w:rsid w:val="00E036EF"/>
    <w:rsid w:val="00E03909"/>
    <w:rsid w:val="00E039EE"/>
    <w:rsid w:val="00E03A4F"/>
    <w:rsid w:val="00E03CC9"/>
    <w:rsid w:val="00E03DA5"/>
    <w:rsid w:val="00E03DF0"/>
    <w:rsid w:val="00E03E26"/>
    <w:rsid w:val="00E04070"/>
    <w:rsid w:val="00E040AF"/>
    <w:rsid w:val="00E0411A"/>
    <w:rsid w:val="00E041B6"/>
    <w:rsid w:val="00E04301"/>
    <w:rsid w:val="00E0463F"/>
    <w:rsid w:val="00E0472C"/>
    <w:rsid w:val="00E04A23"/>
    <w:rsid w:val="00E04A8C"/>
    <w:rsid w:val="00E04AD3"/>
    <w:rsid w:val="00E04BAC"/>
    <w:rsid w:val="00E04BB5"/>
    <w:rsid w:val="00E04EAA"/>
    <w:rsid w:val="00E04FDA"/>
    <w:rsid w:val="00E05201"/>
    <w:rsid w:val="00E05211"/>
    <w:rsid w:val="00E0539A"/>
    <w:rsid w:val="00E05850"/>
    <w:rsid w:val="00E05AD4"/>
    <w:rsid w:val="00E05D84"/>
    <w:rsid w:val="00E0629F"/>
    <w:rsid w:val="00E067D3"/>
    <w:rsid w:val="00E06984"/>
    <w:rsid w:val="00E06A56"/>
    <w:rsid w:val="00E06A5F"/>
    <w:rsid w:val="00E06AEF"/>
    <w:rsid w:val="00E06B4D"/>
    <w:rsid w:val="00E06BF9"/>
    <w:rsid w:val="00E06E42"/>
    <w:rsid w:val="00E06EE5"/>
    <w:rsid w:val="00E071C5"/>
    <w:rsid w:val="00E0724F"/>
    <w:rsid w:val="00E07487"/>
    <w:rsid w:val="00E07588"/>
    <w:rsid w:val="00E076FF"/>
    <w:rsid w:val="00E0771F"/>
    <w:rsid w:val="00E07F9C"/>
    <w:rsid w:val="00E10122"/>
    <w:rsid w:val="00E101BA"/>
    <w:rsid w:val="00E101E1"/>
    <w:rsid w:val="00E102AA"/>
    <w:rsid w:val="00E10591"/>
    <w:rsid w:val="00E105E0"/>
    <w:rsid w:val="00E10739"/>
    <w:rsid w:val="00E1074E"/>
    <w:rsid w:val="00E107F7"/>
    <w:rsid w:val="00E10887"/>
    <w:rsid w:val="00E10895"/>
    <w:rsid w:val="00E10A4D"/>
    <w:rsid w:val="00E10C9E"/>
    <w:rsid w:val="00E11022"/>
    <w:rsid w:val="00E1128A"/>
    <w:rsid w:val="00E1129A"/>
    <w:rsid w:val="00E112C4"/>
    <w:rsid w:val="00E1145B"/>
    <w:rsid w:val="00E11480"/>
    <w:rsid w:val="00E114A4"/>
    <w:rsid w:val="00E11BE7"/>
    <w:rsid w:val="00E11D0A"/>
    <w:rsid w:val="00E12064"/>
    <w:rsid w:val="00E12407"/>
    <w:rsid w:val="00E1251A"/>
    <w:rsid w:val="00E127DF"/>
    <w:rsid w:val="00E12964"/>
    <w:rsid w:val="00E12F9F"/>
    <w:rsid w:val="00E13300"/>
    <w:rsid w:val="00E133F1"/>
    <w:rsid w:val="00E135CD"/>
    <w:rsid w:val="00E1375A"/>
    <w:rsid w:val="00E1375C"/>
    <w:rsid w:val="00E13957"/>
    <w:rsid w:val="00E13B45"/>
    <w:rsid w:val="00E13D2D"/>
    <w:rsid w:val="00E1413E"/>
    <w:rsid w:val="00E14176"/>
    <w:rsid w:val="00E1419C"/>
    <w:rsid w:val="00E14415"/>
    <w:rsid w:val="00E1446B"/>
    <w:rsid w:val="00E145C7"/>
    <w:rsid w:val="00E147E9"/>
    <w:rsid w:val="00E1488A"/>
    <w:rsid w:val="00E148B0"/>
    <w:rsid w:val="00E14A18"/>
    <w:rsid w:val="00E14CF0"/>
    <w:rsid w:val="00E150FC"/>
    <w:rsid w:val="00E15536"/>
    <w:rsid w:val="00E1554A"/>
    <w:rsid w:val="00E1571F"/>
    <w:rsid w:val="00E15867"/>
    <w:rsid w:val="00E1589D"/>
    <w:rsid w:val="00E158B2"/>
    <w:rsid w:val="00E15B00"/>
    <w:rsid w:val="00E15D55"/>
    <w:rsid w:val="00E16084"/>
    <w:rsid w:val="00E1613A"/>
    <w:rsid w:val="00E16149"/>
    <w:rsid w:val="00E16584"/>
    <w:rsid w:val="00E1666F"/>
    <w:rsid w:val="00E1669C"/>
    <w:rsid w:val="00E167B4"/>
    <w:rsid w:val="00E16B69"/>
    <w:rsid w:val="00E16D84"/>
    <w:rsid w:val="00E17143"/>
    <w:rsid w:val="00E171DB"/>
    <w:rsid w:val="00E1731A"/>
    <w:rsid w:val="00E17484"/>
    <w:rsid w:val="00E17564"/>
    <w:rsid w:val="00E1761A"/>
    <w:rsid w:val="00E17688"/>
    <w:rsid w:val="00E17893"/>
    <w:rsid w:val="00E178AA"/>
    <w:rsid w:val="00E17929"/>
    <w:rsid w:val="00E1793B"/>
    <w:rsid w:val="00E179E4"/>
    <w:rsid w:val="00E17B21"/>
    <w:rsid w:val="00E17B52"/>
    <w:rsid w:val="00E17D70"/>
    <w:rsid w:val="00E17F45"/>
    <w:rsid w:val="00E20076"/>
    <w:rsid w:val="00E20195"/>
    <w:rsid w:val="00E20309"/>
    <w:rsid w:val="00E207ED"/>
    <w:rsid w:val="00E207F4"/>
    <w:rsid w:val="00E208A1"/>
    <w:rsid w:val="00E208EF"/>
    <w:rsid w:val="00E20A75"/>
    <w:rsid w:val="00E20AC9"/>
    <w:rsid w:val="00E20B1D"/>
    <w:rsid w:val="00E20C88"/>
    <w:rsid w:val="00E20DAF"/>
    <w:rsid w:val="00E20EE2"/>
    <w:rsid w:val="00E20EF9"/>
    <w:rsid w:val="00E20F1E"/>
    <w:rsid w:val="00E210FB"/>
    <w:rsid w:val="00E21249"/>
    <w:rsid w:val="00E219E2"/>
    <w:rsid w:val="00E21EA3"/>
    <w:rsid w:val="00E21EF9"/>
    <w:rsid w:val="00E22115"/>
    <w:rsid w:val="00E221BF"/>
    <w:rsid w:val="00E222F9"/>
    <w:rsid w:val="00E22346"/>
    <w:rsid w:val="00E22679"/>
    <w:rsid w:val="00E22756"/>
    <w:rsid w:val="00E227BC"/>
    <w:rsid w:val="00E2289B"/>
    <w:rsid w:val="00E22A06"/>
    <w:rsid w:val="00E22BCF"/>
    <w:rsid w:val="00E22FBB"/>
    <w:rsid w:val="00E2317D"/>
    <w:rsid w:val="00E233BA"/>
    <w:rsid w:val="00E23729"/>
    <w:rsid w:val="00E23861"/>
    <w:rsid w:val="00E238D2"/>
    <w:rsid w:val="00E23B39"/>
    <w:rsid w:val="00E23B96"/>
    <w:rsid w:val="00E23C8E"/>
    <w:rsid w:val="00E23D13"/>
    <w:rsid w:val="00E23DD2"/>
    <w:rsid w:val="00E23E91"/>
    <w:rsid w:val="00E23EAC"/>
    <w:rsid w:val="00E23EF3"/>
    <w:rsid w:val="00E24072"/>
    <w:rsid w:val="00E24192"/>
    <w:rsid w:val="00E24280"/>
    <w:rsid w:val="00E24453"/>
    <w:rsid w:val="00E2451B"/>
    <w:rsid w:val="00E24785"/>
    <w:rsid w:val="00E24D6B"/>
    <w:rsid w:val="00E24FDB"/>
    <w:rsid w:val="00E250C5"/>
    <w:rsid w:val="00E251C9"/>
    <w:rsid w:val="00E252B0"/>
    <w:rsid w:val="00E255ED"/>
    <w:rsid w:val="00E2568A"/>
    <w:rsid w:val="00E258DE"/>
    <w:rsid w:val="00E25B40"/>
    <w:rsid w:val="00E25B4C"/>
    <w:rsid w:val="00E25C1B"/>
    <w:rsid w:val="00E25C25"/>
    <w:rsid w:val="00E25D90"/>
    <w:rsid w:val="00E260F9"/>
    <w:rsid w:val="00E26179"/>
    <w:rsid w:val="00E26186"/>
    <w:rsid w:val="00E263CE"/>
    <w:rsid w:val="00E263E3"/>
    <w:rsid w:val="00E26551"/>
    <w:rsid w:val="00E26756"/>
    <w:rsid w:val="00E26943"/>
    <w:rsid w:val="00E26960"/>
    <w:rsid w:val="00E2699A"/>
    <w:rsid w:val="00E26B76"/>
    <w:rsid w:val="00E26D15"/>
    <w:rsid w:val="00E26D99"/>
    <w:rsid w:val="00E26FAF"/>
    <w:rsid w:val="00E272EB"/>
    <w:rsid w:val="00E2765A"/>
    <w:rsid w:val="00E278D2"/>
    <w:rsid w:val="00E2797B"/>
    <w:rsid w:val="00E27A25"/>
    <w:rsid w:val="00E27DA2"/>
    <w:rsid w:val="00E27DF2"/>
    <w:rsid w:val="00E27FA4"/>
    <w:rsid w:val="00E27FEC"/>
    <w:rsid w:val="00E300AE"/>
    <w:rsid w:val="00E304DA"/>
    <w:rsid w:val="00E306C5"/>
    <w:rsid w:val="00E306DD"/>
    <w:rsid w:val="00E3074B"/>
    <w:rsid w:val="00E30CCB"/>
    <w:rsid w:val="00E30E85"/>
    <w:rsid w:val="00E31447"/>
    <w:rsid w:val="00E314FE"/>
    <w:rsid w:val="00E3179E"/>
    <w:rsid w:val="00E31A84"/>
    <w:rsid w:val="00E31C8D"/>
    <w:rsid w:val="00E31DA5"/>
    <w:rsid w:val="00E3214C"/>
    <w:rsid w:val="00E321CD"/>
    <w:rsid w:val="00E322EC"/>
    <w:rsid w:val="00E32391"/>
    <w:rsid w:val="00E32644"/>
    <w:rsid w:val="00E32DA1"/>
    <w:rsid w:val="00E32EEA"/>
    <w:rsid w:val="00E32F56"/>
    <w:rsid w:val="00E3355A"/>
    <w:rsid w:val="00E339AC"/>
    <w:rsid w:val="00E33A00"/>
    <w:rsid w:val="00E33C40"/>
    <w:rsid w:val="00E33C52"/>
    <w:rsid w:val="00E33CEE"/>
    <w:rsid w:val="00E33D8C"/>
    <w:rsid w:val="00E33EDB"/>
    <w:rsid w:val="00E33F96"/>
    <w:rsid w:val="00E3408A"/>
    <w:rsid w:val="00E340B3"/>
    <w:rsid w:val="00E342D1"/>
    <w:rsid w:val="00E343A9"/>
    <w:rsid w:val="00E343AD"/>
    <w:rsid w:val="00E344B5"/>
    <w:rsid w:val="00E34A9E"/>
    <w:rsid w:val="00E34CD7"/>
    <w:rsid w:val="00E34CFA"/>
    <w:rsid w:val="00E3500C"/>
    <w:rsid w:val="00E351AB"/>
    <w:rsid w:val="00E3540F"/>
    <w:rsid w:val="00E3583B"/>
    <w:rsid w:val="00E35979"/>
    <w:rsid w:val="00E359BF"/>
    <w:rsid w:val="00E35A65"/>
    <w:rsid w:val="00E35BB3"/>
    <w:rsid w:val="00E35CBC"/>
    <w:rsid w:val="00E35F3D"/>
    <w:rsid w:val="00E35F7B"/>
    <w:rsid w:val="00E35FB9"/>
    <w:rsid w:val="00E361A1"/>
    <w:rsid w:val="00E3620C"/>
    <w:rsid w:val="00E36377"/>
    <w:rsid w:val="00E36606"/>
    <w:rsid w:val="00E36668"/>
    <w:rsid w:val="00E3691F"/>
    <w:rsid w:val="00E36B00"/>
    <w:rsid w:val="00E36D25"/>
    <w:rsid w:val="00E36D31"/>
    <w:rsid w:val="00E370A5"/>
    <w:rsid w:val="00E370BB"/>
    <w:rsid w:val="00E37104"/>
    <w:rsid w:val="00E372DB"/>
    <w:rsid w:val="00E37316"/>
    <w:rsid w:val="00E377C9"/>
    <w:rsid w:val="00E37966"/>
    <w:rsid w:val="00E37BFA"/>
    <w:rsid w:val="00E37FB2"/>
    <w:rsid w:val="00E37FC3"/>
    <w:rsid w:val="00E38E07"/>
    <w:rsid w:val="00E4005D"/>
    <w:rsid w:val="00E4027F"/>
    <w:rsid w:val="00E402B8"/>
    <w:rsid w:val="00E402F6"/>
    <w:rsid w:val="00E4058D"/>
    <w:rsid w:val="00E40751"/>
    <w:rsid w:val="00E40B22"/>
    <w:rsid w:val="00E40D1B"/>
    <w:rsid w:val="00E4106B"/>
    <w:rsid w:val="00E41121"/>
    <w:rsid w:val="00E41141"/>
    <w:rsid w:val="00E4138C"/>
    <w:rsid w:val="00E413F9"/>
    <w:rsid w:val="00E4148A"/>
    <w:rsid w:val="00E4166E"/>
    <w:rsid w:val="00E4173C"/>
    <w:rsid w:val="00E41D6A"/>
    <w:rsid w:val="00E41D73"/>
    <w:rsid w:val="00E41F6B"/>
    <w:rsid w:val="00E42191"/>
    <w:rsid w:val="00E4245B"/>
    <w:rsid w:val="00E42C4C"/>
    <w:rsid w:val="00E42F64"/>
    <w:rsid w:val="00E4307A"/>
    <w:rsid w:val="00E431EA"/>
    <w:rsid w:val="00E4320F"/>
    <w:rsid w:val="00E4324F"/>
    <w:rsid w:val="00E43291"/>
    <w:rsid w:val="00E43332"/>
    <w:rsid w:val="00E435CA"/>
    <w:rsid w:val="00E43768"/>
    <w:rsid w:val="00E4384B"/>
    <w:rsid w:val="00E43939"/>
    <w:rsid w:val="00E43EBC"/>
    <w:rsid w:val="00E4436E"/>
    <w:rsid w:val="00E44489"/>
    <w:rsid w:val="00E444D2"/>
    <w:rsid w:val="00E445CB"/>
    <w:rsid w:val="00E446F5"/>
    <w:rsid w:val="00E44E4B"/>
    <w:rsid w:val="00E450CC"/>
    <w:rsid w:val="00E451F3"/>
    <w:rsid w:val="00E45210"/>
    <w:rsid w:val="00E453F8"/>
    <w:rsid w:val="00E45410"/>
    <w:rsid w:val="00E454EE"/>
    <w:rsid w:val="00E45524"/>
    <w:rsid w:val="00E4554D"/>
    <w:rsid w:val="00E4565E"/>
    <w:rsid w:val="00E456C3"/>
    <w:rsid w:val="00E45729"/>
    <w:rsid w:val="00E4577C"/>
    <w:rsid w:val="00E458AA"/>
    <w:rsid w:val="00E45926"/>
    <w:rsid w:val="00E45988"/>
    <w:rsid w:val="00E45C15"/>
    <w:rsid w:val="00E45C24"/>
    <w:rsid w:val="00E45D0A"/>
    <w:rsid w:val="00E45DF0"/>
    <w:rsid w:val="00E461D1"/>
    <w:rsid w:val="00E4627A"/>
    <w:rsid w:val="00E462E2"/>
    <w:rsid w:val="00E463EC"/>
    <w:rsid w:val="00E4663E"/>
    <w:rsid w:val="00E466F7"/>
    <w:rsid w:val="00E468B3"/>
    <w:rsid w:val="00E46947"/>
    <w:rsid w:val="00E46A98"/>
    <w:rsid w:val="00E46DED"/>
    <w:rsid w:val="00E47270"/>
    <w:rsid w:val="00E4729D"/>
    <w:rsid w:val="00E4737B"/>
    <w:rsid w:val="00E4737E"/>
    <w:rsid w:val="00E476A0"/>
    <w:rsid w:val="00E477AA"/>
    <w:rsid w:val="00E47A99"/>
    <w:rsid w:val="00E47C27"/>
    <w:rsid w:val="00E47CB5"/>
    <w:rsid w:val="00E504ED"/>
    <w:rsid w:val="00E50551"/>
    <w:rsid w:val="00E506F0"/>
    <w:rsid w:val="00E50723"/>
    <w:rsid w:val="00E50735"/>
    <w:rsid w:val="00E50C78"/>
    <w:rsid w:val="00E510BD"/>
    <w:rsid w:val="00E510D4"/>
    <w:rsid w:val="00E511A8"/>
    <w:rsid w:val="00E5127B"/>
    <w:rsid w:val="00E5128F"/>
    <w:rsid w:val="00E51634"/>
    <w:rsid w:val="00E51728"/>
    <w:rsid w:val="00E5174B"/>
    <w:rsid w:val="00E51BF8"/>
    <w:rsid w:val="00E51DFF"/>
    <w:rsid w:val="00E51E25"/>
    <w:rsid w:val="00E51EA1"/>
    <w:rsid w:val="00E51F3A"/>
    <w:rsid w:val="00E52923"/>
    <w:rsid w:val="00E52A07"/>
    <w:rsid w:val="00E52B03"/>
    <w:rsid w:val="00E52D53"/>
    <w:rsid w:val="00E52E5B"/>
    <w:rsid w:val="00E532A6"/>
    <w:rsid w:val="00E53372"/>
    <w:rsid w:val="00E533D1"/>
    <w:rsid w:val="00E534A5"/>
    <w:rsid w:val="00E53872"/>
    <w:rsid w:val="00E53B40"/>
    <w:rsid w:val="00E53DD5"/>
    <w:rsid w:val="00E53ED3"/>
    <w:rsid w:val="00E53FD8"/>
    <w:rsid w:val="00E540A0"/>
    <w:rsid w:val="00E54554"/>
    <w:rsid w:val="00E54756"/>
    <w:rsid w:val="00E54925"/>
    <w:rsid w:val="00E54CDC"/>
    <w:rsid w:val="00E54DAB"/>
    <w:rsid w:val="00E54DC5"/>
    <w:rsid w:val="00E54FF2"/>
    <w:rsid w:val="00E55001"/>
    <w:rsid w:val="00E55152"/>
    <w:rsid w:val="00E552A8"/>
    <w:rsid w:val="00E552B1"/>
    <w:rsid w:val="00E552C9"/>
    <w:rsid w:val="00E553DB"/>
    <w:rsid w:val="00E55411"/>
    <w:rsid w:val="00E55414"/>
    <w:rsid w:val="00E55547"/>
    <w:rsid w:val="00E555FC"/>
    <w:rsid w:val="00E557EE"/>
    <w:rsid w:val="00E55915"/>
    <w:rsid w:val="00E55A32"/>
    <w:rsid w:val="00E55BC6"/>
    <w:rsid w:val="00E55BDE"/>
    <w:rsid w:val="00E55CBD"/>
    <w:rsid w:val="00E55EB3"/>
    <w:rsid w:val="00E55EDE"/>
    <w:rsid w:val="00E56088"/>
    <w:rsid w:val="00E560F5"/>
    <w:rsid w:val="00E56142"/>
    <w:rsid w:val="00E562B6"/>
    <w:rsid w:val="00E562FF"/>
    <w:rsid w:val="00E56489"/>
    <w:rsid w:val="00E568D4"/>
    <w:rsid w:val="00E568E0"/>
    <w:rsid w:val="00E56AE7"/>
    <w:rsid w:val="00E56B84"/>
    <w:rsid w:val="00E56BA7"/>
    <w:rsid w:val="00E56C29"/>
    <w:rsid w:val="00E56C2D"/>
    <w:rsid w:val="00E56E7C"/>
    <w:rsid w:val="00E57350"/>
    <w:rsid w:val="00E573A4"/>
    <w:rsid w:val="00E57404"/>
    <w:rsid w:val="00E575B8"/>
    <w:rsid w:val="00E57643"/>
    <w:rsid w:val="00E5799E"/>
    <w:rsid w:val="00E57B7D"/>
    <w:rsid w:val="00E57B7E"/>
    <w:rsid w:val="00E57C59"/>
    <w:rsid w:val="00E57C5C"/>
    <w:rsid w:val="00E57FFD"/>
    <w:rsid w:val="00E60226"/>
    <w:rsid w:val="00E60A91"/>
    <w:rsid w:val="00E60BD5"/>
    <w:rsid w:val="00E60CCA"/>
    <w:rsid w:val="00E61172"/>
    <w:rsid w:val="00E61BF1"/>
    <w:rsid w:val="00E61C9B"/>
    <w:rsid w:val="00E62046"/>
    <w:rsid w:val="00E620F8"/>
    <w:rsid w:val="00E6225F"/>
    <w:rsid w:val="00E623BA"/>
    <w:rsid w:val="00E624BF"/>
    <w:rsid w:val="00E6277F"/>
    <w:rsid w:val="00E62A61"/>
    <w:rsid w:val="00E62B82"/>
    <w:rsid w:val="00E62C96"/>
    <w:rsid w:val="00E63046"/>
    <w:rsid w:val="00E633DD"/>
    <w:rsid w:val="00E63577"/>
    <w:rsid w:val="00E6398F"/>
    <w:rsid w:val="00E63AA7"/>
    <w:rsid w:val="00E64934"/>
    <w:rsid w:val="00E64A9F"/>
    <w:rsid w:val="00E64C73"/>
    <w:rsid w:val="00E6501F"/>
    <w:rsid w:val="00E65312"/>
    <w:rsid w:val="00E6539C"/>
    <w:rsid w:val="00E65653"/>
    <w:rsid w:val="00E65892"/>
    <w:rsid w:val="00E65DED"/>
    <w:rsid w:val="00E65F33"/>
    <w:rsid w:val="00E66044"/>
    <w:rsid w:val="00E665B6"/>
    <w:rsid w:val="00E666A7"/>
    <w:rsid w:val="00E66710"/>
    <w:rsid w:val="00E66907"/>
    <w:rsid w:val="00E66B21"/>
    <w:rsid w:val="00E66D8C"/>
    <w:rsid w:val="00E6709A"/>
    <w:rsid w:val="00E6743A"/>
    <w:rsid w:val="00E67576"/>
    <w:rsid w:val="00E677C2"/>
    <w:rsid w:val="00E67B12"/>
    <w:rsid w:val="00E67C9C"/>
    <w:rsid w:val="00E67E3A"/>
    <w:rsid w:val="00E67E57"/>
    <w:rsid w:val="00E67E7E"/>
    <w:rsid w:val="00E67FA5"/>
    <w:rsid w:val="00E7039A"/>
    <w:rsid w:val="00E703DB"/>
    <w:rsid w:val="00E70663"/>
    <w:rsid w:val="00E70832"/>
    <w:rsid w:val="00E70857"/>
    <w:rsid w:val="00E70AFA"/>
    <w:rsid w:val="00E70F1A"/>
    <w:rsid w:val="00E70FAC"/>
    <w:rsid w:val="00E71341"/>
    <w:rsid w:val="00E713F0"/>
    <w:rsid w:val="00E71505"/>
    <w:rsid w:val="00E715E3"/>
    <w:rsid w:val="00E71994"/>
    <w:rsid w:val="00E7205D"/>
    <w:rsid w:val="00E7210B"/>
    <w:rsid w:val="00E7235D"/>
    <w:rsid w:val="00E723A0"/>
    <w:rsid w:val="00E72545"/>
    <w:rsid w:val="00E726D0"/>
    <w:rsid w:val="00E72B54"/>
    <w:rsid w:val="00E73369"/>
    <w:rsid w:val="00E73514"/>
    <w:rsid w:val="00E73799"/>
    <w:rsid w:val="00E73A56"/>
    <w:rsid w:val="00E73BBB"/>
    <w:rsid w:val="00E73CF0"/>
    <w:rsid w:val="00E740F2"/>
    <w:rsid w:val="00E746DA"/>
    <w:rsid w:val="00E74722"/>
    <w:rsid w:val="00E748B1"/>
    <w:rsid w:val="00E74CAB"/>
    <w:rsid w:val="00E75212"/>
    <w:rsid w:val="00E752A7"/>
    <w:rsid w:val="00E7541C"/>
    <w:rsid w:val="00E75720"/>
    <w:rsid w:val="00E7579D"/>
    <w:rsid w:val="00E7586B"/>
    <w:rsid w:val="00E75902"/>
    <w:rsid w:val="00E7598D"/>
    <w:rsid w:val="00E75AC8"/>
    <w:rsid w:val="00E75B9E"/>
    <w:rsid w:val="00E75DB3"/>
    <w:rsid w:val="00E75F6F"/>
    <w:rsid w:val="00E760A4"/>
    <w:rsid w:val="00E763BA"/>
    <w:rsid w:val="00E76654"/>
    <w:rsid w:val="00E767CB"/>
    <w:rsid w:val="00E76BCF"/>
    <w:rsid w:val="00E76D04"/>
    <w:rsid w:val="00E76D7B"/>
    <w:rsid w:val="00E7717F"/>
    <w:rsid w:val="00E772B3"/>
    <w:rsid w:val="00E773F0"/>
    <w:rsid w:val="00E7763D"/>
    <w:rsid w:val="00E777B0"/>
    <w:rsid w:val="00E77842"/>
    <w:rsid w:val="00E779E5"/>
    <w:rsid w:val="00E779EF"/>
    <w:rsid w:val="00E77B00"/>
    <w:rsid w:val="00E77BAB"/>
    <w:rsid w:val="00E77E52"/>
    <w:rsid w:val="00E77EB5"/>
    <w:rsid w:val="00E77F5E"/>
    <w:rsid w:val="00E80047"/>
    <w:rsid w:val="00E80063"/>
    <w:rsid w:val="00E8028A"/>
    <w:rsid w:val="00E80598"/>
    <w:rsid w:val="00E807E5"/>
    <w:rsid w:val="00E80D51"/>
    <w:rsid w:val="00E80DF1"/>
    <w:rsid w:val="00E80E8A"/>
    <w:rsid w:val="00E81312"/>
    <w:rsid w:val="00E8134E"/>
    <w:rsid w:val="00E8144F"/>
    <w:rsid w:val="00E81757"/>
    <w:rsid w:val="00E81791"/>
    <w:rsid w:val="00E817C5"/>
    <w:rsid w:val="00E81823"/>
    <w:rsid w:val="00E8198A"/>
    <w:rsid w:val="00E81A00"/>
    <w:rsid w:val="00E81F26"/>
    <w:rsid w:val="00E8204D"/>
    <w:rsid w:val="00E822FB"/>
    <w:rsid w:val="00E82352"/>
    <w:rsid w:val="00E823C8"/>
    <w:rsid w:val="00E825D4"/>
    <w:rsid w:val="00E82679"/>
    <w:rsid w:val="00E829F4"/>
    <w:rsid w:val="00E830F0"/>
    <w:rsid w:val="00E834BA"/>
    <w:rsid w:val="00E835E1"/>
    <w:rsid w:val="00E839B1"/>
    <w:rsid w:val="00E83B4C"/>
    <w:rsid w:val="00E83D7F"/>
    <w:rsid w:val="00E842E0"/>
    <w:rsid w:val="00E84564"/>
    <w:rsid w:val="00E84967"/>
    <w:rsid w:val="00E849CE"/>
    <w:rsid w:val="00E84D6B"/>
    <w:rsid w:val="00E84E6C"/>
    <w:rsid w:val="00E85235"/>
    <w:rsid w:val="00E8531A"/>
    <w:rsid w:val="00E8544F"/>
    <w:rsid w:val="00E854EE"/>
    <w:rsid w:val="00E85999"/>
    <w:rsid w:val="00E85B19"/>
    <w:rsid w:val="00E85BAC"/>
    <w:rsid w:val="00E85EAC"/>
    <w:rsid w:val="00E8652E"/>
    <w:rsid w:val="00E86A3D"/>
    <w:rsid w:val="00E86AE0"/>
    <w:rsid w:val="00E86D7A"/>
    <w:rsid w:val="00E86DE3"/>
    <w:rsid w:val="00E86DFD"/>
    <w:rsid w:val="00E8719A"/>
    <w:rsid w:val="00E876FF"/>
    <w:rsid w:val="00E8779A"/>
    <w:rsid w:val="00E8790D"/>
    <w:rsid w:val="00E87B74"/>
    <w:rsid w:val="00E87CAB"/>
    <w:rsid w:val="00E87D4F"/>
    <w:rsid w:val="00E87F7D"/>
    <w:rsid w:val="00E900EF"/>
    <w:rsid w:val="00E90193"/>
    <w:rsid w:val="00E901EB"/>
    <w:rsid w:val="00E903C9"/>
    <w:rsid w:val="00E9053B"/>
    <w:rsid w:val="00E905E3"/>
    <w:rsid w:val="00E90743"/>
    <w:rsid w:val="00E907E8"/>
    <w:rsid w:val="00E909FC"/>
    <w:rsid w:val="00E910E5"/>
    <w:rsid w:val="00E91296"/>
    <w:rsid w:val="00E91439"/>
    <w:rsid w:val="00E914AB"/>
    <w:rsid w:val="00E9156E"/>
    <w:rsid w:val="00E918D2"/>
    <w:rsid w:val="00E91975"/>
    <w:rsid w:val="00E91E29"/>
    <w:rsid w:val="00E91F21"/>
    <w:rsid w:val="00E9201F"/>
    <w:rsid w:val="00E92716"/>
    <w:rsid w:val="00E92B72"/>
    <w:rsid w:val="00E92E66"/>
    <w:rsid w:val="00E92EA8"/>
    <w:rsid w:val="00E93794"/>
    <w:rsid w:val="00E93EC3"/>
    <w:rsid w:val="00E93F7A"/>
    <w:rsid w:val="00E94144"/>
    <w:rsid w:val="00E94384"/>
    <w:rsid w:val="00E945CE"/>
    <w:rsid w:val="00E947D4"/>
    <w:rsid w:val="00E94877"/>
    <w:rsid w:val="00E94E31"/>
    <w:rsid w:val="00E94F36"/>
    <w:rsid w:val="00E952DF"/>
    <w:rsid w:val="00E95A72"/>
    <w:rsid w:val="00E95B35"/>
    <w:rsid w:val="00E95D3C"/>
    <w:rsid w:val="00E9608C"/>
    <w:rsid w:val="00E9623E"/>
    <w:rsid w:val="00E963B6"/>
    <w:rsid w:val="00E96522"/>
    <w:rsid w:val="00E965F7"/>
    <w:rsid w:val="00E968B3"/>
    <w:rsid w:val="00E96903"/>
    <w:rsid w:val="00E96AD1"/>
    <w:rsid w:val="00E96F59"/>
    <w:rsid w:val="00E9715C"/>
    <w:rsid w:val="00E971BA"/>
    <w:rsid w:val="00E97BF1"/>
    <w:rsid w:val="00E97CCC"/>
    <w:rsid w:val="00E97F71"/>
    <w:rsid w:val="00EA00F3"/>
    <w:rsid w:val="00EA0133"/>
    <w:rsid w:val="00EA01BC"/>
    <w:rsid w:val="00EA0232"/>
    <w:rsid w:val="00EA02EC"/>
    <w:rsid w:val="00EA03C6"/>
    <w:rsid w:val="00EA03C8"/>
    <w:rsid w:val="00EA059A"/>
    <w:rsid w:val="00EA0890"/>
    <w:rsid w:val="00EA0902"/>
    <w:rsid w:val="00EA0932"/>
    <w:rsid w:val="00EA0A3B"/>
    <w:rsid w:val="00EA0A90"/>
    <w:rsid w:val="00EA1033"/>
    <w:rsid w:val="00EA13ED"/>
    <w:rsid w:val="00EA1820"/>
    <w:rsid w:val="00EA1845"/>
    <w:rsid w:val="00EA1984"/>
    <w:rsid w:val="00EA1D24"/>
    <w:rsid w:val="00EA1F40"/>
    <w:rsid w:val="00EA2116"/>
    <w:rsid w:val="00EA24E0"/>
    <w:rsid w:val="00EA25C2"/>
    <w:rsid w:val="00EA2847"/>
    <w:rsid w:val="00EA2DB1"/>
    <w:rsid w:val="00EA2F00"/>
    <w:rsid w:val="00EA2F3E"/>
    <w:rsid w:val="00EA305B"/>
    <w:rsid w:val="00EA31CE"/>
    <w:rsid w:val="00EA325B"/>
    <w:rsid w:val="00EA3854"/>
    <w:rsid w:val="00EA3AA3"/>
    <w:rsid w:val="00EA3B9E"/>
    <w:rsid w:val="00EA4033"/>
    <w:rsid w:val="00EA4078"/>
    <w:rsid w:val="00EA414E"/>
    <w:rsid w:val="00EA43E7"/>
    <w:rsid w:val="00EA44DD"/>
    <w:rsid w:val="00EA45D2"/>
    <w:rsid w:val="00EA467F"/>
    <w:rsid w:val="00EA4742"/>
    <w:rsid w:val="00EA478C"/>
    <w:rsid w:val="00EA48D3"/>
    <w:rsid w:val="00EA4C8F"/>
    <w:rsid w:val="00EA4E53"/>
    <w:rsid w:val="00EA50DC"/>
    <w:rsid w:val="00EA56DC"/>
    <w:rsid w:val="00EA587C"/>
    <w:rsid w:val="00EA5F30"/>
    <w:rsid w:val="00EA6217"/>
    <w:rsid w:val="00EA6225"/>
    <w:rsid w:val="00EA6266"/>
    <w:rsid w:val="00EA630B"/>
    <w:rsid w:val="00EA65BB"/>
    <w:rsid w:val="00EA6A97"/>
    <w:rsid w:val="00EA6CC8"/>
    <w:rsid w:val="00EA6DEB"/>
    <w:rsid w:val="00EA7044"/>
    <w:rsid w:val="00EA7113"/>
    <w:rsid w:val="00EA7297"/>
    <w:rsid w:val="00EA7344"/>
    <w:rsid w:val="00EA7447"/>
    <w:rsid w:val="00EA7494"/>
    <w:rsid w:val="00EA7582"/>
    <w:rsid w:val="00EA76E9"/>
    <w:rsid w:val="00EA7922"/>
    <w:rsid w:val="00EA7D31"/>
    <w:rsid w:val="00EB00A6"/>
    <w:rsid w:val="00EB00EA"/>
    <w:rsid w:val="00EB0301"/>
    <w:rsid w:val="00EB0468"/>
    <w:rsid w:val="00EB057B"/>
    <w:rsid w:val="00EB0603"/>
    <w:rsid w:val="00EB0678"/>
    <w:rsid w:val="00EB082E"/>
    <w:rsid w:val="00EB085B"/>
    <w:rsid w:val="00EB086E"/>
    <w:rsid w:val="00EB0A85"/>
    <w:rsid w:val="00EB1055"/>
    <w:rsid w:val="00EB1234"/>
    <w:rsid w:val="00EB1272"/>
    <w:rsid w:val="00EB13B1"/>
    <w:rsid w:val="00EB16C7"/>
    <w:rsid w:val="00EB1AB5"/>
    <w:rsid w:val="00EB1B30"/>
    <w:rsid w:val="00EB1B8C"/>
    <w:rsid w:val="00EB1C59"/>
    <w:rsid w:val="00EB1F88"/>
    <w:rsid w:val="00EB1FE5"/>
    <w:rsid w:val="00EB204C"/>
    <w:rsid w:val="00EB23E8"/>
    <w:rsid w:val="00EB241E"/>
    <w:rsid w:val="00EB2885"/>
    <w:rsid w:val="00EB28DA"/>
    <w:rsid w:val="00EB29B5"/>
    <w:rsid w:val="00EB2AA9"/>
    <w:rsid w:val="00EB2B78"/>
    <w:rsid w:val="00EB2D33"/>
    <w:rsid w:val="00EB2D9D"/>
    <w:rsid w:val="00EB2FDA"/>
    <w:rsid w:val="00EB340C"/>
    <w:rsid w:val="00EB34BC"/>
    <w:rsid w:val="00EB3582"/>
    <w:rsid w:val="00EB3958"/>
    <w:rsid w:val="00EB3A59"/>
    <w:rsid w:val="00EB436C"/>
    <w:rsid w:val="00EB4469"/>
    <w:rsid w:val="00EB46E0"/>
    <w:rsid w:val="00EB49EC"/>
    <w:rsid w:val="00EB4C4F"/>
    <w:rsid w:val="00EB4F9B"/>
    <w:rsid w:val="00EB509B"/>
    <w:rsid w:val="00EB51A9"/>
    <w:rsid w:val="00EB58DC"/>
    <w:rsid w:val="00EB59F1"/>
    <w:rsid w:val="00EB61C3"/>
    <w:rsid w:val="00EB6509"/>
    <w:rsid w:val="00EB6535"/>
    <w:rsid w:val="00EB68A2"/>
    <w:rsid w:val="00EB6958"/>
    <w:rsid w:val="00EB69C2"/>
    <w:rsid w:val="00EB6B02"/>
    <w:rsid w:val="00EB6D7C"/>
    <w:rsid w:val="00EB6EDA"/>
    <w:rsid w:val="00EB7049"/>
    <w:rsid w:val="00EB705C"/>
    <w:rsid w:val="00EB70AC"/>
    <w:rsid w:val="00EB712F"/>
    <w:rsid w:val="00EB73AA"/>
    <w:rsid w:val="00EB74CD"/>
    <w:rsid w:val="00EB76C1"/>
    <w:rsid w:val="00EB7740"/>
    <w:rsid w:val="00EB7804"/>
    <w:rsid w:val="00EB7AFC"/>
    <w:rsid w:val="00EB7DE5"/>
    <w:rsid w:val="00EB7DEC"/>
    <w:rsid w:val="00EB7E44"/>
    <w:rsid w:val="00EB7E75"/>
    <w:rsid w:val="00EB7F42"/>
    <w:rsid w:val="00EB7FB1"/>
    <w:rsid w:val="00EC01E0"/>
    <w:rsid w:val="00EC01E3"/>
    <w:rsid w:val="00EC0747"/>
    <w:rsid w:val="00EC0837"/>
    <w:rsid w:val="00EC094C"/>
    <w:rsid w:val="00EC0AD2"/>
    <w:rsid w:val="00EC0BCA"/>
    <w:rsid w:val="00EC0C53"/>
    <w:rsid w:val="00EC1289"/>
    <w:rsid w:val="00EC1362"/>
    <w:rsid w:val="00EC1635"/>
    <w:rsid w:val="00EC188E"/>
    <w:rsid w:val="00EC1AF4"/>
    <w:rsid w:val="00EC1F4E"/>
    <w:rsid w:val="00EC2009"/>
    <w:rsid w:val="00EC21AD"/>
    <w:rsid w:val="00EC2209"/>
    <w:rsid w:val="00EC2380"/>
    <w:rsid w:val="00EC26BB"/>
    <w:rsid w:val="00EC3110"/>
    <w:rsid w:val="00EC3212"/>
    <w:rsid w:val="00EC32BA"/>
    <w:rsid w:val="00EC3812"/>
    <w:rsid w:val="00EC3818"/>
    <w:rsid w:val="00EC39C2"/>
    <w:rsid w:val="00EC3AB6"/>
    <w:rsid w:val="00EC3D6B"/>
    <w:rsid w:val="00EC3F2C"/>
    <w:rsid w:val="00EC43D1"/>
    <w:rsid w:val="00EC43DC"/>
    <w:rsid w:val="00EC4725"/>
    <w:rsid w:val="00EC48BA"/>
    <w:rsid w:val="00EC4A51"/>
    <w:rsid w:val="00EC4AB7"/>
    <w:rsid w:val="00EC4C88"/>
    <w:rsid w:val="00EC4E08"/>
    <w:rsid w:val="00EC4EBE"/>
    <w:rsid w:val="00EC50A7"/>
    <w:rsid w:val="00EC5385"/>
    <w:rsid w:val="00EC563E"/>
    <w:rsid w:val="00EC58D2"/>
    <w:rsid w:val="00EC5E88"/>
    <w:rsid w:val="00EC5F5A"/>
    <w:rsid w:val="00EC673B"/>
    <w:rsid w:val="00EC682D"/>
    <w:rsid w:val="00EC6847"/>
    <w:rsid w:val="00EC6AFA"/>
    <w:rsid w:val="00EC6B14"/>
    <w:rsid w:val="00EC6BD0"/>
    <w:rsid w:val="00EC7424"/>
    <w:rsid w:val="00EC7472"/>
    <w:rsid w:val="00EC75A5"/>
    <w:rsid w:val="00EC766D"/>
    <w:rsid w:val="00EC789D"/>
    <w:rsid w:val="00EC7A84"/>
    <w:rsid w:val="00EC7B14"/>
    <w:rsid w:val="00EC7BB6"/>
    <w:rsid w:val="00EC7D9D"/>
    <w:rsid w:val="00ED00AA"/>
    <w:rsid w:val="00ED00FC"/>
    <w:rsid w:val="00ED02E2"/>
    <w:rsid w:val="00ED03C8"/>
    <w:rsid w:val="00ED0709"/>
    <w:rsid w:val="00ED07D5"/>
    <w:rsid w:val="00ED0865"/>
    <w:rsid w:val="00ED08A8"/>
    <w:rsid w:val="00ED09BC"/>
    <w:rsid w:val="00ED0A48"/>
    <w:rsid w:val="00ED0F70"/>
    <w:rsid w:val="00ED102E"/>
    <w:rsid w:val="00ED1299"/>
    <w:rsid w:val="00ED140C"/>
    <w:rsid w:val="00ED1587"/>
    <w:rsid w:val="00ED1700"/>
    <w:rsid w:val="00ED17B3"/>
    <w:rsid w:val="00ED1AFC"/>
    <w:rsid w:val="00ED1CD1"/>
    <w:rsid w:val="00ED1CFE"/>
    <w:rsid w:val="00ED1D43"/>
    <w:rsid w:val="00ED1E43"/>
    <w:rsid w:val="00ED1F5B"/>
    <w:rsid w:val="00ED21EB"/>
    <w:rsid w:val="00ED23FD"/>
    <w:rsid w:val="00ED24A3"/>
    <w:rsid w:val="00ED2616"/>
    <w:rsid w:val="00ED2670"/>
    <w:rsid w:val="00ED27DE"/>
    <w:rsid w:val="00ED2891"/>
    <w:rsid w:val="00ED2B23"/>
    <w:rsid w:val="00ED2B54"/>
    <w:rsid w:val="00ED313E"/>
    <w:rsid w:val="00ED3169"/>
    <w:rsid w:val="00ED3379"/>
    <w:rsid w:val="00ED370F"/>
    <w:rsid w:val="00ED38CD"/>
    <w:rsid w:val="00ED39A9"/>
    <w:rsid w:val="00ED3AF5"/>
    <w:rsid w:val="00ED3B66"/>
    <w:rsid w:val="00ED40B4"/>
    <w:rsid w:val="00ED418F"/>
    <w:rsid w:val="00ED451F"/>
    <w:rsid w:val="00ED47E5"/>
    <w:rsid w:val="00ED48A9"/>
    <w:rsid w:val="00ED4C0A"/>
    <w:rsid w:val="00ED4DC3"/>
    <w:rsid w:val="00ED4E36"/>
    <w:rsid w:val="00ED4ED6"/>
    <w:rsid w:val="00ED521D"/>
    <w:rsid w:val="00ED5324"/>
    <w:rsid w:val="00ED5948"/>
    <w:rsid w:val="00ED5C42"/>
    <w:rsid w:val="00ED5CB7"/>
    <w:rsid w:val="00ED6056"/>
    <w:rsid w:val="00ED622B"/>
    <w:rsid w:val="00ED6482"/>
    <w:rsid w:val="00ED6559"/>
    <w:rsid w:val="00ED675E"/>
    <w:rsid w:val="00ED6A26"/>
    <w:rsid w:val="00ED6A6D"/>
    <w:rsid w:val="00ED6BD1"/>
    <w:rsid w:val="00ED6C86"/>
    <w:rsid w:val="00ED6CE5"/>
    <w:rsid w:val="00ED6F96"/>
    <w:rsid w:val="00ED7071"/>
    <w:rsid w:val="00ED73D2"/>
    <w:rsid w:val="00ED7437"/>
    <w:rsid w:val="00ED7497"/>
    <w:rsid w:val="00ED75CD"/>
    <w:rsid w:val="00ED7739"/>
    <w:rsid w:val="00ED7B1B"/>
    <w:rsid w:val="00ED7C06"/>
    <w:rsid w:val="00EE01B2"/>
    <w:rsid w:val="00EE0457"/>
    <w:rsid w:val="00EE0535"/>
    <w:rsid w:val="00EE0C20"/>
    <w:rsid w:val="00EE0C78"/>
    <w:rsid w:val="00EE0CBF"/>
    <w:rsid w:val="00EE0DF5"/>
    <w:rsid w:val="00EE0FD5"/>
    <w:rsid w:val="00EE116F"/>
    <w:rsid w:val="00EE11AF"/>
    <w:rsid w:val="00EE13A6"/>
    <w:rsid w:val="00EE16E8"/>
    <w:rsid w:val="00EE16F0"/>
    <w:rsid w:val="00EE1826"/>
    <w:rsid w:val="00EE18EF"/>
    <w:rsid w:val="00EE19F1"/>
    <w:rsid w:val="00EE2085"/>
    <w:rsid w:val="00EE22B9"/>
    <w:rsid w:val="00EE2B20"/>
    <w:rsid w:val="00EE2C75"/>
    <w:rsid w:val="00EE2F29"/>
    <w:rsid w:val="00EE308F"/>
    <w:rsid w:val="00EE3110"/>
    <w:rsid w:val="00EE3488"/>
    <w:rsid w:val="00EE35B1"/>
    <w:rsid w:val="00EE36CE"/>
    <w:rsid w:val="00EE3703"/>
    <w:rsid w:val="00EE3845"/>
    <w:rsid w:val="00EE3A1B"/>
    <w:rsid w:val="00EE3CE0"/>
    <w:rsid w:val="00EE3D1A"/>
    <w:rsid w:val="00EE3D81"/>
    <w:rsid w:val="00EE4098"/>
    <w:rsid w:val="00EE42E8"/>
    <w:rsid w:val="00EE4321"/>
    <w:rsid w:val="00EE4637"/>
    <w:rsid w:val="00EE4818"/>
    <w:rsid w:val="00EE481F"/>
    <w:rsid w:val="00EE483A"/>
    <w:rsid w:val="00EE4E01"/>
    <w:rsid w:val="00EE4EB0"/>
    <w:rsid w:val="00EE5004"/>
    <w:rsid w:val="00EE510F"/>
    <w:rsid w:val="00EE5367"/>
    <w:rsid w:val="00EE5E42"/>
    <w:rsid w:val="00EE5F55"/>
    <w:rsid w:val="00EE62DE"/>
    <w:rsid w:val="00EE6601"/>
    <w:rsid w:val="00EE6A31"/>
    <w:rsid w:val="00EE6B62"/>
    <w:rsid w:val="00EE6C0A"/>
    <w:rsid w:val="00EE71DB"/>
    <w:rsid w:val="00EE7543"/>
    <w:rsid w:val="00EE79A2"/>
    <w:rsid w:val="00EE79D3"/>
    <w:rsid w:val="00EE7ABD"/>
    <w:rsid w:val="00EE7B16"/>
    <w:rsid w:val="00EE7B47"/>
    <w:rsid w:val="00EF019B"/>
    <w:rsid w:val="00EF0289"/>
    <w:rsid w:val="00EF0305"/>
    <w:rsid w:val="00EF0372"/>
    <w:rsid w:val="00EF038C"/>
    <w:rsid w:val="00EF0929"/>
    <w:rsid w:val="00EF09B9"/>
    <w:rsid w:val="00EF0AF2"/>
    <w:rsid w:val="00EF0B71"/>
    <w:rsid w:val="00EF0C08"/>
    <w:rsid w:val="00EF0D24"/>
    <w:rsid w:val="00EF0E2A"/>
    <w:rsid w:val="00EF10A8"/>
    <w:rsid w:val="00EF1303"/>
    <w:rsid w:val="00EF1338"/>
    <w:rsid w:val="00EF1498"/>
    <w:rsid w:val="00EF1508"/>
    <w:rsid w:val="00EF151A"/>
    <w:rsid w:val="00EF15F2"/>
    <w:rsid w:val="00EF15F9"/>
    <w:rsid w:val="00EF167D"/>
    <w:rsid w:val="00EF197E"/>
    <w:rsid w:val="00EF1A48"/>
    <w:rsid w:val="00EF1B5F"/>
    <w:rsid w:val="00EF1F4B"/>
    <w:rsid w:val="00EF1F55"/>
    <w:rsid w:val="00EF2624"/>
    <w:rsid w:val="00EF2661"/>
    <w:rsid w:val="00EF28BB"/>
    <w:rsid w:val="00EF28E7"/>
    <w:rsid w:val="00EF2A14"/>
    <w:rsid w:val="00EF2A8E"/>
    <w:rsid w:val="00EF2A8F"/>
    <w:rsid w:val="00EF2F05"/>
    <w:rsid w:val="00EF3353"/>
    <w:rsid w:val="00EF34E4"/>
    <w:rsid w:val="00EF352D"/>
    <w:rsid w:val="00EF35A2"/>
    <w:rsid w:val="00EF360B"/>
    <w:rsid w:val="00EF38B7"/>
    <w:rsid w:val="00EF3F59"/>
    <w:rsid w:val="00EF3FE3"/>
    <w:rsid w:val="00EF4022"/>
    <w:rsid w:val="00EF41B6"/>
    <w:rsid w:val="00EF4249"/>
    <w:rsid w:val="00EF4280"/>
    <w:rsid w:val="00EF4877"/>
    <w:rsid w:val="00EF49AD"/>
    <w:rsid w:val="00EF4A6E"/>
    <w:rsid w:val="00EF526F"/>
    <w:rsid w:val="00EF5411"/>
    <w:rsid w:val="00EF552F"/>
    <w:rsid w:val="00EF5663"/>
    <w:rsid w:val="00EF578C"/>
    <w:rsid w:val="00EF585F"/>
    <w:rsid w:val="00EF5A13"/>
    <w:rsid w:val="00EF5AC7"/>
    <w:rsid w:val="00EF5DC1"/>
    <w:rsid w:val="00EF5E5B"/>
    <w:rsid w:val="00EF5F13"/>
    <w:rsid w:val="00EF5F50"/>
    <w:rsid w:val="00EF640F"/>
    <w:rsid w:val="00EF6420"/>
    <w:rsid w:val="00EF64DA"/>
    <w:rsid w:val="00EF6738"/>
    <w:rsid w:val="00EF67DF"/>
    <w:rsid w:val="00EF6850"/>
    <w:rsid w:val="00EF6955"/>
    <w:rsid w:val="00EF6965"/>
    <w:rsid w:val="00EF6979"/>
    <w:rsid w:val="00EF6A34"/>
    <w:rsid w:val="00EF6FB3"/>
    <w:rsid w:val="00EF6FCD"/>
    <w:rsid w:val="00EF7115"/>
    <w:rsid w:val="00EF73AE"/>
    <w:rsid w:val="00EF743D"/>
    <w:rsid w:val="00EF7499"/>
    <w:rsid w:val="00EF751B"/>
    <w:rsid w:val="00EF753D"/>
    <w:rsid w:val="00EF7560"/>
    <w:rsid w:val="00EF75D5"/>
    <w:rsid w:val="00EF75F4"/>
    <w:rsid w:val="00EF7706"/>
    <w:rsid w:val="00EF7F67"/>
    <w:rsid w:val="00F00559"/>
    <w:rsid w:val="00F008F0"/>
    <w:rsid w:val="00F00D1E"/>
    <w:rsid w:val="00F010D5"/>
    <w:rsid w:val="00F0146D"/>
    <w:rsid w:val="00F01488"/>
    <w:rsid w:val="00F01582"/>
    <w:rsid w:val="00F016B0"/>
    <w:rsid w:val="00F0194C"/>
    <w:rsid w:val="00F01ACE"/>
    <w:rsid w:val="00F01C9A"/>
    <w:rsid w:val="00F01D6B"/>
    <w:rsid w:val="00F01DF8"/>
    <w:rsid w:val="00F01E4C"/>
    <w:rsid w:val="00F01E57"/>
    <w:rsid w:val="00F01F23"/>
    <w:rsid w:val="00F02026"/>
    <w:rsid w:val="00F02366"/>
    <w:rsid w:val="00F024DD"/>
    <w:rsid w:val="00F0274A"/>
    <w:rsid w:val="00F02752"/>
    <w:rsid w:val="00F028B8"/>
    <w:rsid w:val="00F028F3"/>
    <w:rsid w:val="00F02AD6"/>
    <w:rsid w:val="00F02C37"/>
    <w:rsid w:val="00F02C50"/>
    <w:rsid w:val="00F02C9F"/>
    <w:rsid w:val="00F02E9F"/>
    <w:rsid w:val="00F030F1"/>
    <w:rsid w:val="00F03697"/>
    <w:rsid w:val="00F039F4"/>
    <w:rsid w:val="00F03AC6"/>
    <w:rsid w:val="00F03D30"/>
    <w:rsid w:val="00F03EEA"/>
    <w:rsid w:val="00F0405A"/>
    <w:rsid w:val="00F045AE"/>
    <w:rsid w:val="00F0482C"/>
    <w:rsid w:val="00F0482F"/>
    <w:rsid w:val="00F0484D"/>
    <w:rsid w:val="00F04894"/>
    <w:rsid w:val="00F048B8"/>
    <w:rsid w:val="00F048BF"/>
    <w:rsid w:val="00F04A93"/>
    <w:rsid w:val="00F04E72"/>
    <w:rsid w:val="00F04F24"/>
    <w:rsid w:val="00F04F66"/>
    <w:rsid w:val="00F05196"/>
    <w:rsid w:val="00F051DF"/>
    <w:rsid w:val="00F05304"/>
    <w:rsid w:val="00F05461"/>
    <w:rsid w:val="00F05BBF"/>
    <w:rsid w:val="00F05D28"/>
    <w:rsid w:val="00F060DA"/>
    <w:rsid w:val="00F06226"/>
    <w:rsid w:val="00F0665B"/>
    <w:rsid w:val="00F06831"/>
    <w:rsid w:val="00F06849"/>
    <w:rsid w:val="00F06975"/>
    <w:rsid w:val="00F069EE"/>
    <w:rsid w:val="00F06B59"/>
    <w:rsid w:val="00F06E5E"/>
    <w:rsid w:val="00F06F60"/>
    <w:rsid w:val="00F06FE0"/>
    <w:rsid w:val="00F070D0"/>
    <w:rsid w:val="00F07247"/>
    <w:rsid w:val="00F07260"/>
    <w:rsid w:val="00F0728A"/>
    <w:rsid w:val="00F07404"/>
    <w:rsid w:val="00F074A5"/>
    <w:rsid w:val="00F074E3"/>
    <w:rsid w:val="00F07603"/>
    <w:rsid w:val="00F076AA"/>
    <w:rsid w:val="00F07726"/>
    <w:rsid w:val="00F07861"/>
    <w:rsid w:val="00F079C6"/>
    <w:rsid w:val="00F07A12"/>
    <w:rsid w:val="00F07D75"/>
    <w:rsid w:val="00F07E74"/>
    <w:rsid w:val="00F1000C"/>
    <w:rsid w:val="00F1018A"/>
    <w:rsid w:val="00F101BE"/>
    <w:rsid w:val="00F101DD"/>
    <w:rsid w:val="00F1030F"/>
    <w:rsid w:val="00F10373"/>
    <w:rsid w:val="00F10602"/>
    <w:rsid w:val="00F10722"/>
    <w:rsid w:val="00F10944"/>
    <w:rsid w:val="00F10A00"/>
    <w:rsid w:val="00F10A1F"/>
    <w:rsid w:val="00F10AEC"/>
    <w:rsid w:val="00F10B23"/>
    <w:rsid w:val="00F10FD6"/>
    <w:rsid w:val="00F114A5"/>
    <w:rsid w:val="00F11570"/>
    <w:rsid w:val="00F11A5F"/>
    <w:rsid w:val="00F11C5D"/>
    <w:rsid w:val="00F11F9B"/>
    <w:rsid w:val="00F122ED"/>
    <w:rsid w:val="00F12498"/>
    <w:rsid w:val="00F12523"/>
    <w:rsid w:val="00F1292F"/>
    <w:rsid w:val="00F12961"/>
    <w:rsid w:val="00F12B90"/>
    <w:rsid w:val="00F12F5F"/>
    <w:rsid w:val="00F13133"/>
    <w:rsid w:val="00F13469"/>
    <w:rsid w:val="00F135D8"/>
    <w:rsid w:val="00F135E4"/>
    <w:rsid w:val="00F136F3"/>
    <w:rsid w:val="00F13B55"/>
    <w:rsid w:val="00F13E2D"/>
    <w:rsid w:val="00F13E7D"/>
    <w:rsid w:val="00F1448B"/>
    <w:rsid w:val="00F14B43"/>
    <w:rsid w:val="00F14F9C"/>
    <w:rsid w:val="00F150E5"/>
    <w:rsid w:val="00F152CA"/>
    <w:rsid w:val="00F152D0"/>
    <w:rsid w:val="00F15381"/>
    <w:rsid w:val="00F1551B"/>
    <w:rsid w:val="00F155DA"/>
    <w:rsid w:val="00F15786"/>
    <w:rsid w:val="00F15EB0"/>
    <w:rsid w:val="00F15EFC"/>
    <w:rsid w:val="00F15FCC"/>
    <w:rsid w:val="00F16241"/>
    <w:rsid w:val="00F164E3"/>
    <w:rsid w:val="00F167B8"/>
    <w:rsid w:val="00F16ABE"/>
    <w:rsid w:val="00F16B7F"/>
    <w:rsid w:val="00F16C27"/>
    <w:rsid w:val="00F16CA9"/>
    <w:rsid w:val="00F16CE4"/>
    <w:rsid w:val="00F16E31"/>
    <w:rsid w:val="00F16EEA"/>
    <w:rsid w:val="00F16F99"/>
    <w:rsid w:val="00F1700D"/>
    <w:rsid w:val="00F1754C"/>
    <w:rsid w:val="00F17589"/>
    <w:rsid w:val="00F17761"/>
    <w:rsid w:val="00F177C3"/>
    <w:rsid w:val="00F17892"/>
    <w:rsid w:val="00F179D6"/>
    <w:rsid w:val="00F17AD6"/>
    <w:rsid w:val="00F17AFF"/>
    <w:rsid w:val="00F202FC"/>
    <w:rsid w:val="00F20378"/>
    <w:rsid w:val="00F20583"/>
    <w:rsid w:val="00F20767"/>
    <w:rsid w:val="00F20ADD"/>
    <w:rsid w:val="00F20C77"/>
    <w:rsid w:val="00F20D68"/>
    <w:rsid w:val="00F20F04"/>
    <w:rsid w:val="00F20F83"/>
    <w:rsid w:val="00F20FB0"/>
    <w:rsid w:val="00F210DD"/>
    <w:rsid w:val="00F212B7"/>
    <w:rsid w:val="00F21395"/>
    <w:rsid w:val="00F2140F"/>
    <w:rsid w:val="00F214B2"/>
    <w:rsid w:val="00F21825"/>
    <w:rsid w:val="00F2187F"/>
    <w:rsid w:val="00F21A5C"/>
    <w:rsid w:val="00F21B26"/>
    <w:rsid w:val="00F21E52"/>
    <w:rsid w:val="00F2211B"/>
    <w:rsid w:val="00F222DC"/>
    <w:rsid w:val="00F2233E"/>
    <w:rsid w:val="00F225D6"/>
    <w:rsid w:val="00F22A00"/>
    <w:rsid w:val="00F22BD6"/>
    <w:rsid w:val="00F22C45"/>
    <w:rsid w:val="00F22C64"/>
    <w:rsid w:val="00F22D54"/>
    <w:rsid w:val="00F2317E"/>
    <w:rsid w:val="00F23322"/>
    <w:rsid w:val="00F23373"/>
    <w:rsid w:val="00F2343B"/>
    <w:rsid w:val="00F23503"/>
    <w:rsid w:val="00F2353E"/>
    <w:rsid w:val="00F235C9"/>
    <w:rsid w:val="00F23665"/>
    <w:rsid w:val="00F2390F"/>
    <w:rsid w:val="00F23A71"/>
    <w:rsid w:val="00F23A90"/>
    <w:rsid w:val="00F23ACE"/>
    <w:rsid w:val="00F23AD6"/>
    <w:rsid w:val="00F23CAE"/>
    <w:rsid w:val="00F241AB"/>
    <w:rsid w:val="00F24411"/>
    <w:rsid w:val="00F24471"/>
    <w:rsid w:val="00F24631"/>
    <w:rsid w:val="00F246F4"/>
    <w:rsid w:val="00F2481E"/>
    <w:rsid w:val="00F24AB7"/>
    <w:rsid w:val="00F24CBC"/>
    <w:rsid w:val="00F24D46"/>
    <w:rsid w:val="00F25016"/>
    <w:rsid w:val="00F25204"/>
    <w:rsid w:val="00F25210"/>
    <w:rsid w:val="00F25688"/>
    <w:rsid w:val="00F257C3"/>
    <w:rsid w:val="00F25B00"/>
    <w:rsid w:val="00F25BC2"/>
    <w:rsid w:val="00F25DEF"/>
    <w:rsid w:val="00F25DF8"/>
    <w:rsid w:val="00F2620B"/>
    <w:rsid w:val="00F264E5"/>
    <w:rsid w:val="00F264EE"/>
    <w:rsid w:val="00F265EF"/>
    <w:rsid w:val="00F2675B"/>
    <w:rsid w:val="00F26C98"/>
    <w:rsid w:val="00F26CE9"/>
    <w:rsid w:val="00F26D11"/>
    <w:rsid w:val="00F26E20"/>
    <w:rsid w:val="00F26F73"/>
    <w:rsid w:val="00F270B8"/>
    <w:rsid w:val="00F27324"/>
    <w:rsid w:val="00F27379"/>
    <w:rsid w:val="00F27648"/>
    <w:rsid w:val="00F2777F"/>
    <w:rsid w:val="00F27822"/>
    <w:rsid w:val="00F279B8"/>
    <w:rsid w:val="00F27B98"/>
    <w:rsid w:val="00F27CAF"/>
    <w:rsid w:val="00F27DC8"/>
    <w:rsid w:val="00F27E3A"/>
    <w:rsid w:val="00F27EEC"/>
    <w:rsid w:val="00F3000A"/>
    <w:rsid w:val="00F30203"/>
    <w:rsid w:val="00F303A0"/>
    <w:rsid w:val="00F30A14"/>
    <w:rsid w:val="00F30A66"/>
    <w:rsid w:val="00F30EAF"/>
    <w:rsid w:val="00F31081"/>
    <w:rsid w:val="00F31084"/>
    <w:rsid w:val="00F316A5"/>
    <w:rsid w:val="00F31812"/>
    <w:rsid w:val="00F31F3D"/>
    <w:rsid w:val="00F3226F"/>
    <w:rsid w:val="00F32385"/>
    <w:rsid w:val="00F323E8"/>
    <w:rsid w:val="00F32471"/>
    <w:rsid w:val="00F32555"/>
    <w:rsid w:val="00F32767"/>
    <w:rsid w:val="00F3276B"/>
    <w:rsid w:val="00F329D0"/>
    <w:rsid w:val="00F32AF9"/>
    <w:rsid w:val="00F32AFF"/>
    <w:rsid w:val="00F32C1D"/>
    <w:rsid w:val="00F32CC3"/>
    <w:rsid w:val="00F32D06"/>
    <w:rsid w:val="00F32F79"/>
    <w:rsid w:val="00F33112"/>
    <w:rsid w:val="00F3319F"/>
    <w:rsid w:val="00F33235"/>
    <w:rsid w:val="00F33699"/>
    <w:rsid w:val="00F33C19"/>
    <w:rsid w:val="00F33C91"/>
    <w:rsid w:val="00F33FB0"/>
    <w:rsid w:val="00F33FC2"/>
    <w:rsid w:val="00F34277"/>
    <w:rsid w:val="00F34281"/>
    <w:rsid w:val="00F34290"/>
    <w:rsid w:val="00F3438C"/>
    <w:rsid w:val="00F343EE"/>
    <w:rsid w:val="00F3442B"/>
    <w:rsid w:val="00F34584"/>
    <w:rsid w:val="00F345F0"/>
    <w:rsid w:val="00F349CF"/>
    <w:rsid w:val="00F34A92"/>
    <w:rsid w:val="00F34C38"/>
    <w:rsid w:val="00F34D07"/>
    <w:rsid w:val="00F35066"/>
    <w:rsid w:val="00F3511F"/>
    <w:rsid w:val="00F351AA"/>
    <w:rsid w:val="00F3525B"/>
    <w:rsid w:val="00F352A1"/>
    <w:rsid w:val="00F354E7"/>
    <w:rsid w:val="00F35577"/>
    <w:rsid w:val="00F358FA"/>
    <w:rsid w:val="00F35A25"/>
    <w:rsid w:val="00F35D76"/>
    <w:rsid w:val="00F35DD9"/>
    <w:rsid w:val="00F3623D"/>
    <w:rsid w:val="00F3629C"/>
    <w:rsid w:val="00F36946"/>
    <w:rsid w:val="00F36B5A"/>
    <w:rsid w:val="00F36D7A"/>
    <w:rsid w:val="00F37057"/>
    <w:rsid w:val="00F370D3"/>
    <w:rsid w:val="00F371F8"/>
    <w:rsid w:val="00F3747E"/>
    <w:rsid w:val="00F37499"/>
    <w:rsid w:val="00F37893"/>
    <w:rsid w:val="00F37D39"/>
    <w:rsid w:val="00F4057D"/>
    <w:rsid w:val="00F4068F"/>
    <w:rsid w:val="00F40820"/>
    <w:rsid w:val="00F4084F"/>
    <w:rsid w:val="00F409FC"/>
    <w:rsid w:val="00F40C89"/>
    <w:rsid w:val="00F40CA7"/>
    <w:rsid w:val="00F40D61"/>
    <w:rsid w:val="00F40D81"/>
    <w:rsid w:val="00F40DE0"/>
    <w:rsid w:val="00F416D2"/>
    <w:rsid w:val="00F41988"/>
    <w:rsid w:val="00F41A55"/>
    <w:rsid w:val="00F41CEB"/>
    <w:rsid w:val="00F41D0F"/>
    <w:rsid w:val="00F41D41"/>
    <w:rsid w:val="00F41FA1"/>
    <w:rsid w:val="00F42010"/>
    <w:rsid w:val="00F42172"/>
    <w:rsid w:val="00F42183"/>
    <w:rsid w:val="00F42192"/>
    <w:rsid w:val="00F4262F"/>
    <w:rsid w:val="00F42814"/>
    <w:rsid w:val="00F42AD6"/>
    <w:rsid w:val="00F42D2A"/>
    <w:rsid w:val="00F42EF0"/>
    <w:rsid w:val="00F4317B"/>
    <w:rsid w:val="00F43699"/>
    <w:rsid w:val="00F43885"/>
    <w:rsid w:val="00F43BF2"/>
    <w:rsid w:val="00F43CBE"/>
    <w:rsid w:val="00F43EE4"/>
    <w:rsid w:val="00F43EE7"/>
    <w:rsid w:val="00F44006"/>
    <w:rsid w:val="00F44052"/>
    <w:rsid w:val="00F44056"/>
    <w:rsid w:val="00F44071"/>
    <w:rsid w:val="00F440D7"/>
    <w:rsid w:val="00F4416C"/>
    <w:rsid w:val="00F44321"/>
    <w:rsid w:val="00F44330"/>
    <w:rsid w:val="00F445B0"/>
    <w:rsid w:val="00F44660"/>
    <w:rsid w:val="00F45218"/>
    <w:rsid w:val="00F452E4"/>
    <w:rsid w:val="00F455B3"/>
    <w:rsid w:val="00F459F2"/>
    <w:rsid w:val="00F45DB4"/>
    <w:rsid w:val="00F45DE5"/>
    <w:rsid w:val="00F45FB0"/>
    <w:rsid w:val="00F460BD"/>
    <w:rsid w:val="00F460E5"/>
    <w:rsid w:val="00F46313"/>
    <w:rsid w:val="00F463B4"/>
    <w:rsid w:val="00F46520"/>
    <w:rsid w:val="00F465C3"/>
    <w:rsid w:val="00F466D0"/>
    <w:rsid w:val="00F46A77"/>
    <w:rsid w:val="00F46A7B"/>
    <w:rsid w:val="00F46AE8"/>
    <w:rsid w:val="00F46F30"/>
    <w:rsid w:val="00F47148"/>
    <w:rsid w:val="00F4769F"/>
    <w:rsid w:val="00F47A1C"/>
    <w:rsid w:val="00F47AE1"/>
    <w:rsid w:val="00F500E6"/>
    <w:rsid w:val="00F50479"/>
    <w:rsid w:val="00F504DC"/>
    <w:rsid w:val="00F508C7"/>
    <w:rsid w:val="00F508EE"/>
    <w:rsid w:val="00F50BDA"/>
    <w:rsid w:val="00F51040"/>
    <w:rsid w:val="00F51161"/>
    <w:rsid w:val="00F51213"/>
    <w:rsid w:val="00F515F2"/>
    <w:rsid w:val="00F51834"/>
    <w:rsid w:val="00F51AEF"/>
    <w:rsid w:val="00F51B91"/>
    <w:rsid w:val="00F51FCB"/>
    <w:rsid w:val="00F5208D"/>
    <w:rsid w:val="00F5213D"/>
    <w:rsid w:val="00F52587"/>
    <w:rsid w:val="00F5258C"/>
    <w:rsid w:val="00F52802"/>
    <w:rsid w:val="00F52AF3"/>
    <w:rsid w:val="00F52C40"/>
    <w:rsid w:val="00F52E8A"/>
    <w:rsid w:val="00F52F28"/>
    <w:rsid w:val="00F5300D"/>
    <w:rsid w:val="00F53084"/>
    <w:rsid w:val="00F5355E"/>
    <w:rsid w:val="00F535E6"/>
    <w:rsid w:val="00F5386E"/>
    <w:rsid w:val="00F53D0E"/>
    <w:rsid w:val="00F53D28"/>
    <w:rsid w:val="00F54144"/>
    <w:rsid w:val="00F541D6"/>
    <w:rsid w:val="00F54350"/>
    <w:rsid w:val="00F547FC"/>
    <w:rsid w:val="00F54880"/>
    <w:rsid w:val="00F54894"/>
    <w:rsid w:val="00F54C7D"/>
    <w:rsid w:val="00F54DC5"/>
    <w:rsid w:val="00F54EE6"/>
    <w:rsid w:val="00F54F5F"/>
    <w:rsid w:val="00F550F8"/>
    <w:rsid w:val="00F55123"/>
    <w:rsid w:val="00F5526E"/>
    <w:rsid w:val="00F55335"/>
    <w:rsid w:val="00F5537A"/>
    <w:rsid w:val="00F553F5"/>
    <w:rsid w:val="00F556EB"/>
    <w:rsid w:val="00F558D6"/>
    <w:rsid w:val="00F55917"/>
    <w:rsid w:val="00F55B3D"/>
    <w:rsid w:val="00F55B58"/>
    <w:rsid w:val="00F55EF1"/>
    <w:rsid w:val="00F55EF5"/>
    <w:rsid w:val="00F55F56"/>
    <w:rsid w:val="00F5605D"/>
    <w:rsid w:val="00F5644C"/>
    <w:rsid w:val="00F56495"/>
    <w:rsid w:val="00F5664F"/>
    <w:rsid w:val="00F5679A"/>
    <w:rsid w:val="00F5694D"/>
    <w:rsid w:val="00F56B98"/>
    <w:rsid w:val="00F56C30"/>
    <w:rsid w:val="00F56CFC"/>
    <w:rsid w:val="00F56D7E"/>
    <w:rsid w:val="00F56F68"/>
    <w:rsid w:val="00F57036"/>
    <w:rsid w:val="00F573F0"/>
    <w:rsid w:val="00F5758E"/>
    <w:rsid w:val="00F57594"/>
    <w:rsid w:val="00F57654"/>
    <w:rsid w:val="00F576E2"/>
    <w:rsid w:val="00F57713"/>
    <w:rsid w:val="00F5771F"/>
    <w:rsid w:val="00F57860"/>
    <w:rsid w:val="00F57BA3"/>
    <w:rsid w:val="00F57C2D"/>
    <w:rsid w:val="00F57C30"/>
    <w:rsid w:val="00F57CA7"/>
    <w:rsid w:val="00F60082"/>
    <w:rsid w:val="00F60253"/>
    <w:rsid w:val="00F604FC"/>
    <w:rsid w:val="00F60622"/>
    <w:rsid w:val="00F60ACF"/>
    <w:rsid w:val="00F60BAD"/>
    <w:rsid w:val="00F60FA2"/>
    <w:rsid w:val="00F61359"/>
    <w:rsid w:val="00F61482"/>
    <w:rsid w:val="00F614EB"/>
    <w:rsid w:val="00F6162C"/>
    <w:rsid w:val="00F6177E"/>
    <w:rsid w:val="00F617A5"/>
    <w:rsid w:val="00F61B76"/>
    <w:rsid w:val="00F6252E"/>
    <w:rsid w:val="00F62688"/>
    <w:rsid w:val="00F62691"/>
    <w:rsid w:val="00F62AEA"/>
    <w:rsid w:val="00F62BDC"/>
    <w:rsid w:val="00F62E78"/>
    <w:rsid w:val="00F62E9E"/>
    <w:rsid w:val="00F62F12"/>
    <w:rsid w:val="00F6316E"/>
    <w:rsid w:val="00F63251"/>
    <w:rsid w:val="00F6331B"/>
    <w:rsid w:val="00F63377"/>
    <w:rsid w:val="00F63378"/>
    <w:rsid w:val="00F63574"/>
    <w:rsid w:val="00F635C1"/>
    <w:rsid w:val="00F63774"/>
    <w:rsid w:val="00F639A4"/>
    <w:rsid w:val="00F63D7C"/>
    <w:rsid w:val="00F63FA6"/>
    <w:rsid w:val="00F644F8"/>
    <w:rsid w:val="00F64732"/>
    <w:rsid w:val="00F647EC"/>
    <w:rsid w:val="00F64894"/>
    <w:rsid w:val="00F648C8"/>
    <w:rsid w:val="00F64AA8"/>
    <w:rsid w:val="00F64BBC"/>
    <w:rsid w:val="00F64BDC"/>
    <w:rsid w:val="00F64BE7"/>
    <w:rsid w:val="00F64D65"/>
    <w:rsid w:val="00F64DC0"/>
    <w:rsid w:val="00F64E2F"/>
    <w:rsid w:val="00F64E49"/>
    <w:rsid w:val="00F64F02"/>
    <w:rsid w:val="00F64F33"/>
    <w:rsid w:val="00F650AD"/>
    <w:rsid w:val="00F6534E"/>
    <w:rsid w:val="00F6540E"/>
    <w:rsid w:val="00F65424"/>
    <w:rsid w:val="00F656CA"/>
    <w:rsid w:val="00F65858"/>
    <w:rsid w:val="00F65A2C"/>
    <w:rsid w:val="00F65E3E"/>
    <w:rsid w:val="00F65EF0"/>
    <w:rsid w:val="00F661BE"/>
    <w:rsid w:val="00F662E3"/>
    <w:rsid w:val="00F6642C"/>
    <w:rsid w:val="00F6663B"/>
    <w:rsid w:val="00F66C90"/>
    <w:rsid w:val="00F66EB9"/>
    <w:rsid w:val="00F66EF8"/>
    <w:rsid w:val="00F6707A"/>
    <w:rsid w:val="00F67119"/>
    <w:rsid w:val="00F6731F"/>
    <w:rsid w:val="00F67482"/>
    <w:rsid w:val="00F67564"/>
    <w:rsid w:val="00F67679"/>
    <w:rsid w:val="00F6787B"/>
    <w:rsid w:val="00F67897"/>
    <w:rsid w:val="00F67A55"/>
    <w:rsid w:val="00F67D72"/>
    <w:rsid w:val="00F67FE0"/>
    <w:rsid w:val="00F7048D"/>
    <w:rsid w:val="00F70686"/>
    <w:rsid w:val="00F706BC"/>
    <w:rsid w:val="00F707ED"/>
    <w:rsid w:val="00F70807"/>
    <w:rsid w:val="00F70811"/>
    <w:rsid w:val="00F70972"/>
    <w:rsid w:val="00F70B3D"/>
    <w:rsid w:val="00F70B95"/>
    <w:rsid w:val="00F70EEA"/>
    <w:rsid w:val="00F7107E"/>
    <w:rsid w:val="00F710E5"/>
    <w:rsid w:val="00F71411"/>
    <w:rsid w:val="00F71469"/>
    <w:rsid w:val="00F71603"/>
    <w:rsid w:val="00F71798"/>
    <w:rsid w:val="00F71804"/>
    <w:rsid w:val="00F71822"/>
    <w:rsid w:val="00F718DD"/>
    <w:rsid w:val="00F71AB3"/>
    <w:rsid w:val="00F71E8D"/>
    <w:rsid w:val="00F71F2C"/>
    <w:rsid w:val="00F721F3"/>
    <w:rsid w:val="00F72482"/>
    <w:rsid w:val="00F729DB"/>
    <w:rsid w:val="00F729F3"/>
    <w:rsid w:val="00F72AB0"/>
    <w:rsid w:val="00F72CFF"/>
    <w:rsid w:val="00F72F61"/>
    <w:rsid w:val="00F72FD1"/>
    <w:rsid w:val="00F732EB"/>
    <w:rsid w:val="00F7358C"/>
    <w:rsid w:val="00F7381A"/>
    <w:rsid w:val="00F7389C"/>
    <w:rsid w:val="00F73AEA"/>
    <w:rsid w:val="00F73B64"/>
    <w:rsid w:val="00F73D3F"/>
    <w:rsid w:val="00F73FC3"/>
    <w:rsid w:val="00F74098"/>
    <w:rsid w:val="00F74344"/>
    <w:rsid w:val="00F743F3"/>
    <w:rsid w:val="00F746B5"/>
    <w:rsid w:val="00F7497C"/>
    <w:rsid w:val="00F74C49"/>
    <w:rsid w:val="00F74D4F"/>
    <w:rsid w:val="00F74DA3"/>
    <w:rsid w:val="00F74DC0"/>
    <w:rsid w:val="00F74FD3"/>
    <w:rsid w:val="00F751D1"/>
    <w:rsid w:val="00F7578E"/>
    <w:rsid w:val="00F75A6E"/>
    <w:rsid w:val="00F75F7C"/>
    <w:rsid w:val="00F7610D"/>
    <w:rsid w:val="00F762D5"/>
    <w:rsid w:val="00F762DE"/>
    <w:rsid w:val="00F7630E"/>
    <w:rsid w:val="00F764BC"/>
    <w:rsid w:val="00F7671D"/>
    <w:rsid w:val="00F7678E"/>
    <w:rsid w:val="00F76973"/>
    <w:rsid w:val="00F769F8"/>
    <w:rsid w:val="00F76B32"/>
    <w:rsid w:val="00F76EA0"/>
    <w:rsid w:val="00F770AF"/>
    <w:rsid w:val="00F771D7"/>
    <w:rsid w:val="00F772B3"/>
    <w:rsid w:val="00F772C3"/>
    <w:rsid w:val="00F77367"/>
    <w:rsid w:val="00F775DE"/>
    <w:rsid w:val="00F77C34"/>
    <w:rsid w:val="00F77DBC"/>
    <w:rsid w:val="00F80080"/>
    <w:rsid w:val="00F801CF"/>
    <w:rsid w:val="00F80280"/>
    <w:rsid w:val="00F80287"/>
    <w:rsid w:val="00F80674"/>
    <w:rsid w:val="00F8078B"/>
    <w:rsid w:val="00F80B8E"/>
    <w:rsid w:val="00F81190"/>
    <w:rsid w:val="00F81299"/>
    <w:rsid w:val="00F81BC7"/>
    <w:rsid w:val="00F81E5B"/>
    <w:rsid w:val="00F81ECC"/>
    <w:rsid w:val="00F821C9"/>
    <w:rsid w:val="00F8239C"/>
    <w:rsid w:val="00F82542"/>
    <w:rsid w:val="00F82621"/>
    <w:rsid w:val="00F82633"/>
    <w:rsid w:val="00F82957"/>
    <w:rsid w:val="00F82A1D"/>
    <w:rsid w:val="00F82AA6"/>
    <w:rsid w:val="00F82B2F"/>
    <w:rsid w:val="00F82C1F"/>
    <w:rsid w:val="00F82CF8"/>
    <w:rsid w:val="00F8301D"/>
    <w:rsid w:val="00F83179"/>
    <w:rsid w:val="00F831C1"/>
    <w:rsid w:val="00F8326A"/>
    <w:rsid w:val="00F8332A"/>
    <w:rsid w:val="00F83451"/>
    <w:rsid w:val="00F834C8"/>
    <w:rsid w:val="00F837A1"/>
    <w:rsid w:val="00F83886"/>
    <w:rsid w:val="00F83A0A"/>
    <w:rsid w:val="00F83CFB"/>
    <w:rsid w:val="00F83E6C"/>
    <w:rsid w:val="00F83EC0"/>
    <w:rsid w:val="00F84220"/>
    <w:rsid w:val="00F8467D"/>
    <w:rsid w:val="00F84989"/>
    <w:rsid w:val="00F84AA3"/>
    <w:rsid w:val="00F84F37"/>
    <w:rsid w:val="00F84F77"/>
    <w:rsid w:val="00F84FA6"/>
    <w:rsid w:val="00F851BE"/>
    <w:rsid w:val="00F8523A"/>
    <w:rsid w:val="00F8535A"/>
    <w:rsid w:val="00F8558D"/>
    <w:rsid w:val="00F858CA"/>
    <w:rsid w:val="00F8595E"/>
    <w:rsid w:val="00F85969"/>
    <w:rsid w:val="00F8633D"/>
    <w:rsid w:val="00F8634E"/>
    <w:rsid w:val="00F86382"/>
    <w:rsid w:val="00F864DB"/>
    <w:rsid w:val="00F868FE"/>
    <w:rsid w:val="00F86FB7"/>
    <w:rsid w:val="00F871C8"/>
    <w:rsid w:val="00F871F8"/>
    <w:rsid w:val="00F871FB"/>
    <w:rsid w:val="00F87409"/>
    <w:rsid w:val="00F8743B"/>
    <w:rsid w:val="00F8745E"/>
    <w:rsid w:val="00F87757"/>
    <w:rsid w:val="00F87785"/>
    <w:rsid w:val="00F87794"/>
    <w:rsid w:val="00F87CC9"/>
    <w:rsid w:val="00F87D02"/>
    <w:rsid w:val="00F87F4C"/>
    <w:rsid w:val="00F903E0"/>
    <w:rsid w:val="00F906B0"/>
    <w:rsid w:val="00F907CD"/>
    <w:rsid w:val="00F90BA2"/>
    <w:rsid w:val="00F90CF7"/>
    <w:rsid w:val="00F90E89"/>
    <w:rsid w:val="00F9104E"/>
    <w:rsid w:val="00F9106A"/>
    <w:rsid w:val="00F91B83"/>
    <w:rsid w:val="00F91FB8"/>
    <w:rsid w:val="00F921CE"/>
    <w:rsid w:val="00F927CE"/>
    <w:rsid w:val="00F927F7"/>
    <w:rsid w:val="00F92A2B"/>
    <w:rsid w:val="00F92B69"/>
    <w:rsid w:val="00F92B98"/>
    <w:rsid w:val="00F92BA7"/>
    <w:rsid w:val="00F930B6"/>
    <w:rsid w:val="00F93143"/>
    <w:rsid w:val="00F932EF"/>
    <w:rsid w:val="00F936BE"/>
    <w:rsid w:val="00F94634"/>
    <w:rsid w:val="00F9473F"/>
    <w:rsid w:val="00F948CF"/>
    <w:rsid w:val="00F949C2"/>
    <w:rsid w:val="00F949C5"/>
    <w:rsid w:val="00F94E2F"/>
    <w:rsid w:val="00F9511F"/>
    <w:rsid w:val="00F95475"/>
    <w:rsid w:val="00F9561C"/>
    <w:rsid w:val="00F95731"/>
    <w:rsid w:val="00F95735"/>
    <w:rsid w:val="00F9578C"/>
    <w:rsid w:val="00F95A4A"/>
    <w:rsid w:val="00F95B72"/>
    <w:rsid w:val="00F95CBA"/>
    <w:rsid w:val="00F95F2F"/>
    <w:rsid w:val="00F96135"/>
    <w:rsid w:val="00F9620B"/>
    <w:rsid w:val="00F962FF"/>
    <w:rsid w:val="00F9630E"/>
    <w:rsid w:val="00F964F8"/>
    <w:rsid w:val="00F96500"/>
    <w:rsid w:val="00F968F0"/>
    <w:rsid w:val="00F96A10"/>
    <w:rsid w:val="00F96B6B"/>
    <w:rsid w:val="00F96C55"/>
    <w:rsid w:val="00F96CAA"/>
    <w:rsid w:val="00F96DA0"/>
    <w:rsid w:val="00F96DC0"/>
    <w:rsid w:val="00F96E8F"/>
    <w:rsid w:val="00F9707B"/>
    <w:rsid w:val="00F9727D"/>
    <w:rsid w:val="00F9727F"/>
    <w:rsid w:val="00F9729C"/>
    <w:rsid w:val="00F972E6"/>
    <w:rsid w:val="00F97341"/>
    <w:rsid w:val="00F97479"/>
    <w:rsid w:val="00F97610"/>
    <w:rsid w:val="00F976AC"/>
    <w:rsid w:val="00F97A05"/>
    <w:rsid w:val="00F97BC3"/>
    <w:rsid w:val="00F97D92"/>
    <w:rsid w:val="00F97DA4"/>
    <w:rsid w:val="00F97FCD"/>
    <w:rsid w:val="00FA00A4"/>
    <w:rsid w:val="00FA0372"/>
    <w:rsid w:val="00FA05B9"/>
    <w:rsid w:val="00FA06D5"/>
    <w:rsid w:val="00FA0708"/>
    <w:rsid w:val="00FA09B6"/>
    <w:rsid w:val="00FA09FA"/>
    <w:rsid w:val="00FA0A5C"/>
    <w:rsid w:val="00FA0B4C"/>
    <w:rsid w:val="00FA1108"/>
    <w:rsid w:val="00FA1187"/>
    <w:rsid w:val="00FA1330"/>
    <w:rsid w:val="00FA14D5"/>
    <w:rsid w:val="00FA184B"/>
    <w:rsid w:val="00FA18B4"/>
    <w:rsid w:val="00FA1968"/>
    <w:rsid w:val="00FA1A45"/>
    <w:rsid w:val="00FA1FD9"/>
    <w:rsid w:val="00FA2106"/>
    <w:rsid w:val="00FA27A1"/>
    <w:rsid w:val="00FA27A2"/>
    <w:rsid w:val="00FA2860"/>
    <w:rsid w:val="00FA2BC4"/>
    <w:rsid w:val="00FA2CE1"/>
    <w:rsid w:val="00FA2D50"/>
    <w:rsid w:val="00FA2DD5"/>
    <w:rsid w:val="00FA2FAC"/>
    <w:rsid w:val="00FA312B"/>
    <w:rsid w:val="00FA3178"/>
    <w:rsid w:val="00FA3430"/>
    <w:rsid w:val="00FA3473"/>
    <w:rsid w:val="00FA3574"/>
    <w:rsid w:val="00FA35FA"/>
    <w:rsid w:val="00FA3680"/>
    <w:rsid w:val="00FA3BCF"/>
    <w:rsid w:val="00FA3BE3"/>
    <w:rsid w:val="00FA3C80"/>
    <w:rsid w:val="00FA3EF9"/>
    <w:rsid w:val="00FA3F0F"/>
    <w:rsid w:val="00FA4080"/>
    <w:rsid w:val="00FA40E9"/>
    <w:rsid w:val="00FA4355"/>
    <w:rsid w:val="00FA4559"/>
    <w:rsid w:val="00FA4DF5"/>
    <w:rsid w:val="00FA4F72"/>
    <w:rsid w:val="00FA5341"/>
    <w:rsid w:val="00FA54AE"/>
    <w:rsid w:val="00FA57AF"/>
    <w:rsid w:val="00FA5878"/>
    <w:rsid w:val="00FA59FF"/>
    <w:rsid w:val="00FA5A23"/>
    <w:rsid w:val="00FA5AC1"/>
    <w:rsid w:val="00FA5B42"/>
    <w:rsid w:val="00FA5DEB"/>
    <w:rsid w:val="00FA5E2E"/>
    <w:rsid w:val="00FA5E70"/>
    <w:rsid w:val="00FA6070"/>
    <w:rsid w:val="00FA60F6"/>
    <w:rsid w:val="00FA623D"/>
    <w:rsid w:val="00FA6276"/>
    <w:rsid w:val="00FA62D1"/>
    <w:rsid w:val="00FA63C2"/>
    <w:rsid w:val="00FA6400"/>
    <w:rsid w:val="00FA6642"/>
    <w:rsid w:val="00FA66E5"/>
    <w:rsid w:val="00FA6DBB"/>
    <w:rsid w:val="00FA6F02"/>
    <w:rsid w:val="00FA752D"/>
    <w:rsid w:val="00FA7858"/>
    <w:rsid w:val="00FA7A5A"/>
    <w:rsid w:val="00FA7A8A"/>
    <w:rsid w:val="00FA7B68"/>
    <w:rsid w:val="00FA7EA5"/>
    <w:rsid w:val="00FA7F2E"/>
    <w:rsid w:val="00FA7FE1"/>
    <w:rsid w:val="00FB012C"/>
    <w:rsid w:val="00FB0210"/>
    <w:rsid w:val="00FB0280"/>
    <w:rsid w:val="00FB0320"/>
    <w:rsid w:val="00FB0652"/>
    <w:rsid w:val="00FB0660"/>
    <w:rsid w:val="00FB06E2"/>
    <w:rsid w:val="00FB0788"/>
    <w:rsid w:val="00FB091E"/>
    <w:rsid w:val="00FB092C"/>
    <w:rsid w:val="00FB0AEE"/>
    <w:rsid w:val="00FB0C6A"/>
    <w:rsid w:val="00FB0D56"/>
    <w:rsid w:val="00FB0E4A"/>
    <w:rsid w:val="00FB0EED"/>
    <w:rsid w:val="00FB0F79"/>
    <w:rsid w:val="00FB14AC"/>
    <w:rsid w:val="00FB1710"/>
    <w:rsid w:val="00FB1C80"/>
    <w:rsid w:val="00FB1CFA"/>
    <w:rsid w:val="00FB1D7E"/>
    <w:rsid w:val="00FB1F46"/>
    <w:rsid w:val="00FB1FF3"/>
    <w:rsid w:val="00FB204D"/>
    <w:rsid w:val="00FB227B"/>
    <w:rsid w:val="00FB258A"/>
    <w:rsid w:val="00FB26B8"/>
    <w:rsid w:val="00FB2851"/>
    <w:rsid w:val="00FB288B"/>
    <w:rsid w:val="00FB2FBB"/>
    <w:rsid w:val="00FB3273"/>
    <w:rsid w:val="00FB35DE"/>
    <w:rsid w:val="00FB360A"/>
    <w:rsid w:val="00FB378D"/>
    <w:rsid w:val="00FB3A56"/>
    <w:rsid w:val="00FB3A67"/>
    <w:rsid w:val="00FB3BA0"/>
    <w:rsid w:val="00FB3D10"/>
    <w:rsid w:val="00FB40B1"/>
    <w:rsid w:val="00FB40C1"/>
    <w:rsid w:val="00FB43D7"/>
    <w:rsid w:val="00FB4520"/>
    <w:rsid w:val="00FB46B1"/>
    <w:rsid w:val="00FB4839"/>
    <w:rsid w:val="00FB48C2"/>
    <w:rsid w:val="00FB4B6B"/>
    <w:rsid w:val="00FB4CA7"/>
    <w:rsid w:val="00FB4D7C"/>
    <w:rsid w:val="00FB4E1A"/>
    <w:rsid w:val="00FB501F"/>
    <w:rsid w:val="00FB5497"/>
    <w:rsid w:val="00FB549B"/>
    <w:rsid w:val="00FB5559"/>
    <w:rsid w:val="00FB583D"/>
    <w:rsid w:val="00FB58A6"/>
    <w:rsid w:val="00FB5971"/>
    <w:rsid w:val="00FB5D0B"/>
    <w:rsid w:val="00FB5EB5"/>
    <w:rsid w:val="00FB61E6"/>
    <w:rsid w:val="00FB625D"/>
    <w:rsid w:val="00FB6321"/>
    <w:rsid w:val="00FB63E5"/>
    <w:rsid w:val="00FB641E"/>
    <w:rsid w:val="00FB645F"/>
    <w:rsid w:val="00FB6484"/>
    <w:rsid w:val="00FB6808"/>
    <w:rsid w:val="00FB694B"/>
    <w:rsid w:val="00FB6A85"/>
    <w:rsid w:val="00FB6B61"/>
    <w:rsid w:val="00FB743F"/>
    <w:rsid w:val="00FB76EF"/>
    <w:rsid w:val="00FB773E"/>
    <w:rsid w:val="00FB77BB"/>
    <w:rsid w:val="00FB78FF"/>
    <w:rsid w:val="00FB79C1"/>
    <w:rsid w:val="00FB7ACB"/>
    <w:rsid w:val="00FB7B34"/>
    <w:rsid w:val="00FBA832"/>
    <w:rsid w:val="00FC017F"/>
    <w:rsid w:val="00FC01DE"/>
    <w:rsid w:val="00FC01F6"/>
    <w:rsid w:val="00FC0550"/>
    <w:rsid w:val="00FC0575"/>
    <w:rsid w:val="00FC0656"/>
    <w:rsid w:val="00FC06F9"/>
    <w:rsid w:val="00FC07C6"/>
    <w:rsid w:val="00FC0820"/>
    <w:rsid w:val="00FC08A9"/>
    <w:rsid w:val="00FC09C9"/>
    <w:rsid w:val="00FC0D13"/>
    <w:rsid w:val="00FC0D78"/>
    <w:rsid w:val="00FC0ECA"/>
    <w:rsid w:val="00FC10BA"/>
    <w:rsid w:val="00FC1122"/>
    <w:rsid w:val="00FC1253"/>
    <w:rsid w:val="00FC16B1"/>
    <w:rsid w:val="00FC16E0"/>
    <w:rsid w:val="00FC1940"/>
    <w:rsid w:val="00FC1995"/>
    <w:rsid w:val="00FC1C31"/>
    <w:rsid w:val="00FC1EAA"/>
    <w:rsid w:val="00FC20B5"/>
    <w:rsid w:val="00FC21BF"/>
    <w:rsid w:val="00FC243A"/>
    <w:rsid w:val="00FC2616"/>
    <w:rsid w:val="00FC2650"/>
    <w:rsid w:val="00FC27C1"/>
    <w:rsid w:val="00FC2B0E"/>
    <w:rsid w:val="00FC2B47"/>
    <w:rsid w:val="00FC2C3D"/>
    <w:rsid w:val="00FC2CBA"/>
    <w:rsid w:val="00FC2E55"/>
    <w:rsid w:val="00FC2FA7"/>
    <w:rsid w:val="00FC33BE"/>
    <w:rsid w:val="00FC3590"/>
    <w:rsid w:val="00FC3659"/>
    <w:rsid w:val="00FC36A8"/>
    <w:rsid w:val="00FC378C"/>
    <w:rsid w:val="00FC396B"/>
    <w:rsid w:val="00FC39BF"/>
    <w:rsid w:val="00FC3B7D"/>
    <w:rsid w:val="00FC3E76"/>
    <w:rsid w:val="00FC4094"/>
    <w:rsid w:val="00FC4126"/>
    <w:rsid w:val="00FC4755"/>
    <w:rsid w:val="00FC4793"/>
    <w:rsid w:val="00FC4A39"/>
    <w:rsid w:val="00FC500F"/>
    <w:rsid w:val="00FC54DB"/>
    <w:rsid w:val="00FC56CB"/>
    <w:rsid w:val="00FC5872"/>
    <w:rsid w:val="00FC5ACB"/>
    <w:rsid w:val="00FC5C2D"/>
    <w:rsid w:val="00FC5E0D"/>
    <w:rsid w:val="00FC5ECD"/>
    <w:rsid w:val="00FC6037"/>
    <w:rsid w:val="00FC6240"/>
    <w:rsid w:val="00FC6329"/>
    <w:rsid w:val="00FC634C"/>
    <w:rsid w:val="00FC6363"/>
    <w:rsid w:val="00FC636C"/>
    <w:rsid w:val="00FC64B4"/>
    <w:rsid w:val="00FC6512"/>
    <w:rsid w:val="00FC69EF"/>
    <w:rsid w:val="00FC6B3A"/>
    <w:rsid w:val="00FC6C70"/>
    <w:rsid w:val="00FC6E56"/>
    <w:rsid w:val="00FC6F53"/>
    <w:rsid w:val="00FC7092"/>
    <w:rsid w:val="00FC7233"/>
    <w:rsid w:val="00FC731B"/>
    <w:rsid w:val="00FC773D"/>
    <w:rsid w:val="00FC790B"/>
    <w:rsid w:val="00FC79E7"/>
    <w:rsid w:val="00FC7C12"/>
    <w:rsid w:val="00FC7DBE"/>
    <w:rsid w:val="00FC7E39"/>
    <w:rsid w:val="00FD020B"/>
    <w:rsid w:val="00FD03B3"/>
    <w:rsid w:val="00FD0526"/>
    <w:rsid w:val="00FD06AD"/>
    <w:rsid w:val="00FD0927"/>
    <w:rsid w:val="00FD0C60"/>
    <w:rsid w:val="00FD0E2F"/>
    <w:rsid w:val="00FD0E88"/>
    <w:rsid w:val="00FD0EF2"/>
    <w:rsid w:val="00FD12A4"/>
    <w:rsid w:val="00FD175D"/>
    <w:rsid w:val="00FD17C3"/>
    <w:rsid w:val="00FD17F4"/>
    <w:rsid w:val="00FD190C"/>
    <w:rsid w:val="00FD1C1A"/>
    <w:rsid w:val="00FD1E28"/>
    <w:rsid w:val="00FD1E89"/>
    <w:rsid w:val="00FD1F2A"/>
    <w:rsid w:val="00FD203D"/>
    <w:rsid w:val="00FD2041"/>
    <w:rsid w:val="00FD2102"/>
    <w:rsid w:val="00FD2136"/>
    <w:rsid w:val="00FD244A"/>
    <w:rsid w:val="00FD2A3C"/>
    <w:rsid w:val="00FD2B5E"/>
    <w:rsid w:val="00FD2BBB"/>
    <w:rsid w:val="00FD2BE4"/>
    <w:rsid w:val="00FD2D70"/>
    <w:rsid w:val="00FD2EEC"/>
    <w:rsid w:val="00FD3111"/>
    <w:rsid w:val="00FD31B2"/>
    <w:rsid w:val="00FD32F2"/>
    <w:rsid w:val="00FD39B2"/>
    <w:rsid w:val="00FD3ED1"/>
    <w:rsid w:val="00FD3F3E"/>
    <w:rsid w:val="00FD3FDA"/>
    <w:rsid w:val="00FD400C"/>
    <w:rsid w:val="00FD4127"/>
    <w:rsid w:val="00FD4162"/>
    <w:rsid w:val="00FD432B"/>
    <w:rsid w:val="00FD436F"/>
    <w:rsid w:val="00FD46EE"/>
    <w:rsid w:val="00FD4799"/>
    <w:rsid w:val="00FD5102"/>
    <w:rsid w:val="00FD57AC"/>
    <w:rsid w:val="00FD5CDE"/>
    <w:rsid w:val="00FD5DDB"/>
    <w:rsid w:val="00FD62D5"/>
    <w:rsid w:val="00FD64C3"/>
    <w:rsid w:val="00FD6581"/>
    <w:rsid w:val="00FD6B21"/>
    <w:rsid w:val="00FD6C15"/>
    <w:rsid w:val="00FD6C45"/>
    <w:rsid w:val="00FD6DDC"/>
    <w:rsid w:val="00FD7088"/>
    <w:rsid w:val="00FD7489"/>
    <w:rsid w:val="00FD757A"/>
    <w:rsid w:val="00FD78C0"/>
    <w:rsid w:val="00FD78C4"/>
    <w:rsid w:val="00FD79F3"/>
    <w:rsid w:val="00FD7B38"/>
    <w:rsid w:val="00FD7D13"/>
    <w:rsid w:val="00FD7DDD"/>
    <w:rsid w:val="00FD7F2E"/>
    <w:rsid w:val="00FE0176"/>
    <w:rsid w:val="00FE01AE"/>
    <w:rsid w:val="00FE031C"/>
    <w:rsid w:val="00FE035E"/>
    <w:rsid w:val="00FE063D"/>
    <w:rsid w:val="00FE08EC"/>
    <w:rsid w:val="00FE09C1"/>
    <w:rsid w:val="00FE0A38"/>
    <w:rsid w:val="00FE0BF4"/>
    <w:rsid w:val="00FE12B1"/>
    <w:rsid w:val="00FE1487"/>
    <w:rsid w:val="00FE1628"/>
    <w:rsid w:val="00FE16D6"/>
    <w:rsid w:val="00FE1F8B"/>
    <w:rsid w:val="00FE212E"/>
    <w:rsid w:val="00FE215B"/>
    <w:rsid w:val="00FE22A2"/>
    <w:rsid w:val="00FE2314"/>
    <w:rsid w:val="00FE232F"/>
    <w:rsid w:val="00FE24E5"/>
    <w:rsid w:val="00FE25A6"/>
    <w:rsid w:val="00FE26F3"/>
    <w:rsid w:val="00FE2774"/>
    <w:rsid w:val="00FE2793"/>
    <w:rsid w:val="00FE2A1A"/>
    <w:rsid w:val="00FE2A89"/>
    <w:rsid w:val="00FE2AA8"/>
    <w:rsid w:val="00FE2CBA"/>
    <w:rsid w:val="00FE2F51"/>
    <w:rsid w:val="00FE319B"/>
    <w:rsid w:val="00FE31B4"/>
    <w:rsid w:val="00FE31CC"/>
    <w:rsid w:val="00FE3507"/>
    <w:rsid w:val="00FE370B"/>
    <w:rsid w:val="00FE381E"/>
    <w:rsid w:val="00FE385C"/>
    <w:rsid w:val="00FE3ACC"/>
    <w:rsid w:val="00FE3CF0"/>
    <w:rsid w:val="00FE3F42"/>
    <w:rsid w:val="00FE3FA9"/>
    <w:rsid w:val="00FE402B"/>
    <w:rsid w:val="00FE41C4"/>
    <w:rsid w:val="00FE424E"/>
    <w:rsid w:val="00FE428D"/>
    <w:rsid w:val="00FE44C9"/>
    <w:rsid w:val="00FE44D9"/>
    <w:rsid w:val="00FE4680"/>
    <w:rsid w:val="00FE4939"/>
    <w:rsid w:val="00FE4AAD"/>
    <w:rsid w:val="00FE4DC9"/>
    <w:rsid w:val="00FE4FB8"/>
    <w:rsid w:val="00FE5023"/>
    <w:rsid w:val="00FE51CD"/>
    <w:rsid w:val="00FE5543"/>
    <w:rsid w:val="00FE55BD"/>
    <w:rsid w:val="00FE5648"/>
    <w:rsid w:val="00FE58C0"/>
    <w:rsid w:val="00FE59E6"/>
    <w:rsid w:val="00FE5A2F"/>
    <w:rsid w:val="00FE5AC2"/>
    <w:rsid w:val="00FE5C1C"/>
    <w:rsid w:val="00FE5D48"/>
    <w:rsid w:val="00FE5E42"/>
    <w:rsid w:val="00FE660C"/>
    <w:rsid w:val="00FE669C"/>
    <w:rsid w:val="00FE67B4"/>
    <w:rsid w:val="00FE6C5A"/>
    <w:rsid w:val="00FE73CC"/>
    <w:rsid w:val="00FE7595"/>
    <w:rsid w:val="00FE75D2"/>
    <w:rsid w:val="00FE78F9"/>
    <w:rsid w:val="00FE7C8A"/>
    <w:rsid w:val="00FE7D93"/>
    <w:rsid w:val="00FE7E25"/>
    <w:rsid w:val="00FE7E57"/>
    <w:rsid w:val="00FF00D9"/>
    <w:rsid w:val="00FF00DB"/>
    <w:rsid w:val="00FF0637"/>
    <w:rsid w:val="00FF0648"/>
    <w:rsid w:val="00FF064C"/>
    <w:rsid w:val="00FF065A"/>
    <w:rsid w:val="00FF081D"/>
    <w:rsid w:val="00FF08D7"/>
    <w:rsid w:val="00FF0A2A"/>
    <w:rsid w:val="00FF0B30"/>
    <w:rsid w:val="00FF0B47"/>
    <w:rsid w:val="00FF0B6C"/>
    <w:rsid w:val="00FF0C3B"/>
    <w:rsid w:val="00FF0CED"/>
    <w:rsid w:val="00FF105A"/>
    <w:rsid w:val="00FF1132"/>
    <w:rsid w:val="00FF1244"/>
    <w:rsid w:val="00FF1274"/>
    <w:rsid w:val="00FF14D3"/>
    <w:rsid w:val="00FF15D7"/>
    <w:rsid w:val="00FF1888"/>
    <w:rsid w:val="00FF1B8E"/>
    <w:rsid w:val="00FF1CB7"/>
    <w:rsid w:val="00FF1CDE"/>
    <w:rsid w:val="00FF1E00"/>
    <w:rsid w:val="00FF1E44"/>
    <w:rsid w:val="00FF1EE9"/>
    <w:rsid w:val="00FF20E8"/>
    <w:rsid w:val="00FF237C"/>
    <w:rsid w:val="00FF26DB"/>
    <w:rsid w:val="00FF2912"/>
    <w:rsid w:val="00FF2943"/>
    <w:rsid w:val="00FF2973"/>
    <w:rsid w:val="00FF2DF2"/>
    <w:rsid w:val="00FF2E1D"/>
    <w:rsid w:val="00FF341B"/>
    <w:rsid w:val="00FF3469"/>
    <w:rsid w:val="00FF3695"/>
    <w:rsid w:val="00FF3887"/>
    <w:rsid w:val="00FF3A59"/>
    <w:rsid w:val="00FF3A94"/>
    <w:rsid w:val="00FF3A9C"/>
    <w:rsid w:val="00FF3C54"/>
    <w:rsid w:val="00FF3C85"/>
    <w:rsid w:val="00FF3DB3"/>
    <w:rsid w:val="00FF3FB5"/>
    <w:rsid w:val="00FF4019"/>
    <w:rsid w:val="00FF427B"/>
    <w:rsid w:val="00FF433C"/>
    <w:rsid w:val="00FF494F"/>
    <w:rsid w:val="00FF4B45"/>
    <w:rsid w:val="00FF4B7B"/>
    <w:rsid w:val="00FF4D52"/>
    <w:rsid w:val="00FF501D"/>
    <w:rsid w:val="00FF50F6"/>
    <w:rsid w:val="00FF51C2"/>
    <w:rsid w:val="00FF5263"/>
    <w:rsid w:val="00FF5344"/>
    <w:rsid w:val="00FF53C9"/>
    <w:rsid w:val="00FF54A4"/>
    <w:rsid w:val="00FF5533"/>
    <w:rsid w:val="00FF55A0"/>
    <w:rsid w:val="00FF55B2"/>
    <w:rsid w:val="00FF588D"/>
    <w:rsid w:val="00FF597C"/>
    <w:rsid w:val="00FF5B33"/>
    <w:rsid w:val="00FF5E03"/>
    <w:rsid w:val="00FF5F02"/>
    <w:rsid w:val="00FF5F13"/>
    <w:rsid w:val="00FF5F6F"/>
    <w:rsid w:val="00FF5FB5"/>
    <w:rsid w:val="00FF5FCF"/>
    <w:rsid w:val="00FF6135"/>
    <w:rsid w:val="00FF631F"/>
    <w:rsid w:val="00FF651A"/>
    <w:rsid w:val="00FF656F"/>
    <w:rsid w:val="00FF65B2"/>
    <w:rsid w:val="00FF67BB"/>
    <w:rsid w:val="00FF67F1"/>
    <w:rsid w:val="00FF6859"/>
    <w:rsid w:val="00FF6D3A"/>
    <w:rsid w:val="00FF6D55"/>
    <w:rsid w:val="00FF70EA"/>
    <w:rsid w:val="00FF7130"/>
    <w:rsid w:val="00FF7165"/>
    <w:rsid w:val="00FF71AF"/>
    <w:rsid w:val="00FF7581"/>
    <w:rsid w:val="00FF7661"/>
    <w:rsid w:val="00FF79F4"/>
    <w:rsid w:val="00FF7A12"/>
    <w:rsid w:val="00FF7D0F"/>
    <w:rsid w:val="00FF7E12"/>
    <w:rsid w:val="01066D2F"/>
    <w:rsid w:val="0107E2A1"/>
    <w:rsid w:val="010A37A3"/>
    <w:rsid w:val="010D2ACA"/>
    <w:rsid w:val="010E0ED5"/>
    <w:rsid w:val="011196E8"/>
    <w:rsid w:val="0111C231"/>
    <w:rsid w:val="01142B79"/>
    <w:rsid w:val="0117DA3D"/>
    <w:rsid w:val="011C9137"/>
    <w:rsid w:val="0123A304"/>
    <w:rsid w:val="012785CE"/>
    <w:rsid w:val="012ACFEF"/>
    <w:rsid w:val="01301905"/>
    <w:rsid w:val="01317CF5"/>
    <w:rsid w:val="013A1C4C"/>
    <w:rsid w:val="013E9C6C"/>
    <w:rsid w:val="014316DA"/>
    <w:rsid w:val="01453579"/>
    <w:rsid w:val="014649BB"/>
    <w:rsid w:val="01475033"/>
    <w:rsid w:val="014DF411"/>
    <w:rsid w:val="01517FE9"/>
    <w:rsid w:val="01527E59"/>
    <w:rsid w:val="0156A82D"/>
    <w:rsid w:val="01571F77"/>
    <w:rsid w:val="0158DA84"/>
    <w:rsid w:val="01592EC5"/>
    <w:rsid w:val="0165263A"/>
    <w:rsid w:val="0167D3CA"/>
    <w:rsid w:val="016A7DD4"/>
    <w:rsid w:val="016AE3C6"/>
    <w:rsid w:val="016E3C76"/>
    <w:rsid w:val="0170FF40"/>
    <w:rsid w:val="0171621D"/>
    <w:rsid w:val="01768D18"/>
    <w:rsid w:val="017773FC"/>
    <w:rsid w:val="017B164F"/>
    <w:rsid w:val="017E578C"/>
    <w:rsid w:val="017F6CAF"/>
    <w:rsid w:val="01832026"/>
    <w:rsid w:val="0183CB35"/>
    <w:rsid w:val="0184A73F"/>
    <w:rsid w:val="0185AB59"/>
    <w:rsid w:val="0185D74C"/>
    <w:rsid w:val="018E838B"/>
    <w:rsid w:val="0193C553"/>
    <w:rsid w:val="019556E5"/>
    <w:rsid w:val="01987569"/>
    <w:rsid w:val="019881FC"/>
    <w:rsid w:val="01A10202"/>
    <w:rsid w:val="01A7C05A"/>
    <w:rsid w:val="01AA3F22"/>
    <w:rsid w:val="01AD4A21"/>
    <w:rsid w:val="01B19868"/>
    <w:rsid w:val="01B1BDB3"/>
    <w:rsid w:val="01B1E56A"/>
    <w:rsid w:val="01B41E55"/>
    <w:rsid w:val="01B7238E"/>
    <w:rsid w:val="01BAF732"/>
    <w:rsid w:val="01BCAECC"/>
    <w:rsid w:val="01BD46A0"/>
    <w:rsid w:val="01C241D8"/>
    <w:rsid w:val="01D1EC87"/>
    <w:rsid w:val="01D47548"/>
    <w:rsid w:val="01DA8822"/>
    <w:rsid w:val="01DDDE82"/>
    <w:rsid w:val="01DF5201"/>
    <w:rsid w:val="01E1F15D"/>
    <w:rsid w:val="01E342C9"/>
    <w:rsid w:val="01E39166"/>
    <w:rsid w:val="01E39309"/>
    <w:rsid w:val="01E3E687"/>
    <w:rsid w:val="01E62EF9"/>
    <w:rsid w:val="01EA877A"/>
    <w:rsid w:val="01EFDA21"/>
    <w:rsid w:val="01F0175D"/>
    <w:rsid w:val="01F0FC25"/>
    <w:rsid w:val="01F7265F"/>
    <w:rsid w:val="01F90E41"/>
    <w:rsid w:val="01F9A8F2"/>
    <w:rsid w:val="01FBE3ED"/>
    <w:rsid w:val="01FEF525"/>
    <w:rsid w:val="0200A0F9"/>
    <w:rsid w:val="02011493"/>
    <w:rsid w:val="02025D61"/>
    <w:rsid w:val="021075C1"/>
    <w:rsid w:val="0214F001"/>
    <w:rsid w:val="021500AB"/>
    <w:rsid w:val="02187A01"/>
    <w:rsid w:val="0219ECD6"/>
    <w:rsid w:val="021AC4C4"/>
    <w:rsid w:val="02235CBE"/>
    <w:rsid w:val="0224FD25"/>
    <w:rsid w:val="022565C6"/>
    <w:rsid w:val="0230953D"/>
    <w:rsid w:val="0232792F"/>
    <w:rsid w:val="023291B1"/>
    <w:rsid w:val="0232A7CD"/>
    <w:rsid w:val="023B0443"/>
    <w:rsid w:val="023D1093"/>
    <w:rsid w:val="023D127B"/>
    <w:rsid w:val="02404ADC"/>
    <w:rsid w:val="0241DB1E"/>
    <w:rsid w:val="0248BAC3"/>
    <w:rsid w:val="0249D091"/>
    <w:rsid w:val="024D7176"/>
    <w:rsid w:val="024E5AD7"/>
    <w:rsid w:val="024F45C2"/>
    <w:rsid w:val="0250B008"/>
    <w:rsid w:val="025363D1"/>
    <w:rsid w:val="025488ED"/>
    <w:rsid w:val="02577BAD"/>
    <w:rsid w:val="025CF6E9"/>
    <w:rsid w:val="025D4DBA"/>
    <w:rsid w:val="02647A3E"/>
    <w:rsid w:val="026485E1"/>
    <w:rsid w:val="026779D5"/>
    <w:rsid w:val="026949B5"/>
    <w:rsid w:val="026B99BC"/>
    <w:rsid w:val="026E36BA"/>
    <w:rsid w:val="027A4D04"/>
    <w:rsid w:val="027FD616"/>
    <w:rsid w:val="02849268"/>
    <w:rsid w:val="0288CD60"/>
    <w:rsid w:val="028D53A7"/>
    <w:rsid w:val="028D8877"/>
    <w:rsid w:val="02923193"/>
    <w:rsid w:val="0293519C"/>
    <w:rsid w:val="02969F02"/>
    <w:rsid w:val="029B5514"/>
    <w:rsid w:val="029D9C14"/>
    <w:rsid w:val="02A3FCE7"/>
    <w:rsid w:val="02A8E445"/>
    <w:rsid w:val="02A9A171"/>
    <w:rsid w:val="02ABE2CE"/>
    <w:rsid w:val="02AE6192"/>
    <w:rsid w:val="02AEF540"/>
    <w:rsid w:val="02B5E750"/>
    <w:rsid w:val="02C108CC"/>
    <w:rsid w:val="02C14F24"/>
    <w:rsid w:val="02C2047E"/>
    <w:rsid w:val="02C32FEE"/>
    <w:rsid w:val="02C56E90"/>
    <w:rsid w:val="02C7C811"/>
    <w:rsid w:val="02C96ED7"/>
    <w:rsid w:val="02CE34F5"/>
    <w:rsid w:val="02D171EF"/>
    <w:rsid w:val="02DCF449"/>
    <w:rsid w:val="02DFE6E2"/>
    <w:rsid w:val="02E204BA"/>
    <w:rsid w:val="02E50783"/>
    <w:rsid w:val="02E8D60C"/>
    <w:rsid w:val="02EFBA6F"/>
    <w:rsid w:val="02F3AAFE"/>
    <w:rsid w:val="02F8AAF3"/>
    <w:rsid w:val="02FAB07A"/>
    <w:rsid w:val="02FEC6CC"/>
    <w:rsid w:val="030BB1F9"/>
    <w:rsid w:val="030D9194"/>
    <w:rsid w:val="0314AF40"/>
    <w:rsid w:val="03177295"/>
    <w:rsid w:val="031A0668"/>
    <w:rsid w:val="031A570C"/>
    <w:rsid w:val="0320AE68"/>
    <w:rsid w:val="0325EAE5"/>
    <w:rsid w:val="032826CE"/>
    <w:rsid w:val="032B46FD"/>
    <w:rsid w:val="03361FEC"/>
    <w:rsid w:val="033BCB38"/>
    <w:rsid w:val="033CBC57"/>
    <w:rsid w:val="0355145A"/>
    <w:rsid w:val="035D2DF7"/>
    <w:rsid w:val="035F5F58"/>
    <w:rsid w:val="035FA748"/>
    <w:rsid w:val="0361D98C"/>
    <w:rsid w:val="0366C20B"/>
    <w:rsid w:val="0366E06A"/>
    <w:rsid w:val="0369B595"/>
    <w:rsid w:val="036CBA30"/>
    <w:rsid w:val="0375F276"/>
    <w:rsid w:val="0379647C"/>
    <w:rsid w:val="037FDB51"/>
    <w:rsid w:val="0388508D"/>
    <w:rsid w:val="038BA40A"/>
    <w:rsid w:val="038C59D3"/>
    <w:rsid w:val="0399BE27"/>
    <w:rsid w:val="0399EA84"/>
    <w:rsid w:val="039A2EB9"/>
    <w:rsid w:val="039F791E"/>
    <w:rsid w:val="03A12784"/>
    <w:rsid w:val="03AC0C34"/>
    <w:rsid w:val="03AF64AC"/>
    <w:rsid w:val="03B7A773"/>
    <w:rsid w:val="03B850E9"/>
    <w:rsid w:val="03BB7526"/>
    <w:rsid w:val="03C12A56"/>
    <w:rsid w:val="03C3B129"/>
    <w:rsid w:val="03CBD8D7"/>
    <w:rsid w:val="03D657B2"/>
    <w:rsid w:val="03D8D8C7"/>
    <w:rsid w:val="03DABD2B"/>
    <w:rsid w:val="03DE9D60"/>
    <w:rsid w:val="03E14DBE"/>
    <w:rsid w:val="03E17D58"/>
    <w:rsid w:val="03E5D0C5"/>
    <w:rsid w:val="03E8908B"/>
    <w:rsid w:val="03EF549D"/>
    <w:rsid w:val="03F19ACB"/>
    <w:rsid w:val="03F1F91E"/>
    <w:rsid w:val="03F36268"/>
    <w:rsid w:val="03F56603"/>
    <w:rsid w:val="03FA44B5"/>
    <w:rsid w:val="03FD8DC5"/>
    <w:rsid w:val="03FDBA38"/>
    <w:rsid w:val="03FE71F1"/>
    <w:rsid w:val="04021586"/>
    <w:rsid w:val="04084DE3"/>
    <w:rsid w:val="040EBC65"/>
    <w:rsid w:val="0410F1AF"/>
    <w:rsid w:val="04184874"/>
    <w:rsid w:val="041B213F"/>
    <w:rsid w:val="041C4362"/>
    <w:rsid w:val="041E0CBD"/>
    <w:rsid w:val="042B74C5"/>
    <w:rsid w:val="042F1B26"/>
    <w:rsid w:val="04309D8E"/>
    <w:rsid w:val="0435E295"/>
    <w:rsid w:val="043669B1"/>
    <w:rsid w:val="043709B9"/>
    <w:rsid w:val="04385B20"/>
    <w:rsid w:val="043A3B81"/>
    <w:rsid w:val="043ED1CF"/>
    <w:rsid w:val="04415AF5"/>
    <w:rsid w:val="04448041"/>
    <w:rsid w:val="04455048"/>
    <w:rsid w:val="0445AF8D"/>
    <w:rsid w:val="0447321A"/>
    <w:rsid w:val="045571C0"/>
    <w:rsid w:val="04570972"/>
    <w:rsid w:val="045A9C24"/>
    <w:rsid w:val="046538F1"/>
    <w:rsid w:val="0467F12E"/>
    <w:rsid w:val="046B5DA4"/>
    <w:rsid w:val="046EE2B3"/>
    <w:rsid w:val="04701028"/>
    <w:rsid w:val="04712763"/>
    <w:rsid w:val="04762A48"/>
    <w:rsid w:val="047A0119"/>
    <w:rsid w:val="047B0B39"/>
    <w:rsid w:val="047BCFC8"/>
    <w:rsid w:val="047C5FC9"/>
    <w:rsid w:val="048216AD"/>
    <w:rsid w:val="04840611"/>
    <w:rsid w:val="0485FB42"/>
    <w:rsid w:val="04867B02"/>
    <w:rsid w:val="04869B80"/>
    <w:rsid w:val="048BA28C"/>
    <w:rsid w:val="048E7F6D"/>
    <w:rsid w:val="048E9355"/>
    <w:rsid w:val="049074D2"/>
    <w:rsid w:val="04947632"/>
    <w:rsid w:val="04B1E246"/>
    <w:rsid w:val="04B3514B"/>
    <w:rsid w:val="04BEC7EE"/>
    <w:rsid w:val="04C538AD"/>
    <w:rsid w:val="04C7BB49"/>
    <w:rsid w:val="04CE8DEC"/>
    <w:rsid w:val="04D486E9"/>
    <w:rsid w:val="04DB4B92"/>
    <w:rsid w:val="04DBEEBD"/>
    <w:rsid w:val="04DE25BB"/>
    <w:rsid w:val="04E04E4F"/>
    <w:rsid w:val="04E0B79C"/>
    <w:rsid w:val="04EDF555"/>
    <w:rsid w:val="04EEC8B4"/>
    <w:rsid w:val="04F6623B"/>
    <w:rsid w:val="04FE0B22"/>
    <w:rsid w:val="05046A0E"/>
    <w:rsid w:val="0505E430"/>
    <w:rsid w:val="050B1B6B"/>
    <w:rsid w:val="050BF005"/>
    <w:rsid w:val="05149E84"/>
    <w:rsid w:val="05177AFE"/>
    <w:rsid w:val="051A479B"/>
    <w:rsid w:val="05251B0D"/>
    <w:rsid w:val="052B3DA9"/>
    <w:rsid w:val="052D7178"/>
    <w:rsid w:val="052E20D3"/>
    <w:rsid w:val="052FC884"/>
    <w:rsid w:val="052FE80B"/>
    <w:rsid w:val="0533557E"/>
    <w:rsid w:val="0533A33F"/>
    <w:rsid w:val="05353A96"/>
    <w:rsid w:val="053661C7"/>
    <w:rsid w:val="05375F2B"/>
    <w:rsid w:val="054865FF"/>
    <w:rsid w:val="054964AF"/>
    <w:rsid w:val="054F3650"/>
    <w:rsid w:val="0551FB12"/>
    <w:rsid w:val="0552F22D"/>
    <w:rsid w:val="055ADFFA"/>
    <w:rsid w:val="055D0401"/>
    <w:rsid w:val="055E8294"/>
    <w:rsid w:val="0560078F"/>
    <w:rsid w:val="0563A2D4"/>
    <w:rsid w:val="05654DEA"/>
    <w:rsid w:val="056656CD"/>
    <w:rsid w:val="056F7DD4"/>
    <w:rsid w:val="057077EF"/>
    <w:rsid w:val="0572CCDF"/>
    <w:rsid w:val="057B5CDD"/>
    <w:rsid w:val="058091E6"/>
    <w:rsid w:val="058EBC55"/>
    <w:rsid w:val="058F5507"/>
    <w:rsid w:val="05923D39"/>
    <w:rsid w:val="05956D8B"/>
    <w:rsid w:val="0595C9F2"/>
    <w:rsid w:val="05982D19"/>
    <w:rsid w:val="0598F6CD"/>
    <w:rsid w:val="059AA7F1"/>
    <w:rsid w:val="059AD77D"/>
    <w:rsid w:val="05A3BBDD"/>
    <w:rsid w:val="05A7EFF6"/>
    <w:rsid w:val="05AB7CC7"/>
    <w:rsid w:val="05B3292C"/>
    <w:rsid w:val="05B3894D"/>
    <w:rsid w:val="05C22B73"/>
    <w:rsid w:val="05C308A2"/>
    <w:rsid w:val="05C7A0BE"/>
    <w:rsid w:val="05C8A241"/>
    <w:rsid w:val="05C9770D"/>
    <w:rsid w:val="05CB18E9"/>
    <w:rsid w:val="05CC3261"/>
    <w:rsid w:val="05CF9971"/>
    <w:rsid w:val="05D09B83"/>
    <w:rsid w:val="05D21EBF"/>
    <w:rsid w:val="05D33459"/>
    <w:rsid w:val="05D7C16D"/>
    <w:rsid w:val="05DBEA3A"/>
    <w:rsid w:val="05E69223"/>
    <w:rsid w:val="05E69602"/>
    <w:rsid w:val="05E7CCDB"/>
    <w:rsid w:val="05EFD0AE"/>
    <w:rsid w:val="05F4A6E3"/>
    <w:rsid w:val="05F864D6"/>
    <w:rsid w:val="05FFA31A"/>
    <w:rsid w:val="06005BB1"/>
    <w:rsid w:val="0602CF6C"/>
    <w:rsid w:val="0607E0D5"/>
    <w:rsid w:val="060864A3"/>
    <w:rsid w:val="060984F0"/>
    <w:rsid w:val="060A4827"/>
    <w:rsid w:val="060C19BB"/>
    <w:rsid w:val="060C7B1F"/>
    <w:rsid w:val="060D2A74"/>
    <w:rsid w:val="060DDB51"/>
    <w:rsid w:val="060FFFAC"/>
    <w:rsid w:val="0615E6AF"/>
    <w:rsid w:val="061A7ED7"/>
    <w:rsid w:val="061AC764"/>
    <w:rsid w:val="0625F108"/>
    <w:rsid w:val="0632B619"/>
    <w:rsid w:val="0632FF5E"/>
    <w:rsid w:val="06387B1D"/>
    <w:rsid w:val="0639E5DF"/>
    <w:rsid w:val="0641D132"/>
    <w:rsid w:val="0641D80B"/>
    <w:rsid w:val="06449D7A"/>
    <w:rsid w:val="0644A3C7"/>
    <w:rsid w:val="0645AF56"/>
    <w:rsid w:val="06475328"/>
    <w:rsid w:val="064A1983"/>
    <w:rsid w:val="064C4C69"/>
    <w:rsid w:val="064E85D8"/>
    <w:rsid w:val="065115BF"/>
    <w:rsid w:val="06545AFC"/>
    <w:rsid w:val="0654ECBE"/>
    <w:rsid w:val="0656B043"/>
    <w:rsid w:val="0657B26C"/>
    <w:rsid w:val="065D1939"/>
    <w:rsid w:val="065DBC78"/>
    <w:rsid w:val="0660FF3E"/>
    <w:rsid w:val="06651B25"/>
    <w:rsid w:val="0668D9E7"/>
    <w:rsid w:val="066B7A86"/>
    <w:rsid w:val="06729643"/>
    <w:rsid w:val="06733E94"/>
    <w:rsid w:val="0679C479"/>
    <w:rsid w:val="067D2769"/>
    <w:rsid w:val="067E3470"/>
    <w:rsid w:val="06812356"/>
    <w:rsid w:val="068172F1"/>
    <w:rsid w:val="06837DA1"/>
    <w:rsid w:val="068A8EAD"/>
    <w:rsid w:val="06978845"/>
    <w:rsid w:val="06A13C0C"/>
    <w:rsid w:val="06A1B491"/>
    <w:rsid w:val="06A3913C"/>
    <w:rsid w:val="06A83424"/>
    <w:rsid w:val="06AECC75"/>
    <w:rsid w:val="06AECCF5"/>
    <w:rsid w:val="06AEE8DE"/>
    <w:rsid w:val="06B19569"/>
    <w:rsid w:val="06BC7EA4"/>
    <w:rsid w:val="06BEFA10"/>
    <w:rsid w:val="06BEFAF7"/>
    <w:rsid w:val="06CBB86C"/>
    <w:rsid w:val="06D4C387"/>
    <w:rsid w:val="06D66EF6"/>
    <w:rsid w:val="06DB9461"/>
    <w:rsid w:val="06DEF5E7"/>
    <w:rsid w:val="06DFF7F0"/>
    <w:rsid w:val="06E06446"/>
    <w:rsid w:val="06E41507"/>
    <w:rsid w:val="06E48D67"/>
    <w:rsid w:val="06E495B4"/>
    <w:rsid w:val="06E616DF"/>
    <w:rsid w:val="06EA42A0"/>
    <w:rsid w:val="06ECF2A1"/>
    <w:rsid w:val="06F0FAA2"/>
    <w:rsid w:val="06F0FC9A"/>
    <w:rsid w:val="06F455B4"/>
    <w:rsid w:val="0709A244"/>
    <w:rsid w:val="0713C0E6"/>
    <w:rsid w:val="07161A4A"/>
    <w:rsid w:val="071EB2CB"/>
    <w:rsid w:val="071F6500"/>
    <w:rsid w:val="071FFC72"/>
    <w:rsid w:val="07208CA9"/>
    <w:rsid w:val="07222A91"/>
    <w:rsid w:val="07234096"/>
    <w:rsid w:val="072876CA"/>
    <w:rsid w:val="07295AC2"/>
    <w:rsid w:val="072EB332"/>
    <w:rsid w:val="072F5AF0"/>
    <w:rsid w:val="073200F7"/>
    <w:rsid w:val="0732B7E1"/>
    <w:rsid w:val="0732F5BE"/>
    <w:rsid w:val="073C3CED"/>
    <w:rsid w:val="0742C46F"/>
    <w:rsid w:val="0744D3B4"/>
    <w:rsid w:val="07481BBC"/>
    <w:rsid w:val="074B651F"/>
    <w:rsid w:val="074FCC59"/>
    <w:rsid w:val="074FEA51"/>
    <w:rsid w:val="0754ADEF"/>
    <w:rsid w:val="07603633"/>
    <w:rsid w:val="076506B7"/>
    <w:rsid w:val="07657AC4"/>
    <w:rsid w:val="0767AB96"/>
    <w:rsid w:val="07682840"/>
    <w:rsid w:val="0769CBD6"/>
    <w:rsid w:val="0769EE8B"/>
    <w:rsid w:val="076A4ABA"/>
    <w:rsid w:val="076B2BAC"/>
    <w:rsid w:val="076E366B"/>
    <w:rsid w:val="0772D1F0"/>
    <w:rsid w:val="0775F082"/>
    <w:rsid w:val="0778FBB7"/>
    <w:rsid w:val="077AC105"/>
    <w:rsid w:val="077F6D8D"/>
    <w:rsid w:val="078133DC"/>
    <w:rsid w:val="07826663"/>
    <w:rsid w:val="078738DA"/>
    <w:rsid w:val="078983D8"/>
    <w:rsid w:val="078B876C"/>
    <w:rsid w:val="0791A95A"/>
    <w:rsid w:val="0792A397"/>
    <w:rsid w:val="079893A0"/>
    <w:rsid w:val="079CB37E"/>
    <w:rsid w:val="079DF0CE"/>
    <w:rsid w:val="07A102DB"/>
    <w:rsid w:val="07A14930"/>
    <w:rsid w:val="07A2C3A9"/>
    <w:rsid w:val="07A4124D"/>
    <w:rsid w:val="07A43D1B"/>
    <w:rsid w:val="07A7B331"/>
    <w:rsid w:val="07A8B2CB"/>
    <w:rsid w:val="07A96DF5"/>
    <w:rsid w:val="07AA38FF"/>
    <w:rsid w:val="07ABC47E"/>
    <w:rsid w:val="07B73ECB"/>
    <w:rsid w:val="07B76779"/>
    <w:rsid w:val="07B9F11C"/>
    <w:rsid w:val="07BA8D43"/>
    <w:rsid w:val="07BCBBB7"/>
    <w:rsid w:val="07BE86B1"/>
    <w:rsid w:val="07BEDBF2"/>
    <w:rsid w:val="07C15231"/>
    <w:rsid w:val="07C1B86B"/>
    <w:rsid w:val="07C30E91"/>
    <w:rsid w:val="07C4C1FB"/>
    <w:rsid w:val="07C5A6AF"/>
    <w:rsid w:val="07C7A049"/>
    <w:rsid w:val="07C89C50"/>
    <w:rsid w:val="07C8F714"/>
    <w:rsid w:val="07CCDCB8"/>
    <w:rsid w:val="07CDF6DA"/>
    <w:rsid w:val="07CE948C"/>
    <w:rsid w:val="07D07A56"/>
    <w:rsid w:val="07D1F84A"/>
    <w:rsid w:val="07D458FF"/>
    <w:rsid w:val="07D531EC"/>
    <w:rsid w:val="07D60791"/>
    <w:rsid w:val="07DA2273"/>
    <w:rsid w:val="07DCEA48"/>
    <w:rsid w:val="07E03376"/>
    <w:rsid w:val="07E1F9CE"/>
    <w:rsid w:val="07E6F6D3"/>
    <w:rsid w:val="07F33B7E"/>
    <w:rsid w:val="07F466A6"/>
    <w:rsid w:val="07F80283"/>
    <w:rsid w:val="07F9106A"/>
    <w:rsid w:val="07FB1130"/>
    <w:rsid w:val="07FB3F0C"/>
    <w:rsid w:val="07FC6868"/>
    <w:rsid w:val="07FDC150"/>
    <w:rsid w:val="0805BD7A"/>
    <w:rsid w:val="0806726F"/>
    <w:rsid w:val="0806B483"/>
    <w:rsid w:val="0807ECAB"/>
    <w:rsid w:val="080A41FF"/>
    <w:rsid w:val="080BB7EE"/>
    <w:rsid w:val="080F642D"/>
    <w:rsid w:val="08158078"/>
    <w:rsid w:val="0819AD3B"/>
    <w:rsid w:val="08225DE9"/>
    <w:rsid w:val="08261576"/>
    <w:rsid w:val="0828A78A"/>
    <w:rsid w:val="0829484D"/>
    <w:rsid w:val="082B7431"/>
    <w:rsid w:val="083BFCB7"/>
    <w:rsid w:val="0842828B"/>
    <w:rsid w:val="0842E524"/>
    <w:rsid w:val="08432D8C"/>
    <w:rsid w:val="0845946C"/>
    <w:rsid w:val="0846B443"/>
    <w:rsid w:val="084DCA56"/>
    <w:rsid w:val="084E7F90"/>
    <w:rsid w:val="08511AB9"/>
    <w:rsid w:val="08522982"/>
    <w:rsid w:val="0853B6B5"/>
    <w:rsid w:val="0858A803"/>
    <w:rsid w:val="085B4A10"/>
    <w:rsid w:val="085F9D0D"/>
    <w:rsid w:val="08608541"/>
    <w:rsid w:val="08615B79"/>
    <w:rsid w:val="08618F00"/>
    <w:rsid w:val="08629DEA"/>
    <w:rsid w:val="0864E9ED"/>
    <w:rsid w:val="0867FAE5"/>
    <w:rsid w:val="086DC04E"/>
    <w:rsid w:val="086F9F34"/>
    <w:rsid w:val="087459D5"/>
    <w:rsid w:val="0877FDA1"/>
    <w:rsid w:val="087A27D3"/>
    <w:rsid w:val="087AA611"/>
    <w:rsid w:val="087BD9F1"/>
    <w:rsid w:val="08864F37"/>
    <w:rsid w:val="0888E85C"/>
    <w:rsid w:val="088A7817"/>
    <w:rsid w:val="088E2F4D"/>
    <w:rsid w:val="089D056F"/>
    <w:rsid w:val="08A303A1"/>
    <w:rsid w:val="08A3F432"/>
    <w:rsid w:val="08A478D3"/>
    <w:rsid w:val="08AB3E7C"/>
    <w:rsid w:val="08AF8EE1"/>
    <w:rsid w:val="08B5DC8E"/>
    <w:rsid w:val="08B810C7"/>
    <w:rsid w:val="08BE64A8"/>
    <w:rsid w:val="08C0E93D"/>
    <w:rsid w:val="08C3C633"/>
    <w:rsid w:val="08C8778F"/>
    <w:rsid w:val="08C8F7E4"/>
    <w:rsid w:val="08CA9E1B"/>
    <w:rsid w:val="08CAB119"/>
    <w:rsid w:val="08CBC374"/>
    <w:rsid w:val="08CD08A7"/>
    <w:rsid w:val="08CDF25E"/>
    <w:rsid w:val="08CF7F0C"/>
    <w:rsid w:val="08D9FCD7"/>
    <w:rsid w:val="08DD733D"/>
    <w:rsid w:val="08DF5EA9"/>
    <w:rsid w:val="08DF954B"/>
    <w:rsid w:val="08E03D63"/>
    <w:rsid w:val="08E09161"/>
    <w:rsid w:val="08E19D8E"/>
    <w:rsid w:val="08E4EF8D"/>
    <w:rsid w:val="08E92EE9"/>
    <w:rsid w:val="08EC19BD"/>
    <w:rsid w:val="08F0F256"/>
    <w:rsid w:val="08F0FBAB"/>
    <w:rsid w:val="08F30E2C"/>
    <w:rsid w:val="08F66428"/>
    <w:rsid w:val="08FEA71D"/>
    <w:rsid w:val="08FFBFD8"/>
    <w:rsid w:val="090A3032"/>
    <w:rsid w:val="0910EC82"/>
    <w:rsid w:val="09124018"/>
    <w:rsid w:val="09127001"/>
    <w:rsid w:val="091D7A99"/>
    <w:rsid w:val="091DBEFA"/>
    <w:rsid w:val="09206FF8"/>
    <w:rsid w:val="092114D9"/>
    <w:rsid w:val="092537F7"/>
    <w:rsid w:val="09288366"/>
    <w:rsid w:val="0928F379"/>
    <w:rsid w:val="09291AB6"/>
    <w:rsid w:val="092B5AB1"/>
    <w:rsid w:val="092BD596"/>
    <w:rsid w:val="092F8196"/>
    <w:rsid w:val="09325A1D"/>
    <w:rsid w:val="09328C86"/>
    <w:rsid w:val="0932DE52"/>
    <w:rsid w:val="0939BF66"/>
    <w:rsid w:val="0939ED10"/>
    <w:rsid w:val="093BA7BB"/>
    <w:rsid w:val="093C1A34"/>
    <w:rsid w:val="093CD80D"/>
    <w:rsid w:val="093F88D1"/>
    <w:rsid w:val="094FD779"/>
    <w:rsid w:val="09565905"/>
    <w:rsid w:val="0958C970"/>
    <w:rsid w:val="0962714B"/>
    <w:rsid w:val="09648431"/>
    <w:rsid w:val="0966A4F5"/>
    <w:rsid w:val="09717D46"/>
    <w:rsid w:val="09753E6D"/>
    <w:rsid w:val="09757680"/>
    <w:rsid w:val="09760C66"/>
    <w:rsid w:val="09761C72"/>
    <w:rsid w:val="09798883"/>
    <w:rsid w:val="0981268E"/>
    <w:rsid w:val="0988956E"/>
    <w:rsid w:val="0990CC91"/>
    <w:rsid w:val="0991EB19"/>
    <w:rsid w:val="0992AF74"/>
    <w:rsid w:val="099ACF02"/>
    <w:rsid w:val="099C2358"/>
    <w:rsid w:val="099C7A95"/>
    <w:rsid w:val="099ECD64"/>
    <w:rsid w:val="09A8F5E1"/>
    <w:rsid w:val="09AC898B"/>
    <w:rsid w:val="09B36C2E"/>
    <w:rsid w:val="09B8E5A9"/>
    <w:rsid w:val="09BF0B65"/>
    <w:rsid w:val="09C703BF"/>
    <w:rsid w:val="09CDF221"/>
    <w:rsid w:val="09CE2155"/>
    <w:rsid w:val="09CF2672"/>
    <w:rsid w:val="09DAD74C"/>
    <w:rsid w:val="09E07C8F"/>
    <w:rsid w:val="09EB8718"/>
    <w:rsid w:val="09ECA61B"/>
    <w:rsid w:val="09F34893"/>
    <w:rsid w:val="09F71DFE"/>
    <w:rsid w:val="09F77111"/>
    <w:rsid w:val="09F7BE60"/>
    <w:rsid w:val="09F91167"/>
    <w:rsid w:val="09F9D5B3"/>
    <w:rsid w:val="09FBA1D0"/>
    <w:rsid w:val="09FCFEE1"/>
    <w:rsid w:val="0A00CC75"/>
    <w:rsid w:val="0A044388"/>
    <w:rsid w:val="0A08A31A"/>
    <w:rsid w:val="0A0AF175"/>
    <w:rsid w:val="0A0D9F84"/>
    <w:rsid w:val="0A1409C7"/>
    <w:rsid w:val="0A1D374B"/>
    <w:rsid w:val="0A3700A8"/>
    <w:rsid w:val="0A3BA3DB"/>
    <w:rsid w:val="0A3CE954"/>
    <w:rsid w:val="0A40AF06"/>
    <w:rsid w:val="0A433230"/>
    <w:rsid w:val="0A474BF3"/>
    <w:rsid w:val="0A47E748"/>
    <w:rsid w:val="0A4862F1"/>
    <w:rsid w:val="0A48A113"/>
    <w:rsid w:val="0A4D074B"/>
    <w:rsid w:val="0A4E863B"/>
    <w:rsid w:val="0A50B912"/>
    <w:rsid w:val="0A51B587"/>
    <w:rsid w:val="0A57A583"/>
    <w:rsid w:val="0A5A9531"/>
    <w:rsid w:val="0A5B051E"/>
    <w:rsid w:val="0A5C86F8"/>
    <w:rsid w:val="0A61712C"/>
    <w:rsid w:val="0A61A3D2"/>
    <w:rsid w:val="0A666CE2"/>
    <w:rsid w:val="0A691D5E"/>
    <w:rsid w:val="0A6A58ED"/>
    <w:rsid w:val="0A7ABDDB"/>
    <w:rsid w:val="0A7BC914"/>
    <w:rsid w:val="0A7D0536"/>
    <w:rsid w:val="0A7E19D3"/>
    <w:rsid w:val="0A7EC492"/>
    <w:rsid w:val="0A7F1EE3"/>
    <w:rsid w:val="0A80CB30"/>
    <w:rsid w:val="0A83A2E6"/>
    <w:rsid w:val="0A83A3F9"/>
    <w:rsid w:val="0A84412C"/>
    <w:rsid w:val="0A84BCE6"/>
    <w:rsid w:val="0A8546FC"/>
    <w:rsid w:val="0A8EB33B"/>
    <w:rsid w:val="0A90A1CA"/>
    <w:rsid w:val="0A9A2E1D"/>
    <w:rsid w:val="0A9A8DBF"/>
    <w:rsid w:val="0A9B1AE5"/>
    <w:rsid w:val="0A9E7990"/>
    <w:rsid w:val="0AAC7764"/>
    <w:rsid w:val="0AADB97C"/>
    <w:rsid w:val="0AB35151"/>
    <w:rsid w:val="0AB53488"/>
    <w:rsid w:val="0AB71354"/>
    <w:rsid w:val="0AB924E3"/>
    <w:rsid w:val="0ABB9374"/>
    <w:rsid w:val="0ABFB8B0"/>
    <w:rsid w:val="0AC6FEA1"/>
    <w:rsid w:val="0AC8151A"/>
    <w:rsid w:val="0AC99F2E"/>
    <w:rsid w:val="0ACC4946"/>
    <w:rsid w:val="0ACC964C"/>
    <w:rsid w:val="0ACF87F2"/>
    <w:rsid w:val="0AD05FBF"/>
    <w:rsid w:val="0AE36B21"/>
    <w:rsid w:val="0AE87AA5"/>
    <w:rsid w:val="0AE87ABB"/>
    <w:rsid w:val="0AECAF48"/>
    <w:rsid w:val="0AED5F18"/>
    <w:rsid w:val="0AF4DB2D"/>
    <w:rsid w:val="0AF65CBA"/>
    <w:rsid w:val="0AFA8032"/>
    <w:rsid w:val="0AFCCDE3"/>
    <w:rsid w:val="0B00B406"/>
    <w:rsid w:val="0B01055B"/>
    <w:rsid w:val="0B024AC4"/>
    <w:rsid w:val="0B06A3A8"/>
    <w:rsid w:val="0B119DFC"/>
    <w:rsid w:val="0B12EB5B"/>
    <w:rsid w:val="0B192BE5"/>
    <w:rsid w:val="0B1DC0F0"/>
    <w:rsid w:val="0B205A45"/>
    <w:rsid w:val="0B24B76F"/>
    <w:rsid w:val="0B27D66E"/>
    <w:rsid w:val="0B28A73A"/>
    <w:rsid w:val="0B2AD6A7"/>
    <w:rsid w:val="0B340684"/>
    <w:rsid w:val="0B34D075"/>
    <w:rsid w:val="0B3766D7"/>
    <w:rsid w:val="0B3AF0C6"/>
    <w:rsid w:val="0B402697"/>
    <w:rsid w:val="0B411848"/>
    <w:rsid w:val="0B411E1D"/>
    <w:rsid w:val="0B4BBC45"/>
    <w:rsid w:val="0B52BE30"/>
    <w:rsid w:val="0B578D2E"/>
    <w:rsid w:val="0B5835E9"/>
    <w:rsid w:val="0B5BF0D5"/>
    <w:rsid w:val="0B6064F8"/>
    <w:rsid w:val="0B6435A5"/>
    <w:rsid w:val="0B6D8D40"/>
    <w:rsid w:val="0B711D9D"/>
    <w:rsid w:val="0B78983E"/>
    <w:rsid w:val="0B831A30"/>
    <w:rsid w:val="0B83A30C"/>
    <w:rsid w:val="0B8F4A9B"/>
    <w:rsid w:val="0B8F9F87"/>
    <w:rsid w:val="0B99C47E"/>
    <w:rsid w:val="0BA13A67"/>
    <w:rsid w:val="0BA25588"/>
    <w:rsid w:val="0BA4DB04"/>
    <w:rsid w:val="0BA77743"/>
    <w:rsid w:val="0BAA5655"/>
    <w:rsid w:val="0BACFC38"/>
    <w:rsid w:val="0BAF583A"/>
    <w:rsid w:val="0BB0BE12"/>
    <w:rsid w:val="0BB4F42A"/>
    <w:rsid w:val="0BB7CDE8"/>
    <w:rsid w:val="0BBBECCB"/>
    <w:rsid w:val="0BBD6AC4"/>
    <w:rsid w:val="0BC03397"/>
    <w:rsid w:val="0BD2A376"/>
    <w:rsid w:val="0BF1F0F6"/>
    <w:rsid w:val="0BF1FA2A"/>
    <w:rsid w:val="0BF4DA64"/>
    <w:rsid w:val="0BF5428A"/>
    <w:rsid w:val="0BFC34E6"/>
    <w:rsid w:val="0BFE646C"/>
    <w:rsid w:val="0C000FB1"/>
    <w:rsid w:val="0C080086"/>
    <w:rsid w:val="0C083643"/>
    <w:rsid w:val="0C0A2C63"/>
    <w:rsid w:val="0C0D2F02"/>
    <w:rsid w:val="0C17B83E"/>
    <w:rsid w:val="0C2C8815"/>
    <w:rsid w:val="0C4223F2"/>
    <w:rsid w:val="0C4484DF"/>
    <w:rsid w:val="0C461B4E"/>
    <w:rsid w:val="0C4C015C"/>
    <w:rsid w:val="0C524ACF"/>
    <w:rsid w:val="0C56996C"/>
    <w:rsid w:val="0C5AB6C4"/>
    <w:rsid w:val="0C5BA734"/>
    <w:rsid w:val="0C5D60E8"/>
    <w:rsid w:val="0C5F3FFA"/>
    <w:rsid w:val="0C5FC650"/>
    <w:rsid w:val="0C666F06"/>
    <w:rsid w:val="0C66A6F8"/>
    <w:rsid w:val="0C6D8934"/>
    <w:rsid w:val="0C6FEFBF"/>
    <w:rsid w:val="0C75CC20"/>
    <w:rsid w:val="0C84036A"/>
    <w:rsid w:val="0C88770B"/>
    <w:rsid w:val="0C909999"/>
    <w:rsid w:val="0C90C06B"/>
    <w:rsid w:val="0C90D0E0"/>
    <w:rsid w:val="0C95472B"/>
    <w:rsid w:val="0C97E0E1"/>
    <w:rsid w:val="0C981E83"/>
    <w:rsid w:val="0C997E9E"/>
    <w:rsid w:val="0C99A7A6"/>
    <w:rsid w:val="0C9B06FB"/>
    <w:rsid w:val="0C9E48E8"/>
    <w:rsid w:val="0C9FF05E"/>
    <w:rsid w:val="0CA4AA19"/>
    <w:rsid w:val="0CA56C29"/>
    <w:rsid w:val="0CADA3E4"/>
    <w:rsid w:val="0CB82528"/>
    <w:rsid w:val="0CB83C14"/>
    <w:rsid w:val="0CBC938B"/>
    <w:rsid w:val="0CBDD6AE"/>
    <w:rsid w:val="0CC1F9D9"/>
    <w:rsid w:val="0CD1990D"/>
    <w:rsid w:val="0CD5BBA5"/>
    <w:rsid w:val="0CD8021F"/>
    <w:rsid w:val="0CDA34C3"/>
    <w:rsid w:val="0CDB71A1"/>
    <w:rsid w:val="0CDCC8BF"/>
    <w:rsid w:val="0CDD9973"/>
    <w:rsid w:val="0CE62A62"/>
    <w:rsid w:val="0CF8276E"/>
    <w:rsid w:val="0D077E23"/>
    <w:rsid w:val="0D0A3B49"/>
    <w:rsid w:val="0D0E7F7E"/>
    <w:rsid w:val="0D0E955D"/>
    <w:rsid w:val="0D141667"/>
    <w:rsid w:val="0D1B9D36"/>
    <w:rsid w:val="0D1D8109"/>
    <w:rsid w:val="0D1E64DB"/>
    <w:rsid w:val="0D23DA11"/>
    <w:rsid w:val="0D23E934"/>
    <w:rsid w:val="0D24C987"/>
    <w:rsid w:val="0D24FAAF"/>
    <w:rsid w:val="0D2524C1"/>
    <w:rsid w:val="0D2DEE99"/>
    <w:rsid w:val="0D303BD2"/>
    <w:rsid w:val="0D370841"/>
    <w:rsid w:val="0D3CC7A0"/>
    <w:rsid w:val="0D3DE187"/>
    <w:rsid w:val="0D42970F"/>
    <w:rsid w:val="0D44EAB1"/>
    <w:rsid w:val="0D45E433"/>
    <w:rsid w:val="0D4B38A2"/>
    <w:rsid w:val="0D50ECFB"/>
    <w:rsid w:val="0D5400C7"/>
    <w:rsid w:val="0D563B9D"/>
    <w:rsid w:val="0D57CFA7"/>
    <w:rsid w:val="0D5A3DF1"/>
    <w:rsid w:val="0D6491C2"/>
    <w:rsid w:val="0D68B600"/>
    <w:rsid w:val="0D70C211"/>
    <w:rsid w:val="0D755F5F"/>
    <w:rsid w:val="0D775DB1"/>
    <w:rsid w:val="0D77F984"/>
    <w:rsid w:val="0D7C55E0"/>
    <w:rsid w:val="0D80F490"/>
    <w:rsid w:val="0D83A26C"/>
    <w:rsid w:val="0D8710AD"/>
    <w:rsid w:val="0D8A2878"/>
    <w:rsid w:val="0D97A71B"/>
    <w:rsid w:val="0D9B53B9"/>
    <w:rsid w:val="0DA95FC1"/>
    <w:rsid w:val="0DAA048B"/>
    <w:rsid w:val="0DAB2E3A"/>
    <w:rsid w:val="0DB8CF9A"/>
    <w:rsid w:val="0DB8ECB2"/>
    <w:rsid w:val="0DBDDC92"/>
    <w:rsid w:val="0DC943CE"/>
    <w:rsid w:val="0DCD77F8"/>
    <w:rsid w:val="0DD222FF"/>
    <w:rsid w:val="0DD4B17F"/>
    <w:rsid w:val="0DD6072B"/>
    <w:rsid w:val="0DD6DBE2"/>
    <w:rsid w:val="0DE0F6BD"/>
    <w:rsid w:val="0DE29544"/>
    <w:rsid w:val="0DE3352C"/>
    <w:rsid w:val="0DEC8D3E"/>
    <w:rsid w:val="0DF00E8C"/>
    <w:rsid w:val="0DFBDADE"/>
    <w:rsid w:val="0DFF57F9"/>
    <w:rsid w:val="0E0213A8"/>
    <w:rsid w:val="0E02BDE3"/>
    <w:rsid w:val="0E03477F"/>
    <w:rsid w:val="0E0F4015"/>
    <w:rsid w:val="0E1414DA"/>
    <w:rsid w:val="0E1515E8"/>
    <w:rsid w:val="0E182E5E"/>
    <w:rsid w:val="0E1881EF"/>
    <w:rsid w:val="0E1916A5"/>
    <w:rsid w:val="0E25050D"/>
    <w:rsid w:val="0E271E82"/>
    <w:rsid w:val="0E2ACA3D"/>
    <w:rsid w:val="0E2F1610"/>
    <w:rsid w:val="0E305061"/>
    <w:rsid w:val="0E32FA33"/>
    <w:rsid w:val="0E35D53D"/>
    <w:rsid w:val="0E3EA2D3"/>
    <w:rsid w:val="0E3EA8D1"/>
    <w:rsid w:val="0E434D27"/>
    <w:rsid w:val="0E44B4E4"/>
    <w:rsid w:val="0E45E7F3"/>
    <w:rsid w:val="0E4753E7"/>
    <w:rsid w:val="0E4993D2"/>
    <w:rsid w:val="0E51349F"/>
    <w:rsid w:val="0E52D356"/>
    <w:rsid w:val="0E55EE16"/>
    <w:rsid w:val="0E5916D4"/>
    <w:rsid w:val="0E5E9D20"/>
    <w:rsid w:val="0E6441A7"/>
    <w:rsid w:val="0E646475"/>
    <w:rsid w:val="0E67BE7E"/>
    <w:rsid w:val="0E6B7CEA"/>
    <w:rsid w:val="0E6BAB5D"/>
    <w:rsid w:val="0E721D9E"/>
    <w:rsid w:val="0E79F21E"/>
    <w:rsid w:val="0E7C4865"/>
    <w:rsid w:val="0E854C02"/>
    <w:rsid w:val="0E8560E8"/>
    <w:rsid w:val="0E86E45F"/>
    <w:rsid w:val="0E873D20"/>
    <w:rsid w:val="0E888C9B"/>
    <w:rsid w:val="0E95C8E1"/>
    <w:rsid w:val="0E9840D0"/>
    <w:rsid w:val="0E9B135D"/>
    <w:rsid w:val="0E9BFAE2"/>
    <w:rsid w:val="0EA13EA6"/>
    <w:rsid w:val="0EA6E419"/>
    <w:rsid w:val="0EA999BC"/>
    <w:rsid w:val="0EAABDB4"/>
    <w:rsid w:val="0EAE9B7C"/>
    <w:rsid w:val="0EAF0A7B"/>
    <w:rsid w:val="0EB37444"/>
    <w:rsid w:val="0EB7F12B"/>
    <w:rsid w:val="0EBD9775"/>
    <w:rsid w:val="0EC3C968"/>
    <w:rsid w:val="0EC67B1A"/>
    <w:rsid w:val="0ECB4AC3"/>
    <w:rsid w:val="0ED890A0"/>
    <w:rsid w:val="0ED8F1DB"/>
    <w:rsid w:val="0ED95B02"/>
    <w:rsid w:val="0EDD34A3"/>
    <w:rsid w:val="0EDEB7D7"/>
    <w:rsid w:val="0EE67CBD"/>
    <w:rsid w:val="0EE7BBF6"/>
    <w:rsid w:val="0EEA4CC6"/>
    <w:rsid w:val="0EED3550"/>
    <w:rsid w:val="0EEE2CBF"/>
    <w:rsid w:val="0EF4E9AD"/>
    <w:rsid w:val="0EF77949"/>
    <w:rsid w:val="0EFBA8DA"/>
    <w:rsid w:val="0EFE5D0B"/>
    <w:rsid w:val="0F0E7922"/>
    <w:rsid w:val="0F0EB219"/>
    <w:rsid w:val="0F17C214"/>
    <w:rsid w:val="0F2962A7"/>
    <w:rsid w:val="0F299B08"/>
    <w:rsid w:val="0F2AF21F"/>
    <w:rsid w:val="0F2ECE96"/>
    <w:rsid w:val="0F2F59DE"/>
    <w:rsid w:val="0F31A884"/>
    <w:rsid w:val="0F3B40FF"/>
    <w:rsid w:val="0F3D40DA"/>
    <w:rsid w:val="0F3FEA0C"/>
    <w:rsid w:val="0F49314B"/>
    <w:rsid w:val="0F4ADA3C"/>
    <w:rsid w:val="0F56082F"/>
    <w:rsid w:val="0F5A2FE4"/>
    <w:rsid w:val="0F5D9906"/>
    <w:rsid w:val="0F5E7749"/>
    <w:rsid w:val="0F5EE1BE"/>
    <w:rsid w:val="0F62BC59"/>
    <w:rsid w:val="0F643C33"/>
    <w:rsid w:val="0F6476BC"/>
    <w:rsid w:val="0F6886A6"/>
    <w:rsid w:val="0F6AC2EB"/>
    <w:rsid w:val="0F6B1D6D"/>
    <w:rsid w:val="0F6DF301"/>
    <w:rsid w:val="0F723053"/>
    <w:rsid w:val="0F772474"/>
    <w:rsid w:val="0F77E467"/>
    <w:rsid w:val="0F7B875F"/>
    <w:rsid w:val="0F8595C0"/>
    <w:rsid w:val="0F8D8EB9"/>
    <w:rsid w:val="0F8FDFD9"/>
    <w:rsid w:val="0F932B91"/>
    <w:rsid w:val="0F945D05"/>
    <w:rsid w:val="0F961F53"/>
    <w:rsid w:val="0F98E263"/>
    <w:rsid w:val="0F99B81F"/>
    <w:rsid w:val="0F9C9485"/>
    <w:rsid w:val="0FA0E042"/>
    <w:rsid w:val="0FA37A42"/>
    <w:rsid w:val="0FA77A40"/>
    <w:rsid w:val="0FA8AF0E"/>
    <w:rsid w:val="0FB0E14C"/>
    <w:rsid w:val="0FB13076"/>
    <w:rsid w:val="0FB4BD54"/>
    <w:rsid w:val="0FBB7202"/>
    <w:rsid w:val="0FBF78FA"/>
    <w:rsid w:val="0FC7D91E"/>
    <w:rsid w:val="0FC8A462"/>
    <w:rsid w:val="0FCA4C44"/>
    <w:rsid w:val="0FCFC141"/>
    <w:rsid w:val="0FD6900E"/>
    <w:rsid w:val="0FD7FDFB"/>
    <w:rsid w:val="0FD920AE"/>
    <w:rsid w:val="0FDCB928"/>
    <w:rsid w:val="0FE60860"/>
    <w:rsid w:val="0FEA9634"/>
    <w:rsid w:val="0FEDB014"/>
    <w:rsid w:val="0FF4CD82"/>
    <w:rsid w:val="0FF8AA64"/>
    <w:rsid w:val="0FF8E363"/>
    <w:rsid w:val="0FF9C36D"/>
    <w:rsid w:val="100A46D0"/>
    <w:rsid w:val="100BCCE1"/>
    <w:rsid w:val="100EC3E4"/>
    <w:rsid w:val="1012069A"/>
    <w:rsid w:val="1012F753"/>
    <w:rsid w:val="10144E66"/>
    <w:rsid w:val="101A8E55"/>
    <w:rsid w:val="101D6605"/>
    <w:rsid w:val="1020A511"/>
    <w:rsid w:val="10249999"/>
    <w:rsid w:val="102538B9"/>
    <w:rsid w:val="10286321"/>
    <w:rsid w:val="1034A1C7"/>
    <w:rsid w:val="103806EC"/>
    <w:rsid w:val="103944BF"/>
    <w:rsid w:val="103C7158"/>
    <w:rsid w:val="103DB06F"/>
    <w:rsid w:val="103DC0E4"/>
    <w:rsid w:val="104C1E8C"/>
    <w:rsid w:val="104D94C6"/>
    <w:rsid w:val="104DE0B9"/>
    <w:rsid w:val="1051E581"/>
    <w:rsid w:val="10557F87"/>
    <w:rsid w:val="1059B8BD"/>
    <w:rsid w:val="105F629D"/>
    <w:rsid w:val="1062EA38"/>
    <w:rsid w:val="10674CE5"/>
    <w:rsid w:val="106BC92E"/>
    <w:rsid w:val="10723C78"/>
    <w:rsid w:val="107A6057"/>
    <w:rsid w:val="1082A119"/>
    <w:rsid w:val="10864309"/>
    <w:rsid w:val="1088E92C"/>
    <w:rsid w:val="1091E801"/>
    <w:rsid w:val="1092DE69"/>
    <w:rsid w:val="10936811"/>
    <w:rsid w:val="1097E023"/>
    <w:rsid w:val="1099DC15"/>
    <w:rsid w:val="109B5D00"/>
    <w:rsid w:val="109E0C3F"/>
    <w:rsid w:val="10A14214"/>
    <w:rsid w:val="10A6766C"/>
    <w:rsid w:val="10A7555D"/>
    <w:rsid w:val="10B1044A"/>
    <w:rsid w:val="10B1CF21"/>
    <w:rsid w:val="10B9BD87"/>
    <w:rsid w:val="10BAAE37"/>
    <w:rsid w:val="10BDE946"/>
    <w:rsid w:val="10BF9645"/>
    <w:rsid w:val="10C27BD3"/>
    <w:rsid w:val="10C6785A"/>
    <w:rsid w:val="10CC7ABB"/>
    <w:rsid w:val="10CD5AD8"/>
    <w:rsid w:val="10CF2B44"/>
    <w:rsid w:val="10D24B64"/>
    <w:rsid w:val="10D594C9"/>
    <w:rsid w:val="10DC666C"/>
    <w:rsid w:val="10E31F70"/>
    <w:rsid w:val="10E76C07"/>
    <w:rsid w:val="10EA5D19"/>
    <w:rsid w:val="10EB5F5E"/>
    <w:rsid w:val="10EDFCE2"/>
    <w:rsid w:val="10F00B95"/>
    <w:rsid w:val="10F08ECD"/>
    <w:rsid w:val="10F6A9B0"/>
    <w:rsid w:val="10F72B42"/>
    <w:rsid w:val="10FC6DD8"/>
    <w:rsid w:val="10FCE415"/>
    <w:rsid w:val="110544AB"/>
    <w:rsid w:val="110B82B8"/>
    <w:rsid w:val="110CF6CD"/>
    <w:rsid w:val="1117AAF1"/>
    <w:rsid w:val="111B9203"/>
    <w:rsid w:val="112084A2"/>
    <w:rsid w:val="1120FAFC"/>
    <w:rsid w:val="11295845"/>
    <w:rsid w:val="112B40BC"/>
    <w:rsid w:val="1130F711"/>
    <w:rsid w:val="11320661"/>
    <w:rsid w:val="11335B2A"/>
    <w:rsid w:val="1134B2C4"/>
    <w:rsid w:val="1135C42E"/>
    <w:rsid w:val="113F90F0"/>
    <w:rsid w:val="1141025B"/>
    <w:rsid w:val="114173A8"/>
    <w:rsid w:val="1141B956"/>
    <w:rsid w:val="1142D74D"/>
    <w:rsid w:val="1144C8B8"/>
    <w:rsid w:val="114679EF"/>
    <w:rsid w:val="1147E2BE"/>
    <w:rsid w:val="114BCB4B"/>
    <w:rsid w:val="1150B4F5"/>
    <w:rsid w:val="11527910"/>
    <w:rsid w:val="115282A2"/>
    <w:rsid w:val="1155025B"/>
    <w:rsid w:val="115832E2"/>
    <w:rsid w:val="11593C14"/>
    <w:rsid w:val="115B25A2"/>
    <w:rsid w:val="115BCEE9"/>
    <w:rsid w:val="115D9D2B"/>
    <w:rsid w:val="1163DD2A"/>
    <w:rsid w:val="1166F526"/>
    <w:rsid w:val="1168A1AD"/>
    <w:rsid w:val="116EFA48"/>
    <w:rsid w:val="1171269D"/>
    <w:rsid w:val="11754113"/>
    <w:rsid w:val="11755AAB"/>
    <w:rsid w:val="11798D23"/>
    <w:rsid w:val="1186CB40"/>
    <w:rsid w:val="118C8206"/>
    <w:rsid w:val="118ED4E3"/>
    <w:rsid w:val="11907E53"/>
    <w:rsid w:val="1191B339"/>
    <w:rsid w:val="1196534E"/>
    <w:rsid w:val="119D3DDC"/>
    <w:rsid w:val="11A2B44B"/>
    <w:rsid w:val="11A99D73"/>
    <w:rsid w:val="11ACED30"/>
    <w:rsid w:val="11B57524"/>
    <w:rsid w:val="11B93AC3"/>
    <w:rsid w:val="11BA9C56"/>
    <w:rsid w:val="11BE8412"/>
    <w:rsid w:val="11BEB4D2"/>
    <w:rsid w:val="11BF4ED4"/>
    <w:rsid w:val="11C146E5"/>
    <w:rsid w:val="11C27748"/>
    <w:rsid w:val="11C2CEFC"/>
    <w:rsid w:val="11C64593"/>
    <w:rsid w:val="11C69251"/>
    <w:rsid w:val="11CD5C0F"/>
    <w:rsid w:val="11CEFA24"/>
    <w:rsid w:val="11D3D328"/>
    <w:rsid w:val="11D972DE"/>
    <w:rsid w:val="11DA5FA0"/>
    <w:rsid w:val="11DB2D5F"/>
    <w:rsid w:val="11DEEE3E"/>
    <w:rsid w:val="11E080C4"/>
    <w:rsid w:val="11E3E729"/>
    <w:rsid w:val="11E86360"/>
    <w:rsid w:val="11E885A2"/>
    <w:rsid w:val="11EB0FA8"/>
    <w:rsid w:val="11F030F6"/>
    <w:rsid w:val="11F190D7"/>
    <w:rsid w:val="11F348E6"/>
    <w:rsid w:val="11F902A9"/>
    <w:rsid w:val="11F9CA13"/>
    <w:rsid w:val="11FEA1EF"/>
    <w:rsid w:val="12072E73"/>
    <w:rsid w:val="1208691B"/>
    <w:rsid w:val="120A31D8"/>
    <w:rsid w:val="121C246A"/>
    <w:rsid w:val="121D8B68"/>
    <w:rsid w:val="12230627"/>
    <w:rsid w:val="1223B18C"/>
    <w:rsid w:val="1225E5D7"/>
    <w:rsid w:val="122AAF0F"/>
    <w:rsid w:val="122B175F"/>
    <w:rsid w:val="1233310A"/>
    <w:rsid w:val="1236B7D1"/>
    <w:rsid w:val="12373C7D"/>
    <w:rsid w:val="123CB132"/>
    <w:rsid w:val="12484AD9"/>
    <w:rsid w:val="125396FF"/>
    <w:rsid w:val="1254251F"/>
    <w:rsid w:val="1258DCFC"/>
    <w:rsid w:val="1263000D"/>
    <w:rsid w:val="1263D100"/>
    <w:rsid w:val="1265AA5D"/>
    <w:rsid w:val="126CAB00"/>
    <w:rsid w:val="126E642F"/>
    <w:rsid w:val="126F5863"/>
    <w:rsid w:val="1273FE6E"/>
    <w:rsid w:val="127B4102"/>
    <w:rsid w:val="127D9D9F"/>
    <w:rsid w:val="127F4F71"/>
    <w:rsid w:val="127FA147"/>
    <w:rsid w:val="1280C431"/>
    <w:rsid w:val="12867FA1"/>
    <w:rsid w:val="12879ED7"/>
    <w:rsid w:val="1287A2F7"/>
    <w:rsid w:val="128897D9"/>
    <w:rsid w:val="128D1E41"/>
    <w:rsid w:val="128D32BC"/>
    <w:rsid w:val="12912491"/>
    <w:rsid w:val="12939493"/>
    <w:rsid w:val="1293D67F"/>
    <w:rsid w:val="12941E87"/>
    <w:rsid w:val="1295E5CF"/>
    <w:rsid w:val="12989594"/>
    <w:rsid w:val="1299BF12"/>
    <w:rsid w:val="12A9C6A2"/>
    <w:rsid w:val="12AB8050"/>
    <w:rsid w:val="12ADEF9B"/>
    <w:rsid w:val="12B106CF"/>
    <w:rsid w:val="12B31108"/>
    <w:rsid w:val="12B426D6"/>
    <w:rsid w:val="12B463C7"/>
    <w:rsid w:val="12B81447"/>
    <w:rsid w:val="12B90F19"/>
    <w:rsid w:val="12BF752F"/>
    <w:rsid w:val="12C20AE7"/>
    <w:rsid w:val="12C82E9F"/>
    <w:rsid w:val="12C89ED5"/>
    <w:rsid w:val="12C8E2DF"/>
    <w:rsid w:val="12CE44E1"/>
    <w:rsid w:val="12D3C42B"/>
    <w:rsid w:val="12DD0060"/>
    <w:rsid w:val="12E2DAD3"/>
    <w:rsid w:val="12EC25C6"/>
    <w:rsid w:val="12ED720A"/>
    <w:rsid w:val="12EFF643"/>
    <w:rsid w:val="12F30D98"/>
    <w:rsid w:val="12F74AB2"/>
    <w:rsid w:val="12FBBD3C"/>
    <w:rsid w:val="12FC6D73"/>
    <w:rsid w:val="12FDE0C4"/>
    <w:rsid w:val="12FE54A8"/>
    <w:rsid w:val="12FF6922"/>
    <w:rsid w:val="12FF79E0"/>
    <w:rsid w:val="13012F99"/>
    <w:rsid w:val="1305DF5D"/>
    <w:rsid w:val="130CCF5E"/>
    <w:rsid w:val="130F15F9"/>
    <w:rsid w:val="130FDABA"/>
    <w:rsid w:val="13102B7A"/>
    <w:rsid w:val="13174A78"/>
    <w:rsid w:val="131A252C"/>
    <w:rsid w:val="132002F5"/>
    <w:rsid w:val="1320656C"/>
    <w:rsid w:val="13223F69"/>
    <w:rsid w:val="1322AB0B"/>
    <w:rsid w:val="132D2FAD"/>
    <w:rsid w:val="132D3894"/>
    <w:rsid w:val="13369DBE"/>
    <w:rsid w:val="13374DEE"/>
    <w:rsid w:val="13380262"/>
    <w:rsid w:val="133E3C10"/>
    <w:rsid w:val="13432C99"/>
    <w:rsid w:val="1345CE63"/>
    <w:rsid w:val="1345FC2D"/>
    <w:rsid w:val="13464C50"/>
    <w:rsid w:val="134A2781"/>
    <w:rsid w:val="134B1A1A"/>
    <w:rsid w:val="134E6BD3"/>
    <w:rsid w:val="1369AA41"/>
    <w:rsid w:val="136A70CA"/>
    <w:rsid w:val="13704A6E"/>
    <w:rsid w:val="1380238F"/>
    <w:rsid w:val="1386BC0E"/>
    <w:rsid w:val="13887732"/>
    <w:rsid w:val="1396CC74"/>
    <w:rsid w:val="1396FA67"/>
    <w:rsid w:val="13985876"/>
    <w:rsid w:val="139985C4"/>
    <w:rsid w:val="13A0AD00"/>
    <w:rsid w:val="13ABA257"/>
    <w:rsid w:val="13AFA89D"/>
    <w:rsid w:val="13B04FD8"/>
    <w:rsid w:val="13B4FC1C"/>
    <w:rsid w:val="13B6A435"/>
    <w:rsid w:val="13C24631"/>
    <w:rsid w:val="13C25187"/>
    <w:rsid w:val="13C48506"/>
    <w:rsid w:val="13C5313B"/>
    <w:rsid w:val="13D29537"/>
    <w:rsid w:val="13D36D35"/>
    <w:rsid w:val="13D9C1C4"/>
    <w:rsid w:val="13D9D274"/>
    <w:rsid w:val="13E291DD"/>
    <w:rsid w:val="13E40203"/>
    <w:rsid w:val="13EAC1E2"/>
    <w:rsid w:val="140070FF"/>
    <w:rsid w:val="14029928"/>
    <w:rsid w:val="1402B810"/>
    <w:rsid w:val="14034A34"/>
    <w:rsid w:val="140B4B3B"/>
    <w:rsid w:val="140B7EA4"/>
    <w:rsid w:val="14117427"/>
    <w:rsid w:val="141216E1"/>
    <w:rsid w:val="141439EA"/>
    <w:rsid w:val="14152DB1"/>
    <w:rsid w:val="14161625"/>
    <w:rsid w:val="1419DDCF"/>
    <w:rsid w:val="141C4177"/>
    <w:rsid w:val="14210CD4"/>
    <w:rsid w:val="14264E87"/>
    <w:rsid w:val="142DDB14"/>
    <w:rsid w:val="14304729"/>
    <w:rsid w:val="14339488"/>
    <w:rsid w:val="1441CABD"/>
    <w:rsid w:val="144F5853"/>
    <w:rsid w:val="14530E8B"/>
    <w:rsid w:val="1454B9E7"/>
    <w:rsid w:val="145A2966"/>
    <w:rsid w:val="145FB35B"/>
    <w:rsid w:val="1464AAE2"/>
    <w:rsid w:val="1465EDA9"/>
    <w:rsid w:val="1469A2A9"/>
    <w:rsid w:val="146F7054"/>
    <w:rsid w:val="14704E72"/>
    <w:rsid w:val="147571FE"/>
    <w:rsid w:val="14788D27"/>
    <w:rsid w:val="14801BAF"/>
    <w:rsid w:val="148BF6B2"/>
    <w:rsid w:val="1496447C"/>
    <w:rsid w:val="149EFA8D"/>
    <w:rsid w:val="14A3F4B7"/>
    <w:rsid w:val="14A46C5B"/>
    <w:rsid w:val="14A4C7DB"/>
    <w:rsid w:val="14A553F8"/>
    <w:rsid w:val="14A855BB"/>
    <w:rsid w:val="14ABCEDF"/>
    <w:rsid w:val="14AEE7CA"/>
    <w:rsid w:val="14B003A4"/>
    <w:rsid w:val="14B5BA82"/>
    <w:rsid w:val="14B78C0E"/>
    <w:rsid w:val="14B893C0"/>
    <w:rsid w:val="14BCD7E0"/>
    <w:rsid w:val="14C04226"/>
    <w:rsid w:val="14C1CFF8"/>
    <w:rsid w:val="14C43225"/>
    <w:rsid w:val="14C4EC69"/>
    <w:rsid w:val="14C52121"/>
    <w:rsid w:val="14C980B7"/>
    <w:rsid w:val="14D11973"/>
    <w:rsid w:val="14D2D9F9"/>
    <w:rsid w:val="14D44E9C"/>
    <w:rsid w:val="14D5A495"/>
    <w:rsid w:val="14DACE74"/>
    <w:rsid w:val="14DB5FB1"/>
    <w:rsid w:val="14DC6D78"/>
    <w:rsid w:val="14DE3317"/>
    <w:rsid w:val="14E02DEC"/>
    <w:rsid w:val="14E24FE2"/>
    <w:rsid w:val="14EBB0F9"/>
    <w:rsid w:val="14EE981C"/>
    <w:rsid w:val="14F53060"/>
    <w:rsid w:val="14F704FE"/>
    <w:rsid w:val="14F7A611"/>
    <w:rsid w:val="14F7FA57"/>
    <w:rsid w:val="14FD0BD8"/>
    <w:rsid w:val="14FF26B4"/>
    <w:rsid w:val="15012258"/>
    <w:rsid w:val="15015ECC"/>
    <w:rsid w:val="1505B40B"/>
    <w:rsid w:val="1506615B"/>
    <w:rsid w:val="150E3339"/>
    <w:rsid w:val="15103487"/>
    <w:rsid w:val="1510FFEE"/>
    <w:rsid w:val="15194D16"/>
    <w:rsid w:val="151A6AC0"/>
    <w:rsid w:val="151FFE9B"/>
    <w:rsid w:val="15221901"/>
    <w:rsid w:val="15266974"/>
    <w:rsid w:val="152841BD"/>
    <w:rsid w:val="152BBFA3"/>
    <w:rsid w:val="152FF3CB"/>
    <w:rsid w:val="153433AC"/>
    <w:rsid w:val="1535FD7A"/>
    <w:rsid w:val="15382490"/>
    <w:rsid w:val="15426D44"/>
    <w:rsid w:val="15461ABB"/>
    <w:rsid w:val="1547B3AC"/>
    <w:rsid w:val="1547CD0A"/>
    <w:rsid w:val="1549848E"/>
    <w:rsid w:val="154E880C"/>
    <w:rsid w:val="1550B9E7"/>
    <w:rsid w:val="1551A02B"/>
    <w:rsid w:val="15568BF5"/>
    <w:rsid w:val="1556C4F7"/>
    <w:rsid w:val="155DA4A3"/>
    <w:rsid w:val="155EEA86"/>
    <w:rsid w:val="156C2168"/>
    <w:rsid w:val="15741A47"/>
    <w:rsid w:val="1581B31D"/>
    <w:rsid w:val="15828429"/>
    <w:rsid w:val="1582FCBE"/>
    <w:rsid w:val="15839CE6"/>
    <w:rsid w:val="15849293"/>
    <w:rsid w:val="158AD617"/>
    <w:rsid w:val="158CE9D3"/>
    <w:rsid w:val="158F68DD"/>
    <w:rsid w:val="1599598B"/>
    <w:rsid w:val="15A23C00"/>
    <w:rsid w:val="15A44DB8"/>
    <w:rsid w:val="15A617C9"/>
    <w:rsid w:val="15AAD216"/>
    <w:rsid w:val="15AD1034"/>
    <w:rsid w:val="15B1BBD9"/>
    <w:rsid w:val="15B22527"/>
    <w:rsid w:val="15B9F1D1"/>
    <w:rsid w:val="15BD3CCB"/>
    <w:rsid w:val="15C15F2C"/>
    <w:rsid w:val="15C40078"/>
    <w:rsid w:val="15C95D9F"/>
    <w:rsid w:val="15CD159C"/>
    <w:rsid w:val="15CFC004"/>
    <w:rsid w:val="15D05247"/>
    <w:rsid w:val="15D462CD"/>
    <w:rsid w:val="15D6D8ED"/>
    <w:rsid w:val="15D9F15C"/>
    <w:rsid w:val="15DABF19"/>
    <w:rsid w:val="15DB0694"/>
    <w:rsid w:val="15DC25E1"/>
    <w:rsid w:val="15E016C6"/>
    <w:rsid w:val="15E05752"/>
    <w:rsid w:val="15E76C71"/>
    <w:rsid w:val="15E8EA13"/>
    <w:rsid w:val="15E9BB98"/>
    <w:rsid w:val="15EB7FD7"/>
    <w:rsid w:val="15F6D56D"/>
    <w:rsid w:val="15F9F3F8"/>
    <w:rsid w:val="15FAC619"/>
    <w:rsid w:val="15FF4170"/>
    <w:rsid w:val="15FF956B"/>
    <w:rsid w:val="160364C9"/>
    <w:rsid w:val="160563ED"/>
    <w:rsid w:val="16117FA3"/>
    <w:rsid w:val="16147E92"/>
    <w:rsid w:val="161766D0"/>
    <w:rsid w:val="161E2A7F"/>
    <w:rsid w:val="161EEE4A"/>
    <w:rsid w:val="16280759"/>
    <w:rsid w:val="162C2529"/>
    <w:rsid w:val="162FC15E"/>
    <w:rsid w:val="162FEE50"/>
    <w:rsid w:val="16347C12"/>
    <w:rsid w:val="16352BCC"/>
    <w:rsid w:val="16364B51"/>
    <w:rsid w:val="1636A608"/>
    <w:rsid w:val="1639326D"/>
    <w:rsid w:val="163E7D24"/>
    <w:rsid w:val="163EC65D"/>
    <w:rsid w:val="1641ECCE"/>
    <w:rsid w:val="1642DA6C"/>
    <w:rsid w:val="164456B7"/>
    <w:rsid w:val="1644DD9A"/>
    <w:rsid w:val="16475C0C"/>
    <w:rsid w:val="164C23FA"/>
    <w:rsid w:val="164DAB3F"/>
    <w:rsid w:val="164DD387"/>
    <w:rsid w:val="16501CF8"/>
    <w:rsid w:val="1653F21F"/>
    <w:rsid w:val="1658C333"/>
    <w:rsid w:val="165DDC5F"/>
    <w:rsid w:val="1668D3D6"/>
    <w:rsid w:val="166A7D57"/>
    <w:rsid w:val="166F0045"/>
    <w:rsid w:val="166F4696"/>
    <w:rsid w:val="16730E3D"/>
    <w:rsid w:val="16735C20"/>
    <w:rsid w:val="16759CE4"/>
    <w:rsid w:val="1677C9ED"/>
    <w:rsid w:val="1679D108"/>
    <w:rsid w:val="167A3F6C"/>
    <w:rsid w:val="16807BA8"/>
    <w:rsid w:val="168441F1"/>
    <w:rsid w:val="1684F972"/>
    <w:rsid w:val="1686BF69"/>
    <w:rsid w:val="16872F03"/>
    <w:rsid w:val="16892169"/>
    <w:rsid w:val="168ED2ED"/>
    <w:rsid w:val="16901489"/>
    <w:rsid w:val="1691979B"/>
    <w:rsid w:val="1692D2D6"/>
    <w:rsid w:val="1696B1DD"/>
    <w:rsid w:val="16AB80FC"/>
    <w:rsid w:val="16AD79DB"/>
    <w:rsid w:val="16BF3331"/>
    <w:rsid w:val="16C8217D"/>
    <w:rsid w:val="16C834B2"/>
    <w:rsid w:val="16D6F314"/>
    <w:rsid w:val="16DEBA31"/>
    <w:rsid w:val="16ED231B"/>
    <w:rsid w:val="16F15EC3"/>
    <w:rsid w:val="16F1D807"/>
    <w:rsid w:val="16F47457"/>
    <w:rsid w:val="16F50B9A"/>
    <w:rsid w:val="16FC61C2"/>
    <w:rsid w:val="17004F58"/>
    <w:rsid w:val="1700E764"/>
    <w:rsid w:val="1703C951"/>
    <w:rsid w:val="1704CB58"/>
    <w:rsid w:val="1705EFA4"/>
    <w:rsid w:val="170AEB15"/>
    <w:rsid w:val="1712766A"/>
    <w:rsid w:val="17163225"/>
    <w:rsid w:val="17166052"/>
    <w:rsid w:val="171BD634"/>
    <w:rsid w:val="1729FC25"/>
    <w:rsid w:val="17314638"/>
    <w:rsid w:val="1734F9C1"/>
    <w:rsid w:val="17390FD0"/>
    <w:rsid w:val="173DB8FA"/>
    <w:rsid w:val="17479A15"/>
    <w:rsid w:val="174F70F0"/>
    <w:rsid w:val="17505F37"/>
    <w:rsid w:val="17544BC7"/>
    <w:rsid w:val="1755621C"/>
    <w:rsid w:val="17575E98"/>
    <w:rsid w:val="176162A4"/>
    <w:rsid w:val="17663941"/>
    <w:rsid w:val="176DE7D4"/>
    <w:rsid w:val="17724579"/>
    <w:rsid w:val="1777084D"/>
    <w:rsid w:val="177D6FA4"/>
    <w:rsid w:val="177F9EF1"/>
    <w:rsid w:val="17834BB8"/>
    <w:rsid w:val="1785D740"/>
    <w:rsid w:val="1789932A"/>
    <w:rsid w:val="178AD22D"/>
    <w:rsid w:val="17905CBC"/>
    <w:rsid w:val="179523DA"/>
    <w:rsid w:val="17953B87"/>
    <w:rsid w:val="17959DCA"/>
    <w:rsid w:val="1795F508"/>
    <w:rsid w:val="1799B3B7"/>
    <w:rsid w:val="179F1F3B"/>
    <w:rsid w:val="17A74908"/>
    <w:rsid w:val="17AE5BEA"/>
    <w:rsid w:val="17AF5074"/>
    <w:rsid w:val="17B0D45D"/>
    <w:rsid w:val="17B11B78"/>
    <w:rsid w:val="17B3AAC8"/>
    <w:rsid w:val="17B4292B"/>
    <w:rsid w:val="17B54560"/>
    <w:rsid w:val="17C07EB9"/>
    <w:rsid w:val="17C2EACC"/>
    <w:rsid w:val="17C4C36C"/>
    <w:rsid w:val="17C5600D"/>
    <w:rsid w:val="17C905DB"/>
    <w:rsid w:val="17C96E6D"/>
    <w:rsid w:val="17CA5A7E"/>
    <w:rsid w:val="17CDB640"/>
    <w:rsid w:val="17D40BCA"/>
    <w:rsid w:val="17D8010E"/>
    <w:rsid w:val="17DB7E5B"/>
    <w:rsid w:val="17DC41FB"/>
    <w:rsid w:val="17DDFC69"/>
    <w:rsid w:val="17E2E3E2"/>
    <w:rsid w:val="17E493FC"/>
    <w:rsid w:val="17E4EEC4"/>
    <w:rsid w:val="17E76FE6"/>
    <w:rsid w:val="17E79A06"/>
    <w:rsid w:val="17EEC535"/>
    <w:rsid w:val="17F488EC"/>
    <w:rsid w:val="17F62387"/>
    <w:rsid w:val="17F8D695"/>
    <w:rsid w:val="17FC5C2A"/>
    <w:rsid w:val="17FCFFB6"/>
    <w:rsid w:val="180B1AC2"/>
    <w:rsid w:val="180CB431"/>
    <w:rsid w:val="180EC328"/>
    <w:rsid w:val="180EF11E"/>
    <w:rsid w:val="1813B271"/>
    <w:rsid w:val="1816D5F6"/>
    <w:rsid w:val="1818F3B7"/>
    <w:rsid w:val="181955EA"/>
    <w:rsid w:val="181B09F5"/>
    <w:rsid w:val="181B2968"/>
    <w:rsid w:val="18203891"/>
    <w:rsid w:val="1827239D"/>
    <w:rsid w:val="182B4352"/>
    <w:rsid w:val="182E740E"/>
    <w:rsid w:val="18315AE7"/>
    <w:rsid w:val="1833BECE"/>
    <w:rsid w:val="1833D0EF"/>
    <w:rsid w:val="18371A21"/>
    <w:rsid w:val="18418B39"/>
    <w:rsid w:val="1844D1B5"/>
    <w:rsid w:val="18481AB2"/>
    <w:rsid w:val="18484CC8"/>
    <w:rsid w:val="184CC106"/>
    <w:rsid w:val="184D9FC4"/>
    <w:rsid w:val="184F4CB6"/>
    <w:rsid w:val="1850CCD2"/>
    <w:rsid w:val="18523046"/>
    <w:rsid w:val="1854BD56"/>
    <w:rsid w:val="18581D61"/>
    <w:rsid w:val="185A1BA1"/>
    <w:rsid w:val="185B898C"/>
    <w:rsid w:val="186185D8"/>
    <w:rsid w:val="1866709C"/>
    <w:rsid w:val="186822ED"/>
    <w:rsid w:val="186F6087"/>
    <w:rsid w:val="1871A945"/>
    <w:rsid w:val="18729D91"/>
    <w:rsid w:val="18755BB5"/>
    <w:rsid w:val="18766870"/>
    <w:rsid w:val="1876BA89"/>
    <w:rsid w:val="18780CD1"/>
    <w:rsid w:val="1878EB18"/>
    <w:rsid w:val="18794653"/>
    <w:rsid w:val="187A805F"/>
    <w:rsid w:val="187E5F88"/>
    <w:rsid w:val="187F5755"/>
    <w:rsid w:val="1880083E"/>
    <w:rsid w:val="1880E207"/>
    <w:rsid w:val="188104B5"/>
    <w:rsid w:val="1881FF1E"/>
    <w:rsid w:val="188242C2"/>
    <w:rsid w:val="1882E369"/>
    <w:rsid w:val="18858970"/>
    <w:rsid w:val="188B54EC"/>
    <w:rsid w:val="1890FE8C"/>
    <w:rsid w:val="1893F6A7"/>
    <w:rsid w:val="18980289"/>
    <w:rsid w:val="1899474B"/>
    <w:rsid w:val="189C9E5E"/>
    <w:rsid w:val="189FCBBC"/>
    <w:rsid w:val="18A39237"/>
    <w:rsid w:val="18A3ABF1"/>
    <w:rsid w:val="18A52D36"/>
    <w:rsid w:val="18A81798"/>
    <w:rsid w:val="18AC9141"/>
    <w:rsid w:val="18AEE510"/>
    <w:rsid w:val="18AFA308"/>
    <w:rsid w:val="18B57A6C"/>
    <w:rsid w:val="18BBC69D"/>
    <w:rsid w:val="18BCFD22"/>
    <w:rsid w:val="18BE8B7A"/>
    <w:rsid w:val="18C0C223"/>
    <w:rsid w:val="18C7099F"/>
    <w:rsid w:val="18C72514"/>
    <w:rsid w:val="18C75883"/>
    <w:rsid w:val="18CAB333"/>
    <w:rsid w:val="18CD5C8E"/>
    <w:rsid w:val="18D51D35"/>
    <w:rsid w:val="18D6B45A"/>
    <w:rsid w:val="18E123E3"/>
    <w:rsid w:val="18E65609"/>
    <w:rsid w:val="18E74CA7"/>
    <w:rsid w:val="18E89EEB"/>
    <w:rsid w:val="18ED9702"/>
    <w:rsid w:val="18EEAA12"/>
    <w:rsid w:val="18F39C9C"/>
    <w:rsid w:val="18F92093"/>
    <w:rsid w:val="1900CE90"/>
    <w:rsid w:val="19060ECB"/>
    <w:rsid w:val="19081B24"/>
    <w:rsid w:val="19104283"/>
    <w:rsid w:val="191277C6"/>
    <w:rsid w:val="1913C821"/>
    <w:rsid w:val="1914FE73"/>
    <w:rsid w:val="192F73D8"/>
    <w:rsid w:val="19310A10"/>
    <w:rsid w:val="19315017"/>
    <w:rsid w:val="1931F5F7"/>
    <w:rsid w:val="1934FBD8"/>
    <w:rsid w:val="19363F02"/>
    <w:rsid w:val="193EB546"/>
    <w:rsid w:val="1948D9BF"/>
    <w:rsid w:val="194A873A"/>
    <w:rsid w:val="1953492F"/>
    <w:rsid w:val="19549220"/>
    <w:rsid w:val="1955584D"/>
    <w:rsid w:val="1957D1D3"/>
    <w:rsid w:val="195E17AC"/>
    <w:rsid w:val="1961078C"/>
    <w:rsid w:val="1961D1AC"/>
    <w:rsid w:val="19639F09"/>
    <w:rsid w:val="1964EBB8"/>
    <w:rsid w:val="1968997B"/>
    <w:rsid w:val="196C0DCE"/>
    <w:rsid w:val="196D05C4"/>
    <w:rsid w:val="196DD3F2"/>
    <w:rsid w:val="1970D32F"/>
    <w:rsid w:val="1971048F"/>
    <w:rsid w:val="1971E337"/>
    <w:rsid w:val="19730308"/>
    <w:rsid w:val="1975FF50"/>
    <w:rsid w:val="19767ED8"/>
    <w:rsid w:val="197A81FC"/>
    <w:rsid w:val="197B014D"/>
    <w:rsid w:val="197E6813"/>
    <w:rsid w:val="19869265"/>
    <w:rsid w:val="19892E9F"/>
    <w:rsid w:val="19936C79"/>
    <w:rsid w:val="1993ACC4"/>
    <w:rsid w:val="199C0363"/>
    <w:rsid w:val="199CEDB2"/>
    <w:rsid w:val="19A7ED07"/>
    <w:rsid w:val="19A8EA72"/>
    <w:rsid w:val="19B1915A"/>
    <w:rsid w:val="19B451B0"/>
    <w:rsid w:val="19B9944A"/>
    <w:rsid w:val="19B9CC1F"/>
    <w:rsid w:val="19BF8F30"/>
    <w:rsid w:val="19C122C7"/>
    <w:rsid w:val="19C15433"/>
    <w:rsid w:val="19C196C2"/>
    <w:rsid w:val="19C2848B"/>
    <w:rsid w:val="19C34DE4"/>
    <w:rsid w:val="19C47582"/>
    <w:rsid w:val="19C4852C"/>
    <w:rsid w:val="19C4A6E6"/>
    <w:rsid w:val="19C4D132"/>
    <w:rsid w:val="19C5C516"/>
    <w:rsid w:val="19C7135D"/>
    <w:rsid w:val="19CC14B1"/>
    <w:rsid w:val="19DAB5C1"/>
    <w:rsid w:val="19DC5EFC"/>
    <w:rsid w:val="19DD3F68"/>
    <w:rsid w:val="19DEABC1"/>
    <w:rsid w:val="19DFB618"/>
    <w:rsid w:val="19E2861F"/>
    <w:rsid w:val="19E44A54"/>
    <w:rsid w:val="19E646D9"/>
    <w:rsid w:val="19EA630E"/>
    <w:rsid w:val="19EF9937"/>
    <w:rsid w:val="19F1CBEB"/>
    <w:rsid w:val="19F4166B"/>
    <w:rsid w:val="19F4ADDE"/>
    <w:rsid w:val="19F68035"/>
    <w:rsid w:val="19FEC744"/>
    <w:rsid w:val="19FEF07C"/>
    <w:rsid w:val="1A06534E"/>
    <w:rsid w:val="1A0A8E38"/>
    <w:rsid w:val="1A1C6DBE"/>
    <w:rsid w:val="1A218D46"/>
    <w:rsid w:val="1A25C841"/>
    <w:rsid w:val="1A41469E"/>
    <w:rsid w:val="1A43E7F9"/>
    <w:rsid w:val="1A4577F4"/>
    <w:rsid w:val="1A464BE8"/>
    <w:rsid w:val="1A49AF17"/>
    <w:rsid w:val="1A5B7875"/>
    <w:rsid w:val="1A5F7604"/>
    <w:rsid w:val="1A6A1580"/>
    <w:rsid w:val="1A6AA62D"/>
    <w:rsid w:val="1A6CE996"/>
    <w:rsid w:val="1A6E4C66"/>
    <w:rsid w:val="1A73CC5E"/>
    <w:rsid w:val="1A7511B7"/>
    <w:rsid w:val="1A77A58D"/>
    <w:rsid w:val="1A7DE683"/>
    <w:rsid w:val="1A7F5359"/>
    <w:rsid w:val="1A845179"/>
    <w:rsid w:val="1A8B1257"/>
    <w:rsid w:val="1A8E6400"/>
    <w:rsid w:val="1A8F772E"/>
    <w:rsid w:val="1A963073"/>
    <w:rsid w:val="1A97CE8E"/>
    <w:rsid w:val="1A9A1940"/>
    <w:rsid w:val="1AA21333"/>
    <w:rsid w:val="1AA435F9"/>
    <w:rsid w:val="1AA8BBD9"/>
    <w:rsid w:val="1AA9C164"/>
    <w:rsid w:val="1AA9D59E"/>
    <w:rsid w:val="1AA9D9A4"/>
    <w:rsid w:val="1AAA9626"/>
    <w:rsid w:val="1AACE50C"/>
    <w:rsid w:val="1AAE0409"/>
    <w:rsid w:val="1AB30ADD"/>
    <w:rsid w:val="1AB34CC4"/>
    <w:rsid w:val="1AB65DA3"/>
    <w:rsid w:val="1AB6BD45"/>
    <w:rsid w:val="1ABBE53E"/>
    <w:rsid w:val="1AC03057"/>
    <w:rsid w:val="1AC04515"/>
    <w:rsid w:val="1AC6048E"/>
    <w:rsid w:val="1AC7864D"/>
    <w:rsid w:val="1AC7ABE7"/>
    <w:rsid w:val="1ACF4BCE"/>
    <w:rsid w:val="1AD061D8"/>
    <w:rsid w:val="1AD3868A"/>
    <w:rsid w:val="1AD4A604"/>
    <w:rsid w:val="1ADDFE02"/>
    <w:rsid w:val="1ADE38D0"/>
    <w:rsid w:val="1AE08C6A"/>
    <w:rsid w:val="1AE12050"/>
    <w:rsid w:val="1AE26BAA"/>
    <w:rsid w:val="1AE95532"/>
    <w:rsid w:val="1AEAE6E3"/>
    <w:rsid w:val="1AEF70C9"/>
    <w:rsid w:val="1AF14CC6"/>
    <w:rsid w:val="1AF4E9EA"/>
    <w:rsid w:val="1AFA9ABC"/>
    <w:rsid w:val="1AFFD899"/>
    <w:rsid w:val="1B001069"/>
    <w:rsid w:val="1B04D0CC"/>
    <w:rsid w:val="1B04D629"/>
    <w:rsid w:val="1B0C9AF4"/>
    <w:rsid w:val="1B12AB21"/>
    <w:rsid w:val="1B15A9A7"/>
    <w:rsid w:val="1B1885F5"/>
    <w:rsid w:val="1B238CD1"/>
    <w:rsid w:val="1B27A4E0"/>
    <w:rsid w:val="1B2FB10C"/>
    <w:rsid w:val="1B3047A2"/>
    <w:rsid w:val="1B33599E"/>
    <w:rsid w:val="1B376573"/>
    <w:rsid w:val="1B37AC16"/>
    <w:rsid w:val="1B3A5F52"/>
    <w:rsid w:val="1B3C5EB3"/>
    <w:rsid w:val="1B3D7C6F"/>
    <w:rsid w:val="1B3EF4AA"/>
    <w:rsid w:val="1B3F7929"/>
    <w:rsid w:val="1B410E41"/>
    <w:rsid w:val="1B469C0C"/>
    <w:rsid w:val="1B46BB31"/>
    <w:rsid w:val="1B4ED6CE"/>
    <w:rsid w:val="1B50A748"/>
    <w:rsid w:val="1B51829E"/>
    <w:rsid w:val="1B535509"/>
    <w:rsid w:val="1B5A7971"/>
    <w:rsid w:val="1B5B5F91"/>
    <w:rsid w:val="1B60AF61"/>
    <w:rsid w:val="1B6456F5"/>
    <w:rsid w:val="1B76D020"/>
    <w:rsid w:val="1B7D9B77"/>
    <w:rsid w:val="1B842B5A"/>
    <w:rsid w:val="1B874423"/>
    <w:rsid w:val="1B87B06B"/>
    <w:rsid w:val="1B8B1068"/>
    <w:rsid w:val="1B8C1A83"/>
    <w:rsid w:val="1B912E6C"/>
    <w:rsid w:val="1B91851A"/>
    <w:rsid w:val="1B95C4AC"/>
    <w:rsid w:val="1B987CDE"/>
    <w:rsid w:val="1B9FAF8E"/>
    <w:rsid w:val="1B9FD288"/>
    <w:rsid w:val="1BA5F411"/>
    <w:rsid w:val="1BA872B9"/>
    <w:rsid w:val="1BABE927"/>
    <w:rsid w:val="1BAF0A00"/>
    <w:rsid w:val="1BBB1A37"/>
    <w:rsid w:val="1BBD2924"/>
    <w:rsid w:val="1BBF3304"/>
    <w:rsid w:val="1BC2873E"/>
    <w:rsid w:val="1BC85C13"/>
    <w:rsid w:val="1BC85E32"/>
    <w:rsid w:val="1BC9CA61"/>
    <w:rsid w:val="1BCB1F1D"/>
    <w:rsid w:val="1BCD8DDC"/>
    <w:rsid w:val="1BCF784D"/>
    <w:rsid w:val="1BD10E76"/>
    <w:rsid w:val="1BD1F325"/>
    <w:rsid w:val="1BD6D0D8"/>
    <w:rsid w:val="1BD8E266"/>
    <w:rsid w:val="1BE3C868"/>
    <w:rsid w:val="1BEACAF5"/>
    <w:rsid w:val="1BEF1499"/>
    <w:rsid w:val="1BF1197E"/>
    <w:rsid w:val="1BF1EBEE"/>
    <w:rsid w:val="1BF3CE95"/>
    <w:rsid w:val="1BF4EBAC"/>
    <w:rsid w:val="1BFF2535"/>
    <w:rsid w:val="1C06B0E4"/>
    <w:rsid w:val="1C06EBAE"/>
    <w:rsid w:val="1C095583"/>
    <w:rsid w:val="1C0E8F10"/>
    <w:rsid w:val="1C0F7398"/>
    <w:rsid w:val="1C1F5B1E"/>
    <w:rsid w:val="1C21F961"/>
    <w:rsid w:val="1C21FAA6"/>
    <w:rsid w:val="1C2739AC"/>
    <w:rsid w:val="1C28F4DB"/>
    <w:rsid w:val="1C2D1A19"/>
    <w:rsid w:val="1C2DB130"/>
    <w:rsid w:val="1C329F5A"/>
    <w:rsid w:val="1C363215"/>
    <w:rsid w:val="1C3D8A79"/>
    <w:rsid w:val="1C42D487"/>
    <w:rsid w:val="1C472673"/>
    <w:rsid w:val="1C4B266E"/>
    <w:rsid w:val="1C4F49B2"/>
    <w:rsid w:val="1C55727F"/>
    <w:rsid w:val="1C5727BF"/>
    <w:rsid w:val="1C5A8350"/>
    <w:rsid w:val="1C5B1F58"/>
    <w:rsid w:val="1C5BD793"/>
    <w:rsid w:val="1C5DE0C2"/>
    <w:rsid w:val="1C5E4949"/>
    <w:rsid w:val="1C5E61EC"/>
    <w:rsid w:val="1C6119AC"/>
    <w:rsid w:val="1C6A2F0A"/>
    <w:rsid w:val="1C6E3421"/>
    <w:rsid w:val="1C6EB99A"/>
    <w:rsid w:val="1C6F9BBE"/>
    <w:rsid w:val="1C722293"/>
    <w:rsid w:val="1C7363F2"/>
    <w:rsid w:val="1C738169"/>
    <w:rsid w:val="1C80A89B"/>
    <w:rsid w:val="1C80DD24"/>
    <w:rsid w:val="1C855E71"/>
    <w:rsid w:val="1C89CFAF"/>
    <w:rsid w:val="1C8A767D"/>
    <w:rsid w:val="1C906565"/>
    <w:rsid w:val="1C95000E"/>
    <w:rsid w:val="1C9A30E0"/>
    <w:rsid w:val="1C9DED69"/>
    <w:rsid w:val="1CAC13F8"/>
    <w:rsid w:val="1CB186DA"/>
    <w:rsid w:val="1CB72761"/>
    <w:rsid w:val="1CB8AB3B"/>
    <w:rsid w:val="1CB9C464"/>
    <w:rsid w:val="1CBE35F8"/>
    <w:rsid w:val="1CBFE4E5"/>
    <w:rsid w:val="1CC66BB7"/>
    <w:rsid w:val="1CC6E742"/>
    <w:rsid w:val="1CC8507F"/>
    <w:rsid w:val="1CC9A6B8"/>
    <w:rsid w:val="1CCDA9BC"/>
    <w:rsid w:val="1CDD2944"/>
    <w:rsid w:val="1CE07988"/>
    <w:rsid w:val="1CE2DB21"/>
    <w:rsid w:val="1CE31F66"/>
    <w:rsid w:val="1CE55C72"/>
    <w:rsid w:val="1CE59A1D"/>
    <w:rsid w:val="1CE7A531"/>
    <w:rsid w:val="1CEE5E3E"/>
    <w:rsid w:val="1CF0659F"/>
    <w:rsid w:val="1CF21FD7"/>
    <w:rsid w:val="1CFA2928"/>
    <w:rsid w:val="1CFA71CF"/>
    <w:rsid w:val="1CFAF922"/>
    <w:rsid w:val="1D047CA0"/>
    <w:rsid w:val="1D09320B"/>
    <w:rsid w:val="1D09C854"/>
    <w:rsid w:val="1D103A05"/>
    <w:rsid w:val="1D10FCDA"/>
    <w:rsid w:val="1D129F67"/>
    <w:rsid w:val="1D12F431"/>
    <w:rsid w:val="1D233D12"/>
    <w:rsid w:val="1D2A9819"/>
    <w:rsid w:val="1D2FC09F"/>
    <w:rsid w:val="1D3093FE"/>
    <w:rsid w:val="1D30B897"/>
    <w:rsid w:val="1D34DC57"/>
    <w:rsid w:val="1D35681D"/>
    <w:rsid w:val="1D37C103"/>
    <w:rsid w:val="1D398AFB"/>
    <w:rsid w:val="1D3EA3EC"/>
    <w:rsid w:val="1D3F67EA"/>
    <w:rsid w:val="1D42DDEB"/>
    <w:rsid w:val="1D480B53"/>
    <w:rsid w:val="1D4818BB"/>
    <w:rsid w:val="1D4D5A74"/>
    <w:rsid w:val="1D54BA4B"/>
    <w:rsid w:val="1D59F444"/>
    <w:rsid w:val="1D5A3C98"/>
    <w:rsid w:val="1D5CD8FE"/>
    <w:rsid w:val="1D5D1DA0"/>
    <w:rsid w:val="1D62BFE0"/>
    <w:rsid w:val="1D67C594"/>
    <w:rsid w:val="1D6A073C"/>
    <w:rsid w:val="1D6E6BF8"/>
    <w:rsid w:val="1D7BDCD8"/>
    <w:rsid w:val="1D7CAF5A"/>
    <w:rsid w:val="1D8195EB"/>
    <w:rsid w:val="1D84380D"/>
    <w:rsid w:val="1D8780C6"/>
    <w:rsid w:val="1D899E3C"/>
    <w:rsid w:val="1D8CA0C9"/>
    <w:rsid w:val="1D8CAC1B"/>
    <w:rsid w:val="1D8CF6D9"/>
    <w:rsid w:val="1D8E7E4F"/>
    <w:rsid w:val="1D97C953"/>
    <w:rsid w:val="1D98D63B"/>
    <w:rsid w:val="1D9AE6EA"/>
    <w:rsid w:val="1D9BEDE8"/>
    <w:rsid w:val="1D9E3D30"/>
    <w:rsid w:val="1DA2F831"/>
    <w:rsid w:val="1DA8434B"/>
    <w:rsid w:val="1DA873A5"/>
    <w:rsid w:val="1DA96ADA"/>
    <w:rsid w:val="1DAA7015"/>
    <w:rsid w:val="1DAD01D7"/>
    <w:rsid w:val="1DB5ECA6"/>
    <w:rsid w:val="1DB9A785"/>
    <w:rsid w:val="1DBAABD9"/>
    <w:rsid w:val="1DBFA9FD"/>
    <w:rsid w:val="1DC2934A"/>
    <w:rsid w:val="1DC37CFE"/>
    <w:rsid w:val="1DC38134"/>
    <w:rsid w:val="1DC4686A"/>
    <w:rsid w:val="1DC9B333"/>
    <w:rsid w:val="1DCBE491"/>
    <w:rsid w:val="1DD0734E"/>
    <w:rsid w:val="1DD3CBEC"/>
    <w:rsid w:val="1DD7F7A4"/>
    <w:rsid w:val="1DDCE58E"/>
    <w:rsid w:val="1DDF64C8"/>
    <w:rsid w:val="1DDF9FA9"/>
    <w:rsid w:val="1DE0617F"/>
    <w:rsid w:val="1DE394F0"/>
    <w:rsid w:val="1DE8BCE4"/>
    <w:rsid w:val="1DEE78AC"/>
    <w:rsid w:val="1DEFF4AB"/>
    <w:rsid w:val="1DF60A0E"/>
    <w:rsid w:val="1DF71457"/>
    <w:rsid w:val="1DFAD48C"/>
    <w:rsid w:val="1DFCFEB3"/>
    <w:rsid w:val="1E00DF50"/>
    <w:rsid w:val="1E047FC3"/>
    <w:rsid w:val="1E08ACD8"/>
    <w:rsid w:val="1E08D214"/>
    <w:rsid w:val="1E0A26DA"/>
    <w:rsid w:val="1E0BE2BB"/>
    <w:rsid w:val="1E10675E"/>
    <w:rsid w:val="1E186C00"/>
    <w:rsid w:val="1E1A5529"/>
    <w:rsid w:val="1E1C5F76"/>
    <w:rsid w:val="1E1CBE46"/>
    <w:rsid w:val="1E2448DF"/>
    <w:rsid w:val="1E253A23"/>
    <w:rsid w:val="1E2AFF23"/>
    <w:rsid w:val="1E2C512B"/>
    <w:rsid w:val="1E36F1FA"/>
    <w:rsid w:val="1E380692"/>
    <w:rsid w:val="1E3AFE65"/>
    <w:rsid w:val="1E3C133F"/>
    <w:rsid w:val="1E3C3728"/>
    <w:rsid w:val="1E3CF94B"/>
    <w:rsid w:val="1E3EFAAB"/>
    <w:rsid w:val="1E405C8B"/>
    <w:rsid w:val="1E48A5E5"/>
    <w:rsid w:val="1E4CB213"/>
    <w:rsid w:val="1E517024"/>
    <w:rsid w:val="1E51E5C0"/>
    <w:rsid w:val="1E5B820F"/>
    <w:rsid w:val="1E5FE945"/>
    <w:rsid w:val="1E6A2759"/>
    <w:rsid w:val="1E6B5B63"/>
    <w:rsid w:val="1E6C5EE8"/>
    <w:rsid w:val="1E7173AA"/>
    <w:rsid w:val="1E723C3A"/>
    <w:rsid w:val="1E74567C"/>
    <w:rsid w:val="1E76463D"/>
    <w:rsid w:val="1E833DA3"/>
    <w:rsid w:val="1E845DDA"/>
    <w:rsid w:val="1E892BC5"/>
    <w:rsid w:val="1E89F169"/>
    <w:rsid w:val="1E8F3883"/>
    <w:rsid w:val="1E96626C"/>
    <w:rsid w:val="1E976BFF"/>
    <w:rsid w:val="1E98701B"/>
    <w:rsid w:val="1EA1EDE1"/>
    <w:rsid w:val="1EA5B122"/>
    <w:rsid w:val="1EAA3130"/>
    <w:rsid w:val="1EABC1FE"/>
    <w:rsid w:val="1EAE757A"/>
    <w:rsid w:val="1EAFD2EA"/>
    <w:rsid w:val="1EAFE91A"/>
    <w:rsid w:val="1EB6698F"/>
    <w:rsid w:val="1EB753B7"/>
    <w:rsid w:val="1EB8E8C0"/>
    <w:rsid w:val="1EB93CDC"/>
    <w:rsid w:val="1EBC2FF5"/>
    <w:rsid w:val="1EBEBD09"/>
    <w:rsid w:val="1EC51CFE"/>
    <w:rsid w:val="1EC8DFD1"/>
    <w:rsid w:val="1ECBE3BE"/>
    <w:rsid w:val="1ECF2E2B"/>
    <w:rsid w:val="1ED2248A"/>
    <w:rsid w:val="1ED4B2EA"/>
    <w:rsid w:val="1ED7B807"/>
    <w:rsid w:val="1EDA09CA"/>
    <w:rsid w:val="1EDC1DEF"/>
    <w:rsid w:val="1EDD4862"/>
    <w:rsid w:val="1EE5ECC7"/>
    <w:rsid w:val="1EED6D28"/>
    <w:rsid w:val="1EF71C6E"/>
    <w:rsid w:val="1EF783FD"/>
    <w:rsid w:val="1EF86D2B"/>
    <w:rsid w:val="1EF95214"/>
    <w:rsid w:val="1EF9DF91"/>
    <w:rsid w:val="1EFAFEF9"/>
    <w:rsid w:val="1F04CFB0"/>
    <w:rsid w:val="1F0A91DC"/>
    <w:rsid w:val="1F0F529A"/>
    <w:rsid w:val="1F0FBAAD"/>
    <w:rsid w:val="1F115E86"/>
    <w:rsid w:val="1F187E7E"/>
    <w:rsid w:val="1F1E2382"/>
    <w:rsid w:val="1F228157"/>
    <w:rsid w:val="1F27A817"/>
    <w:rsid w:val="1F284DD1"/>
    <w:rsid w:val="1F32DC84"/>
    <w:rsid w:val="1F3BC3C2"/>
    <w:rsid w:val="1F43864F"/>
    <w:rsid w:val="1F44BD34"/>
    <w:rsid w:val="1F479376"/>
    <w:rsid w:val="1F555DC5"/>
    <w:rsid w:val="1F5DB8FF"/>
    <w:rsid w:val="1F5DFCE3"/>
    <w:rsid w:val="1F5F35A5"/>
    <w:rsid w:val="1F5F5228"/>
    <w:rsid w:val="1F606D0A"/>
    <w:rsid w:val="1F60A38F"/>
    <w:rsid w:val="1F612896"/>
    <w:rsid w:val="1F642153"/>
    <w:rsid w:val="1F6D5106"/>
    <w:rsid w:val="1F70F0B2"/>
    <w:rsid w:val="1F735FBB"/>
    <w:rsid w:val="1F74357B"/>
    <w:rsid w:val="1F757B05"/>
    <w:rsid w:val="1F7A1AE7"/>
    <w:rsid w:val="1F7B314F"/>
    <w:rsid w:val="1F7D82AC"/>
    <w:rsid w:val="1F7E5D0D"/>
    <w:rsid w:val="1F866D0E"/>
    <w:rsid w:val="1F881257"/>
    <w:rsid w:val="1F8B04C1"/>
    <w:rsid w:val="1F8F6674"/>
    <w:rsid w:val="1F933268"/>
    <w:rsid w:val="1F9392F9"/>
    <w:rsid w:val="1F9E414F"/>
    <w:rsid w:val="1F9FF734"/>
    <w:rsid w:val="1FA569E1"/>
    <w:rsid w:val="1FAA1F2F"/>
    <w:rsid w:val="1FAFD1C0"/>
    <w:rsid w:val="1FB087A2"/>
    <w:rsid w:val="1FB26841"/>
    <w:rsid w:val="1FBB318E"/>
    <w:rsid w:val="1FBB76AC"/>
    <w:rsid w:val="1FBCAB0B"/>
    <w:rsid w:val="1FBDF0BA"/>
    <w:rsid w:val="1FBEF089"/>
    <w:rsid w:val="1FC17A7E"/>
    <w:rsid w:val="1FCB0BFC"/>
    <w:rsid w:val="1FCB3AE6"/>
    <w:rsid w:val="1FCDEBAE"/>
    <w:rsid w:val="1FD31EE6"/>
    <w:rsid w:val="1FD53FAC"/>
    <w:rsid w:val="1FE0366D"/>
    <w:rsid w:val="1FE52648"/>
    <w:rsid w:val="1FE9A054"/>
    <w:rsid w:val="1FECC9E7"/>
    <w:rsid w:val="1FEF055F"/>
    <w:rsid w:val="1FF2933F"/>
    <w:rsid w:val="1FF6FF88"/>
    <w:rsid w:val="20048C3D"/>
    <w:rsid w:val="2004C937"/>
    <w:rsid w:val="20058562"/>
    <w:rsid w:val="20088985"/>
    <w:rsid w:val="20124589"/>
    <w:rsid w:val="20161F4F"/>
    <w:rsid w:val="201D1271"/>
    <w:rsid w:val="201D56B6"/>
    <w:rsid w:val="201E45A8"/>
    <w:rsid w:val="201FF8E3"/>
    <w:rsid w:val="20243A9A"/>
    <w:rsid w:val="202583C4"/>
    <w:rsid w:val="202624FB"/>
    <w:rsid w:val="202648DC"/>
    <w:rsid w:val="202DD28E"/>
    <w:rsid w:val="20326B43"/>
    <w:rsid w:val="2036B606"/>
    <w:rsid w:val="20370A14"/>
    <w:rsid w:val="2039F58B"/>
    <w:rsid w:val="203A0FB7"/>
    <w:rsid w:val="2045F1DE"/>
    <w:rsid w:val="204883E0"/>
    <w:rsid w:val="204B92DA"/>
    <w:rsid w:val="204E3D20"/>
    <w:rsid w:val="204F8AD6"/>
    <w:rsid w:val="2051AC53"/>
    <w:rsid w:val="2052F9C6"/>
    <w:rsid w:val="2056F70B"/>
    <w:rsid w:val="20585D60"/>
    <w:rsid w:val="205B7E72"/>
    <w:rsid w:val="205C6635"/>
    <w:rsid w:val="205D6267"/>
    <w:rsid w:val="205E78A4"/>
    <w:rsid w:val="205FA28D"/>
    <w:rsid w:val="2067C207"/>
    <w:rsid w:val="20794F36"/>
    <w:rsid w:val="2079889E"/>
    <w:rsid w:val="20812DBC"/>
    <w:rsid w:val="20838E0E"/>
    <w:rsid w:val="208C7013"/>
    <w:rsid w:val="208E9505"/>
    <w:rsid w:val="2090A505"/>
    <w:rsid w:val="20925976"/>
    <w:rsid w:val="2093E1E4"/>
    <w:rsid w:val="20A2411E"/>
    <w:rsid w:val="20A261CE"/>
    <w:rsid w:val="20A69159"/>
    <w:rsid w:val="20AC94C6"/>
    <w:rsid w:val="20B143D8"/>
    <w:rsid w:val="20B76A21"/>
    <w:rsid w:val="20B9F298"/>
    <w:rsid w:val="20BA4B0C"/>
    <w:rsid w:val="20BF6FD0"/>
    <w:rsid w:val="20C39008"/>
    <w:rsid w:val="20CE6CA6"/>
    <w:rsid w:val="20D5B8BC"/>
    <w:rsid w:val="20D83AED"/>
    <w:rsid w:val="20D91CBD"/>
    <w:rsid w:val="20DD4DAA"/>
    <w:rsid w:val="20E13A7A"/>
    <w:rsid w:val="20E13E5C"/>
    <w:rsid w:val="20E388CB"/>
    <w:rsid w:val="20E40AE1"/>
    <w:rsid w:val="20E48CA2"/>
    <w:rsid w:val="20EA34CF"/>
    <w:rsid w:val="20ECD587"/>
    <w:rsid w:val="20F5B479"/>
    <w:rsid w:val="20F6A0E2"/>
    <w:rsid w:val="20FCD2B7"/>
    <w:rsid w:val="21013F1E"/>
    <w:rsid w:val="21046607"/>
    <w:rsid w:val="210DB5B1"/>
    <w:rsid w:val="211A7AFF"/>
    <w:rsid w:val="21203623"/>
    <w:rsid w:val="2120A820"/>
    <w:rsid w:val="21225EB5"/>
    <w:rsid w:val="212369CE"/>
    <w:rsid w:val="2124473F"/>
    <w:rsid w:val="212AE655"/>
    <w:rsid w:val="212BEFEB"/>
    <w:rsid w:val="212C8A98"/>
    <w:rsid w:val="21318ED3"/>
    <w:rsid w:val="21348AA9"/>
    <w:rsid w:val="213ACDE1"/>
    <w:rsid w:val="213B8990"/>
    <w:rsid w:val="213D9543"/>
    <w:rsid w:val="213FDA17"/>
    <w:rsid w:val="2144789B"/>
    <w:rsid w:val="21495500"/>
    <w:rsid w:val="214C7FD7"/>
    <w:rsid w:val="21548E05"/>
    <w:rsid w:val="21558C83"/>
    <w:rsid w:val="2155B270"/>
    <w:rsid w:val="21565E48"/>
    <w:rsid w:val="215CA267"/>
    <w:rsid w:val="215DFAAB"/>
    <w:rsid w:val="2164DBDC"/>
    <w:rsid w:val="2169DEB4"/>
    <w:rsid w:val="216E7E31"/>
    <w:rsid w:val="217047A2"/>
    <w:rsid w:val="21720DDB"/>
    <w:rsid w:val="2175F4BB"/>
    <w:rsid w:val="217D455B"/>
    <w:rsid w:val="217F80A8"/>
    <w:rsid w:val="218082DF"/>
    <w:rsid w:val="2187EEB0"/>
    <w:rsid w:val="218A5755"/>
    <w:rsid w:val="218A65CD"/>
    <w:rsid w:val="218B41D2"/>
    <w:rsid w:val="218FE13D"/>
    <w:rsid w:val="219AA723"/>
    <w:rsid w:val="219B7A99"/>
    <w:rsid w:val="219D2246"/>
    <w:rsid w:val="21A23D7C"/>
    <w:rsid w:val="21A8B03A"/>
    <w:rsid w:val="21A983F2"/>
    <w:rsid w:val="21AE52C6"/>
    <w:rsid w:val="21B00C33"/>
    <w:rsid w:val="21B134B4"/>
    <w:rsid w:val="21B94471"/>
    <w:rsid w:val="21BB6C3B"/>
    <w:rsid w:val="21BDA2D1"/>
    <w:rsid w:val="21BE215F"/>
    <w:rsid w:val="21BE9B9E"/>
    <w:rsid w:val="21BFF64F"/>
    <w:rsid w:val="21C0CED9"/>
    <w:rsid w:val="21C1D3E4"/>
    <w:rsid w:val="21C25C42"/>
    <w:rsid w:val="21C2F25D"/>
    <w:rsid w:val="21CEBA8D"/>
    <w:rsid w:val="21DBC941"/>
    <w:rsid w:val="21E08DD9"/>
    <w:rsid w:val="21E0C9A9"/>
    <w:rsid w:val="21E140CA"/>
    <w:rsid w:val="21E7F731"/>
    <w:rsid w:val="21EB858A"/>
    <w:rsid w:val="21EB8A7D"/>
    <w:rsid w:val="21EC4397"/>
    <w:rsid w:val="21EE91CB"/>
    <w:rsid w:val="21F2DCA9"/>
    <w:rsid w:val="21F89F48"/>
    <w:rsid w:val="21FBA8E3"/>
    <w:rsid w:val="21FBC8A2"/>
    <w:rsid w:val="220B70E2"/>
    <w:rsid w:val="220CE33C"/>
    <w:rsid w:val="220DC6D0"/>
    <w:rsid w:val="220EAAC4"/>
    <w:rsid w:val="2211D60F"/>
    <w:rsid w:val="22155981"/>
    <w:rsid w:val="2216AAE0"/>
    <w:rsid w:val="2218A2AC"/>
    <w:rsid w:val="221DD86A"/>
    <w:rsid w:val="221EAD5F"/>
    <w:rsid w:val="222C7E6F"/>
    <w:rsid w:val="223A8448"/>
    <w:rsid w:val="223EEAA4"/>
    <w:rsid w:val="224030E2"/>
    <w:rsid w:val="22454824"/>
    <w:rsid w:val="22459FE4"/>
    <w:rsid w:val="2246CA24"/>
    <w:rsid w:val="224B230B"/>
    <w:rsid w:val="224C9C5A"/>
    <w:rsid w:val="224ED019"/>
    <w:rsid w:val="2252931D"/>
    <w:rsid w:val="2256F577"/>
    <w:rsid w:val="2257C497"/>
    <w:rsid w:val="2258F86E"/>
    <w:rsid w:val="225912B0"/>
    <w:rsid w:val="225C5C5C"/>
    <w:rsid w:val="225F2589"/>
    <w:rsid w:val="2260517A"/>
    <w:rsid w:val="2260E021"/>
    <w:rsid w:val="226169E2"/>
    <w:rsid w:val="22620881"/>
    <w:rsid w:val="2265DD8A"/>
    <w:rsid w:val="2266CB9F"/>
    <w:rsid w:val="2266D11C"/>
    <w:rsid w:val="226C7FDE"/>
    <w:rsid w:val="226DE527"/>
    <w:rsid w:val="22717A80"/>
    <w:rsid w:val="22740584"/>
    <w:rsid w:val="22743AB4"/>
    <w:rsid w:val="227CC12F"/>
    <w:rsid w:val="227D0141"/>
    <w:rsid w:val="2280BBC6"/>
    <w:rsid w:val="2286D757"/>
    <w:rsid w:val="228E669A"/>
    <w:rsid w:val="2290251D"/>
    <w:rsid w:val="22913B12"/>
    <w:rsid w:val="22931242"/>
    <w:rsid w:val="22950260"/>
    <w:rsid w:val="2299B26A"/>
    <w:rsid w:val="229D59DE"/>
    <w:rsid w:val="22A0DA24"/>
    <w:rsid w:val="22A30A85"/>
    <w:rsid w:val="22A3C4D9"/>
    <w:rsid w:val="22ACE8CE"/>
    <w:rsid w:val="22AEB714"/>
    <w:rsid w:val="22B02DD5"/>
    <w:rsid w:val="22B44935"/>
    <w:rsid w:val="22B774F1"/>
    <w:rsid w:val="22B923C5"/>
    <w:rsid w:val="22BC3D4A"/>
    <w:rsid w:val="22BE29ED"/>
    <w:rsid w:val="22C2D931"/>
    <w:rsid w:val="22C45F95"/>
    <w:rsid w:val="22C83C5E"/>
    <w:rsid w:val="22D19A66"/>
    <w:rsid w:val="22D2CBF3"/>
    <w:rsid w:val="22D50BBB"/>
    <w:rsid w:val="22D73482"/>
    <w:rsid w:val="22E652B6"/>
    <w:rsid w:val="22E77388"/>
    <w:rsid w:val="22EA35C1"/>
    <w:rsid w:val="22F6B9B0"/>
    <w:rsid w:val="22F76AEF"/>
    <w:rsid w:val="22F83B82"/>
    <w:rsid w:val="22FAE602"/>
    <w:rsid w:val="22FCB2AE"/>
    <w:rsid w:val="2300A96A"/>
    <w:rsid w:val="230331B0"/>
    <w:rsid w:val="2307DBDB"/>
    <w:rsid w:val="23119884"/>
    <w:rsid w:val="2311C0AE"/>
    <w:rsid w:val="231A6F90"/>
    <w:rsid w:val="231B6A14"/>
    <w:rsid w:val="2326362F"/>
    <w:rsid w:val="2326624E"/>
    <w:rsid w:val="232EC88E"/>
    <w:rsid w:val="23328B58"/>
    <w:rsid w:val="2334D685"/>
    <w:rsid w:val="233A7582"/>
    <w:rsid w:val="2344B42D"/>
    <w:rsid w:val="234D0592"/>
    <w:rsid w:val="23504944"/>
    <w:rsid w:val="2358B63B"/>
    <w:rsid w:val="23604B5B"/>
    <w:rsid w:val="23614E18"/>
    <w:rsid w:val="23681690"/>
    <w:rsid w:val="236D791F"/>
    <w:rsid w:val="236F4A19"/>
    <w:rsid w:val="237A5A7E"/>
    <w:rsid w:val="237AB6BD"/>
    <w:rsid w:val="237B76BC"/>
    <w:rsid w:val="2387DACE"/>
    <w:rsid w:val="238B8534"/>
    <w:rsid w:val="2390EA79"/>
    <w:rsid w:val="23977ED4"/>
    <w:rsid w:val="23A09454"/>
    <w:rsid w:val="23A269F8"/>
    <w:rsid w:val="23A7CFE0"/>
    <w:rsid w:val="23A99717"/>
    <w:rsid w:val="23ABF9C7"/>
    <w:rsid w:val="23B0B4EF"/>
    <w:rsid w:val="23B75EC4"/>
    <w:rsid w:val="23BA4B2E"/>
    <w:rsid w:val="23BD336A"/>
    <w:rsid w:val="23C30A77"/>
    <w:rsid w:val="23C70269"/>
    <w:rsid w:val="23C948CA"/>
    <w:rsid w:val="23C996AF"/>
    <w:rsid w:val="23D2034A"/>
    <w:rsid w:val="23D4D95C"/>
    <w:rsid w:val="23D54DDA"/>
    <w:rsid w:val="23D587F5"/>
    <w:rsid w:val="23D62CEA"/>
    <w:rsid w:val="23D7FB81"/>
    <w:rsid w:val="23DF4821"/>
    <w:rsid w:val="23E284BB"/>
    <w:rsid w:val="23E3818B"/>
    <w:rsid w:val="23E3F02C"/>
    <w:rsid w:val="23E4C17B"/>
    <w:rsid w:val="23EE0DDB"/>
    <w:rsid w:val="23EE8C15"/>
    <w:rsid w:val="23EF3928"/>
    <w:rsid w:val="23EF7702"/>
    <w:rsid w:val="23F0946C"/>
    <w:rsid w:val="23F1C059"/>
    <w:rsid w:val="23F47B7A"/>
    <w:rsid w:val="23F5DBA6"/>
    <w:rsid w:val="23F7FF7E"/>
    <w:rsid w:val="23FDB2A2"/>
    <w:rsid w:val="23FE0220"/>
    <w:rsid w:val="23FFAA26"/>
    <w:rsid w:val="240172A0"/>
    <w:rsid w:val="240603B6"/>
    <w:rsid w:val="24063F45"/>
    <w:rsid w:val="240AB5BF"/>
    <w:rsid w:val="241279F1"/>
    <w:rsid w:val="2414690B"/>
    <w:rsid w:val="2417E8E0"/>
    <w:rsid w:val="241A576E"/>
    <w:rsid w:val="241DD559"/>
    <w:rsid w:val="241F120D"/>
    <w:rsid w:val="2420362C"/>
    <w:rsid w:val="2428132A"/>
    <w:rsid w:val="242C93D2"/>
    <w:rsid w:val="242FE654"/>
    <w:rsid w:val="243230D9"/>
    <w:rsid w:val="2438180F"/>
    <w:rsid w:val="243A89E7"/>
    <w:rsid w:val="243C28C6"/>
    <w:rsid w:val="243EE098"/>
    <w:rsid w:val="244A409C"/>
    <w:rsid w:val="244B0421"/>
    <w:rsid w:val="2454BD90"/>
    <w:rsid w:val="24575BCB"/>
    <w:rsid w:val="2459EF79"/>
    <w:rsid w:val="245A20FD"/>
    <w:rsid w:val="245B5279"/>
    <w:rsid w:val="245CB34C"/>
    <w:rsid w:val="245E345B"/>
    <w:rsid w:val="24601907"/>
    <w:rsid w:val="24634090"/>
    <w:rsid w:val="24659944"/>
    <w:rsid w:val="2466B8F9"/>
    <w:rsid w:val="246C27BB"/>
    <w:rsid w:val="246CD27A"/>
    <w:rsid w:val="24705CC9"/>
    <w:rsid w:val="2474BE96"/>
    <w:rsid w:val="2485BCEC"/>
    <w:rsid w:val="2486FCEB"/>
    <w:rsid w:val="2487F950"/>
    <w:rsid w:val="2488ACA9"/>
    <w:rsid w:val="248B5C54"/>
    <w:rsid w:val="248D089C"/>
    <w:rsid w:val="248ED865"/>
    <w:rsid w:val="248F1DA5"/>
    <w:rsid w:val="248FE4E8"/>
    <w:rsid w:val="24982D50"/>
    <w:rsid w:val="249AF0FA"/>
    <w:rsid w:val="249DACF9"/>
    <w:rsid w:val="249E3857"/>
    <w:rsid w:val="249F95FD"/>
    <w:rsid w:val="24AA9BCA"/>
    <w:rsid w:val="24AB8B4B"/>
    <w:rsid w:val="24ADAB76"/>
    <w:rsid w:val="24AE972D"/>
    <w:rsid w:val="24B1A25C"/>
    <w:rsid w:val="24B4B0C4"/>
    <w:rsid w:val="24B5EB46"/>
    <w:rsid w:val="24B5F37F"/>
    <w:rsid w:val="24BAB199"/>
    <w:rsid w:val="24BAFE5E"/>
    <w:rsid w:val="24BDDA0D"/>
    <w:rsid w:val="24C1FBBA"/>
    <w:rsid w:val="24C46A74"/>
    <w:rsid w:val="24C79D78"/>
    <w:rsid w:val="24C9B244"/>
    <w:rsid w:val="24CA4634"/>
    <w:rsid w:val="24CFA719"/>
    <w:rsid w:val="24D382B9"/>
    <w:rsid w:val="24DBEF00"/>
    <w:rsid w:val="24DF4686"/>
    <w:rsid w:val="24E34425"/>
    <w:rsid w:val="24E553BA"/>
    <w:rsid w:val="24E76F9B"/>
    <w:rsid w:val="24E8B8C0"/>
    <w:rsid w:val="24E97215"/>
    <w:rsid w:val="24E9A5BC"/>
    <w:rsid w:val="24E9F987"/>
    <w:rsid w:val="24EEE07D"/>
    <w:rsid w:val="24F70921"/>
    <w:rsid w:val="24F8F8D3"/>
    <w:rsid w:val="24FBFF46"/>
    <w:rsid w:val="250DFE5E"/>
    <w:rsid w:val="2511A573"/>
    <w:rsid w:val="25177621"/>
    <w:rsid w:val="2518701C"/>
    <w:rsid w:val="251ECEA3"/>
    <w:rsid w:val="2527D680"/>
    <w:rsid w:val="25281B88"/>
    <w:rsid w:val="2528AF5E"/>
    <w:rsid w:val="2530178B"/>
    <w:rsid w:val="25301B06"/>
    <w:rsid w:val="2532D222"/>
    <w:rsid w:val="2538A8F4"/>
    <w:rsid w:val="2538C367"/>
    <w:rsid w:val="2539B0BC"/>
    <w:rsid w:val="2539F4EB"/>
    <w:rsid w:val="253B788E"/>
    <w:rsid w:val="25427B01"/>
    <w:rsid w:val="2545452F"/>
    <w:rsid w:val="2547B6B5"/>
    <w:rsid w:val="2550A6B2"/>
    <w:rsid w:val="25532C6F"/>
    <w:rsid w:val="25545562"/>
    <w:rsid w:val="25576600"/>
    <w:rsid w:val="25579766"/>
    <w:rsid w:val="2557EFD0"/>
    <w:rsid w:val="255BD99D"/>
    <w:rsid w:val="255ED6A9"/>
    <w:rsid w:val="256144F0"/>
    <w:rsid w:val="2565761F"/>
    <w:rsid w:val="256785C3"/>
    <w:rsid w:val="256894B6"/>
    <w:rsid w:val="256B553D"/>
    <w:rsid w:val="2571150E"/>
    <w:rsid w:val="257985A5"/>
    <w:rsid w:val="2585AD4C"/>
    <w:rsid w:val="2591E958"/>
    <w:rsid w:val="25955F67"/>
    <w:rsid w:val="259D56CE"/>
    <w:rsid w:val="259FDEED"/>
    <w:rsid w:val="25A64FDB"/>
    <w:rsid w:val="25A8DF07"/>
    <w:rsid w:val="25B117FC"/>
    <w:rsid w:val="25B13DCC"/>
    <w:rsid w:val="25B3C1AD"/>
    <w:rsid w:val="25B5DB8B"/>
    <w:rsid w:val="25B72BF9"/>
    <w:rsid w:val="25B892D9"/>
    <w:rsid w:val="25B9EA2B"/>
    <w:rsid w:val="25BCCB95"/>
    <w:rsid w:val="25CC4444"/>
    <w:rsid w:val="25CD5B88"/>
    <w:rsid w:val="25CE013A"/>
    <w:rsid w:val="25D29F07"/>
    <w:rsid w:val="25D7C9BC"/>
    <w:rsid w:val="25D9149B"/>
    <w:rsid w:val="25DB4E42"/>
    <w:rsid w:val="25DC5021"/>
    <w:rsid w:val="25DC6234"/>
    <w:rsid w:val="25E8A6FA"/>
    <w:rsid w:val="25ECFDC2"/>
    <w:rsid w:val="25F6455A"/>
    <w:rsid w:val="25F6653B"/>
    <w:rsid w:val="25F7192F"/>
    <w:rsid w:val="25F73430"/>
    <w:rsid w:val="25F76BAC"/>
    <w:rsid w:val="25FA8FBD"/>
    <w:rsid w:val="26008684"/>
    <w:rsid w:val="26072F5B"/>
    <w:rsid w:val="2608011C"/>
    <w:rsid w:val="26080F7C"/>
    <w:rsid w:val="26081443"/>
    <w:rsid w:val="260B98FF"/>
    <w:rsid w:val="261A46DC"/>
    <w:rsid w:val="261F24A2"/>
    <w:rsid w:val="262AED27"/>
    <w:rsid w:val="2636ED0C"/>
    <w:rsid w:val="263B68D8"/>
    <w:rsid w:val="263D9A58"/>
    <w:rsid w:val="263DF49D"/>
    <w:rsid w:val="26450C36"/>
    <w:rsid w:val="264536F8"/>
    <w:rsid w:val="26455EF8"/>
    <w:rsid w:val="26465421"/>
    <w:rsid w:val="264FC917"/>
    <w:rsid w:val="26538EAD"/>
    <w:rsid w:val="2653F736"/>
    <w:rsid w:val="26541667"/>
    <w:rsid w:val="265A2C97"/>
    <w:rsid w:val="265A9A2F"/>
    <w:rsid w:val="265FFD08"/>
    <w:rsid w:val="26607C80"/>
    <w:rsid w:val="2661E187"/>
    <w:rsid w:val="26630260"/>
    <w:rsid w:val="266800CD"/>
    <w:rsid w:val="266EB977"/>
    <w:rsid w:val="26705B1B"/>
    <w:rsid w:val="26785260"/>
    <w:rsid w:val="267ABA0B"/>
    <w:rsid w:val="267D5100"/>
    <w:rsid w:val="267DE857"/>
    <w:rsid w:val="269310EA"/>
    <w:rsid w:val="269423E1"/>
    <w:rsid w:val="269D5418"/>
    <w:rsid w:val="269EB8FD"/>
    <w:rsid w:val="26A55AC6"/>
    <w:rsid w:val="26A8ACED"/>
    <w:rsid w:val="26A8E4D9"/>
    <w:rsid w:val="26AC88A2"/>
    <w:rsid w:val="26B3C63F"/>
    <w:rsid w:val="26B46B75"/>
    <w:rsid w:val="26B5C955"/>
    <w:rsid w:val="26C03FDC"/>
    <w:rsid w:val="26C22D72"/>
    <w:rsid w:val="26C81BBA"/>
    <w:rsid w:val="26C9B8A3"/>
    <w:rsid w:val="26D0E28F"/>
    <w:rsid w:val="26D2DEC3"/>
    <w:rsid w:val="26D94E11"/>
    <w:rsid w:val="26E50DD1"/>
    <w:rsid w:val="26F24B2D"/>
    <w:rsid w:val="26F5DE91"/>
    <w:rsid w:val="26F7F87F"/>
    <w:rsid w:val="26FA620F"/>
    <w:rsid w:val="26FD1313"/>
    <w:rsid w:val="26FD1F85"/>
    <w:rsid w:val="26FDBAAD"/>
    <w:rsid w:val="2702D965"/>
    <w:rsid w:val="2702FCE8"/>
    <w:rsid w:val="2704D56C"/>
    <w:rsid w:val="270551C2"/>
    <w:rsid w:val="270708E0"/>
    <w:rsid w:val="2707ADF2"/>
    <w:rsid w:val="270BA878"/>
    <w:rsid w:val="270D8B2D"/>
    <w:rsid w:val="27147455"/>
    <w:rsid w:val="2725B8AD"/>
    <w:rsid w:val="27284AB6"/>
    <w:rsid w:val="2729481F"/>
    <w:rsid w:val="2734250D"/>
    <w:rsid w:val="2737865B"/>
    <w:rsid w:val="2739041D"/>
    <w:rsid w:val="27419C6E"/>
    <w:rsid w:val="2741FCBB"/>
    <w:rsid w:val="2746AA44"/>
    <w:rsid w:val="2746B2BB"/>
    <w:rsid w:val="2746DF17"/>
    <w:rsid w:val="2747C1F4"/>
    <w:rsid w:val="274A530E"/>
    <w:rsid w:val="274E7D91"/>
    <w:rsid w:val="274FCFEB"/>
    <w:rsid w:val="27527EB5"/>
    <w:rsid w:val="2753E03A"/>
    <w:rsid w:val="2755F7B5"/>
    <w:rsid w:val="2760C61D"/>
    <w:rsid w:val="2761EBF4"/>
    <w:rsid w:val="27672F80"/>
    <w:rsid w:val="2771C615"/>
    <w:rsid w:val="2774B224"/>
    <w:rsid w:val="27796F13"/>
    <w:rsid w:val="277C91A5"/>
    <w:rsid w:val="27801716"/>
    <w:rsid w:val="278795F7"/>
    <w:rsid w:val="27880F23"/>
    <w:rsid w:val="278BC3B1"/>
    <w:rsid w:val="2791217A"/>
    <w:rsid w:val="27A32DE7"/>
    <w:rsid w:val="27A424F4"/>
    <w:rsid w:val="27AA2CBC"/>
    <w:rsid w:val="27ADA8E6"/>
    <w:rsid w:val="27B68243"/>
    <w:rsid w:val="27B725C0"/>
    <w:rsid w:val="27B9405A"/>
    <w:rsid w:val="27B96921"/>
    <w:rsid w:val="27BBBFB9"/>
    <w:rsid w:val="27CF6911"/>
    <w:rsid w:val="27CFEB88"/>
    <w:rsid w:val="27D6944E"/>
    <w:rsid w:val="27DC70DB"/>
    <w:rsid w:val="27DDF1C5"/>
    <w:rsid w:val="27E0BFF9"/>
    <w:rsid w:val="27E0FA51"/>
    <w:rsid w:val="27E409CD"/>
    <w:rsid w:val="27E5E905"/>
    <w:rsid w:val="27E611BA"/>
    <w:rsid w:val="27F10FC1"/>
    <w:rsid w:val="27F6C143"/>
    <w:rsid w:val="28079D0B"/>
    <w:rsid w:val="280AD9B1"/>
    <w:rsid w:val="280B9092"/>
    <w:rsid w:val="280FBC80"/>
    <w:rsid w:val="28133707"/>
    <w:rsid w:val="28139B2B"/>
    <w:rsid w:val="281ABC61"/>
    <w:rsid w:val="28226619"/>
    <w:rsid w:val="2826C06D"/>
    <w:rsid w:val="28370572"/>
    <w:rsid w:val="283C4B7D"/>
    <w:rsid w:val="283D9AFB"/>
    <w:rsid w:val="28498EF0"/>
    <w:rsid w:val="28539163"/>
    <w:rsid w:val="285C9283"/>
    <w:rsid w:val="2867484D"/>
    <w:rsid w:val="28715A9D"/>
    <w:rsid w:val="287237A1"/>
    <w:rsid w:val="2874F8B4"/>
    <w:rsid w:val="287B3E76"/>
    <w:rsid w:val="287C94DB"/>
    <w:rsid w:val="287CA2D5"/>
    <w:rsid w:val="28823E65"/>
    <w:rsid w:val="28847D3A"/>
    <w:rsid w:val="2884FF70"/>
    <w:rsid w:val="288FB23D"/>
    <w:rsid w:val="2893934E"/>
    <w:rsid w:val="289829EF"/>
    <w:rsid w:val="289ED98E"/>
    <w:rsid w:val="28ADA018"/>
    <w:rsid w:val="28AE741A"/>
    <w:rsid w:val="28B61FED"/>
    <w:rsid w:val="28B8289B"/>
    <w:rsid w:val="28C524E3"/>
    <w:rsid w:val="28CA21A7"/>
    <w:rsid w:val="28CDFE56"/>
    <w:rsid w:val="28D46021"/>
    <w:rsid w:val="28D4E13C"/>
    <w:rsid w:val="28DBBE70"/>
    <w:rsid w:val="28DD4780"/>
    <w:rsid w:val="28E801E9"/>
    <w:rsid w:val="28EFEC44"/>
    <w:rsid w:val="28F5C7BE"/>
    <w:rsid w:val="29046C7C"/>
    <w:rsid w:val="2906E2C4"/>
    <w:rsid w:val="290CD40E"/>
    <w:rsid w:val="290D646A"/>
    <w:rsid w:val="2911798B"/>
    <w:rsid w:val="2914B86E"/>
    <w:rsid w:val="291B4B2F"/>
    <w:rsid w:val="29230C93"/>
    <w:rsid w:val="29256D1B"/>
    <w:rsid w:val="2928F86C"/>
    <w:rsid w:val="29341F42"/>
    <w:rsid w:val="2935201B"/>
    <w:rsid w:val="29359FD6"/>
    <w:rsid w:val="29375D2C"/>
    <w:rsid w:val="293E5F81"/>
    <w:rsid w:val="29421863"/>
    <w:rsid w:val="294402E0"/>
    <w:rsid w:val="2945389E"/>
    <w:rsid w:val="294CC21D"/>
    <w:rsid w:val="295146F0"/>
    <w:rsid w:val="2954301A"/>
    <w:rsid w:val="296B12F0"/>
    <w:rsid w:val="296D0288"/>
    <w:rsid w:val="297AE174"/>
    <w:rsid w:val="297E81FF"/>
    <w:rsid w:val="29832649"/>
    <w:rsid w:val="29849717"/>
    <w:rsid w:val="29849E5C"/>
    <w:rsid w:val="29852633"/>
    <w:rsid w:val="2987F669"/>
    <w:rsid w:val="2988FA66"/>
    <w:rsid w:val="298959CA"/>
    <w:rsid w:val="298B1961"/>
    <w:rsid w:val="2990410F"/>
    <w:rsid w:val="299248C0"/>
    <w:rsid w:val="2996DF8B"/>
    <w:rsid w:val="29A0F771"/>
    <w:rsid w:val="29A10BB3"/>
    <w:rsid w:val="29A167C1"/>
    <w:rsid w:val="29A2D6D3"/>
    <w:rsid w:val="29A2E7CE"/>
    <w:rsid w:val="29A4654C"/>
    <w:rsid w:val="29A77A07"/>
    <w:rsid w:val="29A7ABE9"/>
    <w:rsid w:val="29AC2546"/>
    <w:rsid w:val="29B5A386"/>
    <w:rsid w:val="29C406DD"/>
    <w:rsid w:val="29C596D1"/>
    <w:rsid w:val="29C5A9FF"/>
    <w:rsid w:val="29CA7987"/>
    <w:rsid w:val="29CB7F1E"/>
    <w:rsid w:val="29CC328F"/>
    <w:rsid w:val="29D7BEE8"/>
    <w:rsid w:val="29D939B7"/>
    <w:rsid w:val="29D94FD1"/>
    <w:rsid w:val="29D9DFC0"/>
    <w:rsid w:val="29DA16D7"/>
    <w:rsid w:val="29DA83EA"/>
    <w:rsid w:val="29E35D8D"/>
    <w:rsid w:val="29E47F1E"/>
    <w:rsid w:val="29E53623"/>
    <w:rsid w:val="29E5B727"/>
    <w:rsid w:val="29E7804C"/>
    <w:rsid w:val="29E897BD"/>
    <w:rsid w:val="29E8A61B"/>
    <w:rsid w:val="29E8CB6C"/>
    <w:rsid w:val="29EE4C12"/>
    <w:rsid w:val="29F6843E"/>
    <w:rsid w:val="29F761B8"/>
    <w:rsid w:val="29F7CD2C"/>
    <w:rsid w:val="29F86C49"/>
    <w:rsid w:val="29FCEF4A"/>
    <w:rsid w:val="29FEDFB4"/>
    <w:rsid w:val="29FF22A5"/>
    <w:rsid w:val="2A022E79"/>
    <w:rsid w:val="2A03DE3A"/>
    <w:rsid w:val="2A0A33A7"/>
    <w:rsid w:val="2A0C6A49"/>
    <w:rsid w:val="2A12842F"/>
    <w:rsid w:val="2A163370"/>
    <w:rsid w:val="2A1A6214"/>
    <w:rsid w:val="2A1E4247"/>
    <w:rsid w:val="2A1F78F8"/>
    <w:rsid w:val="2A20C911"/>
    <w:rsid w:val="2A20EEA5"/>
    <w:rsid w:val="2A24E918"/>
    <w:rsid w:val="2A285BA4"/>
    <w:rsid w:val="2A36E1BA"/>
    <w:rsid w:val="2A3C58A7"/>
    <w:rsid w:val="2A3E7F11"/>
    <w:rsid w:val="2A40408A"/>
    <w:rsid w:val="2A4285AF"/>
    <w:rsid w:val="2A4347F6"/>
    <w:rsid w:val="2A49AC56"/>
    <w:rsid w:val="2A4CC52A"/>
    <w:rsid w:val="2A4EB02C"/>
    <w:rsid w:val="2A4FDDA8"/>
    <w:rsid w:val="2A51A16A"/>
    <w:rsid w:val="2A55241C"/>
    <w:rsid w:val="2A586497"/>
    <w:rsid w:val="2A59B27F"/>
    <w:rsid w:val="2A5D951F"/>
    <w:rsid w:val="2A5F7E0F"/>
    <w:rsid w:val="2A5F8F88"/>
    <w:rsid w:val="2A6082AD"/>
    <w:rsid w:val="2A664369"/>
    <w:rsid w:val="2A66C57D"/>
    <w:rsid w:val="2A690286"/>
    <w:rsid w:val="2A6EAA6F"/>
    <w:rsid w:val="2A74540A"/>
    <w:rsid w:val="2A7454A7"/>
    <w:rsid w:val="2A7ACB3B"/>
    <w:rsid w:val="2A7B7F88"/>
    <w:rsid w:val="2A7CB2E6"/>
    <w:rsid w:val="2A81A474"/>
    <w:rsid w:val="2A83E258"/>
    <w:rsid w:val="2A84FFE4"/>
    <w:rsid w:val="2A8CDF7A"/>
    <w:rsid w:val="2A9189B4"/>
    <w:rsid w:val="2A944569"/>
    <w:rsid w:val="2A94B506"/>
    <w:rsid w:val="2A98B6C8"/>
    <w:rsid w:val="2A98E3BC"/>
    <w:rsid w:val="2A9B8A0B"/>
    <w:rsid w:val="2AA40891"/>
    <w:rsid w:val="2AA7C16E"/>
    <w:rsid w:val="2AAAEC85"/>
    <w:rsid w:val="2AB07DBD"/>
    <w:rsid w:val="2AB5F321"/>
    <w:rsid w:val="2AB79288"/>
    <w:rsid w:val="2ABA4B94"/>
    <w:rsid w:val="2ABD5C25"/>
    <w:rsid w:val="2ABDA7BC"/>
    <w:rsid w:val="2ACB0BBE"/>
    <w:rsid w:val="2ACD4139"/>
    <w:rsid w:val="2AD036C8"/>
    <w:rsid w:val="2AD9E44C"/>
    <w:rsid w:val="2ADDAD6C"/>
    <w:rsid w:val="2ADE848E"/>
    <w:rsid w:val="2AE54F67"/>
    <w:rsid w:val="2AEA6D6F"/>
    <w:rsid w:val="2AEAD775"/>
    <w:rsid w:val="2AECD743"/>
    <w:rsid w:val="2AF4678A"/>
    <w:rsid w:val="2AF5F270"/>
    <w:rsid w:val="2B0E8621"/>
    <w:rsid w:val="2B12195A"/>
    <w:rsid w:val="2B15DBC5"/>
    <w:rsid w:val="2B17C6FC"/>
    <w:rsid w:val="2B1A6032"/>
    <w:rsid w:val="2B1DB3CA"/>
    <w:rsid w:val="2B1E0C29"/>
    <w:rsid w:val="2B2D64C3"/>
    <w:rsid w:val="2B32C410"/>
    <w:rsid w:val="2B33D90A"/>
    <w:rsid w:val="2B366984"/>
    <w:rsid w:val="2B3792F4"/>
    <w:rsid w:val="2B42C05E"/>
    <w:rsid w:val="2B473546"/>
    <w:rsid w:val="2B477F71"/>
    <w:rsid w:val="2B4849B9"/>
    <w:rsid w:val="2B49E880"/>
    <w:rsid w:val="2B4C7D75"/>
    <w:rsid w:val="2B4D3BC2"/>
    <w:rsid w:val="2B4D3F0B"/>
    <w:rsid w:val="2B4DDEBB"/>
    <w:rsid w:val="2B543963"/>
    <w:rsid w:val="2B55903D"/>
    <w:rsid w:val="2B5B86F4"/>
    <w:rsid w:val="2B5D5EF1"/>
    <w:rsid w:val="2B5EAC54"/>
    <w:rsid w:val="2B5F0EE3"/>
    <w:rsid w:val="2B5F45F3"/>
    <w:rsid w:val="2B5FB4C9"/>
    <w:rsid w:val="2B6140C6"/>
    <w:rsid w:val="2B642E96"/>
    <w:rsid w:val="2B6446F1"/>
    <w:rsid w:val="2B669B7E"/>
    <w:rsid w:val="2B694CE5"/>
    <w:rsid w:val="2B719E53"/>
    <w:rsid w:val="2B721D92"/>
    <w:rsid w:val="2B73C284"/>
    <w:rsid w:val="2B779D24"/>
    <w:rsid w:val="2B8002DE"/>
    <w:rsid w:val="2B88EB12"/>
    <w:rsid w:val="2B892F04"/>
    <w:rsid w:val="2B8A43A1"/>
    <w:rsid w:val="2B8B8257"/>
    <w:rsid w:val="2B900E12"/>
    <w:rsid w:val="2B942E99"/>
    <w:rsid w:val="2B9DFEDA"/>
    <w:rsid w:val="2BA471F3"/>
    <w:rsid w:val="2BA51B01"/>
    <w:rsid w:val="2BA64473"/>
    <w:rsid w:val="2BA7F621"/>
    <w:rsid w:val="2BAA68E6"/>
    <w:rsid w:val="2BAC5050"/>
    <w:rsid w:val="2BB62124"/>
    <w:rsid w:val="2BB91B1E"/>
    <w:rsid w:val="2BB9B8B3"/>
    <w:rsid w:val="2BBBAABA"/>
    <w:rsid w:val="2BBFDFA8"/>
    <w:rsid w:val="2BCBECA4"/>
    <w:rsid w:val="2BCE7E14"/>
    <w:rsid w:val="2BD0ED4C"/>
    <w:rsid w:val="2BD60483"/>
    <w:rsid w:val="2BD614FA"/>
    <w:rsid w:val="2BD8DEC9"/>
    <w:rsid w:val="2BDA5303"/>
    <w:rsid w:val="2BE0BF1E"/>
    <w:rsid w:val="2BE4D558"/>
    <w:rsid w:val="2BE516F9"/>
    <w:rsid w:val="2BE7042D"/>
    <w:rsid w:val="2BEC2EDB"/>
    <w:rsid w:val="2BF5825B"/>
    <w:rsid w:val="2BF8CF24"/>
    <w:rsid w:val="2BF93206"/>
    <w:rsid w:val="2BFCD47C"/>
    <w:rsid w:val="2BFD6F43"/>
    <w:rsid w:val="2BFF72B9"/>
    <w:rsid w:val="2BFFB5FD"/>
    <w:rsid w:val="2BFFF25C"/>
    <w:rsid w:val="2C020153"/>
    <w:rsid w:val="2C022663"/>
    <w:rsid w:val="2C05A56E"/>
    <w:rsid w:val="2C07E079"/>
    <w:rsid w:val="2C08F00B"/>
    <w:rsid w:val="2C17C2FA"/>
    <w:rsid w:val="2C1A7038"/>
    <w:rsid w:val="2C1E4202"/>
    <w:rsid w:val="2C278ED1"/>
    <w:rsid w:val="2C2BE1D2"/>
    <w:rsid w:val="2C2D2C93"/>
    <w:rsid w:val="2C2ED66D"/>
    <w:rsid w:val="2C339680"/>
    <w:rsid w:val="2C36E233"/>
    <w:rsid w:val="2C395F34"/>
    <w:rsid w:val="2C3F68DD"/>
    <w:rsid w:val="2C44A3CC"/>
    <w:rsid w:val="2C46CEDB"/>
    <w:rsid w:val="2C49A937"/>
    <w:rsid w:val="2C4AA3B7"/>
    <w:rsid w:val="2C513E58"/>
    <w:rsid w:val="2C588930"/>
    <w:rsid w:val="2C5A71E1"/>
    <w:rsid w:val="2C5AD233"/>
    <w:rsid w:val="2C5FB385"/>
    <w:rsid w:val="2C6B5266"/>
    <w:rsid w:val="2C761023"/>
    <w:rsid w:val="2C7DF9B1"/>
    <w:rsid w:val="2C801679"/>
    <w:rsid w:val="2C8462DF"/>
    <w:rsid w:val="2C872B42"/>
    <w:rsid w:val="2C87E789"/>
    <w:rsid w:val="2C8D6F97"/>
    <w:rsid w:val="2C8F989A"/>
    <w:rsid w:val="2C91E250"/>
    <w:rsid w:val="2C928C75"/>
    <w:rsid w:val="2C96B410"/>
    <w:rsid w:val="2C988A3A"/>
    <w:rsid w:val="2C991B9A"/>
    <w:rsid w:val="2CAB76EF"/>
    <w:rsid w:val="2CAFB42D"/>
    <w:rsid w:val="2CB1D79D"/>
    <w:rsid w:val="2CB31722"/>
    <w:rsid w:val="2CB4D94B"/>
    <w:rsid w:val="2CB79124"/>
    <w:rsid w:val="2CB88113"/>
    <w:rsid w:val="2CB972DD"/>
    <w:rsid w:val="2CBC49B7"/>
    <w:rsid w:val="2CC06A35"/>
    <w:rsid w:val="2CC16C48"/>
    <w:rsid w:val="2CC557B9"/>
    <w:rsid w:val="2CCC3AA9"/>
    <w:rsid w:val="2CCE8735"/>
    <w:rsid w:val="2CD0577B"/>
    <w:rsid w:val="2CD4D0D9"/>
    <w:rsid w:val="2CD77385"/>
    <w:rsid w:val="2CD7DCBE"/>
    <w:rsid w:val="2CDAF370"/>
    <w:rsid w:val="2CEE2FCE"/>
    <w:rsid w:val="2CF1DCE1"/>
    <w:rsid w:val="2CFBC2AD"/>
    <w:rsid w:val="2D004E7B"/>
    <w:rsid w:val="2D0C3990"/>
    <w:rsid w:val="2D0CC658"/>
    <w:rsid w:val="2D0DCEB1"/>
    <w:rsid w:val="2D0F3DB0"/>
    <w:rsid w:val="2D10A8E6"/>
    <w:rsid w:val="2D150C10"/>
    <w:rsid w:val="2D1A7D69"/>
    <w:rsid w:val="2D1CA935"/>
    <w:rsid w:val="2D22165C"/>
    <w:rsid w:val="2D254E4E"/>
    <w:rsid w:val="2D26990B"/>
    <w:rsid w:val="2D269F42"/>
    <w:rsid w:val="2D2EAE47"/>
    <w:rsid w:val="2D2EB21E"/>
    <w:rsid w:val="2D2FEC39"/>
    <w:rsid w:val="2D32B069"/>
    <w:rsid w:val="2D377B65"/>
    <w:rsid w:val="2D383228"/>
    <w:rsid w:val="2D39F87F"/>
    <w:rsid w:val="2D3A3055"/>
    <w:rsid w:val="2D3B2D1C"/>
    <w:rsid w:val="2D3C87F0"/>
    <w:rsid w:val="2D3CA9AF"/>
    <w:rsid w:val="2D3E4F41"/>
    <w:rsid w:val="2D3FD6DE"/>
    <w:rsid w:val="2D404293"/>
    <w:rsid w:val="2D45DDA6"/>
    <w:rsid w:val="2D492062"/>
    <w:rsid w:val="2D4EABFA"/>
    <w:rsid w:val="2D5706A9"/>
    <w:rsid w:val="2D5DE575"/>
    <w:rsid w:val="2D61FAB9"/>
    <w:rsid w:val="2D629345"/>
    <w:rsid w:val="2D63C6E8"/>
    <w:rsid w:val="2D6E5269"/>
    <w:rsid w:val="2D6EAFDD"/>
    <w:rsid w:val="2D71F64B"/>
    <w:rsid w:val="2D749C27"/>
    <w:rsid w:val="2D758F75"/>
    <w:rsid w:val="2D7A5EF5"/>
    <w:rsid w:val="2D809D33"/>
    <w:rsid w:val="2D81BD66"/>
    <w:rsid w:val="2D82940E"/>
    <w:rsid w:val="2D82A213"/>
    <w:rsid w:val="2D84C139"/>
    <w:rsid w:val="2D857272"/>
    <w:rsid w:val="2D858CFD"/>
    <w:rsid w:val="2D87FA00"/>
    <w:rsid w:val="2D8B3AA9"/>
    <w:rsid w:val="2D8DF0A5"/>
    <w:rsid w:val="2D8EFF21"/>
    <w:rsid w:val="2D90647B"/>
    <w:rsid w:val="2D9148FC"/>
    <w:rsid w:val="2D959BB8"/>
    <w:rsid w:val="2D9AFC4D"/>
    <w:rsid w:val="2D9F10D0"/>
    <w:rsid w:val="2DA2E895"/>
    <w:rsid w:val="2DAA5CDB"/>
    <w:rsid w:val="2DAA6A98"/>
    <w:rsid w:val="2DACA3FE"/>
    <w:rsid w:val="2DB13A37"/>
    <w:rsid w:val="2DB16ABB"/>
    <w:rsid w:val="2DB6ED31"/>
    <w:rsid w:val="2DB8817A"/>
    <w:rsid w:val="2DBDC22A"/>
    <w:rsid w:val="2DC0F61F"/>
    <w:rsid w:val="2DC2040A"/>
    <w:rsid w:val="2DC3F0FF"/>
    <w:rsid w:val="2DD42056"/>
    <w:rsid w:val="2DD87D57"/>
    <w:rsid w:val="2DDC5988"/>
    <w:rsid w:val="2DDCF233"/>
    <w:rsid w:val="2DDEB423"/>
    <w:rsid w:val="2DE44617"/>
    <w:rsid w:val="2DE4C3FA"/>
    <w:rsid w:val="2DE6C5B9"/>
    <w:rsid w:val="2DE9528D"/>
    <w:rsid w:val="2DE9E975"/>
    <w:rsid w:val="2DEFC488"/>
    <w:rsid w:val="2DF0E5C4"/>
    <w:rsid w:val="2DF7D748"/>
    <w:rsid w:val="2DFA791C"/>
    <w:rsid w:val="2DFE17A1"/>
    <w:rsid w:val="2E006871"/>
    <w:rsid w:val="2E06B241"/>
    <w:rsid w:val="2E07E136"/>
    <w:rsid w:val="2E0DAC3F"/>
    <w:rsid w:val="2E0F4A43"/>
    <w:rsid w:val="2E112573"/>
    <w:rsid w:val="2E133848"/>
    <w:rsid w:val="2E14A612"/>
    <w:rsid w:val="2E14B1B2"/>
    <w:rsid w:val="2E163C3C"/>
    <w:rsid w:val="2E1E0D4D"/>
    <w:rsid w:val="2E203121"/>
    <w:rsid w:val="2E24A979"/>
    <w:rsid w:val="2E279E2D"/>
    <w:rsid w:val="2E2BEE73"/>
    <w:rsid w:val="2E2CD365"/>
    <w:rsid w:val="2E2CFA92"/>
    <w:rsid w:val="2E2D022C"/>
    <w:rsid w:val="2E3F9712"/>
    <w:rsid w:val="2E46C794"/>
    <w:rsid w:val="2E57FB0B"/>
    <w:rsid w:val="2E68EED7"/>
    <w:rsid w:val="2E69BC67"/>
    <w:rsid w:val="2E6F4334"/>
    <w:rsid w:val="2E715491"/>
    <w:rsid w:val="2E785452"/>
    <w:rsid w:val="2E799D45"/>
    <w:rsid w:val="2E8741A0"/>
    <w:rsid w:val="2E8CBE8A"/>
    <w:rsid w:val="2E958DF2"/>
    <w:rsid w:val="2E97BCC0"/>
    <w:rsid w:val="2E9F2BEF"/>
    <w:rsid w:val="2EA790C1"/>
    <w:rsid w:val="2EA7BB94"/>
    <w:rsid w:val="2EA943EB"/>
    <w:rsid w:val="2EAACFA5"/>
    <w:rsid w:val="2EAF1A72"/>
    <w:rsid w:val="2EB4DB6B"/>
    <w:rsid w:val="2EB6FA71"/>
    <w:rsid w:val="2EB71832"/>
    <w:rsid w:val="2EB8579A"/>
    <w:rsid w:val="2EC3430B"/>
    <w:rsid w:val="2EC6869C"/>
    <w:rsid w:val="2ED1A09C"/>
    <w:rsid w:val="2ED5404D"/>
    <w:rsid w:val="2ED65572"/>
    <w:rsid w:val="2EE251C2"/>
    <w:rsid w:val="2EE6F689"/>
    <w:rsid w:val="2EEC5872"/>
    <w:rsid w:val="2EEE27E8"/>
    <w:rsid w:val="2EF0BD70"/>
    <w:rsid w:val="2EF2B4CB"/>
    <w:rsid w:val="2EF5406E"/>
    <w:rsid w:val="2EF7A15C"/>
    <w:rsid w:val="2EFA3190"/>
    <w:rsid w:val="2EFC0BFD"/>
    <w:rsid w:val="2EFC41F0"/>
    <w:rsid w:val="2EFC8D40"/>
    <w:rsid w:val="2EFDAE33"/>
    <w:rsid w:val="2F01A43A"/>
    <w:rsid w:val="2F05068C"/>
    <w:rsid w:val="2F058AC0"/>
    <w:rsid w:val="2F05D51E"/>
    <w:rsid w:val="2F071392"/>
    <w:rsid w:val="2F0C9C75"/>
    <w:rsid w:val="2F12738D"/>
    <w:rsid w:val="2F13617A"/>
    <w:rsid w:val="2F157E8F"/>
    <w:rsid w:val="2F1A6D34"/>
    <w:rsid w:val="2F1C787F"/>
    <w:rsid w:val="2F1DAF42"/>
    <w:rsid w:val="2F21A4CE"/>
    <w:rsid w:val="2F2447B4"/>
    <w:rsid w:val="2F299E1B"/>
    <w:rsid w:val="2F2B6E99"/>
    <w:rsid w:val="2F2E7B97"/>
    <w:rsid w:val="2F2F01AE"/>
    <w:rsid w:val="2F31B30A"/>
    <w:rsid w:val="2F33D4DF"/>
    <w:rsid w:val="2F3CC74C"/>
    <w:rsid w:val="2F3D0B24"/>
    <w:rsid w:val="2F3EBBA6"/>
    <w:rsid w:val="2F421A3C"/>
    <w:rsid w:val="2F42E8CA"/>
    <w:rsid w:val="2F449E75"/>
    <w:rsid w:val="2F46FEC5"/>
    <w:rsid w:val="2F54259B"/>
    <w:rsid w:val="2F599177"/>
    <w:rsid w:val="2F5E08A9"/>
    <w:rsid w:val="2F5F91E6"/>
    <w:rsid w:val="2F66EA51"/>
    <w:rsid w:val="2F6A556B"/>
    <w:rsid w:val="2F726F77"/>
    <w:rsid w:val="2F7B9EBE"/>
    <w:rsid w:val="2F81F029"/>
    <w:rsid w:val="2F87453C"/>
    <w:rsid w:val="2F880A0B"/>
    <w:rsid w:val="2F8B582F"/>
    <w:rsid w:val="2F8EC284"/>
    <w:rsid w:val="2F93D1F3"/>
    <w:rsid w:val="2F978196"/>
    <w:rsid w:val="2F98A9C3"/>
    <w:rsid w:val="2F9DBBFA"/>
    <w:rsid w:val="2FA017EC"/>
    <w:rsid w:val="2FA33139"/>
    <w:rsid w:val="2FABA956"/>
    <w:rsid w:val="2FB2C07D"/>
    <w:rsid w:val="2FB48995"/>
    <w:rsid w:val="2FB794E6"/>
    <w:rsid w:val="2FBC7FC0"/>
    <w:rsid w:val="2FBFD022"/>
    <w:rsid w:val="2FC16047"/>
    <w:rsid w:val="2FC5D92B"/>
    <w:rsid w:val="2FCE507F"/>
    <w:rsid w:val="2FD72BB3"/>
    <w:rsid w:val="2FD8C787"/>
    <w:rsid w:val="2FDF2774"/>
    <w:rsid w:val="2FDFC697"/>
    <w:rsid w:val="2FE2D62B"/>
    <w:rsid w:val="2FEAF7A8"/>
    <w:rsid w:val="2FEE092C"/>
    <w:rsid w:val="2FEF31E6"/>
    <w:rsid w:val="2FF021D5"/>
    <w:rsid w:val="2FF0932A"/>
    <w:rsid w:val="2FF20ECD"/>
    <w:rsid w:val="2FF55D30"/>
    <w:rsid w:val="2FFB89D5"/>
    <w:rsid w:val="2FFCD894"/>
    <w:rsid w:val="300207BB"/>
    <w:rsid w:val="30088898"/>
    <w:rsid w:val="301C22DF"/>
    <w:rsid w:val="301CD285"/>
    <w:rsid w:val="301CD5F2"/>
    <w:rsid w:val="301CE2CD"/>
    <w:rsid w:val="30277A25"/>
    <w:rsid w:val="3028EC0D"/>
    <w:rsid w:val="3029927B"/>
    <w:rsid w:val="302E5A56"/>
    <w:rsid w:val="303AF23C"/>
    <w:rsid w:val="303B787D"/>
    <w:rsid w:val="3049264B"/>
    <w:rsid w:val="304C80C5"/>
    <w:rsid w:val="305DC8B0"/>
    <w:rsid w:val="30660A7B"/>
    <w:rsid w:val="3066F604"/>
    <w:rsid w:val="306CF18F"/>
    <w:rsid w:val="306E2770"/>
    <w:rsid w:val="306E7609"/>
    <w:rsid w:val="306F8EE5"/>
    <w:rsid w:val="306FD07C"/>
    <w:rsid w:val="30734D2E"/>
    <w:rsid w:val="3073CF7A"/>
    <w:rsid w:val="3077D03B"/>
    <w:rsid w:val="3079C7EE"/>
    <w:rsid w:val="3081BDF3"/>
    <w:rsid w:val="308400C9"/>
    <w:rsid w:val="308D879C"/>
    <w:rsid w:val="30923D9A"/>
    <w:rsid w:val="30964D81"/>
    <w:rsid w:val="3096CF02"/>
    <w:rsid w:val="309BE01B"/>
    <w:rsid w:val="309CB6ED"/>
    <w:rsid w:val="30A85BAD"/>
    <w:rsid w:val="30ABEF4D"/>
    <w:rsid w:val="30B34C12"/>
    <w:rsid w:val="30B438D4"/>
    <w:rsid w:val="30BB70E4"/>
    <w:rsid w:val="30BBFB31"/>
    <w:rsid w:val="30BFA874"/>
    <w:rsid w:val="30BFCFFE"/>
    <w:rsid w:val="30C68254"/>
    <w:rsid w:val="30D12D0B"/>
    <w:rsid w:val="30DE70CD"/>
    <w:rsid w:val="30E4AACA"/>
    <w:rsid w:val="30E64601"/>
    <w:rsid w:val="30E9A6E2"/>
    <w:rsid w:val="30F05E3F"/>
    <w:rsid w:val="30F32F4D"/>
    <w:rsid w:val="30F36EF7"/>
    <w:rsid w:val="30F769F5"/>
    <w:rsid w:val="30F77724"/>
    <w:rsid w:val="3104B9FA"/>
    <w:rsid w:val="3105E932"/>
    <w:rsid w:val="31065FBB"/>
    <w:rsid w:val="3106E4F4"/>
    <w:rsid w:val="310DA516"/>
    <w:rsid w:val="3111A252"/>
    <w:rsid w:val="311450B1"/>
    <w:rsid w:val="31149EC4"/>
    <w:rsid w:val="3116D406"/>
    <w:rsid w:val="311A730B"/>
    <w:rsid w:val="311B8D4B"/>
    <w:rsid w:val="31266894"/>
    <w:rsid w:val="312FF48A"/>
    <w:rsid w:val="31336FCC"/>
    <w:rsid w:val="313472AD"/>
    <w:rsid w:val="313482A0"/>
    <w:rsid w:val="313DA79A"/>
    <w:rsid w:val="31460774"/>
    <w:rsid w:val="314BF7DF"/>
    <w:rsid w:val="3152DD39"/>
    <w:rsid w:val="31534437"/>
    <w:rsid w:val="3154D412"/>
    <w:rsid w:val="31553ACE"/>
    <w:rsid w:val="315DBF2D"/>
    <w:rsid w:val="31611E77"/>
    <w:rsid w:val="3167DCBB"/>
    <w:rsid w:val="3168B262"/>
    <w:rsid w:val="316F5846"/>
    <w:rsid w:val="3170C17D"/>
    <w:rsid w:val="317BBC84"/>
    <w:rsid w:val="318041B6"/>
    <w:rsid w:val="318068BB"/>
    <w:rsid w:val="31888343"/>
    <w:rsid w:val="3188ABD7"/>
    <w:rsid w:val="3193FBAF"/>
    <w:rsid w:val="31953C55"/>
    <w:rsid w:val="3195632E"/>
    <w:rsid w:val="3196FD91"/>
    <w:rsid w:val="319AA748"/>
    <w:rsid w:val="319BA30C"/>
    <w:rsid w:val="319F1A5D"/>
    <w:rsid w:val="31A137F9"/>
    <w:rsid w:val="31A3E89B"/>
    <w:rsid w:val="31A82AB3"/>
    <w:rsid w:val="31AC9934"/>
    <w:rsid w:val="31B24C97"/>
    <w:rsid w:val="31B64CE4"/>
    <w:rsid w:val="31B75826"/>
    <w:rsid w:val="31B9ADB2"/>
    <w:rsid w:val="31BA8B2D"/>
    <w:rsid w:val="31C2B70F"/>
    <w:rsid w:val="31C34DE1"/>
    <w:rsid w:val="31C59225"/>
    <w:rsid w:val="31C6AAF6"/>
    <w:rsid w:val="31CA11C2"/>
    <w:rsid w:val="31CBE72C"/>
    <w:rsid w:val="31D27087"/>
    <w:rsid w:val="31DD15A3"/>
    <w:rsid w:val="31E0708C"/>
    <w:rsid w:val="31E72A83"/>
    <w:rsid w:val="31E79D5F"/>
    <w:rsid w:val="31F2BD8F"/>
    <w:rsid w:val="31FFB3CA"/>
    <w:rsid w:val="32012946"/>
    <w:rsid w:val="3206629D"/>
    <w:rsid w:val="32092787"/>
    <w:rsid w:val="320A03BB"/>
    <w:rsid w:val="320F1604"/>
    <w:rsid w:val="3215E829"/>
    <w:rsid w:val="321681D2"/>
    <w:rsid w:val="32187500"/>
    <w:rsid w:val="3218B709"/>
    <w:rsid w:val="321F110F"/>
    <w:rsid w:val="321FF216"/>
    <w:rsid w:val="3221A32B"/>
    <w:rsid w:val="32261DC0"/>
    <w:rsid w:val="322CDAD5"/>
    <w:rsid w:val="322CE504"/>
    <w:rsid w:val="322F0FCA"/>
    <w:rsid w:val="322FF341"/>
    <w:rsid w:val="32300813"/>
    <w:rsid w:val="3231DD9B"/>
    <w:rsid w:val="32325013"/>
    <w:rsid w:val="3234901D"/>
    <w:rsid w:val="323EE5A6"/>
    <w:rsid w:val="323FADA5"/>
    <w:rsid w:val="323FF244"/>
    <w:rsid w:val="3242C4A2"/>
    <w:rsid w:val="3243C240"/>
    <w:rsid w:val="3246EEAE"/>
    <w:rsid w:val="32489380"/>
    <w:rsid w:val="324AB91F"/>
    <w:rsid w:val="324C5A40"/>
    <w:rsid w:val="325012DB"/>
    <w:rsid w:val="325982FC"/>
    <w:rsid w:val="325C3637"/>
    <w:rsid w:val="325DC739"/>
    <w:rsid w:val="3260E22E"/>
    <w:rsid w:val="32640100"/>
    <w:rsid w:val="3267F81B"/>
    <w:rsid w:val="3268721B"/>
    <w:rsid w:val="326D170A"/>
    <w:rsid w:val="32715945"/>
    <w:rsid w:val="3271BF45"/>
    <w:rsid w:val="32755FD4"/>
    <w:rsid w:val="3279E23C"/>
    <w:rsid w:val="327A3AC4"/>
    <w:rsid w:val="327FB204"/>
    <w:rsid w:val="3280A21E"/>
    <w:rsid w:val="32832C91"/>
    <w:rsid w:val="328991E5"/>
    <w:rsid w:val="32899247"/>
    <w:rsid w:val="328C6652"/>
    <w:rsid w:val="3293A9B2"/>
    <w:rsid w:val="32A9586A"/>
    <w:rsid w:val="32AA71CB"/>
    <w:rsid w:val="32AB8671"/>
    <w:rsid w:val="32AF9800"/>
    <w:rsid w:val="32B380A9"/>
    <w:rsid w:val="32B3A291"/>
    <w:rsid w:val="32B55223"/>
    <w:rsid w:val="32C0A340"/>
    <w:rsid w:val="32D4FA38"/>
    <w:rsid w:val="32DC0331"/>
    <w:rsid w:val="32DD9B5B"/>
    <w:rsid w:val="32E32B01"/>
    <w:rsid w:val="32E3D7D5"/>
    <w:rsid w:val="32E46B5B"/>
    <w:rsid w:val="32E74C78"/>
    <w:rsid w:val="32E7907F"/>
    <w:rsid w:val="32E909A4"/>
    <w:rsid w:val="32F1AC3C"/>
    <w:rsid w:val="32FE2B2F"/>
    <w:rsid w:val="33059A34"/>
    <w:rsid w:val="3311F9B4"/>
    <w:rsid w:val="3312212C"/>
    <w:rsid w:val="33168F47"/>
    <w:rsid w:val="3316AC92"/>
    <w:rsid w:val="3316BCC6"/>
    <w:rsid w:val="33203A5A"/>
    <w:rsid w:val="33207044"/>
    <w:rsid w:val="3322F668"/>
    <w:rsid w:val="332D4C3F"/>
    <w:rsid w:val="3332931F"/>
    <w:rsid w:val="33348E11"/>
    <w:rsid w:val="33372EF9"/>
    <w:rsid w:val="33394C03"/>
    <w:rsid w:val="333B15F2"/>
    <w:rsid w:val="333ED9D4"/>
    <w:rsid w:val="33405739"/>
    <w:rsid w:val="33405D02"/>
    <w:rsid w:val="3349B5B2"/>
    <w:rsid w:val="33518E38"/>
    <w:rsid w:val="3351981F"/>
    <w:rsid w:val="335C61EC"/>
    <w:rsid w:val="33679D2B"/>
    <w:rsid w:val="336B352F"/>
    <w:rsid w:val="336C06D0"/>
    <w:rsid w:val="336D8D0D"/>
    <w:rsid w:val="33716363"/>
    <w:rsid w:val="337A5CA6"/>
    <w:rsid w:val="337B1ADC"/>
    <w:rsid w:val="337B73CE"/>
    <w:rsid w:val="337D1149"/>
    <w:rsid w:val="33826E17"/>
    <w:rsid w:val="338355AB"/>
    <w:rsid w:val="33837460"/>
    <w:rsid w:val="33850B59"/>
    <w:rsid w:val="3389FFF5"/>
    <w:rsid w:val="338AE829"/>
    <w:rsid w:val="338E9E3A"/>
    <w:rsid w:val="33916D4C"/>
    <w:rsid w:val="33926702"/>
    <w:rsid w:val="33970B49"/>
    <w:rsid w:val="33973C8D"/>
    <w:rsid w:val="339BC0A7"/>
    <w:rsid w:val="339D03C1"/>
    <w:rsid w:val="339D4202"/>
    <w:rsid w:val="33A11AD3"/>
    <w:rsid w:val="33A3002E"/>
    <w:rsid w:val="33A3D4F0"/>
    <w:rsid w:val="33B1FFBD"/>
    <w:rsid w:val="33B5C108"/>
    <w:rsid w:val="33B86719"/>
    <w:rsid w:val="33BC34DA"/>
    <w:rsid w:val="33BFCA14"/>
    <w:rsid w:val="33C04CFF"/>
    <w:rsid w:val="33C7DA82"/>
    <w:rsid w:val="33C88DDD"/>
    <w:rsid w:val="33C9B224"/>
    <w:rsid w:val="33CB74C6"/>
    <w:rsid w:val="33DB1BB8"/>
    <w:rsid w:val="33E7F229"/>
    <w:rsid w:val="33E80D15"/>
    <w:rsid w:val="33EAFEED"/>
    <w:rsid w:val="33EB39C8"/>
    <w:rsid w:val="33EE478B"/>
    <w:rsid w:val="33EFDE4B"/>
    <w:rsid w:val="33FA7C2D"/>
    <w:rsid w:val="33FC1B57"/>
    <w:rsid w:val="33FFC659"/>
    <w:rsid w:val="33FFE4AE"/>
    <w:rsid w:val="33FFFE5E"/>
    <w:rsid w:val="3400E9FE"/>
    <w:rsid w:val="34022BF2"/>
    <w:rsid w:val="340292EE"/>
    <w:rsid w:val="34036994"/>
    <w:rsid w:val="34047971"/>
    <w:rsid w:val="34094545"/>
    <w:rsid w:val="340D5D48"/>
    <w:rsid w:val="3410C602"/>
    <w:rsid w:val="3417FF4B"/>
    <w:rsid w:val="341AE0E2"/>
    <w:rsid w:val="341E0563"/>
    <w:rsid w:val="34258C0E"/>
    <w:rsid w:val="34264253"/>
    <w:rsid w:val="3427BD03"/>
    <w:rsid w:val="34287EEB"/>
    <w:rsid w:val="342981CD"/>
    <w:rsid w:val="3437EF8F"/>
    <w:rsid w:val="344199B3"/>
    <w:rsid w:val="345353ED"/>
    <w:rsid w:val="34540B2C"/>
    <w:rsid w:val="34545273"/>
    <w:rsid w:val="34650738"/>
    <w:rsid w:val="34714912"/>
    <w:rsid w:val="34750CF6"/>
    <w:rsid w:val="3477D3A0"/>
    <w:rsid w:val="347A39C1"/>
    <w:rsid w:val="3480E1B8"/>
    <w:rsid w:val="34895016"/>
    <w:rsid w:val="348AF221"/>
    <w:rsid w:val="348C57C4"/>
    <w:rsid w:val="3495F5F1"/>
    <w:rsid w:val="34961C9D"/>
    <w:rsid w:val="349DFB9D"/>
    <w:rsid w:val="34A65981"/>
    <w:rsid w:val="34ACEB40"/>
    <w:rsid w:val="34AF5B24"/>
    <w:rsid w:val="34B7C7A1"/>
    <w:rsid w:val="34B8E9AB"/>
    <w:rsid w:val="34B93B68"/>
    <w:rsid w:val="34BAD44D"/>
    <w:rsid w:val="34BB2121"/>
    <w:rsid w:val="34BB39F2"/>
    <w:rsid w:val="34BC0536"/>
    <w:rsid w:val="34BF2E7C"/>
    <w:rsid w:val="34C39F7E"/>
    <w:rsid w:val="34D3B8B8"/>
    <w:rsid w:val="34D49BB6"/>
    <w:rsid w:val="34D4BEA5"/>
    <w:rsid w:val="34D55636"/>
    <w:rsid w:val="34DDBCFA"/>
    <w:rsid w:val="34DFF87B"/>
    <w:rsid w:val="34E06D37"/>
    <w:rsid w:val="34E40DA8"/>
    <w:rsid w:val="34F12214"/>
    <w:rsid w:val="34F44942"/>
    <w:rsid w:val="34F95C4A"/>
    <w:rsid w:val="34FA1EFD"/>
    <w:rsid w:val="34FA2444"/>
    <w:rsid w:val="34FCDA51"/>
    <w:rsid w:val="35011BF2"/>
    <w:rsid w:val="3502E9EB"/>
    <w:rsid w:val="3508B895"/>
    <w:rsid w:val="350FC395"/>
    <w:rsid w:val="350FC92F"/>
    <w:rsid w:val="351A7DAC"/>
    <w:rsid w:val="351DCC04"/>
    <w:rsid w:val="351F5DAB"/>
    <w:rsid w:val="3523ABD7"/>
    <w:rsid w:val="35270C8C"/>
    <w:rsid w:val="3527280E"/>
    <w:rsid w:val="352FDDBF"/>
    <w:rsid w:val="35338170"/>
    <w:rsid w:val="3534AB9B"/>
    <w:rsid w:val="3538DF99"/>
    <w:rsid w:val="353C6969"/>
    <w:rsid w:val="353D0525"/>
    <w:rsid w:val="3541CF3B"/>
    <w:rsid w:val="3546542D"/>
    <w:rsid w:val="354C2232"/>
    <w:rsid w:val="355036EB"/>
    <w:rsid w:val="3555F8C0"/>
    <w:rsid w:val="355904DD"/>
    <w:rsid w:val="3562B7BE"/>
    <w:rsid w:val="3562FCEC"/>
    <w:rsid w:val="356399EE"/>
    <w:rsid w:val="3563ADFD"/>
    <w:rsid w:val="3563F85C"/>
    <w:rsid w:val="35644390"/>
    <w:rsid w:val="35650EAF"/>
    <w:rsid w:val="3566B4E1"/>
    <w:rsid w:val="356BF51B"/>
    <w:rsid w:val="356D7A8F"/>
    <w:rsid w:val="356E3E8C"/>
    <w:rsid w:val="35702133"/>
    <w:rsid w:val="35710DF1"/>
    <w:rsid w:val="3571E3B3"/>
    <w:rsid w:val="35732B57"/>
    <w:rsid w:val="3576EA29"/>
    <w:rsid w:val="357A4F2C"/>
    <w:rsid w:val="35867769"/>
    <w:rsid w:val="358806F7"/>
    <w:rsid w:val="358E9D50"/>
    <w:rsid w:val="359081E4"/>
    <w:rsid w:val="35950203"/>
    <w:rsid w:val="359ADA52"/>
    <w:rsid w:val="359B0D62"/>
    <w:rsid w:val="359F6319"/>
    <w:rsid w:val="35A16AFF"/>
    <w:rsid w:val="35A1E656"/>
    <w:rsid w:val="35A251C9"/>
    <w:rsid w:val="35A8871D"/>
    <w:rsid w:val="35A8B175"/>
    <w:rsid w:val="35A9E648"/>
    <w:rsid w:val="35ABE42A"/>
    <w:rsid w:val="35AEDF89"/>
    <w:rsid w:val="35AF15ED"/>
    <w:rsid w:val="35B03A74"/>
    <w:rsid w:val="35B3411B"/>
    <w:rsid w:val="35B45FF7"/>
    <w:rsid w:val="35B4F896"/>
    <w:rsid w:val="35C331A3"/>
    <w:rsid w:val="35C78452"/>
    <w:rsid w:val="35CC1752"/>
    <w:rsid w:val="35D0931F"/>
    <w:rsid w:val="35D0C81D"/>
    <w:rsid w:val="35D27AA6"/>
    <w:rsid w:val="35D379B7"/>
    <w:rsid w:val="35D80217"/>
    <w:rsid w:val="35DC75A7"/>
    <w:rsid w:val="35E4D1FF"/>
    <w:rsid w:val="35E65A0E"/>
    <w:rsid w:val="35EF9A11"/>
    <w:rsid w:val="35F0A09C"/>
    <w:rsid w:val="35F1157C"/>
    <w:rsid w:val="35F29503"/>
    <w:rsid w:val="35F4A320"/>
    <w:rsid w:val="35F6A7A6"/>
    <w:rsid w:val="35FB9F0A"/>
    <w:rsid w:val="35FC497A"/>
    <w:rsid w:val="35FFF072"/>
    <w:rsid w:val="36028348"/>
    <w:rsid w:val="36042ACC"/>
    <w:rsid w:val="3607162F"/>
    <w:rsid w:val="36178EEB"/>
    <w:rsid w:val="361A25AD"/>
    <w:rsid w:val="361B4BE7"/>
    <w:rsid w:val="361D4D4F"/>
    <w:rsid w:val="3626062B"/>
    <w:rsid w:val="362BD79C"/>
    <w:rsid w:val="362C3ACC"/>
    <w:rsid w:val="3635AB00"/>
    <w:rsid w:val="363C3F9E"/>
    <w:rsid w:val="3645CDB7"/>
    <w:rsid w:val="36499D8C"/>
    <w:rsid w:val="364A2695"/>
    <w:rsid w:val="364F507F"/>
    <w:rsid w:val="365384BB"/>
    <w:rsid w:val="3653D107"/>
    <w:rsid w:val="36548F3D"/>
    <w:rsid w:val="3656C278"/>
    <w:rsid w:val="36599E17"/>
    <w:rsid w:val="365A1FC8"/>
    <w:rsid w:val="36620E4B"/>
    <w:rsid w:val="3666A286"/>
    <w:rsid w:val="3668096D"/>
    <w:rsid w:val="366EA014"/>
    <w:rsid w:val="367204BB"/>
    <w:rsid w:val="36748DC1"/>
    <w:rsid w:val="36755040"/>
    <w:rsid w:val="368C6D8B"/>
    <w:rsid w:val="368CFE06"/>
    <w:rsid w:val="369446D8"/>
    <w:rsid w:val="3697AA04"/>
    <w:rsid w:val="3699E914"/>
    <w:rsid w:val="36A14A6D"/>
    <w:rsid w:val="36A19F66"/>
    <w:rsid w:val="36AC1EBC"/>
    <w:rsid w:val="36AC9AF4"/>
    <w:rsid w:val="36AD3E0F"/>
    <w:rsid w:val="36B477B8"/>
    <w:rsid w:val="36B61DD2"/>
    <w:rsid w:val="36B77262"/>
    <w:rsid w:val="36B80D9A"/>
    <w:rsid w:val="36BB56AF"/>
    <w:rsid w:val="36BFD963"/>
    <w:rsid w:val="36C2E76E"/>
    <w:rsid w:val="36C58D55"/>
    <w:rsid w:val="36C6A520"/>
    <w:rsid w:val="36C8BB2B"/>
    <w:rsid w:val="36CDA629"/>
    <w:rsid w:val="36D157D9"/>
    <w:rsid w:val="36D314DD"/>
    <w:rsid w:val="36D9230F"/>
    <w:rsid w:val="36DDEAA6"/>
    <w:rsid w:val="36E0DCDE"/>
    <w:rsid w:val="36E0F1C0"/>
    <w:rsid w:val="36E187CA"/>
    <w:rsid w:val="36E4DF26"/>
    <w:rsid w:val="36F9EC79"/>
    <w:rsid w:val="37042075"/>
    <w:rsid w:val="3707BAA3"/>
    <w:rsid w:val="370A18DB"/>
    <w:rsid w:val="370C757B"/>
    <w:rsid w:val="3710730B"/>
    <w:rsid w:val="37116949"/>
    <w:rsid w:val="3714D8E3"/>
    <w:rsid w:val="3722D7B1"/>
    <w:rsid w:val="37265194"/>
    <w:rsid w:val="373038B9"/>
    <w:rsid w:val="3730959D"/>
    <w:rsid w:val="3730CC73"/>
    <w:rsid w:val="3732B44A"/>
    <w:rsid w:val="3733FA60"/>
    <w:rsid w:val="37363AF2"/>
    <w:rsid w:val="373680E8"/>
    <w:rsid w:val="37379075"/>
    <w:rsid w:val="37390D1F"/>
    <w:rsid w:val="373C6B79"/>
    <w:rsid w:val="37424C9E"/>
    <w:rsid w:val="3747C8F9"/>
    <w:rsid w:val="374FE117"/>
    <w:rsid w:val="37533162"/>
    <w:rsid w:val="3755BC84"/>
    <w:rsid w:val="3758C81F"/>
    <w:rsid w:val="3759A582"/>
    <w:rsid w:val="3759F82B"/>
    <w:rsid w:val="375A2F43"/>
    <w:rsid w:val="375EF221"/>
    <w:rsid w:val="376792B6"/>
    <w:rsid w:val="376A65F0"/>
    <w:rsid w:val="3772CE54"/>
    <w:rsid w:val="377AF840"/>
    <w:rsid w:val="377C763B"/>
    <w:rsid w:val="3787305E"/>
    <w:rsid w:val="378B9E6A"/>
    <w:rsid w:val="3792762F"/>
    <w:rsid w:val="3792FAA6"/>
    <w:rsid w:val="37934D67"/>
    <w:rsid w:val="3794B8A8"/>
    <w:rsid w:val="379F5A78"/>
    <w:rsid w:val="37A2939E"/>
    <w:rsid w:val="37A8A0A3"/>
    <w:rsid w:val="37ACAE32"/>
    <w:rsid w:val="37AD1838"/>
    <w:rsid w:val="37AD5972"/>
    <w:rsid w:val="37B4D212"/>
    <w:rsid w:val="37B70136"/>
    <w:rsid w:val="37B8621D"/>
    <w:rsid w:val="37B8BC8F"/>
    <w:rsid w:val="37BAD699"/>
    <w:rsid w:val="37C7E4C1"/>
    <w:rsid w:val="37CA4DE6"/>
    <w:rsid w:val="37CA529C"/>
    <w:rsid w:val="37CB520D"/>
    <w:rsid w:val="37D40E25"/>
    <w:rsid w:val="37D517D3"/>
    <w:rsid w:val="37D6AAA1"/>
    <w:rsid w:val="37D91325"/>
    <w:rsid w:val="37D9265D"/>
    <w:rsid w:val="37DB975B"/>
    <w:rsid w:val="37E00C6D"/>
    <w:rsid w:val="37E2857A"/>
    <w:rsid w:val="37E2A362"/>
    <w:rsid w:val="37E328B3"/>
    <w:rsid w:val="37E93E65"/>
    <w:rsid w:val="37EB0132"/>
    <w:rsid w:val="37ED5115"/>
    <w:rsid w:val="37EFC8B9"/>
    <w:rsid w:val="37F0A4DF"/>
    <w:rsid w:val="37F1C537"/>
    <w:rsid w:val="37F2D263"/>
    <w:rsid w:val="37F43413"/>
    <w:rsid w:val="37F6DB62"/>
    <w:rsid w:val="37F8FB86"/>
    <w:rsid w:val="37FD5BF4"/>
    <w:rsid w:val="37FFB3DF"/>
    <w:rsid w:val="38042E30"/>
    <w:rsid w:val="3804EBFF"/>
    <w:rsid w:val="3804EE48"/>
    <w:rsid w:val="3807D5CD"/>
    <w:rsid w:val="3807F6BB"/>
    <w:rsid w:val="380C7EAD"/>
    <w:rsid w:val="380F3641"/>
    <w:rsid w:val="3810EF9D"/>
    <w:rsid w:val="38136683"/>
    <w:rsid w:val="38176874"/>
    <w:rsid w:val="381A46C5"/>
    <w:rsid w:val="381A5A7E"/>
    <w:rsid w:val="381ACDA4"/>
    <w:rsid w:val="381B617C"/>
    <w:rsid w:val="381D64C6"/>
    <w:rsid w:val="38291429"/>
    <w:rsid w:val="38293E15"/>
    <w:rsid w:val="382EA984"/>
    <w:rsid w:val="382FBFDF"/>
    <w:rsid w:val="38306475"/>
    <w:rsid w:val="38348C22"/>
    <w:rsid w:val="383C6CF0"/>
    <w:rsid w:val="38482FAA"/>
    <w:rsid w:val="38543541"/>
    <w:rsid w:val="385588B4"/>
    <w:rsid w:val="38575E48"/>
    <w:rsid w:val="385B46C5"/>
    <w:rsid w:val="385D03AE"/>
    <w:rsid w:val="385E0110"/>
    <w:rsid w:val="3860A19E"/>
    <w:rsid w:val="3863AD8B"/>
    <w:rsid w:val="386464DB"/>
    <w:rsid w:val="38689569"/>
    <w:rsid w:val="38694B37"/>
    <w:rsid w:val="386F351C"/>
    <w:rsid w:val="38729B6E"/>
    <w:rsid w:val="38758856"/>
    <w:rsid w:val="3878254A"/>
    <w:rsid w:val="3879F1EC"/>
    <w:rsid w:val="387D0E9B"/>
    <w:rsid w:val="387FEB1F"/>
    <w:rsid w:val="38857715"/>
    <w:rsid w:val="388A7FEA"/>
    <w:rsid w:val="388C3907"/>
    <w:rsid w:val="388F9077"/>
    <w:rsid w:val="38929A04"/>
    <w:rsid w:val="389FA18C"/>
    <w:rsid w:val="38A0C9A2"/>
    <w:rsid w:val="38A47408"/>
    <w:rsid w:val="38A77AB7"/>
    <w:rsid w:val="38B1008D"/>
    <w:rsid w:val="38B34F25"/>
    <w:rsid w:val="38B70048"/>
    <w:rsid w:val="38BA7AAD"/>
    <w:rsid w:val="38BAB1C3"/>
    <w:rsid w:val="38C02D68"/>
    <w:rsid w:val="38C3B9B5"/>
    <w:rsid w:val="38CE3057"/>
    <w:rsid w:val="38CE5D9D"/>
    <w:rsid w:val="38CF6910"/>
    <w:rsid w:val="38D19141"/>
    <w:rsid w:val="38DC351F"/>
    <w:rsid w:val="38DE8F22"/>
    <w:rsid w:val="38DF428B"/>
    <w:rsid w:val="38E33C99"/>
    <w:rsid w:val="38EE141A"/>
    <w:rsid w:val="38F22146"/>
    <w:rsid w:val="38F3A620"/>
    <w:rsid w:val="38F6137B"/>
    <w:rsid w:val="38F85461"/>
    <w:rsid w:val="3902D486"/>
    <w:rsid w:val="390F997C"/>
    <w:rsid w:val="3915F0B8"/>
    <w:rsid w:val="39174CF9"/>
    <w:rsid w:val="3918758E"/>
    <w:rsid w:val="391FBE29"/>
    <w:rsid w:val="39221C27"/>
    <w:rsid w:val="39248340"/>
    <w:rsid w:val="3938BCE1"/>
    <w:rsid w:val="393C79BC"/>
    <w:rsid w:val="3942004A"/>
    <w:rsid w:val="3951CD66"/>
    <w:rsid w:val="39543FEE"/>
    <w:rsid w:val="39556CFE"/>
    <w:rsid w:val="395CA092"/>
    <w:rsid w:val="395CFF72"/>
    <w:rsid w:val="3960E23A"/>
    <w:rsid w:val="39682106"/>
    <w:rsid w:val="396958E1"/>
    <w:rsid w:val="396C13F0"/>
    <w:rsid w:val="396CFEBF"/>
    <w:rsid w:val="396F5FA8"/>
    <w:rsid w:val="397306EB"/>
    <w:rsid w:val="397440B3"/>
    <w:rsid w:val="39777DB2"/>
    <w:rsid w:val="397AFF72"/>
    <w:rsid w:val="397B9EAF"/>
    <w:rsid w:val="397FB25A"/>
    <w:rsid w:val="39800A68"/>
    <w:rsid w:val="39809A88"/>
    <w:rsid w:val="398572F9"/>
    <w:rsid w:val="39918D4F"/>
    <w:rsid w:val="3991E77D"/>
    <w:rsid w:val="3992F470"/>
    <w:rsid w:val="3997E65F"/>
    <w:rsid w:val="3998860E"/>
    <w:rsid w:val="3999CA1B"/>
    <w:rsid w:val="399A23DF"/>
    <w:rsid w:val="399B80D5"/>
    <w:rsid w:val="399CE060"/>
    <w:rsid w:val="39A067A0"/>
    <w:rsid w:val="39A58334"/>
    <w:rsid w:val="39A9579E"/>
    <w:rsid w:val="39B34C69"/>
    <w:rsid w:val="39B6C7A5"/>
    <w:rsid w:val="39B87663"/>
    <w:rsid w:val="39BB6E38"/>
    <w:rsid w:val="39BD5E7C"/>
    <w:rsid w:val="39BEB9DE"/>
    <w:rsid w:val="39C054EE"/>
    <w:rsid w:val="39CBC944"/>
    <w:rsid w:val="39CF429F"/>
    <w:rsid w:val="39CF63AB"/>
    <w:rsid w:val="39D541E9"/>
    <w:rsid w:val="39D62E42"/>
    <w:rsid w:val="39DF5516"/>
    <w:rsid w:val="39E2034D"/>
    <w:rsid w:val="39E44398"/>
    <w:rsid w:val="39E4D712"/>
    <w:rsid w:val="39E4F4BC"/>
    <w:rsid w:val="39E66FDE"/>
    <w:rsid w:val="39E9FC5F"/>
    <w:rsid w:val="39EB7F18"/>
    <w:rsid w:val="39EC5822"/>
    <w:rsid w:val="39ED19AA"/>
    <w:rsid w:val="39FA05AB"/>
    <w:rsid w:val="39FA6FF7"/>
    <w:rsid w:val="39FA9212"/>
    <w:rsid w:val="39FE277F"/>
    <w:rsid w:val="39FF272F"/>
    <w:rsid w:val="3A006823"/>
    <w:rsid w:val="3A03EFC6"/>
    <w:rsid w:val="3A04D3E5"/>
    <w:rsid w:val="3A085726"/>
    <w:rsid w:val="3A09518D"/>
    <w:rsid w:val="3A0F28B0"/>
    <w:rsid w:val="3A123AD1"/>
    <w:rsid w:val="3A12592A"/>
    <w:rsid w:val="3A197F80"/>
    <w:rsid w:val="3A1D8888"/>
    <w:rsid w:val="3A1E0BF8"/>
    <w:rsid w:val="3A1F6C04"/>
    <w:rsid w:val="3A258D61"/>
    <w:rsid w:val="3A2AEF2E"/>
    <w:rsid w:val="3A2C06B1"/>
    <w:rsid w:val="3A3039BD"/>
    <w:rsid w:val="3A3892DC"/>
    <w:rsid w:val="3A3AA0B3"/>
    <w:rsid w:val="3A3B5352"/>
    <w:rsid w:val="3A42FA82"/>
    <w:rsid w:val="3A4531A9"/>
    <w:rsid w:val="3A477885"/>
    <w:rsid w:val="3A4CCA49"/>
    <w:rsid w:val="3A4DBB60"/>
    <w:rsid w:val="3A4F5CD7"/>
    <w:rsid w:val="3A5C9732"/>
    <w:rsid w:val="3A656A0F"/>
    <w:rsid w:val="3A6657CE"/>
    <w:rsid w:val="3A72380D"/>
    <w:rsid w:val="3A77B559"/>
    <w:rsid w:val="3A7929F6"/>
    <w:rsid w:val="3A7DC313"/>
    <w:rsid w:val="3A7E20CD"/>
    <w:rsid w:val="3A821E62"/>
    <w:rsid w:val="3A866292"/>
    <w:rsid w:val="3A869211"/>
    <w:rsid w:val="3A8F7547"/>
    <w:rsid w:val="3A909EFB"/>
    <w:rsid w:val="3A917849"/>
    <w:rsid w:val="3A9AC5BA"/>
    <w:rsid w:val="3AA1D022"/>
    <w:rsid w:val="3AA56D1D"/>
    <w:rsid w:val="3AA59078"/>
    <w:rsid w:val="3AAAC980"/>
    <w:rsid w:val="3AAC136E"/>
    <w:rsid w:val="3AACA420"/>
    <w:rsid w:val="3AAEE8CF"/>
    <w:rsid w:val="3AB15C1A"/>
    <w:rsid w:val="3AB87086"/>
    <w:rsid w:val="3ABB219C"/>
    <w:rsid w:val="3ABCC6D5"/>
    <w:rsid w:val="3ABCEEB3"/>
    <w:rsid w:val="3ABCFBB8"/>
    <w:rsid w:val="3AC05D6A"/>
    <w:rsid w:val="3ACE5BE3"/>
    <w:rsid w:val="3ACF3B82"/>
    <w:rsid w:val="3AD53715"/>
    <w:rsid w:val="3AD726B2"/>
    <w:rsid w:val="3AD9B152"/>
    <w:rsid w:val="3AE8B8A4"/>
    <w:rsid w:val="3AFAE729"/>
    <w:rsid w:val="3AFB98D0"/>
    <w:rsid w:val="3AFC508D"/>
    <w:rsid w:val="3B142121"/>
    <w:rsid w:val="3B1A3DD7"/>
    <w:rsid w:val="3B1A49A3"/>
    <w:rsid w:val="3B1C50FD"/>
    <w:rsid w:val="3B1C56BF"/>
    <w:rsid w:val="3B1DC3F2"/>
    <w:rsid w:val="3B1EBCA2"/>
    <w:rsid w:val="3B256879"/>
    <w:rsid w:val="3B315E2A"/>
    <w:rsid w:val="3B354F86"/>
    <w:rsid w:val="3B397430"/>
    <w:rsid w:val="3B45ED8F"/>
    <w:rsid w:val="3B4C0D51"/>
    <w:rsid w:val="3B4F15BD"/>
    <w:rsid w:val="3B55784C"/>
    <w:rsid w:val="3B5DB4CA"/>
    <w:rsid w:val="3B5FDA13"/>
    <w:rsid w:val="3B651A8F"/>
    <w:rsid w:val="3B6BF9AC"/>
    <w:rsid w:val="3B6D47DE"/>
    <w:rsid w:val="3B6DBF53"/>
    <w:rsid w:val="3B6E8F7D"/>
    <w:rsid w:val="3B762C5B"/>
    <w:rsid w:val="3B7851C8"/>
    <w:rsid w:val="3B7A4A9D"/>
    <w:rsid w:val="3B7B78B6"/>
    <w:rsid w:val="3B7DF514"/>
    <w:rsid w:val="3B8E53F7"/>
    <w:rsid w:val="3B8F2826"/>
    <w:rsid w:val="3B8F428D"/>
    <w:rsid w:val="3B9B1DD2"/>
    <w:rsid w:val="3B9E4C92"/>
    <w:rsid w:val="3BA2796E"/>
    <w:rsid w:val="3BA3A212"/>
    <w:rsid w:val="3BAAC2EB"/>
    <w:rsid w:val="3BAB7CB8"/>
    <w:rsid w:val="3BAD383D"/>
    <w:rsid w:val="3BAF8696"/>
    <w:rsid w:val="3BB0D9AF"/>
    <w:rsid w:val="3BB1001C"/>
    <w:rsid w:val="3BB2B105"/>
    <w:rsid w:val="3BB49864"/>
    <w:rsid w:val="3BB55443"/>
    <w:rsid w:val="3BBA2938"/>
    <w:rsid w:val="3BC00B3E"/>
    <w:rsid w:val="3BD86A64"/>
    <w:rsid w:val="3BD99E4B"/>
    <w:rsid w:val="3BDECB78"/>
    <w:rsid w:val="3BE3A845"/>
    <w:rsid w:val="3BED5019"/>
    <w:rsid w:val="3BEEBCFC"/>
    <w:rsid w:val="3BF02933"/>
    <w:rsid w:val="3BF2275F"/>
    <w:rsid w:val="3BF7205A"/>
    <w:rsid w:val="3BF8D408"/>
    <w:rsid w:val="3BFDCF67"/>
    <w:rsid w:val="3C0061E2"/>
    <w:rsid w:val="3C0075E5"/>
    <w:rsid w:val="3C032412"/>
    <w:rsid w:val="3C076D0C"/>
    <w:rsid w:val="3C082CF4"/>
    <w:rsid w:val="3C08E3A4"/>
    <w:rsid w:val="3C0A4C27"/>
    <w:rsid w:val="3C1341ED"/>
    <w:rsid w:val="3C19999F"/>
    <w:rsid w:val="3C1B6599"/>
    <w:rsid w:val="3C1EA7AA"/>
    <w:rsid w:val="3C222AEA"/>
    <w:rsid w:val="3C27AAAC"/>
    <w:rsid w:val="3C2B2001"/>
    <w:rsid w:val="3C31C4BA"/>
    <w:rsid w:val="3C38FF20"/>
    <w:rsid w:val="3C3A7866"/>
    <w:rsid w:val="3C3ECAA9"/>
    <w:rsid w:val="3C3EDDB6"/>
    <w:rsid w:val="3C43EE8C"/>
    <w:rsid w:val="3C511B2A"/>
    <w:rsid w:val="3C52E497"/>
    <w:rsid w:val="3C55B3B9"/>
    <w:rsid w:val="3C5B6892"/>
    <w:rsid w:val="3C5C686F"/>
    <w:rsid w:val="3C619671"/>
    <w:rsid w:val="3C657BEB"/>
    <w:rsid w:val="3C678C71"/>
    <w:rsid w:val="3C6ED702"/>
    <w:rsid w:val="3C70D251"/>
    <w:rsid w:val="3C78E521"/>
    <w:rsid w:val="3C7BC4AB"/>
    <w:rsid w:val="3C84D967"/>
    <w:rsid w:val="3C896081"/>
    <w:rsid w:val="3C8E9041"/>
    <w:rsid w:val="3C926444"/>
    <w:rsid w:val="3C95DB12"/>
    <w:rsid w:val="3C9F4A53"/>
    <w:rsid w:val="3CABE901"/>
    <w:rsid w:val="3CAF01B0"/>
    <w:rsid w:val="3CB00F78"/>
    <w:rsid w:val="3CB17DA5"/>
    <w:rsid w:val="3CB66B74"/>
    <w:rsid w:val="3CBF85EB"/>
    <w:rsid w:val="3CC171D7"/>
    <w:rsid w:val="3CC6B529"/>
    <w:rsid w:val="3CC6EB74"/>
    <w:rsid w:val="3CC7A178"/>
    <w:rsid w:val="3CC83DD3"/>
    <w:rsid w:val="3CCBC5F6"/>
    <w:rsid w:val="3CCCDE75"/>
    <w:rsid w:val="3CCD28E3"/>
    <w:rsid w:val="3CCFA905"/>
    <w:rsid w:val="3CD4C6DE"/>
    <w:rsid w:val="3CD601F1"/>
    <w:rsid w:val="3CD959AE"/>
    <w:rsid w:val="3CDA746E"/>
    <w:rsid w:val="3CE30DC8"/>
    <w:rsid w:val="3CE424DD"/>
    <w:rsid w:val="3CE574D5"/>
    <w:rsid w:val="3CE934F3"/>
    <w:rsid w:val="3CEA4091"/>
    <w:rsid w:val="3CEC93A2"/>
    <w:rsid w:val="3CEF4EE4"/>
    <w:rsid w:val="3CF15E37"/>
    <w:rsid w:val="3CF68088"/>
    <w:rsid w:val="3CFA192B"/>
    <w:rsid w:val="3CFCDC17"/>
    <w:rsid w:val="3CFF622E"/>
    <w:rsid w:val="3D045B5D"/>
    <w:rsid w:val="3D091D41"/>
    <w:rsid w:val="3D0F2434"/>
    <w:rsid w:val="3D12BD4F"/>
    <w:rsid w:val="3D17B39F"/>
    <w:rsid w:val="3D226849"/>
    <w:rsid w:val="3D232606"/>
    <w:rsid w:val="3D246AE1"/>
    <w:rsid w:val="3D24FCFF"/>
    <w:rsid w:val="3D25F822"/>
    <w:rsid w:val="3D264312"/>
    <w:rsid w:val="3D2B8FB1"/>
    <w:rsid w:val="3D2BC37F"/>
    <w:rsid w:val="3D2E8493"/>
    <w:rsid w:val="3D2EBF41"/>
    <w:rsid w:val="3D32EA3E"/>
    <w:rsid w:val="3D38C73D"/>
    <w:rsid w:val="3D3C97C4"/>
    <w:rsid w:val="3D47AABC"/>
    <w:rsid w:val="3D47C1BE"/>
    <w:rsid w:val="3D484AAB"/>
    <w:rsid w:val="3D48A2B1"/>
    <w:rsid w:val="3D499566"/>
    <w:rsid w:val="3D4B7429"/>
    <w:rsid w:val="3D4D9399"/>
    <w:rsid w:val="3D510C20"/>
    <w:rsid w:val="3D54F75B"/>
    <w:rsid w:val="3D55522D"/>
    <w:rsid w:val="3D5BC37A"/>
    <w:rsid w:val="3D5CBE6C"/>
    <w:rsid w:val="3D5EA0F7"/>
    <w:rsid w:val="3D5F7B50"/>
    <w:rsid w:val="3D61A2A3"/>
    <w:rsid w:val="3D61F582"/>
    <w:rsid w:val="3D623684"/>
    <w:rsid w:val="3D64B21E"/>
    <w:rsid w:val="3D64DE15"/>
    <w:rsid w:val="3D693E7C"/>
    <w:rsid w:val="3D6997CE"/>
    <w:rsid w:val="3D6B00F7"/>
    <w:rsid w:val="3D77AA05"/>
    <w:rsid w:val="3D79472A"/>
    <w:rsid w:val="3D7A9363"/>
    <w:rsid w:val="3D7D4CA5"/>
    <w:rsid w:val="3D7F1BA4"/>
    <w:rsid w:val="3D8470AA"/>
    <w:rsid w:val="3D8541DA"/>
    <w:rsid w:val="3D8B2361"/>
    <w:rsid w:val="3D8EFFC0"/>
    <w:rsid w:val="3D90311F"/>
    <w:rsid w:val="3D90C9B7"/>
    <w:rsid w:val="3D9111FF"/>
    <w:rsid w:val="3D920343"/>
    <w:rsid w:val="3D92FA16"/>
    <w:rsid w:val="3D972CD8"/>
    <w:rsid w:val="3D99DDAF"/>
    <w:rsid w:val="3D9C5B06"/>
    <w:rsid w:val="3D9DF890"/>
    <w:rsid w:val="3D9FC133"/>
    <w:rsid w:val="3DA00805"/>
    <w:rsid w:val="3DA3E468"/>
    <w:rsid w:val="3DA7027B"/>
    <w:rsid w:val="3DA75848"/>
    <w:rsid w:val="3DA94CD6"/>
    <w:rsid w:val="3DA97E6B"/>
    <w:rsid w:val="3DAC2297"/>
    <w:rsid w:val="3DAE75D1"/>
    <w:rsid w:val="3DB6BB7C"/>
    <w:rsid w:val="3DBBEDCF"/>
    <w:rsid w:val="3DC89B1F"/>
    <w:rsid w:val="3DCB840E"/>
    <w:rsid w:val="3DCC8C64"/>
    <w:rsid w:val="3DD5FF3C"/>
    <w:rsid w:val="3DD7E029"/>
    <w:rsid w:val="3DD9ADAF"/>
    <w:rsid w:val="3DDA8B69"/>
    <w:rsid w:val="3DE0903C"/>
    <w:rsid w:val="3DE0AD5C"/>
    <w:rsid w:val="3DE8C231"/>
    <w:rsid w:val="3DEDAFA6"/>
    <w:rsid w:val="3DF3D72A"/>
    <w:rsid w:val="3E056141"/>
    <w:rsid w:val="3E05A96A"/>
    <w:rsid w:val="3E06E214"/>
    <w:rsid w:val="3E086DC8"/>
    <w:rsid w:val="3E10259A"/>
    <w:rsid w:val="3E10A93A"/>
    <w:rsid w:val="3E1389E3"/>
    <w:rsid w:val="3E1CBE9F"/>
    <w:rsid w:val="3E273862"/>
    <w:rsid w:val="3E2ED2FE"/>
    <w:rsid w:val="3E39ACC0"/>
    <w:rsid w:val="3E47418A"/>
    <w:rsid w:val="3E50ED5F"/>
    <w:rsid w:val="3E5270B0"/>
    <w:rsid w:val="3E57B36B"/>
    <w:rsid w:val="3E5AC055"/>
    <w:rsid w:val="3E5D5C22"/>
    <w:rsid w:val="3E606093"/>
    <w:rsid w:val="3E61ED4D"/>
    <w:rsid w:val="3E645B1A"/>
    <w:rsid w:val="3E65D254"/>
    <w:rsid w:val="3E67D7B1"/>
    <w:rsid w:val="3E6833E3"/>
    <w:rsid w:val="3E68E455"/>
    <w:rsid w:val="3E69E547"/>
    <w:rsid w:val="3E716A23"/>
    <w:rsid w:val="3E765869"/>
    <w:rsid w:val="3E7B526A"/>
    <w:rsid w:val="3E7B6195"/>
    <w:rsid w:val="3E7C3215"/>
    <w:rsid w:val="3E7C8E12"/>
    <w:rsid w:val="3E86FA8D"/>
    <w:rsid w:val="3E885838"/>
    <w:rsid w:val="3E886FBF"/>
    <w:rsid w:val="3E8925F5"/>
    <w:rsid w:val="3E8BBA5E"/>
    <w:rsid w:val="3E8DE579"/>
    <w:rsid w:val="3E8EBF7D"/>
    <w:rsid w:val="3E91A042"/>
    <w:rsid w:val="3E936FD4"/>
    <w:rsid w:val="3E94EA4D"/>
    <w:rsid w:val="3E9C15E0"/>
    <w:rsid w:val="3E9DD7C3"/>
    <w:rsid w:val="3E9F0FB6"/>
    <w:rsid w:val="3EA1B6C5"/>
    <w:rsid w:val="3EA9FFB7"/>
    <w:rsid w:val="3EAAEA55"/>
    <w:rsid w:val="3EB09582"/>
    <w:rsid w:val="3EBBDCE2"/>
    <w:rsid w:val="3EC13BFB"/>
    <w:rsid w:val="3EC38522"/>
    <w:rsid w:val="3EC3B24F"/>
    <w:rsid w:val="3EC3D196"/>
    <w:rsid w:val="3EC8E7D6"/>
    <w:rsid w:val="3ECED71F"/>
    <w:rsid w:val="3ED1EFC4"/>
    <w:rsid w:val="3ED7F79E"/>
    <w:rsid w:val="3ED93834"/>
    <w:rsid w:val="3EDCE077"/>
    <w:rsid w:val="3EDF4DF7"/>
    <w:rsid w:val="3EE15189"/>
    <w:rsid w:val="3EE3D5D3"/>
    <w:rsid w:val="3EE6D6A4"/>
    <w:rsid w:val="3EE73E9D"/>
    <w:rsid w:val="3EE80D2A"/>
    <w:rsid w:val="3EE92018"/>
    <w:rsid w:val="3EEA19F2"/>
    <w:rsid w:val="3EEC4056"/>
    <w:rsid w:val="3EF0DAE3"/>
    <w:rsid w:val="3EFA0AF4"/>
    <w:rsid w:val="3EFC87AC"/>
    <w:rsid w:val="3F008D62"/>
    <w:rsid w:val="3F0C59A2"/>
    <w:rsid w:val="3F0D511D"/>
    <w:rsid w:val="3F0EA4DB"/>
    <w:rsid w:val="3F0F8547"/>
    <w:rsid w:val="3F112A83"/>
    <w:rsid w:val="3F19A285"/>
    <w:rsid w:val="3F1A091C"/>
    <w:rsid w:val="3F1FCC2B"/>
    <w:rsid w:val="3F2158BE"/>
    <w:rsid w:val="3F2224D6"/>
    <w:rsid w:val="3F28D780"/>
    <w:rsid w:val="3F2A763F"/>
    <w:rsid w:val="3F30F6DC"/>
    <w:rsid w:val="3F360DA4"/>
    <w:rsid w:val="3F3AD272"/>
    <w:rsid w:val="3F41B817"/>
    <w:rsid w:val="3F41D7AE"/>
    <w:rsid w:val="3F4313B7"/>
    <w:rsid w:val="3F49812A"/>
    <w:rsid w:val="3F49EC0F"/>
    <w:rsid w:val="3F4B5946"/>
    <w:rsid w:val="3F4DD08B"/>
    <w:rsid w:val="3F4E7C89"/>
    <w:rsid w:val="3F525286"/>
    <w:rsid w:val="3F553125"/>
    <w:rsid w:val="3F5622D1"/>
    <w:rsid w:val="3F56DE87"/>
    <w:rsid w:val="3F59D54F"/>
    <w:rsid w:val="3F5BB2EE"/>
    <w:rsid w:val="3F5BF0C1"/>
    <w:rsid w:val="3F5CE424"/>
    <w:rsid w:val="3F61F1F2"/>
    <w:rsid w:val="3F7020C1"/>
    <w:rsid w:val="3F703B9A"/>
    <w:rsid w:val="3F75E1B0"/>
    <w:rsid w:val="3F75F72D"/>
    <w:rsid w:val="3F7641DD"/>
    <w:rsid w:val="3F7E2E8C"/>
    <w:rsid w:val="3F809973"/>
    <w:rsid w:val="3F842B61"/>
    <w:rsid w:val="3F8A927E"/>
    <w:rsid w:val="3F8B88C0"/>
    <w:rsid w:val="3F8FC38F"/>
    <w:rsid w:val="3F94A3EA"/>
    <w:rsid w:val="3F963DBE"/>
    <w:rsid w:val="3F996BB7"/>
    <w:rsid w:val="3F9A2788"/>
    <w:rsid w:val="3F9AC201"/>
    <w:rsid w:val="3F9B0480"/>
    <w:rsid w:val="3FA6D465"/>
    <w:rsid w:val="3FAD4F73"/>
    <w:rsid w:val="3FAE5BD2"/>
    <w:rsid w:val="3FAF27BA"/>
    <w:rsid w:val="3FAFA20D"/>
    <w:rsid w:val="3FB1B42E"/>
    <w:rsid w:val="3FB225E9"/>
    <w:rsid w:val="3FBCAAC9"/>
    <w:rsid w:val="3FC16647"/>
    <w:rsid w:val="3FC53603"/>
    <w:rsid w:val="3FCAEFDB"/>
    <w:rsid w:val="3FCC353D"/>
    <w:rsid w:val="3FD6DE13"/>
    <w:rsid w:val="3FD883D3"/>
    <w:rsid w:val="3FDB176B"/>
    <w:rsid w:val="3FE34290"/>
    <w:rsid w:val="3FE456CB"/>
    <w:rsid w:val="3FE90B71"/>
    <w:rsid w:val="3FED6E84"/>
    <w:rsid w:val="3FEF3FC9"/>
    <w:rsid w:val="3FF06817"/>
    <w:rsid w:val="3FF29E27"/>
    <w:rsid w:val="3FF32B37"/>
    <w:rsid w:val="3FF6421F"/>
    <w:rsid w:val="3FF70B19"/>
    <w:rsid w:val="3FFAF41E"/>
    <w:rsid w:val="3FFAFC75"/>
    <w:rsid w:val="3FFDB88E"/>
    <w:rsid w:val="3FFF1E51"/>
    <w:rsid w:val="3FFF2F95"/>
    <w:rsid w:val="3FFFA9B7"/>
    <w:rsid w:val="4009B679"/>
    <w:rsid w:val="40140201"/>
    <w:rsid w:val="4017B056"/>
    <w:rsid w:val="401881BE"/>
    <w:rsid w:val="40199652"/>
    <w:rsid w:val="401A4F9A"/>
    <w:rsid w:val="401C72C6"/>
    <w:rsid w:val="401D2A96"/>
    <w:rsid w:val="401EE6E9"/>
    <w:rsid w:val="4022C2B0"/>
    <w:rsid w:val="4026FB09"/>
    <w:rsid w:val="4028A175"/>
    <w:rsid w:val="402CF20F"/>
    <w:rsid w:val="402D8855"/>
    <w:rsid w:val="40342B2F"/>
    <w:rsid w:val="403476C7"/>
    <w:rsid w:val="403DE6B9"/>
    <w:rsid w:val="403F8FC5"/>
    <w:rsid w:val="40452C4B"/>
    <w:rsid w:val="404CFF22"/>
    <w:rsid w:val="404DB0A0"/>
    <w:rsid w:val="4052DFE1"/>
    <w:rsid w:val="40539BE7"/>
    <w:rsid w:val="40550602"/>
    <w:rsid w:val="405C08CC"/>
    <w:rsid w:val="405C6A40"/>
    <w:rsid w:val="405E5F43"/>
    <w:rsid w:val="40625077"/>
    <w:rsid w:val="406711E6"/>
    <w:rsid w:val="406F10E2"/>
    <w:rsid w:val="4071A70F"/>
    <w:rsid w:val="407A40E7"/>
    <w:rsid w:val="407D1218"/>
    <w:rsid w:val="4081148B"/>
    <w:rsid w:val="4082F308"/>
    <w:rsid w:val="40846059"/>
    <w:rsid w:val="4086A7CE"/>
    <w:rsid w:val="408B94D0"/>
    <w:rsid w:val="408B9B5F"/>
    <w:rsid w:val="408CD929"/>
    <w:rsid w:val="4093D2F0"/>
    <w:rsid w:val="40970836"/>
    <w:rsid w:val="40988B08"/>
    <w:rsid w:val="4099047F"/>
    <w:rsid w:val="409A2738"/>
    <w:rsid w:val="40A1C597"/>
    <w:rsid w:val="40A4D86C"/>
    <w:rsid w:val="40ABF1CA"/>
    <w:rsid w:val="40B1EC7A"/>
    <w:rsid w:val="40B2B1D2"/>
    <w:rsid w:val="40BA3BA8"/>
    <w:rsid w:val="40C03959"/>
    <w:rsid w:val="40C6C7FC"/>
    <w:rsid w:val="40CB42A5"/>
    <w:rsid w:val="40CD826B"/>
    <w:rsid w:val="40DBFB13"/>
    <w:rsid w:val="40DD1565"/>
    <w:rsid w:val="40E36237"/>
    <w:rsid w:val="40E5A7B5"/>
    <w:rsid w:val="40EDEAB9"/>
    <w:rsid w:val="40EE1DAE"/>
    <w:rsid w:val="40EFE073"/>
    <w:rsid w:val="40F381B4"/>
    <w:rsid w:val="40F61147"/>
    <w:rsid w:val="40F886B1"/>
    <w:rsid w:val="40FF13CB"/>
    <w:rsid w:val="41003183"/>
    <w:rsid w:val="4103181F"/>
    <w:rsid w:val="4103B281"/>
    <w:rsid w:val="41063560"/>
    <w:rsid w:val="410668A5"/>
    <w:rsid w:val="4109784B"/>
    <w:rsid w:val="410A7975"/>
    <w:rsid w:val="410EBFDF"/>
    <w:rsid w:val="4111AC89"/>
    <w:rsid w:val="41162488"/>
    <w:rsid w:val="411E6CA1"/>
    <w:rsid w:val="412062F3"/>
    <w:rsid w:val="412309EF"/>
    <w:rsid w:val="41238BAD"/>
    <w:rsid w:val="412397CE"/>
    <w:rsid w:val="4127A532"/>
    <w:rsid w:val="412CB9B3"/>
    <w:rsid w:val="412D3E46"/>
    <w:rsid w:val="412DCC8B"/>
    <w:rsid w:val="412DE509"/>
    <w:rsid w:val="412E887A"/>
    <w:rsid w:val="41332059"/>
    <w:rsid w:val="41377154"/>
    <w:rsid w:val="413FC642"/>
    <w:rsid w:val="41415E8D"/>
    <w:rsid w:val="4142914A"/>
    <w:rsid w:val="41443E7D"/>
    <w:rsid w:val="4145F825"/>
    <w:rsid w:val="41460050"/>
    <w:rsid w:val="4148685E"/>
    <w:rsid w:val="4148BB2E"/>
    <w:rsid w:val="414A2C33"/>
    <w:rsid w:val="414B5DF7"/>
    <w:rsid w:val="4152960C"/>
    <w:rsid w:val="4153FB09"/>
    <w:rsid w:val="4155B0EF"/>
    <w:rsid w:val="415DADAA"/>
    <w:rsid w:val="415E734A"/>
    <w:rsid w:val="4168B6B3"/>
    <w:rsid w:val="41695590"/>
    <w:rsid w:val="416D34CE"/>
    <w:rsid w:val="417BFE39"/>
    <w:rsid w:val="417CD1FB"/>
    <w:rsid w:val="418015BD"/>
    <w:rsid w:val="4183AC5A"/>
    <w:rsid w:val="4185906E"/>
    <w:rsid w:val="41898004"/>
    <w:rsid w:val="4191A3FC"/>
    <w:rsid w:val="41926AE7"/>
    <w:rsid w:val="4193F7D9"/>
    <w:rsid w:val="4194A1E3"/>
    <w:rsid w:val="419CCC53"/>
    <w:rsid w:val="419D210F"/>
    <w:rsid w:val="419D66FD"/>
    <w:rsid w:val="41A439F3"/>
    <w:rsid w:val="41AC2AE4"/>
    <w:rsid w:val="41B08082"/>
    <w:rsid w:val="41BCD65E"/>
    <w:rsid w:val="41BE596E"/>
    <w:rsid w:val="41C04007"/>
    <w:rsid w:val="41C3B568"/>
    <w:rsid w:val="41C3F938"/>
    <w:rsid w:val="41C641C6"/>
    <w:rsid w:val="41C6F62B"/>
    <w:rsid w:val="41D77BB6"/>
    <w:rsid w:val="41D7E934"/>
    <w:rsid w:val="41DB14C0"/>
    <w:rsid w:val="41E204BB"/>
    <w:rsid w:val="41E41877"/>
    <w:rsid w:val="41E5492B"/>
    <w:rsid w:val="41E7F898"/>
    <w:rsid w:val="41E84E85"/>
    <w:rsid w:val="41EBF3C1"/>
    <w:rsid w:val="41F3F143"/>
    <w:rsid w:val="41F449CF"/>
    <w:rsid w:val="41F5B295"/>
    <w:rsid w:val="41FA348A"/>
    <w:rsid w:val="41FB3D3C"/>
    <w:rsid w:val="41FE329C"/>
    <w:rsid w:val="420D3CB1"/>
    <w:rsid w:val="420FE02D"/>
    <w:rsid w:val="42123C5D"/>
    <w:rsid w:val="42169449"/>
    <w:rsid w:val="421758F9"/>
    <w:rsid w:val="421CD863"/>
    <w:rsid w:val="421DDC6F"/>
    <w:rsid w:val="422ACC71"/>
    <w:rsid w:val="4231C9F4"/>
    <w:rsid w:val="4232BD02"/>
    <w:rsid w:val="42364BFF"/>
    <w:rsid w:val="423797F5"/>
    <w:rsid w:val="4238923F"/>
    <w:rsid w:val="423E3D7F"/>
    <w:rsid w:val="423FBE0B"/>
    <w:rsid w:val="42472609"/>
    <w:rsid w:val="42576CA8"/>
    <w:rsid w:val="425A954C"/>
    <w:rsid w:val="426878B9"/>
    <w:rsid w:val="42764F18"/>
    <w:rsid w:val="4278FA95"/>
    <w:rsid w:val="427AF5E5"/>
    <w:rsid w:val="427E8FD6"/>
    <w:rsid w:val="427EF610"/>
    <w:rsid w:val="4281ECE4"/>
    <w:rsid w:val="4283E62C"/>
    <w:rsid w:val="4283FDA9"/>
    <w:rsid w:val="4286FF01"/>
    <w:rsid w:val="42891288"/>
    <w:rsid w:val="428AE1E4"/>
    <w:rsid w:val="4290CC39"/>
    <w:rsid w:val="42A0B88C"/>
    <w:rsid w:val="42A0B919"/>
    <w:rsid w:val="42A215E9"/>
    <w:rsid w:val="42AC8CDE"/>
    <w:rsid w:val="42B05AA5"/>
    <w:rsid w:val="42B083D0"/>
    <w:rsid w:val="42B16D17"/>
    <w:rsid w:val="42B3E72B"/>
    <w:rsid w:val="42B597DC"/>
    <w:rsid w:val="42B76F43"/>
    <w:rsid w:val="42B8E684"/>
    <w:rsid w:val="42BF3B8E"/>
    <w:rsid w:val="42C290DC"/>
    <w:rsid w:val="42C2E6E8"/>
    <w:rsid w:val="42C5D1EF"/>
    <w:rsid w:val="42C6FEE3"/>
    <w:rsid w:val="42C7CA33"/>
    <w:rsid w:val="42CF4CF7"/>
    <w:rsid w:val="42D1CF3A"/>
    <w:rsid w:val="42DCD52A"/>
    <w:rsid w:val="42DE0230"/>
    <w:rsid w:val="42DF6451"/>
    <w:rsid w:val="42DFC44A"/>
    <w:rsid w:val="42E28639"/>
    <w:rsid w:val="42E2FEFD"/>
    <w:rsid w:val="42E97112"/>
    <w:rsid w:val="42E9E1BE"/>
    <w:rsid w:val="42EC174B"/>
    <w:rsid w:val="42EC190E"/>
    <w:rsid w:val="42F4B56C"/>
    <w:rsid w:val="42F9F8B5"/>
    <w:rsid w:val="42FEADC1"/>
    <w:rsid w:val="4300FBA5"/>
    <w:rsid w:val="430300BD"/>
    <w:rsid w:val="43033694"/>
    <w:rsid w:val="43035B53"/>
    <w:rsid w:val="4305E48E"/>
    <w:rsid w:val="4306C119"/>
    <w:rsid w:val="43111502"/>
    <w:rsid w:val="4311A407"/>
    <w:rsid w:val="431548E4"/>
    <w:rsid w:val="431F07E7"/>
    <w:rsid w:val="4321B8BE"/>
    <w:rsid w:val="4328B097"/>
    <w:rsid w:val="4332CC55"/>
    <w:rsid w:val="43387A62"/>
    <w:rsid w:val="434142EB"/>
    <w:rsid w:val="43455AB5"/>
    <w:rsid w:val="43456211"/>
    <w:rsid w:val="434655F8"/>
    <w:rsid w:val="43486EC6"/>
    <w:rsid w:val="434E6A18"/>
    <w:rsid w:val="43559BFC"/>
    <w:rsid w:val="435AE52D"/>
    <w:rsid w:val="4365D2D7"/>
    <w:rsid w:val="436744C9"/>
    <w:rsid w:val="4368E604"/>
    <w:rsid w:val="436BDC96"/>
    <w:rsid w:val="436CBD90"/>
    <w:rsid w:val="436D732E"/>
    <w:rsid w:val="43798A23"/>
    <w:rsid w:val="437B781B"/>
    <w:rsid w:val="4381F099"/>
    <w:rsid w:val="439B0192"/>
    <w:rsid w:val="439C2065"/>
    <w:rsid w:val="439DBC43"/>
    <w:rsid w:val="43A0C52C"/>
    <w:rsid w:val="43A3D028"/>
    <w:rsid w:val="43AD2151"/>
    <w:rsid w:val="43B5EAC5"/>
    <w:rsid w:val="43B94F0E"/>
    <w:rsid w:val="43BE20EA"/>
    <w:rsid w:val="43BFE3A2"/>
    <w:rsid w:val="43C53DD3"/>
    <w:rsid w:val="43C57242"/>
    <w:rsid w:val="43C6E52A"/>
    <w:rsid w:val="43C88435"/>
    <w:rsid w:val="43C9E2F3"/>
    <w:rsid w:val="43CD2666"/>
    <w:rsid w:val="43CDD8EF"/>
    <w:rsid w:val="43CF566A"/>
    <w:rsid w:val="43D1A954"/>
    <w:rsid w:val="43D6DF68"/>
    <w:rsid w:val="43DAF2C3"/>
    <w:rsid w:val="43EB699A"/>
    <w:rsid w:val="43EEE29D"/>
    <w:rsid w:val="43EF0A67"/>
    <w:rsid w:val="43F09B9D"/>
    <w:rsid w:val="43F36437"/>
    <w:rsid w:val="43F7AE3B"/>
    <w:rsid w:val="43FB4797"/>
    <w:rsid w:val="43FF0AD1"/>
    <w:rsid w:val="44045520"/>
    <w:rsid w:val="440BAB58"/>
    <w:rsid w:val="440EF87F"/>
    <w:rsid w:val="4417856D"/>
    <w:rsid w:val="441A9C54"/>
    <w:rsid w:val="4423D7E4"/>
    <w:rsid w:val="4431A04C"/>
    <w:rsid w:val="4434D08F"/>
    <w:rsid w:val="443BE0BC"/>
    <w:rsid w:val="443FC174"/>
    <w:rsid w:val="444052DE"/>
    <w:rsid w:val="44408C96"/>
    <w:rsid w:val="4441E432"/>
    <w:rsid w:val="4445E102"/>
    <w:rsid w:val="4447780E"/>
    <w:rsid w:val="4447BFDE"/>
    <w:rsid w:val="44497A7C"/>
    <w:rsid w:val="444A85B7"/>
    <w:rsid w:val="444CA4E7"/>
    <w:rsid w:val="444CBD30"/>
    <w:rsid w:val="44506B53"/>
    <w:rsid w:val="4459A985"/>
    <w:rsid w:val="445A9AC3"/>
    <w:rsid w:val="445BDC65"/>
    <w:rsid w:val="445D78C1"/>
    <w:rsid w:val="445FF274"/>
    <w:rsid w:val="445FFE1F"/>
    <w:rsid w:val="44676098"/>
    <w:rsid w:val="4469E8B0"/>
    <w:rsid w:val="4476D4BD"/>
    <w:rsid w:val="447919E0"/>
    <w:rsid w:val="44866314"/>
    <w:rsid w:val="4489B0EA"/>
    <w:rsid w:val="448E78DF"/>
    <w:rsid w:val="449260BC"/>
    <w:rsid w:val="4497DBB5"/>
    <w:rsid w:val="449A0C0C"/>
    <w:rsid w:val="44A399EE"/>
    <w:rsid w:val="44A52232"/>
    <w:rsid w:val="44A7E335"/>
    <w:rsid w:val="44A855AF"/>
    <w:rsid w:val="44BA5217"/>
    <w:rsid w:val="44BBEDE4"/>
    <w:rsid w:val="44C0533D"/>
    <w:rsid w:val="44C59DB8"/>
    <w:rsid w:val="44C6C35E"/>
    <w:rsid w:val="44CDF67D"/>
    <w:rsid w:val="44D35BB9"/>
    <w:rsid w:val="44D54148"/>
    <w:rsid w:val="44E2A438"/>
    <w:rsid w:val="44E44498"/>
    <w:rsid w:val="44EA2A3A"/>
    <w:rsid w:val="45011838"/>
    <w:rsid w:val="45023392"/>
    <w:rsid w:val="450311C0"/>
    <w:rsid w:val="4503326B"/>
    <w:rsid w:val="4505DE14"/>
    <w:rsid w:val="450794FE"/>
    <w:rsid w:val="450F8EAD"/>
    <w:rsid w:val="451184CC"/>
    <w:rsid w:val="4514B093"/>
    <w:rsid w:val="4514E715"/>
    <w:rsid w:val="4514E9F6"/>
    <w:rsid w:val="4515503B"/>
    <w:rsid w:val="45198161"/>
    <w:rsid w:val="451AE1D9"/>
    <w:rsid w:val="4522E342"/>
    <w:rsid w:val="4526651B"/>
    <w:rsid w:val="452C9FF2"/>
    <w:rsid w:val="452CC303"/>
    <w:rsid w:val="45350296"/>
    <w:rsid w:val="453B1FAC"/>
    <w:rsid w:val="453C5798"/>
    <w:rsid w:val="453C8C41"/>
    <w:rsid w:val="453E83BC"/>
    <w:rsid w:val="453EE201"/>
    <w:rsid w:val="45410744"/>
    <w:rsid w:val="454B6CE8"/>
    <w:rsid w:val="454C273C"/>
    <w:rsid w:val="45518009"/>
    <w:rsid w:val="455764DC"/>
    <w:rsid w:val="455D3E57"/>
    <w:rsid w:val="455DBC12"/>
    <w:rsid w:val="455E73F0"/>
    <w:rsid w:val="455EEBB5"/>
    <w:rsid w:val="456A2E1B"/>
    <w:rsid w:val="456E3664"/>
    <w:rsid w:val="45780213"/>
    <w:rsid w:val="4579A404"/>
    <w:rsid w:val="457B2BBC"/>
    <w:rsid w:val="458074C6"/>
    <w:rsid w:val="458E751E"/>
    <w:rsid w:val="45905690"/>
    <w:rsid w:val="459465D7"/>
    <w:rsid w:val="459BED7E"/>
    <w:rsid w:val="459D9F1C"/>
    <w:rsid w:val="459EB50F"/>
    <w:rsid w:val="45A7155E"/>
    <w:rsid w:val="45A71828"/>
    <w:rsid w:val="45A9A1D0"/>
    <w:rsid w:val="45AB17E8"/>
    <w:rsid w:val="45B09F86"/>
    <w:rsid w:val="45B35358"/>
    <w:rsid w:val="45B3AA62"/>
    <w:rsid w:val="45B99335"/>
    <w:rsid w:val="45BB1A02"/>
    <w:rsid w:val="45C025C1"/>
    <w:rsid w:val="45C569C1"/>
    <w:rsid w:val="45CDC0BA"/>
    <w:rsid w:val="45D27FD8"/>
    <w:rsid w:val="45D48A8C"/>
    <w:rsid w:val="45D69D91"/>
    <w:rsid w:val="45E2EE5A"/>
    <w:rsid w:val="45E5FF88"/>
    <w:rsid w:val="45E9206D"/>
    <w:rsid w:val="45EBBCEC"/>
    <w:rsid w:val="45EBF209"/>
    <w:rsid w:val="45EDB8EC"/>
    <w:rsid w:val="45F117AA"/>
    <w:rsid w:val="45F2FBF5"/>
    <w:rsid w:val="45F8326E"/>
    <w:rsid w:val="45FE1CC0"/>
    <w:rsid w:val="45FE4F41"/>
    <w:rsid w:val="45FEB72A"/>
    <w:rsid w:val="46071359"/>
    <w:rsid w:val="4608AD3B"/>
    <w:rsid w:val="460B4380"/>
    <w:rsid w:val="460C8E6F"/>
    <w:rsid w:val="461247B2"/>
    <w:rsid w:val="4612A51E"/>
    <w:rsid w:val="4617A4AC"/>
    <w:rsid w:val="4618FC10"/>
    <w:rsid w:val="461B94B1"/>
    <w:rsid w:val="461BE7F7"/>
    <w:rsid w:val="461D9D56"/>
    <w:rsid w:val="461DF325"/>
    <w:rsid w:val="4622DBA8"/>
    <w:rsid w:val="4626D76D"/>
    <w:rsid w:val="46277FE2"/>
    <w:rsid w:val="462B058C"/>
    <w:rsid w:val="462BEC37"/>
    <w:rsid w:val="462FA1B7"/>
    <w:rsid w:val="4637CD8B"/>
    <w:rsid w:val="463A1B3A"/>
    <w:rsid w:val="463A5CA3"/>
    <w:rsid w:val="4641573A"/>
    <w:rsid w:val="464165CE"/>
    <w:rsid w:val="46430E78"/>
    <w:rsid w:val="464A35B8"/>
    <w:rsid w:val="464C4AEE"/>
    <w:rsid w:val="4658B96B"/>
    <w:rsid w:val="46590569"/>
    <w:rsid w:val="465D4CE7"/>
    <w:rsid w:val="465EB256"/>
    <w:rsid w:val="465EDF6B"/>
    <w:rsid w:val="466AD625"/>
    <w:rsid w:val="466CE76A"/>
    <w:rsid w:val="46706B9B"/>
    <w:rsid w:val="4674E09A"/>
    <w:rsid w:val="46759B40"/>
    <w:rsid w:val="467688DB"/>
    <w:rsid w:val="46794ACF"/>
    <w:rsid w:val="467A1284"/>
    <w:rsid w:val="467C8DA0"/>
    <w:rsid w:val="4689FDB1"/>
    <w:rsid w:val="468D2301"/>
    <w:rsid w:val="468D99CC"/>
    <w:rsid w:val="468EBA7E"/>
    <w:rsid w:val="4696D9F2"/>
    <w:rsid w:val="4696F7AD"/>
    <w:rsid w:val="4698D7AA"/>
    <w:rsid w:val="4699B4BF"/>
    <w:rsid w:val="469AED97"/>
    <w:rsid w:val="46A1E39B"/>
    <w:rsid w:val="46A2256E"/>
    <w:rsid w:val="46A640D7"/>
    <w:rsid w:val="46AF96D7"/>
    <w:rsid w:val="46B06E59"/>
    <w:rsid w:val="46B3C220"/>
    <w:rsid w:val="46B682A0"/>
    <w:rsid w:val="46B8DFA5"/>
    <w:rsid w:val="46B8E7CE"/>
    <w:rsid w:val="46B9E67A"/>
    <w:rsid w:val="46C89CEF"/>
    <w:rsid w:val="46C98C01"/>
    <w:rsid w:val="46CE05DB"/>
    <w:rsid w:val="46D41C10"/>
    <w:rsid w:val="46D5C940"/>
    <w:rsid w:val="46D721CE"/>
    <w:rsid w:val="46DA7980"/>
    <w:rsid w:val="46DD49E0"/>
    <w:rsid w:val="46DDD40B"/>
    <w:rsid w:val="46DE4B70"/>
    <w:rsid w:val="46DE691F"/>
    <w:rsid w:val="46E0E282"/>
    <w:rsid w:val="46E1781D"/>
    <w:rsid w:val="46E86889"/>
    <w:rsid w:val="46EB645A"/>
    <w:rsid w:val="46EC2943"/>
    <w:rsid w:val="46ED89D0"/>
    <w:rsid w:val="46EF58F5"/>
    <w:rsid w:val="46F221E3"/>
    <w:rsid w:val="46F3A1DD"/>
    <w:rsid w:val="46F4923D"/>
    <w:rsid w:val="46F4CDD0"/>
    <w:rsid w:val="46F5CEFA"/>
    <w:rsid w:val="46F65B69"/>
    <w:rsid w:val="46F82F56"/>
    <w:rsid w:val="46FA6454"/>
    <w:rsid w:val="4704061A"/>
    <w:rsid w:val="47047E9C"/>
    <w:rsid w:val="47079DCF"/>
    <w:rsid w:val="470B44B9"/>
    <w:rsid w:val="470D13E4"/>
    <w:rsid w:val="470E7EEB"/>
    <w:rsid w:val="471247D6"/>
    <w:rsid w:val="47131958"/>
    <w:rsid w:val="4714D262"/>
    <w:rsid w:val="4717E6D7"/>
    <w:rsid w:val="47190921"/>
    <w:rsid w:val="47191F43"/>
    <w:rsid w:val="471925AF"/>
    <w:rsid w:val="471BD453"/>
    <w:rsid w:val="471D1C7C"/>
    <w:rsid w:val="471D9FEC"/>
    <w:rsid w:val="47207FD3"/>
    <w:rsid w:val="4726F9BB"/>
    <w:rsid w:val="473002D1"/>
    <w:rsid w:val="47305682"/>
    <w:rsid w:val="47318CC5"/>
    <w:rsid w:val="4735AAE6"/>
    <w:rsid w:val="473646FE"/>
    <w:rsid w:val="473CFFC7"/>
    <w:rsid w:val="473F0B6A"/>
    <w:rsid w:val="473FCFE3"/>
    <w:rsid w:val="474117F3"/>
    <w:rsid w:val="4741C460"/>
    <w:rsid w:val="47438ACC"/>
    <w:rsid w:val="4744503E"/>
    <w:rsid w:val="474B7B55"/>
    <w:rsid w:val="475153B4"/>
    <w:rsid w:val="47585054"/>
    <w:rsid w:val="475A02B9"/>
    <w:rsid w:val="475ACB61"/>
    <w:rsid w:val="475C5F7F"/>
    <w:rsid w:val="47630842"/>
    <w:rsid w:val="4763F6F8"/>
    <w:rsid w:val="4765A6A6"/>
    <w:rsid w:val="47694E2D"/>
    <w:rsid w:val="476C4E57"/>
    <w:rsid w:val="476E76BC"/>
    <w:rsid w:val="4775A921"/>
    <w:rsid w:val="4775AC3F"/>
    <w:rsid w:val="4781BA17"/>
    <w:rsid w:val="47861970"/>
    <w:rsid w:val="47878021"/>
    <w:rsid w:val="478936EC"/>
    <w:rsid w:val="478CEE37"/>
    <w:rsid w:val="478E6413"/>
    <w:rsid w:val="4791A87B"/>
    <w:rsid w:val="4792EE5F"/>
    <w:rsid w:val="4797675E"/>
    <w:rsid w:val="479FEA15"/>
    <w:rsid w:val="47A0455A"/>
    <w:rsid w:val="47A11A51"/>
    <w:rsid w:val="47A13827"/>
    <w:rsid w:val="47A22E5D"/>
    <w:rsid w:val="47A6C82B"/>
    <w:rsid w:val="47A88307"/>
    <w:rsid w:val="47AAA84E"/>
    <w:rsid w:val="47B54925"/>
    <w:rsid w:val="47BC84DD"/>
    <w:rsid w:val="47C3BB76"/>
    <w:rsid w:val="47C97D0F"/>
    <w:rsid w:val="47C9CAAF"/>
    <w:rsid w:val="47CA9E18"/>
    <w:rsid w:val="47CB36EF"/>
    <w:rsid w:val="47CC7E4E"/>
    <w:rsid w:val="47D25935"/>
    <w:rsid w:val="47D94B53"/>
    <w:rsid w:val="47DB27A6"/>
    <w:rsid w:val="47DB2D52"/>
    <w:rsid w:val="47DEDEC5"/>
    <w:rsid w:val="47DF4D00"/>
    <w:rsid w:val="47E51BF1"/>
    <w:rsid w:val="47E6A45B"/>
    <w:rsid w:val="47E725B2"/>
    <w:rsid w:val="47F188D9"/>
    <w:rsid w:val="47F6350C"/>
    <w:rsid w:val="47F7DAE3"/>
    <w:rsid w:val="47FFA09C"/>
    <w:rsid w:val="480720FB"/>
    <w:rsid w:val="4808B027"/>
    <w:rsid w:val="480F7D6B"/>
    <w:rsid w:val="480FDC48"/>
    <w:rsid w:val="4812314F"/>
    <w:rsid w:val="48132E73"/>
    <w:rsid w:val="4814E08E"/>
    <w:rsid w:val="4816E152"/>
    <w:rsid w:val="4817011F"/>
    <w:rsid w:val="481852E7"/>
    <w:rsid w:val="4818A20B"/>
    <w:rsid w:val="481A7667"/>
    <w:rsid w:val="481AFA57"/>
    <w:rsid w:val="48205BD2"/>
    <w:rsid w:val="48212F24"/>
    <w:rsid w:val="482143D7"/>
    <w:rsid w:val="4821905E"/>
    <w:rsid w:val="4822E130"/>
    <w:rsid w:val="48277694"/>
    <w:rsid w:val="483144BC"/>
    <w:rsid w:val="483678CB"/>
    <w:rsid w:val="48393454"/>
    <w:rsid w:val="483973B3"/>
    <w:rsid w:val="483E1617"/>
    <w:rsid w:val="483F5C1C"/>
    <w:rsid w:val="4844385F"/>
    <w:rsid w:val="4853FF37"/>
    <w:rsid w:val="48558298"/>
    <w:rsid w:val="485696AC"/>
    <w:rsid w:val="4858D165"/>
    <w:rsid w:val="485BC9E4"/>
    <w:rsid w:val="485F7992"/>
    <w:rsid w:val="4863C8B0"/>
    <w:rsid w:val="48689B9E"/>
    <w:rsid w:val="486B4B69"/>
    <w:rsid w:val="4870919E"/>
    <w:rsid w:val="487109C2"/>
    <w:rsid w:val="48784258"/>
    <w:rsid w:val="487D354F"/>
    <w:rsid w:val="4880374B"/>
    <w:rsid w:val="4882F6B6"/>
    <w:rsid w:val="48849E3A"/>
    <w:rsid w:val="4884A8D2"/>
    <w:rsid w:val="4889C61A"/>
    <w:rsid w:val="488AA731"/>
    <w:rsid w:val="4890E02E"/>
    <w:rsid w:val="4894A79E"/>
    <w:rsid w:val="4895C1D2"/>
    <w:rsid w:val="48975C3C"/>
    <w:rsid w:val="489ACF93"/>
    <w:rsid w:val="48A40E42"/>
    <w:rsid w:val="48A8B269"/>
    <w:rsid w:val="48AB74F0"/>
    <w:rsid w:val="48AE4950"/>
    <w:rsid w:val="48B08B45"/>
    <w:rsid w:val="48B37B43"/>
    <w:rsid w:val="48B4F7EF"/>
    <w:rsid w:val="48BB26FC"/>
    <w:rsid w:val="48C74847"/>
    <w:rsid w:val="48C85F29"/>
    <w:rsid w:val="48C884C6"/>
    <w:rsid w:val="48C93D71"/>
    <w:rsid w:val="48CD796E"/>
    <w:rsid w:val="48CE83F1"/>
    <w:rsid w:val="48D41C6D"/>
    <w:rsid w:val="48D7B0A8"/>
    <w:rsid w:val="48DB84B8"/>
    <w:rsid w:val="48E3AE4E"/>
    <w:rsid w:val="48E3ECAD"/>
    <w:rsid w:val="48E69710"/>
    <w:rsid w:val="48E91A6B"/>
    <w:rsid w:val="48F41555"/>
    <w:rsid w:val="48F574B1"/>
    <w:rsid w:val="48F5931B"/>
    <w:rsid w:val="48F71AF8"/>
    <w:rsid w:val="48FA64EE"/>
    <w:rsid w:val="48FDB310"/>
    <w:rsid w:val="490066C1"/>
    <w:rsid w:val="49020A27"/>
    <w:rsid w:val="490385B9"/>
    <w:rsid w:val="49072CAD"/>
    <w:rsid w:val="49083CEE"/>
    <w:rsid w:val="4908847C"/>
    <w:rsid w:val="490D87C3"/>
    <w:rsid w:val="490F91D5"/>
    <w:rsid w:val="49122142"/>
    <w:rsid w:val="4915A54B"/>
    <w:rsid w:val="4919E8F0"/>
    <w:rsid w:val="4923F9FB"/>
    <w:rsid w:val="493141F4"/>
    <w:rsid w:val="49395C94"/>
    <w:rsid w:val="493E52A0"/>
    <w:rsid w:val="493EA891"/>
    <w:rsid w:val="49404E67"/>
    <w:rsid w:val="4943FD4D"/>
    <w:rsid w:val="4944C70A"/>
    <w:rsid w:val="494C0F90"/>
    <w:rsid w:val="494DCFF6"/>
    <w:rsid w:val="4953B96E"/>
    <w:rsid w:val="4956B874"/>
    <w:rsid w:val="4956E91A"/>
    <w:rsid w:val="495769B1"/>
    <w:rsid w:val="495833EE"/>
    <w:rsid w:val="49588E7B"/>
    <w:rsid w:val="495D9E96"/>
    <w:rsid w:val="4960BA9A"/>
    <w:rsid w:val="49634066"/>
    <w:rsid w:val="4964EAD5"/>
    <w:rsid w:val="49656662"/>
    <w:rsid w:val="49669D84"/>
    <w:rsid w:val="4967EFDB"/>
    <w:rsid w:val="4969455E"/>
    <w:rsid w:val="496CB9CC"/>
    <w:rsid w:val="49751529"/>
    <w:rsid w:val="49796D8C"/>
    <w:rsid w:val="497C4EBB"/>
    <w:rsid w:val="497C63E7"/>
    <w:rsid w:val="497E2E1E"/>
    <w:rsid w:val="498330C0"/>
    <w:rsid w:val="4984E63F"/>
    <w:rsid w:val="4987D6BF"/>
    <w:rsid w:val="49892B80"/>
    <w:rsid w:val="4991653A"/>
    <w:rsid w:val="4991DB54"/>
    <w:rsid w:val="49948006"/>
    <w:rsid w:val="49949C8C"/>
    <w:rsid w:val="4998A9ED"/>
    <w:rsid w:val="499D004B"/>
    <w:rsid w:val="499F5E42"/>
    <w:rsid w:val="49A2E30A"/>
    <w:rsid w:val="49A43E0A"/>
    <w:rsid w:val="49A6CD22"/>
    <w:rsid w:val="49A817CC"/>
    <w:rsid w:val="49ABF458"/>
    <w:rsid w:val="49AF7FE7"/>
    <w:rsid w:val="49B065E5"/>
    <w:rsid w:val="49B1E97A"/>
    <w:rsid w:val="49B3E09D"/>
    <w:rsid w:val="49B6B33A"/>
    <w:rsid w:val="49BCAAB5"/>
    <w:rsid w:val="49BEE9DC"/>
    <w:rsid w:val="49BFA887"/>
    <w:rsid w:val="49C194E1"/>
    <w:rsid w:val="49C1E2C2"/>
    <w:rsid w:val="49C4C1C8"/>
    <w:rsid w:val="49CB0675"/>
    <w:rsid w:val="49D6D02E"/>
    <w:rsid w:val="49DF6744"/>
    <w:rsid w:val="49E20493"/>
    <w:rsid w:val="49E3CF95"/>
    <w:rsid w:val="49E6CC51"/>
    <w:rsid w:val="49EBAB1D"/>
    <w:rsid w:val="49EE48C1"/>
    <w:rsid w:val="49F1B058"/>
    <w:rsid w:val="49F6C520"/>
    <w:rsid w:val="49F9606C"/>
    <w:rsid w:val="49FA5D0C"/>
    <w:rsid w:val="49FCC33B"/>
    <w:rsid w:val="49FE248E"/>
    <w:rsid w:val="4A01E180"/>
    <w:rsid w:val="4A050BC5"/>
    <w:rsid w:val="4A0903C9"/>
    <w:rsid w:val="4A0CC96D"/>
    <w:rsid w:val="4A0F3DC7"/>
    <w:rsid w:val="4A100B9B"/>
    <w:rsid w:val="4A12909C"/>
    <w:rsid w:val="4A148AED"/>
    <w:rsid w:val="4A16B430"/>
    <w:rsid w:val="4A18317E"/>
    <w:rsid w:val="4A197D98"/>
    <w:rsid w:val="4A1B479E"/>
    <w:rsid w:val="4A1BEA8A"/>
    <w:rsid w:val="4A1DE956"/>
    <w:rsid w:val="4A1E8D6F"/>
    <w:rsid w:val="4A208485"/>
    <w:rsid w:val="4A215F87"/>
    <w:rsid w:val="4A224AEA"/>
    <w:rsid w:val="4A2595DB"/>
    <w:rsid w:val="4A2E9C18"/>
    <w:rsid w:val="4A2ED875"/>
    <w:rsid w:val="4A31101B"/>
    <w:rsid w:val="4A329BFA"/>
    <w:rsid w:val="4A389F03"/>
    <w:rsid w:val="4A421A5A"/>
    <w:rsid w:val="4A422F17"/>
    <w:rsid w:val="4A46ADD9"/>
    <w:rsid w:val="4A4765D9"/>
    <w:rsid w:val="4A4ADEBE"/>
    <w:rsid w:val="4A4E9BFD"/>
    <w:rsid w:val="4A557F73"/>
    <w:rsid w:val="4A59516B"/>
    <w:rsid w:val="4A5CB8BE"/>
    <w:rsid w:val="4A5D0910"/>
    <w:rsid w:val="4A5F8BD3"/>
    <w:rsid w:val="4A6347B2"/>
    <w:rsid w:val="4A640681"/>
    <w:rsid w:val="4A640C91"/>
    <w:rsid w:val="4A65DB9C"/>
    <w:rsid w:val="4A66FD5B"/>
    <w:rsid w:val="4A675FCC"/>
    <w:rsid w:val="4A678DE0"/>
    <w:rsid w:val="4A680AEC"/>
    <w:rsid w:val="4A6A8E6A"/>
    <w:rsid w:val="4A6E817F"/>
    <w:rsid w:val="4A748587"/>
    <w:rsid w:val="4A7E14D5"/>
    <w:rsid w:val="4A7F2B1D"/>
    <w:rsid w:val="4A81CC45"/>
    <w:rsid w:val="4A820A92"/>
    <w:rsid w:val="4A866994"/>
    <w:rsid w:val="4A89FE7A"/>
    <w:rsid w:val="4A8F1B14"/>
    <w:rsid w:val="4A924E84"/>
    <w:rsid w:val="4A92D6DA"/>
    <w:rsid w:val="4A932D36"/>
    <w:rsid w:val="4A9FE79F"/>
    <w:rsid w:val="4AA5626C"/>
    <w:rsid w:val="4AA65CE1"/>
    <w:rsid w:val="4AA9FB55"/>
    <w:rsid w:val="4AAA0B07"/>
    <w:rsid w:val="4AB1FAC4"/>
    <w:rsid w:val="4AB2ABCC"/>
    <w:rsid w:val="4AB36AB6"/>
    <w:rsid w:val="4AB5E90F"/>
    <w:rsid w:val="4AB6AE9F"/>
    <w:rsid w:val="4AB8B31F"/>
    <w:rsid w:val="4AC16F55"/>
    <w:rsid w:val="4AC97C76"/>
    <w:rsid w:val="4ACC32C6"/>
    <w:rsid w:val="4ACD2D4B"/>
    <w:rsid w:val="4ACEB94E"/>
    <w:rsid w:val="4AD22D1D"/>
    <w:rsid w:val="4ADA77D6"/>
    <w:rsid w:val="4AEA6867"/>
    <w:rsid w:val="4AEC2F51"/>
    <w:rsid w:val="4AEC6D33"/>
    <w:rsid w:val="4AF0B735"/>
    <w:rsid w:val="4AF10E79"/>
    <w:rsid w:val="4AF2FA2F"/>
    <w:rsid w:val="4AF49C50"/>
    <w:rsid w:val="4AF9E663"/>
    <w:rsid w:val="4AFD0FF7"/>
    <w:rsid w:val="4B0234A5"/>
    <w:rsid w:val="4B049375"/>
    <w:rsid w:val="4B0C2192"/>
    <w:rsid w:val="4B0F7328"/>
    <w:rsid w:val="4B11DDD7"/>
    <w:rsid w:val="4B16BFA6"/>
    <w:rsid w:val="4B16ED88"/>
    <w:rsid w:val="4B193D87"/>
    <w:rsid w:val="4B1A02B4"/>
    <w:rsid w:val="4B2075AC"/>
    <w:rsid w:val="4B22D6E4"/>
    <w:rsid w:val="4B22EB94"/>
    <w:rsid w:val="4B23AE7C"/>
    <w:rsid w:val="4B2B11A4"/>
    <w:rsid w:val="4B3341BC"/>
    <w:rsid w:val="4B38C40E"/>
    <w:rsid w:val="4B38D0AC"/>
    <w:rsid w:val="4B3F8CE2"/>
    <w:rsid w:val="4B48C392"/>
    <w:rsid w:val="4B4F8D64"/>
    <w:rsid w:val="4B5ACB9B"/>
    <w:rsid w:val="4B67EB99"/>
    <w:rsid w:val="4B691014"/>
    <w:rsid w:val="4B6A8A48"/>
    <w:rsid w:val="4B6AF177"/>
    <w:rsid w:val="4B6BA810"/>
    <w:rsid w:val="4B7243A8"/>
    <w:rsid w:val="4B78B2E5"/>
    <w:rsid w:val="4B791766"/>
    <w:rsid w:val="4B8622C3"/>
    <w:rsid w:val="4B87F89E"/>
    <w:rsid w:val="4B88BA8F"/>
    <w:rsid w:val="4B8CBC73"/>
    <w:rsid w:val="4B90DE09"/>
    <w:rsid w:val="4B937F36"/>
    <w:rsid w:val="4B9395B6"/>
    <w:rsid w:val="4B9A2D9D"/>
    <w:rsid w:val="4B9D9C49"/>
    <w:rsid w:val="4BA21B2A"/>
    <w:rsid w:val="4BA7AF99"/>
    <w:rsid w:val="4BA972A5"/>
    <w:rsid w:val="4BAB485B"/>
    <w:rsid w:val="4BAE16DE"/>
    <w:rsid w:val="4BB0E6B9"/>
    <w:rsid w:val="4BB134FF"/>
    <w:rsid w:val="4BB81E62"/>
    <w:rsid w:val="4BBD90BF"/>
    <w:rsid w:val="4BC6A274"/>
    <w:rsid w:val="4BC92F70"/>
    <w:rsid w:val="4BCB214D"/>
    <w:rsid w:val="4BD0C0B3"/>
    <w:rsid w:val="4BD0ECEB"/>
    <w:rsid w:val="4BD676AD"/>
    <w:rsid w:val="4BD8795E"/>
    <w:rsid w:val="4BD9D0B2"/>
    <w:rsid w:val="4BDCE13F"/>
    <w:rsid w:val="4BDCF6E9"/>
    <w:rsid w:val="4BE3257C"/>
    <w:rsid w:val="4BE8FE86"/>
    <w:rsid w:val="4BF42034"/>
    <w:rsid w:val="4BF535B7"/>
    <w:rsid w:val="4BF56300"/>
    <w:rsid w:val="4BF57E23"/>
    <w:rsid w:val="4BF7B449"/>
    <w:rsid w:val="4BFAB337"/>
    <w:rsid w:val="4BFB0A42"/>
    <w:rsid w:val="4C038CBE"/>
    <w:rsid w:val="4C03A026"/>
    <w:rsid w:val="4C03EA98"/>
    <w:rsid w:val="4C049634"/>
    <w:rsid w:val="4C04C2F2"/>
    <w:rsid w:val="4C0CFB48"/>
    <w:rsid w:val="4C0F20A4"/>
    <w:rsid w:val="4C136054"/>
    <w:rsid w:val="4C1A9381"/>
    <w:rsid w:val="4C1B392F"/>
    <w:rsid w:val="4C1F23B7"/>
    <w:rsid w:val="4C1F8EF3"/>
    <w:rsid w:val="4C1FE172"/>
    <w:rsid w:val="4C20124E"/>
    <w:rsid w:val="4C206A89"/>
    <w:rsid w:val="4C262751"/>
    <w:rsid w:val="4C295D65"/>
    <w:rsid w:val="4C2F0892"/>
    <w:rsid w:val="4C327037"/>
    <w:rsid w:val="4C35AC48"/>
    <w:rsid w:val="4C379C0C"/>
    <w:rsid w:val="4C3856BD"/>
    <w:rsid w:val="4C402757"/>
    <w:rsid w:val="4C452A86"/>
    <w:rsid w:val="4C46B194"/>
    <w:rsid w:val="4C47153E"/>
    <w:rsid w:val="4C4DF8BF"/>
    <w:rsid w:val="4C51E869"/>
    <w:rsid w:val="4C54AEE7"/>
    <w:rsid w:val="4C54DA2B"/>
    <w:rsid w:val="4C582737"/>
    <w:rsid w:val="4C5D78A1"/>
    <w:rsid w:val="4C69C0D0"/>
    <w:rsid w:val="4C72B1EC"/>
    <w:rsid w:val="4C76A886"/>
    <w:rsid w:val="4C7EC032"/>
    <w:rsid w:val="4C851A04"/>
    <w:rsid w:val="4C8E436F"/>
    <w:rsid w:val="4C8ED104"/>
    <w:rsid w:val="4C910ECA"/>
    <w:rsid w:val="4C99CCF6"/>
    <w:rsid w:val="4C9A8E76"/>
    <w:rsid w:val="4C9AE2EC"/>
    <w:rsid w:val="4C9AEF05"/>
    <w:rsid w:val="4C9B10C3"/>
    <w:rsid w:val="4C9DD596"/>
    <w:rsid w:val="4CA88B4F"/>
    <w:rsid w:val="4CAC1819"/>
    <w:rsid w:val="4CACE22E"/>
    <w:rsid w:val="4CADC2C9"/>
    <w:rsid w:val="4CAFD4B6"/>
    <w:rsid w:val="4CBBA134"/>
    <w:rsid w:val="4CBD17B6"/>
    <w:rsid w:val="4CBE189F"/>
    <w:rsid w:val="4CC2C0D0"/>
    <w:rsid w:val="4CC34126"/>
    <w:rsid w:val="4CC651B8"/>
    <w:rsid w:val="4CC6D9BC"/>
    <w:rsid w:val="4CC75A38"/>
    <w:rsid w:val="4CC77F02"/>
    <w:rsid w:val="4CCACCC9"/>
    <w:rsid w:val="4CD3E175"/>
    <w:rsid w:val="4CD86022"/>
    <w:rsid w:val="4CDAC2A9"/>
    <w:rsid w:val="4CDC2123"/>
    <w:rsid w:val="4CDD2F68"/>
    <w:rsid w:val="4CE2EE8E"/>
    <w:rsid w:val="4CE32F75"/>
    <w:rsid w:val="4CE47E05"/>
    <w:rsid w:val="4CEA6E05"/>
    <w:rsid w:val="4CED6E20"/>
    <w:rsid w:val="4CF516DB"/>
    <w:rsid w:val="4CF6FA2F"/>
    <w:rsid w:val="4CFA80CD"/>
    <w:rsid w:val="4CFC4CF4"/>
    <w:rsid w:val="4CFCB69A"/>
    <w:rsid w:val="4D010C6D"/>
    <w:rsid w:val="4D015DB9"/>
    <w:rsid w:val="4D03BAC4"/>
    <w:rsid w:val="4D091AD2"/>
    <w:rsid w:val="4D0A39E1"/>
    <w:rsid w:val="4D0B5311"/>
    <w:rsid w:val="4D0D6133"/>
    <w:rsid w:val="4D0E98B2"/>
    <w:rsid w:val="4D110B66"/>
    <w:rsid w:val="4D120307"/>
    <w:rsid w:val="4D134761"/>
    <w:rsid w:val="4D175871"/>
    <w:rsid w:val="4D176F9E"/>
    <w:rsid w:val="4D1B5E8D"/>
    <w:rsid w:val="4D1B89B8"/>
    <w:rsid w:val="4D247614"/>
    <w:rsid w:val="4D24DBA6"/>
    <w:rsid w:val="4D28FAB0"/>
    <w:rsid w:val="4D2FF7E3"/>
    <w:rsid w:val="4D31962C"/>
    <w:rsid w:val="4D329219"/>
    <w:rsid w:val="4D3425AC"/>
    <w:rsid w:val="4D34AF8F"/>
    <w:rsid w:val="4D3EB78D"/>
    <w:rsid w:val="4D42DC3A"/>
    <w:rsid w:val="4D4B34AC"/>
    <w:rsid w:val="4D4CF2C9"/>
    <w:rsid w:val="4D4D67F1"/>
    <w:rsid w:val="4D52C03B"/>
    <w:rsid w:val="4D5B89D7"/>
    <w:rsid w:val="4D5BEB95"/>
    <w:rsid w:val="4D5E09CD"/>
    <w:rsid w:val="4D5F3C38"/>
    <w:rsid w:val="4D5F3CA2"/>
    <w:rsid w:val="4D60A489"/>
    <w:rsid w:val="4D6138A6"/>
    <w:rsid w:val="4D66BE7B"/>
    <w:rsid w:val="4D6C58BD"/>
    <w:rsid w:val="4D6E70B2"/>
    <w:rsid w:val="4D727962"/>
    <w:rsid w:val="4D7543E4"/>
    <w:rsid w:val="4D7E9E59"/>
    <w:rsid w:val="4D823390"/>
    <w:rsid w:val="4D8A345C"/>
    <w:rsid w:val="4D8EE809"/>
    <w:rsid w:val="4D8F793F"/>
    <w:rsid w:val="4D8FDF0B"/>
    <w:rsid w:val="4D91EAB1"/>
    <w:rsid w:val="4D9784A6"/>
    <w:rsid w:val="4D9CE5CE"/>
    <w:rsid w:val="4DA39366"/>
    <w:rsid w:val="4DAC58C0"/>
    <w:rsid w:val="4DACABAD"/>
    <w:rsid w:val="4DAF2899"/>
    <w:rsid w:val="4DB45C2B"/>
    <w:rsid w:val="4DC8F934"/>
    <w:rsid w:val="4DCCCBC2"/>
    <w:rsid w:val="4DCDDA3C"/>
    <w:rsid w:val="4DCEFFC0"/>
    <w:rsid w:val="4DCF308D"/>
    <w:rsid w:val="4DD07BF3"/>
    <w:rsid w:val="4DD0B100"/>
    <w:rsid w:val="4DD317C6"/>
    <w:rsid w:val="4DD49893"/>
    <w:rsid w:val="4DD953AD"/>
    <w:rsid w:val="4DE2AC9A"/>
    <w:rsid w:val="4DE328DC"/>
    <w:rsid w:val="4DE7626A"/>
    <w:rsid w:val="4DEAC51B"/>
    <w:rsid w:val="4DECFB81"/>
    <w:rsid w:val="4DED4B2B"/>
    <w:rsid w:val="4DEEBBA6"/>
    <w:rsid w:val="4DEF3CE2"/>
    <w:rsid w:val="4DEF4D90"/>
    <w:rsid w:val="4DF0183D"/>
    <w:rsid w:val="4DF5F144"/>
    <w:rsid w:val="4DFDBF3E"/>
    <w:rsid w:val="4DFED2FB"/>
    <w:rsid w:val="4DFF010B"/>
    <w:rsid w:val="4E02B61F"/>
    <w:rsid w:val="4E077E47"/>
    <w:rsid w:val="4E0BDA4E"/>
    <w:rsid w:val="4E0BEE6A"/>
    <w:rsid w:val="4E0E6919"/>
    <w:rsid w:val="4E0EDE3E"/>
    <w:rsid w:val="4E106A5E"/>
    <w:rsid w:val="4E1182B5"/>
    <w:rsid w:val="4E137442"/>
    <w:rsid w:val="4E14FBDE"/>
    <w:rsid w:val="4E1DB8C7"/>
    <w:rsid w:val="4E200FD8"/>
    <w:rsid w:val="4E2674FA"/>
    <w:rsid w:val="4E278EA9"/>
    <w:rsid w:val="4E28FC54"/>
    <w:rsid w:val="4E2E3CC3"/>
    <w:rsid w:val="4E3B4D52"/>
    <w:rsid w:val="4E3E5345"/>
    <w:rsid w:val="4E4437E6"/>
    <w:rsid w:val="4E448460"/>
    <w:rsid w:val="4E4BB362"/>
    <w:rsid w:val="4E5FE155"/>
    <w:rsid w:val="4E5FE49C"/>
    <w:rsid w:val="4E6A07BE"/>
    <w:rsid w:val="4E6B347A"/>
    <w:rsid w:val="4E6C52F7"/>
    <w:rsid w:val="4E6C5BF5"/>
    <w:rsid w:val="4E6CB76E"/>
    <w:rsid w:val="4E6D2D4F"/>
    <w:rsid w:val="4E6FB51C"/>
    <w:rsid w:val="4E72353D"/>
    <w:rsid w:val="4E7236B3"/>
    <w:rsid w:val="4E729317"/>
    <w:rsid w:val="4E762C2F"/>
    <w:rsid w:val="4E823A43"/>
    <w:rsid w:val="4E8899FE"/>
    <w:rsid w:val="4E8AD43A"/>
    <w:rsid w:val="4E9112F8"/>
    <w:rsid w:val="4E917BE0"/>
    <w:rsid w:val="4E97C349"/>
    <w:rsid w:val="4E9A202E"/>
    <w:rsid w:val="4EA71D70"/>
    <w:rsid w:val="4EAB7659"/>
    <w:rsid w:val="4EABD182"/>
    <w:rsid w:val="4EADB859"/>
    <w:rsid w:val="4EAEBD8F"/>
    <w:rsid w:val="4EAF153B"/>
    <w:rsid w:val="4EB6DD91"/>
    <w:rsid w:val="4EC1165F"/>
    <w:rsid w:val="4EC56FA7"/>
    <w:rsid w:val="4EC9E16F"/>
    <w:rsid w:val="4ED4DB09"/>
    <w:rsid w:val="4ED6F6EA"/>
    <w:rsid w:val="4ED7CFFF"/>
    <w:rsid w:val="4EDC695B"/>
    <w:rsid w:val="4EE564B8"/>
    <w:rsid w:val="4EE6FDB3"/>
    <w:rsid w:val="4EE75D42"/>
    <w:rsid w:val="4EE8C5DA"/>
    <w:rsid w:val="4EEAC74A"/>
    <w:rsid w:val="4EEC23C0"/>
    <w:rsid w:val="4EF48BE7"/>
    <w:rsid w:val="4EF770C2"/>
    <w:rsid w:val="4EF859F3"/>
    <w:rsid w:val="4EF9B16D"/>
    <w:rsid w:val="4EF9FDB8"/>
    <w:rsid w:val="4EFCA77C"/>
    <w:rsid w:val="4F008450"/>
    <w:rsid w:val="4F054C13"/>
    <w:rsid w:val="4F094F6A"/>
    <w:rsid w:val="4F0A4D1C"/>
    <w:rsid w:val="4F129E49"/>
    <w:rsid w:val="4F139106"/>
    <w:rsid w:val="4F21EC17"/>
    <w:rsid w:val="4F22A041"/>
    <w:rsid w:val="4F2A90B3"/>
    <w:rsid w:val="4F307D64"/>
    <w:rsid w:val="4F32146D"/>
    <w:rsid w:val="4F333F34"/>
    <w:rsid w:val="4F3B4AFF"/>
    <w:rsid w:val="4F40723B"/>
    <w:rsid w:val="4F471204"/>
    <w:rsid w:val="4F471B8D"/>
    <w:rsid w:val="4F49F2E7"/>
    <w:rsid w:val="4F4A430D"/>
    <w:rsid w:val="4F4B1663"/>
    <w:rsid w:val="4F4DEDDF"/>
    <w:rsid w:val="4F500623"/>
    <w:rsid w:val="4F52276F"/>
    <w:rsid w:val="4F5603FF"/>
    <w:rsid w:val="4F58D028"/>
    <w:rsid w:val="4F59D341"/>
    <w:rsid w:val="4F5B6BA5"/>
    <w:rsid w:val="4F5E3136"/>
    <w:rsid w:val="4F5F15EB"/>
    <w:rsid w:val="4F64E21A"/>
    <w:rsid w:val="4F6BD57B"/>
    <w:rsid w:val="4F6EF60C"/>
    <w:rsid w:val="4F701CBB"/>
    <w:rsid w:val="4F77DA32"/>
    <w:rsid w:val="4F786781"/>
    <w:rsid w:val="4F830215"/>
    <w:rsid w:val="4F851DDB"/>
    <w:rsid w:val="4F86957C"/>
    <w:rsid w:val="4F89E9ED"/>
    <w:rsid w:val="4F8A633B"/>
    <w:rsid w:val="4F8CA8B4"/>
    <w:rsid w:val="4F8D70D3"/>
    <w:rsid w:val="4F8E64C4"/>
    <w:rsid w:val="4F8EF7F5"/>
    <w:rsid w:val="4F92B5C0"/>
    <w:rsid w:val="4F966724"/>
    <w:rsid w:val="4F967074"/>
    <w:rsid w:val="4F98E4E2"/>
    <w:rsid w:val="4F9CDE84"/>
    <w:rsid w:val="4FA4880E"/>
    <w:rsid w:val="4FA5FD43"/>
    <w:rsid w:val="4FA874D7"/>
    <w:rsid w:val="4FA90317"/>
    <w:rsid w:val="4FAD6BA1"/>
    <w:rsid w:val="4FAEBF9C"/>
    <w:rsid w:val="4FAF55D3"/>
    <w:rsid w:val="4FB18830"/>
    <w:rsid w:val="4FB3DEEF"/>
    <w:rsid w:val="4FB4A35E"/>
    <w:rsid w:val="4FB71A96"/>
    <w:rsid w:val="4FB79D95"/>
    <w:rsid w:val="4FBAE665"/>
    <w:rsid w:val="4FBBF61E"/>
    <w:rsid w:val="4FCCC511"/>
    <w:rsid w:val="4FD08A1C"/>
    <w:rsid w:val="4FD133B2"/>
    <w:rsid w:val="4FDA9431"/>
    <w:rsid w:val="4FDFD45B"/>
    <w:rsid w:val="4FE6C5B5"/>
    <w:rsid w:val="4FEA5CE5"/>
    <w:rsid w:val="4FF2BAA7"/>
    <w:rsid w:val="4FFF6AAA"/>
    <w:rsid w:val="5001D008"/>
    <w:rsid w:val="50024132"/>
    <w:rsid w:val="50074795"/>
    <w:rsid w:val="500EBCD6"/>
    <w:rsid w:val="500F2CE6"/>
    <w:rsid w:val="50107A9E"/>
    <w:rsid w:val="5011CB11"/>
    <w:rsid w:val="501541B3"/>
    <w:rsid w:val="5016967C"/>
    <w:rsid w:val="501CA63A"/>
    <w:rsid w:val="501DCF31"/>
    <w:rsid w:val="501EF47D"/>
    <w:rsid w:val="502048EA"/>
    <w:rsid w:val="502721C4"/>
    <w:rsid w:val="5027C9CF"/>
    <w:rsid w:val="5028B961"/>
    <w:rsid w:val="502EF4A6"/>
    <w:rsid w:val="50326910"/>
    <w:rsid w:val="5032B667"/>
    <w:rsid w:val="5035372A"/>
    <w:rsid w:val="5040237E"/>
    <w:rsid w:val="504A3A22"/>
    <w:rsid w:val="504BD4A0"/>
    <w:rsid w:val="504C06EE"/>
    <w:rsid w:val="505DDC50"/>
    <w:rsid w:val="50621125"/>
    <w:rsid w:val="50627C75"/>
    <w:rsid w:val="50646ED4"/>
    <w:rsid w:val="5065DAC1"/>
    <w:rsid w:val="5065E3D3"/>
    <w:rsid w:val="50688EEC"/>
    <w:rsid w:val="507074CE"/>
    <w:rsid w:val="507620A2"/>
    <w:rsid w:val="5077C678"/>
    <w:rsid w:val="507ABE3A"/>
    <w:rsid w:val="507C22F9"/>
    <w:rsid w:val="507C762A"/>
    <w:rsid w:val="507DA196"/>
    <w:rsid w:val="508381C5"/>
    <w:rsid w:val="50848CEE"/>
    <w:rsid w:val="508B143E"/>
    <w:rsid w:val="508BD5C8"/>
    <w:rsid w:val="508EA86D"/>
    <w:rsid w:val="509223AE"/>
    <w:rsid w:val="50929390"/>
    <w:rsid w:val="5096E0AD"/>
    <w:rsid w:val="509F16D4"/>
    <w:rsid w:val="50A74CE6"/>
    <w:rsid w:val="50A84341"/>
    <w:rsid w:val="50ABB3C3"/>
    <w:rsid w:val="50ABE0B8"/>
    <w:rsid w:val="50ADE2A9"/>
    <w:rsid w:val="50B05C5A"/>
    <w:rsid w:val="50B8DAFA"/>
    <w:rsid w:val="50BCD5C5"/>
    <w:rsid w:val="50C3CFC1"/>
    <w:rsid w:val="50C49135"/>
    <w:rsid w:val="50C593FF"/>
    <w:rsid w:val="50C7BE1C"/>
    <w:rsid w:val="50CA79A4"/>
    <w:rsid w:val="50D57B9C"/>
    <w:rsid w:val="50D64CBD"/>
    <w:rsid w:val="50E02A58"/>
    <w:rsid w:val="50E069E2"/>
    <w:rsid w:val="50E6DBBB"/>
    <w:rsid w:val="50E7E6AB"/>
    <w:rsid w:val="50E978A4"/>
    <w:rsid w:val="50EA7D7A"/>
    <w:rsid w:val="50ECDE03"/>
    <w:rsid w:val="50ED6984"/>
    <w:rsid w:val="50EF38EB"/>
    <w:rsid w:val="50FAEDEE"/>
    <w:rsid w:val="50FFAF1F"/>
    <w:rsid w:val="51088E44"/>
    <w:rsid w:val="5113E423"/>
    <w:rsid w:val="51160A2A"/>
    <w:rsid w:val="5116FD9F"/>
    <w:rsid w:val="511D46FA"/>
    <w:rsid w:val="51239705"/>
    <w:rsid w:val="5125AD1F"/>
    <w:rsid w:val="512B268E"/>
    <w:rsid w:val="512D06AA"/>
    <w:rsid w:val="513521C5"/>
    <w:rsid w:val="5136EFF0"/>
    <w:rsid w:val="51377CDF"/>
    <w:rsid w:val="51396249"/>
    <w:rsid w:val="513F4913"/>
    <w:rsid w:val="5143F504"/>
    <w:rsid w:val="51453509"/>
    <w:rsid w:val="5148F21B"/>
    <w:rsid w:val="51499036"/>
    <w:rsid w:val="514D0185"/>
    <w:rsid w:val="51502299"/>
    <w:rsid w:val="5150AF74"/>
    <w:rsid w:val="51555A14"/>
    <w:rsid w:val="5156DBEB"/>
    <w:rsid w:val="5156E08E"/>
    <w:rsid w:val="5158A722"/>
    <w:rsid w:val="51593C8A"/>
    <w:rsid w:val="515AC252"/>
    <w:rsid w:val="515E2643"/>
    <w:rsid w:val="5160FAF7"/>
    <w:rsid w:val="5166DE19"/>
    <w:rsid w:val="51684163"/>
    <w:rsid w:val="516C94A6"/>
    <w:rsid w:val="5170B483"/>
    <w:rsid w:val="5178E2E4"/>
    <w:rsid w:val="517A87B2"/>
    <w:rsid w:val="517F243F"/>
    <w:rsid w:val="517F4790"/>
    <w:rsid w:val="51832F52"/>
    <w:rsid w:val="518624A9"/>
    <w:rsid w:val="518CE886"/>
    <w:rsid w:val="518D902C"/>
    <w:rsid w:val="51926A6A"/>
    <w:rsid w:val="5194743C"/>
    <w:rsid w:val="5196E74C"/>
    <w:rsid w:val="519AB1D5"/>
    <w:rsid w:val="519D20DA"/>
    <w:rsid w:val="519DC5A6"/>
    <w:rsid w:val="51A29A77"/>
    <w:rsid w:val="51A6F5EB"/>
    <w:rsid w:val="51B48312"/>
    <w:rsid w:val="51B5AB62"/>
    <w:rsid w:val="51B6B696"/>
    <w:rsid w:val="51B82753"/>
    <w:rsid w:val="51B864F6"/>
    <w:rsid w:val="51BB8A95"/>
    <w:rsid w:val="51BD7CA7"/>
    <w:rsid w:val="51C1CF75"/>
    <w:rsid w:val="51C7A77B"/>
    <w:rsid w:val="51CE3484"/>
    <w:rsid w:val="51D627CB"/>
    <w:rsid w:val="51D66633"/>
    <w:rsid w:val="51D916FE"/>
    <w:rsid w:val="51E6DFC3"/>
    <w:rsid w:val="51EC24E1"/>
    <w:rsid w:val="51EEA666"/>
    <w:rsid w:val="51F27327"/>
    <w:rsid w:val="51F7101C"/>
    <w:rsid w:val="51F777D9"/>
    <w:rsid w:val="51F88FB0"/>
    <w:rsid w:val="52015FFA"/>
    <w:rsid w:val="5204EDDF"/>
    <w:rsid w:val="5207C40B"/>
    <w:rsid w:val="5207F1E5"/>
    <w:rsid w:val="520A8B61"/>
    <w:rsid w:val="5210E7EF"/>
    <w:rsid w:val="5212C8B7"/>
    <w:rsid w:val="521DF675"/>
    <w:rsid w:val="521EFD04"/>
    <w:rsid w:val="521F8078"/>
    <w:rsid w:val="522554D2"/>
    <w:rsid w:val="522CC58F"/>
    <w:rsid w:val="523224A9"/>
    <w:rsid w:val="52339DFD"/>
    <w:rsid w:val="5238300B"/>
    <w:rsid w:val="523A9B7D"/>
    <w:rsid w:val="523B11BD"/>
    <w:rsid w:val="5247D6C4"/>
    <w:rsid w:val="5248D7C8"/>
    <w:rsid w:val="5248D9ED"/>
    <w:rsid w:val="524C62D4"/>
    <w:rsid w:val="524D45F9"/>
    <w:rsid w:val="524E4962"/>
    <w:rsid w:val="524F5D57"/>
    <w:rsid w:val="5251A3EC"/>
    <w:rsid w:val="5258F8DF"/>
    <w:rsid w:val="525B4390"/>
    <w:rsid w:val="5268E666"/>
    <w:rsid w:val="526A0501"/>
    <w:rsid w:val="526A248F"/>
    <w:rsid w:val="526ACD51"/>
    <w:rsid w:val="526C2521"/>
    <w:rsid w:val="527308A9"/>
    <w:rsid w:val="52749532"/>
    <w:rsid w:val="527767FE"/>
    <w:rsid w:val="527CE516"/>
    <w:rsid w:val="527E0518"/>
    <w:rsid w:val="52894BDA"/>
    <w:rsid w:val="528C7859"/>
    <w:rsid w:val="528D9C48"/>
    <w:rsid w:val="52901F28"/>
    <w:rsid w:val="5298D1B3"/>
    <w:rsid w:val="529983BD"/>
    <w:rsid w:val="529A6F51"/>
    <w:rsid w:val="529F2A56"/>
    <w:rsid w:val="52A390BC"/>
    <w:rsid w:val="52A526CB"/>
    <w:rsid w:val="52A54AC4"/>
    <w:rsid w:val="52A5CE48"/>
    <w:rsid w:val="52A814F2"/>
    <w:rsid w:val="52A8CAD4"/>
    <w:rsid w:val="52AA6FC8"/>
    <w:rsid w:val="52B38275"/>
    <w:rsid w:val="52B41517"/>
    <w:rsid w:val="52B7AE5F"/>
    <w:rsid w:val="52BCC3C3"/>
    <w:rsid w:val="52C05D30"/>
    <w:rsid w:val="52C1E50A"/>
    <w:rsid w:val="52C25BA6"/>
    <w:rsid w:val="52C8600C"/>
    <w:rsid w:val="52D1749E"/>
    <w:rsid w:val="52D1D31A"/>
    <w:rsid w:val="52D86D06"/>
    <w:rsid w:val="52DCAD6B"/>
    <w:rsid w:val="52DFC567"/>
    <w:rsid w:val="52E33AAF"/>
    <w:rsid w:val="52E9DC5A"/>
    <w:rsid w:val="52EA57A7"/>
    <w:rsid w:val="52ED8CD2"/>
    <w:rsid w:val="52EFDBD3"/>
    <w:rsid w:val="52F77F18"/>
    <w:rsid w:val="52FDEB39"/>
    <w:rsid w:val="53017AB0"/>
    <w:rsid w:val="53069F9C"/>
    <w:rsid w:val="5306F24E"/>
    <w:rsid w:val="530C2A22"/>
    <w:rsid w:val="530E1779"/>
    <w:rsid w:val="531494D4"/>
    <w:rsid w:val="53177D16"/>
    <w:rsid w:val="531A6847"/>
    <w:rsid w:val="531AA471"/>
    <w:rsid w:val="531D3EF9"/>
    <w:rsid w:val="531F5920"/>
    <w:rsid w:val="5327BFCC"/>
    <w:rsid w:val="532DBC15"/>
    <w:rsid w:val="532EAA91"/>
    <w:rsid w:val="53307C6B"/>
    <w:rsid w:val="53345362"/>
    <w:rsid w:val="5341B696"/>
    <w:rsid w:val="5342B3F1"/>
    <w:rsid w:val="53463FAD"/>
    <w:rsid w:val="534D3BC7"/>
    <w:rsid w:val="534F0141"/>
    <w:rsid w:val="5353A539"/>
    <w:rsid w:val="535C8A06"/>
    <w:rsid w:val="535CF38B"/>
    <w:rsid w:val="535ECD1C"/>
    <w:rsid w:val="5363790F"/>
    <w:rsid w:val="5364695F"/>
    <w:rsid w:val="5365C170"/>
    <w:rsid w:val="53686CDE"/>
    <w:rsid w:val="53695C67"/>
    <w:rsid w:val="536DCF15"/>
    <w:rsid w:val="53719FEB"/>
    <w:rsid w:val="5376F218"/>
    <w:rsid w:val="537A28F4"/>
    <w:rsid w:val="537D2D95"/>
    <w:rsid w:val="5386A3D9"/>
    <w:rsid w:val="5387348E"/>
    <w:rsid w:val="5387480C"/>
    <w:rsid w:val="5389F6AE"/>
    <w:rsid w:val="538F60B8"/>
    <w:rsid w:val="53921C06"/>
    <w:rsid w:val="5396C3B7"/>
    <w:rsid w:val="5398961B"/>
    <w:rsid w:val="53A27731"/>
    <w:rsid w:val="53A4E089"/>
    <w:rsid w:val="53A502D2"/>
    <w:rsid w:val="53B0EE39"/>
    <w:rsid w:val="53B2890F"/>
    <w:rsid w:val="53BF4D19"/>
    <w:rsid w:val="53C0BDF2"/>
    <w:rsid w:val="53C20F98"/>
    <w:rsid w:val="53C52BDB"/>
    <w:rsid w:val="53C94BD3"/>
    <w:rsid w:val="53C99468"/>
    <w:rsid w:val="53D10117"/>
    <w:rsid w:val="53D64455"/>
    <w:rsid w:val="53D6CCEA"/>
    <w:rsid w:val="53DA344A"/>
    <w:rsid w:val="53DA37C4"/>
    <w:rsid w:val="53DFDE7F"/>
    <w:rsid w:val="53E07810"/>
    <w:rsid w:val="53EB317A"/>
    <w:rsid w:val="53EDA40F"/>
    <w:rsid w:val="53EE3434"/>
    <w:rsid w:val="53F0140C"/>
    <w:rsid w:val="53F1366F"/>
    <w:rsid w:val="53F42BC3"/>
    <w:rsid w:val="53FB8722"/>
    <w:rsid w:val="53FC93F2"/>
    <w:rsid w:val="53FFD941"/>
    <w:rsid w:val="5406E91C"/>
    <w:rsid w:val="5409F5EC"/>
    <w:rsid w:val="5409FB76"/>
    <w:rsid w:val="540BA3F4"/>
    <w:rsid w:val="540E059B"/>
    <w:rsid w:val="5410865B"/>
    <w:rsid w:val="5413190F"/>
    <w:rsid w:val="5416D374"/>
    <w:rsid w:val="541AA825"/>
    <w:rsid w:val="541B0EE7"/>
    <w:rsid w:val="541DEA06"/>
    <w:rsid w:val="5420B0EE"/>
    <w:rsid w:val="54242C53"/>
    <w:rsid w:val="542A24AE"/>
    <w:rsid w:val="542B3A26"/>
    <w:rsid w:val="5432CC3C"/>
    <w:rsid w:val="54359482"/>
    <w:rsid w:val="543775BE"/>
    <w:rsid w:val="543836F1"/>
    <w:rsid w:val="543909B3"/>
    <w:rsid w:val="543B32AE"/>
    <w:rsid w:val="543EB195"/>
    <w:rsid w:val="5441DA18"/>
    <w:rsid w:val="5443F049"/>
    <w:rsid w:val="5449F9D6"/>
    <w:rsid w:val="544CE63B"/>
    <w:rsid w:val="54510C40"/>
    <w:rsid w:val="5453C151"/>
    <w:rsid w:val="545E2C07"/>
    <w:rsid w:val="54614264"/>
    <w:rsid w:val="546217C0"/>
    <w:rsid w:val="5468172C"/>
    <w:rsid w:val="546FFE4A"/>
    <w:rsid w:val="5470A68A"/>
    <w:rsid w:val="5473E0A5"/>
    <w:rsid w:val="5479F06F"/>
    <w:rsid w:val="547A055D"/>
    <w:rsid w:val="547C28B4"/>
    <w:rsid w:val="547CBB6D"/>
    <w:rsid w:val="547D31C5"/>
    <w:rsid w:val="547E9F62"/>
    <w:rsid w:val="54802A39"/>
    <w:rsid w:val="54827594"/>
    <w:rsid w:val="54866A96"/>
    <w:rsid w:val="548755DD"/>
    <w:rsid w:val="54899523"/>
    <w:rsid w:val="548A73CA"/>
    <w:rsid w:val="548DCF23"/>
    <w:rsid w:val="54920562"/>
    <w:rsid w:val="5494E077"/>
    <w:rsid w:val="54974A4F"/>
    <w:rsid w:val="54988799"/>
    <w:rsid w:val="549AEB43"/>
    <w:rsid w:val="54A08236"/>
    <w:rsid w:val="54A723EC"/>
    <w:rsid w:val="54AF2B54"/>
    <w:rsid w:val="54AFC3ED"/>
    <w:rsid w:val="54B26531"/>
    <w:rsid w:val="54B2E69F"/>
    <w:rsid w:val="54B449A0"/>
    <w:rsid w:val="54D19501"/>
    <w:rsid w:val="54D1986C"/>
    <w:rsid w:val="54D313A8"/>
    <w:rsid w:val="54D3B02E"/>
    <w:rsid w:val="54D6E5B3"/>
    <w:rsid w:val="54DA27EB"/>
    <w:rsid w:val="54DAB41E"/>
    <w:rsid w:val="54DCCAC3"/>
    <w:rsid w:val="54E5E295"/>
    <w:rsid w:val="54E8F7D2"/>
    <w:rsid w:val="54EAAFA4"/>
    <w:rsid w:val="54EC002A"/>
    <w:rsid w:val="54EC0464"/>
    <w:rsid w:val="54EC1A94"/>
    <w:rsid w:val="54F22711"/>
    <w:rsid w:val="5502FD81"/>
    <w:rsid w:val="550A3C70"/>
    <w:rsid w:val="550F808F"/>
    <w:rsid w:val="55110423"/>
    <w:rsid w:val="5515400A"/>
    <w:rsid w:val="5517E64C"/>
    <w:rsid w:val="551807DA"/>
    <w:rsid w:val="551AE9CC"/>
    <w:rsid w:val="551C708E"/>
    <w:rsid w:val="551F0F52"/>
    <w:rsid w:val="551F6442"/>
    <w:rsid w:val="55205B07"/>
    <w:rsid w:val="55219E0D"/>
    <w:rsid w:val="552267B4"/>
    <w:rsid w:val="5524CFB9"/>
    <w:rsid w:val="5527F045"/>
    <w:rsid w:val="5528F77F"/>
    <w:rsid w:val="5531314B"/>
    <w:rsid w:val="5535B737"/>
    <w:rsid w:val="553A2BCE"/>
    <w:rsid w:val="553D3923"/>
    <w:rsid w:val="55477283"/>
    <w:rsid w:val="55480996"/>
    <w:rsid w:val="554F92FD"/>
    <w:rsid w:val="55529639"/>
    <w:rsid w:val="55556B4D"/>
    <w:rsid w:val="5558162C"/>
    <w:rsid w:val="556238A6"/>
    <w:rsid w:val="55625BC4"/>
    <w:rsid w:val="5562DCC6"/>
    <w:rsid w:val="55675FD0"/>
    <w:rsid w:val="5567C081"/>
    <w:rsid w:val="55689036"/>
    <w:rsid w:val="556ED09A"/>
    <w:rsid w:val="55735DA3"/>
    <w:rsid w:val="557973D7"/>
    <w:rsid w:val="5579A5FC"/>
    <w:rsid w:val="557D8927"/>
    <w:rsid w:val="557F2D6C"/>
    <w:rsid w:val="558134F0"/>
    <w:rsid w:val="55822E5D"/>
    <w:rsid w:val="558BB1D7"/>
    <w:rsid w:val="558BBF3E"/>
    <w:rsid w:val="55901D25"/>
    <w:rsid w:val="5593BCDF"/>
    <w:rsid w:val="5595DF49"/>
    <w:rsid w:val="5598AE20"/>
    <w:rsid w:val="559A0293"/>
    <w:rsid w:val="559B2F89"/>
    <w:rsid w:val="559CF08B"/>
    <w:rsid w:val="559FDDEC"/>
    <w:rsid w:val="55AA1EF5"/>
    <w:rsid w:val="55AB3041"/>
    <w:rsid w:val="55AC6B89"/>
    <w:rsid w:val="55B420D7"/>
    <w:rsid w:val="55B7F84F"/>
    <w:rsid w:val="55BC425F"/>
    <w:rsid w:val="55BFB2F3"/>
    <w:rsid w:val="55C1A958"/>
    <w:rsid w:val="55C70F55"/>
    <w:rsid w:val="55C732EF"/>
    <w:rsid w:val="55C7DF1B"/>
    <w:rsid w:val="55C89A3E"/>
    <w:rsid w:val="55D24781"/>
    <w:rsid w:val="55D2C74F"/>
    <w:rsid w:val="55D4AE27"/>
    <w:rsid w:val="55D561C9"/>
    <w:rsid w:val="55D9BB77"/>
    <w:rsid w:val="55E08650"/>
    <w:rsid w:val="55E209F0"/>
    <w:rsid w:val="55E4CF94"/>
    <w:rsid w:val="55EC0BA8"/>
    <w:rsid w:val="55EF5CB8"/>
    <w:rsid w:val="55EF8976"/>
    <w:rsid w:val="55F27ABD"/>
    <w:rsid w:val="55F7DCBE"/>
    <w:rsid w:val="5602B3CA"/>
    <w:rsid w:val="560C0E7A"/>
    <w:rsid w:val="560E4F98"/>
    <w:rsid w:val="561199F1"/>
    <w:rsid w:val="56159C3D"/>
    <w:rsid w:val="5615B576"/>
    <w:rsid w:val="56187305"/>
    <w:rsid w:val="561C1111"/>
    <w:rsid w:val="5621943A"/>
    <w:rsid w:val="5624D739"/>
    <w:rsid w:val="5627C627"/>
    <w:rsid w:val="5628E7D1"/>
    <w:rsid w:val="562937B4"/>
    <w:rsid w:val="562A340D"/>
    <w:rsid w:val="562A9189"/>
    <w:rsid w:val="562B860A"/>
    <w:rsid w:val="562CAC8F"/>
    <w:rsid w:val="562ECC9F"/>
    <w:rsid w:val="562F1FDA"/>
    <w:rsid w:val="563016D1"/>
    <w:rsid w:val="5634A41F"/>
    <w:rsid w:val="563C16BC"/>
    <w:rsid w:val="56471D54"/>
    <w:rsid w:val="5647ABA4"/>
    <w:rsid w:val="56550ADB"/>
    <w:rsid w:val="5656C511"/>
    <w:rsid w:val="566C6CA7"/>
    <w:rsid w:val="566CDFCD"/>
    <w:rsid w:val="56716B79"/>
    <w:rsid w:val="5674B06E"/>
    <w:rsid w:val="56766EA1"/>
    <w:rsid w:val="567A3613"/>
    <w:rsid w:val="567C1802"/>
    <w:rsid w:val="567C389C"/>
    <w:rsid w:val="567F21A1"/>
    <w:rsid w:val="567F9565"/>
    <w:rsid w:val="5680169A"/>
    <w:rsid w:val="56871A60"/>
    <w:rsid w:val="568905A7"/>
    <w:rsid w:val="5689345C"/>
    <w:rsid w:val="5690552A"/>
    <w:rsid w:val="56905792"/>
    <w:rsid w:val="56946E5E"/>
    <w:rsid w:val="56950EF3"/>
    <w:rsid w:val="56960D13"/>
    <w:rsid w:val="569CD588"/>
    <w:rsid w:val="569CFC21"/>
    <w:rsid w:val="569F2930"/>
    <w:rsid w:val="56A470EF"/>
    <w:rsid w:val="56A73840"/>
    <w:rsid w:val="56B62B24"/>
    <w:rsid w:val="56B63B7E"/>
    <w:rsid w:val="56B707DB"/>
    <w:rsid w:val="56BBCDFC"/>
    <w:rsid w:val="56BE51DE"/>
    <w:rsid w:val="56C2F2DA"/>
    <w:rsid w:val="56C5DC17"/>
    <w:rsid w:val="56C7C76E"/>
    <w:rsid w:val="56CFA64E"/>
    <w:rsid w:val="56D00C73"/>
    <w:rsid w:val="56D18DBF"/>
    <w:rsid w:val="56D246A7"/>
    <w:rsid w:val="56D61063"/>
    <w:rsid w:val="56D71329"/>
    <w:rsid w:val="56D74613"/>
    <w:rsid w:val="56E1C15B"/>
    <w:rsid w:val="56E2265F"/>
    <w:rsid w:val="56E29452"/>
    <w:rsid w:val="56E4D599"/>
    <w:rsid w:val="56F1BAC6"/>
    <w:rsid w:val="56F4AF69"/>
    <w:rsid w:val="56F4D142"/>
    <w:rsid w:val="56F5938E"/>
    <w:rsid w:val="56F5F12F"/>
    <w:rsid w:val="56F90B86"/>
    <w:rsid w:val="5704151C"/>
    <w:rsid w:val="570773C7"/>
    <w:rsid w:val="570863FF"/>
    <w:rsid w:val="570D93C6"/>
    <w:rsid w:val="5713B2B8"/>
    <w:rsid w:val="5715C2B9"/>
    <w:rsid w:val="5716D1E9"/>
    <w:rsid w:val="571C93A9"/>
    <w:rsid w:val="57212B2F"/>
    <w:rsid w:val="5724AF86"/>
    <w:rsid w:val="57256336"/>
    <w:rsid w:val="572C84BE"/>
    <w:rsid w:val="573758F1"/>
    <w:rsid w:val="573C7C52"/>
    <w:rsid w:val="573D33A9"/>
    <w:rsid w:val="5741510D"/>
    <w:rsid w:val="5741A184"/>
    <w:rsid w:val="57420E05"/>
    <w:rsid w:val="574A1A7D"/>
    <w:rsid w:val="574D29AC"/>
    <w:rsid w:val="575D6AC0"/>
    <w:rsid w:val="575F4B45"/>
    <w:rsid w:val="575F8CFE"/>
    <w:rsid w:val="57629DBB"/>
    <w:rsid w:val="576645E3"/>
    <w:rsid w:val="576C4BDE"/>
    <w:rsid w:val="577029B6"/>
    <w:rsid w:val="5777B1DC"/>
    <w:rsid w:val="57787F04"/>
    <w:rsid w:val="577B4649"/>
    <w:rsid w:val="577EC73E"/>
    <w:rsid w:val="577F2113"/>
    <w:rsid w:val="577F7564"/>
    <w:rsid w:val="57823672"/>
    <w:rsid w:val="5784F719"/>
    <w:rsid w:val="5788396E"/>
    <w:rsid w:val="57888681"/>
    <w:rsid w:val="5788FEB1"/>
    <w:rsid w:val="578B43FF"/>
    <w:rsid w:val="578E6971"/>
    <w:rsid w:val="57940770"/>
    <w:rsid w:val="5795CCC9"/>
    <w:rsid w:val="57999F50"/>
    <w:rsid w:val="579AC36D"/>
    <w:rsid w:val="579C6EE3"/>
    <w:rsid w:val="57A63CF5"/>
    <w:rsid w:val="57AE638A"/>
    <w:rsid w:val="57AFA386"/>
    <w:rsid w:val="57B3B14B"/>
    <w:rsid w:val="57B6F9F7"/>
    <w:rsid w:val="57B9C188"/>
    <w:rsid w:val="57BA4A0F"/>
    <w:rsid w:val="57BB20D8"/>
    <w:rsid w:val="57BF283A"/>
    <w:rsid w:val="57C13CA6"/>
    <w:rsid w:val="57C89FD1"/>
    <w:rsid w:val="57CDF68D"/>
    <w:rsid w:val="57D0571D"/>
    <w:rsid w:val="57D059C4"/>
    <w:rsid w:val="57D55B62"/>
    <w:rsid w:val="57D8C7AE"/>
    <w:rsid w:val="57D92A99"/>
    <w:rsid w:val="57E4F318"/>
    <w:rsid w:val="57E80EC1"/>
    <w:rsid w:val="57ECBDD3"/>
    <w:rsid w:val="57F503A9"/>
    <w:rsid w:val="57FC8B28"/>
    <w:rsid w:val="57FE70C9"/>
    <w:rsid w:val="57FF932E"/>
    <w:rsid w:val="58010FCF"/>
    <w:rsid w:val="5806C13C"/>
    <w:rsid w:val="580D5041"/>
    <w:rsid w:val="5819ECF7"/>
    <w:rsid w:val="582330E3"/>
    <w:rsid w:val="58290CAF"/>
    <w:rsid w:val="582BCAF7"/>
    <w:rsid w:val="582E582F"/>
    <w:rsid w:val="58301798"/>
    <w:rsid w:val="583DF15D"/>
    <w:rsid w:val="5844849A"/>
    <w:rsid w:val="584737D7"/>
    <w:rsid w:val="5849E8DC"/>
    <w:rsid w:val="584B6621"/>
    <w:rsid w:val="584BA744"/>
    <w:rsid w:val="584D5BC8"/>
    <w:rsid w:val="58504C37"/>
    <w:rsid w:val="58576CF5"/>
    <w:rsid w:val="5863AE1A"/>
    <w:rsid w:val="586626E4"/>
    <w:rsid w:val="58678A33"/>
    <w:rsid w:val="5868A0A0"/>
    <w:rsid w:val="586B62BF"/>
    <w:rsid w:val="586BF36D"/>
    <w:rsid w:val="586F3B31"/>
    <w:rsid w:val="58725BD9"/>
    <w:rsid w:val="5878E325"/>
    <w:rsid w:val="587AE8BB"/>
    <w:rsid w:val="587F2F15"/>
    <w:rsid w:val="5885E548"/>
    <w:rsid w:val="58866122"/>
    <w:rsid w:val="58883E66"/>
    <w:rsid w:val="58898313"/>
    <w:rsid w:val="588B030B"/>
    <w:rsid w:val="589314E1"/>
    <w:rsid w:val="5893B24A"/>
    <w:rsid w:val="589A579C"/>
    <w:rsid w:val="589B98FB"/>
    <w:rsid w:val="589C14EB"/>
    <w:rsid w:val="58A0DD60"/>
    <w:rsid w:val="58A7119D"/>
    <w:rsid w:val="58A747B5"/>
    <w:rsid w:val="58A8F0E8"/>
    <w:rsid w:val="58B27966"/>
    <w:rsid w:val="58BFD99D"/>
    <w:rsid w:val="58C0EC66"/>
    <w:rsid w:val="58C30618"/>
    <w:rsid w:val="58C997A6"/>
    <w:rsid w:val="58CA5D26"/>
    <w:rsid w:val="58CEA931"/>
    <w:rsid w:val="58D11B58"/>
    <w:rsid w:val="58D1500C"/>
    <w:rsid w:val="58D370D4"/>
    <w:rsid w:val="58D48424"/>
    <w:rsid w:val="58E6919B"/>
    <w:rsid w:val="58EB0324"/>
    <w:rsid w:val="58EEAC44"/>
    <w:rsid w:val="58F2849F"/>
    <w:rsid w:val="58F42C7D"/>
    <w:rsid w:val="58F720D1"/>
    <w:rsid w:val="58F7BC25"/>
    <w:rsid w:val="58F85A7E"/>
    <w:rsid w:val="58F90FB7"/>
    <w:rsid w:val="58FBD132"/>
    <w:rsid w:val="58FCF946"/>
    <w:rsid w:val="58FD1DD0"/>
    <w:rsid w:val="59000F2A"/>
    <w:rsid w:val="5905938A"/>
    <w:rsid w:val="590667DD"/>
    <w:rsid w:val="59076694"/>
    <w:rsid w:val="5907C01E"/>
    <w:rsid w:val="59094F5C"/>
    <w:rsid w:val="590C886F"/>
    <w:rsid w:val="5910B286"/>
    <w:rsid w:val="591168E0"/>
    <w:rsid w:val="59131434"/>
    <w:rsid w:val="59146DE3"/>
    <w:rsid w:val="5917A30C"/>
    <w:rsid w:val="5919A1A2"/>
    <w:rsid w:val="591B2DC7"/>
    <w:rsid w:val="591FC0AC"/>
    <w:rsid w:val="59205ACC"/>
    <w:rsid w:val="5920F1AF"/>
    <w:rsid w:val="5921D53D"/>
    <w:rsid w:val="592A072D"/>
    <w:rsid w:val="592D5D61"/>
    <w:rsid w:val="592F21F9"/>
    <w:rsid w:val="592FB5F0"/>
    <w:rsid w:val="5936DE7E"/>
    <w:rsid w:val="59391899"/>
    <w:rsid w:val="593B732C"/>
    <w:rsid w:val="593ED5AF"/>
    <w:rsid w:val="5944A457"/>
    <w:rsid w:val="59493693"/>
    <w:rsid w:val="5949BDFF"/>
    <w:rsid w:val="594A44BD"/>
    <w:rsid w:val="59633F19"/>
    <w:rsid w:val="59673ECA"/>
    <w:rsid w:val="59677ADF"/>
    <w:rsid w:val="596EFA29"/>
    <w:rsid w:val="596F2CF7"/>
    <w:rsid w:val="5971194B"/>
    <w:rsid w:val="5976349C"/>
    <w:rsid w:val="5978FB18"/>
    <w:rsid w:val="59796E11"/>
    <w:rsid w:val="597C12D7"/>
    <w:rsid w:val="597CE2DC"/>
    <w:rsid w:val="597DC55B"/>
    <w:rsid w:val="5980CDB4"/>
    <w:rsid w:val="5983FC95"/>
    <w:rsid w:val="5984E002"/>
    <w:rsid w:val="59860BD7"/>
    <w:rsid w:val="5987596A"/>
    <w:rsid w:val="59884755"/>
    <w:rsid w:val="5989FE4F"/>
    <w:rsid w:val="598BD689"/>
    <w:rsid w:val="59946FDE"/>
    <w:rsid w:val="5999225F"/>
    <w:rsid w:val="599B407D"/>
    <w:rsid w:val="599CB3A7"/>
    <w:rsid w:val="59A4EE79"/>
    <w:rsid w:val="59A5761F"/>
    <w:rsid w:val="59AE7D7A"/>
    <w:rsid w:val="59AFA101"/>
    <w:rsid w:val="59B1DFC7"/>
    <w:rsid w:val="59B811B6"/>
    <w:rsid w:val="59BF8197"/>
    <w:rsid w:val="59C18812"/>
    <w:rsid w:val="59C2A95A"/>
    <w:rsid w:val="59C80B0F"/>
    <w:rsid w:val="59CB8EB2"/>
    <w:rsid w:val="59CFCD1D"/>
    <w:rsid w:val="59D3F209"/>
    <w:rsid w:val="59D41AFE"/>
    <w:rsid w:val="59D692E2"/>
    <w:rsid w:val="59DC6C1D"/>
    <w:rsid w:val="59DCF235"/>
    <w:rsid w:val="59DE00A8"/>
    <w:rsid w:val="59E24D5C"/>
    <w:rsid w:val="59E658BC"/>
    <w:rsid w:val="59E9468E"/>
    <w:rsid w:val="59EC0F0D"/>
    <w:rsid w:val="59ED6BB2"/>
    <w:rsid w:val="59F175F5"/>
    <w:rsid w:val="59FF12F3"/>
    <w:rsid w:val="5A026479"/>
    <w:rsid w:val="5A035D99"/>
    <w:rsid w:val="5A0B0D49"/>
    <w:rsid w:val="5A0F2294"/>
    <w:rsid w:val="5A100BE0"/>
    <w:rsid w:val="5A106662"/>
    <w:rsid w:val="5A1546FB"/>
    <w:rsid w:val="5A18DF37"/>
    <w:rsid w:val="5A1E03D2"/>
    <w:rsid w:val="5A210797"/>
    <w:rsid w:val="5A244720"/>
    <w:rsid w:val="5A273F62"/>
    <w:rsid w:val="5A27E510"/>
    <w:rsid w:val="5A30225D"/>
    <w:rsid w:val="5A32D081"/>
    <w:rsid w:val="5A346C1A"/>
    <w:rsid w:val="5A351E2A"/>
    <w:rsid w:val="5A394028"/>
    <w:rsid w:val="5A408774"/>
    <w:rsid w:val="5A4D79C4"/>
    <w:rsid w:val="5A50467A"/>
    <w:rsid w:val="5A520F05"/>
    <w:rsid w:val="5A576C22"/>
    <w:rsid w:val="5A58AB88"/>
    <w:rsid w:val="5A5E34B0"/>
    <w:rsid w:val="5A5EC636"/>
    <w:rsid w:val="5A6135C3"/>
    <w:rsid w:val="5A632741"/>
    <w:rsid w:val="5A644878"/>
    <w:rsid w:val="5A6A64DF"/>
    <w:rsid w:val="5A6F6F1B"/>
    <w:rsid w:val="5A724C14"/>
    <w:rsid w:val="5A73EA5C"/>
    <w:rsid w:val="5A765D01"/>
    <w:rsid w:val="5A7AF4DA"/>
    <w:rsid w:val="5A807558"/>
    <w:rsid w:val="5A82D16E"/>
    <w:rsid w:val="5A882B87"/>
    <w:rsid w:val="5A896442"/>
    <w:rsid w:val="5A8A9411"/>
    <w:rsid w:val="5A8B28BD"/>
    <w:rsid w:val="5A987A46"/>
    <w:rsid w:val="5AA2EC4E"/>
    <w:rsid w:val="5AA73356"/>
    <w:rsid w:val="5AAAC56F"/>
    <w:rsid w:val="5AAB0989"/>
    <w:rsid w:val="5AAB4664"/>
    <w:rsid w:val="5AAF6944"/>
    <w:rsid w:val="5AB162B8"/>
    <w:rsid w:val="5AB3452B"/>
    <w:rsid w:val="5AB6E7C9"/>
    <w:rsid w:val="5ABA0FF5"/>
    <w:rsid w:val="5ABDC33D"/>
    <w:rsid w:val="5ACDF097"/>
    <w:rsid w:val="5AD5573F"/>
    <w:rsid w:val="5AD61C1B"/>
    <w:rsid w:val="5AD8D725"/>
    <w:rsid w:val="5AE314FC"/>
    <w:rsid w:val="5AE56170"/>
    <w:rsid w:val="5AEFA6F5"/>
    <w:rsid w:val="5AF48FBE"/>
    <w:rsid w:val="5AF7AC83"/>
    <w:rsid w:val="5AFA57B0"/>
    <w:rsid w:val="5AFAB2ED"/>
    <w:rsid w:val="5AFBB6CA"/>
    <w:rsid w:val="5B011ECC"/>
    <w:rsid w:val="5B02185D"/>
    <w:rsid w:val="5B07C86D"/>
    <w:rsid w:val="5B0C9795"/>
    <w:rsid w:val="5B0D8B37"/>
    <w:rsid w:val="5B0DE298"/>
    <w:rsid w:val="5B0EF886"/>
    <w:rsid w:val="5B10FCE2"/>
    <w:rsid w:val="5B15DA10"/>
    <w:rsid w:val="5B2454CB"/>
    <w:rsid w:val="5B266AF5"/>
    <w:rsid w:val="5B2CCB11"/>
    <w:rsid w:val="5B35E24E"/>
    <w:rsid w:val="5B3BAC48"/>
    <w:rsid w:val="5B3F1544"/>
    <w:rsid w:val="5B42D552"/>
    <w:rsid w:val="5B455AA9"/>
    <w:rsid w:val="5B5138EE"/>
    <w:rsid w:val="5B5145A1"/>
    <w:rsid w:val="5B52EB89"/>
    <w:rsid w:val="5B6043F1"/>
    <w:rsid w:val="5B629D8F"/>
    <w:rsid w:val="5B6E9034"/>
    <w:rsid w:val="5B7169C4"/>
    <w:rsid w:val="5B749926"/>
    <w:rsid w:val="5B7772C5"/>
    <w:rsid w:val="5B7BA887"/>
    <w:rsid w:val="5B7D7115"/>
    <w:rsid w:val="5B80A1B6"/>
    <w:rsid w:val="5B8176B0"/>
    <w:rsid w:val="5B846448"/>
    <w:rsid w:val="5B8DFFB1"/>
    <w:rsid w:val="5B8ED7D3"/>
    <w:rsid w:val="5B8F691E"/>
    <w:rsid w:val="5B923AD0"/>
    <w:rsid w:val="5B97BF41"/>
    <w:rsid w:val="5B97F86D"/>
    <w:rsid w:val="5B9A8D77"/>
    <w:rsid w:val="5B9ACB16"/>
    <w:rsid w:val="5B9D3425"/>
    <w:rsid w:val="5BA4A22E"/>
    <w:rsid w:val="5BA4CBED"/>
    <w:rsid w:val="5BA643ED"/>
    <w:rsid w:val="5BA6CBA2"/>
    <w:rsid w:val="5BA80C6E"/>
    <w:rsid w:val="5BA98A7A"/>
    <w:rsid w:val="5BAB756E"/>
    <w:rsid w:val="5BBA0071"/>
    <w:rsid w:val="5BBB590A"/>
    <w:rsid w:val="5BBB60F2"/>
    <w:rsid w:val="5BBC4609"/>
    <w:rsid w:val="5BC11273"/>
    <w:rsid w:val="5BC436A6"/>
    <w:rsid w:val="5BC45C9B"/>
    <w:rsid w:val="5BD223B1"/>
    <w:rsid w:val="5BD2DBDF"/>
    <w:rsid w:val="5BD340B9"/>
    <w:rsid w:val="5BD4A872"/>
    <w:rsid w:val="5BD5CE62"/>
    <w:rsid w:val="5BD8AA08"/>
    <w:rsid w:val="5BDB03B5"/>
    <w:rsid w:val="5BDFE3AD"/>
    <w:rsid w:val="5BE62795"/>
    <w:rsid w:val="5BFE0C76"/>
    <w:rsid w:val="5BFF835B"/>
    <w:rsid w:val="5C00B570"/>
    <w:rsid w:val="5C05554D"/>
    <w:rsid w:val="5C070A66"/>
    <w:rsid w:val="5C0B6E47"/>
    <w:rsid w:val="5C0F21A2"/>
    <w:rsid w:val="5C10471F"/>
    <w:rsid w:val="5C123850"/>
    <w:rsid w:val="5C13DBF1"/>
    <w:rsid w:val="5C16751C"/>
    <w:rsid w:val="5C199CD6"/>
    <w:rsid w:val="5C2E4B26"/>
    <w:rsid w:val="5C391418"/>
    <w:rsid w:val="5C46AF07"/>
    <w:rsid w:val="5C4B4B76"/>
    <w:rsid w:val="5C4E7B53"/>
    <w:rsid w:val="5C4EE47C"/>
    <w:rsid w:val="5C6282EB"/>
    <w:rsid w:val="5C67ED1C"/>
    <w:rsid w:val="5C6DA72C"/>
    <w:rsid w:val="5C7254DC"/>
    <w:rsid w:val="5C72D515"/>
    <w:rsid w:val="5C793F65"/>
    <w:rsid w:val="5C84E5B8"/>
    <w:rsid w:val="5C86B5A7"/>
    <w:rsid w:val="5C982DD0"/>
    <w:rsid w:val="5C9BD1AF"/>
    <w:rsid w:val="5C9DD1AC"/>
    <w:rsid w:val="5C9ECCCA"/>
    <w:rsid w:val="5C9FD2E0"/>
    <w:rsid w:val="5CA1778A"/>
    <w:rsid w:val="5CA1B2B0"/>
    <w:rsid w:val="5CA28470"/>
    <w:rsid w:val="5CA3B6A5"/>
    <w:rsid w:val="5CA543F1"/>
    <w:rsid w:val="5CA82E90"/>
    <w:rsid w:val="5CA8AE0C"/>
    <w:rsid w:val="5CB95953"/>
    <w:rsid w:val="5CBA9F43"/>
    <w:rsid w:val="5CD3CF80"/>
    <w:rsid w:val="5CD70F6B"/>
    <w:rsid w:val="5CD78900"/>
    <w:rsid w:val="5CD7A4E7"/>
    <w:rsid w:val="5CD824C9"/>
    <w:rsid w:val="5CE2F973"/>
    <w:rsid w:val="5CEBE201"/>
    <w:rsid w:val="5CEE3F97"/>
    <w:rsid w:val="5CF8DCF6"/>
    <w:rsid w:val="5CFD5FC0"/>
    <w:rsid w:val="5D0580F2"/>
    <w:rsid w:val="5D0C851B"/>
    <w:rsid w:val="5D1017DB"/>
    <w:rsid w:val="5D1125DF"/>
    <w:rsid w:val="5D1231FA"/>
    <w:rsid w:val="5D12EC55"/>
    <w:rsid w:val="5D12F4C5"/>
    <w:rsid w:val="5D145DC2"/>
    <w:rsid w:val="5D155AA1"/>
    <w:rsid w:val="5D156241"/>
    <w:rsid w:val="5D1C08E0"/>
    <w:rsid w:val="5D1FB9A0"/>
    <w:rsid w:val="5D1FD968"/>
    <w:rsid w:val="5D20FD8E"/>
    <w:rsid w:val="5D24B0E5"/>
    <w:rsid w:val="5D2E8102"/>
    <w:rsid w:val="5D31641F"/>
    <w:rsid w:val="5D31C960"/>
    <w:rsid w:val="5D337071"/>
    <w:rsid w:val="5D3506F2"/>
    <w:rsid w:val="5D36BCA6"/>
    <w:rsid w:val="5D37B6EB"/>
    <w:rsid w:val="5D3997F4"/>
    <w:rsid w:val="5D4CE9E8"/>
    <w:rsid w:val="5D4E37A5"/>
    <w:rsid w:val="5D52AD3C"/>
    <w:rsid w:val="5D589277"/>
    <w:rsid w:val="5D5A3DA0"/>
    <w:rsid w:val="5D5B9E01"/>
    <w:rsid w:val="5D608F98"/>
    <w:rsid w:val="5D6AAAC7"/>
    <w:rsid w:val="5D6E43CC"/>
    <w:rsid w:val="5D751719"/>
    <w:rsid w:val="5D79B79F"/>
    <w:rsid w:val="5D7C3B7D"/>
    <w:rsid w:val="5D7D5382"/>
    <w:rsid w:val="5D7F3173"/>
    <w:rsid w:val="5D7FBCA9"/>
    <w:rsid w:val="5D7FE670"/>
    <w:rsid w:val="5D8105B6"/>
    <w:rsid w:val="5D82C9DE"/>
    <w:rsid w:val="5D8317EE"/>
    <w:rsid w:val="5D887C57"/>
    <w:rsid w:val="5D8CB1F5"/>
    <w:rsid w:val="5D8CE6C1"/>
    <w:rsid w:val="5D8EE40E"/>
    <w:rsid w:val="5D963901"/>
    <w:rsid w:val="5D9B7A01"/>
    <w:rsid w:val="5D9B8976"/>
    <w:rsid w:val="5D9D4346"/>
    <w:rsid w:val="5D9D94FF"/>
    <w:rsid w:val="5DA0B806"/>
    <w:rsid w:val="5DA9EA81"/>
    <w:rsid w:val="5DAAD1EF"/>
    <w:rsid w:val="5DAD1147"/>
    <w:rsid w:val="5DB097DF"/>
    <w:rsid w:val="5DB2555D"/>
    <w:rsid w:val="5DB4E378"/>
    <w:rsid w:val="5DB725AA"/>
    <w:rsid w:val="5DC237FF"/>
    <w:rsid w:val="5DC7D809"/>
    <w:rsid w:val="5DC82E7D"/>
    <w:rsid w:val="5DCD0A67"/>
    <w:rsid w:val="5DCD98E3"/>
    <w:rsid w:val="5DCDF3F1"/>
    <w:rsid w:val="5DD2FBEB"/>
    <w:rsid w:val="5DDB5A6C"/>
    <w:rsid w:val="5DDCF6D0"/>
    <w:rsid w:val="5DDDFFAE"/>
    <w:rsid w:val="5DE0D02F"/>
    <w:rsid w:val="5DE36C70"/>
    <w:rsid w:val="5DF0A484"/>
    <w:rsid w:val="5DF38C4A"/>
    <w:rsid w:val="5DF6205D"/>
    <w:rsid w:val="5DF6B782"/>
    <w:rsid w:val="5DFA077D"/>
    <w:rsid w:val="5DFFF42F"/>
    <w:rsid w:val="5E001BFC"/>
    <w:rsid w:val="5E050915"/>
    <w:rsid w:val="5E051BB5"/>
    <w:rsid w:val="5E0F2E4C"/>
    <w:rsid w:val="5E103C65"/>
    <w:rsid w:val="5E11B7F8"/>
    <w:rsid w:val="5E12422F"/>
    <w:rsid w:val="5E1FB58C"/>
    <w:rsid w:val="5E229BC0"/>
    <w:rsid w:val="5E249A92"/>
    <w:rsid w:val="5E352D73"/>
    <w:rsid w:val="5E35E500"/>
    <w:rsid w:val="5E3B133A"/>
    <w:rsid w:val="5E3C0DFB"/>
    <w:rsid w:val="5E3C4131"/>
    <w:rsid w:val="5E3D0C73"/>
    <w:rsid w:val="5E41ACDC"/>
    <w:rsid w:val="5E4601D0"/>
    <w:rsid w:val="5E48F376"/>
    <w:rsid w:val="5E4D9385"/>
    <w:rsid w:val="5E4F72D0"/>
    <w:rsid w:val="5E51F0A7"/>
    <w:rsid w:val="5E53A1C1"/>
    <w:rsid w:val="5E5945A6"/>
    <w:rsid w:val="5E595019"/>
    <w:rsid w:val="5E5B9E6A"/>
    <w:rsid w:val="5E5C0339"/>
    <w:rsid w:val="5E5DE37A"/>
    <w:rsid w:val="5E658D2B"/>
    <w:rsid w:val="5E65E456"/>
    <w:rsid w:val="5E701040"/>
    <w:rsid w:val="5E71FCA8"/>
    <w:rsid w:val="5E76A673"/>
    <w:rsid w:val="5E7CB04B"/>
    <w:rsid w:val="5E7CB3CB"/>
    <w:rsid w:val="5E7FA990"/>
    <w:rsid w:val="5E82816D"/>
    <w:rsid w:val="5E845A43"/>
    <w:rsid w:val="5E8C9E4B"/>
    <w:rsid w:val="5E90B90D"/>
    <w:rsid w:val="5E934065"/>
    <w:rsid w:val="5E9366F0"/>
    <w:rsid w:val="5E99FB44"/>
    <w:rsid w:val="5E9A1FCC"/>
    <w:rsid w:val="5E9A66E5"/>
    <w:rsid w:val="5E9B0EAD"/>
    <w:rsid w:val="5E9B7F49"/>
    <w:rsid w:val="5E9BE1E9"/>
    <w:rsid w:val="5EA0613A"/>
    <w:rsid w:val="5EAC17B5"/>
    <w:rsid w:val="5EAC7C9E"/>
    <w:rsid w:val="5EB6F13A"/>
    <w:rsid w:val="5EBAF187"/>
    <w:rsid w:val="5EBD24E9"/>
    <w:rsid w:val="5EBF03AE"/>
    <w:rsid w:val="5ECB7377"/>
    <w:rsid w:val="5ED172B8"/>
    <w:rsid w:val="5EE06CF4"/>
    <w:rsid w:val="5EE46C36"/>
    <w:rsid w:val="5EE92478"/>
    <w:rsid w:val="5EEACBE9"/>
    <w:rsid w:val="5EF58D01"/>
    <w:rsid w:val="5EF607B7"/>
    <w:rsid w:val="5EF8B404"/>
    <w:rsid w:val="5EF98C0F"/>
    <w:rsid w:val="5EFD5A33"/>
    <w:rsid w:val="5EFDC333"/>
    <w:rsid w:val="5EFE038B"/>
    <w:rsid w:val="5EFE76C2"/>
    <w:rsid w:val="5EFFF8DA"/>
    <w:rsid w:val="5F047E0B"/>
    <w:rsid w:val="5F06E949"/>
    <w:rsid w:val="5F07F98E"/>
    <w:rsid w:val="5F0B4025"/>
    <w:rsid w:val="5F1032E8"/>
    <w:rsid w:val="5F143E7F"/>
    <w:rsid w:val="5F14B802"/>
    <w:rsid w:val="5F1E22B9"/>
    <w:rsid w:val="5F28EE3D"/>
    <w:rsid w:val="5F2A3E91"/>
    <w:rsid w:val="5F2CFD77"/>
    <w:rsid w:val="5F2DF037"/>
    <w:rsid w:val="5F32CB0A"/>
    <w:rsid w:val="5F33B0EE"/>
    <w:rsid w:val="5F4288CD"/>
    <w:rsid w:val="5F4819F4"/>
    <w:rsid w:val="5F4B65D2"/>
    <w:rsid w:val="5F5CE553"/>
    <w:rsid w:val="5F5D0B8E"/>
    <w:rsid w:val="5F627DB9"/>
    <w:rsid w:val="5F653652"/>
    <w:rsid w:val="5F6672A5"/>
    <w:rsid w:val="5F6CF1E6"/>
    <w:rsid w:val="5F727B30"/>
    <w:rsid w:val="5F7AF3E9"/>
    <w:rsid w:val="5F7CA586"/>
    <w:rsid w:val="5F7EB8A1"/>
    <w:rsid w:val="5F82984C"/>
    <w:rsid w:val="5F83770C"/>
    <w:rsid w:val="5F83BB3D"/>
    <w:rsid w:val="5F84ACD8"/>
    <w:rsid w:val="5F84B870"/>
    <w:rsid w:val="5F88194A"/>
    <w:rsid w:val="5F8AF07A"/>
    <w:rsid w:val="5F91241F"/>
    <w:rsid w:val="5F960BF4"/>
    <w:rsid w:val="5F9E285C"/>
    <w:rsid w:val="5F9FD2B3"/>
    <w:rsid w:val="5FA2800C"/>
    <w:rsid w:val="5FA84D6C"/>
    <w:rsid w:val="5FAE018D"/>
    <w:rsid w:val="5FAE7467"/>
    <w:rsid w:val="5FBCD9C3"/>
    <w:rsid w:val="5FBF3932"/>
    <w:rsid w:val="5FCB971E"/>
    <w:rsid w:val="5FD89405"/>
    <w:rsid w:val="5FD946EA"/>
    <w:rsid w:val="5FDDBBD2"/>
    <w:rsid w:val="5FDEB36F"/>
    <w:rsid w:val="5FE7D139"/>
    <w:rsid w:val="5FEE7EE4"/>
    <w:rsid w:val="5FF0675D"/>
    <w:rsid w:val="5FF17752"/>
    <w:rsid w:val="5FF49D8B"/>
    <w:rsid w:val="5FF7C8D9"/>
    <w:rsid w:val="5FF7EBDC"/>
    <w:rsid w:val="5FFAB27B"/>
    <w:rsid w:val="6000355B"/>
    <w:rsid w:val="6001EBC3"/>
    <w:rsid w:val="60052565"/>
    <w:rsid w:val="6012EFC7"/>
    <w:rsid w:val="60131FBC"/>
    <w:rsid w:val="6013C8F1"/>
    <w:rsid w:val="60141C34"/>
    <w:rsid w:val="6017FCEB"/>
    <w:rsid w:val="60183454"/>
    <w:rsid w:val="601D391B"/>
    <w:rsid w:val="601DC222"/>
    <w:rsid w:val="6020520A"/>
    <w:rsid w:val="6024A433"/>
    <w:rsid w:val="60281E95"/>
    <w:rsid w:val="602B9A3A"/>
    <w:rsid w:val="60358216"/>
    <w:rsid w:val="603812F6"/>
    <w:rsid w:val="603D4BDD"/>
    <w:rsid w:val="60423C86"/>
    <w:rsid w:val="60428755"/>
    <w:rsid w:val="6044F403"/>
    <w:rsid w:val="604C4B7C"/>
    <w:rsid w:val="604D3731"/>
    <w:rsid w:val="604D56ED"/>
    <w:rsid w:val="604FDC8B"/>
    <w:rsid w:val="6051F220"/>
    <w:rsid w:val="605BE174"/>
    <w:rsid w:val="605E29E9"/>
    <w:rsid w:val="60687C4B"/>
    <w:rsid w:val="6068BC35"/>
    <w:rsid w:val="606BE7C3"/>
    <w:rsid w:val="606F553B"/>
    <w:rsid w:val="60704598"/>
    <w:rsid w:val="60714100"/>
    <w:rsid w:val="60793376"/>
    <w:rsid w:val="607E72C2"/>
    <w:rsid w:val="60812EDF"/>
    <w:rsid w:val="60881452"/>
    <w:rsid w:val="60891477"/>
    <w:rsid w:val="608A68FE"/>
    <w:rsid w:val="608DAE0A"/>
    <w:rsid w:val="608E1355"/>
    <w:rsid w:val="608FE8AE"/>
    <w:rsid w:val="60911CC6"/>
    <w:rsid w:val="609534CD"/>
    <w:rsid w:val="609E217B"/>
    <w:rsid w:val="609F3157"/>
    <w:rsid w:val="60A056BE"/>
    <w:rsid w:val="60A1ACF5"/>
    <w:rsid w:val="60A1B875"/>
    <w:rsid w:val="60AB4982"/>
    <w:rsid w:val="60AD1BD8"/>
    <w:rsid w:val="60B0A1B2"/>
    <w:rsid w:val="60B2FF1D"/>
    <w:rsid w:val="60B5CBBE"/>
    <w:rsid w:val="60B7FA65"/>
    <w:rsid w:val="60BC7884"/>
    <w:rsid w:val="60BE7075"/>
    <w:rsid w:val="60BEA5EE"/>
    <w:rsid w:val="60C2146C"/>
    <w:rsid w:val="60CA1DFA"/>
    <w:rsid w:val="60CDBA67"/>
    <w:rsid w:val="60D8D462"/>
    <w:rsid w:val="60DC036C"/>
    <w:rsid w:val="60E5135E"/>
    <w:rsid w:val="60ECA903"/>
    <w:rsid w:val="60EE1FE8"/>
    <w:rsid w:val="60EF24CB"/>
    <w:rsid w:val="60F631A1"/>
    <w:rsid w:val="60FB668D"/>
    <w:rsid w:val="60FE3B4E"/>
    <w:rsid w:val="60FFC612"/>
    <w:rsid w:val="610D1A52"/>
    <w:rsid w:val="610E780C"/>
    <w:rsid w:val="61135E3E"/>
    <w:rsid w:val="6115DD6C"/>
    <w:rsid w:val="611728DD"/>
    <w:rsid w:val="611F5345"/>
    <w:rsid w:val="6120F0C4"/>
    <w:rsid w:val="612A898D"/>
    <w:rsid w:val="612D67B4"/>
    <w:rsid w:val="61325EE4"/>
    <w:rsid w:val="61335185"/>
    <w:rsid w:val="6135142F"/>
    <w:rsid w:val="6147B90B"/>
    <w:rsid w:val="614C8B21"/>
    <w:rsid w:val="614F5478"/>
    <w:rsid w:val="61624E46"/>
    <w:rsid w:val="61644B16"/>
    <w:rsid w:val="616573E1"/>
    <w:rsid w:val="616735E0"/>
    <w:rsid w:val="61690EFA"/>
    <w:rsid w:val="616F4796"/>
    <w:rsid w:val="61711F8D"/>
    <w:rsid w:val="61764B34"/>
    <w:rsid w:val="61765D59"/>
    <w:rsid w:val="617F315A"/>
    <w:rsid w:val="617FCF74"/>
    <w:rsid w:val="618924FA"/>
    <w:rsid w:val="618BF10D"/>
    <w:rsid w:val="619070BD"/>
    <w:rsid w:val="61917A87"/>
    <w:rsid w:val="6191DF2E"/>
    <w:rsid w:val="6195EDE3"/>
    <w:rsid w:val="619F14A8"/>
    <w:rsid w:val="61A29362"/>
    <w:rsid w:val="61A8A736"/>
    <w:rsid w:val="61AA9A1D"/>
    <w:rsid w:val="61AB058F"/>
    <w:rsid w:val="61AB44CF"/>
    <w:rsid w:val="61ACE74D"/>
    <w:rsid w:val="61B1740E"/>
    <w:rsid w:val="61B7A417"/>
    <w:rsid w:val="61BE1EAA"/>
    <w:rsid w:val="61BFE0EA"/>
    <w:rsid w:val="61C5374A"/>
    <w:rsid w:val="61CBB77D"/>
    <w:rsid w:val="61CC8D95"/>
    <w:rsid w:val="61D71754"/>
    <w:rsid w:val="61E0E2F2"/>
    <w:rsid w:val="61EC10D6"/>
    <w:rsid w:val="61ECEF45"/>
    <w:rsid w:val="61F01A34"/>
    <w:rsid w:val="61FCADAD"/>
    <w:rsid w:val="6202A05B"/>
    <w:rsid w:val="62036D03"/>
    <w:rsid w:val="6205E89F"/>
    <w:rsid w:val="6207A7B9"/>
    <w:rsid w:val="6207B258"/>
    <w:rsid w:val="620D01D7"/>
    <w:rsid w:val="62115B9C"/>
    <w:rsid w:val="62154520"/>
    <w:rsid w:val="62163E4F"/>
    <w:rsid w:val="621B3CE7"/>
    <w:rsid w:val="621CA75B"/>
    <w:rsid w:val="621FD7D0"/>
    <w:rsid w:val="62223108"/>
    <w:rsid w:val="6223C4EB"/>
    <w:rsid w:val="6227451D"/>
    <w:rsid w:val="6227D183"/>
    <w:rsid w:val="6229F343"/>
    <w:rsid w:val="622CC22A"/>
    <w:rsid w:val="623010BA"/>
    <w:rsid w:val="6235F2EA"/>
    <w:rsid w:val="62413DB8"/>
    <w:rsid w:val="62434BB9"/>
    <w:rsid w:val="6243ECEB"/>
    <w:rsid w:val="6246334D"/>
    <w:rsid w:val="62466E41"/>
    <w:rsid w:val="62469D63"/>
    <w:rsid w:val="62476CD3"/>
    <w:rsid w:val="624829FD"/>
    <w:rsid w:val="6249F2CB"/>
    <w:rsid w:val="62526C9B"/>
    <w:rsid w:val="62530D7E"/>
    <w:rsid w:val="6253B359"/>
    <w:rsid w:val="62546226"/>
    <w:rsid w:val="62546AD9"/>
    <w:rsid w:val="6266341D"/>
    <w:rsid w:val="626FC5FF"/>
    <w:rsid w:val="6270F70B"/>
    <w:rsid w:val="6276CAC6"/>
    <w:rsid w:val="627C30C6"/>
    <w:rsid w:val="627D2B0C"/>
    <w:rsid w:val="627D98BC"/>
    <w:rsid w:val="627E72D2"/>
    <w:rsid w:val="628840CC"/>
    <w:rsid w:val="62893C4B"/>
    <w:rsid w:val="6290856A"/>
    <w:rsid w:val="629B9DA8"/>
    <w:rsid w:val="629BD5F7"/>
    <w:rsid w:val="62A0851D"/>
    <w:rsid w:val="62A31BB1"/>
    <w:rsid w:val="62BF992F"/>
    <w:rsid w:val="62C30C6C"/>
    <w:rsid w:val="62C4129C"/>
    <w:rsid w:val="62C64297"/>
    <w:rsid w:val="62C90B12"/>
    <w:rsid w:val="62CA923E"/>
    <w:rsid w:val="62CB250A"/>
    <w:rsid w:val="62CCBDF9"/>
    <w:rsid w:val="62CD95E9"/>
    <w:rsid w:val="62CE3D9C"/>
    <w:rsid w:val="62D368DB"/>
    <w:rsid w:val="62D78C51"/>
    <w:rsid w:val="62DA07B8"/>
    <w:rsid w:val="62DB4794"/>
    <w:rsid w:val="62DE123D"/>
    <w:rsid w:val="62E09E0F"/>
    <w:rsid w:val="62E8DCB8"/>
    <w:rsid w:val="62EADB91"/>
    <w:rsid w:val="62ED8494"/>
    <w:rsid w:val="62F9053C"/>
    <w:rsid w:val="6300E6C6"/>
    <w:rsid w:val="6303BE9B"/>
    <w:rsid w:val="630A83CE"/>
    <w:rsid w:val="630EC19F"/>
    <w:rsid w:val="6317A50B"/>
    <w:rsid w:val="631943F0"/>
    <w:rsid w:val="631A5BB4"/>
    <w:rsid w:val="631AFAB5"/>
    <w:rsid w:val="63203325"/>
    <w:rsid w:val="6322B2A8"/>
    <w:rsid w:val="63279C0C"/>
    <w:rsid w:val="632D58ED"/>
    <w:rsid w:val="6330F314"/>
    <w:rsid w:val="63321EB0"/>
    <w:rsid w:val="63324751"/>
    <w:rsid w:val="6332A932"/>
    <w:rsid w:val="633542ED"/>
    <w:rsid w:val="63354A94"/>
    <w:rsid w:val="633CB5DA"/>
    <w:rsid w:val="633D7F95"/>
    <w:rsid w:val="633FABD0"/>
    <w:rsid w:val="6344C624"/>
    <w:rsid w:val="63452B41"/>
    <w:rsid w:val="63460EAD"/>
    <w:rsid w:val="634A9703"/>
    <w:rsid w:val="634AA532"/>
    <w:rsid w:val="634CFC0F"/>
    <w:rsid w:val="634D6904"/>
    <w:rsid w:val="634DCBB5"/>
    <w:rsid w:val="634DDFE9"/>
    <w:rsid w:val="634EA0BB"/>
    <w:rsid w:val="634F0921"/>
    <w:rsid w:val="63594ED6"/>
    <w:rsid w:val="635A63B1"/>
    <w:rsid w:val="6362771E"/>
    <w:rsid w:val="636AEB4D"/>
    <w:rsid w:val="636B2E01"/>
    <w:rsid w:val="636C32B4"/>
    <w:rsid w:val="63700A49"/>
    <w:rsid w:val="6381C60B"/>
    <w:rsid w:val="63874C83"/>
    <w:rsid w:val="63909606"/>
    <w:rsid w:val="6393AA80"/>
    <w:rsid w:val="63979E7F"/>
    <w:rsid w:val="639C147B"/>
    <w:rsid w:val="639ED4D1"/>
    <w:rsid w:val="63A30DA7"/>
    <w:rsid w:val="63A6282B"/>
    <w:rsid w:val="63A69A64"/>
    <w:rsid w:val="63A71C63"/>
    <w:rsid w:val="63AD776F"/>
    <w:rsid w:val="63AD797D"/>
    <w:rsid w:val="63B5E781"/>
    <w:rsid w:val="63BA63C6"/>
    <w:rsid w:val="63BF16C9"/>
    <w:rsid w:val="63C630B0"/>
    <w:rsid w:val="63C70AE4"/>
    <w:rsid w:val="63C89A12"/>
    <w:rsid w:val="63CB8AE7"/>
    <w:rsid w:val="63CC49E5"/>
    <w:rsid w:val="63CC7994"/>
    <w:rsid w:val="63CD3C3C"/>
    <w:rsid w:val="63CD48A3"/>
    <w:rsid w:val="63CDB1F7"/>
    <w:rsid w:val="63CEF900"/>
    <w:rsid w:val="63CFB319"/>
    <w:rsid w:val="63D0BBDA"/>
    <w:rsid w:val="63D6A86A"/>
    <w:rsid w:val="63DC5154"/>
    <w:rsid w:val="63DCAE0F"/>
    <w:rsid w:val="63ED7955"/>
    <w:rsid w:val="63EEFB62"/>
    <w:rsid w:val="63F18BB7"/>
    <w:rsid w:val="63F84420"/>
    <w:rsid w:val="63FC3CC6"/>
    <w:rsid w:val="63FD9880"/>
    <w:rsid w:val="640354AE"/>
    <w:rsid w:val="640FCDE6"/>
    <w:rsid w:val="6412C44C"/>
    <w:rsid w:val="6413E9AF"/>
    <w:rsid w:val="6419FD35"/>
    <w:rsid w:val="641BF406"/>
    <w:rsid w:val="641BF590"/>
    <w:rsid w:val="64221300"/>
    <w:rsid w:val="6423AE6C"/>
    <w:rsid w:val="6425380B"/>
    <w:rsid w:val="6427257A"/>
    <w:rsid w:val="6428B19C"/>
    <w:rsid w:val="6430E20B"/>
    <w:rsid w:val="6431E3FD"/>
    <w:rsid w:val="6439BC89"/>
    <w:rsid w:val="643F8484"/>
    <w:rsid w:val="6447A17E"/>
    <w:rsid w:val="6447E52E"/>
    <w:rsid w:val="64515C62"/>
    <w:rsid w:val="64520BD6"/>
    <w:rsid w:val="645271A0"/>
    <w:rsid w:val="64553010"/>
    <w:rsid w:val="6455F93C"/>
    <w:rsid w:val="645D5D77"/>
    <w:rsid w:val="645ED2A9"/>
    <w:rsid w:val="6464571E"/>
    <w:rsid w:val="6469B71D"/>
    <w:rsid w:val="646D071B"/>
    <w:rsid w:val="646D4B41"/>
    <w:rsid w:val="646E01F8"/>
    <w:rsid w:val="647D84A0"/>
    <w:rsid w:val="647DEF1C"/>
    <w:rsid w:val="647E81F8"/>
    <w:rsid w:val="6480D855"/>
    <w:rsid w:val="648243BB"/>
    <w:rsid w:val="6483A110"/>
    <w:rsid w:val="648534DE"/>
    <w:rsid w:val="648547BA"/>
    <w:rsid w:val="648823BA"/>
    <w:rsid w:val="648AD339"/>
    <w:rsid w:val="648B54C6"/>
    <w:rsid w:val="64905BA2"/>
    <w:rsid w:val="649221D0"/>
    <w:rsid w:val="649CD9B2"/>
    <w:rsid w:val="64A0C272"/>
    <w:rsid w:val="64A101FC"/>
    <w:rsid w:val="64A15703"/>
    <w:rsid w:val="64AB2893"/>
    <w:rsid w:val="64ADBA4B"/>
    <w:rsid w:val="64BB92BC"/>
    <w:rsid w:val="64BC0C10"/>
    <w:rsid w:val="64BFA8AF"/>
    <w:rsid w:val="64C08BEF"/>
    <w:rsid w:val="64C14D53"/>
    <w:rsid w:val="64C92DBE"/>
    <w:rsid w:val="64CF19B6"/>
    <w:rsid w:val="64D25524"/>
    <w:rsid w:val="64D4AD8C"/>
    <w:rsid w:val="64DB523E"/>
    <w:rsid w:val="64DB9376"/>
    <w:rsid w:val="64DE486C"/>
    <w:rsid w:val="64DFF480"/>
    <w:rsid w:val="64E6353D"/>
    <w:rsid w:val="64E86012"/>
    <w:rsid w:val="64ED2A99"/>
    <w:rsid w:val="64ED88E6"/>
    <w:rsid w:val="64EF7188"/>
    <w:rsid w:val="64F1D6FF"/>
    <w:rsid w:val="64F61486"/>
    <w:rsid w:val="64F7B716"/>
    <w:rsid w:val="64FCA7FD"/>
    <w:rsid w:val="64FDF212"/>
    <w:rsid w:val="650554AC"/>
    <w:rsid w:val="650996CB"/>
    <w:rsid w:val="650CC72B"/>
    <w:rsid w:val="6513A694"/>
    <w:rsid w:val="651541EB"/>
    <w:rsid w:val="651AA8FA"/>
    <w:rsid w:val="651B635A"/>
    <w:rsid w:val="651C6D66"/>
    <w:rsid w:val="65232A21"/>
    <w:rsid w:val="6524875B"/>
    <w:rsid w:val="652B2242"/>
    <w:rsid w:val="652B3826"/>
    <w:rsid w:val="652F771B"/>
    <w:rsid w:val="652FFEE1"/>
    <w:rsid w:val="65330F57"/>
    <w:rsid w:val="6533BF41"/>
    <w:rsid w:val="6533FD20"/>
    <w:rsid w:val="653B9636"/>
    <w:rsid w:val="653D4F8C"/>
    <w:rsid w:val="653F075B"/>
    <w:rsid w:val="654E4383"/>
    <w:rsid w:val="6551426B"/>
    <w:rsid w:val="65520448"/>
    <w:rsid w:val="65597B28"/>
    <w:rsid w:val="655A2616"/>
    <w:rsid w:val="655B160A"/>
    <w:rsid w:val="655C9365"/>
    <w:rsid w:val="656098A8"/>
    <w:rsid w:val="6562DD57"/>
    <w:rsid w:val="65648E8A"/>
    <w:rsid w:val="6567FAC5"/>
    <w:rsid w:val="65695B44"/>
    <w:rsid w:val="6569E330"/>
    <w:rsid w:val="656AFD98"/>
    <w:rsid w:val="65727515"/>
    <w:rsid w:val="65779750"/>
    <w:rsid w:val="657A8B35"/>
    <w:rsid w:val="657BCD18"/>
    <w:rsid w:val="657EF495"/>
    <w:rsid w:val="6583AB50"/>
    <w:rsid w:val="6584B91D"/>
    <w:rsid w:val="658EA486"/>
    <w:rsid w:val="6590E920"/>
    <w:rsid w:val="65A180D0"/>
    <w:rsid w:val="65A4BDB7"/>
    <w:rsid w:val="65A52EBE"/>
    <w:rsid w:val="65A8164C"/>
    <w:rsid w:val="65AB7E65"/>
    <w:rsid w:val="65AE8731"/>
    <w:rsid w:val="65AF7568"/>
    <w:rsid w:val="65B66CEA"/>
    <w:rsid w:val="65B80478"/>
    <w:rsid w:val="65B8C543"/>
    <w:rsid w:val="65C75DBF"/>
    <w:rsid w:val="65C9C3A2"/>
    <w:rsid w:val="65CDB73C"/>
    <w:rsid w:val="65CE3FB3"/>
    <w:rsid w:val="65D136C4"/>
    <w:rsid w:val="65D504D9"/>
    <w:rsid w:val="65E08CA7"/>
    <w:rsid w:val="65E4F871"/>
    <w:rsid w:val="65E67241"/>
    <w:rsid w:val="65E9F333"/>
    <w:rsid w:val="65F03B49"/>
    <w:rsid w:val="65F2F972"/>
    <w:rsid w:val="65F7F0C1"/>
    <w:rsid w:val="65F9B135"/>
    <w:rsid w:val="65FA685A"/>
    <w:rsid w:val="65FAB8EB"/>
    <w:rsid w:val="65FC649D"/>
    <w:rsid w:val="6600EB5E"/>
    <w:rsid w:val="66023609"/>
    <w:rsid w:val="6607489C"/>
    <w:rsid w:val="66085B68"/>
    <w:rsid w:val="660CA62D"/>
    <w:rsid w:val="660FE7D5"/>
    <w:rsid w:val="66100E3D"/>
    <w:rsid w:val="66141309"/>
    <w:rsid w:val="6616531F"/>
    <w:rsid w:val="6618A75C"/>
    <w:rsid w:val="661E7D01"/>
    <w:rsid w:val="662268D1"/>
    <w:rsid w:val="6625364E"/>
    <w:rsid w:val="66279732"/>
    <w:rsid w:val="66289689"/>
    <w:rsid w:val="662A6064"/>
    <w:rsid w:val="662D6DD3"/>
    <w:rsid w:val="662DB2A3"/>
    <w:rsid w:val="66305123"/>
    <w:rsid w:val="6630AD04"/>
    <w:rsid w:val="663181EE"/>
    <w:rsid w:val="66347D35"/>
    <w:rsid w:val="66356307"/>
    <w:rsid w:val="6635CF7F"/>
    <w:rsid w:val="663B5694"/>
    <w:rsid w:val="66406559"/>
    <w:rsid w:val="6643ED04"/>
    <w:rsid w:val="664D4639"/>
    <w:rsid w:val="6650DF57"/>
    <w:rsid w:val="66588301"/>
    <w:rsid w:val="665AD1CE"/>
    <w:rsid w:val="66606B0C"/>
    <w:rsid w:val="6668803C"/>
    <w:rsid w:val="666AB6AE"/>
    <w:rsid w:val="666D8CF5"/>
    <w:rsid w:val="666EBB1C"/>
    <w:rsid w:val="667C170B"/>
    <w:rsid w:val="6680AFB4"/>
    <w:rsid w:val="6688CDB1"/>
    <w:rsid w:val="668E6047"/>
    <w:rsid w:val="6695CA67"/>
    <w:rsid w:val="6699300F"/>
    <w:rsid w:val="669B47AD"/>
    <w:rsid w:val="669B88C7"/>
    <w:rsid w:val="66A7589C"/>
    <w:rsid w:val="66A9136A"/>
    <w:rsid w:val="66B20C6C"/>
    <w:rsid w:val="66B27B75"/>
    <w:rsid w:val="66B2C4CE"/>
    <w:rsid w:val="66B67967"/>
    <w:rsid w:val="66BB63E5"/>
    <w:rsid w:val="66BC7ECC"/>
    <w:rsid w:val="66C2BAE0"/>
    <w:rsid w:val="66C300C5"/>
    <w:rsid w:val="66C4D44A"/>
    <w:rsid w:val="66C8DF2E"/>
    <w:rsid w:val="66D8B1D8"/>
    <w:rsid w:val="66E28B41"/>
    <w:rsid w:val="66E4B599"/>
    <w:rsid w:val="66E8EE40"/>
    <w:rsid w:val="66F1690F"/>
    <w:rsid w:val="66F6297F"/>
    <w:rsid w:val="6703090A"/>
    <w:rsid w:val="670609A6"/>
    <w:rsid w:val="6708AA1F"/>
    <w:rsid w:val="670B5723"/>
    <w:rsid w:val="670C37A6"/>
    <w:rsid w:val="670FE214"/>
    <w:rsid w:val="67119669"/>
    <w:rsid w:val="671479E6"/>
    <w:rsid w:val="67154DE9"/>
    <w:rsid w:val="67190545"/>
    <w:rsid w:val="67196B49"/>
    <w:rsid w:val="6719A227"/>
    <w:rsid w:val="671AA987"/>
    <w:rsid w:val="671CC071"/>
    <w:rsid w:val="6723FF6C"/>
    <w:rsid w:val="6725298B"/>
    <w:rsid w:val="672534A2"/>
    <w:rsid w:val="672AE72E"/>
    <w:rsid w:val="672BD70C"/>
    <w:rsid w:val="672EDF31"/>
    <w:rsid w:val="673200DD"/>
    <w:rsid w:val="67323930"/>
    <w:rsid w:val="6732BA0D"/>
    <w:rsid w:val="673621FB"/>
    <w:rsid w:val="6737CC3F"/>
    <w:rsid w:val="6739A344"/>
    <w:rsid w:val="673F530B"/>
    <w:rsid w:val="67401E03"/>
    <w:rsid w:val="67449B8D"/>
    <w:rsid w:val="674E7F7F"/>
    <w:rsid w:val="6755B945"/>
    <w:rsid w:val="675B8368"/>
    <w:rsid w:val="675CA539"/>
    <w:rsid w:val="67613F9C"/>
    <w:rsid w:val="67662194"/>
    <w:rsid w:val="67665E68"/>
    <w:rsid w:val="676A777F"/>
    <w:rsid w:val="676B3AFC"/>
    <w:rsid w:val="676CA1E7"/>
    <w:rsid w:val="67726391"/>
    <w:rsid w:val="6772B047"/>
    <w:rsid w:val="67733EA8"/>
    <w:rsid w:val="6773DEEB"/>
    <w:rsid w:val="6775287F"/>
    <w:rsid w:val="67764DD1"/>
    <w:rsid w:val="6783241D"/>
    <w:rsid w:val="678CBEE0"/>
    <w:rsid w:val="678EF644"/>
    <w:rsid w:val="6794D9D3"/>
    <w:rsid w:val="679572D0"/>
    <w:rsid w:val="67971785"/>
    <w:rsid w:val="679B445E"/>
    <w:rsid w:val="67A1D057"/>
    <w:rsid w:val="67A4AE0F"/>
    <w:rsid w:val="67A4E101"/>
    <w:rsid w:val="67A93452"/>
    <w:rsid w:val="67AF8014"/>
    <w:rsid w:val="67B034BC"/>
    <w:rsid w:val="67B0CF0D"/>
    <w:rsid w:val="67B328C0"/>
    <w:rsid w:val="67B46D8F"/>
    <w:rsid w:val="67B9862E"/>
    <w:rsid w:val="67B9D27A"/>
    <w:rsid w:val="67BB2DEB"/>
    <w:rsid w:val="67BEFE08"/>
    <w:rsid w:val="67C23172"/>
    <w:rsid w:val="67CEEDA0"/>
    <w:rsid w:val="67D2264C"/>
    <w:rsid w:val="67DEB7AA"/>
    <w:rsid w:val="67DF5087"/>
    <w:rsid w:val="67DFFFAE"/>
    <w:rsid w:val="67E2905B"/>
    <w:rsid w:val="67E51D4C"/>
    <w:rsid w:val="67E57116"/>
    <w:rsid w:val="67E8EBED"/>
    <w:rsid w:val="67EA16B2"/>
    <w:rsid w:val="67EDD80A"/>
    <w:rsid w:val="67FEE88A"/>
    <w:rsid w:val="68039684"/>
    <w:rsid w:val="68084F26"/>
    <w:rsid w:val="680AE12B"/>
    <w:rsid w:val="680B99FF"/>
    <w:rsid w:val="680BEBA7"/>
    <w:rsid w:val="681572EB"/>
    <w:rsid w:val="681ED8E6"/>
    <w:rsid w:val="68226BDB"/>
    <w:rsid w:val="68238174"/>
    <w:rsid w:val="682492B4"/>
    <w:rsid w:val="682730D2"/>
    <w:rsid w:val="68285346"/>
    <w:rsid w:val="682C9527"/>
    <w:rsid w:val="682D0ABF"/>
    <w:rsid w:val="682DC9E8"/>
    <w:rsid w:val="6830EC1C"/>
    <w:rsid w:val="68375B9F"/>
    <w:rsid w:val="6839595D"/>
    <w:rsid w:val="683A6CBD"/>
    <w:rsid w:val="683D1348"/>
    <w:rsid w:val="683FD9F2"/>
    <w:rsid w:val="684855DB"/>
    <w:rsid w:val="684D0558"/>
    <w:rsid w:val="684E3F48"/>
    <w:rsid w:val="684EEAD2"/>
    <w:rsid w:val="6853BC6D"/>
    <w:rsid w:val="6854B7F0"/>
    <w:rsid w:val="68578D61"/>
    <w:rsid w:val="6859637C"/>
    <w:rsid w:val="6859EABF"/>
    <w:rsid w:val="685B3009"/>
    <w:rsid w:val="686A8C7A"/>
    <w:rsid w:val="686D495E"/>
    <w:rsid w:val="6870D57E"/>
    <w:rsid w:val="687694AC"/>
    <w:rsid w:val="6878B686"/>
    <w:rsid w:val="687A2573"/>
    <w:rsid w:val="687C8F39"/>
    <w:rsid w:val="688123CA"/>
    <w:rsid w:val="6884C590"/>
    <w:rsid w:val="6893C28D"/>
    <w:rsid w:val="6898A425"/>
    <w:rsid w:val="6899C1D6"/>
    <w:rsid w:val="689A7B1A"/>
    <w:rsid w:val="689D6BFB"/>
    <w:rsid w:val="689F32ED"/>
    <w:rsid w:val="68A2BADA"/>
    <w:rsid w:val="68A71309"/>
    <w:rsid w:val="68AC3D9C"/>
    <w:rsid w:val="68B76B81"/>
    <w:rsid w:val="68C65DF0"/>
    <w:rsid w:val="68C6B78F"/>
    <w:rsid w:val="68C7D787"/>
    <w:rsid w:val="68C978F5"/>
    <w:rsid w:val="68D0F887"/>
    <w:rsid w:val="68D1E648"/>
    <w:rsid w:val="68E1E169"/>
    <w:rsid w:val="68E6F8B9"/>
    <w:rsid w:val="68E98549"/>
    <w:rsid w:val="68EDB88F"/>
    <w:rsid w:val="68F01903"/>
    <w:rsid w:val="68F1BC5D"/>
    <w:rsid w:val="68F402CF"/>
    <w:rsid w:val="68F7F696"/>
    <w:rsid w:val="68FF9E32"/>
    <w:rsid w:val="6900A2ED"/>
    <w:rsid w:val="69075812"/>
    <w:rsid w:val="690E3C03"/>
    <w:rsid w:val="6910060D"/>
    <w:rsid w:val="69103DF9"/>
    <w:rsid w:val="6915458D"/>
    <w:rsid w:val="6916BB45"/>
    <w:rsid w:val="691A921F"/>
    <w:rsid w:val="691E03BF"/>
    <w:rsid w:val="6922FE4F"/>
    <w:rsid w:val="692820F9"/>
    <w:rsid w:val="692A3491"/>
    <w:rsid w:val="69357A45"/>
    <w:rsid w:val="69383508"/>
    <w:rsid w:val="693C01D6"/>
    <w:rsid w:val="693D9120"/>
    <w:rsid w:val="693EBE16"/>
    <w:rsid w:val="693EE243"/>
    <w:rsid w:val="6941F814"/>
    <w:rsid w:val="69423505"/>
    <w:rsid w:val="6945095B"/>
    <w:rsid w:val="6949329E"/>
    <w:rsid w:val="694B1ECE"/>
    <w:rsid w:val="694BA890"/>
    <w:rsid w:val="695268D9"/>
    <w:rsid w:val="6954469D"/>
    <w:rsid w:val="695580DF"/>
    <w:rsid w:val="69570EA8"/>
    <w:rsid w:val="695A4EAB"/>
    <w:rsid w:val="6962998D"/>
    <w:rsid w:val="696B34BE"/>
    <w:rsid w:val="696F473B"/>
    <w:rsid w:val="69712F07"/>
    <w:rsid w:val="697414C1"/>
    <w:rsid w:val="697619D4"/>
    <w:rsid w:val="69780B82"/>
    <w:rsid w:val="697875D9"/>
    <w:rsid w:val="697C7740"/>
    <w:rsid w:val="697E3B6F"/>
    <w:rsid w:val="697EEA39"/>
    <w:rsid w:val="69806680"/>
    <w:rsid w:val="6981A43E"/>
    <w:rsid w:val="6984685B"/>
    <w:rsid w:val="6984D0C9"/>
    <w:rsid w:val="6985105C"/>
    <w:rsid w:val="69867411"/>
    <w:rsid w:val="6991E3B6"/>
    <w:rsid w:val="6996F059"/>
    <w:rsid w:val="69987FB4"/>
    <w:rsid w:val="6998E568"/>
    <w:rsid w:val="699BB39B"/>
    <w:rsid w:val="699F22B9"/>
    <w:rsid w:val="69A47D34"/>
    <w:rsid w:val="69A8060A"/>
    <w:rsid w:val="69B061ED"/>
    <w:rsid w:val="69B1090E"/>
    <w:rsid w:val="69B842AA"/>
    <w:rsid w:val="69BA1B5E"/>
    <w:rsid w:val="69BC9F59"/>
    <w:rsid w:val="69BFBF1B"/>
    <w:rsid w:val="69C15537"/>
    <w:rsid w:val="69C9F21F"/>
    <w:rsid w:val="69CA85BE"/>
    <w:rsid w:val="69CBB017"/>
    <w:rsid w:val="69CD1482"/>
    <w:rsid w:val="69D8AE92"/>
    <w:rsid w:val="69D98F82"/>
    <w:rsid w:val="69DB3222"/>
    <w:rsid w:val="69DDF5E1"/>
    <w:rsid w:val="69E2773F"/>
    <w:rsid w:val="69E6401D"/>
    <w:rsid w:val="69E93E3A"/>
    <w:rsid w:val="69EA4F28"/>
    <w:rsid w:val="69ED1A86"/>
    <w:rsid w:val="69F1E12B"/>
    <w:rsid w:val="6A00AA56"/>
    <w:rsid w:val="6A0A79ED"/>
    <w:rsid w:val="6A0B6574"/>
    <w:rsid w:val="6A11D084"/>
    <w:rsid w:val="6A165DE7"/>
    <w:rsid w:val="6A183E7A"/>
    <w:rsid w:val="6A1DA1EA"/>
    <w:rsid w:val="6A258D5A"/>
    <w:rsid w:val="6A2A29F7"/>
    <w:rsid w:val="6A2CFA6D"/>
    <w:rsid w:val="6A30A76F"/>
    <w:rsid w:val="6A318927"/>
    <w:rsid w:val="6A3355E9"/>
    <w:rsid w:val="6A37380A"/>
    <w:rsid w:val="6A39F379"/>
    <w:rsid w:val="6A49344B"/>
    <w:rsid w:val="6A4A32A9"/>
    <w:rsid w:val="6A4B2D51"/>
    <w:rsid w:val="6A4BFAC1"/>
    <w:rsid w:val="6A55F692"/>
    <w:rsid w:val="6A591DDD"/>
    <w:rsid w:val="6A5A5347"/>
    <w:rsid w:val="6A5BFFDB"/>
    <w:rsid w:val="6A5ECA99"/>
    <w:rsid w:val="6A6230CC"/>
    <w:rsid w:val="6A70B4F0"/>
    <w:rsid w:val="6A7290B3"/>
    <w:rsid w:val="6A7313A8"/>
    <w:rsid w:val="6A73D839"/>
    <w:rsid w:val="6A77A2E6"/>
    <w:rsid w:val="6A7B846B"/>
    <w:rsid w:val="6A82857D"/>
    <w:rsid w:val="6A920505"/>
    <w:rsid w:val="6A984764"/>
    <w:rsid w:val="6A9C4037"/>
    <w:rsid w:val="6AA260A1"/>
    <w:rsid w:val="6AA6837C"/>
    <w:rsid w:val="6AAEB8E1"/>
    <w:rsid w:val="6AB327DF"/>
    <w:rsid w:val="6AB3B246"/>
    <w:rsid w:val="6AB8675B"/>
    <w:rsid w:val="6ABA9C80"/>
    <w:rsid w:val="6ABE06B1"/>
    <w:rsid w:val="6ABE7831"/>
    <w:rsid w:val="6AC0F412"/>
    <w:rsid w:val="6AC530D4"/>
    <w:rsid w:val="6ACF1F0C"/>
    <w:rsid w:val="6AD0F459"/>
    <w:rsid w:val="6AD38582"/>
    <w:rsid w:val="6AD41B00"/>
    <w:rsid w:val="6AD733DB"/>
    <w:rsid w:val="6ADCAED9"/>
    <w:rsid w:val="6ADF6927"/>
    <w:rsid w:val="6AE0123C"/>
    <w:rsid w:val="6AE1508D"/>
    <w:rsid w:val="6AE413C4"/>
    <w:rsid w:val="6AE52644"/>
    <w:rsid w:val="6AE5BD7F"/>
    <w:rsid w:val="6AEAE393"/>
    <w:rsid w:val="6AEAE3F6"/>
    <w:rsid w:val="6AF0D27F"/>
    <w:rsid w:val="6AF2B982"/>
    <w:rsid w:val="6AF8A82C"/>
    <w:rsid w:val="6AF9369C"/>
    <w:rsid w:val="6AFA04F8"/>
    <w:rsid w:val="6B011F0B"/>
    <w:rsid w:val="6B057D5F"/>
    <w:rsid w:val="6B0AD4EF"/>
    <w:rsid w:val="6B0E28BA"/>
    <w:rsid w:val="6B100366"/>
    <w:rsid w:val="6B1169C2"/>
    <w:rsid w:val="6B19A2C6"/>
    <w:rsid w:val="6B1C1D39"/>
    <w:rsid w:val="6B1D011A"/>
    <w:rsid w:val="6B225027"/>
    <w:rsid w:val="6B2347DE"/>
    <w:rsid w:val="6B258AAF"/>
    <w:rsid w:val="6B29ED5B"/>
    <w:rsid w:val="6B2EED66"/>
    <w:rsid w:val="6B343E63"/>
    <w:rsid w:val="6B38ED5E"/>
    <w:rsid w:val="6B39DB2E"/>
    <w:rsid w:val="6B3E8F69"/>
    <w:rsid w:val="6B40D39B"/>
    <w:rsid w:val="6B521AD0"/>
    <w:rsid w:val="6B52E9EC"/>
    <w:rsid w:val="6B54A7E0"/>
    <w:rsid w:val="6B552E9F"/>
    <w:rsid w:val="6B560271"/>
    <w:rsid w:val="6B56AF0A"/>
    <w:rsid w:val="6B5815F2"/>
    <w:rsid w:val="6B585443"/>
    <w:rsid w:val="6B58E445"/>
    <w:rsid w:val="6B5C719B"/>
    <w:rsid w:val="6B5EEA0B"/>
    <w:rsid w:val="6B5F392C"/>
    <w:rsid w:val="6B60C1B9"/>
    <w:rsid w:val="6B62ABDB"/>
    <w:rsid w:val="6B75D3A7"/>
    <w:rsid w:val="6B7F1511"/>
    <w:rsid w:val="6B811EE4"/>
    <w:rsid w:val="6B8AA2D2"/>
    <w:rsid w:val="6B8CB671"/>
    <w:rsid w:val="6B8D4CE5"/>
    <w:rsid w:val="6B901205"/>
    <w:rsid w:val="6B9A66EF"/>
    <w:rsid w:val="6BA01D2D"/>
    <w:rsid w:val="6BA7989F"/>
    <w:rsid w:val="6BAA1F51"/>
    <w:rsid w:val="6BBCBCA0"/>
    <w:rsid w:val="6BBDDAEE"/>
    <w:rsid w:val="6BC0D6F6"/>
    <w:rsid w:val="6BC5D82A"/>
    <w:rsid w:val="6BC6AB31"/>
    <w:rsid w:val="6BCAC0CC"/>
    <w:rsid w:val="6BCB3F8D"/>
    <w:rsid w:val="6BCE61F8"/>
    <w:rsid w:val="6BCF6C1D"/>
    <w:rsid w:val="6BCFF503"/>
    <w:rsid w:val="6BD3E698"/>
    <w:rsid w:val="6BD44585"/>
    <w:rsid w:val="6BD9C53D"/>
    <w:rsid w:val="6BE2E0CA"/>
    <w:rsid w:val="6BE638BB"/>
    <w:rsid w:val="6BE7E958"/>
    <w:rsid w:val="6BE95DB8"/>
    <w:rsid w:val="6BEA911B"/>
    <w:rsid w:val="6BFFE555"/>
    <w:rsid w:val="6C006298"/>
    <w:rsid w:val="6C11CAF2"/>
    <w:rsid w:val="6C17A0F2"/>
    <w:rsid w:val="6C184BCB"/>
    <w:rsid w:val="6C19D1D6"/>
    <w:rsid w:val="6C1A7DD8"/>
    <w:rsid w:val="6C1E21F3"/>
    <w:rsid w:val="6C1F28EC"/>
    <w:rsid w:val="6C1F5B60"/>
    <w:rsid w:val="6C266934"/>
    <w:rsid w:val="6C2A9611"/>
    <w:rsid w:val="6C2C007C"/>
    <w:rsid w:val="6C2F399D"/>
    <w:rsid w:val="6C304138"/>
    <w:rsid w:val="6C312B3D"/>
    <w:rsid w:val="6C4C10A9"/>
    <w:rsid w:val="6C4CEE73"/>
    <w:rsid w:val="6C511AB7"/>
    <w:rsid w:val="6C56018E"/>
    <w:rsid w:val="6C56B380"/>
    <w:rsid w:val="6C5BC82D"/>
    <w:rsid w:val="6C5D3B13"/>
    <w:rsid w:val="6C66C67B"/>
    <w:rsid w:val="6C6EA8D4"/>
    <w:rsid w:val="6C70D33A"/>
    <w:rsid w:val="6C735C38"/>
    <w:rsid w:val="6C7CF2AB"/>
    <w:rsid w:val="6C826BAF"/>
    <w:rsid w:val="6C837AD5"/>
    <w:rsid w:val="6C8BF42C"/>
    <w:rsid w:val="6C8BFFEA"/>
    <w:rsid w:val="6C8CB3E8"/>
    <w:rsid w:val="6C909C95"/>
    <w:rsid w:val="6C90BAA1"/>
    <w:rsid w:val="6C94A162"/>
    <w:rsid w:val="6C967913"/>
    <w:rsid w:val="6C96A853"/>
    <w:rsid w:val="6C97C767"/>
    <w:rsid w:val="6C99A340"/>
    <w:rsid w:val="6C9FD4B8"/>
    <w:rsid w:val="6CAF672D"/>
    <w:rsid w:val="6CB09CE6"/>
    <w:rsid w:val="6CB26AD8"/>
    <w:rsid w:val="6CB2D28F"/>
    <w:rsid w:val="6CB37860"/>
    <w:rsid w:val="6CB5B869"/>
    <w:rsid w:val="6CBA1A57"/>
    <w:rsid w:val="6CBB1585"/>
    <w:rsid w:val="6CBDF2BA"/>
    <w:rsid w:val="6CC01678"/>
    <w:rsid w:val="6CC14658"/>
    <w:rsid w:val="6CC40FA1"/>
    <w:rsid w:val="6CCDE4AD"/>
    <w:rsid w:val="6CD06B6C"/>
    <w:rsid w:val="6CD93679"/>
    <w:rsid w:val="6CDB9BA0"/>
    <w:rsid w:val="6CDBA85D"/>
    <w:rsid w:val="6CDBBADC"/>
    <w:rsid w:val="6CE05A9C"/>
    <w:rsid w:val="6CE15B10"/>
    <w:rsid w:val="6CE18860"/>
    <w:rsid w:val="6CE412B9"/>
    <w:rsid w:val="6CE9BA6C"/>
    <w:rsid w:val="6CEA3A0E"/>
    <w:rsid w:val="6CEABFF4"/>
    <w:rsid w:val="6CEB2F25"/>
    <w:rsid w:val="6CEDEFB8"/>
    <w:rsid w:val="6CF4DD6F"/>
    <w:rsid w:val="6D02DEF9"/>
    <w:rsid w:val="6D087D0E"/>
    <w:rsid w:val="6D10441D"/>
    <w:rsid w:val="6D12D0AD"/>
    <w:rsid w:val="6D12D3DF"/>
    <w:rsid w:val="6D15580F"/>
    <w:rsid w:val="6D17ADB6"/>
    <w:rsid w:val="6D1AA672"/>
    <w:rsid w:val="6D1B5EF1"/>
    <w:rsid w:val="6D1BB60C"/>
    <w:rsid w:val="6D1CE0EE"/>
    <w:rsid w:val="6D1D33E1"/>
    <w:rsid w:val="6D21CFCB"/>
    <w:rsid w:val="6D237FAC"/>
    <w:rsid w:val="6D271ED0"/>
    <w:rsid w:val="6D3020C3"/>
    <w:rsid w:val="6D34F0B0"/>
    <w:rsid w:val="6D3F34E7"/>
    <w:rsid w:val="6D475D5E"/>
    <w:rsid w:val="6D5A5A51"/>
    <w:rsid w:val="6D5B3410"/>
    <w:rsid w:val="6D5D33D2"/>
    <w:rsid w:val="6D5E7A35"/>
    <w:rsid w:val="6D5EB7D7"/>
    <w:rsid w:val="6D6135DE"/>
    <w:rsid w:val="6D618CC6"/>
    <w:rsid w:val="6D62B282"/>
    <w:rsid w:val="6D63138B"/>
    <w:rsid w:val="6D64847C"/>
    <w:rsid w:val="6D664FB4"/>
    <w:rsid w:val="6D690BD7"/>
    <w:rsid w:val="6D6B26BA"/>
    <w:rsid w:val="6D7A98A7"/>
    <w:rsid w:val="6D7B9020"/>
    <w:rsid w:val="6D85F777"/>
    <w:rsid w:val="6D88D444"/>
    <w:rsid w:val="6D89FFCE"/>
    <w:rsid w:val="6D9AEB4A"/>
    <w:rsid w:val="6DA11103"/>
    <w:rsid w:val="6DA4BCAB"/>
    <w:rsid w:val="6DA5E823"/>
    <w:rsid w:val="6DAF0249"/>
    <w:rsid w:val="6DAF13E3"/>
    <w:rsid w:val="6DB11685"/>
    <w:rsid w:val="6DB4674C"/>
    <w:rsid w:val="6DB84572"/>
    <w:rsid w:val="6DBAD39B"/>
    <w:rsid w:val="6DBB9BD8"/>
    <w:rsid w:val="6DBD5BF1"/>
    <w:rsid w:val="6DBFF11C"/>
    <w:rsid w:val="6DC04A48"/>
    <w:rsid w:val="6DD06F3E"/>
    <w:rsid w:val="6DD54F6C"/>
    <w:rsid w:val="6DD5C903"/>
    <w:rsid w:val="6DD6AA5C"/>
    <w:rsid w:val="6DD71E15"/>
    <w:rsid w:val="6DD7CF63"/>
    <w:rsid w:val="6DE34C76"/>
    <w:rsid w:val="6DE5B40F"/>
    <w:rsid w:val="6DEAD527"/>
    <w:rsid w:val="6DED819C"/>
    <w:rsid w:val="6DF3CDF5"/>
    <w:rsid w:val="6DFBACD1"/>
    <w:rsid w:val="6DFFBF4D"/>
    <w:rsid w:val="6E006BAF"/>
    <w:rsid w:val="6E0133B4"/>
    <w:rsid w:val="6E014D15"/>
    <w:rsid w:val="6E01E06C"/>
    <w:rsid w:val="6E02BDF9"/>
    <w:rsid w:val="6E10611D"/>
    <w:rsid w:val="6E1297F8"/>
    <w:rsid w:val="6E14FAB1"/>
    <w:rsid w:val="6E1CF8F8"/>
    <w:rsid w:val="6E22A42E"/>
    <w:rsid w:val="6E2B1C3A"/>
    <w:rsid w:val="6E2C1C7A"/>
    <w:rsid w:val="6E381394"/>
    <w:rsid w:val="6E4FECE4"/>
    <w:rsid w:val="6E535AA2"/>
    <w:rsid w:val="6E548D35"/>
    <w:rsid w:val="6E58817F"/>
    <w:rsid w:val="6E5BC69E"/>
    <w:rsid w:val="6E5C2FD6"/>
    <w:rsid w:val="6E5D0638"/>
    <w:rsid w:val="6E69AC6E"/>
    <w:rsid w:val="6E69B23F"/>
    <w:rsid w:val="6E6B1D69"/>
    <w:rsid w:val="6E76E052"/>
    <w:rsid w:val="6E7C2346"/>
    <w:rsid w:val="6E7FF6A5"/>
    <w:rsid w:val="6E87EAAD"/>
    <w:rsid w:val="6E888D62"/>
    <w:rsid w:val="6E8E6166"/>
    <w:rsid w:val="6E8F2A1B"/>
    <w:rsid w:val="6E94AC83"/>
    <w:rsid w:val="6E979E3C"/>
    <w:rsid w:val="6E996655"/>
    <w:rsid w:val="6EA1F08E"/>
    <w:rsid w:val="6EA7D80E"/>
    <w:rsid w:val="6EAB2895"/>
    <w:rsid w:val="6EB1B5C5"/>
    <w:rsid w:val="6EB797CC"/>
    <w:rsid w:val="6EB84D9F"/>
    <w:rsid w:val="6EBAB6AC"/>
    <w:rsid w:val="6EC67208"/>
    <w:rsid w:val="6ECF3881"/>
    <w:rsid w:val="6ECF462A"/>
    <w:rsid w:val="6ED616F5"/>
    <w:rsid w:val="6ED7055D"/>
    <w:rsid w:val="6EDDB3E2"/>
    <w:rsid w:val="6EDF9579"/>
    <w:rsid w:val="6EE40754"/>
    <w:rsid w:val="6EE5381C"/>
    <w:rsid w:val="6EE5EC20"/>
    <w:rsid w:val="6EE83939"/>
    <w:rsid w:val="6EEBC1E4"/>
    <w:rsid w:val="6EEDFC7B"/>
    <w:rsid w:val="6EEF7BC4"/>
    <w:rsid w:val="6EF9FDFB"/>
    <w:rsid w:val="6F01DD53"/>
    <w:rsid w:val="6F037B15"/>
    <w:rsid w:val="6F093EA9"/>
    <w:rsid w:val="6F09DD39"/>
    <w:rsid w:val="6F0DED4B"/>
    <w:rsid w:val="6F0F4E32"/>
    <w:rsid w:val="6F1063A0"/>
    <w:rsid w:val="6F1108C2"/>
    <w:rsid w:val="6F1460E1"/>
    <w:rsid w:val="6F1472BB"/>
    <w:rsid w:val="6F18F6C9"/>
    <w:rsid w:val="6F191C20"/>
    <w:rsid w:val="6F1B8DB9"/>
    <w:rsid w:val="6F1CFBB2"/>
    <w:rsid w:val="6F223571"/>
    <w:rsid w:val="6F24F8DA"/>
    <w:rsid w:val="6F26F612"/>
    <w:rsid w:val="6F2877A0"/>
    <w:rsid w:val="6F2ACA88"/>
    <w:rsid w:val="6F2B21D1"/>
    <w:rsid w:val="6F2C8D50"/>
    <w:rsid w:val="6F309AF0"/>
    <w:rsid w:val="6F3EB085"/>
    <w:rsid w:val="6F4500C8"/>
    <w:rsid w:val="6F45B0D4"/>
    <w:rsid w:val="6F4C9E0C"/>
    <w:rsid w:val="6F4D0215"/>
    <w:rsid w:val="6F4F5115"/>
    <w:rsid w:val="6F57481A"/>
    <w:rsid w:val="6F578E15"/>
    <w:rsid w:val="6F58D4A9"/>
    <w:rsid w:val="6F663968"/>
    <w:rsid w:val="6F6B56C4"/>
    <w:rsid w:val="6F6BB887"/>
    <w:rsid w:val="6F6C5948"/>
    <w:rsid w:val="6F6FCAB0"/>
    <w:rsid w:val="6F71B2C4"/>
    <w:rsid w:val="6F753BFD"/>
    <w:rsid w:val="6F7E67D0"/>
    <w:rsid w:val="6F819CEF"/>
    <w:rsid w:val="6F82EA36"/>
    <w:rsid w:val="6F85803A"/>
    <w:rsid w:val="6F88CBF1"/>
    <w:rsid w:val="6F89596E"/>
    <w:rsid w:val="6F91B554"/>
    <w:rsid w:val="6F9B2DD8"/>
    <w:rsid w:val="6F9D0637"/>
    <w:rsid w:val="6FA09B80"/>
    <w:rsid w:val="6FA3EF6B"/>
    <w:rsid w:val="6FA5C51E"/>
    <w:rsid w:val="6FA9610A"/>
    <w:rsid w:val="6FB1459F"/>
    <w:rsid w:val="6FB44BB6"/>
    <w:rsid w:val="6FB5FE6F"/>
    <w:rsid w:val="6FB86133"/>
    <w:rsid w:val="6FBB607B"/>
    <w:rsid w:val="6FBC1477"/>
    <w:rsid w:val="6FBCC503"/>
    <w:rsid w:val="6FBE4BE9"/>
    <w:rsid w:val="6FC6664D"/>
    <w:rsid w:val="6FCE1F92"/>
    <w:rsid w:val="6FCFE322"/>
    <w:rsid w:val="6FD4D9C9"/>
    <w:rsid w:val="6FD5D748"/>
    <w:rsid w:val="6FD738E8"/>
    <w:rsid w:val="6FD94FF3"/>
    <w:rsid w:val="6FD9F09B"/>
    <w:rsid w:val="6FDA8FC5"/>
    <w:rsid w:val="6FDC3D08"/>
    <w:rsid w:val="6FE02CFF"/>
    <w:rsid w:val="6FE1D447"/>
    <w:rsid w:val="6FE7F0A6"/>
    <w:rsid w:val="6FE7F57A"/>
    <w:rsid w:val="6FE974F8"/>
    <w:rsid w:val="6FEAEF29"/>
    <w:rsid w:val="6FEEDDD8"/>
    <w:rsid w:val="6FEEECF8"/>
    <w:rsid w:val="6FEF9201"/>
    <w:rsid w:val="6FF451E0"/>
    <w:rsid w:val="70034F89"/>
    <w:rsid w:val="7003C207"/>
    <w:rsid w:val="700604C1"/>
    <w:rsid w:val="700D87DD"/>
    <w:rsid w:val="700E0D56"/>
    <w:rsid w:val="700FFFB1"/>
    <w:rsid w:val="701556A5"/>
    <w:rsid w:val="7015BD83"/>
    <w:rsid w:val="701DCBA0"/>
    <w:rsid w:val="701E6338"/>
    <w:rsid w:val="7023215D"/>
    <w:rsid w:val="70257591"/>
    <w:rsid w:val="7037BC76"/>
    <w:rsid w:val="70385AD4"/>
    <w:rsid w:val="7038DC15"/>
    <w:rsid w:val="703BD372"/>
    <w:rsid w:val="703D3610"/>
    <w:rsid w:val="7041EB27"/>
    <w:rsid w:val="70446B42"/>
    <w:rsid w:val="70451F8D"/>
    <w:rsid w:val="704D750B"/>
    <w:rsid w:val="704D9DFE"/>
    <w:rsid w:val="70502910"/>
    <w:rsid w:val="7054F1F0"/>
    <w:rsid w:val="705AF6F5"/>
    <w:rsid w:val="70609C91"/>
    <w:rsid w:val="70630B2C"/>
    <w:rsid w:val="7072A59E"/>
    <w:rsid w:val="707A7AD6"/>
    <w:rsid w:val="707D0998"/>
    <w:rsid w:val="707D5A6E"/>
    <w:rsid w:val="7087B13C"/>
    <w:rsid w:val="70881995"/>
    <w:rsid w:val="70882006"/>
    <w:rsid w:val="708CFC73"/>
    <w:rsid w:val="709B415E"/>
    <w:rsid w:val="709CCA96"/>
    <w:rsid w:val="709CD8BD"/>
    <w:rsid w:val="70A98A02"/>
    <w:rsid w:val="70AA3EF4"/>
    <w:rsid w:val="70AB8C15"/>
    <w:rsid w:val="70ADE625"/>
    <w:rsid w:val="70AE019C"/>
    <w:rsid w:val="70B2027A"/>
    <w:rsid w:val="70B35978"/>
    <w:rsid w:val="70B46DF0"/>
    <w:rsid w:val="70B6C732"/>
    <w:rsid w:val="70C25572"/>
    <w:rsid w:val="70C4FA8A"/>
    <w:rsid w:val="70C77D3F"/>
    <w:rsid w:val="70CF3D86"/>
    <w:rsid w:val="70D0D8D4"/>
    <w:rsid w:val="70D20F82"/>
    <w:rsid w:val="70DA23A2"/>
    <w:rsid w:val="70DB4B0B"/>
    <w:rsid w:val="70DF88BD"/>
    <w:rsid w:val="70DFED4D"/>
    <w:rsid w:val="70E21E87"/>
    <w:rsid w:val="70E52DB4"/>
    <w:rsid w:val="70E6B1AF"/>
    <w:rsid w:val="70E716A3"/>
    <w:rsid w:val="70F958DF"/>
    <w:rsid w:val="71000846"/>
    <w:rsid w:val="71075B3F"/>
    <w:rsid w:val="7108FD56"/>
    <w:rsid w:val="710E2A35"/>
    <w:rsid w:val="71106535"/>
    <w:rsid w:val="7113A2C1"/>
    <w:rsid w:val="7118E67C"/>
    <w:rsid w:val="7119C66B"/>
    <w:rsid w:val="711B6456"/>
    <w:rsid w:val="711C1FDB"/>
    <w:rsid w:val="711D8483"/>
    <w:rsid w:val="711DC929"/>
    <w:rsid w:val="7120A21D"/>
    <w:rsid w:val="7122B444"/>
    <w:rsid w:val="71261B8A"/>
    <w:rsid w:val="7127A8DF"/>
    <w:rsid w:val="712882E8"/>
    <w:rsid w:val="712CD5A3"/>
    <w:rsid w:val="7131ACF0"/>
    <w:rsid w:val="7136AC96"/>
    <w:rsid w:val="7139ECAC"/>
    <w:rsid w:val="713BE379"/>
    <w:rsid w:val="713F09CC"/>
    <w:rsid w:val="713F1653"/>
    <w:rsid w:val="71422870"/>
    <w:rsid w:val="71424D40"/>
    <w:rsid w:val="71447E1F"/>
    <w:rsid w:val="71452FED"/>
    <w:rsid w:val="71588C31"/>
    <w:rsid w:val="71598958"/>
    <w:rsid w:val="715D6BFE"/>
    <w:rsid w:val="715F362F"/>
    <w:rsid w:val="715FE035"/>
    <w:rsid w:val="716119FB"/>
    <w:rsid w:val="716413B8"/>
    <w:rsid w:val="7168608E"/>
    <w:rsid w:val="716D8DB6"/>
    <w:rsid w:val="716E71B3"/>
    <w:rsid w:val="7170BE9F"/>
    <w:rsid w:val="7172AE0B"/>
    <w:rsid w:val="71765B75"/>
    <w:rsid w:val="717CE795"/>
    <w:rsid w:val="717D79C1"/>
    <w:rsid w:val="7180E80D"/>
    <w:rsid w:val="71902241"/>
    <w:rsid w:val="71A20592"/>
    <w:rsid w:val="71A27E54"/>
    <w:rsid w:val="71A3233A"/>
    <w:rsid w:val="71A9317E"/>
    <w:rsid w:val="71AA5D93"/>
    <w:rsid w:val="71B9AFAE"/>
    <w:rsid w:val="71BF8B62"/>
    <w:rsid w:val="71C90C09"/>
    <w:rsid w:val="71CA1BE2"/>
    <w:rsid w:val="71CE4D0A"/>
    <w:rsid w:val="71CF3A18"/>
    <w:rsid w:val="71D17C20"/>
    <w:rsid w:val="71D5A1DA"/>
    <w:rsid w:val="71D8D1FD"/>
    <w:rsid w:val="71DADCE8"/>
    <w:rsid w:val="71E02E5C"/>
    <w:rsid w:val="71E0BF1A"/>
    <w:rsid w:val="71E4DAF1"/>
    <w:rsid w:val="71E631CD"/>
    <w:rsid w:val="71E7B3A2"/>
    <w:rsid w:val="71E9D950"/>
    <w:rsid w:val="71EEC34B"/>
    <w:rsid w:val="71EFCCF8"/>
    <w:rsid w:val="71F11BCB"/>
    <w:rsid w:val="71F39499"/>
    <w:rsid w:val="71F911A2"/>
    <w:rsid w:val="71F95D45"/>
    <w:rsid w:val="71F9D32C"/>
    <w:rsid w:val="71FBE4B7"/>
    <w:rsid w:val="71FC1E00"/>
    <w:rsid w:val="71FFE217"/>
    <w:rsid w:val="7202A3D0"/>
    <w:rsid w:val="7202FF9D"/>
    <w:rsid w:val="7206142C"/>
    <w:rsid w:val="720634F6"/>
    <w:rsid w:val="72081101"/>
    <w:rsid w:val="720ACAEC"/>
    <w:rsid w:val="720C9264"/>
    <w:rsid w:val="720EBF4B"/>
    <w:rsid w:val="72132C66"/>
    <w:rsid w:val="72175783"/>
    <w:rsid w:val="7219F2BD"/>
    <w:rsid w:val="721E6C64"/>
    <w:rsid w:val="7224C43B"/>
    <w:rsid w:val="722EF53D"/>
    <w:rsid w:val="722F51AE"/>
    <w:rsid w:val="7231C45F"/>
    <w:rsid w:val="7236648A"/>
    <w:rsid w:val="7236ACA1"/>
    <w:rsid w:val="72413353"/>
    <w:rsid w:val="72425D4D"/>
    <w:rsid w:val="72445BA2"/>
    <w:rsid w:val="7248CE90"/>
    <w:rsid w:val="72535293"/>
    <w:rsid w:val="7257041A"/>
    <w:rsid w:val="72580D4E"/>
    <w:rsid w:val="72607971"/>
    <w:rsid w:val="72695837"/>
    <w:rsid w:val="726A8C8A"/>
    <w:rsid w:val="726FAE4B"/>
    <w:rsid w:val="726FC8BB"/>
    <w:rsid w:val="72707EEA"/>
    <w:rsid w:val="7272438F"/>
    <w:rsid w:val="7273C260"/>
    <w:rsid w:val="72743A1F"/>
    <w:rsid w:val="72743C9F"/>
    <w:rsid w:val="727A9781"/>
    <w:rsid w:val="728590C8"/>
    <w:rsid w:val="72876720"/>
    <w:rsid w:val="728FDB7C"/>
    <w:rsid w:val="72952940"/>
    <w:rsid w:val="72968BD5"/>
    <w:rsid w:val="72971B44"/>
    <w:rsid w:val="72A57FFC"/>
    <w:rsid w:val="72A586C4"/>
    <w:rsid w:val="72AAA3DD"/>
    <w:rsid w:val="72AC71C2"/>
    <w:rsid w:val="72AFC23B"/>
    <w:rsid w:val="72BA944A"/>
    <w:rsid w:val="72BC7240"/>
    <w:rsid w:val="72CDB677"/>
    <w:rsid w:val="72CDC2B5"/>
    <w:rsid w:val="72D01183"/>
    <w:rsid w:val="72D03504"/>
    <w:rsid w:val="72D2B06A"/>
    <w:rsid w:val="72D7E6CB"/>
    <w:rsid w:val="72D9BF26"/>
    <w:rsid w:val="72DFDF42"/>
    <w:rsid w:val="72E27AAD"/>
    <w:rsid w:val="72E62BED"/>
    <w:rsid w:val="72E8E0DF"/>
    <w:rsid w:val="72F4FFE8"/>
    <w:rsid w:val="72F6C059"/>
    <w:rsid w:val="72F9D642"/>
    <w:rsid w:val="72FD4E17"/>
    <w:rsid w:val="73014256"/>
    <w:rsid w:val="73014B5B"/>
    <w:rsid w:val="7304F490"/>
    <w:rsid w:val="7308A2A7"/>
    <w:rsid w:val="73122962"/>
    <w:rsid w:val="7312C524"/>
    <w:rsid w:val="7313408A"/>
    <w:rsid w:val="731E3806"/>
    <w:rsid w:val="7326EC07"/>
    <w:rsid w:val="732BE044"/>
    <w:rsid w:val="732D4C7D"/>
    <w:rsid w:val="7330ECB1"/>
    <w:rsid w:val="733198B3"/>
    <w:rsid w:val="73343BC1"/>
    <w:rsid w:val="73344434"/>
    <w:rsid w:val="733695CD"/>
    <w:rsid w:val="733D0903"/>
    <w:rsid w:val="733D2B77"/>
    <w:rsid w:val="733D4EFA"/>
    <w:rsid w:val="733F85CC"/>
    <w:rsid w:val="7342080B"/>
    <w:rsid w:val="7346C548"/>
    <w:rsid w:val="73497489"/>
    <w:rsid w:val="734BDB0D"/>
    <w:rsid w:val="734D628F"/>
    <w:rsid w:val="735A1D91"/>
    <w:rsid w:val="735BA439"/>
    <w:rsid w:val="735E0FC9"/>
    <w:rsid w:val="736111C6"/>
    <w:rsid w:val="73614C67"/>
    <w:rsid w:val="7363877B"/>
    <w:rsid w:val="736D2520"/>
    <w:rsid w:val="7372C8CE"/>
    <w:rsid w:val="7373B2BD"/>
    <w:rsid w:val="737DADF7"/>
    <w:rsid w:val="738287B3"/>
    <w:rsid w:val="7382A87E"/>
    <w:rsid w:val="738E12C5"/>
    <w:rsid w:val="7391BFEC"/>
    <w:rsid w:val="73958F44"/>
    <w:rsid w:val="7396133F"/>
    <w:rsid w:val="7397B50F"/>
    <w:rsid w:val="739A8748"/>
    <w:rsid w:val="739B2365"/>
    <w:rsid w:val="739D3430"/>
    <w:rsid w:val="739EBB3E"/>
    <w:rsid w:val="73AA3B26"/>
    <w:rsid w:val="73AD10F6"/>
    <w:rsid w:val="73AEC541"/>
    <w:rsid w:val="73B3FEAD"/>
    <w:rsid w:val="73BAC365"/>
    <w:rsid w:val="73BC7463"/>
    <w:rsid w:val="73C4A7FF"/>
    <w:rsid w:val="73C609C7"/>
    <w:rsid w:val="73C6E502"/>
    <w:rsid w:val="73C6F91C"/>
    <w:rsid w:val="73CEFFC8"/>
    <w:rsid w:val="73D43698"/>
    <w:rsid w:val="73D7850B"/>
    <w:rsid w:val="73D80BF2"/>
    <w:rsid w:val="73E55571"/>
    <w:rsid w:val="73F3290E"/>
    <w:rsid w:val="73F5351A"/>
    <w:rsid w:val="73F74744"/>
    <w:rsid w:val="7402A497"/>
    <w:rsid w:val="7404787C"/>
    <w:rsid w:val="7406C723"/>
    <w:rsid w:val="740C05D1"/>
    <w:rsid w:val="741012B6"/>
    <w:rsid w:val="74129289"/>
    <w:rsid w:val="7415F322"/>
    <w:rsid w:val="74182E28"/>
    <w:rsid w:val="741847CC"/>
    <w:rsid w:val="741B1F9D"/>
    <w:rsid w:val="741E3869"/>
    <w:rsid w:val="742044D4"/>
    <w:rsid w:val="7421538B"/>
    <w:rsid w:val="74237CD2"/>
    <w:rsid w:val="742498B9"/>
    <w:rsid w:val="742B914D"/>
    <w:rsid w:val="742C109E"/>
    <w:rsid w:val="742C9E47"/>
    <w:rsid w:val="7430366B"/>
    <w:rsid w:val="74306B54"/>
    <w:rsid w:val="74366CE2"/>
    <w:rsid w:val="744189CD"/>
    <w:rsid w:val="74454D02"/>
    <w:rsid w:val="74481AF1"/>
    <w:rsid w:val="7448F1E2"/>
    <w:rsid w:val="7449ED5C"/>
    <w:rsid w:val="744D8909"/>
    <w:rsid w:val="744EBDF8"/>
    <w:rsid w:val="7457887D"/>
    <w:rsid w:val="7458494A"/>
    <w:rsid w:val="7458D002"/>
    <w:rsid w:val="745B5EAF"/>
    <w:rsid w:val="745D1127"/>
    <w:rsid w:val="745E8121"/>
    <w:rsid w:val="745FD3E3"/>
    <w:rsid w:val="7464EDC4"/>
    <w:rsid w:val="746531C5"/>
    <w:rsid w:val="746673B7"/>
    <w:rsid w:val="746FCE13"/>
    <w:rsid w:val="74733D18"/>
    <w:rsid w:val="7475399A"/>
    <w:rsid w:val="7476D678"/>
    <w:rsid w:val="748157E1"/>
    <w:rsid w:val="7483843E"/>
    <w:rsid w:val="7489DFD7"/>
    <w:rsid w:val="748E92B0"/>
    <w:rsid w:val="74918A31"/>
    <w:rsid w:val="74951519"/>
    <w:rsid w:val="74A272E4"/>
    <w:rsid w:val="74AAE9C4"/>
    <w:rsid w:val="74ABC12D"/>
    <w:rsid w:val="74B5CD66"/>
    <w:rsid w:val="74B988AE"/>
    <w:rsid w:val="74C0EB94"/>
    <w:rsid w:val="74C24B43"/>
    <w:rsid w:val="74C65EB0"/>
    <w:rsid w:val="74C70715"/>
    <w:rsid w:val="74C7C7CA"/>
    <w:rsid w:val="74C9BE00"/>
    <w:rsid w:val="74CE181D"/>
    <w:rsid w:val="74D06F3F"/>
    <w:rsid w:val="74D72C52"/>
    <w:rsid w:val="74D8492E"/>
    <w:rsid w:val="74DA5382"/>
    <w:rsid w:val="74DC038E"/>
    <w:rsid w:val="74DEB86A"/>
    <w:rsid w:val="74DEC64A"/>
    <w:rsid w:val="74E40178"/>
    <w:rsid w:val="74EE4A83"/>
    <w:rsid w:val="74EFE54C"/>
    <w:rsid w:val="74F38703"/>
    <w:rsid w:val="74F6E367"/>
    <w:rsid w:val="74F85938"/>
    <w:rsid w:val="74F9CC30"/>
    <w:rsid w:val="74FE1C8A"/>
    <w:rsid w:val="74FEC115"/>
    <w:rsid w:val="7503A86D"/>
    <w:rsid w:val="7505D3EE"/>
    <w:rsid w:val="7509B65E"/>
    <w:rsid w:val="750D4DC7"/>
    <w:rsid w:val="7510DE21"/>
    <w:rsid w:val="7510F9B8"/>
    <w:rsid w:val="7519742B"/>
    <w:rsid w:val="7524551A"/>
    <w:rsid w:val="75264EE2"/>
    <w:rsid w:val="752947F4"/>
    <w:rsid w:val="7532EC9D"/>
    <w:rsid w:val="7536D7CF"/>
    <w:rsid w:val="753BE10F"/>
    <w:rsid w:val="7543CA08"/>
    <w:rsid w:val="75459BF7"/>
    <w:rsid w:val="75470946"/>
    <w:rsid w:val="754930C6"/>
    <w:rsid w:val="754AC69B"/>
    <w:rsid w:val="7552C1C9"/>
    <w:rsid w:val="75530ECD"/>
    <w:rsid w:val="7553AA96"/>
    <w:rsid w:val="75549293"/>
    <w:rsid w:val="755BBBCC"/>
    <w:rsid w:val="75617F2D"/>
    <w:rsid w:val="7564E0BB"/>
    <w:rsid w:val="75681592"/>
    <w:rsid w:val="756A0972"/>
    <w:rsid w:val="756A0B91"/>
    <w:rsid w:val="756A9FAB"/>
    <w:rsid w:val="75738E38"/>
    <w:rsid w:val="7575D880"/>
    <w:rsid w:val="7577135A"/>
    <w:rsid w:val="7579F19E"/>
    <w:rsid w:val="757AD04B"/>
    <w:rsid w:val="7580B191"/>
    <w:rsid w:val="758183D8"/>
    <w:rsid w:val="758B0EDE"/>
    <w:rsid w:val="758BDE0F"/>
    <w:rsid w:val="75992C5E"/>
    <w:rsid w:val="759B6A08"/>
    <w:rsid w:val="759E6723"/>
    <w:rsid w:val="75A0516B"/>
    <w:rsid w:val="75A16082"/>
    <w:rsid w:val="75A3057E"/>
    <w:rsid w:val="75AA8C5F"/>
    <w:rsid w:val="75AD1AB2"/>
    <w:rsid w:val="75AD21E0"/>
    <w:rsid w:val="75B44DC5"/>
    <w:rsid w:val="75B46F96"/>
    <w:rsid w:val="75B85E66"/>
    <w:rsid w:val="75BB9E0A"/>
    <w:rsid w:val="75BDC4BE"/>
    <w:rsid w:val="75C2A40A"/>
    <w:rsid w:val="75C4E0F5"/>
    <w:rsid w:val="75C69DA8"/>
    <w:rsid w:val="75C6E06A"/>
    <w:rsid w:val="75C71042"/>
    <w:rsid w:val="75CA69E6"/>
    <w:rsid w:val="75CB4558"/>
    <w:rsid w:val="75CC0C99"/>
    <w:rsid w:val="75CD026E"/>
    <w:rsid w:val="75D7918E"/>
    <w:rsid w:val="75D7C8FB"/>
    <w:rsid w:val="75DC686C"/>
    <w:rsid w:val="75E21565"/>
    <w:rsid w:val="75E49715"/>
    <w:rsid w:val="75E4C9A8"/>
    <w:rsid w:val="75EC3B40"/>
    <w:rsid w:val="75ED9FA5"/>
    <w:rsid w:val="75EFBE6C"/>
    <w:rsid w:val="75F1BF3A"/>
    <w:rsid w:val="75F760CB"/>
    <w:rsid w:val="75F7FF41"/>
    <w:rsid w:val="75FC8F02"/>
    <w:rsid w:val="7600E12D"/>
    <w:rsid w:val="76011A0E"/>
    <w:rsid w:val="7604C5AE"/>
    <w:rsid w:val="7608BD8B"/>
    <w:rsid w:val="76180F43"/>
    <w:rsid w:val="761A940C"/>
    <w:rsid w:val="761E3172"/>
    <w:rsid w:val="7628E5B4"/>
    <w:rsid w:val="762C2FBE"/>
    <w:rsid w:val="7632FC96"/>
    <w:rsid w:val="7635D2CC"/>
    <w:rsid w:val="7637C428"/>
    <w:rsid w:val="763BE098"/>
    <w:rsid w:val="763F4609"/>
    <w:rsid w:val="76421A1E"/>
    <w:rsid w:val="76452A75"/>
    <w:rsid w:val="7646A924"/>
    <w:rsid w:val="7660BE04"/>
    <w:rsid w:val="7662A0B5"/>
    <w:rsid w:val="7664C23C"/>
    <w:rsid w:val="7668331F"/>
    <w:rsid w:val="76687F15"/>
    <w:rsid w:val="7669A7DB"/>
    <w:rsid w:val="766A1B7C"/>
    <w:rsid w:val="76751372"/>
    <w:rsid w:val="76759340"/>
    <w:rsid w:val="76770DBA"/>
    <w:rsid w:val="76796BA4"/>
    <w:rsid w:val="767CA1C4"/>
    <w:rsid w:val="767CCA92"/>
    <w:rsid w:val="767D227E"/>
    <w:rsid w:val="767F5962"/>
    <w:rsid w:val="76836FC3"/>
    <w:rsid w:val="76873A60"/>
    <w:rsid w:val="7688257C"/>
    <w:rsid w:val="768A42E4"/>
    <w:rsid w:val="768A5C67"/>
    <w:rsid w:val="768D41C2"/>
    <w:rsid w:val="7690FF6D"/>
    <w:rsid w:val="76944A1D"/>
    <w:rsid w:val="769A1E52"/>
    <w:rsid w:val="769C5D90"/>
    <w:rsid w:val="769D0647"/>
    <w:rsid w:val="76A2AD0B"/>
    <w:rsid w:val="76A745E8"/>
    <w:rsid w:val="76ACC631"/>
    <w:rsid w:val="76AE22BF"/>
    <w:rsid w:val="76B0DFCA"/>
    <w:rsid w:val="76B113F0"/>
    <w:rsid w:val="76B3B5B4"/>
    <w:rsid w:val="76B56412"/>
    <w:rsid w:val="76B7DF54"/>
    <w:rsid w:val="76C01A16"/>
    <w:rsid w:val="76C4C466"/>
    <w:rsid w:val="76C85540"/>
    <w:rsid w:val="76CA616B"/>
    <w:rsid w:val="76D0CB7C"/>
    <w:rsid w:val="76D4E056"/>
    <w:rsid w:val="76D9D8B1"/>
    <w:rsid w:val="76E817FF"/>
    <w:rsid w:val="76E92459"/>
    <w:rsid w:val="76EC36E7"/>
    <w:rsid w:val="76EE25A6"/>
    <w:rsid w:val="76EEFA4E"/>
    <w:rsid w:val="76EF80B3"/>
    <w:rsid w:val="76F495A5"/>
    <w:rsid w:val="77027668"/>
    <w:rsid w:val="7702C0B6"/>
    <w:rsid w:val="7706715F"/>
    <w:rsid w:val="77074B9F"/>
    <w:rsid w:val="77081928"/>
    <w:rsid w:val="7712315B"/>
    <w:rsid w:val="7713FB66"/>
    <w:rsid w:val="771B9325"/>
    <w:rsid w:val="77278263"/>
    <w:rsid w:val="772C9DF7"/>
    <w:rsid w:val="7734B887"/>
    <w:rsid w:val="773799C0"/>
    <w:rsid w:val="77396ED5"/>
    <w:rsid w:val="7739DF28"/>
    <w:rsid w:val="773A47DA"/>
    <w:rsid w:val="77419834"/>
    <w:rsid w:val="7742C5EC"/>
    <w:rsid w:val="7746C72D"/>
    <w:rsid w:val="774B0F4E"/>
    <w:rsid w:val="7755B3FA"/>
    <w:rsid w:val="7755FFAB"/>
    <w:rsid w:val="7757D033"/>
    <w:rsid w:val="775C59BE"/>
    <w:rsid w:val="7763D929"/>
    <w:rsid w:val="776A3D0B"/>
    <w:rsid w:val="776C19C8"/>
    <w:rsid w:val="77703651"/>
    <w:rsid w:val="7775CE9D"/>
    <w:rsid w:val="777BEABA"/>
    <w:rsid w:val="777C63BC"/>
    <w:rsid w:val="7782CCF3"/>
    <w:rsid w:val="7782E445"/>
    <w:rsid w:val="7784D54E"/>
    <w:rsid w:val="778B5547"/>
    <w:rsid w:val="778C24F6"/>
    <w:rsid w:val="77933A05"/>
    <w:rsid w:val="7796DEA3"/>
    <w:rsid w:val="77973EFB"/>
    <w:rsid w:val="77977D38"/>
    <w:rsid w:val="7799AE8E"/>
    <w:rsid w:val="779C01BF"/>
    <w:rsid w:val="779D1DF1"/>
    <w:rsid w:val="779D6EE1"/>
    <w:rsid w:val="779F5CB8"/>
    <w:rsid w:val="77A33808"/>
    <w:rsid w:val="77A944EB"/>
    <w:rsid w:val="77AB283B"/>
    <w:rsid w:val="77B8AA90"/>
    <w:rsid w:val="77BDE29A"/>
    <w:rsid w:val="77BE1328"/>
    <w:rsid w:val="77BFAA53"/>
    <w:rsid w:val="77C2637D"/>
    <w:rsid w:val="77CB5F3D"/>
    <w:rsid w:val="77CD4653"/>
    <w:rsid w:val="77CE51F6"/>
    <w:rsid w:val="77D137AF"/>
    <w:rsid w:val="77D19EA9"/>
    <w:rsid w:val="77D5EA26"/>
    <w:rsid w:val="77D78914"/>
    <w:rsid w:val="77DE6F8F"/>
    <w:rsid w:val="77DED9AF"/>
    <w:rsid w:val="77DFBCB8"/>
    <w:rsid w:val="77E00686"/>
    <w:rsid w:val="77E0398E"/>
    <w:rsid w:val="77E459AE"/>
    <w:rsid w:val="77E7B91D"/>
    <w:rsid w:val="77EA3412"/>
    <w:rsid w:val="77ED44F3"/>
    <w:rsid w:val="77EED403"/>
    <w:rsid w:val="77F22824"/>
    <w:rsid w:val="77F6B009"/>
    <w:rsid w:val="77FEF76D"/>
    <w:rsid w:val="7804720D"/>
    <w:rsid w:val="7807C8E1"/>
    <w:rsid w:val="7809BCC9"/>
    <w:rsid w:val="7815EDE6"/>
    <w:rsid w:val="78261CE4"/>
    <w:rsid w:val="7830AD70"/>
    <w:rsid w:val="7831833E"/>
    <w:rsid w:val="78327C4C"/>
    <w:rsid w:val="7833A566"/>
    <w:rsid w:val="7833D320"/>
    <w:rsid w:val="783791D7"/>
    <w:rsid w:val="78391462"/>
    <w:rsid w:val="783D4192"/>
    <w:rsid w:val="783D6160"/>
    <w:rsid w:val="783D8093"/>
    <w:rsid w:val="783DD75D"/>
    <w:rsid w:val="78409B58"/>
    <w:rsid w:val="78472C7D"/>
    <w:rsid w:val="7847F186"/>
    <w:rsid w:val="78483E99"/>
    <w:rsid w:val="784A19DB"/>
    <w:rsid w:val="784E7CD5"/>
    <w:rsid w:val="784FEAE3"/>
    <w:rsid w:val="7853BE75"/>
    <w:rsid w:val="7857419B"/>
    <w:rsid w:val="7857A795"/>
    <w:rsid w:val="785B6F82"/>
    <w:rsid w:val="785BD2E9"/>
    <w:rsid w:val="785FDE6B"/>
    <w:rsid w:val="786046FB"/>
    <w:rsid w:val="7861D066"/>
    <w:rsid w:val="7866CFFA"/>
    <w:rsid w:val="7869E8BE"/>
    <w:rsid w:val="786CB3DC"/>
    <w:rsid w:val="787040FF"/>
    <w:rsid w:val="787356E0"/>
    <w:rsid w:val="7876F54A"/>
    <w:rsid w:val="787F7EEC"/>
    <w:rsid w:val="788341FE"/>
    <w:rsid w:val="788AA2D6"/>
    <w:rsid w:val="788D55A2"/>
    <w:rsid w:val="7893BB75"/>
    <w:rsid w:val="7894C377"/>
    <w:rsid w:val="78959111"/>
    <w:rsid w:val="789A1C10"/>
    <w:rsid w:val="789C7D2F"/>
    <w:rsid w:val="789DDB2C"/>
    <w:rsid w:val="78A0FD59"/>
    <w:rsid w:val="78A544B9"/>
    <w:rsid w:val="78B19F1B"/>
    <w:rsid w:val="78B8DFC0"/>
    <w:rsid w:val="78B97253"/>
    <w:rsid w:val="78BA409C"/>
    <w:rsid w:val="78BAA75D"/>
    <w:rsid w:val="78BC35A0"/>
    <w:rsid w:val="78BF5816"/>
    <w:rsid w:val="78BFB69A"/>
    <w:rsid w:val="78C47127"/>
    <w:rsid w:val="78C695DC"/>
    <w:rsid w:val="78C6FEBD"/>
    <w:rsid w:val="78D1B909"/>
    <w:rsid w:val="78D284B0"/>
    <w:rsid w:val="78D2FA6D"/>
    <w:rsid w:val="78D4C7EF"/>
    <w:rsid w:val="78DD9F90"/>
    <w:rsid w:val="78DE2F31"/>
    <w:rsid w:val="78DF639B"/>
    <w:rsid w:val="78EA14DC"/>
    <w:rsid w:val="78EA85D3"/>
    <w:rsid w:val="78EFC976"/>
    <w:rsid w:val="78F663B1"/>
    <w:rsid w:val="78F8F881"/>
    <w:rsid w:val="78FB98B5"/>
    <w:rsid w:val="7901C99F"/>
    <w:rsid w:val="79029189"/>
    <w:rsid w:val="790313BC"/>
    <w:rsid w:val="7910279F"/>
    <w:rsid w:val="79134F1A"/>
    <w:rsid w:val="7914CE98"/>
    <w:rsid w:val="79159696"/>
    <w:rsid w:val="7919051C"/>
    <w:rsid w:val="791C2F93"/>
    <w:rsid w:val="792303D9"/>
    <w:rsid w:val="792B040E"/>
    <w:rsid w:val="79331658"/>
    <w:rsid w:val="79334D99"/>
    <w:rsid w:val="793454C1"/>
    <w:rsid w:val="79359A51"/>
    <w:rsid w:val="7938A5C5"/>
    <w:rsid w:val="793C6872"/>
    <w:rsid w:val="793CB455"/>
    <w:rsid w:val="793FF2DF"/>
    <w:rsid w:val="79411BDC"/>
    <w:rsid w:val="79427CCD"/>
    <w:rsid w:val="79442A44"/>
    <w:rsid w:val="79483653"/>
    <w:rsid w:val="794DDF41"/>
    <w:rsid w:val="794F3415"/>
    <w:rsid w:val="795C8624"/>
    <w:rsid w:val="795D38A9"/>
    <w:rsid w:val="79601E5E"/>
    <w:rsid w:val="79627F0B"/>
    <w:rsid w:val="7962D413"/>
    <w:rsid w:val="796542EC"/>
    <w:rsid w:val="796AD359"/>
    <w:rsid w:val="796BB6CA"/>
    <w:rsid w:val="796D5F9F"/>
    <w:rsid w:val="797594CB"/>
    <w:rsid w:val="797BC144"/>
    <w:rsid w:val="797C2EC0"/>
    <w:rsid w:val="7982F383"/>
    <w:rsid w:val="798431B6"/>
    <w:rsid w:val="798C4F76"/>
    <w:rsid w:val="7993F562"/>
    <w:rsid w:val="79988905"/>
    <w:rsid w:val="79A24E20"/>
    <w:rsid w:val="79A5827B"/>
    <w:rsid w:val="79A929FF"/>
    <w:rsid w:val="79AB2E6E"/>
    <w:rsid w:val="79B4EE7E"/>
    <w:rsid w:val="79B863AB"/>
    <w:rsid w:val="79C43CF1"/>
    <w:rsid w:val="79C4D8B2"/>
    <w:rsid w:val="79C62853"/>
    <w:rsid w:val="79C9308A"/>
    <w:rsid w:val="79D3FED7"/>
    <w:rsid w:val="79D8CE16"/>
    <w:rsid w:val="79DA0916"/>
    <w:rsid w:val="79E577E3"/>
    <w:rsid w:val="79E859DB"/>
    <w:rsid w:val="79E90B32"/>
    <w:rsid w:val="79ECD8C1"/>
    <w:rsid w:val="79ED3A8C"/>
    <w:rsid w:val="79EFA75C"/>
    <w:rsid w:val="79F0F949"/>
    <w:rsid w:val="79F2C283"/>
    <w:rsid w:val="79F39A14"/>
    <w:rsid w:val="7A029C6A"/>
    <w:rsid w:val="7A05C3EC"/>
    <w:rsid w:val="7A0AAD03"/>
    <w:rsid w:val="7A0D5F70"/>
    <w:rsid w:val="7A0F52C8"/>
    <w:rsid w:val="7A13F29C"/>
    <w:rsid w:val="7A19D444"/>
    <w:rsid w:val="7A1B5339"/>
    <w:rsid w:val="7A1F326D"/>
    <w:rsid w:val="7A1FCEFC"/>
    <w:rsid w:val="7A238883"/>
    <w:rsid w:val="7A263C3E"/>
    <w:rsid w:val="7A2F9FEC"/>
    <w:rsid w:val="7A2FCEE7"/>
    <w:rsid w:val="7A3346D6"/>
    <w:rsid w:val="7A354360"/>
    <w:rsid w:val="7A3D0897"/>
    <w:rsid w:val="7A402810"/>
    <w:rsid w:val="7A43AA5D"/>
    <w:rsid w:val="7A471EEE"/>
    <w:rsid w:val="7A473BA1"/>
    <w:rsid w:val="7A4D560C"/>
    <w:rsid w:val="7A58AAD4"/>
    <w:rsid w:val="7A5F4EAF"/>
    <w:rsid w:val="7A643E95"/>
    <w:rsid w:val="7A6448FC"/>
    <w:rsid w:val="7A651D3D"/>
    <w:rsid w:val="7A658BBB"/>
    <w:rsid w:val="7A677DE3"/>
    <w:rsid w:val="7A6B223D"/>
    <w:rsid w:val="7A6EDFE4"/>
    <w:rsid w:val="7A7672F7"/>
    <w:rsid w:val="7A802745"/>
    <w:rsid w:val="7A832F82"/>
    <w:rsid w:val="7A87E178"/>
    <w:rsid w:val="7A89D37A"/>
    <w:rsid w:val="7A8ED97D"/>
    <w:rsid w:val="7A98115A"/>
    <w:rsid w:val="7A9C248F"/>
    <w:rsid w:val="7AA4DE48"/>
    <w:rsid w:val="7AA64222"/>
    <w:rsid w:val="7AA64A83"/>
    <w:rsid w:val="7AA96B6D"/>
    <w:rsid w:val="7AAB356E"/>
    <w:rsid w:val="7AABB1CB"/>
    <w:rsid w:val="7AAFC059"/>
    <w:rsid w:val="7AB38199"/>
    <w:rsid w:val="7ABA5A3F"/>
    <w:rsid w:val="7ABBE4A6"/>
    <w:rsid w:val="7AC1D48B"/>
    <w:rsid w:val="7AC468A7"/>
    <w:rsid w:val="7AC751AC"/>
    <w:rsid w:val="7AC7F23E"/>
    <w:rsid w:val="7AC80343"/>
    <w:rsid w:val="7AD726AC"/>
    <w:rsid w:val="7AD7BA8E"/>
    <w:rsid w:val="7AD9B269"/>
    <w:rsid w:val="7AE4014C"/>
    <w:rsid w:val="7AE45A55"/>
    <w:rsid w:val="7AE879C3"/>
    <w:rsid w:val="7AE8B1BC"/>
    <w:rsid w:val="7AE8F8E1"/>
    <w:rsid w:val="7AEC7ED4"/>
    <w:rsid w:val="7AF0783F"/>
    <w:rsid w:val="7AF29667"/>
    <w:rsid w:val="7AF8DB92"/>
    <w:rsid w:val="7AFA169F"/>
    <w:rsid w:val="7AFC586B"/>
    <w:rsid w:val="7B00B171"/>
    <w:rsid w:val="7B00BA35"/>
    <w:rsid w:val="7B038FE7"/>
    <w:rsid w:val="7B06F94B"/>
    <w:rsid w:val="7B086357"/>
    <w:rsid w:val="7B09B7CD"/>
    <w:rsid w:val="7B0BF450"/>
    <w:rsid w:val="7B1465FD"/>
    <w:rsid w:val="7B1B2A2F"/>
    <w:rsid w:val="7B1F44D3"/>
    <w:rsid w:val="7B1F725E"/>
    <w:rsid w:val="7B23DC3B"/>
    <w:rsid w:val="7B2AF696"/>
    <w:rsid w:val="7B2DF122"/>
    <w:rsid w:val="7B31256F"/>
    <w:rsid w:val="7B37D7FD"/>
    <w:rsid w:val="7B37EA69"/>
    <w:rsid w:val="7B3D32FC"/>
    <w:rsid w:val="7B409F1C"/>
    <w:rsid w:val="7B40BD99"/>
    <w:rsid w:val="7B414B1D"/>
    <w:rsid w:val="7B42765B"/>
    <w:rsid w:val="7B518623"/>
    <w:rsid w:val="7B555A71"/>
    <w:rsid w:val="7B571C0C"/>
    <w:rsid w:val="7B57904D"/>
    <w:rsid w:val="7B58E261"/>
    <w:rsid w:val="7B59A102"/>
    <w:rsid w:val="7B5A93FE"/>
    <w:rsid w:val="7B5AE8B2"/>
    <w:rsid w:val="7B617D40"/>
    <w:rsid w:val="7B72A89E"/>
    <w:rsid w:val="7B7A0979"/>
    <w:rsid w:val="7B7AF5D4"/>
    <w:rsid w:val="7B7C42D8"/>
    <w:rsid w:val="7B7FA949"/>
    <w:rsid w:val="7B8039C0"/>
    <w:rsid w:val="7B81869C"/>
    <w:rsid w:val="7B82BF73"/>
    <w:rsid w:val="7B88BAB1"/>
    <w:rsid w:val="7B88ED21"/>
    <w:rsid w:val="7B8C2139"/>
    <w:rsid w:val="7B8DFC60"/>
    <w:rsid w:val="7B8F2B41"/>
    <w:rsid w:val="7B92C9FF"/>
    <w:rsid w:val="7B92EF34"/>
    <w:rsid w:val="7B95587C"/>
    <w:rsid w:val="7B9EDDB4"/>
    <w:rsid w:val="7BA0F1A0"/>
    <w:rsid w:val="7BA24CAA"/>
    <w:rsid w:val="7BA3E47C"/>
    <w:rsid w:val="7BA54458"/>
    <w:rsid w:val="7BA9A67C"/>
    <w:rsid w:val="7BAAABBB"/>
    <w:rsid w:val="7BAB143F"/>
    <w:rsid w:val="7BADE37B"/>
    <w:rsid w:val="7BB75EFC"/>
    <w:rsid w:val="7BB86E4C"/>
    <w:rsid w:val="7BB8C871"/>
    <w:rsid w:val="7BBACA49"/>
    <w:rsid w:val="7BBE1376"/>
    <w:rsid w:val="7BBF2FAA"/>
    <w:rsid w:val="7BC1EF34"/>
    <w:rsid w:val="7BC5C2F9"/>
    <w:rsid w:val="7BC88935"/>
    <w:rsid w:val="7BD2B428"/>
    <w:rsid w:val="7BD2F65D"/>
    <w:rsid w:val="7BD7FF45"/>
    <w:rsid w:val="7BDADC89"/>
    <w:rsid w:val="7BDC1300"/>
    <w:rsid w:val="7BE24387"/>
    <w:rsid w:val="7BE88125"/>
    <w:rsid w:val="7BEDA6E9"/>
    <w:rsid w:val="7BEED663"/>
    <w:rsid w:val="7BEFF78F"/>
    <w:rsid w:val="7BF90E01"/>
    <w:rsid w:val="7BFC7C24"/>
    <w:rsid w:val="7BFDF686"/>
    <w:rsid w:val="7C068196"/>
    <w:rsid w:val="7C091FEC"/>
    <w:rsid w:val="7C0CA55F"/>
    <w:rsid w:val="7C0CFC6B"/>
    <w:rsid w:val="7C13A93F"/>
    <w:rsid w:val="7C152621"/>
    <w:rsid w:val="7C1CE527"/>
    <w:rsid w:val="7C20FD1F"/>
    <w:rsid w:val="7C21343E"/>
    <w:rsid w:val="7C252040"/>
    <w:rsid w:val="7C297A8A"/>
    <w:rsid w:val="7C2F462D"/>
    <w:rsid w:val="7C3DF1C4"/>
    <w:rsid w:val="7C3DF99D"/>
    <w:rsid w:val="7C45E512"/>
    <w:rsid w:val="7C53A376"/>
    <w:rsid w:val="7C54027C"/>
    <w:rsid w:val="7C56A679"/>
    <w:rsid w:val="7C584C6D"/>
    <w:rsid w:val="7C599499"/>
    <w:rsid w:val="7C5A48C5"/>
    <w:rsid w:val="7C63765E"/>
    <w:rsid w:val="7C65F957"/>
    <w:rsid w:val="7C695283"/>
    <w:rsid w:val="7C6DFC9C"/>
    <w:rsid w:val="7C712972"/>
    <w:rsid w:val="7C72270B"/>
    <w:rsid w:val="7C7C3668"/>
    <w:rsid w:val="7C7D0EF3"/>
    <w:rsid w:val="7C821A6E"/>
    <w:rsid w:val="7C872BD3"/>
    <w:rsid w:val="7C88B1F3"/>
    <w:rsid w:val="7C8973CE"/>
    <w:rsid w:val="7C90FDA0"/>
    <w:rsid w:val="7C916D88"/>
    <w:rsid w:val="7C9D1C57"/>
    <w:rsid w:val="7CABAEFD"/>
    <w:rsid w:val="7CB1B4B7"/>
    <w:rsid w:val="7CB2145D"/>
    <w:rsid w:val="7CB36650"/>
    <w:rsid w:val="7CB3EE36"/>
    <w:rsid w:val="7CB58E48"/>
    <w:rsid w:val="7CBB390A"/>
    <w:rsid w:val="7CBB9739"/>
    <w:rsid w:val="7CBDAF21"/>
    <w:rsid w:val="7CC15D50"/>
    <w:rsid w:val="7CC28599"/>
    <w:rsid w:val="7CC469F2"/>
    <w:rsid w:val="7CC590F9"/>
    <w:rsid w:val="7CCAC4B2"/>
    <w:rsid w:val="7CCCF17D"/>
    <w:rsid w:val="7CCDF22F"/>
    <w:rsid w:val="7CDAC26E"/>
    <w:rsid w:val="7CDBCC4C"/>
    <w:rsid w:val="7CDE1F48"/>
    <w:rsid w:val="7CE3A605"/>
    <w:rsid w:val="7CE4AA36"/>
    <w:rsid w:val="7CE508E6"/>
    <w:rsid w:val="7CFA0DA3"/>
    <w:rsid w:val="7D023FE5"/>
    <w:rsid w:val="7D03B6A9"/>
    <w:rsid w:val="7D060833"/>
    <w:rsid w:val="7D06FFE1"/>
    <w:rsid w:val="7D097FEE"/>
    <w:rsid w:val="7D0DA14C"/>
    <w:rsid w:val="7D0F53BF"/>
    <w:rsid w:val="7D110C3A"/>
    <w:rsid w:val="7D11BA2E"/>
    <w:rsid w:val="7D1944E3"/>
    <w:rsid w:val="7D1A567A"/>
    <w:rsid w:val="7D26230F"/>
    <w:rsid w:val="7D27B75A"/>
    <w:rsid w:val="7D294A31"/>
    <w:rsid w:val="7D2B20EA"/>
    <w:rsid w:val="7D2CC52A"/>
    <w:rsid w:val="7D30820B"/>
    <w:rsid w:val="7D3318CD"/>
    <w:rsid w:val="7D3853CE"/>
    <w:rsid w:val="7D3B2324"/>
    <w:rsid w:val="7D3EBEB7"/>
    <w:rsid w:val="7D4717BA"/>
    <w:rsid w:val="7D51E0D8"/>
    <w:rsid w:val="7D573CA8"/>
    <w:rsid w:val="7D5A1F9E"/>
    <w:rsid w:val="7D5ADCDD"/>
    <w:rsid w:val="7D5E1E79"/>
    <w:rsid w:val="7D60A764"/>
    <w:rsid w:val="7D65E31D"/>
    <w:rsid w:val="7D681783"/>
    <w:rsid w:val="7D7CF153"/>
    <w:rsid w:val="7D7F4017"/>
    <w:rsid w:val="7D8412E8"/>
    <w:rsid w:val="7D8620A2"/>
    <w:rsid w:val="7D872BB5"/>
    <w:rsid w:val="7D8B034F"/>
    <w:rsid w:val="7D8BC7F0"/>
    <w:rsid w:val="7D8EFC32"/>
    <w:rsid w:val="7D92684E"/>
    <w:rsid w:val="7D9268CC"/>
    <w:rsid w:val="7D92F5D2"/>
    <w:rsid w:val="7D932A6E"/>
    <w:rsid w:val="7D93C981"/>
    <w:rsid w:val="7D95DD90"/>
    <w:rsid w:val="7D98122F"/>
    <w:rsid w:val="7D9926E4"/>
    <w:rsid w:val="7D996E44"/>
    <w:rsid w:val="7D9A28D4"/>
    <w:rsid w:val="7D9AB101"/>
    <w:rsid w:val="7D9D93AD"/>
    <w:rsid w:val="7D9E4116"/>
    <w:rsid w:val="7DA95D78"/>
    <w:rsid w:val="7DB0DF35"/>
    <w:rsid w:val="7DB31451"/>
    <w:rsid w:val="7DB95D21"/>
    <w:rsid w:val="7DBB7993"/>
    <w:rsid w:val="7DC17273"/>
    <w:rsid w:val="7DCA3A6B"/>
    <w:rsid w:val="7DCC0B1D"/>
    <w:rsid w:val="7DCE79E1"/>
    <w:rsid w:val="7DCFE9FE"/>
    <w:rsid w:val="7DD6321C"/>
    <w:rsid w:val="7DD92D94"/>
    <w:rsid w:val="7DDC9BC5"/>
    <w:rsid w:val="7DE1B2C7"/>
    <w:rsid w:val="7DE40ED5"/>
    <w:rsid w:val="7DE44575"/>
    <w:rsid w:val="7DE93739"/>
    <w:rsid w:val="7DEB7297"/>
    <w:rsid w:val="7DEBFB54"/>
    <w:rsid w:val="7DF905FF"/>
    <w:rsid w:val="7DF92574"/>
    <w:rsid w:val="7DFD9CC6"/>
    <w:rsid w:val="7DFDE16F"/>
    <w:rsid w:val="7E000E60"/>
    <w:rsid w:val="7E01B586"/>
    <w:rsid w:val="7E023D9E"/>
    <w:rsid w:val="7E03BEB2"/>
    <w:rsid w:val="7E065E72"/>
    <w:rsid w:val="7E09AFAC"/>
    <w:rsid w:val="7E09D964"/>
    <w:rsid w:val="7E0A305F"/>
    <w:rsid w:val="7E1152DA"/>
    <w:rsid w:val="7E12EF9A"/>
    <w:rsid w:val="7E165603"/>
    <w:rsid w:val="7E1FDA06"/>
    <w:rsid w:val="7E2243A1"/>
    <w:rsid w:val="7E225BB6"/>
    <w:rsid w:val="7E25642B"/>
    <w:rsid w:val="7E27D585"/>
    <w:rsid w:val="7E2A9A34"/>
    <w:rsid w:val="7E2D3DE9"/>
    <w:rsid w:val="7E34CC3A"/>
    <w:rsid w:val="7E37B059"/>
    <w:rsid w:val="7E382CA3"/>
    <w:rsid w:val="7E3961EC"/>
    <w:rsid w:val="7E3C1536"/>
    <w:rsid w:val="7E4330AD"/>
    <w:rsid w:val="7E49EBED"/>
    <w:rsid w:val="7E4C9F1F"/>
    <w:rsid w:val="7E5546EA"/>
    <w:rsid w:val="7E563329"/>
    <w:rsid w:val="7E5C6802"/>
    <w:rsid w:val="7E5CFDB8"/>
    <w:rsid w:val="7E5D5D02"/>
    <w:rsid w:val="7E5FE128"/>
    <w:rsid w:val="7E61333D"/>
    <w:rsid w:val="7E61FE9B"/>
    <w:rsid w:val="7E6E3F75"/>
    <w:rsid w:val="7E71CE53"/>
    <w:rsid w:val="7E854109"/>
    <w:rsid w:val="7E8A3CC2"/>
    <w:rsid w:val="7E9287F1"/>
    <w:rsid w:val="7E971458"/>
    <w:rsid w:val="7E99380E"/>
    <w:rsid w:val="7E9F4737"/>
    <w:rsid w:val="7EA54F31"/>
    <w:rsid w:val="7EA8FA1E"/>
    <w:rsid w:val="7EAEF606"/>
    <w:rsid w:val="7EAF0682"/>
    <w:rsid w:val="7EB0DE78"/>
    <w:rsid w:val="7EB140BC"/>
    <w:rsid w:val="7EB3723A"/>
    <w:rsid w:val="7EB43B9C"/>
    <w:rsid w:val="7EB5B33E"/>
    <w:rsid w:val="7EB6B8CB"/>
    <w:rsid w:val="7EB9F3C9"/>
    <w:rsid w:val="7EBA142D"/>
    <w:rsid w:val="7EBC5E4B"/>
    <w:rsid w:val="7EC5198C"/>
    <w:rsid w:val="7EC5ACBA"/>
    <w:rsid w:val="7EC6D1D0"/>
    <w:rsid w:val="7ECD9376"/>
    <w:rsid w:val="7ED0AB37"/>
    <w:rsid w:val="7ED266FA"/>
    <w:rsid w:val="7ED4DE60"/>
    <w:rsid w:val="7ED78631"/>
    <w:rsid w:val="7EDFDA3F"/>
    <w:rsid w:val="7EE86D39"/>
    <w:rsid w:val="7EECD4DC"/>
    <w:rsid w:val="7EF06615"/>
    <w:rsid w:val="7EF2F4C2"/>
    <w:rsid w:val="7EF37305"/>
    <w:rsid w:val="7EF5B07B"/>
    <w:rsid w:val="7EF6DEAA"/>
    <w:rsid w:val="7F0044CC"/>
    <w:rsid w:val="7F03E5CA"/>
    <w:rsid w:val="7F064D60"/>
    <w:rsid w:val="7F109CF7"/>
    <w:rsid w:val="7F127EE3"/>
    <w:rsid w:val="7F13ACA5"/>
    <w:rsid w:val="7F176AC6"/>
    <w:rsid w:val="7F1C446C"/>
    <w:rsid w:val="7F2347FE"/>
    <w:rsid w:val="7F278CAD"/>
    <w:rsid w:val="7F27EE89"/>
    <w:rsid w:val="7F2ABC30"/>
    <w:rsid w:val="7F2CA6D8"/>
    <w:rsid w:val="7F3036F2"/>
    <w:rsid w:val="7F32E4A3"/>
    <w:rsid w:val="7F3743C2"/>
    <w:rsid w:val="7F37AAD8"/>
    <w:rsid w:val="7F386637"/>
    <w:rsid w:val="7F3A039A"/>
    <w:rsid w:val="7F3C43AA"/>
    <w:rsid w:val="7F3E38DE"/>
    <w:rsid w:val="7F403ACF"/>
    <w:rsid w:val="7F426B0F"/>
    <w:rsid w:val="7F4458B3"/>
    <w:rsid w:val="7F4B0DA8"/>
    <w:rsid w:val="7F533AD8"/>
    <w:rsid w:val="7F555BF8"/>
    <w:rsid w:val="7F5A7400"/>
    <w:rsid w:val="7F60C9F4"/>
    <w:rsid w:val="7F6199B1"/>
    <w:rsid w:val="7F61B328"/>
    <w:rsid w:val="7F634F08"/>
    <w:rsid w:val="7F63E4D1"/>
    <w:rsid w:val="7F666E47"/>
    <w:rsid w:val="7F6BCC96"/>
    <w:rsid w:val="7F6C097A"/>
    <w:rsid w:val="7F6D3FEC"/>
    <w:rsid w:val="7F6D64A4"/>
    <w:rsid w:val="7F7195D2"/>
    <w:rsid w:val="7F7525D7"/>
    <w:rsid w:val="7F782731"/>
    <w:rsid w:val="7F78CBE9"/>
    <w:rsid w:val="7F7AD1DA"/>
    <w:rsid w:val="7F7B47B5"/>
    <w:rsid w:val="7F7FB97A"/>
    <w:rsid w:val="7F839ED2"/>
    <w:rsid w:val="7F8BAE0D"/>
    <w:rsid w:val="7F8E2AEA"/>
    <w:rsid w:val="7F91D9AA"/>
    <w:rsid w:val="7F938CE1"/>
    <w:rsid w:val="7F942ABA"/>
    <w:rsid w:val="7F9F4B05"/>
    <w:rsid w:val="7FA39BAA"/>
    <w:rsid w:val="7FA4071B"/>
    <w:rsid w:val="7FA4C360"/>
    <w:rsid w:val="7FA76A8B"/>
    <w:rsid w:val="7FA8C58F"/>
    <w:rsid w:val="7FA993C0"/>
    <w:rsid w:val="7FB0EA1E"/>
    <w:rsid w:val="7FB13D73"/>
    <w:rsid w:val="7FB8B67A"/>
    <w:rsid w:val="7FBC8F14"/>
    <w:rsid w:val="7FC84ECC"/>
    <w:rsid w:val="7FC861AB"/>
    <w:rsid w:val="7FC949AA"/>
    <w:rsid w:val="7FD4CE0B"/>
    <w:rsid w:val="7FD9F2C3"/>
    <w:rsid w:val="7FDA5581"/>
    <w:rsid w:val="7FDB9831"/>
    <w:rsid w:val="7FDD0007"/>
    <w:rsid w:val="7FDDBBD7"/>
    <w:rsid w:val="7FDF9210"/>
    <w:rsid w:val="7FE07832"/>
    <w:rsid w:val="7FE18969"/>
    <w:rsid w:val="7FE3047B"/>
    <w:rsid w:val="7FE3A7E3"/>
    <w:rsid w:val="7FEC00E5"/>
    <w:rsid w:val="7FECEC6D"/>
    <w:rsid w:val="7FED017D"/>
    <w:rsid w:val="7FEE05FF"/>
    <w:rsid w:val="7FEF87E9"/>
    <w:rsid w:val="7FF16B31"/>
    <w:rsid w:val="7FF2EB19"/>
    <w:rsid w:val="7FFC2640"/>
    <w:rsid w:val="7FFE51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98B71"/>
  <w15:chartTrackingRefBased/>
  <w15:docId w15:val="{EBAED29F-6E0C-479C-A28C-3A50516D4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5742"/>
  </w:style>
  <w:style w:type="paragraph" w:styleId="Heading1">
    <w:name w:val="heading 1"/>
    <w:basedOn w:val="Normal"/>
    <w:next w:val="Normal"/>
    <w:link w:val="Heading1Char"/>
    <w:uiPriority w:val="9"/>
    <w:qFormat/>
    <w:rsid w:val="00130875"/>
    <w:pPr>
      <w:keepNext/>
      <w:keepLines/>
      <w:spacing w:before="480" w:after="480"/>
      <w:jc w:val="center"/>
      <w:outlineLvl w:val="0"/>
    </w:pPr>
    <w:rPr>
      <w:rFonts w:ascii="Cambria" w:eastAsiaTheme="majorEastAsia" w:hAnsi="Cambria" w:cstheme="majorBidi"/>
      <w:b/>
      <w:sz w:val="26"/>
      <w:szCs w:val="32"/>
    </w:rPr>
  </w:style>
  <w:style w:type="paragraph" w:styleId="Heading2">
    <w:name w:val="heading 2"/>
    <w:basedOn w:val="Normal"/>
    <w:next w:val="Normal"/>
    <w:link w:val="Heading2Char"/>
    <w:uiPriority w:val="9"/>
    <w:unhideWhenUsed/>
    <w:qFormat/>
    <w:rsid w:val="00581037"/>
    <w:pPr>
      <w:keepNext/>
      <w:keepLines/>
      <w:spacing w:before="40"/>
      <w:outlineLvl w:val="1"/>
    </w:pPr>
    <w:rPr>
      <w:rFonts w:ascii="Cambria" w:eastAsiaTheme="majorEastAsia" w:hAnsi="Cambria" w:cstheme="majorBidi"/>
      <w:b/>
      <w:sz w:val="24"/>
      <w:szCs w:val="26"/>
    </w:rPr>
  </w:style>
  <w:style w:type="paragraph" w:styleId="Heading3">
    <w:name w:val="heading 3"/>
    <w:basedOn w:val="Normal"/>
    <w:next w:val="Normal"/>
    <w:link w:val="Heading3Char"/>
    <w:uiPriority w:val="9"/>
    <w:unhideWhenUsed/>
    <w:qFormat/>
    <w:rsid w:val="005D06E1"/>
    <w:pPr>
      <w:keepNext/>
      <w:keepLines/>
      <w:spacing w:before="40" w:after="0"/>
      <w:outlineLvl w:val="2"/>
    </w:pPr>
    <w:rPr>
      <w:rFonts w:asciiTheme="majorHAnsi" w:eastAsiaTheme="majorEastAsia" w:hAnsiTheme="majorHAnsi" w:cstheme="majorBidi"/>
      <w:i/>
      <w:sz w:val="24"/>
      <w:szCs w:val="24"/>
    </w:rPr>
  </w:style>
  <w:style w:type="paragraph" w:styleId="Heading4">
    <w:name w:val="heading 4"/>
    <w:basedOn w:val="Normal"/>
    <w:next w:val="Normal"/>
    <w:link w:val="Heading4Char"/>
    <w:uiPriority w:val="9"/>
    <w:unhideWhenUsed/>
    <w:qFormat/>
    <w:rsid w:val="00EC0BC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4F9"/>
    <w:rPr>
      <w:rFonts w:ascii="Segoe UI" w:hAnsi="Segoe UI" w:cs="Segoe UI"/>
      <w:sz w:val="18"/>
      <w:szCs w:val="18"/>
    </w:rPr>
  </w:style>
  <w:style w:type="paragraph" w:customStyle="1" w:styleId="Default">
    <w:name w:val="Default"/>
    <w:rsid w:val="00E127DF"/>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E127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136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6A9"/>
  </w:style>
  <w:style w:type="paragraph" w:styleId="Footer">
    <w:name w:val="footer"/>
    <w:basedOn w:val="Normal"/>
    <w:link w:val="FooterChar"/>
    <w:uiPriority w:val="99"/>
    <w:unhideWhenUsed/>
    <w:rsid w:val="007136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6A9"/>
  </w:style>
  <w:style w:type="paragraph" w:styleId="Bibliography">
    <w:name w:val="Bibliography"/>
    <w:basedOn w:val="Normal"/>
    <w:next w:val="Normal"/>
    <w:uiPriority w:val="37"/>
    <w:unhideWhenUsed/>
    <w:rsid w:val="00D07764"/>
    <w:pPr>
      <w:spacing w:after="0" w:line="240" w:lineRule="auto"/>
      <w:ind w:left="720" w:hanging="720"/>
    </w:pPr>
  </w:style>
  <w:style w:type="character" w:styleId="Hyperlink">
    <w:name w:val="Hyperlink"/>
    <w:basedOn w:val="DefaultParagraphFont"/>
    <w:uiPriority w:val="99"/>
    <w:unhideWhenUsed/>
    <w:rsid w:val="0026172D"/>
    <w:rPr>
      <w:rFonts w:ascii="Calibri" w:hAnsi="Calibri"/>
      <w:color w:val="auto"/>
      <w:sz w:val="24"/>
      <w:u w:val="none"/>
    </w:rPr>
  </w:style>
  <w:style w:type="character" w:styleId="CommentReference">
    <w:name w:val="annotation reference"/>
    <w:basedOn w:val="DefaultParagraphFont"/>
    <w:uiPriority w:val="99"/>
    <w:semiHidden/>
    <w:unhideWhenUsed/>
    <w:rsid w:val="00BE471A"/>
    <w:rPr>
      <w:sz w:val="16"/>
      <w:szCs w:val="16"/>
    </w:rPr>
  </w:style>
  <w:style w:type="paragraph" w:styleId="CommentText">
    <w:name w:val="annotation text"/>
    <w:basedOn w:val="Normal"/>
    <w:link w:val="CommentTextChar"/>
    <w:uiPriority w:val="99"/>
    <w:unhideWhenUsed/>
    <w:rsid w:val="00BE471A"/>
    <w:pPr>
      <w:spacing w:line="240" w:lineRule="auto"/>
    </w:pPr>
    <w:rPr>
      <w:sz w:val="20"/>
      <w:szCs w:val="20"/>
    </w:rPr>
  </w:style>
  <w:style w:type="character" w:customStyle="1" w:styleId="CommentTextChar">
    <w:name w:val="Comment Text Char"/>
    <w:basedOn w:val="DefaultParagraphFont"/>
    <w:link w:val="CommentText"/>
    <w:uiPriority w:val="99"/>
    <w:rsid w:val="00BE471A"/>
    <w:rPr>
      <w:sz w:val="20"/>
      <w:szCs w:val="20"/>
    </w:rPr>
  </w:style>
  <w:style w:type="paragraph" w:styleId="CommentSubject">
    <w:name w:val="annotation subject"/>
    <w:basedOn w:val="CommentText"/>
    <w:next w:val="CommentText"/>
    <w:link w:val="CommentSubjectChar"/>
    <w:uiPriority w:val="99"/>
    <w:semiHidden/>
    <w:unhideWhenUsed/>
    <w:rsid w:val="00BE471A"/>
    <w:rPr>
      <w:b/>
      <w:bCs/>
    </w:rPr>
  </w:style>
  <w:style w:type="character" w:customStyle="1" w:styleId="CommentSubjectChar">
    <w:name w:val="Comment Subject Char"/>
    <w:basedOn w:val="CommentTextChar"/>
    <w:link w:val="CommentSubject"/>
    <w:uiPriority w:val="99"/>
    <w:semiHidden/>
    <w:rsid w:val="00BE471A"/>
    <w:rPr>
      <w:b/>
      <w:bCs/>
      <w:sz w:val="20"/>
      <w:szCs w:val="20"/>
    </w:rPr>
  </w:style>
  <w:style w:type="character" w:styleId="UnresolvedMention">
    <w:name w:val="Unresolved Mention"/>
    <w:basedOn w:val="DefaultParagraphFont"/>
    <w:uiPriority w:val="99"/>
    <w:semiHidden/>
    <w:unhideWhenUsed/>
    <w:rsid w:val="00A00234"/>
    <w:rPr>
      <w:color w:val="605E5C"/>
      <w:shd w:val="clear" w:color="auto" w:fill="E1DFDD"/>
    </w:rPr>
  </w:style>
  <w:style w:type="character" w:styleId="PlaceholderText">
    <w:name w:val="Placeholder Text"/>
    <w:basedOn w:val="DefaultParagraphFont"/>
    <w:uiPriority w:val="99"/>
    <w:semiHidden/>
    <w:rsid w:val="00EB6B02"/>
    <w:rPr>
      <w:color w:val="808080"/>
    </w:rPr>
  </w:style>
  <w:style w:type="character" w:customStyle="1" w:styleId="Heading1Char">
    <w:name w:val="Heading 1 Char"/>
    <w:basedOn w:val="DefaultParagraphFont"/>
    <w:link w:val="Heading1"/>
    <w:uiPriority w:val="9"/>
    <w:rsid w:val="00130875"/>
    <w:rPr>
      <w:rFonts w:ascii="Cambria" w:eastAsiaTheme="majorEastAsia" w:hAnsi="Cambria" w:cstheme="majorBidi"/>
      <w:b/>
      <w:sz w:val="26"/>
      <w:szCs w:val="32"/>
    </w:rPr>
  </w:style>
  <w:style w:type="character" w:customStyle="1" w:styleId="Heading2Char">
    <w:name w:val="Heading 2 Char"/>
    <w:basedOn w:val="DefaultParagraphFont"/>
    <w:link w:val="Heading2"/>
    <w:uiPriority w:val="9"/>
    <w:rsid w:val="00581037"/>
    <w:rPr>
      <w:rFonts w:ascii="Cambria" w:eastAsiaTheme="majorEastAsia" w:hAnsi="Cambria" w:cstheme="majorBidi"/>
      <w:b/>
      <w:sz w:val="24"/>
      <w:szCs w:val="26"/>
    </w:rPr>
  </w:style>
  <w:style w:type="character" w:customStyle="1" w:styleId="Heading3Char">
    <w:name w:val="Heading 3 Char"/>
    <w:basedOn w:val="DefaultParagraphFont"/>
    <w:link w:val="Heading3"/>
    <w:uiPriority w:val="9"/>
    <w:rsid w:val="005D06E1"/>
    <w:rPr>
      <w:rFonts w:asciiTheme="majorHAnsi" w:eastAsiaTheme="majorEastAsia" w:hAnsiTheme="majorHAnsi" w:cstheme="majorBidi"/>
      <w:i/>
      <w:sz w:val="24"/>
      <w:szCs w:val="24"/>
    </w:rPr>
  </w:style>
  <w:style w:type="paragraph" w:styleId="ListParagraph">
    <w:name w:val="List Paragraph"/>
    <w:basedOn w:val="Normal"/>
    <w:uiPriority w:val="99"/>
    <w:qFormat/>
    <w:rsid w:val="003D4F49"/>
    <w:pPr>
      <w:ind w:left="720"/>
      <w:contextualSpacing/>
    </w:pPr>
  </w:style>
  <w:style w:type="paragraph" w:styleId="NormalWeb">
    <w:name w:val="Normal (Web)"/>
    <w:basedOn w:val="Normal"/>
    <w:uiPriority w:val="99"/>
    <w:unhideWhenUsed/>
    <w:rsid w:val="003B563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4C611C"/>
    <w:pPr>
      <w:spacing w:after="0" w:line="240" w:lineRule="auto"/>
    </w:pPr>
    <w:rPr>
      <w:rFonts w:ascii="Times New Roman" w:hAnsi="Times New Roman"/>
      <w:bCs/>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031A1"/>
    <w:pPr>
      <w:spacing w:after="0" w:line="240" w:lineRule="auto"/>
    </w:pPr>
    <w:rPr>
      <w:rFonts w:ascii="Times New Roman" w:hAnsi="Times New Roman"/>
      <w:bCs/>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D5E90"/>
    <w:pPr>
      <w:spacing w:after="0" w:line="240" w:lineRule="auto"/>
    </w:pPr>
    <w:rPr>
      <w:rFonts w:ascii="Times New Roman" w:hAnsi="Times New Roman"/>
      <w:bCs/>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B0F79"/>
    <w:pPr>
      <w:spacing w:after="0" w:line="240" w:lineRule="auto"/>
    </w:pPr>
    <w:rPr>
      <w:rFonts w:ascii="Times New Roman" w:hAnsi="Times New Roman"/>
      <w:bCs/>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C0BCA"/>
    <w:rPr>
      <w:rFonts w:asciiTheme="majorHAnsi" w:eastAsiaTheme="majorEastAsia" w:hAnsiTheme="majorHAnsi" w:cstheme="majorBidi"/>
      <w:i/>
      <w:iCs/>
      <w:color w:val="2F5496" w:themeColor="accent1" w:themeShade="BF"/>
    </w:rPr>
  </w:style>
  <w:style w:type="character" w:styleId="Mention">
    <w:name w:val="Mention"/>
    <w:basedOn w:val="DefaultParagraphFont"/>
    <w:uiPriority w:val="99"/>
    <w:unhideWhenUsed/>
    <w:rsid w:val="00780BEF"/>
    <w:rPr>
      <w:color w:val="2B579A"/>
      <w:shd w:val="clear" w:color="auto" w:fill="E6E6E6"/>
    </w:rPr>
  </w:style>
  <w:style w:type="paragraph" w:styleId="Revision">
    <w:name w:val="Revision"/>
    <w:hidden/>
    <w:uiPriority w:val="99"/>
    <w:semiHidden/>
    <w:rsid w:val="00992A89"/>
    <w:pPr>
      <w:spacing w:after="0" w:line="240" w:lineRule="auto"/>
    </w:pPr>
  </w:style>
  <w:style w:type="character" w:customStyle="1" w:styleId="cf01">
    <w:name w:val="cf01"/>
    <w:basedOn w:val="DefaultParagraphFont"/>
    <w:rsid w:val="009D3C6B"/>
    <w:rPr>
      <w:rFonts w:ascii="Segoe UI" w:hAnsi="Segoe UI" w:cs="Segoe UI" w:hint="default"/>
      <w:sz w:val="18"/>
      <w:szCs w:val="18"/>
    </w:rPr>
  </w:style>
  <w:style w:type="character" w:styleId="FollowedHyperlink">
    <w:name w:val="FollowedHyperlink"/>
    <w:basedOn w:val="DefaultParagraphFont"/>
    <w:uiPriority w:val="99"/>
    <w:semiHidden/>
    <w:unhideWhenUsed/>
    <w:rsid w:val="005E6E9D"/>
    <w:rPr>
      <w:color w:val="954F72" w:themeColor="followedHyperlink"/>
      <w:u w:val="single"/>
    </w:rPr>
  </w:style>
  <w:style w:type="table" w:customStyle="1" w:styleId="BBBasic">
    <w:name w:val="BB Basic"/>
    <w:basedOn w:val="TableNormal"/>
    <w:uiPriority w:val="99"/>
    <w:rsid w:val="00493F8F"/>
    <w:pPr>
      <w:spacing w:after="0" w:line="240" w:lineRule="auto"/>
    </w:pPr>
    <w:tblPr>
      <w:tblBorders>
        <w:top w:val="single" w:sz="4" w:space="0" w:color="auto"/>
        <w:bottom w:val="single" w:sz="4" w:space="0" w:color="auto"/>
      </w:tblBorders>
    </w:tblPr>
    <w:tcPr>
      <w:vAlign w:val="center"/>
    </w:tcPr>
    <w:tblStylePr w:type="firstRow">
      <w:pPr>
        <w:jc w:val="center"/>
      </w:pPr>
      <w:tblPr/>
      <w:tcPr>
        <w:tcBorders>
          <w:bottom w:val="single" w:sz="4" w:space="0" w:color="auto"/>
        </w:tcBorders>
        <w:vAlign w:val="center"/>
      </w:tcPr>
    </w:tblStylePr>
  </w:style>
  <w:style w:type="table" w:customStyle="1" w:styleId="Table">
    <w:name w:val="Table"/>
    <w:semiHidden/>
    <w:unhideWhenUsed/>
    <w:qFormat/>
    <w:rsid w:val="008F68BA"/>
    <w:pPr>
      <w:spacing w:after="200" w:line="240" w:lineRule="auto"/>
    </w:pPr>
    <w:rPr>
      <w:sz w:val="24"/>
      <w:szCs w:val="24"/>
      <w:lang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customStyle="1" w:styleId="katex-mathml">
    <w:name w:val="katex-mathml"/>
    <w:basedOn w:val="DefaultParagraphFont"/>
    <w:rsid w:val="007F52AC"/>
  </w:style>
  <w:style w:type="character" w:customStyle="1" w:styleId="mord">
    <w:name w:val="mord"/>
    <w:basedOn w:val="DefaultParagraphFont"/>
    <w:rsid w:val="007F52AC"/>
  </w:style>
  <w:style w:type="character" w:customStyle="1" w:styleId="vlist-s">
    <w:name w:val="vlist-s"/>
    <w:basedOn w:val="DefaultParagraphFont"/>
    <w:rsid w:val="007F52AC"/>
  </w:style>
  <w:style w:type="character" w:customStyle="1" w:styleId="mopen">
    <w:name w:val="mopen"/>
    <w:basedOn w:val="DefaultParagraphFont"/>
    <w:rsid w:val="007F52AC"/>
  </w:style>
  <w:style w:type="character" w:customStyle="1" w:styleId="mclose">
    <w:name w:val="mclose"/>
    <w:basedOn w:val="DefaultParagraphFont"/>
    <w:rsid w:val="007F52AC"/>
  </w:style>
  <w:style w:type="character" w:customStyle="1" w:styleId="mrel">
    <w:name w:val="mrel"/>
    <w:basedOn w:val="DefaultParagraphFont"/>
    <w:rsid w:val="007F52AC"/>
  </w:style>
  <w:style w:type="character" w:customStyle="1" w:styleId="mbin">
    <w:name w:val="mbin"/>
    <w:basedOn w:val="DefaultParagraphFont"/>
    <w:rsid w:val="007F52AC"/>
  </w:style>
  <w:style w:type="character" w:customStyle="1" w:styleId="mop">
    <w:name w:val="mop"/>
    <w:basedOn w:val="DefaultParagraphFont"/>
    <w:rsid w:val="007F52AC"/>
  </w:style>
  <w:style w:type="character" w:customStyle="1" w:styleId="normaltextrun">
    <w:name w:val="normaltextrun"/>
    <w:basedOn w:val="DefaultParagraphFont"/>
    <w:uiPriority w:val="1"/>
    <w:rsid w:val="112084A2"/>
    <w:rPr>
      <w:rFonts w:asciiTheme="minorHAnsi" w:eastAsiaTheme="minorEastAsia" w:hAnsiTheme="minorHAnsi" w:cstheme="minorBidi"/>
      <w:sz w:val="22"/>
      <w:szCs w:val="22"/>
    </w:rPr>
  </w:style>
  <w:style w:type="paragraph" w:styleId="Title">
    <w:name w:val="Title"/>
    <w:basedOn w:val="Normal"/>
    <w:next w:val="Normal"/>
    <w:link w:val="TitleChar"/>
    <w:uiPriority w:val="10"/>
    <w:qFormat/>
    <w:rsid w:val="009924C1"/>
    <w:pPr>
      <w:spacing w:after="0" w:line="240" w:lineRule="auto"/>
      <w:contextualSpacing/>
      <w:jc w:val="center"/>
    </w:pPr>
    <w:rPr>
      <w:rFonts w:ascii="Cambria" w:eastAsiaTheme="majorEastAsia" w:hAnsi="Cambria" w:cstheme="majorBidi"/>
      <w:b/>
      <w:spacing w:val="-10"/>
      <w:kern w:val="28"/>
      <w:sz w:val="32"/>
      <w:szCs w:val="56"/>
    </w:rPr>
  </w:style>
  <w:style w:type="character" w:customStyle="1" w:styleId="TitleChar">
    <w:name w:val="Title Char"/>
    <w:basedOn w:val="DefaultParagraphFont"/>
    <w:link w:val="Title"/>
    <w:uiPriority w:val="10"/>
    <w:rsid w:val="009924C1"/>
    <w:rPr>
      <w:rFonts w:ascii="Cambria" w:eastAsiaTheme="majorEastAsia" w:hAnsi="Cambria" w:cstheme="majorBidi"/>
      <w:b/>
      <w:spacing w:val="-10"/>
      <w:kern w:val="28"/>
      <w:sz w:val="32"/>
      <w:szCs w:val="56"/>
    </w:rPr>
  </w:style>
  <w:style w:type="paragraph" w:styleId="Caption">
    <w:name w:val="caption"/>
    <w:basedOn w:val="Normal"/>
    <w:next w:val="Normal"/>
    <w:uiPriority w:val="35"/>
    <w:unhideWhenUsed/>
    <w:qFormat/>
    <w:rsid w:val="00035586"/>
    <w:pPr>
      <w:spacing w:before="240" w:after="480" w:line="240" w:lineRule="auto"/>
    </w:pPr>
    <w:rPr>
      <w:b/>
      <w:iCs/>
      <w:sz w:val="24"/>
      <w:szCs w:val="18"/>
    </w:rPr>
  </w:style>
  <w:style w:type="paragraph" w:styleId="TableofFigures">
    <w:name w:val="table of figures"/>
    <w:basedOn w:val="Normal"/>
    <w:next w:val="Normal"/>
    <w:uiPriority w:val="99"/>
    <w:unhideWhenUsed/>
    <w:rsid w:val="008F28A5"/>
    <w:pPr>
      <w:spacing w:after="0"/>
    </w:pPr>
  </w:style>
  <w:style w:type="paragraph" w:customStyle="1" w:styleId="Tablecaptions">
    <w:name w:val="Table captions"/>
    <w:basedOn w:val="Caption"/>
    <w:qFormat/>
    <w:rsid w:val="00D861FC"/>
    <w:pPr>
      <w:keepNext/>
      <w:spacing w:before="480" w:after="240"/>
    </w:pPr>
    <w:rPr>
      <w:bCs/>
      <w:szCs w:val="24"/>
    </w:rPr>
  </w:style>
  <w:style w:type="paragraph" w:customStyle="1" w:styleId="Figurecaption">
    <w:name w:val="Figure caption"/>
    <w:basedOn w:val="Caption"/>
    <w:qFormat/>
    <w:rsid w:val="0063119A"/>
  </w:style>
  <w:style w:type="paragraph" w:customStyle="1" w:styleId="pf0">
    <w:name w:val="pf0"/>
    <w:basedOn w:val="Normal"/>
    <w:rsid w:val="0085376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06126">
      <w:bodyDiv w:val="1"/>
      <w:marLeft w:val="0"/>
      <w:marRight w:val="0"/>
      <w:marTop w:val="0"/>
      <w:marBottom w:val="0"/>
      <w:divBdr>
        <w:top w:val="none" w:sz="0" w:space="0" w:color="auto"/>
        <w:left w:val="none" w:sz="0" w:space="0" w:color="auto"/>
        <w:bottom w:val="none" w:sz="0" w:space="0" w:color="auto"/>
        <w:right w:val="none" w:sz="0" w:space="0" w:color="auto"/>
      </w:divBdr>
    </w:div>
    <w:div w:id="191844958">
      <w:bodyDiv w:val="1"/>
      <w:marLeft w:val="0"/>
      <w:marRight w:val="0"/>
      <w:marTop w:val="0"/>
      <w:marBottom w:val="0"/>
      <w:divBdr>
        <w:top w:val="none" w:sz="0" w:space="0" w:color="auto"/>
        <w:left w:val="none" w:sz="0" w:space="0" w:color="auto"/>
        <w:bottom w:val="none" w:sz="0" w:space="0" w:color="auto"/>
        <w:right w:val="none" w:sz="0" w:space="0" w:color="auto"/>
      </w:divBdr>
    </w:div>
    <w:div w:id="230435204">
      <w:bodyDiv w:val="1"/>
      <w:marLeft w:val="0"/>
      <w:marRight w:val="0"/>
      <w:marTop w:val="0"/>
      <w:marBottom w:val="0"/>
      <w:divBdr>
        <w:top w:val="none" w:sz="0" w:space="0" w:color="auto"/>
        <w:left w:val="none" w:sz="0" w:space="0" w:color="auto"/>
        <w:bottom w:val="none" w:sz="0" w:space="0" w:color="auto"/>
        <w:right w:val="none" w:sz="0" w:space="0" w:color="auto"/>
      </w:divBdr>
    </w:div>
    <w:div w:id="294995724">
      <w:bodyDiv w:val="1"/>
      <w:marLeft w:val="0"/>
      <w:marRight w:val="0"/>
      <w:marTop w:val="0"/>
      <w:marBottom w:val="0"/>
      <w:divBdr>
        <w:top w:val="none" w:sz="0" w:space="0" w:color="auto"/>
        <w:left w:val="none" w:sz="0" w:space="0" w:color="auto"/>
        <w:bottom w:val="none" w:sz="0" w:space="0" w:color="auto"/>
        <w:right w:val="none" w:sz="0" w:space="0" w:color="auto"/>
      </w:divBdr>
    </w:div>
    <w:div w:id="354237556">
      <w:bodyDiv w:val="1"/>
      <w:marLeft w:val="0"/>
      <w:marRight w:val="0"/>
      <w:marTop w:val="0"/>
      <w:marBottom w:val="0"/>
      <w:divBdr>
        <w:top w:val="none" w:sz="0" w:space="0" w:color="auto"/>
        <w:left w:val="none" w:sz="0" w:space="0" w:color="auto"/>
        <w:bottom w:val="none" w:sz="0" w:space="0" w:color="auto"/>
        <w:right w:val="none" w:sz="0" w:space="0" w:color="auto"/>
      </w:divBdr>
      <w:divsChild>
        <w:div w:id="1624770568">
          <w:marLeft w:val="0"/>
          <w:marRight w:val="0"/>
          <w:marTop w:val="0"/>
          <w:marBottom w:val="0"/>
          <w:divBdr>
            <w:top w:val="none" w:sz="0" w:space="0" w:color="auto"/>
            <w:left w:val="none" w:sz="0" w:space="0" w:color="auto"/>
            <w:bottom w:val="none" w:sz="0" w:space="0" w:color="auto"/>
            <w:right w:val="none" w:sz="0" w:space="0" w:color="auto"/>
          </w:divBdr>
        </w:div>
      </w:divsChild>
    </w:div>
    <w:div w:id="367268469">
      <w:bodyDiv w:val="1"/>
      <w:marLeft w:val="0"/>
      <w:marRight w:val="0"/>
      <w:marTop w:val="0"/>
      <w:marBottom w:val="0"/>
      <w:divBdr>
        <w:top w:val="none" w:sz="0" w:space="0" w:color="auto"/>
        <w:left w:val="none" w:sz="0" w:space="0" w:color="auto"/>
        <w:bottom w:val="none" w:sz="0" w:space="0" w:color="auto"/>
        <w:right w:val="none" w:sz="0" w:space="0" w:color="auto"/>
      </w:divBdr>
    </w:div>
    <w:div w:id="459350334">
      <w:bodyDiv w:val="1"/>
      <w:marLeft w:val="0"/>
      <w:marRight w:val="0"/>
      <w:marTop w:val="0"/>
      <w:marBottom w:val="0"/>
      <w:divBdr>
        <w:top w:val="none" w:sz="0" w:space="0" w:color="auto"/>
        <w:left w:val="none" w:sz="0" w:space="0" w:color="auto"/>
        <w:bottom w:val="none" w:sz="0" w:space="0" w:color="auto"/>
        <w:right w:val="none" w:sz="0" w:space="0" w:color="auto"/>
      </w:divBdr>
    </w:div>
    <w:div w:id="508955020">
      <w:bodyDiv w:val="1"/>
      <w:marLeft w:val="0"/>
      <w:marRight w:val="0"/>
      <w:marTop w:val="0"/>
      <w:marBottom w:val="0"/>
      <w:divBdr>
        <w:top w:val="none" w:sz="0" w:space="0" w:color="auto"/>
        <w:left w:val="none" w:sz="0" w:space="0" w:color="auto"/>
        <w:bottom w:val="none" w:sz="0" w:space="0" w:color="auto"/>
        <w:right w:val="none" w:sz="0" w:space="0" w:color="auto"/>
      </w:divBdr>
    </w:div>
    <w:div w:id="935552797">
      <w:bodyDiv w:val="1"/>
      <w:marLeft w:val="0"/>
      <w:marRight w:val="0"/>
      <w:marTop w:val="0"/>
      <w:marBottom w:val="0"/>
      <w:divBdr>
        <w:top w:val="none" w:sz="0" w:space="0" w:color="auto"/>
        <w:left w:val="none" w:sz="0" w:space="0" w:color="auto"/>
        <w:bottom w:val="none" w:sz="0" w:space="0" w:color="auto"/>
        <w:right w:val="none" w:sz="0" w:space="0" w:color="auto"/>
      </w:divBdr>
      <w:divsChild>
        <w:div w:id="341006484">
          <w:marLeft w:val="0"/>
          <w:marRight w:val="0"/>
          <w:marTop w:val="0"/>
          <w:marBottom w:val="0"/>
          <w:divBdr>
            <w:top w:val="none" w:sz="0" w:space="0" w:color="auto"/>
            <w:left w:val="none" w:sz="0" w:space="0" w:color="auto"/>
            <w:bottom w:val="none" w:sz="0" w:space="0" w:color="auto"/>
            <w:right w:val="none" w:sz="0" w:space="0" w:color="auto"/>
          </w:divBdr>
        </w:div>
      </w:divsChild>
    </w:div>
    <w:div w:id="951937566">
      <w:bodyDiv w:val="1"/>
      <w:marLeft w:val="0"/>
      <w:marRight w:val="0"/>
      <w:marTop w:val="0"/>
      <w:marBottom w:val="0"/>
      <w:divBdr>
        <w:top w:val="none" w:sz="0" w:space="0" w:color="auto"/>
        <w:left w:val="none" w:sz="0" w:space="0" w:color="auto"/>
        <w:bottom w:val="none" w:sz="0" w:space="0" w:color="auto"/>
        <w:right w:val="none" w:sz="0" w:space="0" w:color="auto"/>
      </w:divBdr>
    </w:div>
    <w:div w:id="979192750">
      <w:bodyDiv w:val="1"/>
      <w:marLeft w:val="0"/>
      <w:marRight w:val="0"/>
      <w:marTop w:val="0"/>
      <w:marBottom w:val="0"/>
      <w:divBdr>
        <w:top w:val="none" w:sz="0" w:space="0" w:color="auto"/>
        <w:left w:val="none" w:sz="0" w:space="0" w:color="auto"/>
        <w:bottom w:val="none" w:sz="0" w:space="0" w:color="auto"/>
        <w:right w:val="none" w:sz="0" w:space="0" w:color="auto"/>
      </w:divBdr>
      <w:divsChild>
        <w:div w:id="236941972">
          <w:marLeft w:val="0"/>
          <w:marRight w:val="0"/>
          <w:marTop w:val="0"/>
          <w:marBottom w:val="0"/>
          <w:divBdr>
            <w:top w:val="none" w:sz="0" w:space="0" w:color="auto"/>
            <w:left w:val="none" w:sz="0" w:space="0" w:color="auto"/>
            <w:bottom w:val="none" w:sz="0" w:space="0" w:color="auto"/>
            <w:right w:val="none" w:sz="0" w:space="0" w:color="auto"/>
          </w:divBdr>
        </w:div>
      </w:divsChild>
    </w:div>
    <w:div w:id="1007370203">
      <w:bodyDiv w:val="1"/>
      <w:marLeft w:val="0"/>
      <w:marRight w:val="0"/>
      <w:marTop w:val="0"/>
      <w:marBottom w:val="0"/>
      <w:divBdr>
        <w:top w:val="none" w:sz="0" w:space="0" w:color="auto"/>
        <w:left w:val="none" w:sz="0" w:space="0" w:color="auto"/>
        <w:bottom w:val="none" w:sz="0" w:space="0" w:color="auto"/>
        <w:right w:val="none" w:sz="0" w:space="0" w:color="auto"/>
      </w:divBdr>
    </w:div>
    <w:div w:id="1031808156">
      <w:bodyDiv w:val="1"/>
      <w:marLeft w:val="0"/>
      <w:marRight w:val="0"/>
      <w:marTop w:val="0"/>
      <w:marBottom w:val="0"/>
      <w:divBdr>
        <w:top w:val="none" w:sz="0" w:space="0" w:color="auto"/>
        <w:left w:val="none" w:sz="0" w:space="0" w:color="auto"/>
        <w:bottom w:val="none" w:sz="0" w:space="0" w:color="auto"/>
        <w:right w:val="none" w:sz="0" w:space="0" w:color="auto"/>
      </w:divBdr>
    </w:div>
    <w:div w:id="1050151940">
      <w:bodyDiv w:val="1"/>
      <w:marLeft w:val="0"/>
      <w:marRight w:val="0"/>
      <w:marTop w:val="0"/>
      <w:marBottom w:val="0"/>
      <w:divBdr>
        <w:top w:val="none" w:sz="0" w:space="0" w:color="auto"/>
        <w:left w:val="none" w:sz="0" w:space="0" w:color="auto"/>
        <w:bottom w:val="none" w:sz="0" w:space="0" w:color="auto"/>
        <w:right w:val="none" w:sz="0" w:space="0" w:color="auto"/>
      </w:divBdr>
    </w:div>
    <w:div w:id="1068462049">
      <w:bodyDiv w:val="1"/>
      <w:marLeft w:val="0"/>
      <w:marRight w:val="0"/>
      <w:marTop w:val="0"/>
      <w:marBottom w:val="0"/>
      <w:divBdr>
        <w:top w:val="none" w:sz="0" w:space="0" w:color="auto"/>
        <w:left w:val="none" w:sz="0" w:space="0" w:color="auto"/>
        <w:bottom w:val="none" w:sz="0" w:space="0" w:color="auto"/>
        <w:right w:val="none" w:sz="0" w:space="0" w:color="auto"/>
      </w:divBdr>
    </w:div>
    <w:div w:id="1091781847">
      <w:bodyDiv w:val="1"/>
      <w:marLeft w:val="0"/>
      <w:marRight w:val="0"/>
      <w:marTop w:val="0"/>
      <w:marBottom w:val="0"/>
      <w:divBdr>
        <w:top w:val="none" w:sz="0" w:space="0" w:color="auto"/>
        <w:left w:val="none" w:sz="0" w:space="0" w:color="auto"/>
        <w:bottom w:val="none" w:sz="0" w:space="0" w:color="auto"/>
        <w:right w:val="none" w:sz="0" w:space="0" w:color="auto"/>
      </w:divBdr>
    </w:div>
    <w:div w:id="1101534858">
      <w:bodyDiv w:val="1"/>
      <w:marLeft w:val="0"/>
      <w:marRight w:val="0"/>
      <w:marTop w:val="0"/>
      <w:marBottom w:val="0"/>
      <w:divBdr>
        <w:top w:val="none" w:sz="0" w:space="0" w:color="auto"/>
        <w:left w:val="none" w:sz="0" w:space="0" w:color="auto"/>
        <w:bottom w:val="none" w:sz="0" w:space="0" w:color="auto"/>
        <w:right w:val="none" w:sz="0" w:space="0" w:color="auto"/>
      </w:divBdr>
    </w:div>
    <w:div w:id="1185247509">
      <w:bodyDiv w:val="1"/>
      <w:marLeft w:val="0"/>
      <w:marRight w:val="0"/>
      <w:marTop w:val="0"/>
      <w:marBottom w:val="0"/>
      <w:divBdr>
        <w:top w:val="none" w:sz="0" w:space="0" w:color="auto"/>
        <w:left w:val="none" w:sz="0" w:space="0" w:color="auto"/>
        <w:bottom w:val="none" w:sz="0" w:space="0" w:color="auto"/>
        <w:right w:val="none" w:sz="0" w:space="0" w:color="auto"/>
      </w:divBdr>
    </w:div>
    <w:div w:id="1445688568">
      <w:bodyDiv w:val="1"/>
      <w:marLeft w:val="0"/>
      <w:marRight w:val="0"/>
      <w:marTop w:val="0"/>
      <w:marBottom w:val="0"/>
      <w:divBdr>
        <w:top w:val="none" w:sz="0" w:space="0" w:color="auto"/>
        <w:left w:val="none" w:sz="0" w:space="0" w:color="auto"/>
        <w:bottom w:val="none" w:sz="0" w:space="0" w:color="auto"/>
        <w:right w:val="none" w:sz="0" w:space="0" w:color="auto"/>
      </w:divBdr>
    </w:div>
    <w:div w:id="1504319522">
      <w:bodyDiv w:val="1"/>
      <w:marLeft w:val="0"/>
      <w:marRight w:val="0"/>
      <w:marTop w:val="0"/>
      <w:marBottom w:val="0"/>
      <w:divBdr>
        <w:top w:val="none" w:sz="0" w:space="0" w:color="auto"/>
        <w:left w:val="none" w:sz="0" w:space="0" w:color="auto"/>
        <w:bottom w:val="none" w:sz="0" w:space="0" w:color="auto"/>
        <w:right w:val="none" w:sz="0" w:space="0" w:color="auto"/>
      </w:divBdr>
    </w:div>
    <w:div w:id="1507211956">
      <w:bodyDiv w:val="1"/>
      <w:marLeft w:val="0"/>
      <w:marRight w:val="0"/>
      <w:marTop w:val="0"/>
      <w:marBottom w:val="0"/>
      <w:divBdr>
        <w:top w:val="none" w:sz="0" w:space="0" w:color="auto"/>
        <w:left w:val="none" w:sz="0" w:space="0" w:color="auto"/>
        <w:bottom w:val="none" w:sz="0" w:space="0" w:color="auto"/>
        <w:right w:val="none" w:sz="0" w:space="0" w:color="auto"/>
      </w:divBdr>
    </w:div>
    <w:div w:id="1547453233">
      <w:bodyDiv w:val="1"/>
      <w:marLeft w:val="0"/>
      <w:marRight w:val="0"/>
      <w:marTop w:val="0"/>
      <w:marBottom w:val="0"/>
      <w:divBdr>
        <w:top w:val="none" w:sz="0" w:space="0" w:color="auto"/>
        <w:left w:val="none" w:sz="0" w:space="0" w:color="auto"/>
        <w:bottom w:val="none" w:sz="0" w:space="0" w:color="auto"/>
        <w:right w:val="none" w:sz="0" w:space="0" w:color="auto"/>
      </w:divBdr>
    </w:div>
    <w:div w:id="1612936822">
      <w:bodyDiv w:val="1"/>
      <w:marLeft w:val="0"/>
      <w:marRight w:val="0"/>
      <w:marTop w:val="0"/>
      <w:marBottom w:val="0"/>
      <w:divBdr>
        <w:top w:val="none" w:sz="0" w:space="0" w:color="auto"/>
        <w:left w:val="none" w:sz="0" w:space="0" w:color="auto"/>
        <w:bottom w:val="none" w:sz="0" w:space="0" w:color="auto"/>
        <w:right w:val="none" w:sz="0" w:space="0" w:color="auto"/>
      </w:divBdr>
    </w:div>
    <w:div w:id="1663774593">
      <w:bodyDiv w:val="1"/>
      <w:marLeft w:val="0"/>
      <w:marRight w:val="0"/>
      <w:marTop w:val="0"/>
      <w:marBottom w:val="0"/>
      <w:divBdr>
        <w:top w:val="none" w:sz="0" w:space="0" w:color="auto"/>
        <w:left w:val="none" w:sz="0" w:space="0" w:color="auto"/>
        <w:bottom w:val="none" w:sz="0" w:space="0" w:color="auto"/>
        <w:right w:val="none" w:sz="0" w:space="0" w:color="auto"/>
      </w:divBdr>
    </w:div>
    <w:div w:id="1727682322">
      <w:bodyDiv w:val="1"/>
      <w:marLeft w:val="0"/>
      <w:marRight w:val="0"/>
      <w:marTop w:val="0"/>
      <w:marBottom w:val="0"/>
      <w:divBdr>
        <w:top w:val="none" w:sz="0" w:space="0" w:color="auto"/>
        <w:left w:val="none" w:sz="0" w:space="0" w:color="auto"/>
        <w:bottom w:val="none" w:sz="0" w:space="0" w:color="auto"/>
        <w:right w:val="none" w:sz="0" w:space="0" w:color="auto"/>
      </w:divBdr>
    </w:div>
    <w:div w:id="1729450304">
      <w:bodyDiv w:val="1"/>
      <w:marLeft w:val="0"/>
      <w:marRight w:val="0"/>
      <w:marTop w:val="0"/>
      <w:marBottom w:val="0"/>
      <w:divBdr>
        <w:top w:val="none" w:sz="0" w:space="0" w:color="auto"/>
        <w:left w:val="none" w:sz="0" w:space="0" w:color="auto"/>
        <w:bottom w:val="none" w:sz="0" w:space="0" w:color="auto"/>
        <w:right w:val="none" w:sz="0" w:space="0" w:color="auto"/>
      </w:divBdr>
    </w:div>
    <w:div w:id="1879048996">
      <w:bodyDiv w:val="1"/>
      <w:marLeft w:val="0"/>
      <w:marRight w:val="0"/>
      <w:marTop w:val="0"/>
      <w:marBottom w:val="0"/>
      <w:divBdr>
        <w:top w:val="none" w:sz="0" w:space="0" w:color="auto"/>
        <w:left w:val="none" w:sz="0" w:space="0" w:color="auto"/>
        <w:bottom w:val="none" w:sz="0" w:space="0" w:color="auto"/>
        <w:right w:val="none" w:sz="0" w:space="0" w:color="auto"/>
      </w:divBdr>
    </w:div>
    <w:div w:id="1947154328">
      <w:bodyDiv w:val="1"/>
      <w:marLeft w:val="0"/>
      <w:marRight w:val="0"/>
      <w:marTop w:val="0"/>
      <w:marBottom w:val="0"/>
      <w:divBdr>
        <w:top w:val="none" w:sz="0" w:space="0" w:color="auto"/>
        <w:left w:val="none" w:sz="0" w:space="0" w:color="auto"/>
        <w:bottom w:val="none" w:sz="0" w:space="0" w:color="auto"/>
        <w:right w:val="none" w:sz="0" w:space="0" w:color="auto"/>
      </w:divBdr>
    </w:div>
    <w:div w:id="1947536994">
      <w:bodyDiv w:val="1"/>
      <w:marLeft w:val="0"/>
      <w:marRight w:val="0"/>
      <w:marTop w:val="0"/>
      <w:marBottom w:val="0"/>
      <w:divBdr>
        <w:top w:val="none" w:sz="0" w:space="0" w:color="auto"/>
        <w:left w:val="none" w:sz="0" w:space="0" w:color="auto"/>
        <w:bottom w:val="none" w:sz="0" w:space="0" w:color="auto"/>
        <w:right w:val="none" w:sz="0" w:space="0" w:color="auto"/>
      </w:divBdr>
    </w:div>
    <w:div w:id="1972519835">
      <w:bodyDiv w:val="1"/>
      <w:marLeft w:val="0"/>
      <w:marRight w:val="0"/>
      <w:marTop w:val="0"/>
      <w:marBottom w:val="0"/>
      <w:divBdr>
        <w:top w:val="none" w:sz="0" w:space="0" w:color="auto"/>
        <w:left w:val="none" w:sz="0" w:space="0" w:color="auto"/>
        <w:bottom w:val="none" w:sz="0" w:space="0" w:color="auto"/>
        <w:right w:val="none" w:sz="0" w:space="0" w:color="auto"/>
      </w:divBdr>
    </w:div>
    <w:div w:id="1985233674">
      <w:bodyDiv w:val="1"/>
      <w:marLeft w:val="0"/>
      <w:marRight w:val="0"/>
      <w:marTop w:val="0"/>
      <w:marBottom w:val="0"/>
      <w:divBdr>
        <w:top w:val="none" w:sz="0" w:space="0" w:color="auto"/>
        <w:left w:val="none" w:sz="0" w:space="0" w:color="auto"/>
        <w:bottom w:val="none" w:sz="0" w:space="0" w:color="auto"/>
        <w:right w:val="none" w:sz="0" w:space="0" w:color="auto"/>
      </w:divBdr>
    </w:div>
    <w:div w:id="2040008667">
      <w:bodyDiv w:val="1"/>
      <w:marLeft w:val="0"/>
      <w:marRight w:val="0"/>
      <w:marTop w:val="0"/>
      <w:marBottom w:val="0"/>
      <w:divBdr>
        <w:top w:val="none" w:sz="0" w:space="0" w:color="auto"/>
        <w:left w:val="none" w:sz="0" w:space="0" w:color="auto"/>
        <w:bottom w:val="none" w:sz="0" w:space="0" w:color="auto"/>
        <w:right w:val="none" w:sz="0" w:space="0" w:color="auto"/>
      </w:divBdr>
    </w:div>
    <w:div w:id="2086999298">
      <w:bodyDiv w:val="1"/>
      <w:marLeft w:val="0"/>
      <w:marRight w:val="0"/>
      <w:marTop w:val="0"/>
      <w:marBottom w:val="0"/>
      <w:divBdr>
        <w:top w:val="none" w:sz="0" w:space="0" w:color="auto"/>
        <w:left w:val="none" w:sz="0" w:space="0" w:color="auto"/>
        <w:bottom w:val="none" w:sz="0" w:space="0" w:color="auto"/>
        <w:right w:val="none" w:sz="0" w:space="0" w:color="auto"/>
      </w:divBdr>
    </w:div>
    <w:div w:id="2102407483">
      <w:bodyDiv w:val="1"/>
      <w:marLeft w:val="0"/>
      <w:marRight w:val="0"/>
      <w:marTop w:val="0"/>
      <w:marBottom w:val="0"/>
      <w:divBdr>
        <w:top w:val="none" w:sz="0" w:space="0" w:color="auto"/>
        <w:left w:val="none" w:sz="0" w:space="0" w:color="auto"/>
        <w:bottom w:val="none" w:sz="0" w:space="0" w:color="auto"/>
        <w:right w:val="none" w:sz="0" w:space="0" w:color="auto"/>
      </w:divBdr>
      <w:divsChild>
        <w:div w:id="6477805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header" Target="header2.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6.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2.png"/><Relationship Id="rId11" Type="http://schemas.openxmlformats.org/officeDocument/2006/relationships/image" Target="media/image1.jpeg"/><Relationship Id="rId24" Type="http://schemas.openxmlformats.org/officeDocument/2006/relationships/header" Target="header4.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1.xml"/><Relationship Id="rId31" Type="http://schemas.openxmlformats.org/officeDocument/2006/relationships/image" Target="media/image14.png"/><Relationship Id="rId44" Type="http://schemas.openxmlformats.org/officeDocument/2006/relationships/image" Target="media/image27.png"/><Relationship Id="rId52"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footer" Target="footer4.xml"/><Relationship Id="rId8" Type="http://schemas.openxmlformats.org/officeDocument/2006/relationships/webSettings" Target="webSettings.xml"/><Relationship Id="rId51" Type="http://schemas.microsoft.com/office/2019/05/relationships/documenttasks" Target="documenttasks/documenttasks1.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eader" Target="header5.xml"/><Relationship Id="rId20" Type="http://schemas.openxmlformats.org/officeDocument/2006/relationships/footer" Target="footer1.xml"/><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tyles" Target="styles.xml"/></Relationships>
</file>

<file path=word/documenttasks/documenttasks1.xml><?xml version="1.0" encoding="utf-8"?>
<t:Tasks xmlns:t="http://schemas.microsoft.com/office/tasks/2019/documenttasks" xmlns:oel="http://schemas.microsoft.com/office/2019/extlst">
  <t:Task id="{DF913644-CE90-4E2E-893C-2073BB17225A}">
    <t:Anchor>
      <t:Comment id="724810196"/>
    </t:Anchor>
    <t:History>
      <t:Event id="{2CF0473E-F363-460A-ADC4-ECCA1C24EB9C}" time="2025-01-17T01:01:08.087Z">
        <t:Attribution userId="S::brittany_beebe@fws.gov::ed24f614-f9f1-4d60-b323-c69c4241a50a" userProvider="AD" userName="Beebe, Brittany A"/>
        <t:Anchor>
          <t:Comment id="724810196"/>
        </t:Anchor>
        <t:Create/>
      </t:Event>
      <t:Event id="{97C9E540-F005-4EE8-B0BB-93C6ECB59DEF}" time="2025-01-17T01:01:08.087Z">
        <t:Attribution userId="S::brittany_beebe@fws.gov::ed24f614-f9f1-4d60-b323-c69c4241a50a" userProvider="AD" userName="Beebe, Brittany A"/>
        <t:Anchor>
          <t:Comment id="724810196"/>
        </t:Anchor>
        <t:Assign userId="S::blake_hamilton@fws.gov::64284278-bf34-4688-a745-1bdecb064cb4" userProvider="AD" userName="Hamilton, Blake R"/>
      </t:Event>
      <t:Event id="{7DE227AA-1E7D-4320-B06E-908859E27702}" time="2025-01-17T01:01:08.087Z">
        <t:Attribution userId="S::brittany_beebe@fws.gov::ed24f614-f9f1-4d60-b323-c69c4241a50a" userProvider="AD" userName="Beebe, Brittany A"/>
        <t:Anchor>
          <t:Comment id="724810196"/>
        </t:Anchor>
        <t:SetTitle title="@Hamilton, Blake R can you edit and finish up this paragraph."/>
      </t:Event>
      <t:Event id="{81ACFCC2-5C69-40B9-B9F3-EFE8F563459C}" time="2025-01-17T17:24:29.727Z">
        <t:Attribution userId="S::blake_hamilton@fws.gov::64284278-bf34-4688-a745-1bdecb064cb4" userProvider="AD" userName="Hamilton, Blake R"/>
        <t:Progress percentComplete="100"/>
      </t:Event>
    </t:History>
  </t:Task>
  <t:Task id="{08BE07BB-FA92-4F20-A15A-2A6545A1978E}">
    <t:Anchor>
      <t:Comment id="725816821"/>
    </t:Anchor>
    <t:History>
      <t:Event id="{A405AFD7-E4BE-419A-85EB-78B8610EDEE4}" time="2025-02-04T23:30:09.101Z">
        <t:Attribution userId="S::brittany_beebe@fws.gov::ed24f614-f9f1-4d60-b323-c69c4241a50a" userProvider="AD" userName="Beebe, Brittany A"/>
        <t:Anchor>
          <t:Comment id="895623363"/>
        </t:Anchor>
        <t:Create/>
      </t:Event>
      <t:Event id="{49F7A691-FD8F-41AE-8E88-E247E9180FE5}" time="2025-02-04T23:30:09.101Z">
        <t:Attribution userId="S::brittany_beebe@fws.gov::ed24f614-f9f1-4d60-b323-c69c4241a50a" userProvider="AD" userName="Beebe, Brittany A"/>
        <t:Anchor>
          <t:Comment id="895623363"/>
        </t:Anchor>
        <t:Assign userId="S::connor_cunningham@fws.gov::770beb35-f9ba-46d4-b6c1-514960ee75fe" userProvider="AD" userName="Cunningham, Connor D"/>
      </t:Event>
      <t:Event id="{B58196B5-2DCB-4067-8A99-BF415C447270}" time="2025-02-04T23:30:09.101Z">
        <t:Attribution userId="S::brittany_beebe@fws.gov::ed24f614-f9f1-4d60-b323-c69c4241a50a" userProvider="AD" userName="Beebe, Brittany A"/>
        <t:Anchor>
          <t:Comment id="895623363"/>
        </t:Anchor>
        <t:SetTitle title="@Cunningham, Connor D"/>
      </t:Event>
      <t:Event id="{7CB60CC7-E657-42B7-87D5-A4A4020FAA13}" time="2025-02-05T18:10:37.819Z">
        <t:Attribution userId="S::brittany_beebe@fws.gov::ed24f614-f9f1-4d60-b323-c69c4241a50a" userProvider="AD" userName="Beebe, Brittany A"/>
        <t:Progress percentComplete="100"/>
      </t:Event>
    </t:History>
  </t:Task>
  <t:Task id="{C03117F6-671D-4BCE-82F7-F674CAE38039}">
    <t:Anchor>
      <t:Comment id="962326714"/>
    </t:Anchor>
    <t:History>
      <t:Event id="{B9AC9B97-090C-4506-A6A4-CABE7AFC8C9E}" time="2025-02-24T20:18:46.267Z">
        <t:Attribution userId="S::connor_cunningham@fws.gov::770beb35-f9ba-46d4-b6c1-514960ee75fe" userProvider="AD" userName="Cunningham, Connor D"/>
        <t:Anchor>
          <t:Comment id="962326714"/>
        </t:Anchor>
        <t:Create/>
      </t:Event>
      <t:Event id="{F4F34962-8823-4DD1-9ADA-8FEF4DD50AA3}" time="2025-02-24T20:18:46.267Z">
        <t:Attribution userId="S::connor_cunningham@fws.gov::770beb35-f9ba-46d4-b6c1-514960ee75fe" userProvider="AD" userName="Cunningham, Connor D"/>
        <t:Anchor>
          <t:Comment id="962326714"/>
        </t:Anchor>
        <t:Assign userId="S::connor_cunningham@fws.gov::770beb35-f9ba-46d4-b6c1-514960ee75fe" userProvider="AD" userName="Cunningham, Connor D"/>
      </t:Event>
      <t:Event id="{BB56BB42-6E02-4CD7-AC35-33999DD3041D}" time="2025-02-24T20:18:46.267Z">
        <t:Attribution userId="S::connor_cunningham@fws.gov::770beb35-f9ba-46d4-b6c1-514960ee75fe" userProvider="AD" userName="Cunningham, Connor D"/>
        <t:Anchor>
          <t:Comment id="962326714"/>
        </t:Anchor>
        <t:SetTitle title="@Cunningham, Connor D"/>
      </t:Event>
      <t:Event id="{4B1BF587-E9E0-4B7F-93D8-0294FAC6D5F8}" time="2025-04-23T18:46:41.62Z">
        <t:Attribution userId="S::connor_cunningham@fws.gov::770beb35-f9ba-46d4-b6c1-514960ee75fe" userProvider="AD" userName="Cunningham, Connor D"/>
        <t:Progress percentComplete="100"/>
      </t:Event>
    </t:History>
  </t:Task>
  <t:Task id="{E7687492-19AA-4F23-8237-D80E1F919120}">
    <t:Anchor>
      <t:Comment id="2143581876"/>
    </t:Anchor>
    <t:History>
      <t:Event id="{2D4A2A92-00D2-40F5-8AF6-44620997A75D}" time="2025-02-10T17:35:30.819Z">
        <t:Attribution userId="S::brittany_beebe@fws.gov::ed24f614-f9f1-4d60-b323-c69c4241a50a" userProvider="AD" userName="Beebe, Brittany A"/>
        <t:Anchor>
          <t:Comment id="2143581876"/>
        </t:Anchor>
        <t:Create/>
      </t:Event>
      <t:Event id="{76B9D912-735B-4EA6-A369-9FD83D0EE9CE}" time="2025-02-10T17:35:30.819Z">
        <t:Attribution userId="S::brittany_beebe@fws.gov::ed24f614-f9f1-4d60-b323-c69c4241a50a" userProvider="AD" userName="Beebe, Brittany A"/>
        <t:Anchor>
          <t:Comment id="2143581876"/>
        </t:Anchor>
        <t:Assign userId="S::connor_cunningham@fws.gov::770beb35-f9ba-46d4-b6c1-514960ee75fe" userProvider="AD" userName="Cunningham, Connor D"/>
      </t:Event>
      <t:Event id="{B2509D60-A748-4DD6-8011-143A71C49D35}" time="2025-02-10T17:35:30.819Z">
        <t:Attribution userId="S::brittany_beebe@fws.gov::ed24f614-f9f1-4d60-b323-c69c4241a50a" userProvider="AD" userName="Beebe, Brittany A"/>
        <t:Anchor>
          <t:Comment id="2143581876"/>
        </t:Anchor>
        <t:SetTitle title="@Cunningham, Connor D please update for 2024 by 2/18"/>
      </t:Event>
      <t:Event id="{D0600904-C997-4885-8534-48FAF259C48F}" time="2025-02-10T22:40:07.134Z">
        <t:Attribution userId="S::connor_cunningham@fws.gov::770beb35-f9ba-46d4-b6c1-514960ee75fe" userProvider="AD" userName="Cunningham, Connor D"/>
        <t:Progress percentComplete="100"/>
      </t:Event>
    </t:History>
  </t:Task>
  <t:Task id="{98BAB66F-FB9B-4535-9B29-4EB993BFE05C}">
    <t:Anchor>
      <t:Comment id="362276499"/>
    </t:Anchor>
    <t:History>
      <t:Event id="{50F8A66B-8CBE-4732-A842-A5DCD2FB0344}" time="2025-03-18T19:25:11.816Z">
        <t:Attribution userId="S::brittany_beebe@fws.gov::ed24f614-f9f1-4d60-b323-c69c4241a50a" userProvider="AD" userName="Beebe, Brittany A"/>
        <t:Anchor>
          <t:Comment id="362276499"/>
        </t:Anchor>
        <t:Create/>
      </t:Event>
      <t:Event id="{65E10D42-B401-4419-90F0-021EFE85594C}" time="2025-03-18T19:25:11.816Z">
        <t:Attribution userId="S::brittany_beebe@fws.gov::ed24f614-f9f1-4d60-b323-c69c4241a50a" userProvider="AD" userName="Beebe, Brittany A"/>
        <t:Anchor>
          <t:Comment id="362276499"/>
        </t:Anchor>
        <t:Assign userId="S::blake_hamilton@fws.gov::64284278-bf34-4688-a745-1bdecb064cb4" userProvider="AD" userName="Hamilton, Blake R"/>
      </t:Event>
      <t:Event id="{6EA88966-BB69-48C5-8CEA-6DA88ECCD7EC}" time="2025-03-18T19:25:11.816Z">
        <t:Attribution userId="S::brittany_beebe@fws.gov::ed24f614-f9f1-4d60-b323-c69c4241a50a" userProvider="AD" userName="Beebe, Brittany A"/>
        <t:Anchor>
          <t:Comment id="362276499"/>
        </t:Anchor>
        <t:SetTitle title="@Hamilton, Blake R Need new blurb her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84E9C64CB6B147B71CF58466C5AAD3" ma:contentTypeVersion="13" ma:contentTypeDescription="Create a new document." ma:contentTypeScope="" ma:versionID="ffff57194f34bc90b9b69851412f3807">
  <xsd:schema xmlns:xsd="http://www.w3.org/2001/XMLSchema" xmlns:xs="http://www.w3.org/2001/XMLSchema" xmlns:p="http://schemas.microsoft.com/office/2006/metadata/properties" xmlns:ns2="f1719a4e-b5b9-4c32-8e90-eba2871f0a28" xmlns:ns3="31062a0d-ede8-4112-b4bb-00a9c1bc8e16" targetNamespace="http://schemas.microsoft.com/office/2006/metadata/properties" ma:root="true" ma:fieldsID="002b514f6b6d68da20431054c686d9d1" ns2:_="" ns3:_="">
    <xsd:import namespace="f1719a4e-b5b9-4c32-8e90-eba2871f0a28"/>
    <xsd:import namespace="31062a0d-ede8-4112-b4bb-00a9c1bc8e1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719a4e-b5b9-4c32-8e90-eba2871f0a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9c5df3ad-b4e5-45d1-88c9-23db5f1fe618"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1062a0d-ede8-4112-b4bb-00a9c1bc8e16"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c3bc87f5-fa8f-4bdb-a6f8-8272466494d7}" ma:internalName="TaxCatchAll" ma:showField="CatchAllData" ma:web="9cfaae7c-72d7-4574-bee5-da0a2b533d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f1719a4e-b5b9-4c32-8e90-eba2871f0a28">
      <Terms xmlns="http://schemas.microsoft.com/office/infopath/2007/PartnerControls"/>
    </lcf76f155ced4ddcb4097134ff3c332f>
    <TaxCatchAll xmlns="31062a0d-ede8-4112-b4bb-00a9c1bc8e16" xsi:nil="true"/>
  </documentManagement>
</p:properties>
</file>

<file path=customXml/itemProps1.xml><?xml version="1.0" encoding="utf-8"?>
<ds:datastoreItem xmlns:ds="http://schemas.openxmlformats.org/officeDocument/2006/customXml" ds:itemID="{3FA34073-5E58-424D-B5D3-661B119438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1719a4e-b5b9-4c32-8e90-eba2871f0a28"/>
    <ds:schemaRef ds:uri="31062a0d-ede8-4112-b4bb-00a9c1bc8e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E777A4-A852-4042-BFDF-0FB1B868AD74}">
  <ds:schemaRefs>
    <ds:schemaRef ds:uri="http://schemas.microsoft.com/sharepoint/v3/contenttype/forms"/>
  </ds:schemaRefs>
</ds:datastoreItem>
</file>

<file path=customXml/itemProps3.xml><?xml version="1.0" encoding="utf-8"?>
<ds:datastoreItem xmlns:ds="http://schemas.openxmlformats.org/officeDocument/2006/customXml" ds:itemID="{43D7CDB8-E998-4D8B-9071-45B221D39BB8}">
  <ds:schemaRefs>
    <ds:schemaRef ds:uri="http://schemas.openxmlformats.org/officeDocument/2006/bibliography"/>
  </ds:schemaRefs>
</ds:datastoreItem>
</file>

<file path=customXml/itemProps4.xml><?xml version="1.0" encoding="utf-8"?>
<ds:datastoreItem xmlns:ds="http://schemas.openxmlformats.org/officeDocument/2006/customXml" ds:itemID="{1D0E0DCD-4A72-4E80-AC0E-CC9B24A94DA7}">
  <ds:schemaRefs>
    <ds:schemaRef ds:uri="http://schemas.microsoft.com/office/2006/metadata/properties"/>
    <ds:schemaRef ds:uri="http://schemas.microsoft.com/office/infopath/2007/PartnerControls"/>
    <ds:schemaRef ds:uri="f1719a4e-b5b9-4c32-8e90-eba2871f0a28"/>
    <ds:schemaRef ds:uri="31062a0d-ede8-4112-b4bb-00a9c1bc8e16"/>
  </ds:schemaRefs>
</ds:datastoreItem>
</file>

<file path=docMetadata/LabelInfo.xml><?xml version="1.0" encoding="utf-8"?>
<clbl:labelList xmlns:clbl="http://schemas.microsoft.com/office/2020/mipLabelMetadata">
  <clbl:label id="{0693b5ba-4b18-4d7b-9341-f32f400a5494}" enabled="0" method="" siteId="{0693b5ba-4b18-4d7b-9341-f32f400a5494}" removed="1"/>
</clbl:labelList>
</file>

<file path=docProps/app.xml><?xml version="1.0" encoding="utf-8"?>
<Properties xmlns="http://schemas.openxmlformats.org/officeDocument/2006/extended-properties" xmlns:vt="http://schemas.openxmlformats.org/officeDocument/2006/docPropsVTypes">
  <Template>Normal</Template>
  <TotalTime>47</TotalTime>
  <Pages>65</Pages>
  <Words>21783</Words>
  <Characters>124169</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Yakima Bull Trout Trap, Transport, and Monitoring Project: 2024 Progress Report</vt:lpstr>
    </vt:vector>
  </TitlesOfParts>
  <Company/>
  <LinksUpToDate>false</LinksUpToDate>
  <CharactersWithSpaces>145661</CharactersWithSpaces>
  <SharedDoc>false</SharedDoc>
  <HLinks>
    <vt:vector size="168" baseType="variant">
      <vt:variant>
        <vt:i4>6684768</vt:i4>
      </vt:variant>
      <vt:variant>
        <vt:i4>243</vt:i4>
      </vt:variant>
      <vt:variant>
        <vt:i4>0</vt:i4>
      </vt:variant>
      <vt:variant>
        <vt:i4>5</vt:i4>
      </vt:variant>
      <vt:variant>
        <vt:lpwstr/>
      </vt:variant>
      <vt:variant>
        <vt:lpwstr>NFTdetProb</vt:lpwstr>
      </vt:variant>
      <vt:variant>
        <vt:i4>7274607</vt:i4>
      </vt:variant>
      <vt:variant>
        <vt:i4>240</vt:i4>
      </vt:variant>
      <vt:variant>
        <vt:i4>0</vt:i4>
      </vt:variant>
      <vt:variant>
        <vt:i4>5</vt:i4>
      </vt:variant>
      <vt:variant>
        <vt:lpwstr/>
      </vt:variant>
      <vt:variant>
        <vt:lpwstr>NFTsurvival</vt:lpwstr>
      </vt:variant>
      <vt:variant>
        <vt:i4>6684787</vt:i4>
      </vt:variant>
      <vt:variant>
        <vt:i4>228</vt:i4>
      </vt:variant>
      <vt:variant>
        <vt:i4>0</vt:i4>
      </vt:variant>
      <vt:variant>
        <vt:i4>5</vt:i4>
      </vt:variant>
      <vt:variant>
        <vt:lpwstr/>
      </vt:variant>
      <vt:variant>
        <vt:lpwstr>SFT</vt:lpwstr>
      </vt:variant>
      <vt:variant>
        <vt:i4>458762</vt:i4>
      </vt:variant>
      <vt:variant>
        <vt:i4>225</vt:i4>
      </vt:variant>
      <vt:variant>
        <vt:i4>0</vt:i4>
      </vt:variant>
      <vt:variant>
        <vt:i4>5</vt:i4>
      </vt:variant>
      <vt:variant>
        <vt:lpwstr/>
      </vt:variant>
      <vt:variant>
        <vt:lpwstr>LSFT</vt:lpwstr>
      </vt:variant>
      <vt:variant>
        <vt:i4>6684787</vt:i4>
      </vt:variant>
      <vt:variant>
        <vt:i4>222</vt:i4>
      </vt:variant>
      <vt:variant>
        <vt:i4>0</vt:i4>
      </vt:variant>
      <vt:variant>
        <vt:i4>5</vt:i4>
      </vt:variant>
      <vt:variant>
        <vt:lpwstr/>
      </vt:variant>
      <vt:variant>
        <vt:lpwstr>SFT</vt:lpwstr>
      </vt:variant>
      <vt:variant>
        <vt:i4>458762</vt:i4>
      </vt:variant>
      <vt:variant>
        <vt:i4>219</vt:i4>
      </vt:variant>
      <vt:variant>
        <vt:i4>0</vt:i4>
      </vt:variant>
      <vt:variant>
        <vt:i4>5</vt:i4>
      </vt:variant>
      <vt:variant>
        <vt:lpwstr/>
      </vt:variant>
      <vt:variant>
        <vt:lpwstr>LSFT</vt:lpwstr>
      </vt:variant>
      <vt:variant>
        <vt:i4>7209065</vt:i4>
      </vt:variant>
      <vt:variant>
        <vt:i4>213</vt:i4>
      </vt:variant>
      <vt:variant>
        <vt:i4>0</vt:i4>
      </vt:variant>
      <vt:variant>
        <vt:i4>5</vt:i4>
      </vt:variant>
      <vt:variant>
        <vt:lpwstr/>
      </vt:variant>
      <vt:variant>
        <vt:lpwstr>IND</vt:lpwstr>
      </vt:variant>
      <vt:variant>
        <vt:i4>6488175</vt:i4>
      </vt:variant>
      <vt:variant>
        <vt:i4>210</vt:i4>
      </vt:variant>
      <vt:variant>
        <vt:i4>0</vt:i4>
      </vt:variant>
      <vt:variant>
        <vt:i4>5</vt:i4>
      </vt:variant>
      <vt:variant>
        <vt:lpwstr/>
      </vt:variant>
      <vt:variant>
        <vt:lpwstr>OCH</vt:lpwstr>
      </vt:variant>
      <vt:variant>
        <vt:i4>6488175</vt:i4>
      </vt:variant>
      <vt:variant>
        <vt:i4>207</vt:i4>
      </vt:variant>
      <vt:variant>
        <vt:i4>0</vt:i4>
      </vt:variant>
      <vt:variant>
        <vt:i4>5</vt:i4>
      </vt:variant>
      <vt:variant>
        <vt:lpwstr/>
      </vt:variant>
      <vt:variant>
        <vt:lpwstr>OCH</vt:lpwstr>
      </vt:variant>
      <vt:variant>
        <vt:i4>7078005</vt:i4>
      </vt:variant>
      <vt:variant>
        <vt:i4>201</vt:i4>
      </vt:variant>
      <vt:variant>
        <vt:i4>0</vt:i4>
      </vt:variant>
      <vt:variant>
        <vt:i4>5</vt:i4>
      </vt:variant>
      <vt:variant>
        <vt:lpwstr/>
      </vt:variant>
      <vt:variant>
        <vt:lpwstr>ULD</vt:lpwstr>
      </vt:variant>
      <vt:variant>
        <vt:i4>1441819</vt:i4>
      </vt:variant>
      <vt:variant>
        <vt:i4>189</vt:i4>
      </vt:variant>
      <vt:variant>
        <vt:i4>0</vt:i4>
      </vt:variant>
      <vt:variant>
        <vt:i4>5</vt:i4>
      </vt:variant>
      <vt:variant>
        <vt:lpwstr/>
      </vt:variant>
      <vt:variant>
        <vt:lpwstr>UPNFT</vt:lpwstr>
      </vt:variant>
      <vt:variant>
        <vt:i4>6684782</vt:i4>
      </vt:variant>
      <vt:variant>
        <vt:i4>186</vt:i4>
      </vt:variant>
      <vt:variant>
        <vt:i4>0</vt:i4>
      </vt:variant>
      <vt:variant>
        <vt:i4>5</vt:i4>
      </vt:variant>
      <vt:variant>
        <vt:lpwstr/>
      </vt:variant>
      <vt:variant>
        <vt:lpwstr>NFT</vt:lpwstr>
      </vt:variant>
      <vt:variant>
        <vt:i4>6684782</vt:i4>
      </vt:variant>
      <vt:variant>
        <vt:i4>183</vt:i4>
      </vt:variant>
      <vt:variant>
        <vt:i4>0</vt:i4>
      </vt:variant>
      <vt:variant>
        <vt:i4>5</vt:i4>
      </vt:variant>
      <vt:variant>
        <vt:lpwstr/>
      </vt:variant>
      <vt:variant>
        <vt:lpwstr>NFT</vt:lpwstr>
      </vt:variant>
      <vt:variant>
        <vt:i4>1441819</vt:i4>
      </vt:variant>
      <vt:variant>
        <vt:i4>180</vt:i4>
      </vt:variant>
      <vt:variant>
        <vt:i4>0</vt:i4>
      </vt:variant>
      <vt:variant>
        <vt:i4>5</vt:i4>
      </vt:variant>
      <vt:variant>
        <vt:lpwstr/>
      </vt:variant>
      <vt:variant>
        <vt:lpwstr>UPNFT</vt:lpwstr>
      </vt:variant>
      <vt:variant>
        <vt:i4>7274594</vt:i4>
      </vt:variant>
      <vt:variant>
        <vt:i4>174</vt:i4>
      </vt:variant>
      <vt:variant>
        <vt:i4>0</vt:i4>
      </vt:variant>
      <vt:variant>
        <vt:i4>5</vt:i4>
      </vt:variant>
      <vt:variant>
        <vt:lpwstr/>
      </vt:variant>
      <vt:variant>
        <vt:lpwstr>BOX</vt:lpwstr>
      </vt:variant>
      <vt:variant>
        <vt:i4>851976</vt:i4>
      </vt:variant>
      <vt:variant>
        <vt:i4>168</vt:i4>
      </vt:variant>
      <vt:variant>
        <vt:i4>0</vt:i4>
      </vt:variant>
      <vt:variant>
        <vt:i4>5</vt:i4>
      </vt:variant>
      <vt:variant>
        <vt:lpwstr/>
      </vt:variant>
      <vt:variant>
        <vt:lpwstr>KACL</vt:lpwstr>
      </vt:variant>
      <vt:variant>
        <vt:i4>7471211</vt:i4>
      </vt:variant>
      <vt:variant>
        <vt:i4>162</vt:i4>
      </vt:variant>
      <vt:variant>
        <vt:i4>0</vt:i4>
      </vt:variant>
      <vt:variant>
        <vt:i4>5</vt:i4>
      </vt:variant>
      <vt:variant>
        <vt:lpwstr/>
      </vt:variant>
      <vt:variant>
        <vt:lpwstr>KR1</vt:lpwstr>
      </vt:variant>
      <vt:variant>
        <vt:i4>3735655</vt:i4>
      </vt:variant>
      <vt:variant>
        <vt:i4>150</vt:i4>
      </vt:variant>
      <vt:variant>
        <vt:i4>0</vt:i4>
      </vt:variant>
      <vt:variant>
        <vt:i4>5</vt:i4>
      </vt:variant>
      <vt:variant>
        <vt:lpwstr/>
      </vt:variant>
      <vt:variant>
        <vt:lpwstr>G90</vt:lpwstr>
      </vt:variant>
      <vt:variant>
        <vt:i4>6750325</vt:i4>
      </vt:variant>
      <vt:variant>
        <vt:i4>147</vt:i4>
      </vt:variant>
      <vt:variant>
        <vt:i4>0</vt:i4>
      </vt:variant>
      <vt:variant>
        <vt:i4>5</vt:i4>
      </vt:variant>
      <vt:variant>
        <vt:lpwstr/>
      </vt:variant>
      <vt:variant>
        <vt:lpwstr>UGC</vt:lpwstr>
      </vt:variant>
      <vt:variant>
        <vt:i4>7929962</vt:i4>
      </vt:variant>
      <vt:variant>
        <vt:i4>132</vt:i4>
      </vt:variant>
      <vt:variant>
        <vt:i4>0</vt:i4>
      </vt:variant>
      <vt:variant>
        <vt:i4>5</vt:i4>
      </vt:variant>
      <vt:variant>
        <vt:lpwstr/>
      </vt:variant>
      <vt:variant>
        <vt:lpwstr>AntennaOps</vt:lpwstr>
      </vt:variant>
      <vt:variant>
        <vt:i4>8126590</vt:i4>
      </vt:variant>
      <vt:variant>
        <vt:i4>54</vt:i4>
      </vt:variant>
      <vt:variant>
        <vt:i4>0</vt:i4>
      </vt:variant>
      <vt:variant>
        <vt:i4>5</vt:i4>
      </vt:variant>
      <vt:variant>
        <vt:lpwstr/>
      </vt:variant>
      <vt:variant>
        <vt:lpwstr>BullPen</vt:lpwstr>
      </vt:variant>
      <vt:variant>
        <vt:i4>6291577</vt:i4>
      </vt:variant>
      <vt:variant>
        <vt:i4>42</vt:i4>
      </vt:variant>
      <vt:variant>
        <vt:i4>0</vt:i4>
      </vt:variant>
      <vt:variant>
        <vt:i4>5</vt:i4>
      </vt:variant>
      <vt:variant>
        <vt:lpwstr/>
      </vt:variant>
      <vt:variant>
        <vt:lpwstr>AcousticMap</vt:lpwstr>
      </vt:variant>
      <vt:variant>
        <vt:i4>7274597</vt:i4>
      </vt:variant>
      <vt:variant>
        <vt:i4>33</vt:i4>
      </vt:variant>
      <vt:variant>
        <vt:i4>0</vt:i4>
      </vt:variant>
      <vt:variant>
        <vt:i4>5</vt:i4>
      </vt:variant>
      <vt:variant>
        <vt:lpwstr/>
      </vt:variant>
      <vt:variant>
        <vt:lpwstr>Submersible</vt:lpwstr>
      </vt:variant>
      <vt:variant>
        <vt:i4>7471216</vt:i4>
      </vt:variant>
      <vt:variant>
        <vt:i4>24</vt:i4>
      </vt:variant>
      <vt:variant>
        <vt:i4>0</vt:i4>
      </vt:variant>
      <vt:variant>
        <vt:i4>5</vt:i4>
      </vt:variant>
      <vt:variant>
        <vt:lpwstr/>
      </vt:variant>
      <vt:variant>
        <vt:lpwstr>Passthrough</vt:lpwstr>
      </vt:variant>
      <vt:variant>
        <vt:i4>22</vt:i4>
      </vt:variant>
      <vt:variant>
        <vt:i4>21</vt:i4>
      </vt:variant>
      <vt:variant>
        <vt:i4>0</vt:i4>
      </vt:variant>
      <vt:variant>
        <vt:i4>5</vt:i4>
      </vt:variant>
      <vt:variant>
        <vt:lpwstr/>
      </vt:variant>
      <vt:variant>
        <vt:lpwstr>FlatPlate</vt:lpwstr>
      </vt:variant>
      <vt:variant>
        <vt:i4>7864443</vt:i4>
      </vt:variant>
      <vt:variant>
        <vt:i4>15</vt:i4>
      </vt:variant>
      <vt:variant>
        <vt:i4>0</vt:i4>
      </vt:variant>
      <vt:variant>
        <vt:i4>5</vt:i4>
      </vt:variant>
      <vt:variant>
        <vt:lpwstr/>
      </vt:variant>
      <vt:variant>
        <vt:lpwstr>AntennaMap</vt:lpwstr>
      </vt:variant>
      <vt:variant>
        <vt:i4>7864443</vt:i4>
      </vt:variant>
      <vt:variant>
        <vt:i4>12</vt:i4>
      </vt:variant>
      <vt:variant>
        <vt:i4>0</vt:i4>
      </vt:variant>
      <vt:variant>
        <vt:i4>5</vt:i4>
      </vt:variant>
      <vt:variant>
        <vt:lpwstr/>
      </vt:variant>
      <vt:variant>
        <vt:lpwstr>AntennaMap</vt:lpwstr>
      </vt:variant>
      <vt:variant>
        <vt:i4>7864443</vt:i4>
      </vt:variant>
      <vt:variant>
        <vt:i4>9</vt:i4>
      </vt:variant>
      <vt:variant>
        <vt:i4>0</vt:i4>
      </vt:variant>
      <vt:variant>
        <vt:i4>5</vt:i4>
      </vt:variant>
      <vt:variant>
        <vt:lpwstr/>
      </vt:variant>
      <vt:variant>
        <vt:lpwstr>AntennaMap</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akima Bull Trout Trap, Transport, and Monitoring Project: 2024 Progress Report</dc:title>
  <dc:subject/>
  <dc:creator>brittany_beebe@fws.gov;Connor Cunningham;blake_hamilton@fws.gov;craig_haskell@fws.gov;Jennifer_VonBargen@fws.gov</dc:creator>
  <cp:keywords/>
  <dc:description/>
  <cp:lastModifiedBy>Haskell, Craig A</cp:lastModifiedBy>
  <cp:revision>36</cp:revision>
  <cp:lastPrinted>2022-10-25T18:19:00Z</cp:lastPrinted>
  <dcterms:created xsi:type="dcterms:W3CDTF">2025-06-10T15:27:00Z</dcterms:created>
  <dcterms:modified xsi:type="dcterms:W3CDTF">2025-06-1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ticJournalAbbreviations" value="true"/&gt;&lt;/prefs&gt;&lt;/data&gt;</vt:lpwstr>
  </property>
  <property fmtid="{D5CDD505-2E9C-101B-9397-08002B2CF9AE}" pid="3" name="ZOTERO_PREF_1">
    <vt:lpwstr>&lt;data data-version="3" zotero-version="6.0.10"&gt;&lt;session id="rVNLrrMi"/&gt;&lt;style id="http://www.zotero.org/styles/american-fisheries-society" hasBibliography="1" bibliographyStyleHasBeenSet="1"/&gt;&lt;prefs&gt;&lt;pref name="fieldType" value="Field"/&gt;&lt;pref name="automa</vt:lpwstr>
  </property>
  <property fmtid="{D5CDD505-2E9C-101B-9397-08002B2CF9AE}" pid="4" name="ContentTypeId">
    <vt:lpwstr>0x0101000E84E9C64CB6B147B71CF58466C5AAD3</vt:lpwstr>
  </property>
  <property fmtid="{D5CDD505-2E9C-101B-9397-08002B2CF9AE}" pid="5" name="MediaServiceImageTags">
    <vt:lpwstr/>
  </property>
</Properties>
</file>